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522323" w14:textId="77777777" w:rsidR="00F62C8B" w:rsidRPr="009F7F88" w:rsidRDefault="000F3A41" w:rsidP="004C531E">
      <w:pPr>
        <w:pStyle w:val="RSCM01ReceivedAccepted"/>
        <w:rPr>
          <w:color w:val="000000" w:themeColor="text1"/>
        </w:rPr>
      </w:pPr>
      <w:r w:rsidRPr="009F7F88">
        <w:rPr>
          <w:color w:val="000000" w:themeColor="text1"/>
        </w:rPr>
        <mc:AlternateContent>
          <mc:Choice Requires="wps">
            <w:drawing>
              <wp:anchor distT="180340" distB="0" distL="114300" distR="114300" simplePos="0" relativeHeight="251628544" behindDoc="1" locked="1" layoutInCell="0" allowOverlap="0" wp14:anchorId="0A0078E7" wp14:editId="45CB78B3">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7C08DED0" w14:textId="25AEB514" w:rsidR="005573B9" w:rsidRPr="00C405FD" w:rsidRDefault="005573B9" w:rsidP="00C405FD">
                            <w:pPr>
                              <w:pStyle w:val="RSCF01FootnoteAuthorAddress"/>
                            </w:pPr>
                            <w:r w:rsidRPr="00AA5DD5">
                              <w:t>Cambridge Graphene Centre, University of Cambridge, Cambridge CB3 0FA, UK.</w:t>
                            </w:r>
                            <w:r>
                              <w:t xml:space="preserve"> E-mail: </w:t>
                            </w:r>
                            <w:r w:rsidRPr="006D4511">
                              <w:t>th270@cam.ac.uk</w:t>
                            </w:r>
                          </w:p>
                          <w:p w14:paraId="7B58CDB7" w14:textId="3FA957AC" w:rsidR="005573B9" w:rsidRPr="00C405FD" w:rsidRDefault="005573B9" w:rsidP="00C405FD">
                            <w:pPr>
                              <w:pStyle w:val="RSCF01FootnoteAuthorAddress"/>
                            </w:pPr>
                            <w:r w:rsidRPr="00AA5DD5">
                              <w:t xml:space="preserve">Science and Technology on Advanced Ceramic </w:t>
                            </w:r>
                            <w:proofErr w:type="spellStart"/>
                            <w:r w:rsidRPr="00AA5DD5">
                              <w:t>Fibers</w:t>
                            </w:r>
                            <w:proofErr w:type="spellEnd"/>
                            <w:r w:rsidRPr="00AA5DD5">
                              <w:t xml:space="preserve"> and Composites Laboratory, National University of </w:t>
                            </w:r>
                            <w:proofErr w:type="spellStart"/>
                            <w:r w:rsidRPr="00AA5DD5">
                              <w:t>Defense</w:t>
                            </w:r>
                            <w:proofErr w:type="spellEnd"/>
                            <w:r w:rsidRPr="00AA5DD5">
                              <w:t xml:space="preserve"> Technology, Changsha 410073, Hunan, PR China.</w:t>
                            </w:r>
                          </w:p>
                          <w:p w14:paraId="78540C21" w14:textId="23DA0C25" w:rsidR="005573B9" w:rsidRDefault="005573B9" w:rsidP="00C405FD">
                            <w:pPr>
                              <w:pStyle w:val="RSCF01FootnoteAuthorAddress"/>
                            </w:pPr>
                            <w:r w:rsidRPr="00637E73">
                              <w:t>State Key Laboratory of Advanced Technology for Materials Synthesis and Processing &amp; School of materials science and engineering</w:t>
                            </w:r>
                            <w:r w:rsidRPr="00AA5DD5">
                              <w:t xml:space="preserve">, Wuhan University of Technology, </w:t>
                            </w:r>
                            <w:proofErr w:type="spellStart"/>
                            <w:r w:rsidRPr="00AA5DD5">
                              <w:t>Loushi</w:t>
                            </w:r>
                            <w:proofErr w:type="spellEnd"/>
                            <w:r w:rsidRPr="00AA5DD5">
                              <w:t xml:space="preserve"> Road 122, Wuhan 430070, PR China.</w:t>
                            </w:r>
                          </w:p>
                          <w:p w14:paraId="22FBCEA3" w14:textId="189D26E8" w:rsidR="005573B9" w:rsidRDefault="005573B9" w:rsidP="00C405FD">
                            <w:pPr>
                              <w:pStyle w:val="RSCF01FootnoteAuthorAddress"/>
                            </w:pPr>
                            <w:r w:rsidRPr="00AA5DD5">
                              <w:t>State Key Laboratory of Polymer Materials Engineering, Polymer Research Institute of Sichuan University, Chengdu 610065, PR China.</w:t>
                            </w:r>
                          </w:p>
                          <w:p w14:paraId="5FEA42D5" w14:textId="611C5176" w:rsidR="005573B9" w:rsidRDefault="005573B9" w:rsidP="00C405FD">
                            <w:pPr>
                              <w:pStyle w:val="RSCF01FootnoteAuthorAddress"/>
                            </w:pPr>
                            <w:r w:rsidRPr="00E67835">
                              <w:t xml:space="preserve">Laboratory for Building Energy Materials and Components, Swiss Federal Laboratories for Materials Science and Technology, </w:t>
                            </w:r>
                            <w:proofErr w:type="spellStart"/>
                            <w:r w:rsidRPr="00E67835">
                              <w:t>Empa</w:t>
                            </w:r>
                            <w:proofErr w:type="spellEnd"/>
                            <w:r w:rsidRPr="00E67835">
                              <w:t xml:space="preserve">, </w:t>
                            </w:r>
                            <w:r>
                              <w:t xml:space="preserve">CH-8600, </w:t>
                            </w:r>
                            <w:proofErr w:type="spellStart"/>
                            <w:r w:rsidRPr="00E67835">
                              <w:t>Dübendorf</w:t>
                            </w:r>
                            <w:proofErr w:type="spellEnd"/>
                            <w:r w:rsidRPr="00E67835">
                              <w:t>, Switzerland.</w:t>
                            </w:r>
                          </w:p>
                          <w:p w14:paraId="50CB14DF" w14:textId="77777777" w:rsidR="005573B9" w:rsidRDefault="005573B9" w:rsidP="00E67835">
                            <w:pPr>
                              <w:pStyle w:val="RSCF01FootnoteAuthorAddress"/>
                            </w:pPr>
                            <w:r w:rsidRPr="00AA5DD5">
                              <w:t xml:space="preserve">MOE Key Laboratory of Macromolecular Synthesis and Functionalization, Department of Polymer Science and Engineering, Zhejiang University, 38 </w:t>
                            </w:r>
                            <w:proofErr w:type="spellStart"/>
                            <w:r w:rsidRPr="00AA5DD5">
                              <w:t>Zheda</w:t>
                            </w:r>
                            <w:proofErr w:type="spellEnd"/>
                            <w:r w:rsidRPr="00AA5DD5">
                              <w:t xml:space="preserve"> Road, 310027, Hangzhou, PR China</w:t>
                            </w:r>
                            <w:r>
                              <w:t>.</w:t>
                            </w:r>
                          </w:p>
                          <w:p w14:paraId="215319DE" w14:textId="3C042BCC" w:rsidR="005573B9" w:rsidRDefault="005573B9" w:rsidP="00C405FD">
                            <w:pPr>
                              <w:pStyle w:val="RSCF01FootnoteAuthorAddress"/>
                            </w:pPr>
                            <w:r w:rsidRPr="00AA5DD5">
                              <w:t xml:space="preserve">Laboratory of Inorganic Materials Chemistry, Department of Chemistry, University of Namur, 61 rue de </w:t>
                            </w:r>
                            <w:proofErr w:type="spellStart"/>
                            <w:r w:rsidRPr="00AA5DD5">
                              <w:t>Bruxelles</w:t>
                            </w:r>
                            <w:proofErr w:type="spellEnd"/>
                            <w:r w:rsidRPr="00AA5DD5">
                              <w:t>, B-5000 Namur, Belgium.</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A0078E7" id="_x0000_t202" coordsize="21600,21600" o:spt="202" path="m,l,21600r21600,l21600,xe">
                <v:stroke joinstyle="miter"/>
                <v:path gradientshapeok="t" o:connecttype="rect"/>
              </v:shapetype>
              <v:shape id="Text Box 2" o:spid="_x0000_s1026" type="#_x0000_t202" style="position:absolute;margin-left:0;margin-top:0;width:248.75pt;height:128.2pt;z-index:-251687936;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7C08DED0" w14:textId="25AEB514" w:rsidR="005573B9" w:rsidRPr="00C405FD" w:rsidRDefault="005573B9" w:rsidP="00C405FD">
                      <w:pPr>
                        <w:pStyle w:val="RSCF01FootnoteAuthorAddress"/>
                      </w:pPr>
                      <w:r w:rsidRPr="00AA5DD5">
                        <w:t>Cambridge Graphene Centre, University of Cambridge, Cambridge CB3 0FA, UK.</w:t>
                      </w:r>
                      <w:r>
                        <w:t xml:space="preserve"> E-mail: </w:t>
                      </w:r>
                      <w:r w:rsidRPr="006D4511">
                        <w:t>th270@cam.ac.uk</w:t>
                      </w:r>
                    </w:p>
                    <w:p w14:paraId="7B58CDB7" w14:textId="3FA957AC" w:rsidR="005573B9" w:rsidRPr="00C405FD" w:rsidRDefault="005573B9" w:rsidP="00C405FD">
                      <w:pPr>
                        <w:pStyle w:val="RSCF01FootnoteAuthorAddress"/>
                      </w:pPr>
                      <w:r w:rsidRPr="00AA5DD5">
                        <w:t>Science and Technology on Advanced Ceramic Fibers and Composites Laboratory, National University of Defense Technology, Changsha 410073, Hunan, PR China.</w:t>
                      </w:r>
                    </w:p>
                    <w:p w14:paraId="78540C21" w14:textId="23DA0C25" w:rsidR="005573B9" w:rsidRDefault="005573B9" w:rsidP="00C405FD">
                      <w:pPr>
                        <w:pStyle w:val="RSCF01FootnoteAuthorAddress"/>
                      </w:pPr>
                      <w:r w:rsidRPr="00637E73">
                        <w:t>State Key Laboratory of Advanced Technology for Materials Synthesis and Processing &amp; School of materials science and engineering</w:t>
                      </w:r>
                      <w:r w:rsidRPr="00AA5DD5">
                        <w:t>, Wuhan University of Technology, Loushi Road 122, Wuhan 430070, PR China.</w:t>
                      </w:r>
                    </w:p>
                    <w:p w14:paraId="22FBCEA3" w14:textId="189D26E8" w:rsidR="005573B9" w:rsidRDefault="005573B9" w:rsidP="00C405FD">
                      <w:pPr>
                        <w:pStyle w:val="RSCF01FootnoteAuthorAddress"/>
                      </w:pPr>
                      <w:r w:rsidRPr="00AA5DD5">
                        <w:t>State Key Laboratory of Polymer Materials Engineering, Polymer Research Institute of Sichuan University, Chengdu 610065, PR China.</w:t>
                      </w:r>
                    </w:p>
                    <w:p w14:paraId="5FEA42D5" w14:textId="611C5176" w:rsidR="005573B9" w:rsidRDefault="005573B9" w:rsidP="00C405FD">
                      <w:pPr>
                        <w:pStyle w:val="RSCF01FootnoteAuthorAddress"/>
                      </w:pPr>
                      <w:r w:rsidRPr="00E67835">
                        <w:t xml:space="preserve">Laboratory for Building Energy Materials and Components, Swiss Federal Laboratories for Materials Science and Technology, Empa, </w:t>
                      </w:r>
                      <w:r>
                        <w:t xml:space="preserve">CH-8600, </w:t>
                      </w:r>
                      <w:r w:rsidRPr="00E67835">
                        <w:t>Dübendorf, Switzerland.</w:t>
                      </w:r>
                    </w:p>
                    <w:p w14:paraId="50CB14DF" w14:textId="77777777" w:rsidR="005573B9" w:rsidRDefault="005573B9" w:rsidP="00E67835">
                      <w:pPr>
                        <w:pStyle w:val="RSCF01FootnoteAuthorAddress"/>
                      </w:pPr>
                      <w:r w:rsidRPr="00AA5DD5">
                        <w:t>MOE Key Laboratory of Macromolecular Synthesis and Functionalization, Department of Polymer Science and Engineering, Zhejiang University, 38 Zheda Road, 310027, Hangzhou, PR China</w:t>
                      </w:r>
                      <w:r>
                        <w:t>.</w:t>
                      </w:r>
                    </w:p>
                    <w:p w14:paraId="215319DE" w14:textId="3C042BCC" w:rsidR="005573B9" w:rsidRDefault="005573B9" w:rsidP="00C405FD">
                      <w:pPr>
                        <w:pStyle w:val="RSCF01FootnoteAuthorAddress"/>
                      </w:pPr>
                      <w:r w:rsidRPr="00AA5DD5">
                        <w:t>Laboratory of Inorganic Materials Chemistry, Department of Chemistry, University of Namur, 61 rue de Bruxelles, B-5000 Namur, Belgium.</w:t>
                      </w:r>
                    </w:p>
                  </w:txbxContent>
                </v:textbox>
                <w10:wrap type="topAndBottom" anchory="margin"/>
                <w10:anchorlock/>
              </v:shape>
            </w:pict>
          </mc:Fallback>
        </mc:AlternateContent>
      </w:r>
      <w:r w:rsidR="00F62C8B" w:rsidRPr="009F7F88">
        <w:rPr>
          <w:color w:val="000000" w:themeColor="text1"/>
        </w:rPr>
        <w:t>Received 00th January 20</w:t>
      </w:r>
      <w:r w:rsidR="00F15F90" w:rsidRPr="009F7F88">
        <w:rPr>
          <w:color w:val="000000" w:themeColor="text1"/>
        </w:rPr>
        <w:t>xx</w:t>
      </w:r>
      <w:r w:rsidR="00F62C8B" w:rsidRPr="009F7F88">
        <w:rPr>
          <w:color w:val="000000" w:themeColor="text1"/>
        </w:rPr>
        <w:t>,</w:t>
      </w:r>
    </w:p>
    <w:p w14:paraId="671AB122" w14:textId="77777777" w:rsidR="00F62C8B" w:rsidRPr="009F7F88" w:rsidRDefault="00F62C8B" w:rsidP="004C531E">
      <w:pPr>
        <w:pStyle w:val="RSCM01ReceivedAccepted"/>
        <w:rPr>
          <w:color w:val="000000" w:themeColor="text1"/>
        </w:rPr>
      </w:pPr>
      <w:r w:rsidRPr="009F7F88">
        <w:rPr>
          <w:color w:val="000000" w:themeColor="text1"/>
        </w:rPr>
        <w:t>Accepted 00th January 20</w:t>
      </w:r>
      <w:r w:rsidR="00F15F90" w:rsidRPr="009F7F88">
        <w:rPr>
          <w:color w:val="000000" w:themeColor="text1"/>
        </w:rPr>
        <w:t>xx</w:t>
      </w:r>
    </w:p>
    <w:p w14:paraId="060A40C5" w14:textId="77777777" w:rsidR="00F62C8B" w:rsidRPr="009F7F88" w:rsidRDefault="00F62C8B" w:rsidP="004C531E">
      <w:pPr>
        <w:pStyle w:val="RSCM02DOI"/>
        <w:rPr>
          <w:color w:val="000000" w:themeColor="text1"/>
        </w:rPr>
      </w:pPr>
      <w:r w:rsidRPr="009F7F88">
        <w:rPr>
          <w:color w:val="000000" w:themeColor="text1"/>
        </w:rPr>
        <w:t>DOI: 10.1039/x0xx00000x</w:t>
      </w:r>
    </w:p>
    <w:p w14:paraId="526369C2" w14:textId="77777777" w:rsidR="00A9649E" w:rsidRPr="009F7F88" w:rsidRDefault="00A9649E" w:rsidP="004C531E">
      <w:pPr>
        <w:pStyle w:val="RSCM03Website"/>
        <w:rPr>
          <w:color w:val="000000" w:themeColor="text1"/>
        </w:rPr>
      </w:pPr>
    </w:p>
    <w:p w14:paraId="4ADD070D" w14:textId="77777777" w:rsidR="004414A5" w:rsidRPr="009F7F88" w:rsidRDefault="00F62C8B" w:rsidP="00C32EDF">
      <w:pPr>
        <w:pStyle w:val="RSCH01PaperTitle"/>
        <w:rPr>
          <w:color w:val="000000" w:themeColor="text1"/>
        </w:rPr>
      </w:pPr>
      <w:r w:rsidRPr="009F7F88">
        <w:rPr>
          <w:color w:val="000000" w:themeColor="text1"/>
        </w:rPr>
        <w:br w:type="column"/>
      </w:r>
      <w:r w:rsidR="004434E7" w:rsidRPr="009F7F88">
        <w:rPr>
          <w:color w:val="000000" w:themeColor="text1"/>
        </w:rPr>
        <w:t>Printed aerogels: chemistry, processing, and applications</w:t>
      </w:r>
      <w:r w:rsidR="004414A5" w:rsidRPr="009F7F88">
        <w:rPr>
          <w:color w:val="000000" w:themeColor="text1"/>
        </w:rPr>
        <w:t xml:space="preserve"> </w:t>
      </w:r>
    </w:p>
    <w:p w14:paraId="1C6453D1" w14:textId="40EB771C" w:rsidR="008125A0" w:rsidRPr="009F7F88" w:rsidRDefault="00AA5DD5" w:rsidP="008125A0">
      <w:pPr>
        <w:pStyle w:val="RSCB01ARTAbstract"/>
        <w:rPr>
          <w:rFonts w:cs="Times New Roman"/>
          <w:color w:val="000000" w:themeColor="text1"/>
          <w:sz w:val="20"/>
          <w:vertAlign w:val="superscript"/>
        </w:rPr>
      </w:pPr>
      <w:r w:rsidRPr="009F7F88">
        <w:rPr>
          <w:rFonts w:cs="Times New Roman"/>
          <w:color w:val="000000" w:themeColor="text1"/>
          <w:sz w:val="20"/>
        </w:rPr>
        <w:t>Junzong Feng</w:t>
      </w:r>
      <w:r w:rsidR="008125A0" w:rsidRPr="009F7F88">
        <w:rPr>
          <w:rFonts w:cs="Times New Roman"/>
          <w:color w:val="000000" w:themeColor="text1"/>
          <w:sz w:val="20"/>
        </w:rPr>
        <w:t>,</w:t>
      </w:r>
      <w:r w:rsidR="006D4511" w:rsidRPr="009F7F88">
        <w:rPr>
          <w:rFonts w:cs="Times New Roman"/>
          <w:color w:val="000000" w:themeColor="text1"/>
          <w:sz w:val="20"/>
          <w:vertAlign w:val="superscript"/>
        </w:rPr>
        <w:t xml:space="preserve"> </w:t>
      </w:r>
      <w:r w:rsidR="008125A0" w:rsidRPr="009F7F88">
        <w:rPr>
          <w:rFonts w:cs="Times New Roman"/>
          <w:color w:val="000000" w:themeColor="text1"/>
          <w:sz w:val="20"/>
          <w:vertAlign w:val="superscript"/>
        </w:rPr>
        <w:t>a</w:t>
      </w:r>
      <w:r w:rsidRPr="009F7F88">
        <w:rPr>
          <w:rFonts w:cs="Times New Roman"/>
          <w:color w:val="000000" w:themeColor="text1"/>
          <w:sz w:val="20"/>
          <w:vertAlign w:val="superscript"/>
        </w:rPr>
        <w:t>b</w:t>
      </w:r>
      <w:r w:rsidR="008125A0" w:rsidRPr="009F7F88">
        <w:rPr>
          <w:rFonts w:cs="Times New Roman"/>
          <w:color w:val="000000" w:themeColor="text1"/>
          <w:sz w:val="20"/>
        </w:rPr>
        <w:t xml:space="preserve"> </w:t>
      </w:r>
      <w:r w:rsidRPr="009F7F88">
        <w:rPr>
          <w:rFonts w:cs="Times New Roman"/>
          <w:color w:val="000000" w:themeColor="text1"/>
          <w:sz w:val="20"/>
        </w:rPr>
        <w:t>Bao-Lian Su,</w:t>
      </w:r>
      <w:r w:rsidRPr="009F7F88">
        <w:rPr>
          <w:rFonts w:cs="Times New Roman"/>
          <w:color w:val="000000" w:themeColor="text1"/>
          <w:sz w:val="20"/>
          <w:vertAlign w:val="superscript"/>
        </w:rPr>
        <w:t xml:space="preserve"> c</w:t>
      </w:r>
      <w:r w:rsidR="00E67835" w:rsidRPr="009F7F88">
        <w:rPr>
          <w:rFonts w:cs="Times New Roman"/>
          <w:color w:val="000000" w:themeColor="text1"/>
          <w:sz w:val="20"/>
          <w:vertAlign w:val="superscript"/>
        </w:rPr>
        <w:t>g</w:t>
      </w:r>
      <w:r w:rsidRPr="009F7F88">
        <w:rPr>
          <w:rFonts w:cs="Times New Roman"/>
          <w:color w:val="000000" w:themeColor="text1"/>
          <w:sz w:val="20"/>
        </w:rPr>
        <w:t xml:space="preserve"> </w:t>
      </w:r>
      <w:r w:rsidR="00E67835" w:rsidRPr="009F7F88">
        <w:rPr>
          <w:rFonts w:cs="Times New Roman"/>
          <w:color w:val="000000" w:themeColor="text1"/>
          <w:sz w:val="20"/>
        </w:rPr>
        <w:t>Hesheng Xia,</w:t>
      </w:r>
      <w:r w:rsidR="00E67835" w:rsidRPr="009F7F88">
        <w:rPr>
          <w:rFonts w:cs="Times New Roman"/>
          <w:color w:val="000000" w:themeColor="text1"/>
          <w:sz w:val="20"/>
          <w:vertAlign w:val="superscript"/>
        </w:rPr>
        <w:t xml:space="preserve"> d</w:t>
      </w:r>
      <w:r w:rsidR="00E67835" w:rsidRPr="009F7F88">
        <w:rPr>
          <w:rFonts w:cs="Times New Roman"/>
          <w:color w:val="000000" w:themeColor="text1"/>
          <w:sz w:val="20"/>
        </w:rPr>
        <w:t xml:space="preserve"> Shanyu Zhao,</w:t>
      </w:r>
      <w:r w:rsidR="00E67835" w:rsidRPr="009F7F88">
        <w:rPr>
          <w:rFonts w:cs="Times New Roman"/>
          <w:color w:val="000000" w:themeColor="text1"/>
          <w:sz w:val="20"/>
          <w:vertAlign w:val="superscript"/>
        </w:rPr>
        <w:t xml:space="preserve"> e</w:t>
      </w:r>
      <w:r w:rsidR="00E67835" w:rsidRPr="009F7F88">
        <w:rPr>
          <w:rFonts w:cs="Times New Roman"/>
          <w:color w:val="000000" w:themeColor="text1"/>
          <w:sz w:val="20"/>
        </w:rPr>
        <w:t xml:space="preserve"> </w:t>
      </w:r>
      <w:r w:rsidRPr="009F7F88">
        <w:rPr>
          <w:rFonts w:cs="Times New Roman"/>
          <w:color w:val="000000" w:themeColor="text1"/>
          <w:sz w:val="20"/>
        </w:rPr>
        <w:t>Chao Gao,</w:t>
      </w:r>
      <w:r w:rsidRPr="009F7F88">
        <w:rPr>
          <w:rFonts w:cs="Times New Roman"/>
          <w:color w:val="000000" w:themeColor="text1"/>
          <w:sz w:val="20"/>
          <w:vertAlign w:val="superscript"/>
        </w:rPr>
        <w:t xml:space="preserve"> </w:t>
      </w:r>
      <w:r w:rsidR="00E67835" w:rsidRPr="009F7F88">
        <w:rPr>
          <w:rFonts w:cs="Times New Roman"/>
          <w:color w:val="000000" w:themeColor="text1"/>
          <w:sz w:val="20"/>
          <w:vertAlign w:val="superscript"/>
        </w:rPr>
        <w:t>f</w:t>
      </w:r>
      <w:r w:rsidRPr="009F7F88">
        <w:rPr>
          <w:rFonts w:cs="Times New Roman"/>
          <w:color w:val="000000" w:themeColor="text1"/>
          <w:sz w:val="20"/>
        </w:rPr>
        <w:t xml:space="preserve"> Lukai Wang,</w:t>
      </w:r>
      <w:r w:rsidRPr="009F7F88">
        <w:rPr>
          <w:rFonts w:cs="Times New Roman"/>
          <w:color w:val="000000" w:themeColor="text1"/>
          <w:sz w:val="20"/>
          <w:vertAlign w:val="superscript"/>
        </w:rPr>
        <w:t xml:space="preserve"> b</w:t>
      </w:r>
      <w:r w:rsidRPr="009F7F88">
        <w:rPr>
          <w:rFonts w:cs="Times New Roman"/>
          <w:color w:val="000000" w:themeColor="text1"/>
          <w:sz w:val="20"/>
        </w:rPr>
        <w:t xml:space="preserve"> </w:t>
      </w:r>
      <w:r w:rsidR="00637E73" w:rsidRPr="009F7F88">
        <w:rPr>
          <w:rFonts w:cs="Times New Roman"/>
          <w:color w:val="000000" w:themeColor="text1"/>
          <w:sz w:val="20"/>
        </w:rPr>
        <w:t>Osarenkhoe Ogbeide,</w:t>
      </w:r>
      <w:r w:rsidR="00637E73" w:rsidRPr="009F7F88">
        <w:rPr>
          <w:rFonts w:cs="Times New Roman"/>
          <w:color w:val="000000" w:themeColor="text1"/>
          <w:sz w:val="20"/>
          <w:vertAlign w:val="superscript"/>
        </w:rPr>
        <w:t xml:space="preserve"> a</w:t>
      </w:r>
      <w:r w:rsidR="00637E73" w:rsidRPr="009F7F88">
        <w:rPr>
          <w:rFonts w:cs="Times New Roman"/>
          <w:color w:val="000000" w:themeColor="text1"/>
          <w:sz w:val="20"/>
        </w:rPr>
        <w:t xml:space="preserve"> </w:t>
      </w:r>
      <w:r w:rsidRPr="009F7F88">
        <w:rPr>
          <w:rFonts w:cs="Times New Roman"/>
          <w:color w:val="000000" w:themeColor="text1"/>
          <w:sz w:val="20"/>
        </w:rPr>
        <w:t>Jian Feng</w:t>
      </w:r>
      <w:r w:rsidR="008125A0" w:rsidRPr="009F7F88">
        <w:rPr>
          <w:rFonts w:cs="Times New Roman"/>
          <w:color w:val="000000" w:themeColor="text1"/>
          <w:sz w:val="20"/>
          <w:vertAlign w:val="superscript"/>
        </w:rPr>
        <w:t xml:space="preserve"> b</w:t>
      </w:r>
      <w:r w:rsidR="008125A0" w:rsidRPr="009F7F88">
        <w:rPr>
          <w:rFonts w:cs="Times New Roman"/>
          <w:color w:val="000000" w:themeColor="text1"/>
          <w:sz w:val="20"/>
        </w:rPr>
        <w:t xml:space="preserve"> and </w:t>
      </w:r>
      <w:r w:rsidRPr="009F7F88">
        <w:rPr>
          <w:rFonts w:cs="Times New Roman"/>
          <w:color w:val="000000" w:themeColor="text1"/>
          <w:sz w:val="20"/>
        </w:rPr>
        <w:t>Tawfique Hasan</w:t>
      </w:r>
      <w:r w:rsidR="008125A0" w:rsidRPr="009F7F88">
        <w:rPr>
          <w:rFonts w:cs="Times New Roman"/>
          <w:color w:val="000000" w:themeColor="text1"/>
          <w:sz w:val="20"/>
          <w:vertAlign w:val="superscript"/>
        </w:rPr>
        <w:t xml:space="preserve"> </w:t>
      </w:r>
      <w:r w:rsidR="006D4511" w:rsidRPr="009F7F88">
        <w:rPr>
          <w:rFonts w:cs="Times New Roman"/>
          <w:color w:val="000000" w:themeColor="text1"/>
          <w:sz w:val="20"/>
        </w:rPr>
        <w:t>*</w:t>
      </w:r>
      <w:r w:rsidRPr="009F7F88">
        <w:rPr>
          <w:rFonts w:cs="Times New Roman"/>
          <w:color w:val="000000" w:themeColor="text1"/>
          <w:sz w:val="20"/>
          <w:vertAlign w:val="superscript"/>
        </w:rPr>
        <w:t>a</w:t>
      </w:r>
    </w:p>
    <w:p w14:paraId="4FF04773" w14:textId="5F51BF85" w:rsidR="00FA2DA2" w:rsidRPr="009F7F88" w:rsidRDefault="000543D0" w:rsidP="001B2F58">
      <w:pPr>
        <w:pStyle w:val="RSCB01ARTAbstract"/>
        <w:rPr>
          <w:color w:val="000000" w:themeColor="text1"/>
        </w:rPr>
        <w:sectPr w:rsidR="00FA2DA2" w:rsidRPr="009F7F88"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9F7F88">
        <w:rPr>
          <w:color w:val="000000" w:themeColor="text1"/>
        </w:rPr>
        <w:t>As an extraordinarily lightweight and porous functional nanomaterial</w:t>
      </w:r>
      <w:r w:rsidR="00CD6333" w:rsidRPr="009F7F88">
        <w:rPr>
          <w:color w:val="000000" w:themeColor="text1"/>
        </w:rPr>
        <w:t xml:space="preserve"> family</w:t>
      </w:r>
      <w:r w:rsidRPr="009F7F88">
        <w:rPr>
          <w:color w:val="000000" w:themeColor="text1"/>
        </w:rPr>
        <w:t xml:space="preserve">, aerogels have attracted </w:t>
      </w:r>
      <w:r w:rsidR="002F5F0F" w:rsidRPr="009F7F88">
        <w:rPr>
          <w:color w:val="000000" w:themeColor="text1"/>
        </w:rPr>
        <w:t xml:space="preserve">considerable </w:t>
      </w:r>
      <w:r w:rsidRPr="009F7F88">
        <w:rPr>
          <w:color w:val="000000" w:themeColor="text1"/>
        </w:rPr>
        <w:t xml:space="preserve">interest in academia and industry in recent decades. </w:t>
      </w:r>
      <w:r w:rsidR="00BF66CF" w:rsidRPr="009F7F88">
        <w:rPr>
          <w:color w:val="000000" w:themeColor="text1"/>
        </w:rPr>
        <w:t>Despite</w:t>
      </w:r>
      <w:r w:rsidRPr="009F7F88">
        <w:rPr>
          <w:color w:val="000000" w:themeColor="text1"/>
        </w:rPr>
        <w:t xml:space="preserve"> the application scopes, the modest mechanical durability of aerogels makes their processing and operation challenging, in particular, for situations demanding intricate physical structures. “Bottom-up” additive manufacturing technology has the potential to address this drawback. Indeed, since the first report of 3D printed aerogels in 2015, a new interdisciplinary research area combining aerogel and printing technology has emerged to push the boundaries of structure and performance, further broadening their application </w:t>
      </w:r>
      <w:r w:rsidR="00067BCD" w:rsidRPr="009F7F88">
        <w:rPr>
          <w:color w:val="000000" w:themeColor="text1"/>
        </w:rPr>
        <w:t>scope</w:t>
      </w:r>
      <w:r w:rsidRPr="009F7F88">
        <w:rPr>
          <w:color w:val="000000" w:themeColor="text1"/>
        </w:rPr>
        <w:t>.</w:t>
      </w:r>
      <w:r w:rsidR="001B2F58" w:rsidRPr="009F7F88">
        <w:rPr>
          <w:color w:val="000000" w:themeColor="text1"/>
        </w:rPr>
        <w:t xml:space="preserve"> This review summarizes the state-of-the-art of printed aerogels and presents a comprehensive </w:t>
      </w:r>
      <w:r w:rsidR="00341632" w:rsidRPr="009F7F88">
        <w:rPr>
          <w:color w:val="000000" w:themeColor="text1"/>
        </w:rPr>
        <w:t xml:space="preserve">view in their </w:t>
      </w:r>
      <w:r w:rsidR="001B2F58" w:rsidRPr="009F7F88">
        <w:rPr>
          <w:color w:val="000000" w:themeColor="text1"/>
        </w:rPr>
        <w:t>developments in the past 5 years, and highlights the key near</w:t>
      </w:r>
      <w:r w:rsidR="00341632" w:rsidRPr="009F7F88">
        <w:rPr>
          <w:color w:val="000000" w:themeColor="text1"/>
        </w:rPr>
        <w:t>-</w:t>
      </w:r>
      <w:r w:rsidR="001B2F58" w:rsidRPr="009F7F88">
        <w:rPr>
          <w:color w:val="000000" w:themeColor="text1"/>
        </w:rPr>
        <w:t xml:space="preserve"> and mid-term challenges.</w:t>
      </w:r>
    </w:p>
    <w:p w14:paraId="06618299" w14:textId="77777777" w:rsidR="0040774F" w:rsidRPr="009F7F88" w:rsidRDefault="0040774F" w:rsidP="0040774F">
      <w:pPr>
        <w:pStyle w:val="RSCB04AHeadingSection"/>
        <w:rPr>
          <w:color w:val="000000" w:themeColor="text1"/>
          <w:w w:val="108"/>
        </w:rPr>
      </w:pPr>
      <w:bookmarkStart w:id="0" w:name="_Toc39868887"/>
      <w:bookmarkStart w:id="1" w:name="_Hlk36315503"/>
      <w:r w:rsidRPr="009F7F88">
        <w:rPr>
          <w:color w:val="000000" w:themeColor="text1"/>
          <w:w w:val="108"/>
        </w:rPr>
        <w:t>1. Introduction</w:t>
      </w:r>
      <w:bookmarkEnd w:id="0"/>
    </w:p>
    <w:bookmarkEnd w:id="1"/>
    <w:p w14:paraId="4CA75FA5" w14:textId="03740845" w:rsidR="008A4CFA" w:rsidRPr="009F7F88" w:rsidRDefault="008A4CFA" w:rsidP="008A4CFA">
      <w:pPr>
        <w:pStyle w:val="RSCB02ArticleText"/>
        <w:rPr>
          <w:color w:val="000000" w:themeColor="text1"/>
        </w:rPr>
      </w:pPr>
      <w:r w:rsidRPr="009F7F88">
        <w:rPr>
          <w:color w:val="000000" w:themeColor="text1"/>
        </w:rPr>
        <w:t xml:space="preserve">Aerogels typify low-density bulk materials with nanostructured solid skeletons and open pores. Their skeletal and pore structure can be regulated at the nanoscale to achieve a number of extraordinary physical properties, including ultra-low density and thermal conductivity, ultra-high specific surface area and ultra-strong adsorption capacity. These properties make aerogels an ideal material family for a wide range of </w:t>
      </w:r>
      <w:r w:rsidR="002B3291" w:rsidRPr="009F7F88">
        <w:rPr>
          <w:color w:val="000000" w:themeColor="text1"/>
        </w:rPr>
        <w:t xml:space="preserve">potential </w:t>
      </w:r>
      <w:r w:rsidRPr="009F7F88">
        <w:rPr>
          <w:color w:val="000000" w:themeColor="text1"/>
        </w:rPr>
        <w:t xml:space="preserve">applications, including </w:t>
      </w:r>
      <w:r w:rsidR="00346F81" w:rsidRPr="009F7F88">
        <w:rPr>
          <w:color w:val="000000" w:themeColor="text1"/>
        </w:rPr>
        <w:t xml:space="preserve">in </w:t>
      </w:r>
      <w:r w:rsidRPr="009F7F88">
        <w:rPr>
          <w:color w:val="000000" w:themeColor="text1"/>
        </w:rPr>
        <w:t>energy storage,</w:t>
      </w:r>
      <w:r w:rsidR="00D53864"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02/er.4423","ISSN":"1099114X","abstract":"Aerogel is known as one of today's 10 advanced structures that have earned a special place in industry or research based on its very high porosity, high active surface area, and low density. There are various methods that can be used to produce it as well as make it easily produced in bulk as subtopics in this paper in Section 2.0. At present, aerogels are widely used in catalytic applications, energy storage, photocatalysts, membrane separation, and fuel cells. Aerogel application in fuel cell has been discussed in Section 3.0 which include carbon-based aerogel, graphene-based aerogel, other aerogel based, and non-noble catalyst with aerogel. This article is a reference for researchers to identify the advantages and opportunities available to lower costs and improve the performance of fuel cell systems that rely heavily on cost-rich catalysts such as platinum. Opportunities and challenges in developing aerogel structures in the future are also explained in Section 5.0 in this paper.","author":[{"dropping-particle":"","family":"Shaari","given":"Norazuwana","non-dropping-particle":"","parse-names":false,"suffix":""},{"dropping-particle":"","family":"Kamarudin","given":"Siti Kartom","non-dropping-particle":"","parse-names":false,"suffix":""}],"container-title":"International Journal of Energy Research","id":"ITEM-1","issue":"7","issued":{"date-parts":[["2019"]]},"page":"2447-2467","publisher":"John Wiley and Sons Ltd","title":"Current status, opportunities, and challenges in fuel cell catalytic application of aerogels","type":"article-journal","volume":"43"},"uris":["http://www.mendeley.com/documents/?uuid=af1eacbc-33d1-34dd-b0e9-d07b4d2ed7a5"]}],"mendeley":{"formattedCitation":"&lt;sup&gt;1&lt;/sup&gt;","plainTextFormattedCitation":"1","previouslyFormattedCitation":"&lt;sup&gt;1&lt;/sup&gt;"},"properties":{"noteIndex":0},"schema":"https://github.com/citation-style-language/schema/raw/master/csl-citation.json"}</w:instrText>
      </w:r>
      <w:r w:rsidR="00D53864"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1</w:t>
      </w:r>
      <w:r w:rsidR="00D53864"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catalyst support,</w:t>
      </w:r>
      <w:r w:rsidR="00D53864" w:rsidRPr="009F7F88">
        <w:rPr>
          <w:rFonts w:ascii="Calibri" w:hAnsi="Calibri" w:cs="Calibri"/>
          <w:color w:val="000000" w:themeColor="text1"/>
        </w:rPr>
        <w:fldChar w:fldCharType="begin" w:fldLock="1"/>
      </w:r>
      <w:r w:rsidR="00BF34A6" w:rsidRPr="009F7F88">
        <w:rPr>
          <w:rFonts w:ascii="Calibri" w:hAnsi="Calibri" w:cs="Calibri" w:hint="eastAsia"/>
          <w:color w:val="000000" w:themeColor="text1"/>
        </w:rPr>
        <w:instrText>ADDIN CSL_CITATION {"citationItems":[{"id":"ITEM-1","itemData":{"DOI":"10.1016/j.apcatb.2017.08.012","ISSN":"09263373","abstract":"</w:instrText>
      </w:r>
      <w:r w:rsidR="00BF34A6" w:rsidRPr="009F7F88">
        <w:rPr>
          <w:rFonts w:ascii="Calibri" w:hAnsi="Calibri" w:cs="Calibri" w:hint="eastAsia"/>
          <w:color w:val="000000" w:themeColor="text1"/>
        </w:rPr>
        <w:instrText>有</w:instrText>
      </w:r>
      <w:r w:rsidR="00BF34A6" w:rsidRPr="009F7F88">
        <w:rPr>
          <w:rFonts w:ascii="Calibri" w:hAnsi="Calibri" w:cs="Calibri" w:hint="eastAsia"/>
          <w:color w:val="000000" w:themeColor="text1"/>
        </w:rPr>
        <w:instrText>4</w:instrText>
      </w:r>
      <w:r w:rsidR="00BF34A6" w:rsidRPr="009F7F88">
        <w:rPr>
          <w:rFonts w:ascii="Calibri" w:hAnsi="Calibri" w:cs="Calibri" w:hint="eastAsia"/>
          <w:color w:val="000000" w:themeColor="text1"/>
        </w:rPr>
        <w:instrText>类气凝胶反应化学式，</w:instrText>
      </w:r>
      <w:r w:rsidR="00BF34A6" w:rsidRPr="009F7F88">
        <w:rPr>
          <w:rFonts w:ascii="Calibri" w:hAnsi="Calibri" w:cs="Calibri" w:hint="eastAsia"/>
          <w:color w:val="000000" w:themeColor="text1"/>
        </w:rPr>
        <w:instrText>3</w:instrText>
      </w:r>
      <w:r w:rsidR="00BF34A6" w:rsidRPr="009F7F88">
        <w:rPr>
          <w:rFonts w:ascii="Calibri" w:hAnsi="Calibri" w:cs="Calibri" w:hint="eastAsia"/>
          <w:color w:val="000000" w:themeColor="text1"/>
        </w:rPr>
        <w:instrText>类先驱体工艺途径的微观转化结构图，</w:instrText>
      </w:r>
      <w:r w:rsidR="00BF34A6" w:rsidRPr="009F7F88">
        <w:rPr>
          <w:rFonts w:ascii="Calibri" w:hAnsi="Calibri" w:cs="Calibri" w:hint="eastAsia"/>
          <w:color w:val="000000" w:themeColor="text1"/>
        </w:rPr>
        <w:instrText>Aerogels are an exceptional class of materials which are of interest for several high-performa</w:instrText>
      </w:r>
      <w:r w:rsidR="00BF34A6" w:rsidRPr="009F7F88">
        <w:rPr>
          <w:rFonts w:ascii="Calibri" w:hAnsi="Calibri" w:cs="Calibri"/>
          <w:color w:val="000000" w:themeColor="text1"/>
        </w:rPr>
        <w:instrText>nce applications thanks to their extraordinary physical properties such as extremely high porosity, high specific surface area, and extremely low density combined with very versatile synthesis approaches. Since their invention by S. Kistler, various aerogels have been explored for catalytic and photocatalytic applications, though in the recent decades, several breakthroughs regarding different aspects ranging from more efficient catalysis in organic synthesis, energy-related processes, and catalytic environmental depollution by aerogels have been made. For both, catalytic and photocatalytic performances, aerogel monoliths prepared from sol–gel approaches accompanied with an appropriate drying technique, in particular supercritical point drying, have become striking alternative catalysts or catalyst supports compared to the presently used ones prepared from traditional wet synthesis approaches. In this article, aerogels in environmental remediation processes as heterogeneous catalyst and photocatalyst for depollution of air and aqueous media are fully addressed, and recent achievement in this context is thoroughly reviewed.","author":[{"dropping-particle":"","family":"Maleki","given":"Hajar","non-dropping-particle":"","parse-names":false,"suffix":""},{"dro</w:instrText>
      </w:r>
      <w:r w:rsidR="00BF34A6" w:rsidRPr="009F7F88">
        <w:rPr>
          <w:rFonts w:ascii="Calibri" w:hAnsi="Calibri" w:cs="Calibri" w:hint="eastAsia"/>
          <w:color w:val="000000" w:themeColor="text1"/>
        </w:rPr>
        <w:instrText>pping-particle":"","family":"Hüsing","given":"Nicola","non-dropping-particle":"","parse-names":false,"suffix":""}],"container-title":"Applied Catalysis B: Environmental","id":"ITEM-1","issued":{"date-parts":[["2018"]]},"note":"</w:instrText>
      </w:r>
      <w:r w:rsidR="00BF34A6" w:rsidRPr="009F7F88">
        <w:rPr>
          <w:rFonts w:ascii="Calibri" w:hAnsi="Calibri" w:cs="Calibri" w:hint="eastAsia"/>
          <w:color w:val="000000" w:themeColor="text1"/>
        </w:rPr>
        <w:instrText>有</w:instrText>
      </w:r>
      <w:r w:rsidR="00BF34A6" w:rsidRPr="009F7F88">
        <w:rPr>
          <w:rFonts w:ascii="Calibri" w:hAnsi="Calibri" w:cs="Calibri" w:hint="eastAsia"/>
          <w:color w:val="000000" w:themeColor="text1"/>
        </w:rPr>
        <w:instrText>4</w:instrText>
      </w:r>
      <w:r w:rsidR="00BF34A6" w:rsidRPr="009F7F88">
        <w:rPr>
          <w:rFonts w:ascii="Calibri" w:hAnsi="Calibri" w:cs="Calibri" w:hint="eastAsia"/>
          <w:color w:val="000000" w:themeColor="text1"/>
        </w:rPr>
        <w:instrText>类气凝胶反应化学式，</w:instrText>
      </w:r>
      <w:r w:rsidR="00BF34A6" w:rsidRPr="009F7F88">
        <w:rPr>
          <w:rFonts w:ascii="Calibri" w:hAnsi="Calibri" w:cs="Calibri" w:hint="eastAsia"/>
          <w:color w:val="000000" w:themeColor="text1"/>
        </w:rPr>
        <w:instrText>3</w:instrText>
      </w:r>
      <w:r w:rsidR="00BF34A6" w:rsidRPr="009F7F88">
        <w:rPr>
          <w:rFonts w:ascii="Calibri" w:hAnsi="Calibri" w:cs="Calibri" w:hint="eastAsia"/>
          <w:color w:val="000000" w:themeColor="text1"/>
        </w:rPr>
        <w:instrText>类先驱体工艺途径的微观转化结构图</w:instrText>
      </w:r>
      <w:r w:rsidR="00BF34A6" w:rsidRPr="009F7F88">
        <w:rPr>
          <w:rFonts w:ascii="Calibri" w:hAnsi="Calibri" w:cs="Calibri" w:hint="eastAsia"/>
          <w:color w:val="000000" w:themeColor="text1"/>
        </w:rPr>
        <w:instrText>","page":"530-555","publisher":"Elsevier B.V.","title":"Current status, opportunities and challenges in catalytic and photocatalytic applications of aerogels: Environmental protection aspects","type":"article-journal","volume":"221"},"uris":["http://www.</w:instrText>
      </w:r>
      <w:r w:rsidR="00BF34A6" w:rsidRPr="009F7F88">
        <w:rPr>
          <w:rFonts w:ascii="Calibri" w:hAnsi="Calibri" w:cs="Calibri"/>
          <w:color w:val="000000" w:themeColor="text1"/>
        </w:rPr>
        <w:instrText>mendeley.com/documents/?uuid=fadc978e-a2b9-41a6-953c-e3b347279129"]}],"mendeley":{"formattedCitation":"&lt;sup&gt;2&lt;/sup&gt;","plainTextFormattedCitation":"2","previouslyFormattedCitation":"&lt;sup&gt;2&lt;/sup&gt;"},"properties":{"noteIndex":0},"schema":"https://github.com/citation-style-language/schema/raw/master/csl-citation.json"}</w:instrText>
      </w:r>
      <w:r w:rsidR="00D53864"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2</w:t>
      </w:r>
      <w:r w:rsidR="00D53864"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sensor</w:t>
      </w:r>
      <w:r w:rsidR="00D41C6C" w:rsidRPr="009F7F88">
        <w:rPr>
          <w:rFonts w:hint="eastAsia"/>
          <w:color w:val="000000" w:themeColor="text1"/>
          <w:lang w:eastAsia="zh-CN"/>
        </w:rPr>
        <w:t>s</w:t>
      </w:r>
      <w:r w:rsidRPr="009F7F88">
        <w:rPr>
          <w:color w:val="000000" w:themeColor="text1"/>
        </w:rPr>
        <w:t>,</w:t>
      </w:r>
      <w:r w:rsidR="00D53864"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02/smll.201902826","ISSN":"1613-6810","author":[{"dropping-particle":"","family":"Yang","given":"Jing","non-dropping-particle":"","parse-names":false,"suffix":""},{"dropping-particle":"","family":"Li","given":"Yi","non-dropping-particle":"","parse-names":false,"suffix":""},{"dropping-particle":"","family":"Zheng","given":"Yuanyuan","non-dropping-particle":"","parse-names":false,"suffix":""},{"dropping-particle":"","family":"Xu","given":"Yingming","non-dropping-particle":"","parse-names":false,"suffix":""},{"dropping-particle":"","family":"Zheng","given":"Zhikun","non-dropping-particle":"","parse-names":false,"suffix":""},{"dropping-particle":"","family":"Chen","given":"Xudong","non-dropping-particle":"","parse-names":false,"suffix":""},{"dropping-particle":"","family":"Liu","given":"Wei","non-dropping-particle":"","parse-names":false,"suffix":""}],"container-title":"Small","id":"ITEM-1","issue":"41","issued":{"date-parts":[["2019"]]},"page":"1902826","publisher":"John Wiley &amp; Sons, Ltd","title":"Versatile Aerogels for Sensors","type":"article-journal","volume":"15"},"uris":["http://www.mendeley.com/documents/?uuid=317d0c1a-5e54-39e6-8ef7-5e7a0ad0dba6"]}],"mendeley":{"formattedCitation":"&lt;sup&gt;3&lt;/sup&gt;","plainTextFormattedCitation":"3","previouslyFormattedCitation":"&lt;sup&gt;3&lt;/sup&gt;"},"properties":{"noteIndex":0},"schema":"https://github.com/citation-style-language/schema/raw/master/csl-citation.json"}</w:instrText>
      </w:r>
      <w:r w:rsidR="00D53864"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3</w:t>
      </w:r>
      <w:r w:rsidR="00D53864" w:rsidRPr="009F7F88">
        <w:rPr>
          <w:rFonts w:ascii="Calibri" w:hAnsi="Calibri" w:cs="Calibri"/>
          <w:color w:val="000000" w:themeColor="text1"/>
        </w:rPr>
        <w:fldChar w:fldCharType="end"/>
      </w:r>
      <w:r w:rsidR="003600CA" w:rsidRPr="009F7F88">
        <w:rPr>
          <w:color w:val="000000" w:themeColor="text1"/>
        </w:rPr>
        <w:t xml:space="preserve"> </w:t>
      </w:r>
      <w:r w:rsidR="00346F81" w:rsidRPr="009F7F88">
        <w:rPr>
          <w:color w:val="000000" w:themeColor="text1"/>
        </w:rPr>
        <w:t>chemical a</w:t>
      </w:r>
      <w:r w:rsidR="008429FD" w:rsidRPr="009F7F88">
        <w:rPr>
          <w:color w:val="000000" w:themeColor="text1"/>
        </w:rPr>
        <w:t>d</w:t>
      </w:r>
      <w:r w:rsidR="00346F81" w:rsidRPr="009F7F88">
        <w:rPr>
          <w:color w:val="000000" w:themeColor="text1"/>
        </w:rPr>
        <w:t>sorption</w:t>
      </w:r>
      <w:r w:rsidRPr="009F7F88">
        <w:rPr>
          <w:color w:val="000000" w:themeColor="text1"/>
        </w:rPr>
        <w:t>,</w:t>
      </w:r>
      <w:r w:rsidR="00D53864"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16/j.cej.2016.04.098","ISSN":"13858947","abstract":"Aerogels are an exceptional class of porous material with a number of excellent physicochemical properties such as low density, high porosity, high surface area and adjustable surface chemistry. By recent advances in the synthesis of different types of aerogel, the feasibility of this porous material on the several applications have been widely explored. Among the various high-performance applications, aerogel has drawn significant attentions as an adsorption media for removal of several environmental and human health-threatening pollutants. Although, aerogel performance for environmental remediation are promising, some drawbacks of aerogels such as intricate drying process, mechanically delicate structure and, processing cost have also taken into account and, have been abated at a certain way in the several studies.This review article aims at giving an overview regarding the aerogels synthesis, processing and their recent applications in air cleaning such as CO 2 capture and VOC removal and, in water treatment including oil and toxic organic compounds and heavy metal ions removal.","author":[{"dropping-particle":"","family":"Maleki","given":"Hajar","non-dropping-particle":"","parse-names":false,"suffix":""}],"container-title":"Chemical Engineering Journal","id":"ITEM-1","issued":{"date-parts":[["2016"]]},"page":"98-118","publisher":"Elsevier B.V.","title":"Recent advances in aerogels for environmental remediation applications: A review","type":"article-journal","volume":"300"},"uris":["http://www.mendeley.com/documents/?uuid=74781c9f-c0fc-495f-bd7c-cd7faa987201"]}],"mendeley":{"formattedCitation":"&lt;sup&gt;4&lt;/sup&gt;","plainTextFormattedCitation":"4","previouslyFormattedCitation":"&lt;sup&gt;4&lt;/sup&gt;"},"properties":{"noteIndex":0},"schema":"https://github.com/citation-style-language/schema/raw/master/csl-citation.json"}</w:instrText>
      </w:r>
      <w:r w:rsidR="00D53864"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4</w:t>
      </w:r>
      <w:r w:rsidR="00D53864"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thermal insulation,</w:t>
      </w:r>
      <w:r w:rsidR="00D53864"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126/science.aav7304","ISSN":"10959203","abstract":"Ceramic aerogels are attractive for thermal insulation but plagued by poor mechanical stability and degradation under thermal shock. In this study, we designed and synthesized hyperbolic architectured ceramic aerogels with nanolayered double-pane walls with a negative Poisson’s ratio (−0.25) and a negative linear thermal expansion coefficient (−1.8 × 10 −6 per °C). Our aerogels display robust mechanical and thermal stability and feature ultralow densities down to ~0.1 milligram per cubic centimeter, superelasticity up to 95%, and near-zero strength loss after sharp thermal shocks (275°C per second) or intense thermal stress at 1400</w:instrText>
      </w:r>
      <w:r w:rsidR="00BF34A6" w:rsidRPr="009F7F88">
        <w:rPr>
          <w:rFonts w:ascii="Calibri" w:hAnsi="Calibri" w:cs="Calibri" w:hint="eastAsia"/>
          <w:color w:val="000000" w:themeColor="text1"/>
        </w:rPr>
        <w:instrText>°</w:instrText>
      </w:r>
      <w:r w:rsidR="00BF34A6" w:rsidRPr="009F7F88">
        <w:rPr>
          <w:rFonts w:ascii="Calibri" w:hAnsi="Calibri" w:cs="Calibri"/>
          <w:color w:val="000000" w:themeColor="text1"/>
        </w:rPr>
        <w:instrText>C, as well as ultralow thermal conductivity in vacuum [~2.4 milliwatts per meter-kelvin (mW/m·K)] and in air (~20 mW/m·K). This robust material system is ideal for thermal superinsulation under extreme conditions, such as those encountered by spacecraft.","author":[{"dropping-particle":"","family":"Xu","given":"Xiang","non-dropping-particle":"","parse-names":false,"suffix":""},{"dropping-particle":"","family":"Zhang","given":"Qiangqiang","non-dropping-particle":"","parse-names":false,"suffix":""},{"dropping-particle":"","family":"Hao","given":"Menglong","non-dropping-particle":"","parse-names":false,"suffix":""},{"dropping-particle":"","family":"Hu","given":"Yuan","non-dropping-particle":"","parse-names":false,"suffix":""},{"dropping-particle":"","family":"Lin","given":"Zhaoyang","non-dropping-particle":"","parse-names":false,"suffix":""},{"dropping-particle":"","family":"Peng","given":"Lele","non-dropping-particle":"","parse-names":false,"suffix":""},{"dropping-particle":"","family":"Wang","given":"Tao","non-dropping-particle":"","parse-names":false,"suffix":""},{"dropping-particle":"","family":"Ren","given":"Xuexin","non-dropping-particle":"","parse-names":false,"suffix":""},{"dropping-particle":"","family":"Wang","given":"Chen","non-dropping-particle":"","parse-names":false,"suffix":""},{"dropping-particle":"","family":"Zhao","given":"Zipeng","non-dropping-particle":"","parse-names":false,"suffix":""},{"dropping-particle":"","family":"Wan","given":"Chengzhang","non-dropping-particle":"","parse-names":false,"suffix":""},{"dropping-particle":"","family":"Fei","given":"Huilong","non-dropping-particle":"","parse-names":false,"suffix":""},{"dropping-particle":"","family":"Wang","given":"Lei","non-dropping-particle":"","parse-names":false,"suffix":""},{"dropping-particle":"","family":"Zhu","given":"Jian","non-dropping-particle":"","parse-names":false,"suffix":""},{"dropping-particle":"","family":"Sun","given":"Hongtao","non-dropping-particle":"","parse-names":false,"suffix":""},{"dropping-particle":"","family":"Chen","given":"Wenli","non-dropping-particle":"","parse-names":false,"suffix":""},{"dropping-particle":"","family":"Du","given":"Tao","non-dropping-particle":"","parse-names":false,"suffix":""},{"dropping-particle":"","family":"Deng","given":"Biwei","non-dropping-particle":"","parse-names":false,"suffix":""},{"dropping-particle":"","family":"Cheng","given":"Gary J.","non-dropping-particle":"","parse-names":false,"suffix":""},{"dropping-particle":"","family":"Shakir","given":"Imran","non-dropping-particle":"","parse-names":false,"suffix":""},{"dropping-particle":"","family":"Dames","given":"Chris","non-dropping-particle":"","parse-names":false,"suffix":""},{"dropping-particle":"","family":"Fisher","given":"Timothy S.","non-dropping-particle":"","parse-names":false,"suffix":""},{"dropping-particle":"","family":"Zhang","given":"Xiang","non-dropping-particle":"","parse-names":false,"suffix":""},{"dropping-particle":"","family":"Li","given":"Hui","non-dropping-particle":"","parse-names":false,"suffix":""},{"dropping-particle":"","family":"Huang","given":"Yu","non-dropping-particle":"","parse-names":false,"suffix":""},{"dropping-particle":"","family":"Duan","given":"Xiangfeng","non-dropping-particle":"","parse-names":false,"suffix":""}],"container-title":"Science","id":"ITEM-1","issue":"6428","issued":{"date-parts":[["2019"]]},"page":"723-727","title":"Double-negative-index ceramic aerogels for thermal superinsulation","type":"article-journal","volume":"363"},"uris":["http://www.mendeley.com/documents/?uuid=37ed0d9d-6ca6-42d8-a7ab-d42d72a0178d"]}],"mendeley":{"formattedCitation":"&lt;sup&gt;5&lt;/sup&gt;","plainTextFormattedCitation":"5","previouslyFormattedCitation":"&lt;sup&gt;5&lt;/sup&gt;"},"properties":{"noteIndex":0},"schema":"https://github.com/citation-style-language/schema/raw/master/csl-citation.json"}</w:instrText>
      </w:r>
      <w:r w:rsidR="00D53864"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5</w:t>
      </w:r>
      <w:r w:rsidR="00D53864"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biomedical,</w:t>
      </w:r>
      <w:r w:rsidR="00D53864"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02/anie.201709014","ISSN":"15213773","abstract":"Biopolymer aerogels were among the first aerogels produced, but only in the last decade has research on biopolymer and biopolymer–composite aerogels become popular, motivated by sustainability arguments, their unique and tunable properties, and ease of functionalization. Biopolymer aerogels and open-cell foams have great potential for classical aerogel applications such as thermal insulation, as well as emerging applications in filtration, oil–water separation, CO2 capture, catalysis, and medicine. The biopolymer aerogel field today is driven forward by empirical materials discovery at the laboratory scale, but requires a firmer theoretical basis and pilot studies to close the gap to market. This Review includes a database with over 3800 biopolymer aerogel properties, evaluates the state of the biopolymer aerogel field, and critically discusses the scientific, technological, and commercial barriers to the commercialization of these exciting materials.","author":[{"dropping-particle":"","family":"Zhao","given":"Shanyu","non-dropping-particle":"","parse-names":false,"suffix":""},{"dropping-particle":"","family":"Malfait","given":"Wim J.","non-dropping-particle":"","parse-names":false,"suffix":""},{"dropping-particle":"","family":"Guerrero-Alburquerque","given":"Natalia","non-dropping-particle":"","parse-names":false,"suffix":""},{"dropping-particle":"","family":"Koebel","given":"Matthias M.","non-dropping-particle":"","parse-names":false,"suffix":""},{"dropping-particle":"","family":"Nyström","given":"Gustav","non-dropping-particle":"","parse-names":false,"suffix":""}],"container-title":"Angewandte Chemie - International Edition","id"</w:instrText>
      </w:r>
      <w:r w:rsidR="00BF34A6" w:rsidRPr="009F7F88">
        <w:rPr>
          <w:rFonts w:ascii="Calibri" w:hAnsi="Calibri" w:cs="Calibri" w:hint="eastAsia"/>
          <w:color w:val="000000" w:themeColor="text1"/>
        </w:rPr>
        <w:instrText>:"ITEM-1","issue":"26","issued":{"date-parts":[["2018"]]},"note":"</w:instrText>
      </w:r>
      <w:r w:rsidR="00BF34A6" w:rsidRPr="009F7F88">
        <w:rPr>
          <w:rFonts w:ascii="Calibri" w:hAnsi="Calibri" w:cs="Calibri" w:hint="eastAsia"/>
          <w:color w:val="000000" w:themeColor="text1"/>
        </w:rPr>
        <w:instrText>赵善宇</w:instrText>
      </w:r>
      <w:r w:rsidR="00BF34A6" w:rsidRPr="009F7F88">
        <w:rPr>
          <w:rFonts w:ascii="Calibri" w:hAnsi="Calibri" w:cs="Calibri" w:hint="eastAsia"/>
          <w:color w:val="000000" w:themeColor="text1"/>
        </w:rPr>
        <w:instrText>","page":"7580-7608","title":"Biopolymer Aerogels and Foams: Chemistry, Properties, and Applications","type":"article-journal","volume":"57"},"uris":["http://www.mendeley.com/documents/?</w:instrText>
      </w:r>
      <w:r w:rsidR="00BF34A6" w:rsidRPr="009F7F88">
        <w:rPr>
          <w:rFonts w:ascii="Calibri" w:hAnsi="Calibri" w:cs="Calibri"/>
          <w:color w:val="000000" w:themeColor="text1"/>
        </w:rPr>
        <w:instrText>uuid=d429437c-d359-485f-80b4-6e13af80b78f"]}],"mendeley":{"formattedCitation":"&lt;sup&gt;6&lt;/sup&gt;","plainTextFormattedCitation":"6","previouslyFormattedCitation":"&lt;sup&gt;6&lt;/sup&gt;"},"properties":{"noteIndex":0},"schema":"https://github.com/citation-style-language/schema/raw/master/csl-citation.json"}</w:instrText>
      </w:r>
      <w:r w:rsidR="00D53864"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6</w:t>
      </w:r>
      <w:r w:rsidR="00D53864"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 xml:space="preserve">and shock </w:t>
      </w:r>
      <w:r w:rsidR="00346F81" w:rsidRPr="009F7F88">
        <w:rPr>
          <w:color w:val="000000" w:themeColor="text1"/>
        </w:rPr>
        <w:t>a</w:t>
      </w:r>
      <w:r w:rsidR="00CB44DF" w:rsidRPr="009F7F88">
        <w:rPr>
          <w:color w:val="000000" w:themeColor="text1"/>
        </w:rPr>
        <w:t>b</w:t>
      </w:r>
      <w:r w:rsidR="00346F81" w:rsidRPr="009F7F88">
        <w:rPr>
          <w:color w:val="000000" w:themeColor="text1"/>
        </w:rPr>
        <w:t>sorption</w:t>
      </w:r>
      <w:r w:rsidRPr="009F7F88">
        <w:rPr>
          <w:color w:val="000000" w:themeColor="text1"/>
        </w:rPr>
        <w:t>,</w:t>
      </w:r>
      <w:r w:rsidR="00D53864"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2343/geochemj.2.0549","ISSN":"00167002","abstract":"The Tanpopo mission is an astrobiology space experiment at the Japanese Experiment Module (JEM) 'Kibo' on the International Space Station (ISS). One of the sub-divided themes of the Tanpopo mission is for the intact capture of organic bearing micrometeoroids in low Earth orbit using ultralow density silica aerogel (0.01 g/cm 3 ). In order to evaluate damage to organic matter in micrometeoroids during hyper velocity impacts into the aerogel, Murchison meteorite powdered samples, analogs of organic bearing micrometeoroids, were fired into flight-grade silica aerogel (0.01 g/cm 3 ) using a two-stage light-gas gun with velocities of 4.4 and 5.9 km/s. The recovered Murchison grains were analyzed using scanning transmission X-ray microscopy/X-ray absorption near edge structure (STXM/XANES), transmission electron microscopy (TEM) and nanoscale secondary ion mass spectrometry (NanoSIMS). TEM observation did not show significant modifications of the recovered Murchison grains. Carbon-XANES spectra, however, showed a large depletion of the organic matter after the 5.9 km/s impact, but no such effects nor any significant hydrogen isotopic fractionation were observed after the 4.4 km/s impact.","author":[{"dropping-particle":"","family":"Kebukawa","given":"Yoko","non-dropping-particle":"","parse-names":false,"suffix":""},{"dropping-particle":"","family":"Okudaira","given":"Kyoko","non-dropping-particle":"","parse-names":false,"suffix":""},{"dropping-particle":"","family":"Yabuta","given":"Hikaru","non-dropping-particle":"","parse-names":false,"suffix":""},{"dropping-particle":"","family":"Hasegawa","given":"Sunao","non-dropping-particle":"","parse-names":false,"suffix":""},{"dropping-particle":"","family":"Tabata","given":"Makoto","non-dropping-particle":"","parse-names":false,"suffix":""},{"dropping-particle":"","family":"Furukawa","given":"Yoshihiro","non-dropping-particle":"","parse-names":false,"suffix":""},{"dropping-particle":"","family":"Ito","given":"Motoo","non-dropping-particle":"","parse-names":false,"suffix":""},{"dropping-particle":"","family":"Nakato","given":"Aiko","non-dropping-particle":"","parse-names":false,"suffix":""},{"dropping-particle":"","family":"David Kilcoyne","given":"A. L.","non-dropping-particle":"","parse-names":false,"suffix":""},{"dropping-particle":"","family":"Kobayashi","given":"Kensei","non-dropping-particle":"","parse-names":false,"suffix":""},{"dropping-particle":"","family":"Yokobori","given":"Shin Ichi","non-dropping-particle":"","parse-names":false,"suffix":""},{"dropping-particle":"","family":"Imai","given":"Eiichi","non-dropping-particle":"","parse-names":false,"suffix":""},{"dropping-particle":"","family":"Kawaguchi","given":"Yuko","non-dropping-particle":"","parse-names":false,"suffix":""},{"dropping-particle":"","family":"Yano","given":"Hajime","non-dropping-particle":"","parse-names":false,"suffix":""},{"dropping-particle":"","family":"Yamagishi","given":"Akihiko","non-dropping-particle":"","parse-names":false,"suffix":""}],"container-title":"Geochemical Journal","id":"ITEM-1","issue":"1","issued":{"date-parts":[["2019"]]},"page":"53-67","publisher":"The Physiological Society of Japan","title":"STXM-XANES analyses of Murchison meteorite samples captured by aerogel after hypervelocity impacts: A potential implication of organic matter degradation for micrometeoroid collection experiments","type":"article-journal","volume":"53"},"uris":["http://www.mendeley.com/documents/?uuid=555b0d9d-7001-392b-b613-425efd5bba87"]}],"mendeley":{"formattedCitation":"&lt;sup&gt;7&lt;/sup&gt;","plainTextFormattedCitation":"7","previouslyFormattedCitation":"&lt;sup&gt;7&lt;/sup&gt;"},"properties":{"noteIndex":0},"schema":"https://github.com/citation-style-language/schema/raw/master/csl-citation.json"}</w:instrText>
      </w:r>
      <w:r w:rsidR="00D53864"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7</w:t>
      </w:r>
      <w:r w:rsidR="00D53864"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thereby promoting the development of industries such as environmental protection,</w:t>
      </w:r>
      <w:r w:rsidR="002E1901"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16/j.cej.2016.04.098","ISSN":"13858947","abstract":"Aerogels are an exceptional class of porous material with a number of excellent physicochemical properties such as low density, high porosity, high surface area and adjustable surface chemistry. By recent advances in the synthesis of different types of aerogel, the feasibility of this porous material on the several applications have been widely explored. Among the various high-performance applications, aerogel has drawn significant attentions as an adsorption media for removal of several environmental and human health-threatening pollutants. Although, aerogel performance for environmental remediation are promising, some drawbacks of aerogels such as intricate drying process, mechanically delicate structure and, processing cost have also taken into account and, have been abated at a certain way in the several studies.This review article aims at giving an overview regarding the aerogels synthesis, processing and their recent applications in air cleaning such as CO 2 capture and VOC removal and, in water treatment including oil and toxic organic compounds and heavy metal ions removal.","author":[{"dropping-particle":"","family":"Maleki","given":"Hajar","non-dropping-particle":"","parse-names":false,"suffix":""}],"container-title":"Chemical Engineering Journal","id":"ITEM-1","issued":{"date-parts":[["2016"]]},"page":"98-118","publisher":"Elsevier B.V.","title":"Recent advances in aerogels for environmental remediation applications: A review","type":"article-journal","volume":"300"},"uris":["http://www.mendeley.com/documents/?uuid=74781c9f-c0fc-495f-bd7c-cd7faa987201"]}],"mendeley":{"formattedCitation":"&lt;sup&gt;4&lt;/sup&gt;","plainTextFormattedCitation":"4","previouslyFormattedCitation":"&lt;sup&gt;4&lt;/sup&gt;"},"properties":{"noteIndex":0},"schema":"https://github.com/citation-style-language/schema/raw/master/csl-citation.json"}</w:instrText>
      </w:r>
      <w:r w:rsidR="002E1901"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4</w:t>
      </w:r>
      <w:r w:rsidR="002E1901"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construction,</w:t>
      </w:r>
      <w:r w:rsidR="002E1901"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93/ijlct/cts001","ISSN":"1748-1317","author":[{"dropping-particle":"","family":"Riffat","given":"Saffa B.","non-dropping-particle":"","parse-names":false,"suffix":""},{"dropping-particle":"","family":"Qiu","given":"Guoquan","non-dropping-particle":"","parse-names":false,"suffix":""}],"container-title":"International Journal of Low-Carbon Technologies","id":"ITEM-1","issue":"1","issued":{"date-parts":[["2013"]]},"page":"1-6","publisher":"Oxford Academic","title":"A review of state-of-the-art aerogel applications in buildings","type":"article-journal","volume":"8"},"uris":["http://www.mendeley.com/documents/?uuid=22c1281d-65f5-36e6-912d-6396316ed926"]}],"mendeley":{"formattedCitation":"&lt;sup&gt;8&lt;/sup&gt;","plainTextFormattedCitation":"8","previouslyFormattedCitation":"&lt;sup&gt;8&lt;/sup&gt;"},"properties":{"noteIndex":0},"schema":"https://github.com/citation-style-language/schema/raw/master/csl-citation.json"}</w:instrText>
      </w:r>
      <w:r w:rsidR="002E1901"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8</w:t>
      </w:r>
      <w:r w:rsidR="002E1901"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chemical,</w:t>
      </w:r>
      <w:r w:rsidRPr="009F7F88">
        <w:rPr>
          <w:color w:val="000000" w:themeColor="text1"/>
        </w:rPr>
        <w:fldChar w:fldCharType="begin" w:fldLock="1"/>
      </w:r>
      <w:r w:rsidR="00BF34A6" w:rsidRPr="009F7F88">
        <w:rPr>
          <w:color w:val="000000" w:themeColor="text1"/>
        </w:rPr>
        <w:instrText>ADDIN CSL_CITATION {"citationItems":[{"id":"ITEM-1","itemData":{"DOI":"10.1146/annurev-chembioeng-060816-101458","ISSN":"1947-5438","abstract":"Copyright © 2017 by Annual Reviews. All rights reserved. The present review deals with recent advances in the rapidly growing field of aerogel research and technology. The major focus of the review lies in approaches that allow tailoring of aerogel properties to meet application-driven requirements. The decisive properties of aerogels are discussed with regard to existing and potential application areas. Various tailoring strategies, such as modulation of the pore structure, coating, surface modification, and post-treatment, are illustrated by results of the last decade. In view of commercialization of aerogel-based products, a panorama of current industrial aerogel suppliers is given, along with a discussion of possible alternative sources for raw materials and precursors. Finally, growing points and perspectives of the aerogel field are summarized.","author":[{"dropping-particle":"","family":"Smirnova","given":"Irina","non-dropping-particle":"","parse-names":false,"suffix":""},{"dropping-particle":"","family":"Gurikov","given":"Pavel","non-dropping-particle":"","parse-names":false,"suffix":""}],"container-title"</w:instrText>
      </w:r>
      <w:r w:rsidR="00BF34A6" w:rsidRPr="009F7F88">
        <w:rPr>
          <w:rFonts w:hint="eastAsia"/>
          <w:color w:val="000000" w:themeColor="text1"/>
        </w:rPr>
        <w:instrText>:"Annual Review of Chemical and Biomolecular Engineering","id":"ITEM-1","issue":"1","issued":{"date-parts":[["2017"]]},"note":"</w:instrText>
      </w:r>
      <w:r w:rsidR="00BF34A6" w:rsidRPr="009F7F88">
        <w:rPr>
          <w:rFonts w:hint="eastAsia"/>
          <w:color w:val="000000" w:themeColor="text1"/>
        </w:rPr>
        <w:instrText>有应用表格</w:instrText>
      </w:r>
      <w:r w:rsidR="00BF34A6" w:rsidRPr="009F7F88">
        <w:rPr>
          <w:rFonts w:hint="eastAsia"/>
          <w:color w:val="000000" w:themeColor="text1"/>
        </w:rPr>
        <w:instrText>","page":"307-334","title":"Aerogels in Chemical Engineering: Strategies Toward Tailor-Made Aerogels","type":"article-journ</w:instrText>
      </w:r>
      <w:r w:rsidR="00BF34A6" w:rsidRPr="009F7F88">
        <w:rPr>
          <w:color w:val="000000" w:themeColor="text1"/>
        </w:rPr>
        <w:instrText>al","volume":"8"},"uris":["http://www.mendeley.com/documents/?uuid=bec38502-8026-4d14-8306-f9b957dd31b4"]}],"mendeley":{"formattedCitation":"&lt;sup&gt;9&lt;/sup&gt;","plainTextFormattedCitation":"9","previouslyFormattedCitation":"&lt;sup&gt;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9</w:t>
      </w:r>
      <w:r w:rsidRPr="009F7F88">
        <w:rPr>
          <w:color w:val="000000" w:themeColor="text1"/>
        </w:rPr>
        <w:fldChar w:fldCharType="end"/>
      </w:r>
      <w:r w:rsidRPr="009F7F88">
        <w:rPr>
          <w:color w:val="000000" w:themeColor="text1"/>
        </w:rPr>
        <w:t xml:space="preserve"> aerospace,</w:t>
      </w:r>
      <w:r w:rsidRPr="009F7F88">
        <w:rPr>
          <w:color w:val="000000" w:themeColor="text1"/>
        </w:rPr>
        <w:fldChar w:fldCharType="begin" w:fldLock="1"/>
      </w:r>
      <w:r w:rsidR="00BF34A6" w:rsidRPr="009F7F88">
        <w:rPr>
          <w:color w:val="000000" w:themeColor="text1"/>
        </w:rPr>
        <w:instrText>ADDIN CSL_CITATION {"citationItems":[{"id":"ITEM-1","itemData":{"DOI":"10.1155/2013/406065","ISSN":"16878434","abstract":"Aerogels are highly porous structures prepared via a sol-gel process and supercritical drying technology. Among the classes of aerogels, silica aerogel exhibits the most remarkable physical properties, possessing lower density, thermal conductivity, refractive index, and dielectric constant than any solids. Its acoustical property is such that it can absorb the sound waves reducing speed to 100 m/s compared to 332 m/s for air. However, when it comes to commercialization, the result is not as expected. It seems that mass production, particularly in the aerospace industry, has dawdled behind. This paper highlights the evolution of aerogels in general and discusses the functions and significances of silica aerogel in previous astronautical applications. Future outer-space applications have been proposed as per the current research trend. Finally, the implementation of conventional silica aerogel in aeronautics is argued with an alternative known as Maerogel.","author":[{"dropping-particle":"","family":"Bheekhun","given":"Nadiir","non-dropping-particle":"","parse-names":false,"suffix":""},{"dropping-particle":"","family":"Talib","given":"Abd. Rahim Abu","non-dropping-particle":"","parse-names":false,"suffix":""},{"dropping-particle":"","family":"Hassan","given":"Mohd Roshdi","non-dropping-particle":"","parse-names":false,"suffix":""}],"container-title":"Advances in Materials Science and Engineering","id":"ITEM-1","issued":{"date-parts":[["2013"]]},"page":"406065","title":"Aerogels in Aerospace: An Overview","type":"article-journal"},"uris":["http://www.mendeley.com/documents/?uuid=6f1906ef-0a71-4f9d-8510-21887760443e"]}],"mendeley":{"formattedCitation":"&lt;sup&gt;10&lt;/sup&gt;","plainTextFormattedCitation":"10","previouslyFormattedCitation":"&lt;sup&gt;10&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0</w:t>
      </w:r>
      <w:r w:rsidRPr="009F7F88">
        <w:rPr>
          <w:color w:val="000000" w:themeColor="text1"/>
        </w:rPr>
        <w:fldChar w:fldCharType="end"/>
      </w:r>
      <w:r w:rsidRPr="009F7F88">
        <w:rPr>
          <w:color w:val="000000" w:themeColor="text1"/>
        </w:rPr>
        <w:t xml:space="preserve"> transportation,</w:t>
      </w:r>
      <w:r w:rsidRPr="009F7F88">
        <w:rPr>
          <w:color w:val="000000" w:themeColor="text1"/>
        </w:rPr>
        <w:fldChar w:fldCharType="begin" w:fldLock="1"/>
      </w:r>
      <w:r w:rsidR="00BF34A6" w:rsidRPr="009F7F88">
        <w:rPr>
          <w:color w:val="000000" w:themeColor="text1"/>
        </w:rPr>
        <w:instrText>ADDIN CSL_CITATION {"citationItems":[{"id":"ITEM-1","itemData":{"DOI":"10.1002/er.4423","ISSN":"1099114X","abstract":"Aerogel is known as one of today's 10 advanced structures that have earned a special place in industry or research based on its very high porosity, high active surface area, and low density. There are various methods that can be used to produce it as well as make it easily produced in bulk as subtopics in this paper in Section 2.0. At present, aerogels are widely used in catalytic applications, energy storage, photocatalysts, membrane separation, and fuel cells. Aerogel application in fuel cell has been discussed in Section 3.0 which include carbon-based aerogel, graphene-based aerogel, other aerogel based, and non-noble catalyst with aerogel. This article is a reference for researchers to identify the advantages and opportunities available to lower costs and improve the performance of fuel cell systems that rely heavily on cost-rich catalysts such as platinum. Opportunities and challenges in developing aerogel structures in the future are also explained in Section 5.0 in this paper.","author":[{"dropping-particle":"","family":"Shaari","given":"Norazuwana","non-dropping-particle":"","parse-names":false,"suffix":""},{"dropping-particle":"","family":"Kamarudin","given":"Siti Kartom","non-dropping-particle":"","parse-names":false,"suffix":""}],"container-title":"International Journal of Energy Research","id":"ITEM-1","issue":"7","issued":{"date-parts":[["2019"]]},"page":"2447-2467","publisher":"John Wiley and Sons Ltd","title":"Current status, opportunities, and challenges in fuel cell catalytic application of aerogels","type":"article-journal","volume":"43"},"uris":["http://www.mendeley.com/documents/?uuid=af1eacbc-33d1-34dd-b0e9-d07b4d2ed7a5"]}],"mendeley":{"formattedCitation":"&lt;sup&gt;1&lt;/sup&gt;","plainTextFormattedCitation":"1","previouslyFormattedCitation":"&lt;sup&gt;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w:t>
      </w:r>
      <w:r w:rsidRPr="009F7F88">
        <w:rPr>
          <w:color w:val="000000" w:themeColor="text1"/>
        </w:rPr>
        <w:fldChar w:fldCharType="end"/>
      </w:r>
      <w:r w:rsidRPr="009F7F88">
        <w:rPr>
          <w:color w:val="000000" w:themeColor="text1"/>
        </w:rPr>
        <w:t xml:space="preserve"> artificial intelligence,</w:t>
      </w:r>
      <w:r w:rsidR="002E1901"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02/adma.201902549","ISSN":"0935-9648","abstract":"Integration of advanced nanogenerator technology with conventional textile processes fosters the emergence of textile-based nanogenerators (NGs), which will inevitably promote the rapid development and widespread applications of next-generation wearable electronics and multifaceted artificial intelligence systems. NGs endow smart textiles with mechanical energy harvesting and multifunctional self-powered sensing capabilities, while textiles provide a versatile flexible design carrier and extensive wearable application platform for their development. However, due to the lack of an effective interactive platform and communication channel between researchers specializing in NGs and those good at textiles, it is rather difficult to achieve fiber/fabric-based NGs with both excellent electrical output properties and outstanding textile-related performances. To this end, a critical review is presented on the current state of the arts of wearable fiber/fabric-based piezoelectric nanogenerators and triboelectric nanogenerators with respect to basic classifications, material selections, fabrication techniques, structural designs, and working principles, as well as potential applications. Furthermore, the potential difficulties and tough challenges that can impede their large-scale commercial applications are summarized and discussed. It is hoped that this review will not only deepen the ties between smart textiles and wearable NGs, but also push forward further research and applications of future wearable fiber/fabric-based NGs.","author":[{"dropping-particle":"","family":"Dong","given":"Kai","non-dropping-particle":"","parse-names":false,"suffix":""},{"dropping-particle":"","family":"Peng","given":"Xiao","non-dropping-particle":"","parse-names":false,"suffix":""},{"dropping-particle":"","family":"Wang","given":"Zhong Lin","non-dropping-particle":"","parse-names":false,"suffix":""}],"contain</w:instrText>
      </w:r>
      <w:r w:rsidR="00BF34A6" w:rsidRPr="009F7F88">
        <w:rPr>
          <w:rFonts w:ascii="Calibri" w:hAnsi="Calibri" w:cs="Calibri" w:hint="eastAsia"/>
          <w:color w:val="000000" w:themeColor="text1"/>
        </w:rPr>
        <w:instrText>er-title":"Advanced Materials","id":"ITEM-1","issue":"5","issued":{"date-parts":[["2020"]]},"page":"1902549","publisher":"Wiley-VCH Verlag","title":"Fiber/Fabric</w:instrText>
      </w:r>
      <w:r w:rsidR="00BF34A6" w:rsidRPr="009F7F88">
        <w:rPr>
          <w:rFonts w:ascii="Calibri" w:hAnsi="Calibri" w:cs="Calibri" w:hint="eastAsia"/>
          <w:color w:val="000000" w:themeColor="text1"/>
        </w:rPr>
        <w:instrText>‐</w:instrText>
      </w:r>
      <w:r w:rsidR="00BF34A6" w:rsidRPr="009F7F88">
        <w:rPr>
          <w:rFonts w:ascii="Calibri" w:hAnsi="Calibri" w:cs="Calibri" w:hint="eastAsia"/>
          <w:color w:val="000000" w:themeColor="text1"/>
        </w:rPr>
        <w:instrText>Based Piezoelectric and Triboelectric Nanogenerators for Flexible/Stretchable and Wearable El</w:instrText>
      </w:r>
      <w:r w:rsidR="00BF34A6" w:rsidRPr="009F7F88">
        <w:rPr>
          <w:rFonts w:ascii="Calibri" w:hAnsi="Calibri" w:cs="Calibri"/>
          <w:color w:val="000000" w:themeColor="text1"/>
        </w:rPr>
        <w:instrText>ectronics and Artificial Intelligence","type":"article-journal","volume":"32"},"uris":["http://www.mendeley.com/documents/?uuid=c9bdc5d0-74a6-3528-9068-27b734d4dd85"]}],"mendeley":{"formattedCitation":"&lt;sup&gt;11&lt;/sup&gt;","plainTextFormattedCitation":"11","previouslyFormattedCitation":"&lt;sup&gt;11&lt;/sup&gt;"},"properties":{"noteIndex":0},"schema":"https://github.com/citation-style-language/schema/raw/master/csl-citation.json"}</w:instrText>
      </w:r>
      <w:r w:rsidR="002E1901"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11</w:t>
      </w:r>
      <w:r w:rsidR="002E1901"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and medicine.</w:t>
      </w:r>
      <w:r w:rsidR="002E1901"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02/anie.201709014","ISSN":"15213773","abstract":"Biopolymer aerogels were among the first aerogels produced, but only in the last decade has research on biopolymer and biopolymer–composite aerogels become popular, motivated by sustainability arguments, their unique and tunable properties, and ease of functionalization. Biopolymer aerogels and open-cell foams have great potential for classical aerogel applications such as thermal insulation, as well as emerging applications in filtration, oil–water separation, CO2 capture, catalysis, and medicine. The biopolymer aerogel field today is driven forward by empirical materials discovery at the laboratory scale, but requires a firmer theoretical basis and pilot studies to close the gap to market. This Review includes a database with over 3800 biopolymer aerogel properties, evaluates the state of the biopolymer aerogel field, and critically discusses the scientific, technological, and commercial barriers to the commercialization of these exciting materials.","author":[{"dropping-particle":"","family":"Zhao","given":"Shanyu","non-dropping-particle":"","parse-names":false,"suffix":""},{"dropping-particle":"","family":"Malfait","given":"Wim J.","non-dropping-particle":"","parse-names":false,"suffix":""},{"dropping-particle":"","family":"Guerrero-Alburquerque","given":"Natalia","non-dropping-particle":"","parse-names":false,"suffix":""},{"dropping-particle":"","family":"Koebel","given":"Matthias M.","non-dropping-particle":"","parse-names":false,"suffix":""},{"dropping-particle":"","family":"Nyström","given":"Gustav","non-dropping-particle":"","parse-names":false,"suffix":""}],"container-title":"Angewandte Chemie - International Edition","id"</w:instrText>
      </w:r>
      <w:r w:rsidR="00BF34A6" w:rsidRPr="009F7F88">
        <w:rPr>
          <w:rFonts w:ascii="Calibri" w:hAnsi="Calibri" w:cs="Calibri" w:hint="eastAsia"/>
          <w:color w:val="000000" w:themeColor="text1"/>
        </w:rPr>
        <w:instrText>:"ITEM-1","issue":"26","issued":{"date-parts":[["2018"]]},"note":"</w:instrText>
      </w:r>
      <w:r w:rsidR="00BF34A6" w:rsidRPr="009F7F88">
        <w:rPr>
          <w:rFonts w:ascii="Calibri" w:hAnsi="Calibri" w:cs="Calibri" w:hint="eastAsia"/>
          <w:color w:val="000000" w:themeColor="text1"/>
        </w:rPr>
        <w:instrText>赵善宇</w:instrText>
      </w:r>
      <w:r w:rsidR="00BF34A6" w:rsidRPr="009F7F88">
        <w:rPr>
          <w:rFonts w:ascii="Calibri" w:hAnsi="Calibri" w:cs="Calibri" w:hint="eastAsia"/>
          <w:color w:val="000000" w:themeColor="text1"/>
        </w:rPr>
        <w:instrText>","page":"7580-7608","title":"Biopolymer Aerogels and Foams: Chemistry, Properties, and Applications","type":"article-journal","volume":"57"},"uris":["http://www.mendeley.com/documents/?</w:instrText>
      </w:r>
      <w:r w:rsidR="00BF34A6" w:rsidRPr="009F7F88">
        <w:rPr>
          <w:rFonts w:ascii="Calibri" w:hAnsi="Calibri" w:cs="Calibri"/>
          <w:color w:val="000000" w:themeColor="text1"/>
        </w:rPr>
        <w:instrText>uuid=d429437c-d359-485f-80b4-6e13af80b78f"]}],"mendeley":{"formattedCitation":"&lt;sup&gt;6&lt;/sup&gt;","plainTextFormattedCitation":"6","previouslyFormattedCitation":"&lt;sup&gt;6&lt;/sup&gt;"},"properties":{"noteIndex":0},"schema":"https://github.com/citation-style-language/schema/raw/master/csl-citation.json"}</w:instrText>
      </w:r>
      <w:r w:rsidR="002E1901"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6</w:t>
      </w:r>
      <w:r w:rsidR="002E1901" w:rsidRPr="009F7F88">
        <w:rPr>
          <w:rFonts w:ascii="Calibri" w:hAnsi="Calibri" w:cs="Calibri"/>
          <w:color w:val="000000" w:themeColor="text1"/>
        </w:rPr>
        <w:fldChar w:fldCharType="end"/>
      </w:r>
      <w:r w:rsidR="003600CA" w:rsidRPr="009F7F88">
        <w:rPr>
          <w:color w:val="000000" w:themeColor="text1"/>
        </w:rPr>
        <w:t xml:space="preserve"> </w:t>
      </w:r>
      <w:r w:rsidRPr="009F7F88">
        <w:rPr>
          <w:color w:val="000000" w:themeColor="text1"/>
        </w:rPr>
        <w:t xml:space="preserve">Because of the controllability of nanostructures, excellent physical properties, </w:t>
      </w:r>
      <w:r w:rsidRPr="009F7F88">
        <w:rPr>
          <w:rFonts w:hint="eastAsia"/>
          <w:color w:val="000000" w:themeColor="text1"/>
        </w:rPr>
        <w:t>and</w:t>
      </w:r>
      <w:r w:rsidRPr="009F7F88">
        <w:rPr>
          <w:color w:val="000000" w:themeColor="text1"/>
        </w:rPr>
        <w:t xml:space="preserve"> potential application scopes, aerogels have attracted increasing interest by both the academic and industrial communities in the past two decades.</w:t>
      </w:r>
      <w:r w:rsidR="002E1901" w:rsidRPr="009F7F88">
        <w:rPr>
          <w:color w:val="000000" w:themeColor="text1"/>
        </w:rPr>
        <w:t xml:space="preserve"> </w:t>
      </w:r>
    </w:p>
    <w:p w14:paraId="4C0D2385" w14:textId="19ADDBD3" w:rsidR="008A4CFA" w:rsidRPr="009F7F88" w:rsidRDefault="008A4CFA" w:rsidP="008A4CFA">
      <w:pPr>
        <w:pStyle w:val="RSCB02ArticleText"/>
        <w:ind w:firstLineChars="100" w:firstLine="194"/>
        <w:rPr>
          <w:color w:val="000000" w:themeColor="text1"/>
          <w:lang w:eastAsia="zh-CN"/>
        </w:rPr>
      </w:pPr>
      <w:r w:rsidRPr="009F7F88">
        <w:rPr>
          <w:color w:val="000000" w:themeColor="text1"/>
        </w:rPr>
        <w:t xml:space="preserve">Additive manufacturing, based on a variety of printing technologies, is considered as one of the pillars of the third </w:t>
      </w:r>
      <w:r w:rsidRPr="009F7F88">
        <w:rPr>
          <w:color w:val="000000" w:themeColor="text1"/>
        </w:rPr>
        <w:t>industrial revolution.</w:t>
      </w:r>
      <w:r w:rsidR="00A412C2" w:rsidRPr="009F7F88">
        <w:rPr>
          <w:color w:val="000000" w:themeColor="text1"/>
        </w:rPr>
        <w:fldChar w:fldCharType="begin" w:fldLock="1"/>
      </w:r>
      <w:r w:rsidR="00BF34A6" w:rsidRPr="009F7F88">
        <w:rPr>
          <w:color w:val="000000" w:themeColor="text1"/>
        </w:rPr>
        <w:instrText>ADDIN CSL_CITATION {"citationItems":[{"id":"ITEM-1","itemData":{"DOI":"10.1080/15424065.2014.877247","ISSN":"15424065","abstract":"3D printing is a technology that has been emerging since the 1980s; however, practical uses are bringing it to the forefront of manufacturing, art, medicine, and the domestic realm. With fast, customized, and inexpensive products, 3D printing is poised to bring about a sea change in contemporary culture. © 2014 Copyright J. Dale Prince.","author":[{"dropping-particle":"","family":"Prince","given":"J. Dale","non-dropping-particle":"","parse-names":false,"suffix":""}],"container-title":"Journal of Electronic Resources in Medical Libraries","id":"ITEM-1","issue":"1","issued":{"date-parts":[["2014"]]},"page":"39-45","publisher":"Taylor &amp; Francis Group","title":"3D Printing: An Industrial Revolution","type":"article-journal","volume":"11"},"uris":["http://www.mendeley.com/documents/?uuid=abc5a3a7-b31c-3d9a-9266-3dd182afbe09"]},{"id":"ITEM-2","itemData":{"URL":"https://www.economist.com/leaders/2012/04/21/the-third-industrial-revolution","accessed":{"date-parts":[["2020","3","28"]]},"id":"ITEM-2","issued":{"date-parts":[["0"]]},"title":"Manufacturing - The third industrial revolution | Leaders | The Economist","type":"webpage"},"uris":["http://www.mendeley.com/documents/?uuid=f80d6453-711b-4a57-a70c-91a49f7f6b7f"]}],"mendeley":{"formattedCitation":"&lt;sup&gt;12,13&lt;/sup&gt;","plainTextFormattedCitation":"12,13","previouslyFormattedCitation":"&lt;sup&gt;12,13&lt;/sup&gt;"},"properties":{"noteIndex":0},"schema":"https://github.com/citation-style-language/schema/raw/master/csl-citation.json"}</w:instrText>
      </w:r>
      <w:r w:rsidR="00A412C2" w:rsidRPr="009F7F88">
        <w:rPr>
          <w:color w:val="000000" w:themeColor="text1"/>
        </w:rPr>
        <w:fldChar w:fldCharType="separate"/>
      </w:r>
      <w:r w:rsidR="00BF34A6" w:rsidRPr="009F7F88">
        <w:rPr>
          <w:noProof/>
          <w:color w:val="000000" w:themeColor="text1"/>
          <w:vertAlign w:val="superscript"/>
        </w:rPr>
        <w:t>12,13</w:t>
      </w:r>
      <w:r w:rsidR="00A412C2" w:rsidRPr="009F7F88">
        <w:rPr>
          <w:color w:val="000000" w:themeColor="text1"/>
        </w:rPr>
        <w:fldChar w:fldCharType="end"/>
      </w:r>
      <w:r w:rsidRPr="009F7F88">
        <w:rPr>
          <w:color w:val="000000" w:themeColor="text1"/>
        </w:rPr>
        <w:t xml:space="preserve"> It is a "bottom-up" manufacturing process, as opposed to the traditional “top-down” subtractive strategy.</w:t>
      </w:r>
      <w:r w:rsidRPr="009F7F88">
        <w:rPr>
          <w:color w:val="000000" w:themeColor="text1"/>
        </w:rPr>
        <w:fldChar w:fldCharType="begin" w:fldLock="1"/>
      </w:r>
      <w:r w:rsidR="00BF34A6" w:rsidRPr="009F7F88">
        <w:rPr>
          <w:rFonts w:hint="eastAsia"/>
          <w:color w:val="000000" w:themeColor="text1"/>
        </w:rPr>
        <w:instrText>ADDIN CSL_CITATION {"citationItems":[{"id":"ITEM-1","itemData":{"DOI":"10.1039/c5cs00714c","ISSN":"14604744","abstract":"</w:instrText>
      </w:r>
      <w:r w:rsidR="00BF34A6" w:rsidRPr="009F7F88">
        <w:rPr>
          <w:rFonts w:hint="eastAsia"/>
          <w:color w:val="000000" w:themeColor="text1"/>
        </w:rPr>
        <w:instrText>教学</w:instrText>
      </w:r>
      <w:r w:rsidR="00BF34A6" w:rsidRPr="009F7F88">
        <w:rPr>
          <w:rFonts w:hint="eastAsia"/>
          <w:color w:val="000000" w:themeColor="text1"/>
        </w:rPr>
        <w:instrText>review-</w:instrText>
      </w:r>
      <w:r w:rsidR="00BF34A6" w:rsidRPr="009F7F88">
        <w:rPr>
          <w:rFonts w:hint="eastAsia"/>
          <w:color w:val="000000" w:themeColor="text1"/>
        </w:rPr>
        <w:instrText>有增材制造与减材制造的比较图、各种</w:instrText>
      </w:r>
      <w:r w:rsidR="00BF34A6" w:rsidRPr="009F7F88">
        <w:rPr>
          <w:rFonts w:hint="eastAsia"/>
          <w:color w:val="000000" w:themeColor="text1"/>
        </w:rPr>
        <w:instrText>3D</w:instrText>
      </w:r>
      <w:r w:rsidR="00BF34A6" w:rsidRPr="009F7F88">
        <w:rPr>
          <w:rFonts w:hint="eastAsia"/>
          <w:color w:val="000000" w:themeColor="text1"/>
        </w:rPr>
        <w:instrText>打印过程图、各种</w:instrText>
      </w:r>
      <w:r w:rsidR="00BF34A6" w:rsidRPr="009F7F88">
        <w:rPr>
          <w:rFonts w:hint="eastAsia"/>
          <w:color w:val="000000" w:themeColor="text1"/>
        </w:rPr>
        <w:instrText>3D</w:instrText>
      </w:r>
      <w:r w:rsidR="00BF34A6" w:rsidRPr="009F7F88">
        <w:rPr>
          <w:rFonts w:hint="eastAsia"/>
          <w:color w:val="000000" w:themeColor="text1"/>
        </w:rPr>
        <w:instrText>打印方法的原理图、</w:instrText>
      </w:r>
      <w:r w:rsidR="00BF34A6" w:rsidRPr="009F7F88">
        <w:rPr>
          <w:rFonts w:hint="eastAsia"/>
          <w:color w:val="000000" w:themeColor="text1"/>
        </w:rPr>
        <w:instrText>Since its conception during the 80s, 3D-printing, also known as additive manufacturing,</w:instrText>
      </w:r>
      <w:r w:rsidR="00BF34A6" w:rsidRPr="009F7F88">
        <w:rPr>
          <w:color w:val="000000" w:themeColor="text1"/>
        </w:rPr>
        <w:instrText xml:space="preserve"> has been receiving unprecedented levels of attention and interest from industry and research laboratories. This is in addition to end users, who have benefited from the pervasiveness of desktop-size and relatively cheap printing machines available. 3D-printing enables almost infinite possibilities for rapid prototyping. Therefore, it has been considered for applications in numerous research fields, ranging from mechanical engineering, medicine, and materials science to chemistry. Electrochemistry is another branch of science that can certainly benefit from 3D-printing technologies, paving the way for the design and fabrication of cheaper, higher performing, and ubiquitously available electrochemical devices. Here, we aim to provide a general overview of the most commonly available 3D-printing methods along with a review of recent electrochemistry related studies adopting 3D-printing as a possible rapid prototyping fabrication tool.","author":[{"dropping-particle":"","family":"Ambrosi","given":"Adriano","non-dropping-particle":"","parse-names":false,"suffix":""},{"dropping-particle":"","family":"Pumera","given":"Martin","non-dropping-particle":"","parse-names":false,"suffix":""}],"container-title":"Chemical Society Reviews","id":"ITEM-1","issue":"10","iss</w:instrText>
      </w:r>
      <w:r w:rsidR="00BF34A6" w:rsidRPr="009F7F88">
        <w:rPr>
          <w:rFonts w:hint="eastAsia"/>
          <w:color w:val="000000" w:themeColor="text1"/>
        </w:rPr>
        <w:instrText>ued":{"date-parts":[["2016"]]},"note":"</w:instrText>
      </w:r>
      <w:r w:rsidR="00BF34A6" w:rsidRPr="009F7F88">
        <w:rPr>
          <w:rFonts w:hint="eastAsia"/>
          <w:color w:val="000000" w:themeColor="text1"/>
        </w:rPr>
        <w:instrText>教学</w:instrText>
      </w:r>
      <w:r w:rsidR="00BF34A6" w:rsidRPr="009F7F88">
        <w:rPr>
          <w:rFonts w:hint="eastAsia"/>
          <w:color w:val="000000" w:themeColor="text1"/>
        </w:rPr>
        <w:instrText>review-</w:instrText>
      </w:r>
      <w:r w:rsidR="00BF34A6" w:rsidRPr="009F7F88">
        <w:rPr>
          <w:rFonts w:hint="eastAsia"/>
          <w:color w:val="000000" w:themeColor="text1"/>
        </w:rPr>
        <w:instrText>有增材制造与减材制造的比较图、各种</w:instrText>
      </w:r>
      <w:r w:rsidR="00BF34A6" w:rsidRPr="009F7F88">
        <w:rPr>
          <w:rFonts w:hint="eastAsia"/>
          <w:color w:val="000000" w:themeColor="text1"/>
        </w:rPr>
        <w:instrText>3D</w:instrText>
      </w:r>
      <w:r w:rsidR="00BF34A6" w:rsidRPr="009F7F88">
        <w:rPr>
          <w:rFonts w:hint="eastAsia"/>
          <w:color w:val="000000" w:themeColor="text1"/>
        </w:rPr>
        <w:instrText>打印过程图、各种</w:instrText>
      </w:r>
      <w:r w:rsidR="00BF34A6" w:rsidRPr="009F7F88">
        <w:rPr>
          <w:rFonts w:hint="eastAsia"/>
          <w:color w:val="000000" w:themeColor="text1"/>
        </w:rPr>
        <w:instrText>3D</w:instrText>
      </w:r>
      <w:r w:rsidR="00BF34A6" w:rsidRPr="009F7F88">
        <w:rPr>
          <w:rFonts w:hint="eastAsia"/>
          <w:color w:val="000000" w:themeColor="text1"/>
        </w:rPr>
        <w:instrText>打印方法的原理图、</w:instrText>
      </w:r>
      <w:r w:rsidR="00BF34A6" w:rsidRPr="009F7F88">
        <w:rPr>
          <w:rFonts w:hint="eastAsia"/>
          <w:color w:val="000000" w:themeColor="text1"/>
        </w:rPr>
        <w:instrText>","page":"2740-2755","publisher":"Royal Society of Chemistry","title":"3D-printing technologies for electrochemical applications","type":"article-journal","volume":"45"}</w:instrText>
      </w:r>
      <w:r w:rsidR="00BF34A6" w:rsidRPr="009F7F88">
        <w:rPr>
          <w:color w:val="000000" w:themeColor="text1"/>
        </w:rPr>
        <w:instrText>,"uris":["http://www.mendeley.com/documents/?uuid=36ac033c-ace6-433f-a0a0-f26b45c24dcc"]}],"mendeley":{"formattedCitation":"&lt;sup&gt;14&lt;/sup&gt;","plainTextFormattedCitation":"14","previouslyFormattedCitation":"&lt;sup&gt;1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4</w:t>
      </w:r>
      <w:r w:rsidRPr="009F7F88">
        <w:rPr>
          <w:color w:val="000000" w:themeColor="text1"/>
        </w:rPr>
        <w:fldChar w:fldCharType="end"/>
      </w:r>
      <w:r w:rsidRPr="009F7F88">
        <w:rPr>
          <w:color w:val="000000" w:themeColor="text1"/>
        </w:rPr>
        <w:t xml:space="preserve"> Based on </w:t>
      </w:r>
      <w:r w:rsidR="00A35D03" w:rsidRPr="009F7F88">
        <w:rPr>
          <w:rFonts w:hint="eastAsia"/>
          <w:color w:val="000000" w:themeColor="text1"/>
          <w:lang w:eastAsia="zh-CN"/>
        </w:rPr>
        <w:t>the</w:t>
      </w:r>
      <w:r w:rsidR="00A35D03" w:rsidRPr="009F7F88">
        <w:rPr>
          <w:color w:val="000000" w:themeColor="text1"/>
        </w:rPr>
        <w:t xml:space="preserve"> </w:t>
      </w:r>
      <w:r w:rsidR="008D4359" w:rsidRPr="009F7F88">
        <w:rPr>
          <w:color w:val="000000" w:themeColor="text1"/>
        </w:rPr>
        <w:t>artificial intelligence-aided</w:t>
      </w:r>
      <w:r w:rsidRPr="009F7F88">
        <w:rPr>
          <w:color w:val="000000" w:themeColor="text1"/>
        </w:rPr>
        <w:t xml:space="preserve"> design of patterns or </w:t>
      </w:r>
      <w:r w:rsidR="00ED43AA" w:rsidRPr="009F7F88">
        <w:rPr>
          <w:color w:val="000000" w:themeColor="text1"/>
        </w:rPr>
        <w:t>three-dimensional (</w:t>
      </w:r>
      <w:r w:rsidRPr="009F7F88">
        <w:rPr>
          <w:color w:val="000000" w:themeColor="text1"/>
        </w:rPr>
        <w:t>3D</w:t>
      </w:r>
      <w:r w:rsidR="00ED43AA" w:rsidRPr="009F7F88">
        <w:rPr>
          <w:color w:val="000000" w:themeColor="text1"/>
        </w:rPr>
        <w:t>)</w:t>
      </w:r>
      <w:r w:rsidRPr="009F7F88">
        <w:rPr>
          <w:color w:val="000000" w:themeColor="text1"/>
        </w:rPr>
        <w:t xml:space="preserve"> models, it uses software and numerical control systems to stack metals, polymers, inorganics, and even medical</w:t>
      </w:r>
      <w:r w:rsidR="00346F81" w:rsidRPr="009F7F88">
        <w:rPr>
          <w:color w:val="000000" w:themeColor="text1"/>
        </w:rPr>
        <w:t xml:space="preserve">-grade </w:t>
      </w:r>
      <w:r w:rsidRPr="009F7F88">
        <w:rPr>
          <w:color w:val="000000" w:themeColor="text1"/>
        </w:rPr>
        <w:t xml:space="preserve">biomaterials, layer by layer, to create solid objects through </w:t>
      </w:r>
      <w:r w:rsidR="00A01B54" w:rsidRPr="009F7F88">
        <w:rPr>
          <w:color w:val="000000" w:themeColor="text1"/>
        </w:rPr>
        <w:t xml:space="preserve">a variety of </w:t>
      </w:r>
      <w:r w:rsidR="007D2811" w:rsidRPr="009F7F88">
        <w:rPr>
          <w:color w:val="000000" w:themeColor="text1"/>
        </w:rPr>
        <w:t>technologies</w:t>
      </w:r>
      <w:r w:rsidR="00A01B54" w:rsidRPr="009F7F88">
        <w:rPr>
          <w:color w:val="000000" w:themeColor="text1"/>
        </w:rPr>
        <w:t xml:space="preserve"> including </w:t>
      </w:r>
      <w:r w:rsidRPr="009F7F88">
        <w:rPr>
          <w:color w:val="000000" w:themeColor="text1"/>
        </w:rPr>
        <w:t>inkjet, extrusion, sintering, melting, photonic curing, and spraying.</w:t>
      </w:r>
      <w:r w:rsidRPr="009F7F88">
        <w:rPr>
          <w:color w:val="000000" w:themeColor="text1"/>
        </w:rPr>
        <w:fldChar w:fldCharType="begin" w:fldLock="1"/>
      </w:r>
      <w:r w:rsidR="00BF34A6" w:rsidRPr="009F7F88">
        <w:rPr>
          <w:color w:val="000000" w:themeColor="text1"/>
        </w:rPr>
        <w:instrText>ADDIN CSL_CITATION {"citationItems":[{"id":"ITEM-1","itemData":{"DOI":"10.1007/s00542-017-3342-8","ISSN":"0946-7076","author":[{"dropping-particle":"","family":"Bhushan","given":"Bharat","non-dropping-particle":"","parse-names":false,"suffix":""},{"dropping-particle":"","family":"Caspers","given":"Matt","non-dropping-particle":"","parse-names":false,"suffix":""}],"container-title":"Microsystem Technologies","id":"ITEM-1","issue":"4","issued":{"date-parts":[["2017"]]},"page":"1117-1124","publisher":"Springer Berlin Heidelberg","title":"An overview of additive manufacturing (3D printing) for microfabrication","type":"article-journal","volume":"23"},"uris":["http://www.mendeley.com/documents/?uuid=56fe9d68-4b2d-38d3-b5e1-13ccb9c93a09"]}],"mendeley":{"formattedCitation":"&lt;sup&gt;15&lt;/sup&gt;","plainTextFormattedCitation":"15","previouslyFormattedCitation":"&lt;sup&gt;15&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5</w:t>
      </w:r>
      <w:r w:rsidRPr="009F7F88">
        <w:rPr>
          <w:color w:val="000000" w:themeColor="text1"/>
        </w:rPr>
        <w:fldChar w:fldCharType="end"/>
      </w:r>
      <w:r w:rsidRPr="009F7F88">
        <w:rPr>
          <w:color w:val="000000" w:themeColor="text1"/>
        </w:rPr>
        <w:t xml:space="preserve"> </w:t>
      </w:r>
      <w:bookmarkStart w:id="2" w:name="_Hlk41522194"/>
      <w:r w:rsidRPr="009F7F88">
        <w:rPr>
          <w:color w:val="000000" w:themeColor="text1"/>
        </w:rPr>
        <w:t xml:space="preserve">It is not limited by mould manufacturing or processing technology, </w:t>
      </w:r>
      <w:r w:rsidR="00E82BDB" w:rsidRPr="009F7F88">
        <w:rPr>
          <w:color w:val="000000" w:themeColor="text1"/>
        </w:rPr>
        <w:t xml:space="preserve">which </w:t>
      </w:r>
      <w:r w:rsidRPr="009F7F88">
        <w:rPr>
          <w:color w:val="000000" w:themeColor="text1"/>
        </w:rPr>
        <w:t>simplif</w:t>
      </w:r>
      <w:r w:rsidR="00E82BDB" w:rsidRPr="009F7F88">
        <w:rPr>
          <w:color w:val="000000" w:themeColor="text1"/>
        </w:rPr>
        <w:t>ies</w:t>
      </w:r>
      <w:r w:rsidRPr="009F7F88">
        <w:rPr>
          <w:color w:val="000000" w:themeColor="text1"/>
        </w:rPr>
        <w:t xml:space="preserve"> process cycles and reduc</w:t>
      </w:r>
      <w:r w:rsidR="00E82BDB" w:rsidRPr="009F7F88">
        <w:rPr>
          <w:color w:val="000000" w:themeColor="text1"/>
        </w:rPr>
        <w:t>es</w:t>
      </w:r>
      <w:r w:rsidRPr="009F7F88">
        <w:rPr>
          <w:color w:val="000000" w:themeColor="text1"/>
        </w:rPr>
        <w:t xml:space="preserve"> material consumption. The technology also allows high manufacturing accuracy to create complex and fine patterns or structures. These greatly streamline the concept-to-design-to-manufacturing process, shortening the production cycle. As a powerful complement to traditional subtractive manufacturing methods, additive manufacturing therefore offers new possibilities for solving traditional manufacturing challenges.</w:t>
      </w:r>
      <w:bookmarkEnd w:id="2"/>
      <w:r w:rsidR="00A412C2" w:rsidRPr="009F7F88">
        <w:rPr>
          <w:color w:val="000000" w:themeColor="text1"/>
        </w:rPr>
        <w:fldChar w:fldCharType="begin" w:fldLock="1"/>
      </w:r>
      <w:r w:rsidR="00BF34A6" w:rsidRPr="009F7F88">
        <w:rPr>
          <w:color w:val="000000" w:themeColor="text1"/>
        </w:rPr>
        <w:instrText>ADDIN CSL_CITATION {"citationItems":[{"id":"ITEM-1","itemData":{"DOI":"10.1002/advs.201700187","ISSN":"21983844","abstract":"The global energy infrastructure is undergoing a drastic transformation towards renewable energy, posing huge challenges on the energy materials research, development and manufacturing. Additive manufacturing has shown its promise to change the way how future energy system can be designed and delivered. It offers capability in manufacturing complex 3D structures, with near-complete design freedom and high sustainability due to minimal use of materials and toxic chemicals. Recent literatures have reported that additive manufacturing could unlock the evolution of energy materials and chemistries with unprecedented performance in the way that could never be achieved by conventional manufacturing techniques. This comprehensive review will fill the gap in communicating on recent breakthroughs in additive manufacturing for energy material and device applications. It will underpin the discoveries on what 3D functional energy structures can be created without design constraints, which bespoke energy materials could be additively manufactured with customised solutions, and how the additively manufactured devices could be integrated into energy systems. This review will also highlight emerging and important applications in energy additive manufacturing, including fuel cells, batteries, hydrogen, solar cell as well as carbon capture and storage.","author":[{"dropping-particle":"","family":"Zhakeyev","given":"Adilet","non-dropping-particle":"","parse-names":false,"suffix":""},{"dropping-particle":"","family":"Wang","given":"Panfeng","non-dropping-particle":"","parse-names":false,"suffix":""},{"dropping-particle":"","family":"Zhang","given":"Li","non-dropping-particle":"","parse-names":false,"suffix":""},{"dropping-particle":"","family":"Shu","given":"Wenmiao","non-dropping-particle":"","parse-names":false,"suffix":""},{"dropping-particle":"","family":"Wang","given":"Huizhi","non-dropping-particle":"","parse-names":false,"suffix":""},{"dropping-particle":"","family":"Xuan","given":"Jin","non-dropping-particle":"","parse-names":false,"suffix":""}],"container-title":"Advanced Science","id":"ITEM-1","issue":"10","issued":{"date-parts":[["2017"]]},"page":"1700187","title":"Additive Manufacturing: Unlocking the Evolution of Energy Materials","type":"article-journal","volume":"4"},"uris":["http://www.mendeley.com/documents/?uuid=63acb61f-5abf-4a90-8cef-147c29b313dc"]},{"id":"ITEM-2","itemData":{"DOI":"10.1016/J.CAD.2015.04.001","ISSN":"0010-4485","abstract":"Additive manufacturing (AM) is poised to bring about a revolution in the way products are designed, manufactured, and distributed to end users. This technology has gained significant academic as well as industry interest due to its ability to create complex geometries with customizable material properties. AM has also inspired the development of the maker movement by democratizing design and manufacturing. Due to the rapid proliferation of a wide variety of technologies associated with AM, there is a lack of a comprehensive set of design principles, manufacturing guidelines, and standardization of best practices. These challenges are compounded by the fact that advancements in multiple technologies (for example materials processing, topology optimization) generate a “positive feedback loop” effect in advancing AM. In order to advance research interest and investment in AM technologies, some fundamental questions and trends about the dependencies existing in these avenues need highlighting. The goal of our review paper is to organize this body of knowledge surrounding AM, and present current barriers, findings, and future trends significantly to the researchers. We also discuss fundamental attributes of AM processes, evolution of the AM industry, and the affordances enabled by the emergence of AM in a variety of areas such as geometry processing, material design, and education. We conclude our paper by pointing out future directions such as the “print-it-all” paradigm, that have the potential to re-imagine current research and spawn completely new avenues for exploration.","author":[{"dropping-particle":"","family":"Gao","given":"Wei","non-dropping-particle":"","parse-names":false,"suffix":""},{"dropping-particle":"","family":"Zhang","given":"Yunbo","non-dropping-particle":"","parse-names":false,"suffix":""},{"dropping-particle":"","family":"Ramanujan","given":"Devarajan","non-dropping-particle":"","parse-names":false,"suffix":""},{"dropping-particle":"","family":"Ramani","given":"Karthik","non-dropping-particle":"","parse-names":false,"suffix":""},{"dropping-particle":"","family":"Chen","given":"Yong","non-dropping-particle":"","parse-names":false,"suffix":""},{"dropping-particle":"","family":"Williams","given":"Christopher B.","non-dropping-particle":"","parse-names":false,"suffix":""},{"dropping-particle":"","family":"Wang","given":"Charlie C.L.","non-dropping-particle":"","parse-names":false,"suffix":""},{"dropping-particle":"","family":"Shin","given":"Yung C.","non-dropping-particle":"","parse-names":false,"suffix":""},{"dropping-particle":"","family":"Zhang","given":"Song","non-dropping-particle":"","parse-names":false,"suffix":""},{"dropping-particle":"","family":"Zavattieri","given":"Pablo D.","non-dropping-particle":"","parse-names":false,"suffix":""}],"container-title":"Computer-Aided Design","id":"ITEM-2","issued":{"date-parts":[["2015"]]},"page":"65-89","publisher":"Elsevier","title":"The status, challenges, and future of additive manufacturing in engineering","type":"article-journal","volume":"69"},"uris":["http://www.mendeley.com/documents/?uuid=01359778-96ee-3a86-b1a1-54e2e4f102fe"]}],"mendeley":{"formattedCitation":"&lt;sup&gt;16,17&lt;/sup&gt;","plainTextFormattedCitation":"16,17","previouslyFormattedCitation":"&lt;sup&gt;16,17&lt;/sup&gt;"},"properties":{"noteIndex":0},"schema":"https://github.com/citation-style-language/schema/raw/master/csl-citation.json"}</w:instrText>
      </w:r>
      <w:r w:rsidR="00A412C2" w:rsidRPr="009F7F88">
        <w:rPr>
          <w:color w:val="000000" w:themeColor="text1"/>
        </w:rPr>
        <w:fldChar w:fldCharType="separate"/>
      </w:r>
      <w:r w:rsidR="00BF34A6" w:rsidRPr="009F7F88">
        <w:rPr>
          <w:noProof/>
          <w:color w:val="000000" w:themeColor="text1"/>
          <w:vertAlign w:val="superscript"/>
          <w:lang w:eastAsia="zh-CN"/>
        </w:rPr>
        <w:t>16,17</w:t>
      </w:r>
      <w:r w:rsidR="00A412C2" w:rsidRPr="009F7F88">
        <w:rPr>
          <w:color w:val="000000" w:themeColor="text1"/>
        </w:rPr>
        <w:fldChar w:fldCharType="end"/>
      </w:r>
      <w:r w:rsidR="002E1901" w:rsidRPr="009F7F88">
        <w:rPr>
          <w:color w:val="000000" w:themeColor="text1"/>
        </w:rPr>
        <w:t xml:space="preserve"> </w:t>
      </w:r>
    </w:p>
    <w:p w14:paraId="55EF8B6C" w14:textId="42D7726F" w:rsidR="006B2884" w:rsidRPr="009F7F88" w:rsidRDefault="008A4CFA" w:rsidP="00E46564">
      <w:pPr>
        <w:pStyle w:val="RSCB02ArticleText"/>
        <w:ind w:firstLineChars="100" w:firstLine="194"/>
        <w:rPr>
          <w:color w:val="000000" w:themeColor="text1"/>
        </w:rPr>
      </w:pPr>
      <w:r w:rsidRPr="009F7F88">
        <w:rPr>
          <w:color w:val="000000" w:themeColor="text1"/>
          <w:lang w:eastAsia="zh-CN"/>
        </w:rPr>
        <w:t>The first research combining printing technology and aerogel to obtain 3D printed aerogel scaffolds w</w:t>
      </w:r>
      <w:r w:rsidR="0058603C" w:rsidRPr="009F7F88">
        <w:rPr>
          <w:rFonts w:hint="eastAsia"/>
          <w:color w:val="000000" w:themeColor="text1"/>
          <w:lang w:eastAsia="zh-CN"/>
        </w:rPr>
        <w:t>as</w:t>
      </w:r>
      <w:r w:rsidRPr="009F7F88">
        <w:rPr>
          <w:color w:val="000000" w:themeColor="text1"/>
          <w:lang w:eastAsia="zh-CN"/>
        </w:rPr>
        <w:t xml:space="preserve"> reported in 2015.</w:t>
      </w:r>
      <w:r w:rsidRPr="009F7F88">
        <w:rPr>
          <w:color w:val="000000" w:themeColor="text1"/>
        </w:rPr>
        <w:fldChar w:fldCharType="begin" w:fldLock="1"/>
      </w:r>
      <w:r w:rsidR="00BF34A6" w:rsidRPr="009F7F88">
        <w:rPr>
          <w:color w:val="000000" w:themeColor="text1"/>
          <w:lang w:eastAsia="zh-CN"/>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BF34A6" w:rsidRPr="009F7F88">
        <w:rPr>
          <w:rFonts w:hint="eastAsia"/>
          <w:color w:val="000000" w:themeColor="text1"/>
          <w:lang w:eastAsia="zh-CN"/>
        </w:rPr>
        <w:instrText>,"parse-names":false,"suffix":""}],"container-title":"Nature Communications","id":"ITEM-1","issued":{"date-parts":[["2015"]]},"note":"</w:instrText>
      </w:r>
      <w:r w:rsidR="00BF34A6" w:rsidRPr="009F7F88">
        <w:rPr>
          <w:rFonts w:hint="eastAsia"/>
          <w:color w:val="000000" w:themeColor="text1"/>
          <w:lang w:eastAsia="zh-CN"/>
        </w:rPr>
        <w:instrText>已加</w:instrText>
      </w:r>
      <w:r w:rsidR="00BF34A6" w:rsidRPr="009F7F88">
        <w:rPr>
          <w:rFonts w:hint="eastAsia"/>
          <w:color w:val="000000" w:themeColor="text1"/>
          <w:lang w:eastAsia="zh-CN"/>
        </w:rPr>
        <w:instrText>\n</w:instrText>
      </w:r>
      <w:r w:rsidR="00BF34A6" w:rsidRPr="009F7F88">
        <w:rPr>
          <w:rFonts w:hint="eastAsia"/>
          <w:color w:val="000000" w:themeColor="text1"/>
          <w:lang w:eastAsia="zh-CN"/>
        </w:rPr>
        <w:instrText>第一篇</w:instrText>
      </w:r>
      <w:r w:rsidR="00BF34A6" w:rsidRPr="009F7F88">
        <w:rPr>
          <w:rFonts w:hint="eastAsia"/>
          <w:color w:val="000000" w:themeColor="text1"/>
          <w:lang w:eastAsia="zh-CN"/>
        </w:rPr>
        <w:instrText>3D</w:instrText>
      </w:r>
      <w:r w:rsidR="00BF34A6" w:rsidRPr="009F7F88">
        <w:rPr>
          <w:rFonts w:hint="eastAsia"/>
          <w:color w:val="000000" w:themeColor="text1"/>
          <w:lang w:eastAsia="zh-CN"/>
        </w:rPr>
        <w:instrText>打印气凝胶文献</w:instrText>
      </w:r>
      <w:r w:rsidR="00BF34A6" w:rsidRPr="009F7F88">
        <w:rPr>
          <w:rFonts w:hint="eastAsia"/>
          <w:color w:val="000000" w:themeColor="text1"/>
          <w:lang w:eastAsia="zh-CN"/>
        </w:rPr>
        <w:instrText>\n</w:instrText>
      </w:r>
      <w:r w:rsidR="00BF34A6" w:rsidRPr="009F7F88">
        <w:rPr>
          <w:rFonts w:hint="eastAsia"/>
          <w:color w:val="000000" w:themeColor="text1"/>
          <w:lang w:eastAsia="zh-CN"/>
        </w:rPr>
        <w:instrText>两种途径：添加气相氧化硅最后</w:instrText>
      </w:r>
      <w:r w:rsidR="00BF34A6" w:rsidRPr="009F7F88">
        <w:rPr>
          <w:rFonts w:hint="eastAsia"/>
          <w:color w:val="000000" w:themeColor="text1"/>
          <w:lang w:eastAsia="zh-CN"/>
        </w:rPr>
        <w:instrText>etching</w:instrText>
      </w:r>
      <w:r w:rsidR="00BF34A6" w:rsidRPr="009F7F88">
        <w:rPr>
          <w:rFonts w:hint="eastAsia"/>
          <w:color w:val="000000" w:themeColor="text1"/>
          <w:lang w:eastAsia="zh-CN"/>
        </w:rPr>
        <w:instrText>；添加</w:instrText>
      </w:r>
      <w:r w:rsidR="00BF34A6" w:rsidRPr="009F7F88">
        <w:rPr>
          <w:rFonts w:hint="eastAsia"/>
          <w:color w:val="000000" w:themeColor="text1"/>
          <w:lang w:eastAsia="zh-CN"/>
        </w:rPr>
        <w:instrText>R-F</w:instrText>
      </w:r>
      <w:r w:rsidR="00BF34A6" w:rsidRPr="009F7F88">
        <w:rPr>
          <w:rFonts w:hint="eastAsia"/>
          <w:color w:val="000000" w:themeColor="text1"/>
          <w:lang w:eastAsia="zh-CN"/>
        </w:rPr>
        <w:instrText>溶胶</w:instrText>
      </w:r>
      <w:r w:rsidR="00BF34A6" w:rsidRPr="009F7F88">
        <w:rPr>
          <w:rFonts w:hint="eastAsia"/>
          <w:color w:val="000000" w:themeColor="text1"/>
          <w:lang w:eastAsia="zh-CN"/>
        </w:rPr>
        <w:instrText>","page":"6962","publisher":"Nature Publishing Group","title":"Highly comp</w:instrText>
      </w:r>
      <w:r w:rsidR="00BF34A6" w:rsidRPr="009F7F88">
        <w:rPr>
          <w:color w:val="000000" w:themeColor="text1"/>
          <w:lang w:eastAsia="zh-CN"/>
        </w:rPr>
        <w:instrText>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8</w:t>
      </w:r>
      <w:r w:rsidRPr="009F7F88">
        <w:rPr>
          <w:color w:val="000000" w:themeColor="text1"/>
        </w:rPr>
        <w:fldChar w:fldCharType="end"/>
      </w:r>
      <w:r w:rsidRPr="009F7F88">
        <w:rPr>
          <w:color w:val="000000" w:themeColor="text1"/>
        </w:rPr>
        <w:t xml:space="preserve"> Since then, the field of printed aerogels has flourished and now represents an interdisciplinary research area intersecting aerogel and additive manufacturing technologies. There are two simple reasons behind this rapid development. First, the aerogel preparation method is </w:t>
      </w:r>
      <w:r w:rsidRPr="009F7F88">
        <w:rPr>
          <w:rFonts w:hint="eastAsia"/>
          <w:color w:val="000000" w:themeColor="text1"/>
        </w:rPr>
        <w:t>always</w:t>
      </w:r>
      <w:r w:rsidRPr="009F7F88">
        <w:rPr>
          <w:color w:val="000000" w:themeColor="text1"/>
        </w:rPr>
        <w:t xml:space="preserve"> a liquid-to-solid sol-gel process. It can be easily adapted to ink formulation suitable for printing technologies based on liquid jetting or slurry extrusion. Second, application-specific shaping of aerogels is highly challenging as their low density and </w:t>
      </w:r>
      <w:r w:rsidRPr="009F7F88">
        <w:rPr>
          <w:rFonts w:hint="eastAsia"/>
          <w:color w:val="000000" w:themeColor="text1"/>
        </w:rPr>
        <w:t>strength</w:t>
      </w:r>
      <w:r w:rsidRPr="009F7F88">
        <w:rPr>
          <w:color w:val="000000" w:themeColor="text1"/>
        </w:rPr>
        <w:t xml:space="preserve"> curb traditional post-machining options. The “bottom-up” printing technology </w:t>
      </w:r>
      <w:r w:rsidR="00E82BDB" w:rsidRPr="009F7F88">
        <w:rPr>
          <w:color w:val="000000" w:themeColor="text1"/>
        </w:rPr>
        <w:t xml:space="preserve">family </w:t>
      </w:r>
      <w:r w:rsidRPr="009F7F88">
        <w:rPr>
          <w:color w:val="000000" w:themeColor="text1"/>
        </w:rPr>
        <w:t xml:space="preserve">readily offers an alternative solution to create intricate shapes without complicated post-processing. In addition, current generation formulation and printing technologies can be tailored to design and manufacture </w:t>
      </w:r>
      <w:proofErr w:type="spellStart"/>
      <w:r w:rsidRPr="009F7F88">
        <w:rPr>
          <w:color w:val="000000" w:themeColor="text1"/>
        </w:rPr>
        <w:t>macroporous</w:t>
      </w:r>
      <w:proofErr w:type="spellEnd"/>
      <w:r w:rsidRPr="009F7F88">
        <w:rPr>
          <w:color w:val="000000" w:themeColor="text1"/>
        </w:rPr>
        <w:t xml:space="preserve"> structures. Indeed, printed aerogel scaffolds with designed macropores have been demonstrated to achieve better mass transfer </w:t>
      </w:r>
      <w:r w:rsidRPr="009F7F88">
        <w:rPr>
          <w:color w:val="000000" w:themeColor="text1"/>
        </w:rPr>
        <w:lastRenderedPageBreak/>
        <w:t>performance than non-printed aerogels,</w:t>
      </w:r>
      <w:r w:rsidR="00A412C2"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BF34A6" w:rsidRPr="009F7F88">
        <w:rPr>
          <w:rFonts w:hint="eastAsia"/>
          <w:color w:val="000000" w:themeColor="text1"/>
        </w:rPr>
        <w:instrText>":"Marcus A.","non-dropping-particle":"","parse-names":false,"suffix":""}],"container-title":"Materials Horizons","id":"ITEM-1","issue":"6","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RF</w:instrText>
      </w:r>
      <w:r w:rsidR="00BF34A6" w:rsidRPr="009F7F88">
        <w:rPr>
          <w:rFonts w:hint="eastAsia"/>
          <w:color w:val="000000" w:themeColor="text1"/>
        </w:rPr>
        <w:instrText>有机和炭气凝胶</w:instrText>
      </w:r>
      <w:r w:rsidR="00BF34A6" w:rsidRPr="009F7F88">
        <w:rPr>
          <w:rFonts w:hint="eastAsia"/>
          <w:color w:val="000000" w:themeColor="text1"/>
        </w:rPr>
        <w:instrText>\n</w:instrText>
      </w:r>
      <w:r w:rsidR="00BF34A6" w:rsidRPr="009F7F88">
        <w:rPr>
          <w:rFonts w:hint="eastAsia"/>
          <w:color w:val="000000" w:themeColor="text1"/>
        </w:rPr>
        <w:instrText>作为电极材料</w:instrText>
      </w:r>
      <w:r w:rsidR="00BF34A6" w:rsidRPr="009F7F88">
        <w:rPr>
          <w:rFonts w:hint="eastAsia"/>
          <w:color w:val="000000" w:themeColor="text1"/>
        </w:rPr>
        <w:instrText>","page":"1166-1175","publisher":"Royal Society</w:instrText>
      </w:r>
      <w:r w:rsidR="00BF34A6" w:rsidRPr="009F7F88">
        <w:rPr>
          <w:color w:val="000000" w:themeColor="text1"/>
        </w:rPr>
        <w:instrText xml:space="preserve"> of Chemistry","title":"Direct ink writing of organic and carbon aerogels","type":"article-journal","volume":"5"},"uris":["http://www.mendeley.com/documents/?uuid=8965fd1d-8523-381f-b664-a94d3ae119a3"]},{"id":"ITEM-2","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w:instrText>
      </w:r>
      <w:r w:rsidR="00BF34A6" w:rsidRPr="009F7F88">
        <w:rPr>
          <w:rFonts w:hint="eastAsia"/>
          <w:color w:val="000000" w:themeColor="text1"/>
        </w:rPr>
        <w:instrText>at","non-dropping-particle":"","parse-names":false,"suffix":""}],"container-title":"Nano Letters","id":"ITEM-2","issue":"6","issued":{"date-parts":[["2016"]]},"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n</w:instrText>
      </w:r>
      <w:r w:rsidR="00BF34A6" w:rsidRPr="009F7F88">
        <w:rPr>
          <w:rFonts w:hint="eastAsia"/>
          <w:color w:val="000000" w:themeColor="text1"/>
        </w:rPr>
        <w:instrText>石墨烯气凝胶</w:instrText>
      </w:r>
      <w:r w:rsidR="00BF34A6" w:rsidRPr="009F7F88">
        <w:rPr>
          <w:rFonts w:hint="eastAsia"/>
          <w:color w:val="000000" w:themeColor="text1"/>
        </w:rPr>
        <w:instrText>\n</w:instrText>
      </w:r>
      <w:r w:rsidR="00BF34A6" w:rsidRPr="009F7F88">
        <w:rPr>
          <w:rFonts w:hint="eastAsia"/>
          <w:color w:val="000000" w:themeColor="text1"/>
        </w:rPr>
        <w:instrText>超级电容器</w:instrText>
      </w:r>
      <w:r w:rsidR="00BF34A6" w:rsidRPr="009F7F88">
        <w:rPr>
          <w:rFonts w:hint="eastAsia"/>
          <w:color w:val="000000" w:themeColor="text1"/>
        </w:rPr>
        <w:instrText>","page":"3448-3456","title":"Supercapacitors Based on Three-Dime</w:instrText>
      </w:r>
      <w:r w:rsidR="00BF34A6" w:rsidRPr="009F7F88">
        <w:rPr>
          <w:color w:val="000000" w:themeColor="text1"/>
        </w:rPr>
        <w:instrText>nsional Hierarchical Graphene Aerogels with Periodic Macropores","type":"article-journal","volume":"16"},"uris":["http://www.mendeley.com/documents/?uuid=a7afafc7-0e87-4b0d-9d96-f7501c731fcd"]},{"id":"ITEM-3","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w:instrText>
      </w:r>
      <w:r w:rsidR="00BF34A6" w:rsidRPr="009F7F88">
        <w:rPr>
          <w:rFonts w:hint="eastAsia"/>
          <w:color w:val="000000" w:themeColor="text1"/>
        </w:rPr>
        <w:instrText>particle":"","parse-names":false,"suffix":""},{"dropping-particle":"","family":"Li","given":"Yat","non-dropping-particle":"","parse-names":false,"suffix":""}],"container-title":"Joule","id":"ITEM-3","issue":"2","issued":{"date-parts":[["2019"]]},"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氧化石墨烯，冷冻干燥，裂解，电化学沉积</w:instrText>
      </w:r>
      <w:r w:rsidR="00BF34A6" w:rsidRPr="009F7F88">
        <w:rPr>
          <w:rFonts w:hint="eastAsia"/>
          <w:color w:val="000000" w:themeColor="text1"/>
        </w:rPr>
        <w:instrText>MnO2</w:instrText>
      </w:r>
      <w:r w:rsidR="00BF34A6" w:rsidRPr="009F7F88">
        <w:rPr>
          <w:rFonts w:hint="eastAsia"/>
          <w:color w:val="000000" w:themeColor="text1"/>
        </w:rPr>
        <w:instrText>，</w:instrText>
      </w:r>
      <w:r w:rsidR="00BF34A6" w:rsidRPr="009F7F88">
        <w:rPr>
          <w:rFonts w:hint="eastAsia"/>
          <w:color w:val="000000" w:themeColor="text1"/>
        </w:rPr>
        <w:instrText>\n</w:instrText>
      </w:r>
      <w:r w:rsidR="00BF34A6" w:rsidRPr="009F7F88">
        <w:rPr>
          <w:rFonts w:hint="eastAsia"/>
          <w:color w:val="000000" w:themeColor="text1"/>
        </w:rPr>
        <w:instrText>负载</w:instrText>
      </w:r>
      <w:r w:rsidR="00BF34A6" w:rsidRPr="009F7F88">
        <w:rPr>
          <w:rFonts w:hint="eastAsia"/>
          <w:color w:val="000000" w:themeColor="text1"/>
        </w:rPr>
        <w:instrText>MnO2</w:instrText>
      </w:r>
      <w:r w:rsidR="00BF34A6" w:rsidRPr="009F7F88">
        <w:rPr>
          <w:rFonts w:hint="eastAsia"/>
          <w:color w:val="000000" w:themeColor="text1"/>
        </w:rPr>
        <w:instrText>石墨烯气凝胶</w:instrText>
      </w:r>
      <w:r w:rsidR="00BF34A6" w:rsidRPr="009F7F88">
        <w:rPr>
          <w:rFonts w:hint="eastAsia"/>
          <w:color w:val="000000" w:themeColor="text1"/>
        </w:rPr>
        <w:instrText>\n</w:instrText>
      </w:r>
      <w:r w:rsidR="00BF34A6" w:rsidRPr="009F7F88">
        <w:rPr>
          <w:rFonts w:hint="eastAsia"/>
          <w:color w:val="000000" w:themeColor="text1"/>
        </w:rPr>
        <w:instrText>作为超级电容器</w:instrText>
      </w:r>
      <w:r w:rsidR="00BF34A6" w:rsidRPr="009F7F88">
        <w:rPr>
          <w:rFonts w:hint="eastAsia"/>
          <w:color w:val="000000" w:themeColor="text1"/>
        </w:rPr>
        <w:instrText>","page":"459-470","title":"Efficient 3D Printed Pseudocapacitive Electrodes with Ultrahigh MnO2 Loading","type":"article-journal","volume":"3"},"uris":["http://www.mendeley.com/documents/?uuid=6a12c2b</w:instrText>
      </w:r>
      <w:r w:rsidR="00BF34A6" w:rsidRPr="009F7F88">
        <w:rPr>
          <w:color w:val="000000" w:themeColor="text1"/>
        </w:rPr>
        <w:instrText>6-de59-4d30-861f-41fe223f5ea7"]}],"mendeley":{"formattedCitation":"&lt;sup&gt;19–21&lt;/sup&gt;","plainTextFormattedCitation":"19–21","previouslyFormattedCitation":"&lt;sup&gt;19–21&lt;/sup&gt;"},"properties":{"noteIndex":0},"schema":"https://github.com/citation-style-language/schema/raw/master/csl-citation.json"}</w:instrText>
      </w:r>
      <w:r w:rsidR="00A412C2" w:rsidRPr="009F7F88">
        <w:rPr>
          <w:color w:val="000000" w:themeColor="text1"/>
        </w:rPr>
        <w:fldChar w:fldCharType="separate"/>
      </w:r>
      <w:r w:rsidR="00BF34A6" w:rsidRPr="009F7F88">
        <w:rPr>
          <w:noProof/>
          <w:color w:val="000000" w:themeColor="text1"/>
          <w:vertAlign w:val="superscript"/>
        </w:rPr>
        <w:t>19–21</w:t>
      </w:r>
      <w:r w:rsidR="00A412C2" w:rsidRPr="009F7F88">
        <w:rPr>
          <w:color w:val="000000" w:themeColor="text1"/>
        </w:rPr>
        <w:fldChar w:fldCharType="end"/>
      </w:r>
      <w:r w:rsidRPr="009F7F88">
        <w:rPr>
          <w:color w:val="000000" w:themeColor="text1"/>
        </w:rPr>
        <w:t xml:space="preserve"> which is critical to applications such as energy storage and tissue engineering.</w:t>
      </w:r>
      <w:bookmarkStart w:id="3" w:name="_Hlk41523435"/>
      <w:r w:rsidR="00A412C2"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BF34A6" w:rsidRPr="009F7F88">
        <w:rPr>
          <w:rFonts w:hint="eastAsia"/>
          <w:color w:val="000000" w:themeColor="text1"/>
        </w:rPr>
        <w:instrText>":"Marcus A.","non-dropping-particle":"","parse-names":false,"suffix":""}],"container-title":"Materials Horizons","id":"ITEM-1","issue":"6","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RF</w:instrText>
      </w:r>
      <w:r w:rsidR="00BF34A6" w:rsidRPr="009F7F88">
        <w:rPr>
          <w:rFonts w:hint="eastAsia"/>
          <w:color w:val="000000" w:themeColor="text1"/>
        </w:rPr>
        <w:instrText>有机和炭气凝胶</w:instrText>
      </w:r>
      <w:r w:rsidR="00BF34A6" w:rsidRPr="009F7F88">
        <w:rPr>
          <w:rFonts w:hint="eastAsia"/>
          <w:color w:val="000000" w:themeColor="text1"/>
        </w:rPr>
        <w:instrText>\n</w:instrText>
      </w:r>
      <w:r w:rsidR="00BF34A6" w:rsidRPr="009F7F88">
        <w:rPr>
          <w:rFonts w:hint="eastAsia"/>
          <w:color w:val="000000" w:themeColor="text1"/>
        </w:rPr>
        <w:instrText>作为电极材料</w:instrText>
      </w:r>
      <w:r w:rsidR="00BF34A6" w:rsidRPr="009F7F88">
        <w:rPr>
          <w:rFonts w:hint="eastAsia"/>
          <w:color w:val="000000" w:themeColor="text1"/>
        </w:rPr>
        <w:instrText>","page":"1166-1175","publisher":"Royal Society</w:instrText>
      </w:r>
      <w:r w:rsidR="00BF34A6" w:rsidRPr="009F7F88">
        <w:rPr>
          <w:color w:val="000000" w:themeColor="text1"/>
        </w:rPr>
        <w:instrText xml:space="preserve"> of Chemistry","title":"Direct ink writing of organic and carbon aerogels","type":"article-journal","volume":"5"},"uris":["http://www.mendeley.com/documents/?uuid=8965fd1d-8523-381f-b664-a94d3ae119a3"]},{"id":"ITEM-2","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w:instrText>
      </w:r>
      <w:r w:rsidR="00BF34A6" w:rsidRPr="009F7F88">
        <w:rPr>
          <w:rFonts w:hint="eastAsia"/>
          <w:color w:val="000000" w:themeColor="text1"/>
        </w:rPr>
        <w:instrText>at","non-dropping-particle":"","parse-names":false,"suffix":""}],"container-title":"Nano Letters","id":"ITEM-2","issue":"6","issued":{"date-parts":[["2016"]]},"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n</w:instrText>
      </w:r>
      <w:r w:rsidR="00BF34A6" w:rsidRPr="009F7F88">
        <w:rPr>
          <w:rFonts w:hint="eastAsia"/>
          <w:color w:val="000000" w:themeColor="text1"/>
        </w:rPr>
        <w:instrText>石墨烯气凝胶</w:instrText>
      </w:r>
      <w:r w:rsidR="00BF34A6" w:rsidRPr="009F7F88">
        <w:rPr>
          <w:rFonts w:hint="eastAsia"/>
          <w:color w:val="000000" w:themeColor="text1"/>
        </w:rPr>
        <w:instrText>\n</w:instrText>
      </w:r>
      <w:r w:rsidR="00BF34A6" w:rsidRPr="009F7F88">
        <w:rPr>
          <w:rFonts w:hint="eastAsia"/>
          <w:color w:val="000000" w:themeColor="text1"/>
        </w:rPr>
        <w:instrText>超级电容器</w:instrText>
      </w:r>
      <w:r w:rsidR="00BF34A6" w:rsidRPr="009F7F88">
        <w:rPr>
          <w:rFonts w:hint="eastAsia"/>
          <w:color w:val="000000" w:themeColor="text1"/>
        </w:rPr>
        <w:instrText>","page":"3448-3456","title":"Supercapacitors Based on Three-Dime</w:instrText>
      </w:r>
      <w:r w:rsidR="00BF34A6" w:rsidRPr="009F7F88">
        <w:rPr>
          <w:color w:val="000000" w:themeColor="text1"/>
        </w:rPr>
        <w:instrText>nsional Hierarchical Graphene Aerogels with Periodic Macropores","type":"article-journal","volume":"16"},"uris":["http://www.mendeley.com/documents/?uuid=a7afafc7-0e87-4b0d-9d96-f7501c731fcd"]},{"id":"ITEM-3","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w:instrText>
      </w:r>
      <w:r w:rsidR="00BF34A6" w:rsidRPr="009F7F88">
        <w:rPr>
          <w:rFonts w:hint="eastAsia"/>
          <w:color w:val="000000" w:themeColor="text1"/>
        </w:rPr>
        <w:instrText>particle":"","parse-names":false,"suffix":""},{"dropping-particle":"","family":"Li","given":"Yat","non-dropping-particle":"","parse-names":false,"suffix":""}],"container-title":"Joule","id":"ITEM-3","issue":"2","issued":{"date-parts":[["2019"]]},"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氧化石墨烯，冷冻干燥，裂解，电化学沉积</w:instrText>
      </w:r>
      <w:r w:rsidR="00BF34A6" w:rsidRPr="009F7F88">
        <w:rPr>
          <w:rFonts w:hint="eastAsia"/>
          <w:color w:val="000000" w:themeColor="text1"/>
        </w:rPr>
        <w:instrText>MnO2</w:instrText>
      </w:r>
      <w:r w:rsidR="00BF34A6" w:rsidRPr="009F7F88">
        <w:rPr>
          <w:rFonts w:hint="eastAsia"/>
          <w:color w:val="000000" w:themeColor="text1"/>
        </w:rPr>
        <w:instrText>，</w:instrText>
      </w:r>
      <w:r w:rsidR="00BF34A6" w:rsidRPr="009F7F88">
        <w:rPr>
          <w:rFonts w:hint="eastAsia"/>
          <w:color w:val="000000" w:themeColor="text1"/>
        </w:rPr>
        <w:instrText>\n</w:instrText>
      </w:r>
      <w:r w:rsidR="00BF34A6" w:rsidRPr="009F7F88">
        <w:rPr>
          <w:rFonts w:hint="eastAsia"/>
          <w:color w:val="000000" w:themeColor="text1"/>
        </w:rPr>
        <w:instrText>负载</w:instrText>
      </w:r>
      <w:r w:rsidR="00BF34A6" w:rsidRPr="009F7F88">
        <w:rPr>
          <w:rFonts w:hint="eastAsia"/>
          <w:color w:val="000000" w:themeColor="text1"/>
        </w:rPr>
        <w:instrText>MnO2</w:instrText>
      </w:r>
      <w:r w:rsidR="00BF34A6" w:rsidRPr="009F7F88">
        <w:rPr>
          <w:rFonts w:hint="eastAsia"/>
          <w:color w:val="000000" w:themeColor="text1"/>
        </w:rPr>
        <w:instrText>石墨烯气凝胶</w:instrText>
      </w:r>
      <w:r w:rsidR="00BF34A6" w:rsidRPr="009F7F88">
        <w:rPr>
          <w:rFonts w:hint="eastAsia"/>
          <w:color w:val="000000" w:themeColor="text1"/>
        </w:rPr>
        <w:instrText>\n</w:instrText>
      </w:r>
      <w:r w:rsidR="00BF34A6" w:rsidRPr="009F7F88">
        <w:rPr>
          <w:rFonts w:hint="eastAsia"/>
          <w:color w:val="000000" w:themeColor="text1"/>
        </w:rPr>
        <w:instrText>作为超级电容器</w:instrText>
      </w:r>
      <w:r w:rsidR="00BF34A6" w:rsidRPr="009F7F88">
        <w:rPr>
          <w:rFonts w:hint="eastAsia"/>
          <w:color w:val="000000" w:themeColor="text1"/>
        </w:rPr>
        <w:instrText>","page":"459-470","title":"Efficient 3D Printed Pseudocapacitive Electrodes with Ultrahigh MnO2 Loading","type":"article-journal","volume":"3"},"uris":["http://www.mendeley.com/documents/?uuid=6a12c2b</w:instrText>
      </w:r>
      <w:r w:rsidR="00BF34A6" w:rsidRPr="009F7F88">
        <w:rPr>
          <w:color w:val="000000" w:themeColor="text1"/>
        </w:rPr>
        <w:instrText>6-de59-4d30-861f-41fe223f5ea7"]},{"id":"ITEM-4","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w:instrText>
      </w:r>
      <w:r w:rsidR="00BF34A6" w:rsidRPr="009F7F88">
        <w:rPr>
          <w:rFonts w:hint="eastAsia"/>
          <w:color w:val="000000" w:themeColor="text1"/>
        </w:rPr>
        <w:instrText>tainer-title":"Soft Matter","id":"ITEM-4","issued":{"date-parts":[["2019"]]},"note":"From Duplicate 1 (A new PEGDA/CNF aerogel-wet hydrogel scaffold fabricated by a two-step method - Sun, Dong; Liu, 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nFrom Duplicate 2 (A new PEGDA/CNF aerogel-wet hydrogel scaffold fabricated by a two-step method - Sun, Dong; Liu, Wangyu; Tang, Aimin; Guo, Fengjing; Xie, Weigui)\n\n\nFrom Duplicate 2 (A new PEGDA</w:instrText>
      </w:r>
      <w:r w:rsidR="00BF34A6" w:rsidRPr="009F7F88">
        <w:rPr>
          <w:color w:val="000000" w:themeColor="text1"/>
        </w:rPr>
        <w:instrText>/CNF aerogel-wet hydrogel scaffold fabricated by a two-step method - Sun, Dong; Liu, Wangyu; Tang, Aimin; Guo, Fengjing; Xie, Weigui)\n\nFrom Duplicate 2 (A new PEGDA/CNF aerogel-wet hydrogel scaffold fabricated by a two-step method - Sun, Dong; Liu, Wang</w:instrText>
      </w:r>
      <w:r w:rsidR="00BF34A6" w:rsidRPr="009F7F88">
        <w:rPr>
          <w:rFonts w:hint="eastAsia"/>
          <w:color w:val="000000" w:themeColor="text1"/>
        </w:rPr>
        <w:instrText>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page":"8092-8101","publisher":"Royal Society of Chemistry","title":"A new PEGDA/CNF aerogel-wet hydrogel scaffold fabricated by a two-step metho</w:instrText>
      </w:r>
      <w:r w:rsidR="00BF34A6" w:rsidRPr="009F7F88">
        <w:rPr>
          <w:color w:val="000000" w:themeColor="text1"/>
        </w:rPr>
        <w:instrText>d","type":"article-journal","volume":"15"},"uris":["http://www.mendeley.com/documents/?uuid=63983ca0-5020-4f32-ba58-0f44f5f006cb"]},{"id":"ITEM-5","itemData":{"DOI":"10.1016/j.matdes.2019.107886","ISSN":"18734197","abstract":"The fabrication of three-dimensional (3D) electrospun fibrous scaffolds with customizable shapes and large pores is a challenging task. In this study, for the first time, one-dimensional (1D) gelatin/poly (lactic-co-glycolic acid) (PLGA) electrospun fibers were processed into inks suitable for 3D printing. By combining 3D printing and freeze drying, electrospun fiber-based inks were successfully fabricated into 3D-printed scaffolds (3DP) with precisely controlled shapes and large pores, in addition to fibrous surface morphologies similar to that of a native extracellular matrix (ECM). The 3DP exhibited good elasticity and water-induced shape memory, and was found to be superior to 3D-printed scaffolds fabricated using pure gelatin fibers and freeze-shaped scaffolds fabricated using non-fibrous gelatin/PLGA powder. Moreover, 3DP combined with chondrocytes achieved satisfactory cartilage regeneration in vivo. The novel strategy of 3D printing electrospun fibers established in this study provides a research model for the design and fabrication of multiple scaffolds for various tissue regeneration applications.","author":[{"dropping-particle":"","family":"Chen","given":"Weiming","non-dropping-particle":"","parse-names":false,"suffix":""},{"dropping-particle":"","family":"Xu","given":"Yong","non-dropping-particle":"","parse-names":false,"suffix":""},{"dropping-particle":"","family":"Liu","given":"Yanqun","non-dropping-particle":"","parse-names":false,"suffix":""},{"dropping-particle":"","family":"Wang","given":"Zongxin","non-dropping-particle":"","parse-names":false,"suffix":""},{"dropping-particle":"","family":"Li","given":"Yaqiang","non-dropping-particle":"","parse-names":false,"suffix":""},{"dropping-particle":"","family":"Jiang","given":"Gening","non-dropping-particle":"","parse-names":false,"suffix":""},{"dropping-particle":"","family":"Mo","given":"Xiumei","non-dropping-particle":"","parse-names":false,"suffix":""},{"dropping-particle":"","family":"Zhou","given":"Guangdong","non-dropping-particle":"","parse-names":false,"suffix":""}</w:instrText>
      </w:r>
      <w:r w:rsidR="00BF34A6" w:rsidRPr="009F7F88">
        <w:rPr>
          <w:rFonts w:hint="eastAsia"/>
          <w:color w:val="000000" w:themeColor="text1"/>
        </w:rPr>
        <w:instrText>],"container-title":"Materials and Design","id":"ITEM-5","issued":{"date-parts":[["2019"]]},"note":"</w:instrText>
      </w:r>
      <w:r w:rsidR="00BF34A6" w:rsidRPr="009F7F88">
        <w:rPr>
          <w:rFonts w:hint="eastAsia"/>
          <w:color w:val="000000" w:themeColor="text1"/>
        </w:rPr>
        <w:instrText>已加，放沾边中</w:instrText>
      </w:r>
      <w:r w:rsidR="00BF34A6" w:rsidRPr="009F7F88">
        <w:rPr>
          <w:rFonts w:hint="eastAsia"/>
          <w:color w:val="000000" w:themeColor="text1"/>
        </w:rPr>
        <w:instrText>\n</w:instrText>
      </w:r>
      <w:r w:rsidR="00BF34A6" w:rsidRPr="009F7F88">
        <w:rPr>
          <w:rFonts w:hint="eastAsia"/>
          <w:color w:val="000000" w:themeColor="text1"/>
        </w:rPr>
        <w:instrText>非明确气凝胶，沾点边。</w:instrText>
      </w:r>
      <w:r w:rsidR="00BF34A6" w:rsidRPr="009F7F88">
        <w:rPr>
          <w:rFonts w:hint="eastAsia"/>
          <w:color w:val="000000" w:themeColor="text1"/>
        </w:rPr>
        <w:instrText>\n</w:instrText>
      </w:r>
      <w:r w:rsidR="00BF34A6" w:rsidRPr="009F7F88">
        <w:rPr>
          <w:rFonts w:hint="eastAsia"/>
          <w:color w:val="000000" w:themeColor="text1"/>
        </w:rPr>
        <w:instrText>冷冻干燥</w:instrText>
      </w:r>
      <w:r w:rsidR="00BF34A6" w:rsidRPr="009F7F88">
        <w:rPr>
          <w:rFonts w:hint="eastAsia"/>
          <w:color w:val="000000" w:themeColor="text1"/>
        </w:rPr>
        <w:instrText>\n</w:instrText>
      </w:r>
      <w:r w:rsidR="00BF34A6" w:rsidRPr="009F7F88">
        <w:rPr>
          <w:rFonts w:hint="eastAsia"/>
          <w:color w:val="000000" w:themeColor="text1"/>
        </w:rPr>
        <w:instrText>静电纺明胶</w:instrText>
      </w:r>
      <w:r w:rsidR="00BF34A6" w:rsidRPr="009F7F88">
        <w:rPr>
          <w:rFonts w:hint="eastAsia"/>
          <w:color w:val="000000" w:themeColor="text1"/>
        </w:rPr>
        <w:instrText>/</w:instrText>
      </w:r>
      <w:r w:rsidR="00BF34A6" w:rsidRPr="009F7F88">
        <w:rPr>
          <w:rFonts w:hint="eastAsia"/>
          <w:color w:val="000000" w:themeColor="text1"/>
        </w:rPr>
        <w:instrText>聚（乳酸</w:instrText>
      </w:r>
      <w:r w:rsidR="00BF34A6" w:rsidRPr="009F7F88">
        <w:rPr>
          <w:rFonts w:hint="eastAsia"/>
          <w:color w:val="000000" w:themeColor="text1"/>
        </w:rPr>
        <w:instrText xml:space="preserve"> - </w:instrText>
      </w:r>
      <w:r w:rsidR="00BF34A6" w:rsidRPr="009F7F88">
        <w:rPr>
          <w:rFonts w:hint="eastAsia"/>
          <w:color w:val="000000" w:themeColor="text1"/>
        </w:rPr>
        <w:instrText>共</w:instrText>
      </w:r>
      <w:r w:rsidR="00BF34A6" w:rsidRPr="009F7F88">
        <w:rPr>
          <w:rFonts w:hint="eastAsia"/>
          <w:color w:val="000000" w:themeColor="text1"/>
        </w:rPr>
        <w:instrText xml:space="preserve"> - </w:instrText>
      </w:r>
      <w:r w:rsidR="00BF34A6" w:rsidRPr="009F7F88">
        <w:rPr>
          <w:rFonts w:hint="eastAsia"/>
          <w:color w:val="000000" w:themeColor="text1"/>
        </w:rPr>
        <w:instrText>乙醇酸）</w:instrText>
      </w:r>
      <w:r w:rsidR="00BF34A6" w:rsidRPr="009F7F88">
        <w:rPr>
          <w:rFonts w:hint="eastAsia"/>
          <w:color w:val="000000" w:themeColor="text1"/>
        </w:rPr>
        <w:instrText>Gelatin/PLGA</w:instrText>
      </w:r>
      <w:r w:rsidR="00BF34A6" w:rsidRPr="009F7F88">
        <w:rPr>
          <w:rFonts w:hint="eastAsia"/>
          <w:color w:val="000000" w:themeColor="text1"/>
        </w:rPr>
        <w:instrText>纤维分散，</w:instrText>
      </w:r>
      <w:r w:rsidR="00BF34A6" w:rsidRPr="009F7F88">
        <w:rPr>
          <w:rFonts w:hint="eastAsia"/>
          <w:color w:val="000000" w:themeColor="text1"/>
        </w:rPr>
        <w:instrText>3D</w:instrText>
      </w:r>
      <w:r w:rsidR="00BF34A6" w:rsidRPr="009F7F88">
        <w:rPr>
          <w:rFonts w:hint="eastAsia"/>
          <w:color w:val="000000" w:themeColor="text1"/>
        </w:rPr>
        <w:instrText>打印成骨架</w:instrText>
      </w:r>
      <w:r w:rsidR="00BF34A6" w:rsidRPr="009F7F88">
        <w:rPr>
          <w:rFonts w:hint="eastAsia"/>
          <w:color w:val="000000" w:themeColor="text1"/>
        </w:rPr>
        <w:instrText>\n</w:instrText>
      </w:r>
      <w:r w:rsidR="00BF34A6" w:rsidRPr="009F7F88">
        <w:rPr>
          <w:rFonts w:hint="eastAsia"/>
          <w:color w:val="000000" w:themeColor="text1"/>
        </w:rPr>
        <w:instrText>用于软骨再生</w:instrText>
      </w:r>
      <w:r w:rsidR="00BF34A6" w:rsidRPr="009F7F88">
        <w:rPr>
          <w:rFonts w:hint="eastAsia"/>
          <w:color w:val="000000" w:themeColor="text1"/>
        </w:rPr>
        <w:instrText>","page":"107886","publisher":"The Authors","title":"Three-dimensional pri</w:instrText>
      </w:r>
      <w:r w:rsidR="00BF34A6" w:rsidRPr="009F7F88">
        <w:rPr>
          <w:color w:val="000000" w:themeColor="text1"/>
        </w:rPr>
        <w:instrText>nted electrospun fiber-based scaffold for cartilage regeneration","type":"article-journal","volume":"179"},"uris":["http://www.mendeley.com/documents/?uuid=8accaad7-589d-49ca-96b3-2e55a353f570"]}],"mendeley":{"formattedCitation":"&lt;sup&gt;19–23&lt;/sup&gt;","plainTextFormattedCitation":"19–23","previouslyFormattedCitation":"&lt;sup&gt;19–23&lt;/sup&gt;"},"properties":{"noteIndex":0},"schema":"https://github.com/citation-style-language/schema/raw/master/csl-citation.json"}</w:instrText>
      </w:r>
      <w:r w:rsidR="00A412C2" w:rsidRPr="009F7F88">
        <w:rPr>
          <w:color w:val="000000" w:themeColor="text1"/>
        </w:rPr>
        <w:fldChar w:fldCharType="separate"/>
      </w:r>
      <w:r w:rsidR="00BF34A6" w:rsidRPr="009F7F88">
        <w:rPr>
          <w:noProof/>
          <w:color w:val="000000" w:themeColor="text1"/>
          <w:vertAlign w:val="superscript"/>
        </w:rPr>
        <w:t>19–23</w:t>
      </w:r>
      <w:r w:rsidR="00A412C2" w:rsidRPr="009F7F88">
        <w:rPr>
          <w:color w:val="000000" w:themeColor="text1"/>
        </w:rPr>
        <w:fldChar w:fldCharType="end"/>
      </w:r>
    </w:p>
    <w:p w14:paraId="1528789A" w14:textId="5A8ECAEA" w:rsidR="008A4CFA" w:rsidRPr="009F7F88" w:rsidRDefault="008A4CFA" w:rsidP="00081136">
      <w:pPr>
        <w:pStyle w:val="RSCB02ArticleText"/>
        <w:ind w:firstLineChars="100" w:firstLine="194"/>
        <w:rPr>
          <w:color w:val="000000" w:themeColor="text1"/>
        </w:rPr>
      </w:pPr>
      <w:r w:rsidRPr="009F7F88">
        <w:rPr>
          <w:color w:val="000000" w:themeColor="text1"/>
        </w:rPr>
        <w:t xml:space="preserve">Based on the current landscape of aerogels using additive manufacturing technologies, the goal of this review is to provide a comprehensive overview of this rapidly growing research area, discussing the state-of-the-art science, technology and applications. In this review, we first briefly introduce aerogels and functional printing technology to the readers. Next, </w:t>
      </w:r>
      <w:r w:rsidR="001F7244" w:rsidRPr="009F7F88">
        <w:rPr>
          <w:color w:val="000000" w:themeColor="text1"/>
        </w:rPr>
        <w:t>in line with the current understanding and standard practices in the field</w:t>
      </w:r>
      <w:r w:rsidRPr="009F7F88">
        <w:rPr>
          <w:color w:val="000000" w:themeColor="text1"/>
        </w:rPr>
        <w:t>, we discuss the ink formulation and pertinent aerogel chemistry, printing considerations and processes, and various drying and post-treatment strategies. We then focus on the aerogel properties and their relevance to a wide range of application scopes. Finally, we provide a summary of research perspectives, critical hurdles and research opportunities. We hope that this review will help researchers in academia and industry to comprehensively understand the recent technical advancements and challenges in the field, and inspire new research directions and ideas</w:t>
      </w:r>
      <w:bookmarkEnd w:id="3"/>
      <w:r w:rsidRPr="009F7F88">
        <w:rPr>
          <w:color w:val="000000" w:themeColor="text1"/>
        </w:rPr>
        <w:t>.</w:t>
      </w:r>
    </w:p>
    <w:p w14:paraId="6C6DCC7D" w14:textId="77777777" w:rsidR="004118AE" w:rsidRPr="009F7F88" w:rsidRDefault="004118AE" w:rsidP="004118AE">
      <w:pPr>
        <w:pStyle w:val="RSCB04AHeadingSection"/>
        <w:rPr>
          <w:color w:val="000000" w:themeColor="text1"/>
          <w:w w:val="108"/>
        </w:rPr>
      </w:pPr>
      <w:bookmarkStart w:id="4" w:name="_Toc39868888"/>
      <w:r w:rsidRPr="009F7F88">
        <w:rPr>
          <w:color w:val="000000" w:themeColor="text1"/>
          <w:w w:val="108"/>
        </w:rPr>
        <w:t>2. Aerogels</w:t>
      </w:r>
      <w:bookmarkEnd w:id="4"/>
    </w:p>
    <w:p w14:paraId="13536C52" w14:textId="784FCA69" w:rsidR="006B7B55" w:rsidRPr="009F7F88" w:rsidRDefault="006B7B55" w:rsidP="006B7B55">
      <w:pPr>
        <w:pStyle w:val="RSCB02ArticleText"/>
        <w:rPr>
          <w:color w:val="000000" w:themeColor="text1"/>
        </w:rPr>
      </w:pPr>
      <w:bookmarkStart w:id="5" w:name="_Hlk41523742"/>
      <w:r w:rsidRPr="009F7F88">
        <w:rPr>
          <w:color w:val="000000" w:themeColor="text1"/>
        </w:rPr>
        <w:t xml:space="preserve">The word ‘aerogel’ originates from ‘gel’, a </w:t>
      </w:r>
      <w:r w:rsidR="00CB173A" w:rsidRPr="009F7F88">
        <w:rPr>
          <w:color w:val="000000" w:themeColor="text1"/>
        </w:rPr>
        <w:t xml:space="preserve">3D </w:t>
      </w:r>
      <w:r w:rsidRPr="009F7F88">
        <w:rPr>
          <w:color w:val="000000" w:themeColor="text1"/>
        </w:rPr>
        <w:t>solid network with liquid filled pores, prepared by sol-gel method. When the liquid in the pores of the gel is replaced by gas or air, the resulting light</w:t>
      </w:r>
      <w:r w:rsidR="00AE6D4D" w:rsidRPr="009F7F88">
        <w:rPr>
          <w:color w:val="000000" w:themeColor="text1"/>
        </w:rPr>
        <w:t>-</w:t>
      </w:r>
      <w:r w:rsidRPr="009F7F88">
        <w:rPr>
          <w:color w:val="000000" w:themeColor="text1"/>
        </w:rPr>
        <w:t>weight nano-framework structure is called aerogel.</w:t>
      </w:r>
      <w:bookmarkEnd w:id="5"/>
      <w:r w:rsidRPr="009F7F88">
        <w:rPr>
          <w:color w:val="000000" w:themeColor="text1"/>
        </w:rPr>
        <w:fldChar w:fldCharType="begin" w:fldLock="1"/>
      </w:r>
      <w:r w:rsidR="00BF34A6" w:rsidRPr="009F7F88">
        <w:rPr>
          <w:color w:val="000000" w:themeColor="text1"/>
        </w:rPr>
        <w:instrText>ADDIN CSL_CITATION {"citationItems":[{"id":"ITEM-1","itemData":{"DOI":"10.1038/127741a0","ISSN":"00280836","abstract":"Coherent Expanded Aerogels and Jellies. THE continuity of the liquid permeating jellies is demonstrated by diffusion, syneresis, and ultrafiltration, and the fact that the liquid may be replaced by other liquids of very diverse character indicates clearly that the gel structure may be independent of the liquid in which it is bathed. Hitherto the attempt to remove the liquid by evaporation has resulted in shrinkage so great that the effect upon the structure may be profound. Mr. Charles Learned and I, with the kindly assistance and advice of Prof. J. W. McBain, undertook to test the hypothesis that the liquid in a jelly can be replaced by a gas with little or no shrinkage. Our efforts have met with complete success. The procedure that we have adopted is as follows : The jelly is first formed in a suitable liquid in dilute form. The liquid is then replaced by another which does not dissolve the structure and has a reasonably low critical temperature. Alcohol has proved quite satisfactory for most of the inorganic gels, ether has advantages in the case of easily reduced substances, and propane was used for all of the organic jellies. In making the replacement, it is necessary that each liquid used be completely miscible with both that which precedes and that which follows it. For example, water may be replaced by alcohol and then by ether. Mere evaporation would inevitably cause shrinkage. However, the jelly is placed in a closed autoclave with an excess of liquid and the temperature is raised above the critical temperature of the liquid, while the pressure is maintained at all times at or above the vapour pressure, so that no evaporation of liquid can occur and consequently no contraction of the gel can be brought about by capillary forces at its surface. When the critical temperature is passed, the liquid has been converted directly into a permanent gas without discontinuity. The jelly has had no way of knowing that the liquid within its meshes has become a gas. All that remains is to allow the gas to escape, and there is left behind a coherent aerogel of unchanged volume. Silica aerogel with a density so low as 0.1 is very easy to prepare, and we have prepared some with a density of only 0.02. The silica aerogels are highly opalescent, although quite transparent ; they display a glassy fracture and small pieces emit a metallic ring when dropped. So far, we have prepared silica, alumina, nickel tartarate, stannic oxide, tungstic oxide, gelatine, agar, ni…","author":[{"dropping-particle":"","family":"Kistler","given":"S. S.","non-dropping-particle":"","parse-names":false,"suffix":""}],"container-title":"Nature","id":"ITEM-1","issue":"3211","issued":{"date-parts":[["1931"]]},"page":"741","title":"Coherent expanded aerogels and jellies","type":"article-journal","volume":"127"},"uris":["http://www.mendeley.com/documents/?uuid=86822888-2812-3252-803e-929117ede433"]}],"mendeley":{"formattedCitation":"&lt;sup&gt;24&lt;/sup&gt;","plainTextFormattedCitation":"24","previouslyFormattedCitation":"&lt;sup&gt;2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4</w:t>
      </w:r>
      <w:r w:rsidRPr="009F7F88">
        <w:rPr>
          <w:color w:val="000000" w:themeColor="text1"/>
        </w:rPr>
        <w:fldChar w:fldCharType="end"/>
      </w:r>
      <w:r w:rsidRPr="009F7F88">
        <w:rPr>
          <w:color w:val="000000" w:themeColor="text1"/>
        </w:rPr>
        <w:t xml:space="preserve"> </w:t>
      </w:r>
      <w:bookmarkStart w:id="6" w:name="_Hlk41523778"/>
      <w:r w:rsidRPr="009F7F88">
        <w:rPr>
          <w:color w:val="000000" w:themeColor="text1"/>
        </w:rPr>
        <w:t>‘Aerogel’ represents a broad description of the structure, and does not include restrictions on material compositions and preparation processes. The International Union of Pure and Applied Chemistry (IUPAC) defines a gel as a</w:t>
      </w:r>
      <w:bookmarkEnd w:id="6"/>
      <w:r w:rsidRPr="009F7F88">
        <w:rPr>
          <w:color w:val="000000" w:themeColor="text1"/>
        </w:rPr>
        <w:t xml:space="preserve"> “non-fluid colloidal network or polymer network that is expanded throughout its whole volume by a fluid” </w:t>
      </w:r>
      <w:r w:rsidRPr="009F7F88">
        <w:rPr>
          <w:rFonts w:hint="eastAsia"/>
          <w:color w:val="000000" w:themeColor="text1"/>
        </w:rPr>
        <w:t>and</w:t>
      </w:r>
      <w:r w:rsidRPr="009F7F88">
        <w:rPr>
          <w:color w:val="000000" w:themeColor="text1"/>
        </w:rPr>
        <w:t xml:space="preserve"> an aerogel as a “gel comprised of a microporous solid in which the dispersed phase is a gas. Microporous silica, microporous glass, and zeolites are common examples of aerogels”.</w:t>
      </w:r>
      <w:r w:rsidRPr="009F7F88">
        <w:rPr>
          <w:color w:val="000000" w:themeColor="text1"/>
        </w:rPr>
        <w:fldChar w:fldCharType="begin" w:fldLock="1"/>
      </w:r>
      <w:r w:rsidR="00BF34A6" w:rsidRPr="009F7F88">
        <w:rPr>
          <w:color w:val="000000" w:themeColor="text1"/>
        </w:rPr>
        <w:instrText>ADDIN CSL_CITATION {"citationItems":[{"id":"ITEM-1","itemData":{"DOI":"10.1351/pac200779101801","ISSN":"00334545","abstract":"This document defines terms related to the structure and processing of inorganic, polymeric, and inorganic-organic hybrid materials from precursors, through gels to solid products. It is divided into four sections - precursors, gels, solids, and processes - and the terms have been restricted to those most commonly encountered. For the sake of completeness and where they are already satisfactorily defined for the scope of this document, terms from other IUPAC publications have been used. Otherwise, the terms and their definitions have been assembled in consultation with experts in the relevant fields. The definitions are intended to assist the reader who is unfamiliar with sol-gel processing, ceramization, and related technologies and materials, and to serve as a guide to the use of standard terminology by those researching in these areas. © 2007 IUPAC.","author":[{"dropping-particle":"","family":"Alemán","given":"J.","non-dropping-particle":"","parse-names":false,"suffix":""},{"dropping-particle":"V.","family":"Chadwick","given":"A.","non-dropping-particle":"","parse-names":false,"suffix":""},{"dropping-particle":"","family":"He","given":"J.","non-dropping-particle":"","parse-names":false,"suffix":""},{"dropping-particle":"","family":"Hess","given":"M.","non-dropping-particle":"","parse-names":false,"suffix":""},{"dropping-particle":"","family":"Horie","given":"K.","non-dropping-particle":"","parse-names":false,"suffix":""},{"dropping-particle":"","family":"Jones","given":"R. G.","non-dropping-particle":"","parse-names":false,"suffix":""},{"dropping-particle":"","family":"Kratochvíl","given":"P.","non-dropping-particle":"","parse-names":false,"suffix":""},{"dropping-particle":"","family":"Meisel","given":"I.","non-dropping-particle":"","parse-names":false,"suffix":""},{"dropping-particle":"","family":"Mita","given":"I.","non-dropping-particle":"","parse-names":false,"suffix":""},{"dropping-particle":"","family":"Moad","given":"G.","non-dropping-particle":"","parse-names":false,"suffix":""},{"dropping-particle":"","family":"Penczek","given":"S.","non-dropping-particle":"","parse-names":false,"suffix":""},{"dropping-particle":"","family":"Stepto","given":"R. F.T.","non-dropping-particle":"","parse-names":false,"suffix":""}],"container-title":"Pure and Applied Chemistry","id":"ITEM-1","issue":"10","issued":{"date-parts":[["2007"]]},"page":"1801-1829","title":"Definitions of terms relating to the structure and processing of sols, gels, networks, and inorganic-organic hybrid materials (IUPAC recommendations 2007)","type":"article-journal","volume":"79"},"uris":["http://www.mendeley.com/documents/?uuid=2b9ba5d2-92ca-46f9-9a24-d26b5cd58ac3"]}],"mendeley":{"formattedCitation":"&lt;sup&gt;25&lt;/sup&gt;","plainTextFormattedCitation":"25","previouslyFormattedCitation":"&lt;sup&gt;25&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5</w:t>
      </w:r>
      <w:r w:rsidRPr="009F7F88">
        <w:rPr>
          <w:color w:val="000000" w:themeColor="text1"/>
        </w:rPr>
        <w:fldChar w:fldCharType="end"/>
      </w:r>
      <w:r w:rsidRPr="009F7F88">
        <w:rPr>
          <w:color w:val="000000" w:themeColor="text1"/>
        </w:rPr>
        <w:t xml:space="preserve"> </w:t>
      </w:r>
      <w:bookmarkStart w:id="7" w:name="_Hlk41524121"/>
      <w:r w:rsidRPr="009F7F88">
        <w:rPr>
          <w:color w:val="000000" w:themeColor="text1"/>
        </w:rPr>
        <w:t>But this definition is really too broad and may sometime cause confusion</w:t>
      </w:r>
      <w:r w:rsidR="002C5081" w:rsidRPr="009F7F88">
        <w:rPr>
          <w:color w:val="000000" w:themeColor="text1"/>
        </w:rPr>
        <w:t>s</w:t>
      </w:r>
      <w:r w:rsidRPr="009F7F88">
        <w:rPr>
          <w:color w:val="000000" w:themeColor="text1"/>
        </w:rPr>
        <w:t xml:space="preserve"> because it is inappropriately defined as microporous (˂ 2 nm), and without specific numerical </w:t>
      </w:r>
      <w:r w:rsidRPr="009F7F88">
        <w:rPr>
          <w:rFonts w:hint="eastAsia"/>
          <w:color w:val="000000" w:themeColor="text1"/>
        </w:rPr>
        <w:t>restriction</w:t>
      </w:r>
      <w:r w:rsidR="00AE6D4D" w:rsidRPr="009F7F88">
        <w:rPr>
          <w:color w:val="000000" w:themeColor="text1"/>
        </w:rPr>
        <w:t>s</w:t>
      </w:r>
      <w:r w:rsidRPr="009F7F88">
        <w:rPr>
          <w:color w:val="000000" w:themeColor="text1"/>
        </w:rPr>
        <w:t xml:space="preserve"> to the porosity (the volume fraction of voids over a total volume).</w:t>
      </w:r>
      <w:bookmarkEnd w:id="7"/>
      <w:r w:rsidRPr="009F7F88">
        <w:rPr>
          <w:color w:val="000000" w:themeColor="text1"/>
        </w:rPr>
        <w:t xml:space="preserve"> In their Review, Pierre A.C. </w:t>
      </w:r>
      <w:r w:rsidRPr="009F7F88">
        <w:rPr>
          <w:i/>
          <w:iCs/>
          <w:color w:val="000000" w:themeColor="text1"/>
        </w:rPr>
        <w:t>et al</w:t>
      </w:r>
      <w:r w:rsidRPr="009F7F88">
        <w:rPr>
          <w:color w:val="000000" w:themeColor="text1"/>
        </w:rPr>
        <w:t xml:space="preserve">. suggested that aerogels </w:t>
      </w:r>
      <w:r w:rsidR="00AE6D4D" w:rsidRPr="009F7F88">
        <w:rPr>
          <w:color w:val="000000" w:themeColor="text1"/>
        </w:rPr>
        <w:t xml:space="preserve">are </w:t>
      </w:r>
      <w:r w:rsidRPr="009F7F88">
        <w:rPr>
          <w:color w:val="000000" w:themeColor="text1"/>
        </w:rPr>
        <w:t xml:space="preserve">dried gels with a very high relative pore volume </w:t>
      </w:r>
      <w:r w:rsidR="00AE6D4D" w:rsidRPr="009F7F88">
        <w:rPr>
          <w:color w:val="000000" w:themeColor="text1"/>
        </w:rPr>
        <w:t xml:space="preserve">(&gt; </w:t>
      </w:r>
      <w:r w:rsidRPr="009F7F88">
        <w:rPr>
          <w:color w:val="000000" w:themeColor="text1"/>
        </w:rPr>
        <w:t>90%</w:t>
      </w:r>
      <w:r w:rsidR="00AE6D4D" w:rsidRPr="009F7F88">
        <w:rPr>
          <w:color w:val="000000" w:themeColor="text1"/>
        </w:rPr>
        <w:t>)</w:t>
      </w:r>
      <w:r w:rsidRPr="009F7F88">
        <w:rPr>
          <w:color w:val="000000" w:themeColor="text1"/>
        </w:rPr>
        <w:t>.</w:t>
      </w:r>
      <w:r w:rsidR="002F5E88" w:rsidRPr="009F7F88">
        <w:rPr>
          <w:color w:val="000000" w:themeColor="text1"/>
        </w:rPr>
        <w:fldChar w:fldCharType="begin" w:fldLock="1"/>
      </w:r>
      <w:r w:rsidR="00BF34A6" w:rsidRPr="009F7F88">
        <w:rPr>
          <w:color w:val="000000" w:themeColor="text1"/>
        </w:rPr>
        <w:instrText>ADDIN CSL_CITATION {"citationItems":[{"id":"ITEM-1","itemData":{"DOI":"10.1021/cr0101306","ISSN":"00092665","author":[{"dropping-particle":"","family":"Pierre","given":"Alain C.","non-dropping-particle":"","parse-names":false,"suffix":""},{"dropping-particle":"","family":"Pajonk","given":"Gerard M.","non-dropping-particle":"","parse-names":false,"suffix":""}],"container-title":"Chemical Reviews","id":"ITEM-1","issue":"11","issued":{"date-parts":[["2002"]]},"page":"4243-4265","title":"Chemistry of aerogels and their applications","type":"article-journal","volume":"102"},"uris":["http://www.mendeley.com/documents/?uuid=38dbd5ed-519d-30dc-911d-36699cc60b27"]}],"mendeley":{"formattedCitation":"&lt;sup&gt;26&lt;/sup&gt;","plainTextFormattedCitation":"26","previouslyFormattedCitation":"&lt;sup&gt;26&lt;/sup&gt;"},"properties":{"noteIndex":0},"schema":"https://github.com/citation-style-language/schema/raw/master/csl-citation.json"}</w:instrText>
      </w:r>
      <w:r w:rsidR="002F5E88" w:rsidRPr="009F7F88">
        <w:rPr>
          <w:color w:val="000000" w:themeColor="text1"/>
        </w:rPr>
        <w:fldChar w:fldCharType="separate"/>
      </w:r>
      <w:r w:rsidR="00BF34A6" w:rsidRPr="009F7F88">
        <w:rPr>
          <w:noProof/>
          <w:color w:val="000000" w:themeColor="text1"/>
          <w:vertAlign w:val="superscript"/>
        </w:rPr>
        <w:t>26</w:t>
      </w:r>
      <w:r w:rsidR="002F5E88" w:rsidRPr="009F7F88">
        <w:rPr>
          <w:color w:val="000000" w:themeColor="text1"/>
        </w:rPr>
        <w:fldChar w:fldCharType="end"/>
      </w:r>
      <w:r w:rsidRPr="009F7F88">
        <w:rPr>
          <w:color w:val="000000" w:themeColor="text1"/>
        </w:rPr>
        <w:t xml:space="preserve"> Ziegler C. </w:t>
      </w:r>
      <w:r w:rsidRPr="009F7F88">
        <w:rPr>
          <w:i/>
          <w:iCs/>
          <w:color w:val="000000" w:themeColor="text1"/>
        </w:rPr>
        <w:t>et al</w:t>
      </w:r>
      <w:r w:rsidRPr="009F7F88">
        <w:rPr>
          <w:color w:val="000000" w:themeColor="text1"/>
        </w:rPr>
        <w:t>. suggested that an aerogel is a solid with meso- (2-50 nm) and macropores (˃ 50 nm) with diameters up to a few hundred nanometres and a porosity of more than 95% in which the dispersed phase is a gas.</w:t>
      </w:r>
      <w:r w:rsidR="002F5E88" w:rsidRPr="009F7F88">
        <w:rPr>
          <w:color w:val="000000" w:themeColor="text1"/>
        </w:rPr>
        <w:fldChar w:fldCharType="begin" w:fldLock="1"/>
      </w:r>
      <w:r w:rsidR="00BF34A6" w:rsidRPr="009F7F88">
        <w:rPr>
          <w:color w:val="000000" w:themeColor="text1"/>
        </w:rPr>
        <w:instrText>ADDIN CSL_CITATION {"citationItems":[{"id":"ITEM-1","itemData":{"DOI":"10.1002/anie.201611552","ISSN":"15213773","abstract":"Essentially, the term aerogel describes a special geometric structure of matter. It is neither limited to any material nor to any synthesis procedure. Hence, the possible variety of materials and therefore the multitude of their applications are almost unbounded. In fact, the same applies for nanoparticles. These are also just defined by their geometrical properties. In the past few decades nano-sized materials have been intensively studied and possible applications appeared in nearly all areas of natural sciences. To date a large variety of metal, semiconductor, oxide, and other nanoparticles are available from colloidal synthesis. However, for many applications of these materials an assembly into macroscopic structures is needed. Here we present a comprehensive picture of the developments that enabled the fusion of the colloidal nanoparticle and the aerogel world. This became possible by the controlled destabilization of pre-formed nanoparticles, which leads to their assembly into three-dimensional macroscopic networks. This revolutionary approach makes it possible to use precisely controlled nanoparticles as building blocks for macroscopic porous structures with programmable properties.","author":[{"dropping-particle":"","family":"Ziegler","given":"Christoph","non-dropping-particle":"","parse-names":false,"suffix":""},{"dropping-particle":"","family":"Wolf","given":"André","non-dropping-particle":"","parse-names":false,"suffix":""},{"dropping-particle":"","family":"Liu","given":"Wei","non-dropping-particle":"","parse-names":false,"suffix":""},{"dropping-particle":"","family":"Herrmann","given":"Anne Kristin","non-dropping-particle":"","parse-names":false,"suffix":""},{"dropping-particle":"","family":"Gaponik","given":"Nikolai","non-dropping-particle":"","parse-names":false,"suffix":""},{"dropping-particle":"","family":"Eychmüller","given":"Alexander","non-dropping-particle":"","p</w:instrText>
      </w:r>
      <w:r w:rsidR="00BF34A6" w:rsidRPr="009F7F88">
        <w:rPr>
          <w:rFonts w:hint="eastAsia"/>
          <w:color w:val="000000" w:themeColor="text1"/>
        </w:rPr>
        <w:instrText>arse-names":false,"suffix":""}],"container-title":"Angewandte Chemie - International Edition","id":"ITEM-1","issue":"43","issued":{"date-parts":[["2017"]]},"note":"</w:instrText>
      </w:r>
      <w:r w:rsidR="00BF34A6" w:rsidRPr="009F7F88">
        <w:rPr>
          <w:rFonts w:hint="eastAsia"/>
          <w:color w:val="000000" w:themeColor="text1"/>
        </w:rPr>
        <w:instrText>有关于气凝胶多种定义的讨论</w:instrText>
      </w:r>
      <w:r w:rsidR="00BF34A6" w:rsidRPr="009F7F88">
        <w:rPr>
          <w:rFonts w:hint="eastAsia"/>
          <w:color w:val="000000" w:themeColor="text1"/>
        </w:rPr>
        <w:instrText>\n</w:instrText>
      </w:r>
      <w:r w:rsidR="00BF34A6" w:rsidRPr="009F7F88">
        <w:rPr>
          <w:rFonts w:hint="eastAsia"/>
          <w:color w:val="000000" w:themeColor="text1"/>
        </w:rPr>
        <w:instrText>有精美的气凝胶工艺过程图</w:instrText>
      </w:r>
      <w:r w:rsidR="00BF34A6" w:rsidRPr="009F7F88">
        <w:rPr>
          <w:rFonts w:hint="eastAsia"/>
          <w:color w:val="000000" w:themeColor="text1"/>
        </w:rPr>
        <w:instrText>","page":"13200-13221","title":"Modern Inorganic Aerogels","type</w:instrText>
      </w:r>
      <w:r w:rsidR="00BF34A6" w:rsidRPr="009F7F88">
        <w:rPr>
          <w:color w:val="000000" w:themeColor="text1"/>
        </w:rPr>
        <w:instrText>":"article-journal","volume":"56"},"uris":["http://www.mendeley.com/documents/?uuid=874a622d-a36d-4568-ac45-ac1ce9f5fc0b"]}],"mendeley":{"formattedCitation":"&lt;sup&gt;27&lt;/sup&gt;","plainTextFormattedCitation":"27","previouslyFormattedCitation":"&lt;sup&gt;27&lt;/sup&gt;"},"properties":{"noteIndex":0},"schema":"https://github.com/citation-style-language/schema/raw/master/csl-citation.json"}</w:instrText>
      </w:r>
      <w:r w:rsidR="002F5E88" w:rsidRPr="009F7F88">
        <w:rPr>
          <w:color w:val="000000" w:themeColor="text1"/>
        </w:rPr>
        <w:fldChar w:fldCharType="separate"/>
      </w:r>
      <w:r w:rsidR="00BF34A6" w:rsidRPr="009F7F88">
        <w:rPr>
          <w:noProof/>
          <w:color w:val="000000" w:themeColor="text1"/>
          <w:vertAlign w:val="superscript"/>
        </w:rPr>
        <w:t>27</w:t>
      </w:r>
      <w:r w:rsidR="002F5E88" w:rsidRPr="009F7F88">
        <w:rPr>
          <w:color w:val="000000" w:themeColor="text1"/>
        </w:rPr>
        <w:fldChar w:fldCharType="end"/>
      </w:r>
      <w:r w:rsidRPr="009F7F88">
        <w:rPr>
          <w:color w:val="000000" w:themeColor="text1"/>
        </w:rPr>
        <w:t xml:space="preserve"> At present, the industrial community generally considers </w:t>
      </w:r>
      <w:r w:rsidR="00AE6D4D" w:rsidRPr="009F7F88">
        <w:rPr>
          <w:color w:val="000000" w:themeColor="text1"/>
        </w:rPr>
        <w:t>aerogels as</w:t>
      </w:r>
      <w:r w:rsidRPr="009F7F88">
        <w:rPr>
          <w:color w:val="000000" w:themeColor="text1"/>
        </w:rPr>
        <w:t xml:space="preserve"> “an open-celled, mesoporous, solid foam that is composed of a network of interconnected nanostructures and exhibits a porosity of no less than 50%”.</w:t>
      </w:r>
      <w:r w:rsidRPr="009F7F88">
        <w:rPr>
          <w:color w:val="000000" w:themeColor="text1"/>
        </w:rPr>
        <w:fldChar w:fldCharType="begin" w:fldLock="1"/>
      </w:r>
      <w:r w:rsidR="00BF34A6" w:rsidRPr="009F7F88">
        <w:rPr>
          <w:color w:val="000000" w:themeColor="text1"/>
        </w:rPr>
        <w:instrText>ADDIN CSL_CITATION {"citationItems":[{"id":"ITEM-1","itemData":{"URL":"http://www.aerogel.org/?p=3","accessed":{"date-parts":[["2020","5","21"]]},"id":"ITEM-1","issued":{"date-parts":[["0"]]},"title":"Aerogel.org » What is Aerogel?","type":"webpage"},"uris":["http://www.mendeley.com/documents/?uuid=1aa5d957-432c-3f69-9940-80243bc0917a"]}],"mendeley":{"formattedCitation":"&lt;sup&gt;28&lt;/sup&gt;","plainTextFormattedCitation":"28","previouslyFormattedCitation":"&lt;sup&gt;28&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8</w:t>
      </w:r>
      <w:r w:rsidRPr="009F7F88">
        <w:rPr>
          <w:color w:val="000000" w:themeColor="text1"/>
        </w:rPr>
        <w:fldChar w:fldCharType="end"/>
      </w:r>
      <w:r w:rsidRPr="009F7F88">
        <w:rPr>
          <w:color w:val="000000" w:themeColor="text1"/>
        </w:rPr>
        <w:t xml:space="preserve"> However, with the rapid development of porous structure</w:t>
      </w:r>
      <w:r w:rsidR="001F7244" w:rsidRPr="009F7F88">
        <w:rPr>
          <w:color w:val="000000" w:themeColor="text1"/>
        </w:rPr>
        <w:t>s</w:t>
      </w:r>
      <w:r w:rsidRPr="009F7F88">
        <w:rPr>
          <w:color w:val="000000" w:themeColor="text1"/>
        </w:rPr>
        <w:t xml:space="preserve"> based on nanomaterials, there is also a recent trend of </w:t>
      </w:r>
      <w:r w:rsidR="001F7244" w:rsidRPr="009F7F88">
        <w:rPr>
          <w:color w:val="000000" w:themeColor="text1"/>
        </w:rPr>
        <w:t>describing</w:t>
      </w:r>
      <w:r w:rsidRPr="009F7F88">
        <w:rPr>
          <w:color w:val="000000" w:themeColor="text1"/>
        </w:rPr>
        <w:t xml:space="preserve"> low-density bulk materials composed of uniformly dispersed </w:t>
      </w:r>
      <w:r w:rsidR="00CB173A" w:rsidRPr="009F7F88">
        <w:rPr>
          <w:color w:val="000000" w:themeColor="text1"/>
        </w:rPr>
        <w:t>one-dimensional (</w:t>
      </w:r>
      <w:r w:rsidRPr="009F7F88">
        <w:rPr>
          <w:color w:val="000000" w:themeColor="text1"/>
        </w:rPr>
        <w:t>1D</w:t>
      </w:r>
      <w:r w:rsidR="00CB173A" w:rsidRPr="009F7F88">
        <w:rPr>
          <w:color w:val="000000" w:themeColor="text1"/>
        </w:rPr>
        <w:t>)</w:t>
      </w:r>
      <w:r w:rsidRPr="009F7F88">
        <w:rPr>
          <w:color w:val="000000" w:themeColor="text1"/>
        </w:rPr>
        <w:t xml:space="preserve"> </w:t>
      </w:r>
      <w:proofErr w:type="spellStart"/>
      <w:r w:rsidRPr="009F7F88">
        <w:rPr>
          <w:color w:val="000000" w:themeColor="text1"/>
        </w:rPr>
        <w:t>nanofibres</w:t>
      </w:r>
      <w:proofErr w:type="spellEnd"/>
      <w:r w:rsidRPr="009F7F88">
        <w:rPr>
          <w:color w:val="000000" w:themeColor="text1"/>
        </w:rPr>
        <w:t xml:space="preserve"> or </w:t>
      </w:r>
      <w:r w:rsidR="00CB173A" w:rsidRPr="009F7F88">
        <w:rPr>
          <w:color w:val="000000" w:themeColor="text1"/>
        </w:rPr>
        <w:t>two-dimensional (</w:t>
      </w:r>
      <w:r w:rsidRPr="009F7F88">
        <w:rPr>
          <w:color w:val="000000" w:themeColor="text1"/>
        </w:rPr>
        <w:t>2D</w:t>
      </w:r>
      <w:r w:rsidR="00CB173A" w:rsidRPr="009F7F88">
        <w:rPr>
          <w:color w:val="000000" w:themeColor="text1"/>
        </w:rPr>
        <w:t>)</w:t>
      </w:r>
      <w:r w:rsidRPr="009F7F88">
        <w:rPr>
          <w:color w:val="000000" w:themeColor="text1"/>
        </w:rPr>
        <w:t xml:space="preserve"> nanosheets (such as graphene nanosheets or metal nanowires) as aerogels.</w:t>
      </w:r>
      <w:r w:rsidRPr="009F7F88">
        <w:rPr>
          <w:color w:val="000000" w:themeColor="text1"/>
        </w:rPr>
        <w:fldChar w:fldCharType="begin" w:fldLock="1"/>
      </w:r>
      <w:r w:rsidR="00BF34A6" w:rsidRPr="009F7F88">
        <w:rPr>
          <w:color w:val="000000" w:themeColor="text1"/>
        </w:rPr>
        <w:instrText>ADDIN CSL_CITATION {"citationItems":[{"id":"ITEM-1","itemData":{"DOI":"10.1038/srep00849","ISSN":"20452322","abstract":"Aerogels have numerous applications due to their high surface area and low densities. However, creating aerogels from a large variety of materials has remained an outstanding challenge. Here, we report a new methodology to enable aerogel production with a wide range of materials. The method is based on the assembly of anisotropic nano-objects (one-dimensional (1D) nanotubes, nanowires, or two-dimensional (2D) nanosheets) into a cross-linking network from their colloidal suspensions at the transition from the semi-dilute to the isotropic concentrated regime. The resultant aerogels have highly porous and ultrafine three-dimensional (3D) networks consisting of 1D (Ag, Si, MnO2, single-walled carbon nanotubes (SWNTs)) and 2D materials (MoS2, graphene, h-BN) with high surface areas, low densities, and high electrical conductivities. This method opens up a facile route for aerogel production with a wide variety of materials and tremendous opportunities for bio-scaffold, energy storage, thermoelectric, catalysis, and hydrogen storage applications. © 2012 Macmillan Publishers Limited. All rights reserved.","author":[{"dropping-particle":"","family":"Jung","given":"Sung Mi","non-dropping-particle":"","parse-names":false,"suffix":""},{"dropping-particle":"","family":"Jung","given":"Hyun Young","non-dropping-particle":"","parse-names":false,"suffix":""},{"dropping-particle":"","family":"Dresselhaus","given":"Mildred S.","non-dropping-particle":"","parse-names":false,"suffix":""},{"dropping-particle":"","family":"Jung","given":"Yung Joon","non-dropping-particle":"","parse-names":false,"suffix":""},{"dropping-particle":"","family":"Kong","given":"Jing","non-dropping-particle":"","parse-names":false,"suffix":""}],"container-title":"Scientific Reports","id":"ITEM-1","issue":"1","issued":{"date-parts":[["2012"]]},"page":"849","publisher":"Nature Publishing Group","title":"A facile route for 3D aerogels from nanostructured 1D and 2D materials","type":"article-journal","volume":"2"},"uris":["http://www.mendeley.com/documents/?uuid=e89094b5-fdbd-3c9c-98e6-001797e9906d"]}],"mendeley":{"formattedCitation":"&lt;sup&gt;29&lt;/sup&gt;","plainTextFormattedCitation":"29","previouslyFormattedCitation":"&lt;sup&gt;2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9</w:t>
      </w:r>
      <w:r w:rsidRPr="009F7F88">
        <w:rPr>
          <w:color w:val="000000" w:themeColor="text1"/>
        </w:rPr>
        <w:fldChar w:fldCharType="end"/>
      </w:r>
      <w:r w:rsidRPr="009F7F88">
        <w:rPr>
          <w:color w:val="000000" w:themeColor="text1"/>
        </w:rPr>
        <w:t xml:space="preserve"> </w:t>
      </w:r>
      <w:r w:rsidR="00C63D0A" w:rsidRPr="009F7F88">
        <w:rPr>
          <w:color w:val="000000" w:themeColor="text1"/>
        </w:rPr>
        <w:t>These 1D and 2D material aerogels display highly porous networks with pore sizes in the range of a few hundred nanometres to a few micrometres</w:t>
      </w:r>
      <w:r w:rsidRPr="009F7F88">
        <w:rPr>
          <w:color w:val="000000" w:themeColor="text1"/>
        </w:rPr>
        <w:t>, which is much larger than mesoporous structure</w:t>
      </w:r>
      <w:r w:rsidR="00AE6D4D" w:rsidRPr="009F7F88">
        <w:rPr>
          <w:color w:val="000000" w:themeColor="text1"/>
        </w:rPr>
        <w:t>s</w:t>
      </w:r>
      <w:r w:rsidRPr="009F7F88">
        <w:rPr>
          <w:color w:val="000000" w:themeColor="text1"/>
        </w:rPr>
        <w:t xml:space="preserve">. It can be seen that the above </w:t>
      </w:r>
      <w:r w:rsidRPr="009F7F88">
        <w:rPr>
          <w:color w:val="000000" w:themeColor="text1"/>
        </w:rPr>
        <w:t>definitions focus on pore sizes (micro-, meso-, macro-pore) and porosities (</w:t>
      </w:r>
      <w:r w:rsidRPr="009F7F88">
        <w:rPr>
          <w:i/>
          <w:iCs/>
          <w:color w:val="000000" w:themeColor="text1"/>
        </w:rPr>
        <w:t>e.g.</w:t>
      </w:r>
      <w:r w:rsidR="004A4378" w:rsidRPr="009F7F88">
        <w:rPr>
          <w:color w:val="000000" w:themeColor="text1"/>
        </w:rPr>
        <w:t>,</w:t>
      </w:r>
      <w:r w:rsidRPr="009F7F88">
        <w:rPr>
          <w:color w:val="000000" w:themeColor="text1"/>
        </w:rPr>
        <w:t xml:space="preserve"> 50, 90, 95 %) but ignore the definition from the solid skeleton structure. Moreover, there is no uniform standard applied to these definitions, which may lead to </w:t>
      </w:r>
      <w:r w:rsidR="00EB17C4" w:rsidRPr="009F7F88">
        <w:rPr>
          <w:color w:val="000000" w:themeColor="text1"/>
        </w:rPr>
        <w:t xml:space="preserve">overly </w:t>
      </w:r>
      <w:r w:rsidRPr="009F7F88">
        <w:rPr>
          <w:color w:val="000000" w:themeColor="text1"/>
        </w:rPr>
        <w:t>strict or broad scope.</w:t>
      </w:r>
    </w:p>
    <w:p w14:paraId="2126220A" w14:textId="77777777" w:rsidR="00FC7E62" w:rsidRPr="009F7F88" w:rsidRDefault="00756914" w:rsidP="00081136">
      <w:pPr>
        <w:pStyle w:val="RSCB02ArticleText"/>
        <w:ind w:firstLineChars="100" w:firstLine="194"/>
        <w:rPr>
          <w:color w:val="000000" w:themeColor="text1"/>
        </w:rPr>
      </w:pPr>
      <w:r w:rsidRPr="009F7F88">
        <w:rPr>
          <w:color w:val="000000" w:themeColor="text1"/>
        </w:rPr>
        <w:t xml:space="preserve">Therefore, to clarify the scope of this review, we feel that it is necessary to briefly discuss the definition of aerogels, from both a structural and porosity standpoint. We recommend that materials that meet both the following statements can be called aerogels: </w:t>
      </w:r>
      <w:r w:rsidRPr="009F7F88">
        <w:rPr>
          <w:color w:val="000000" w:themeColor="text1"/>
        </w:rPr>
        <w:fldChar w:fldCharType="begin"/>
      </w:r>
      <w:r w:rsidRPr="009F7F88">
        <w:rPr>
          <w:color w:val="000000" w:themeColor="text1"/>
        </w:rPr>
        <w:instrText xml:space="preserve"> = 1 \* roman </w:instrText>
      </w:r>
      <w:r w:rsidRPr="009F7F88">
        <w:rPr>
          <w:color w:val="000000" w:themeColor="text1"/>
        </w:rPr>
        <w:fldChar w:fldCharType="separate"/>
      </w:r>
      <w:r w:rsidRPr="009F7F88">
        <w:rPr>
          <w:noProof/>
          <w:color w:val="000000" w:themeColor="text1"/>
        </w:rPr>
        <w:t>i</w:t>
      </w:r>
      <w:r w:rsidRPr="009F7F88">
        <w:rPr>
          <w:color w:val="000000" w:themeColor="text1"/>
        </w:rPr>
        <w:fldChar w:fldCharType="end"/>
      </w:r>
      <w:r w:rsidRPr="009F7F88">
        <w:rPr>
          <w:color w:val="000000" w:themeColor="text1"/>
        </w:rPr>
        <w:t xml:space="preserve">) </w:t>
      </w:r>
      <w:r w:rsidR="00FC7E62" w:rsidRPr="009F7F88">
        <w:rPr>
          <w:color w:val="000000" w:themeColor="text1"/>
        </w:rPr>
        <w:t>S</w:t>
      </w:r>
      <w:r w:rsidRPr="009F7F88">
        <w:rPr>
          <w:color w:val="000000" w:themeColor="text1"/>
        </w:rPr>
        <w:t xml:space="preserve">olids are uniformly dispersed in the whole structure and are connected through nanostructures (nanoparticles, </w:t>
      </w:r>
      <w:proofErr w:type="spellStart"/>
      <w:r w:rsidRPr="009F7F88">
        <w:rPr>
          <w:color w:val="000000" w:themeColor="text1"/>
        </w:rPr>
        <w:t>nanofibres</w:t>
      </w:r>
      <w:proofErr w:type="spellEnd"/>
      <w:r w:rsidRPr="009F7F88">
        <w:rPr>
          <w:color w:val="000000" w:themeColor="text1"/>
        </w:rPr>
        <w:t>, or nanosheets with</w:t>
      </w:r>
      <w:bookmarkStart w:id="8" w:name="_Hlk41526012"/>
      <w:r w:rsidRPr="009F7F88">
        <w:rPr>
          <w:color w:val="000000" w:themeColor="text1"/>
        </w:rPr>
        <w:t xml:space="preserve"> at least one dimension being &lt;100 nanometres</w:t>
      </w:r>
      <w:bookmarkEnd w:id="8"/>
      <w:r w:rsidRPr="009F7F88">
        <w:rPr>
          <w:color w:val="000000" w:themeColor="text1"/>
        </w:rPr>
        <w:t xml:space="preserve">). </w:t>
      </w:r>
      <w:r w:rsidRPr="009F7F88">
        <w:rPr>
          <w:color w:val="000000" w:themeColor="text1"/>
        </w:rPr>
        <w:fldChar w:fldCharType="begin"/>
      </w:r>
      <w:r w:rsidRPr="009F7F88">
        <w:rPr>
          <w:color w:val="000000" w:themeColor="text1"/>
        </w:rPr>
        <w:instrText xml:space="preserve"> = 2 \* roman </w:instrText>
      </w:r>
      <w:r w:rsidRPr="009F7F88">
        <w:rPr>
          <w:color w:val="000000" w:themeColor="text1"/>
        </w:rPr>
        <w:fldChar w:fldCharType="separate"/>
      </w:r>
      <w:r w:rsidRPr="009F7F88">
        <w:rPr>
          <w:noProof/>
          <w:color w:val="000000" w:themeColor="text1"/>
        </w:rPr>
        <w:t>ii</w:t>
      </w:r>
      <w:r w:rsidRPr="009F7F88">
        <w:rPr>
          <w:color w:val="000000" w:themeColor="text1"/>
        </w:rPr>
        <w:fldChar w:fldCharType="end"/>
      </w:r>
      <w:r w:rsidRPr="009F7F88">
        <w:rPr>
          <w:color w:val="000000" w:themeColor="text1"/>
        </w:rPr>
        <w:t xml:space="preserve">) The pores formed between the solids are open, filled with gas, and the porosity is no less than 50%. This definition covers all the examples discussed in this review. </w:t>
      </w:r>
    </w:p>
    <w:p w14:paraId="58A37F31" w14:textId="774AEE42" w:rsidR="006B7B55" w:rsidRPr="009F7F88" w:rsidRDefault="00FC7E62" w:rsidP="00081136">
      <w:pPr>
        <w:pStyle w:val="RSCB02ArticleText"/>
        <w:ind w:firstLineChars="100" w:firstLine="194"/>
        <w:rPr>
          <w:color w:val="000000" w:themeColor="text1"/>
        </w:rPr>
      </w:pPr>
      <w:r w:rsidRPr="009F7F88">
        <w:rPr>
          <w:color w:val="000000" w:themeColor="text1"/>
        </w:rPr>
        <w:t>With this above definition in mind, i</w:t>
      </w:r>
      <w:r w:rsidR="00756914" w:rsidRPr="009F7F88">
        <w:rPr>
          <w:color w:val="000000" w:themeColor="text1"/>
        </w:rPr>
        <w:t xml:space="preserve">n this section, </w:t>
      </w:r>
      <w:r w:rsidRPr="009F7F88">
        <w:rPr>
          <w:color w:val="000000" w:themeColor="text1"/>
        </w:rPr>
        <w:t xml:space="preserve">we introduce </w:t>
      </w:r>
      <w:r w:rsidR="00756914" w:rsidRPr="009F7F88">
        <w:rPr>
          <w:color w:val="000000" w:themeColor="text1"/>
        </w:rPr>
        <w:t>typical aerogel types, their various physical properties (including mechanical, electrical, optical, a</w:t>
      </w:r>
      <w:r w:rsidR="008429FD" w:rsidRPr="009F7F88">
        <w:rPr>
          <w:color w:val="000000" w:themeColor="text1"/>
        </w:rPr>
        <w:t>d</w:t>
      </w:r>
      <w:r w:rsidR="00756914" w:rsidRPr="009F7F88">
        <w:rPr>
          <w:color w:val="000000" w:themeColor="text1"/>
        </w:rPr>
        <w:t>sorption, thermal, chemical, and bio-compatibility), and the</w:t>
      </w:r>
      <w:r w:rsidR="00AD7835" w:rsidRPr="009F7F88">
        <w:rPr>
          <w:color w:val="000000" w:themeColor="text1"/>
        </w:rPr>
        <w:t>ir</w:t>
      </w:r>
      <w:r w:rsidR="00756914" w:rsidRPr="009F7F88">
        <w:rPr>
          <w:color w:val="000000" w:themeColor="text1"/>
        </w:rPr>
        <w:t xml:space="preserve"> traditional preparation process</w:t>
      </w:r>
      <w:r w:rsidRPr="009F7F88">
        <w:rPr>
          <w:color w:val="000000" w:themeColor="text1"/>
        </w:rPr>
        <w:t>es</w:t>
      </w:r>
      <w:r w:rsidR="00756914" w:rsidRPr="009F7F88">
        <w:rPr>
          <w:color w:val="000000" w:themeColor="text1"/>
        </w:rPr>
        <w:t xml:space="preserve"> and shaping method</w:t>
      </w:r>
      <w:r w:rsidRPr="009F7F88">
        <w:rPr>
          <w:color w:val="000000" w:themeColor="text1"/>
        </w:rPr>
        <w:t>s</w:t>
      </w:r>
      <w:r w:rsidR="00756914" w:rsidRPr="009F7F88">
        <w:rPr>
          <w:color w:val="000000" w:themeColor="text1"/>
        </w:rPr>
        <w:t>.</w:t>
      </w:r>
    </w:p>
    <w:p w14:paraId="7E928FBA" w14:textId="77777777" w:rsidR="004118AE" w:rsidRPr="009F7F88" w:rsidRDefault="004118AE" w:rsidP="004118AE">
      <w:pPr>
        <w:pStyle w:val="RSCB07BHeadingSub-Section-standalone"/>
        <w:rPr>
          <w:color w:val="000000" w:themeColor="text1"/>
        </w:rPr>
      </w:pPr>
      <w:bookmarkStart w:id="9" w:name="_Toc39868889"/>
      <w:r w:rsidRPr="009F7F88">
        <w:rPr>
          <w:color w:val="000000" w:themeColor="text1"/>
        </w:rPr>
        <w:t>2.1 Types of aerogels and their properties</w:t>
      </w:r>
      <w:bookmarkEnd w:id="9"/>
    </w:p>
    <w:p w14:paraId="14B191BF" w14:textId="7C82698E" w:rsidR="00CC2473" w:rsidRPr="009F7F88" w:rsidRDefault="00714F4A" w:rsidP="00950A0F">
      <w:pPr>
        <w:pStyle w:val="RSCB02ArticleText"/>
        <w:rPr>
          <w:color w:val="000000" w:themeColor="text1"/>
        </w:rPr>
      </w:pPr>
      <w:r w:rsidRPr="009F7F88">
        <w:rPr>
          <w:color w:val="000000" w:themeColor="text1"/>
        </w:rPr>
        <w:t>A wide range of materials can be used to fabricate aerogels. Examples of typical aerogels and their functional applications are shown in</w:t>
      </w:r>
      <w:r w:rsidR="004118AE" w:rsidRPr="009F7F88">
        <w:rPr>
          <w:color w:val="000000" w:themeColor="text1"/>
        </w:rPr>
        <w:t xml:space="preserve"> </w:t>
      </w:r>
      <w:r w:rsidR="00280638" w:rsidRPr="009F7F88">
        <w:rPr>
          <w:color w:val="000000" w:themeColor="text1"/>
        </w:rPr>
        <w:fldChar w:fldCharType="begin"/>
      </w:r>
      <w:r w:rsidR="00280638" w:rsidRPr="009F7F88">
        <w:rPr>
          <w:color w:val="000000" w:themeColor="text1"/>
        </w:rPr>
        <w:instrText xml:space="preserve"> REF _Ref41066544 \h </w:instrText>
      </w:r>
      <w:r w:rsidR="00280638" w:rsidRPr="009F7F88">
        <w:rPr>
          <w:color w:val="000000" w:themeColor="text1"/>
        </w:rPr>
      </w:r>
      <w:r w:rsidR="00280638"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w:t>
      </w:r>
      <w:r w:rsidR="00280638" w:rsidRPr="009F7F88">
        <w:rPr>
          <w:color w:val="000000" w:themeColor="text1"/>
        </w:rPr>
        <w:fldChar w:fldCharType="end"/>
      </w:r>
      <w:r w:rsidR="004118AE" w:rsidRPr="009F7F88">
        <w:rPr>
          <w:color w:val="000000" w:themeColor="text1"/>
        </w:rPr>
        <w:t xml:space="preserve">. </w:t>
      </w:r>
      <w:r w:rsidR="009840C6" w:rsidRPr="009F7F88">
        <w:rPr>
          <w:color w:val="000000" w:themeColor="text1"/>
        </w:rPr>
        <w:t xml:space="preserve">Aerogels can be classified based on their </w:t>
      </w:r>
      <w:r w:rsidR="00822591" w:rsidRPr="009F7F88">
        <w:rPr>
          <w:color w:val="000000" w:themeColor="text1"/>
        </w:rPr>
        <w:t>chemical composition</w:t>
      </w:r>
      <w:r w:rsidR="009840C6" w:rsidRPr="009F7F88">
        <w:rPr>
          <w:color w:val="000000" w:themeColor="text1"/>
        </w:rPr>
        <w:t xml:space="preserve"> into</w:t>
      </w:r>
      <w:r w:rsidR="00822591" w:rsidRPr="009F7F88">
        <w:rPr>
          <w:color w:val="000000" w:themeColor="text1"/>
        </w:rPr>
        <w:t xml:space="preserve"> oxides, carbon, polymers, biomass, metals, non-oxide ceramics, semiconductors, </w:t>
      </w:r>
      <w:r w:rsidR="00822591" w:rsidRPr="009F7F88">
        <w:rPr>
          <w:i/>
          <w:iCs/>
          <w:color w:val="000000" w:themeColor="text1"/>
        </w:rPr>
        <w:t>etc</w:t>
      </w:r>
      <w:r w:rsidR="00822591" w:rsidRPr="009F7F88">
        <w:rPr>
          <w:color w:val="000000" w:themeColor="text1"/>
        </w:rPr>
        <w:t>. Oxide aerogel</w:t>
      </w:r>
      <w:r w:rsidR="00822591" w:rsidRPr="009F7F88">
        <w:rPr>
          <w:rFonts w:hint="eastAsia"/>
          <w:color w:val="000000" w:themeColor="text1"/>
          <w:lang w:eastAsia="zh-CN"/>
        </w:rPr>
        <w:t>s</w:t>
      </w:r>
      <w:r w:rsidR="00822591" w:rsidRPr="009F7F88">
        <w:rPr>
          <w:color w:val="000000" w:themeColor="text1"/>
        </w:rPr>
        <w:t xml:space="preserve"> such as </w:t>
      </w:r>
      <w:r w:rsidR="00810F57" w:rsidRPr="009F7F88">
        <w:rPr>
          <w:color w:val="000000" w:themeColor="text1"/>
          <w:lang w:eastAsia="zh-CN"/>
        </w:rPr>
        <w:t>silica (</w:t>
      </w:r>
      <w:r w:rsidR="00822591" w:rsidRPr="009F7F88">
        <w:rPr>
          <w:color w:val="000000" w:themeColor="text1"/>
        </w:rPr>
        <w:t>SiO</w:t>
      </w:r>
      <w:r w:rsidR="00822591" w:rsidRPr="009F7F88">
        <w:rPr>
          <w:color w:val="000000" w:themeColor="text1"/>
          <w:vertAlign w:val="subscript"/>
        </w:rPr>
        <w:t>2</w:t>
      </w:r>
      <w:r w:rsidR="00810F57" w:rsidRPr="009F7F88">
        <w:rPr>
          <w:color w:val="000000" w:themeColor="text1"/>
          <w:lang w:eastAsia="zh-CN"/>
        </w:rPr>
        <w:t>)</w:t>
      </w:r>
      <w:r w:rsidR="00822591" w:rsidRPr="009F7F88">
        <w:rPr>
          <w:color w:val="000000" w:themeColor="text1"/>
        </w:rPr>
        <w:t>,</w:t>
      </w:r>
      <w:r w:rsidR="00A412C2" w:rsidRPr="009F7F88">
        <w:rPr>
          <w:color w:val="000000" w:themeColor="text1"/>
        </w:rPr>
        <w:fldChar w:fldCharType="begin" w:fldLock="1"/>
      </w:r>
      <w:r w:rsidR="00BF34A6" w:rsidRPr="009F7F88">
        <w:rPr>
          <w:color w:val="000000" w:themeColor="text1"/>
        </w:rPr>
        <w:instrText>ADDIN CSL_CITATION {"citationItems":[{"id":"ITEM-1","itemData":{"DOI":"10.1038/ncomms16090","ISSN":"20411723","abstract":"Optical metamaterials with an artificial subwavelength structure offer new approaches to implement advanced optical devices. However, some of the biggest challenges associated with the development of metamaterials in the visible spectrum are the high costs and slow production speeds of the nanofabrication processes. Here, we demonstrate a macroscale (&gt;35 mm) transformation-optics wave bender (293 mm2) and Luneburg lens (855 mm^2) in the broadband white-light visible wavelength range using the concept of elasto-optic metamaterials that combines optics and solid mechanics. Our metamaterials consist of mesoscopically homogeneous chunks of bulk aerogels with superior, broadband optical transparency across the visible spectrum and an adjustable, stress-tuneable refractive index ranging from 1.43 down to nearly the free space index (</w:instrText>
      </w:r>
      <w:r w:rsidR="00BF34A6" w:rsidRPr="009F7F88">
        <w:rPr>
          <w:rFonts w:ascii="Cambria Math" w:hAnsi="Cambria Math" w:cs="Cambria Math"/>
          <w:color w:val="000000" w:themeColor="text1"/>
        </w:rPr>
        <w:instrText>∼</w:instrText>
      </w:r>
      <w:r w:rsidR="00BF34A6" w:rsidRPr="009F7F88">
        <w:rPr>
          <w:color w:val="000000" w:themeColor="text1"/>
        </w:rPr>
        <w:instrText>1.074). The experimental results show that broadband light can be controlled and redirected in a volume of &gt;105λ × 10^5λ × 103λ, which enables natural light to be processed directly by metamaterial-based optical devices without any additional coupling components.","author":[{"dropping-particle":"","family":"Shin","given":"Dongheok","non-dropping-particle":"","parse-names":false,"suffix":""},{"dropping-particle":"","family":"Kim","given":"Junhyun","non-dropping-particle":"","parse-names":false,"suffix":""},{"dropping-particle":"","family":"Kim","given":"Changwook","non-dropping-particle":"","parse-names":false,"suffix":""},{"dropping-particle":"","family":"Bae","given":"Kyuyoung","non-dropping-particle":"","parse-names":false,"suffix":""},{"dropping-particle":"","family":"Baek","given":"Seunghwa","non-dropping-particle":"","parse-names":false,"suffix":""},{"dropping-particle":"","family":"Kang","given":"Gumin","non-dropping-particle":"","parse-names":false,"suffix":""},{"dropping-particle":"","family":"Urzhumov","given":"Yaroslav","non-dropping-particle":"","parse-names":false,"suffix":""},{"dropping-particle":"","family":"Smith","given":"David R.","non-dropping-particle":"","parse-names":false,"suffix":""},{"dropping-particle":"","family":"Kim","given":"Kyoungsik","non-dropping-particle":"","parse-names":false,"suffix":""}],"container-title":"Nature Communications","id":"ITEM-1","issued":{"date-parts":[["2017"]]},"page":"16090","publisher":"Nature Publishing Group","title":"Scalable variable-index elasto-optic metamaterials for macroscopic optical components and devices","type":"article-journal","volume":"8"},"uris":["http://www.mendeley.com/documents/?uuid=e782932e-97d7-4b3d-9174-f1f722e5a560"]},{"id":"ITEM-2","itemData":{"DOI":"10.1007/s10971-019-05148-3","ISSN":"15734846","abstract":"Optically transparent and mechanically enhanced aerogels are promising nanoscale materials for thermally insulating window glazing. However, there still exists a longstanding challenge for silica aerogels to realize the combination of optical and mechanical properties. Here, we present a facile synthetic means towards hydrophobic polyvinylpolysilsesquioxane (PVPSQ) aerogels with improved optical properties, originating from polyvinyltrimethoxysilane polymers in ethanol−water medium. The as-prepared PVPSQ aerogels with surface hydrophobicity modification show high water contact angle of 124 ± 5°. Benefiting from the homogenous networks acquired in the ethanol−water solvent, hydrophobic PVPSQ aerogels have a huge surface area of 1106 ± 50 m2/g and a high visible-light transmittance of 92.3% at 550 nm wavelength. Moreover, monolithic PVPSQ aerogels with doubly cross-linked nanostructure exhibit excellent mechanical property and thermally insulating capacity. The compressive strength with 20% strain is 0.71 MPa, and the thermal conductivity of typical sample is 0.0271 W/(m·K) in ambient environments. All these results will be meaningful for the design and industrial production of transparent insulating materials. [Figure not available: see fulltext.]","author":[{"dropping-particle":"","family":"Wang","given":"Lukai","non-dropping-particle":"","parse-names":false,"suffix":""},{"dropping-particle":"","family":"Feng","given":"Junzong","non-dropping-particle":"","parse-names":false,"suffix":""},{"dropping-particle":"","family":"Jiang","given":"Yonggang","non-dropping-particle":"","parse-names":false,"suffix":""},{"dropping-particle":"","family":"Zhang","given":"Sizhao","non-dropping-particle":"","parse-names":false,"suffix":""},{"dropping-particle":"","family":"Li","given":"Liangjun","non-dropping-particle":"","parse-names":false,"suffix":""},{"dropping-particle":"","family":"Feng","given":"Jian","non-dropping-particle":"","parse-names":false,"suffix":""}],"container-title":"Journal of Sol-Gel Science and Technology","id":"ITEM-2","issued":{"date-parts":[["2020"]]},"page":"88–97","publisher":"Springer New York LLC","title":"Facile fabrication of hydrophobic polyvinylpolysilsesquioxane aerogels with improved optical properties","type":"article-journal","volume":"94"},"uris":["http://www.mendeley.com/documents/?uuid=b2b8aa36-6118-3a81-9ac7-a65bb9500a3c"]}],"mendeley":{"formattedCitation":"&lt;sup&gt;30,31&lt;/sup&gt;","plainTextFormattedCitation":"30,31","previouslyFormattedCitation":"&lt;sup&gt;30,31&lt;/sup&gt;"},"properties":{"noteIndex":0},"schema":"https://github.com/citation-style-language/schema/raw/master/csl-citation.json"}</w:instrText>
      </w:r>
      <w:r w:rsidR="00A412C2" w:rsidRPr="009F7F88">
        <w:rPr>
          <w:color w:val="000000" w:themeColor="text1"/>
        </w:rPr>
        <w:fldChar w:fldCharType="separate"/>
      </w:r>
      <w:r w:rsidR="00BF34A6" w:rsidRPr="009F7F88">
        <w:rPr>
          <w:noProof/>
          <w:color w:val="000000" w:themeColor="text1"/>
          <w:vertAlign w:val="superscript"/>
        </w:rPr>
        <w:t>30,31</w:t>
      </w:r>
      <w:r w:rsidR="00A412C2" w:rsidRPr="009F7F88">
        <w:rPr>
          <w:color w:val="000000" w:themeColor="text1"/>
        </w:rPr>
        <w:fldChar w:fldCharType="end"/>
      </w:r>
      <w:r w:rsidR="00822591" w:rsidRPr="009F7F88">
        <w:rPr>
          <w:color w:val="000000" w:themeColor="text1"/>
        </w:rPr>
        <w:t xml:space="preserve"> </w:t>
      </w:r>
      <w:r w:rsidR="00810F57" w:rsidRPr="009F7F88">
        <w:rPr>
          <w:color w:val="000000" w:themeColor="text1"/>
          <w:lang w:eastAsia="zh-CN"/>
        </w:rPr>
        <w:t>alumina (</w:t>
      </w:r>
      <w:r w:rsidR="00822591" w:rsidRPr="009F7F88">
        <w:rPr>
          <w:color w:val="000000" w:themeColor="text1"/>
        </w:rPr>
        <w:t>Al</w:t>
      </w:r>
      <w:r w:rsidR="00822591" w:rsidRPr="009F7F88">
        <w:rPr>
          <w:color w:val="000000" w:themeColor="text1"/>
          <w:vertAlign w:val="subscript"/>
        </w:rPr>
        <w:t>2</w:t>
      </w:r>
      <w:r w:rsidR="00822591" w:rsidRPr="009F7F88">
        <w:rPr>
          <w:color w:val="000000" w:themeColor="text1"/>
        </w:rPr>
        <w:t>O</w:t>
      </w:r>
      <w:r w:rsidR="00822591" w:rsidRPr="009F7F88">
        <w:rPr>
          <w:color w:val="000000" w:themeColor="text1"/>
          <w:vertAlign w:val="subscript"/>
        </w:rPr>
        <w:t>3</w:t>
      </w:r>
      <w:r w:rsidR="00810F57" w:rsidRPr="009F7F88">
        <w:rPr>
          <w:color w:val="000000" w:themeColor="text1"/>
          <w:lang w:eastAsia="zh-CN"/>
        </w:rPr>
        <w:t>)</w:t>
      </w:r>
      <w:r w:rsidR="00822591" w:rsidRPr="009F7F88">
        <w:rPr>
          <w:color w:val="000000" w:themeColor="text1"/>
        </w:rPr>
        <w:t>,</w:t>
      </w:r>
      <w:r w:rsidR="00822591" w:rsidRPr="009F7F88">
        <w:rPr>
          <w:color w:val="000000" w:themeColor="text1"/>
        </w:rPr>
        <w:fldChar w:fldCharType="begin" w:fldLock="1"/>
      </w:r>
      <w:r w:rsidR="00BF34A6" w:rsidRPr="009F7F88">
        <w:rPr>
          <w:color w:val="000000" w:themeColor="text1"/>
        </w:rPr>
        <w:instrText>ADDIN CSL_CITATION {"citationItems":[{"id":"ITEM-1","itemData":{"DOI":"10.1039/C5RA00424A","ISSN":"2046-2069","abstract":"Mechanically strong monolithic alumina aerogels were obtained via ambient pressure drying by incorporating attapulgite (ATP) and alumina sol.","author":[{"dropping-particle":"","family":"Cao","given":"Fengchao","non-dropping-particle":"","parse-names":false,"suffix":""},{"dropping-particle":"","family":"Ren","given":"Lili","non-dropping-particle":"","parse-names":false,"suffix":""},{"dropping-particle":"","family":"Li","given":"Xueai","non-dropping-particle":"","parse-names":false,"suffix":""}],"container-title":"RSC Advances","id":"ITEM-1","issue":"23","issued":{"date-parts":[["2015"]]},"page":"18025-18028","publisher":"Royal Society of Chemistry","title":"Synthesis of high strength monolithic alumina aerogels at ambient pressure","type":"article-journal","volume":"5"},"uris":["http://www.mendeley.com/documents/?uuid=7a114f11-51da-339f-aac5-b86188a7b51f"]}],"mendeley":{"formattedCitation":"&lt;sup&gt;32&lt;/sup&gt;","plainTextFormattedCitation":"32","previouslyFormattedCitation":"&lt;sup&gt;32&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32</w:t>
      </w:r>
      <w:r w:rsidR="00822591" w:rsidRPr="009F7F88">
        <w:rPr>
          <w:color w:val="000000" w:themeColor="text1"/>
        </w:rPr>
        <w:fldChar w:fldCharType="end"/>
      </w:r>
      <w:r w:rsidR="00822591" w:rsidRPr="009F7F88">
        <w:rPr>
          <w:color w:val="000000" w:themeColor="text1"/>
        </w:rPr>
        <w:t xml:space="preserve"> </w:t>
      </w:r>
      <w:r w:rsidR="00810F57" w:rsidRPr="009F7F88">
        <w:rPr>
          <w:color w:val="000000" w:themeColor="text1"/>
          <w:lang w:eastAsia="zh-CN"/>
        </w:rPr>
        <w:t>zirconia (</w:t>
      </w:r>
      <w:r w:rsidR="00822591" w:rsidRPr="009F7F88">
        <w:rPr>
          <w:color w:val="000000" w:themeColor="text1"/>
        </w:rPr>
        <w:t>ZrO</w:t>
      </w:r>
      <w:r w:rsidR="00822591" w:rsidRPr="009F7F88">
        <w:rPr>
          <w:color w:val="000000" w:themeColor="text1"/>
          <w:vertAlign w:val="subscript"/>
        </w:rPr>
        <w:t>2</w:t>
      </w:r>
      <w:r w:rsidR="00810F57" w:rsidRPr="009F7F88">
        <w:rPr>
          <w:color w:val="000000" w:themeColor="text1"/>
          <w:lang w:eastAsia="zh-CN"/>
        </w:rPr>
        <w:t>)</w:t>
      </w:r>
      <w:r w:rsidR="00822591" w:rsidRPr="009F7F88">
        <w:rPr>
          <w:color w:val="000000" w:themeColor="text1"/>
        </w:rPr>
        <w:t>,</w:t>
      </w:r>
      <w:r w:rsidR="00822591" w:rsidRPr="009F7F88">
        <w:rPr>
          <w:color w:val="000000" w:themeColor="text1"/>
        </w:rPr>
        <w:fldChar w:fldCharType="begin" w:fldLock="1"/>
      </w:r>
      <w:r w:rsidR="00BF34A6" w:rsidRPr="009F7F88">
        <w:rPr>
          <w:color w:val="000000" w:themeColor="text1"/>
        </w:rPr>
        <w:instrText>ADDIN CSL_CITATION {"citationItems":[{"id":"ITEM-1","itemData":{"DOI":"10.1039/c9cc02452b","ISSN":"1364548X","abstract":"A major obstacle in developing upconversion aerogels is the incompatibility of the highly-developed porosity and the crystal structure required for converting light to a shorter wavelength. We propose a novel method for creating a sol-gel procedure for synthesizing metal (Zr, Hf, and Ta) oxide upconverison aerogels uniformly doped with Er3+ and Yb3+ by precisely adjusting the calcination conditions.","author":[{"dropping-particle":"","family":"Kiselev","given":"Grigorii O.","non-dropping-particle":"","parse-names":false,"suffix":""},{"dropping-particle":"","family":"Kiseleva","given":"Aleksandra P.","non-dropping-particle":"","parse-names":false,"suffix":""},{"dropping-particle":"","family":"Ilatovskii","given":"Daniil A.","non-dropping-particle":"","parse-names":false,"suffix":""},{"dropping-particle":"","family":"Koshevaya","given":"Ekaterina D.","non-dropping-particle":"","parse-names":false,"suffix":""},{"dropping-particle":"","family":"Nazarovskaia","given":"Daria A.","non-dropping-particle":"","parse-names":false,"suffix":""},{"dropping-particle":"","family":"Gets","given":"Dmitry S.","non-dropping-particle":"","parse-names":false,"suffix":""},{"dropping-particle":"V.","family":"Vinogradov","given":"Vladimir","non-dropping-particle":"","parse-names":false,"suffix":""},{"dropping-particle":"V.","family":"Krivoshapkin","given":"Pavel","non-dropping-particle":"","parse-names":false,"suffix":""},{"dropping-particle":"","family":"Krivoshapkina","given":"Elena F.","non-dropping-particle":"","parse-names":false,"suffix":""}],"container-title":"Chemical Communications","id":"ITEM-1","issue":"56","issued":{"date-parts":[["2019"]]},"page":"8174-8177","publisher":"Royal Society of Chemistry","title":"Upconversion metal (Zr, Hf, and Ta) oxide aerogels","type":"article-journal","volume":"55"},"uris":["http://www.mendeley.com/documents/?uuid=6efbcc98-2245-4c0e-be81-f7469bf0bd3e"]}],"mendeley":{"formattedCitation":"&lt;sup&gt;33&lt;/sup&gt;","plainTextFormattedCitation":"33","previouslyFormattedCitation":"&lt;sup&gt;33&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33</w:t>
      </w:r>
      <w:r w:rsidR="00822591" w:rsidRPr="009F7F88">
        <w:rPr>
          <w:color w:val="000000" w:themeColor="text1"/>
        </w:rPr>
        <w:fldChar w:fldCharType="end"/>
      </w:r>
      <w:r w:rsidR="00822591" w:rsidRPr="009F7F88">
        <w:rPr>
          <w:color w:val="000000" w:themeColor="text1"/>
        </w:rPr>
        <w:t xml:space="preserve"> </w:t>
      </w:r>
      <w:r w:rsidR="0051410D" w:rsidRPr="009F7F88">
        <w:rPr>
          <w:color w:val="000000" w:themeColor="text1"/>
        </w:rPr>
        <w:t xml:space="preserve">and </w:t>
      </w:r>
      <w:r w:rsidR="00810F57" w:rsidRPr="009F7F88">
        <w:rPr>
          <w:color w:val="000000" w:themeColor="text1"/>
          <w:lang w:eastAsia="zh-CN"/>
        </w:rPr>
        <w:t>titania (</w:t>
      </w:r>
      <w:r w:rsidR="00822591" w:rsidRPr="009F7F88">
        <w:rPr>
          <w:color w:val="000000" w:themeColor="text1"/>
        </w:rPr>
        <w:t>TiO</w:t>
      </w:r>
      <w:r w:rsidR="00822591" w:rsidRPr="009F7F88">
        <w:rPr>
          <w:color w:val="000000" w:themeColor="text1"/>
          <w:vertAlign w:val="subscript"/>
        </w:rPr>
        <w:t>2</w:t>
      </w:r>
      <w:r w:rsidR="00810F57" w:rsidRPr="009F7F88">
        <w:rPr>
          <w:color w:val="000000" w:themeColor="text1"/>
          <w:lang w:eastAsia="zh-CN"/>
        </w:rPr>
        <w:t>)</w:t>
      </w:r>
      <w:r w:rsidR="00822591" w:rsidRPr="009F7F88">
        <w:rPr>
          <w:color w:val="000000" w:themeColor="text1"/>
        </w:rPr>
        <w:t>,</w:t>
      </w:r>
      <w:r w:rsidR="00822591" w:rsidRPr="009F7F88">
        <w:rPr>
          <w:color w:val="000000" w:themeColor="text1"/>
        </w:rPr>
        <w:fldChar w:fldCharType="begin" w:fldLock="1"/>
      </w:r>
      <w:r w:rsidR="00BF34A6" w:rsidRPr="009F7F88">
        <w:rPr>
          <w:color w:val="000000" w:themeColor="text1"/>
        </w:rPr>
        <w:instrText>ADDIN CSL_CITATION {"citationItems":[{"id":"ITEM-1","itemData":{"DOI":"10.1016/j.matlet.2013.12.004","ISSN":"0167577X","abstract":"TiO2 aerogel (TA) was directly prepared by supercritical ethanol drying of TiO2 gel which was synthesized by a simple one-step sol-gel process. High temperature of the supercritical ethanol drying led to the decomposition of most of the organic groups in the TiO2 gel and formation of anatase TiO2. Thermogravimetric (TG) revealed that the resulting TA was anatase TiO2 with a small amount of organic groups. X-ray diffraction (XRD), scanning electron microscope (SEM) and N2 isothermal adsorption/desorption tests indicated that the crystalline structure (crystalline size and phase) and pore structure of TA were very stable after thermal treatment below 700 C.©2013 Published by Elsevier B.V.","author":[{"dropping-particle":"","family":"Kong","given":"Yong","non-dropping-particle":"","parse-names":false,"suffix":""},{"dropping-particle":"","family":"Shen","given":"Xiao Dong","non-dropping-particle":"","parse-names":false,"suffix":""},{"dropping-particle":"","family":"Cui","given":"Sheng","non-dropping-particle":"","parse-names":false,"suffix":""}],"container-title":"Materials Letters","id":"ITEM-1","issued":{"date-parts":[["2014"]]},"page":"192-194","publisher":"North-Holland","title":"Direct synthesis of anatase TiO2 aerogel resistant to high temperature under supercritical ethanol","type":"article-journal","volume":"117"},"uris":["http://www.mendeley.com/documents/?uuid=b3f5ab03-aa07-3b31-9358-12afa0cf4b4f"]}],"mendeley":{"formattedCitation":"&lt;sup&gt;34&lt;/sup&gt;","plainTextFormattedCitation":"34","previouslyFormattedCitation":"&lt;sup&gt;34&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34</w:t>
      </w:r>
      <w:r w:rsidR="00822591" w:rsidRPr="009F7F88">
        <w:rPr>
          <w:color w:val="000000" w:themeColor="text1"/>
        </w:rPr>
        <w:fldChar w:fldCharType="end"/>
      </w:r>
      <w:r w:rsidR="00822591" w:rsidRPr="009F7F88">
        <w:rPr>
          <w:color w:val="000000" w:themeColor="text1"/>
        </w:rPr>
        <w:t xml:space="preserve"> are usually prepared by sol-gel method using metal alkoxides, nitrates, or chlorides as raw precursors.</w:t>
      </w:r>
      <w:r w:rsidR="002E1901"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16/S0022-3093(01)00427-6","ISSN":"00223093","author":[{"dropping-particle":"","family":"Gash","given":"Alexander E","non-dropping-particle":"","parse-names":false,"suffix":""},{"dropping-particle":"","family":"Tillotson","given":"Thomas M","non-dropping-particle":"","parse-names":false,"suffix":""},{"dropping-particle":"","family":"Satcher Jr","given":"Joe H","non-dropping-particle":"","parse-names":false,"suffix":""},{"dropping-particle":"","family":"Hrubesh","given":"Lawrence W","non-dropping-particle":"","parse-names":false,"suffix":""},{"dropping-particle":"","family":"Simpson","given":"Randall L","non-dropping-particle":"","parse-names":false,"suffix":""}],"container-title":"Journal of Non-Crystalline Solids","id":"ITEM-1","issue":"1-3","issued":{"date-parts":[["2001"]]},"page":"22-28","title":"New sol–gel synthetic route to transition and main-group metal oxide aerogels using inorganic salt precursors","type":"article-journal","volume":"285"},"uris":["http://www.mendeley.com/documents/?uuid=5ba49fd0-6e28-47bc-91fd-e4591010a827"]}],"mendeley":{"formattedCitation":"&lt;sup&gt;35&lt;/sup&gt;","plainTextFormattedCitation":"35","previouslyFormattedCitation":"&lt;sup&gt;35&lt;/sup&gt;"},"properties":{"noteIndex":0},"schema":"https://github.com/citation-style-language/schema/raw/master/csl-citation.json"}</w:instrText>
      </w:r>
      <w:r w:rsidR="002E1901"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35</w:t>
      </w:r>
      <w:r w:rsidR="002E1901" w:rsidRPr="009F7F88">
        <w:rPr>
          <w:rFonts w:ascii="Calibri" w:hAnsi="Calibri" w:cs="Calibri"/>
          <w:color w:val="000000" w:themeColor="text1"/>
        </w:rPr>
        <w:fldChar w:fldCharType="end"/>
      </w:r>
      <w:r w:rsidR="002E1901" w:rsidRPr="009F7F88">
        <w:rPr>
          <w:color w:val="000000" w:themeColor="text1"/>
        </w:rPr>
        <w:t xml:space="preserve"> </w:t>
      </w:r>
      <w:r w:rsidR="009840C6" w:rsidRPr="009F7F88">
        <w:rPr>
          <w:color w:val="000000" w:themeColor="text1"/>
        </w:rPr>
        <w:t xml:space="preserve">Since </w:t>
      </w:r>
      <w:r w:rsidR="00822591" w:rsidRPr="009F7F88">
        <w:rPr>
          <w:color w:val="000000" w:themeColor="text1"/>
        </w:rPr>
        <w:t>oxides</w:t>
      </w:r>
      <w:r w:rsidR="00756914" w:rsidRPr="009F7F88">
        <w:rPr>
          <w:color w:val="000000" w:themeColor="text1"/>
        </w:rPr>
        <w:t xml:space="preserve"> typically</w:t>
      </w:r>
      <w:r w:rsidR="00822591" w:rsidRPr="009F7F88">
        <w:rPr>
          <w:color w:val="000000" w:themeColor="text1"/>
        </w:rPr>
        <w:t xml:space="preserve"> have high melting points and </w:t>
      </w:r>
      <w:r w:rsidR="00756914" w:rsidRPr="009F7F88">
        <w:rPr>
          <w:color w:val="000000" w:themeColor="text1"/>
        </w:rPr>
        <w:t>are</w:t>
      </w:r>
      <w:r w:rsidR="00822591" w:rsidRPr="009F7F88">
        <w:rPr>
          <w:color w:val="000000" w:themeColor="text1"/>
        </w:rPr>
        <w:t xml:space="preserve"> not oxidized in </w:t>
      </w:r>
      <w:r w:rsidR="009840C6" w:rsidRPr="009F7F88">
        <w:rPr>
          <w:color w:val="000000" w:themeColor="text1"/>
        </w:rPr>
        <w:t xml:space="preserve">ambient </w:t>
      </w:r>
      <w:r w:rsidR="00822591" w:rsidRPr="009F7F88">
        <w:rPr>
          <w:color w:val="000000" w:themeColor="text1"/>
        </w:rPr>
        <w:t xml:space="preserve">environments, </w:t>
      </w:r>
      <w:r w:rsidR="00D47DFA" w:rsidRPr="009F7F88">
        <w:rPr>
          <w:color w:val="000000" w:themeColor="text1"/>
          <w:lang w:eastAsia="zh-CN"/>
        </w:rPr>
        <w:t>their</w:t>
      </w:r>
      <w:r w:rsidR="00822591" w:rsidRPr="009F7F88">
        <w:rPr>
          <w:color w:val="000000" w:themeColor="text1"/>
        </w:rPr>
        <w:t xml:space="preserve"> aerogels usually have good thermal stability. Carbon-based aerogels mainly include amorphous carbon (AC),</w:t>
      </w:r>
      <w:r w:rsidR="00822591" w:rsidRPr="009F7F88">
        <w:rPr>
          <w:color w:val="000000" w:themeColor="text1"/>
        </w:rPr>
        <w:fldChar w:fldCharType="begin" w:fldLock="1"/>
      </w:r>
      <w:r w:rsidR="00BF34A6" w:rsidRPr="009F7F88">
        <w:rPr>
          <w:color w:val="000000" w:themeColor="text1"/>
        </w:rPr>
        <w:instrText>ADDIN CSL_CITATION {"citationItems":[{"id":"ITEM-1","itemData":{"DOI":"10.1039/c9nr02903f","ISSN":"20403372","abstract":"In this work, pristine carbon aerogels (CAs) were used as Pt-free counter electrodes (CEs) in dye-sensitized solar cells (DSSCs) by varying the molar ratio of their precursors. Pristine mesoporous CAs with controlled resorcinol (R)/formaldehyde (F) and resorcinol (R)/sodium carbonate (C) molar ratios were successfully prepared. The as-prepared CAs were synthesized via a polymeric sol-gel reaction and were labeled as CA-O, CA-Q, CA-F, CA-C, and CA-G. The DSSCs using the as-prepared CA-C CE gave the best power conversion efficiency (PCE, η), 9.08 ± 0.01%, among all the CA CEs. The CA-C CE is further applied to an indoor T5 light source system with an impressive η value of 20.1 ± 0.60% at 2.18 mW cm-2 (T5 lamp with 7000 lux). Moreover, the hardness of CA-C CE is 3.01 GPa (Brinell hardness test), which is comparable to that of the FTO/glass substrate. As a result, the CA-C CE shows great potential to replace traditional CEs based on the Pt/FTO/glass in DSSCs.","author":[{"dropping-particle":"","family":"Huang","given":"Yi June","non-dropping-particle":"","parse-names":false,"suffix":""},{"dropping-particle":"","family":"Lin","given":"Yong Jie","non-dropping-particle":"","parse-names":false,"suffix":""},{"dropping-particle":"","family":"Chien","given":"Hung Jei","non-dropping-particle":"","parse-names":false,"suffix":""},{"dropping-particle":"","family":"Lin","given":"Yi Feng","non-dropping-particle":"","parse-names":false,"suffix":""},{"dropping-particle":"","family":"Ho","given":"Kuo Chuan","non-dropping-particle":"","parse-names":false,"suffix":""}],"container-title":"Nanoscale","id":"ITEM-1","issue":"26","issued":{"date-parts":[["2019"]]},"page":"12507-12516","publisher":"Royal Society of Chemistry","title":"A Pt-free pristine monolithic carbon aerogel counter electrode for dye-sensitized solar cells: Up to 20% under dim light illumination","type":"article-journal","volume":"11"},"uris":["http://www.mendeley.com/documents/?uuid=a043f70e-73f7-320a-93a0-a2d77573f021"]}],"mendeley":{"formattedCitation":"&lt;sup&gt;36&lt;/sup&gt;","plainTextFormattedCitation":"36","previouslyFormattedCitation":"&lt;sup&gt;36&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36</w:t>
      </w:r>
      <w:r w:rsidR="00822591" w:rsidRPr="009F7F88">
        <w:rPr>
          <w:color w:val="000000" w:themeColor="text1"/>
        </w:rPr>
        <w:fldChar w:fldCharType="end"/>
      </w:r>
      <w:r w:rsidR="00822591" w:rsidRPr="009F7F88">
        <w:rPr>
          <w:color w:val="000000" w:themeColor="text1"/>
        </w:rPr>
        <w:t xml:space="preserve"> </w:t>
      </w:r>
      <w:r w:rsidR="009840C6" w:rsidRPr="009F7F88">
        <w:rPr>
          <w:color w:val="000000" w:themeColor="text1"/>
        </w:rPr>
        <w:t xml:space="preserve">as well as various </w:t>
      </w:r>
    </w:p>
    <w:p w14:paraId="050E56CC" w14:textId="77777777" w:rsidR="00240634" w:rsidRPr="009F7F88" w:rsidRDefault="00240634" w:rsidP="0051410D">
      <w:pPr>
        <w:pStyle w:val="RSCB02ArticleText"/>
        <w:rPr>
          <w:color w:val="000000" w:themeColor="text1"/>
        </w:rPr>
      </w:pPr>
    </w:p>
    <w:bookmarkStart w:id="10" w:name="_Toc39868890"/>
    <w:p w14:paraId="5D5E4042" w14:textId="258711E8" w:rsidR="00CC2473" w:rsidRPr="009F7F88" w:rsidRDefault="00CC2473" w:rsidP="00CC2473">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49C6B35E" wp14:editId="44C683A0">
                <wp:extent cx="3131820" cy="3302000"/>
                <wp:effectExtent l="0" t="0" r="0" b="0"/>
                <wp:docPr id="10" name="组合 10"/>
                <wp:cNvGraphicFramePr/>
                <a:graphic xmlns:a="http://schemas.openxmlformats.org/drawingml/2006/main">
                  <a:graphicData uri="http://schemas.microsoft.com/office/word/2010/wordprocessingGroup">
                    <wpg:wgp>
                      <wpg:cNvGrpSpPr/>
                      <wpg:grpSpPr>
                        <a:xfrm>
                          <a:off x="0" y="0"/>
                          <a:ext cx="3131820" cy="3302000"/>
                          <a:chOff x="-38100" y="0"/>
                          <a:chExt cx="3130370" cy="3301936"/>
                        </a:xfrm>
                      </wpg:grpSpPr>
                      <pic:pic xmlns:pic="http://schemas.openxmlformats.org/drawingml/2006/picture">
                        <pic:nvPicPr>
                          <pic:cNvPr id="8" name="图片 8"/>
                          <pic:cNvPicPr>
                            <a:picLocks noChangeAspect="1"/>
                          </pic:cNvPicPr>
                        </pic:nvPicPr>
                        <pic:blipFill>
                          <a:blip r:embed="rId14"/>
                          <a:srcRect/>
                          <a:stretch/>
                        </pic:blipFill>
                        <pic:spPr bwMode="auto">
                          <a:xfrm>
                            <a:off x="663" y="0"/>
                            <a:ext cx="2988889" cy="2990215"/>
                          </a:xfrm>
                          <a:prstGeom prst="rect">
                            <a:avLst/>
                          </a:prstGeom>
                          <a:noFill/>
                          <a:ln>
                            <a:noFill/>
                          </a:ln>
                        </pic:spPr>
                      </pic:pic>
                      <wps:wsp>
                        <wps:cNvPr id="9" name="文本框 9"/>
                        <wps:cNvSpPr txBox="1"/>
                        <wps:spPr>
                          <a:xfrm>
                            <a:off x="-38100" y="3047941"/>
                            <a:ext cx="3130370" cy="253995"/>
                          </a:xfrm>
                          <a:prstGeom prst="rect">
                            <a:avLst/>
                          </a:prstGeom>
                          <a:solidFill>
                            <a:prstClr val="white"/>
                          </a:solidFill>
                          <a:ln>
                            <a:noFill/>
                          </a:ln>
                        </wps:spPr>
                        <wps:txbx>
                          <w:txbxContent>
                            <w:p w14:paraId="413B931A" w14:textId="199BDA45" w:rsidR="005573B9" w:rsidRPr="0000162F" w:rsidRDefault="005573B9" w:rsidP="00CC2473">
                              <w:pPr>
                                <w:pStyle w:val="RSCI04CaptiontoFigureSchemeChart"/>
                                <w:rPr>
                                  <w:rFonts w:cs="Times New Roman"/>
                                  <w:noProof/>
                                  <w:sz w:val="18"/>
                                </w:rPr>
                              </w:pPr>
                              <w:bookmarkStart w:id="11" w:name="_Ref41066544"/>
                              <w:r>
                                <w:t xml:space="preserve">Fig. </w:t>
                              </w:r>
                              <w:r w:rsidR="00B131A9">
                                <w:fldChar w:fldCharType="begin"/>
                              </w:r>
                              <w:r w:rsidR="00B131A9">
                                <w:instrText xml:space="preserve"> SEQ Fig. \* ARABIC </w:instrText>
                              </w:r>
                              <w:r w:rsidR="00B131A9">
                                <w:fldChar w:fldCharType="separate"/>
                              </w:r>
                              <w:r>
                                <w:rPr>
                                  <w:noProof/>
                                </w:rPr>
                                <w:t>1</w:t>
                              </w:r>
                              <w:r w:rsidR="00B131A9">
                                <w:rPr>
                                  <w:noProof/>
                                </w:rPr>
                                <w:fldChar w:fldCharType="end"/>
                              </w:r>
                              <w:bookmarkEnd w:id="11"/>
                              <w:r>
                                <w:t xml:space="preserve">  </w:t>
                              </w:r>
                              <w:r w:rsidRPr="00CD44F2">
                                <w:t>Typical types and functional applications of aeroge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9C6B35E" id="组合 10" o:spid="_x0000_s1027" style="width:246.6pt;height:260pt;mso-position-horizontal-relative:char;mso-position-vertical-relative:line" coordorigin="-381" coordsize="31303,3301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U6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8" o:spid="_x0000_s1028" type="#_x0000_t75" style="position:absolute;left:6;width:29889;height:29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">
                  <v:imagedata r:id="rId15" o:title=""/>
                </v:shape>
                <v:shape id="文本框 9" o:spid="_x0000_s1029" type="#_x0000_t202" style="position:absolute;left:-381;top:30479;width:3130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413B931A" w14:textId="199BDA45" w:rsidR="005573B9" w:rsidRPr="0000162F" w:rsidRDefault="005573B9" w:rsidP="00CC2473">
                        <w:pPr>
                          <w:pStyle w:val="RSCI04CaptiontoFigureSchemeChart"/>
                          <w:rPr>
                            <w:rFonts w:cs="Times New Roman"/>
                            <w:noProof/>
                            <w:sz w:val="18"/>
                          </w:rPr>
                        </w:pPr>
                        <w:bookmarkStart w:id="12" w:name="_Ref41066544"/>
                        <w:r>
                          <w:t xml:space="preserve">Fig. </w:t>
                        </w:r>
                        <w:fldSimple w:instr=" SEQ Fig. \* ARABIC ">
                          <w:r>
                            <w:rPr>
                              <w:noProof/>
                            </w:rPr>
                            <w:t>1</w:t>
                          </w:r>
                        </w:fldSimple>
                        <w:bookmarkEnd w:id="12"/>
                        <w:r>
                          <w:t xml:space="preserve">  </w:t>
                        </w:r>
                        <w:r w:rsidRPr="00CD44F2">
                          <w:t>Typical types and functional applications of aerogels</w:t>
                        </w:r>
                        <w:r>
                          <w:t>.</w:t>
                        </w:r>
                      </w:p>
                    </w:txbxContent>
                  </v:textbox>
                </v:shape>
                <w10:anchorlock/>
              </v:group>
            </w:pict>
          </mc:Fallback>
        </mc:AlternateContent>
      </w:r>
      <w:bookmarkEnd w:id="10"/>
    </w:p>
    <w:p w14:paraId="36256C4D" w14:textId="4078B1CD" w:rsidR="00FA46C2" w:rsidRPr="009F7F88" w:rsidRDefault="00950A0F" w:rsidP="00B650C4">
      <w:pPr>
        <w:pStyle w:val="RSCB02ArticleText"/>
        <w:rPr>
          <w:color w:val="000000" w:themeColor="text1"/>
          <w:lang w:val="en-US" w:eastAsia="zh-CN"/>
        </w:rPr>
      </w:pPr>
      <w:r w:rsidRPr="009F7F88">
        <w:rPr>
          <w:color w:val="000000" w:themeColor="text1"/>
        </w:rPr>
        <w:lastRenderedPageBreak/>
        <w:t>carbon nanostructures such as carbon nanotube (CNT),</w:t>
      </w:r>
      <w:r w:rsidR="000E47EC" w:rsidRPr="009F7F88">
        <w:rPr>
          <w:rFonts w:cstheme="minorHAnsi"/>
          <w:color w:val="000000" w:themeColor="text1"/>
          <w:vertAlign w:val="superscript"/>
        </w:rPr>
        <w:fldChar w:fldCharType="begin" w:fldLock="1"/>
      </w:r>
      <w:r w:rsidR="00BF34A6" w:rsidRPr="009F7F88">
        <w:rPr>
          <w:rFonts w:cstheme="minorHAnsi"/>
          <w:color w:val="000000" w:themeColor="text1"/>
          <w:vertAlign w:val="superscript"/>
        </w:rPr>
        <w:instrText>ADDIN CSL_CITATION {"citationItems":[{"id":"ITEM-1","itemData":{"DOI":"10.1002/adma.201502682","ISSN":"15214095","abstract":"3D architectures constructed from a tubular graphene network can withstand repeated &gt;95% compression cycling without damage. Aided by intertubular covalent bonding, this material takes full advantage of the graphene tube's unique attributes, including complete pre- and post-buckling elasticity, outstanding electrical conductivity, and extraordinary physicochemical stability. A highly connected tubular graphene will thus be the ultimate, structurally robust, ultrastrong, ultralight material.","author":[{"dropping-particle":"","family":"Bi","given":"Hui","non-dropping-particle":"","parse-names":false,"suffix":""},{"dropping-particle":"","family":"Chen","given":"I. Wei","non-dropping-particle":"","parse-names":false,"suffix":""},{"dropping-particle":"","family":"Lin","given":"Tianquan","non-dropping-particle":"","parse-names":false,"suffix":""},{"dropping-particle":"","family":"Huang",</w:instrText>
      </w:r>
      <w:r w:rsidR="00BF34A6" w:rsidRPr="009F7F88">
        <w:rPr>
          <w:rFonts w:cstheme="minorHAnsi" w:hint="eastAsia"/>
          <w:color w:val="000000" w:themeColor="text1"/>
          <w:vertAlign w:val="superscript"/>
        </w:rPr>
        <w:instrText>"given":"Fuqiang","non-dropping-particle":"","parse-names":false,"suffix":""}],"container-title":"Advanced Materials","id":"ITEM-1","issue":"39","issued":{"date-parts":[["2015"]]},"note":"</w:instrText>
      </w:r>
      <w:r w:rsidR="00BF34A6" w:rsidRPr="009F7F88">
        <w:rPr>
          <w:rFonts w:cstheme="minorHAnsi" w:hint="eastAsia"/>
          <w:color w:val="000000" w:themeColor="text1"/>
          <w:vertAlign w:val="superscript"/>
        </w:rPr>
        <w:instrText>非打印。氧化硅气凝胶为模板制备管状石墨烯气凝胶</w:instrText>
      </w:r>
      <w:r w:rsidR="00BF34A6" w:rsidRPr="009F7F88">
        <w:rPr>
          <w:rFonts w:cstheme="minorHAnsi" w:hint="eastAsia"/>
          <w:color w:val="000000" w:themeColor="text1"/>
          <w:vertAlign w:val="superscript"/>
        </w:rPr>
        <w:instrText xml:space="preserve">","page":"5943-5949","title":"A New Tubular </w:instrText>
      </w:r>
      <w:r w:rsidR="00BF34A6" w:rsidRPr="009F7F88">
        <w:rPr>
          <w:rFonts w:cstheme="minorHAnsi"/>
          <w:color w:val="000000" w:themeColor="text1"/>
          <w:vertAlign w:val="superscript"/>
        </w:rPr>
        <w:instrText>Graphene Form of a Tetrahedrally Connected Cellular Structure","type":"article-journal","volume":"27"},"uris":["http://www.mendeley.com/documents/?uuid=b960127e-3f52-4d61-8fd1-2625d2289852"]},{"id":"ITEM-2","itemData":{"DOI":"10.1002/adma.200601748","ISSN":"09359648","author":[{"dropping-particle":"","family":"Bryning","given":"M. B.","non-dropping-particle":"","parse-names":false,"suffix":""},{"dropping-particle":"","family":"Milkie","given":"D. E.","non-dropping-particle":"","parse-names":false,"suffix":""},{"dropping-particle":"","family":"Islam","given":"M. F.","non-dropping-particle":"","parse-names":false,"suffix":""},{"dropping-particle":"","family":"Hough","given":"L. A.","non-dropping-particle":"","parse-names":false,"suffix":""},{"dropping-particle":"","family":"Kikkawa","given":"J. M.","non-dropping-particle":"","parse-names":false,"suffix":""},{"dropping-particle":"","family":"Yodh","given":"A. G.","non-dropping-particle":"","parse-names":false,"suffix":""}],"container-title":"Advanced Materials","id":"ITEM-2","issue":"5","issued":{"date-parts":[["2007"]]},"page":"661-664","title":"Carbon Nanotube Aerogels","type":"article-journal","volume":"19"},"uris":["http://www.mendeley.com/documents/?uuid=3d7d3605-ca97-435b-b193-a1f2a679543a"]},{"id":"ITEM-3","itemData":{"DOI":"10.1063/1.3086293","ISSN":"0003-6951","author":[{"dropping-particle":"","family":"Worsley","given":"Marcus A.","non-dropping-particle":"","parse-names":false,"suffix":""},{"dropping-particle":"","family":"Kucheyev","given":"Sergei O.","non-dropping-particle":"","parse-names":false,"suffix":""},{"dropping-particle":"","family":"Satcher","given":"Joe H.","non-dropping-particle":"","parse-names":false,"suffix":""},{"dropping-particle":"V.","family":"Hamza","given":"Alex","non-dropping-particle":"","parse-names":false,"suffix":""},{"dropping-particle":"","family":"Baumann","given":"Theodore F.","non-dropping-particle":"","parse-names":false,"suffix":""}],"container-title":"Applied Physics Letters","id":"ITEM-3","issue":"7","issued":{"date-parts":[["2009"]]},"page":"073115","title":"Mechanically robust and electrically conductive carbon nanotube foams","type":"article-journal","volume":"94"},"uris":["http://www.mendeley.com/documents/?uuid=90770d4c-face-4da1-a7fe-794bcc2fa965"]}],"mendeley":{"formattedCitation":"&lt;sup&gt;37–39&lt;/sup&gt;","plainTextFormattedCitation":"37–39","previouslyFormattedCitation":"&lt;sup&gt;37–39&lt;/sup&gt;"},"properties":{"noteIndex":0},"schema":"https://github.com/citation-style-language/schema/raw/master/csl-citation.json"}</w:instrText>
      </w:r>
      <w:r w:rsidR="000E47EC" w:rsidRPr="009F7F88">
        <w:rPr>
          <w:rFonts w:cstheme="minorHAnsi"/>
          <w:color w:val="000000" w:themeColor="text1"/>
          <w:vertAlign w:val="superscript"/>
        </w:rPr>
        <w:fldChar w:fldCharType="separate"/>
      </w:r>
      <w:r w:rsidR="00BF34A6" w:rsidRPr="009F7F88">
        <w:rPr>
          <w:rFonts w:cstheme="minorHAnsi"/>
          <w:noProof/>
          <w:color w:val="000000" w:themeColor="text1"/>
          <w:vertAlign w:val="superscript"/>
        </w:rPr>
        <w:t>37–39</w:t>
      </w:r>
      <w:r w:rsidR="000E47EC" w:rsidRPr="009F7F88">
        <w:rPr>
          <w:rFonts w:cstheme="minorHAnsi"/>
          <w:color w:val="000000" w:themeColor="text1"/>
          <w:vertAlign w:val="superscript"/>
        </w:rPr>
        <w:fldChar w:fldCharType="end"/>
      </w:r>
      <w:r w:rsidR="000E47EC" w:rsidRPr="009F7F88">
        <w:rPr>
          <w:color w:val="000000" w:themeColor="text1"/>
        </w:rPr>
        <w:t xml:space="preserve"> </w:t>
      </w:r>
      <w:r w:rsidR="00240634" w:rsidRPr="009F7F88">
        <w:rPr>
          <w:color w:val="000000" w:themeColor="text1"/>
        </w:rPr>
        <w:t>graphene,</w:t>
      </w:r>
      <w:r w:rsidR="000E47EC"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02/adma.201701482","ISSN":"15214095","abstract":"Graphene aerogel has attracted great attention due to its unique properties, such as ultralow density, superelasticity, and high specific surface area. It shows huge potential in energy devices, high-performance pressure sensors, contaminates adsorbents, and electromagnetic wave absorbing materials. However, there still remain some challenges to further promote the development and real application of graphene aerogel including cost-effective scalable fabrication and miniaturization with group effect. This study shows millimeter-scale superelastic graphene aerogel spheres (GSs) with group effect and multifunctionality. The GSs are continuously fabricated on a large scale by wet spinning of graphene oxide liquid crystals followed by facile drying and thermal annealing. Such GS has an unusual core–shell structure with excellent elasticity and specific strength. Significantly, both horizontally and vertically grouped spheres exhibit superelasticity comparable to individual spheres, enabling it to fully recover at 95% strain, and even after 1000 compressive cycles at 70% strain, paving the way to wide applications such as pressure-elastic and adsorbing materials. The GS shows a press-fly behavior with an extremely high jump velocity up to 1.2 m s−1. For the first time, both free and oil-adsorbed GSs are remotely manipulated on water by electrostatic charge due to their ultralow density and hydrophobic properties.","author":[{"dropping-particle":"","family":"Zhao","given":"Xiaoli","non-dropping-particle":"","parse-names":false,"suffix":""},{"dropping-particle":"","family":"Yao","given":"Weiquan","non-dropping-particle":"","parse-names":false,"suffix":""},{"dropping-particle":"","family":"Gao","given":"Weiwei","non-dropping-particle":"","parse-names":false,"suffix":""},{"dropping-particle":"","family":"Chen","given":"Hao","non-dropping-particle":"","parse-names":false,"suffix":""},{"droppi</w:instrText>
      </w:r>
      <w:r w:rsidR="00BF34A6" w:rsidRPr="009F7F88">
        <w:rPr>
          <w:rFonts w:ascii="Calibri" w:hAnsi="Calibri" w:cs="Calibri" w:hint="eastAsia"/>
          <w:color w:val="000000" w:themeColor="text1"/>
        </w:rPr>
        <w:instrText>ng-particle":"","family":"Gao","given":"Chao","non-dropping-particle":"","parse-names":false,"suffix":""}],"container-title":"Advanced Materials","id":"ITEM-1","issue":"35","issued":{"date-parts":[["2017"]]},"note":"</w:instrText>
      </w:r>
      <w:r w:rsidR="00BF34A6" w:rsidRPr="009F7F88">
        <w:rPr>
          <w:rFonts w:ascii="Calibri" w:hAnsi="Calibri" w:cs="Calibri" w:hint="eastAsia"/>
          <w:color w:val="000000" w:themeColor="text1"/>
        </w:rPr>
        <w:instrText>非打印。湿法旋涂常压干燥</w:instrText>
      </w:r>
      <w:r w:rsidR="00BF34A6" w:rsidRPr="009F7F88">
        <w:rPr>
          <w:rFonts w:ascii="Calibri" w:hAnsi="Calibri" w:cs="Calibri" w:hint="eastAsia"/>
          <w:color w:val="000000" w:themeColor="text1"/>
        </w:rPr>
        <w:instrText>\n</w:instrText>
      </w:r>
      <w:r w:rsidR="00BF34A6" w:rsidRPr="009F7F88">
        <w:rPr>
          <w:rFonts w:ascii="Calibri" w:hAnsi="Calibri" w:cs="Calibri" w:hint="eastAsia"/>
          <w:color w:val="000000" w:themeColor="text1"/>
        </w:rPr>
        <w:instrText>石墨烯微球</w:instrText>
      </w:r>
      <w:r w:rsidR="00BF34A6" w:rsidRPr="009F7F88">
        <w:rPr>
          <w:rFonts w:ascii="Calibri" w:hAnsi="Calibri" w:cs="Calibri" w:hint="eastAsia"/>
          <w:color w:val="000000" w:themeColor="text1"/>
        </w:rPr>
        <w:instrText>\n</w:instrText>
      </w:r>
      <w:r w:rsidR="00BF34A6" w:rsidRPr="009F7F88">
        <w:rPr>
          <w:rFonts w:ascii="Calibri" w:hAnsi="Calibri" w:cs="Calibri" w:hint="eastAsia"/>
          <w:color w:val="000000" w:themeColor="text1"/>
        </w:rPr>
        <w:instrText>超弹性，无线静电电荷处理，高容量的快速油</w:instrText>
      </w:r>
      <w:r w:rsidR="00BF34A6" w:rsidRPr="009F7F88">
        <w:rPr>
          <w:rFonts w:ascii="Calibri" w:hAnsi="Calibri" w:cs="Calibri" w:hint="eastAsia"/>
          <w:color w:val="000000" w:themeColor="text1"/>
        </w:rPr>
        <w:instrText>/</w:instrText>
      </w:r>
      <w:r w:rsidR="00BF34A6" w:rsidRPr="009F7F88">
        <w:rPr>
          <w:rFonts w:ascii="Calibri" w:hAnsi="Calibri" w:cs="Calibri" w:hint="eastAsia"/>
          <w:color w:val="000000" w:themeColor="text1"/>
        </w:rPr>
        <w:instrText>有机溶剂吸附，电池中有效的电极材料以及应变传感器</w:instrText>
      </w:r>
      <w:r w:rsidR="00BF34A6" w:rsidRPr="009F7F88">
        <w:rPr>
          <w:rFonts w:ascii="Calibri" w:hAnsi="Calibri" w:cs="Calibri" w:hint="eastAsia"/>
          <w:color w:val="000000" w:themeColor="text1"/>
        </w:rPr>
        <w:instrText>","page":"1701482","title":"Wet-Spun Superelastic Graphene Aerogel Millispheres with Group Effect","type":"article-journal","volume":"29"},"uris":["http://www.mendeley.com/documents/?uuid=a8612838-866f-4685-b9dc-b78d353b95a5"]}]</w:instrText>
      </w:r>
      <w:r w:rsidR="00BF34A6" w:rsidRPr="009F7F88">
        <w:rPr>
          <w:rFonts w:ascii="Calibri" w:hAnsi="Calibri" w:cs="Calibri"/>
          <w:color w:val="000000" w:themeColor="text1"/>
        </w:rPr>
        <w:instrText>,"mendeley":{"formattedCitation":"&lt;sup&gt;40&lt;/sup&gt;","plainTextFormattedCitation":"40","previouslyFormattedCitation":"&lt;sup&gt;40&lt;/sup&gt;"},"properties":{"noteIndex":0},"schema":"https://github.com/citation-style-language/schema/raw/master/csl-citation.json"}</w:instrText>
      </w:r>
      <w:r w:rsidR="000E47EC"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40</w:t>
      </w:r>
      <w:r w:rsidR="000E47EC" w:rsidRPr="009F7F88">
        <w:rPr>
          <w:rFonts w:ascii="Calibri" w:hAnsi="Calibri" w:cs="Calibri"/>
          <w:color w:val="000000" w:themeColor="text1"/>
        </w:rPr>
        <w:fldChar w:fldCharType="end"/>
      </w:r>
      <w:r w:rsidR="00240634" w:rsidRPr="009F7F88">
        <w:rPr>
          <w:color w:val="000000" w:themeColor="text1"/>
        </w:rPr>
        <w:t xml:space="preserve"> and graphene oxide (GO).</w:t>
      </w:r>
      <w:r w:rsidR="00240634" w:rsidRPr="009F7F88">
        <w:rPr>
          <w:color w:val="000000" w:themeColor="text1"/>
        </w:rPr>
        <w:fldChar w:fldCharType="begin" w:fldLock="1"/>
      </w:r>
      <w:r w:rsidR="00BF34A6" w:rsidRPr="009F7F88">
        <w:rPr>
          <w:color w:val="000000" w:themeColor="text1"/>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w:instrText>
      </w:r>
      <w:r w:rsidR="00BF34A6" w:rsidRPr="009F7F88">
        <w:rPr>
          <w:rFonts w:hint="eastAsia"/>
          <w:color w:val="000000" w:themeColor="text1"/>
        </w:rPr>
        <w:instrText>ix":""},{"dropping-particle":"","family":"Gao","given":"Chao","non-dropping-particle":"","parse-names":false,"suffix":""}],"container-title":"Advanced Functional Materials","id":"ITEM-1","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n</w:instrText>
      </w:r>
      <w:r w:rsidR="00BF34A6" w:rsidRPr="009F7F88">
        <w:rPr>
          <w:rFonts w:hint="eastAsia"/>
          <w:color w:val="000000" w:themeColor="text1"/>
        </w:rPr>
        <w:instrText>氧化石墨烯气凝胶</w:instrText>
      </w:r>
      <w:r w:rsidR="00BF34A6" w:rsidRPr="009F7F88">
        <w:rPr>
          <w:rFonts w:hint="eastAsia"/>
          <w:color w:val="000000" w:themeColor="text1"/>
        </w:rPr>
        <w:instrText>\n</w:instrText>
      </w:r>
      <w:r w:rsidR="00BF34A6" w:rsidRPr="009F7F88">
        <w:rPr>
          <w:rFonts w:hint="eastAsia"/>
          <w:color w:val="000000" w:themeColor="text1"/>
        </w:rPr>
        <w:instrText>超级电容器</w:instrText>
      </w:r>
      <w:r w:rsidR="00BF34A6" w:rsidRPr="009F7F88">
        <w:rPr>
          <w:color w:val="000000" w:themeColor="text1"/>
        </w:rPr>
        <w:instrText>","page":"1707024","title":"Direct 3D Printing of Ultralight Graphene Oxide Aerogel Microlattices","type":"article-journal","volume":"28"},"uris":["http://www.mendeley.com/documents/?uuid=f2dcabee-0d00-4e9d-8904-1f28d53bbcb0"]}],"mendeley":{"formattedCitation":"&lt;sup&gt;41&lt;/sup&gt;","plainTextFormattedCitation":"41","previouslyFormattedCitation":"&lt;sup&gt;41&lt;/sup&gt;"},"properties":{"noteIndex":0},"schema":"https://github.com/citation-style-language/schema/raw/master/csl-citation.json"}</w:instrText>
      </w:r>
      <w:r w:rsidR="00240634" w:rsidRPr="009F7F88">
        <w:rPr>
          <w:color w:val="000000" w:themeColor="text1"/>
        </w:rPr>
        <w:fldChar w:fldCharType="separate"/>
      </w:r>
      <w:r w:rsidR="00BF34A6" w:rsidRPr="009F7F88">
        <w:rPr>
          <w:noProof/>
          <w:color w:val="000000" w:themeColor="text1"/>
          <w:vertAlign w:val="superscript"/>
        </w:rPr>
        <w:t>41</w:t>
      </w:r>
      <w:r w:rsidR="00240634" w:rsidRPr="009F7F88">
        <w:rPr>
          <w:color w:val="000000" w:themeColor="text1"/>
        </w:rPr>
        <w:fldChar w:fldCharType="end"/>
      </w:r>
      <w:r w:rsidR="00240634" w:rsidRPr="009F7F88">
        <w:rPr>
          <w:color w:val="000000" w:themeColor="text1"/>
        </w:rPr>
        <w:t xml:space="preserve"> </w:t>
      </w:r>
      <w:r w:rsidR="004731FC" w:rsidRPr="009F7F88">
        <w:rPr>
          <w:color w:val="000000" w:themeColor="text1"/>
        </w:rPr>
        <w:t xml:space="preserve">AC aerogels are generally formed by carbonization of organic polymer aerogels, while CNT, graphene, </w:t>
      </w:r>
      <w:r w:rsidR="00577F82" w:rsidRPr="009F7F88">
        <w:rPr>
          <w:color w:val="000000" w:themeColor="text1"/>
        </w:rPr>
        <w:t xml:space="preserve">and GO aerogels are often prepared </w:t>
      </w:r>
      <w:r w:rsidR="00577F82" w:rsidRPr="009F7F88">
        <w:rPr>
          <w:i/>
          <w:iCs/>
          <w:color w:val="000000" w:themeColor="text1"/>
        </w:rPr>
        <w:t>via</w:t>
      </w:r>
      <w:r w:rsidR="00577F82" w:rsidRPr="009F7F88">
        <w:rPr>
          <w:color w:val="000000" w:themeColor="text1"/>
        </w:rPr>
        <w:t xml:space="preserve"> colloidal method using </w:t>
      </w:r>
      <w:r w:rsidR="00CC2473" w:rsidRPr="009F7F88">
        <w:rPr>
          <w:color w:val="000000" w:themeColor="text1"/>
        </w:rPr>
        <w:t>the</w:t>
      </w:r>
      <w:r w:rsidR="002F24B6" w:rsidRPr="009F7F88">
        <w:rPr>
          <w:color w:val="000000" w:themeColor="text1"/>
        </w:rPr>
        <w:t>se</w:t>
      </w:r>
      <w:r w:rsidR="00CC2473" w:rsidRPr="009F7F88">
        <w:rPr>
          <w:color w:val="000000" w:themeColor="text1"/>
        </w:rPr>
        <w:t xml:space="preserve"> nanomaterials as </w:t>
      </w:r>
      <w:r w:rsidR="002F24B6" w:rsidRPr="009F7F88">
        <w:rPr>
          <w:color w:val="000000" w:themeColor="text1"/>
        </w:rPr>
        <w:t xml:space="preserve">the </w:t>
      </w:r>
      <w:r w:rsidR="00FB26A7" w:rsidRPr="009F7F88">
        <w:rPr>
          <w:color w:val="000000" w:themeColor="text1"/>
        </w:rPr>
        <w:t xml:space="preserve">skeleton </w:t>
      </w:r>
      <w:r w:rsidR="002F24B6" w:rsidRPr="009F7F88">
        <w:rPr>
          <w:color w:val="000000" w:themeColor="text1"/>
        </w:rPr>
        <w:t>building blocks</w:t>
      </w:r>
      <w:r w:rsidR="00CC2473" w:rsidRPr="009F7F88">
        <w:rPr>
          <w:color w:val="000000" w:themeColor="text1"/>
        </w:rPr>
        <w:t xml:space="preserve">. In general, carbon-based </w:t>
      </w:r>
      <w:r w:rsidR="00822591" w:rsidRPr="009F7F88">
        <w:rPr>
          <w:color w:val="000000" w:themeColor="text1"/>
        </w:rPr>
        <w:t>aerogels are electrically conductive and highly resistant to acid or alkali corrosion. Organic polymer aerogels such as resorcinol-formaldehyde (RF),</w:t>
      </w:r>
      <w:r w:rsidR="00050CEF"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07/BF01139044","ISSN":"0022-2461","author":[{"dropping-particle":"","family":"Pekala","given":"R. W.","non-dropping-particle":"","parse-names":false,"suffix":""}],"container-title":"Journal of Materials Science","id":"ITEM-1","issue":"9","issued":{"date-parts":[["1989"]]},"page":"3221-3227","title":"Organic aerogels from the polycondensation of resorcinol with formaldehyde","type":"article-journal","volume":"24"},"uris":["http://www.mendeley.com/documents/?uuid=2ab78743-86bf-4989-8cae-ae79ba8042bd"]},{"id":"ITEM-2","itemData":{"DOI":"10.1088/2053-1591/ab1888","ISSN":"2053-1591","author":[{"dropping-particle":"","family":"Aghabararpour","given":"Mohammad","non-dropping-particle":"","parse-names":false,"suffix":""},{"dropping-particle":"","family":"Mohsenpour","given":"Mahsa","non-dropping-particle":"","parse-names":false,"suffix":""},{"dropping-particle":"","family":"Motahari","given":"Siamak","non-dropping-particle":"","parse-names":false,"suffix":""}],"container-title":"Materials Research Express","id":"ITEM-2","issue":"7","issued":{"date-parts":[["2019"]]},"page":"075059","publisher":"IOP Publishing","title":"Effect of crosslinker molecular structure on mechanical and thermal properties of resorcinol formaldehyde aerogel","type":"article-journal","volume":"6"},"uris":["http://www.mendeley.com/documents/?uuid=21e32bce-22ca-3f36-b384-7dd465fe609b"]}],"mendeley":{"formattedCitation":"&lt;sup&gt;42,43&lt;/sup&gt;","plainTextFormattedCitation":"42,43","previouslyFormattedCitation":"&lt;sup&gt;42,43&lt;/sup&gt;"},"properties":{"noteIndex":0},"schema":"https://github.com/citation-style-language/schema/raw/master/csl-citation.json"}</w:instrText>
      </w:r>
      <w:r w:rsidR="00050CEF"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42,43</w:t>
      </w:r>
      <w:r w:rsidR="00050CEF" w:rsidRPr="009F7F88">
        <w:rPr>
          <w:rFonts w:ascii="Calibri" w:hAnsi="Calibri" w:cs="Calibri"/>
          <w:color w:val="000000" w:themeColor="text1"/>
        </w:rPr>
        <w:fldChar w:fldCharType="end"/>
      </w:r>
      <w:r w:rsidR="00050CEF" w:rsidRPr="009F7F88">
        <w:rPr>
          <w:color w:val="000000" w:themeColor="text1"/>
        </w:rPr>
        <w:t xml:space="preserve"> </w:t>
      </w:r>
      <w:r w:rsidR="00822591" w:rsidRPr="009F7F88">
        <w:rPr>
          <w:color w:val="000000" w:themeColor="text1"/>
        </w:rPr>
        <w:t>polyimide,</w:t>
      </w:r>
      <w:r w:rsidR="00822591" w:rsidRPr="009F7F88">
        <w:rPr>
          <w:color w:val="000000" w:themeColor="text1"/>
        </w:rPr>
        <w:fldChar w:fldCharType="begin" w:fldLock="1"/>
      </w:r>
      <w:r w:rsidR="00BF34A6" w:rsidRPr="009F7F88">
        <w:rPr>
          <w:color w:val="000000" w:themeColor="text1"/>
        </w:rPr>
        <w:instrText>ADDIN CSL_CITATION {"citationItems":[{"id":"ITEM-1","itemData":{"DOI":"10.1038/s41598-018-38121-1","ISSN":"2045-2322","abstract":"This paper presents a novel aerogel-based Triboelectric Nanogenerator (TENG) which shows a superior performance for energy harvesting and sensing applications. Polyimide-based aerogel film with varying open-cell content level is developed to be used as the main contact material for the TENG. The fabricated aerogel film is fully characterized to reveal the chemical and mechanical properties of the developed material. It is shown the use of Polyimide aerogel film remarkably enhances the performance of the TENG compared to a TENG with fully dense Polyimide layer with no porosity. This enhancement is due to the increase on the effective surface area, charge generation inside the open-cells of the aerogel, and increase on the relative capacitance of the TENG device. The effect of varying porosity from zero to 70% of open-cell content reveals that the aerogel film with 50% shows the highest performance where the peak open-circuit voltage of 40V and peak short-circuit current of 5 μA are obtained. These values are higher than those of the TENG with simple Polyimide layer with an order of magnitude. Finally, the performance of proposed TENG under resistive loads and capacitors are tested. Thus, this work presents an effective method for high performance TENG.","author":[{"dropping-particle":"","family":"Saadatnia","given":"Zia","non-dropping-particle":"","parse-names":false,"suffix":""},{"dropping-particle":"","family":"Mosanenzadeh","given":"Shahriar Ghaffari","non-dropping-particle":"","parse-names":false,"suffix":""},{"dropping-particle":"","family":"Esmailzadeh","given":"Ebrahim","non-dropping-particle":"","parse-names":false,"suffix":""},{"dropping-particle":"","family":"Naguib","given":"Hani E.","non-dropping-particle":"","parse-names":false,"suffix":""}],"container-title":"Scientific Reports","id":"ITEM-1","issue":"1","issued":{"date-parts":[["2019"]]},"page":"1370","publisher":"Nature Publishing Group","title":"A High Performance Triboelectric Nanogenerator Using Porous Polyimide Aerogel Film","type":"article-journal","volume":"9"},"uris":["http://www.mendeley.com/documents/?uuid=20d9a482-505b-3b75-8011-f4cd55e30fa7"]}],"mendeley":{"formattedCitation":"&lt;sup&gt;44&lt;/sup&gt;","plainTextFormattedCitation":"44","previouslyFormattedCitation":"&lt;sup&gt;44&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44</w:t>
      </w:r>
      <w:r w:rsidR="00822591" w:rsidRPr="009F7F88">
        <w:rPr>
          <w:color w:val="000000" w:themeColor="text1"/>
        </w:rPr>
        <w:fldChar w:fldCharType="end"/>
      </w:r>
      <w:r w:rsidR="00822591" w:rsidRPr="009F7F88">
        <w:rPr>
          <w:color w:val="000000" w:themeColor="text1"/>
        </w:rPr>
        <w:t xml:space="preserve"> </w:t>
      </w:r>
      <w:r w:rsidR="004F0F53" w:rsidRPr="009F7F88">
        <w:rPr>
          <w:color w:val="000000" w:themeColor="text1"/>
        </w:rPr>
        <w:t>aramid,</w:t>
      </w:r>
      <w:r w:rsidR="00B53D73" w:rsidRPr="009F7F88">
        <w:rPr>
          <w:color w:val="000000" w:themeColor="text1"/>
        </w:rPr>
        <w:fldChar w:fldCharType="begin" w:fldLock="1"/>
      </w:r>
      <w:r w:rsidR="00BF34A6" w:rsidRPr="009F7F88">
        <w:rPr>
          <w:color w:val="000000" w:themeColor="text1"/>
        </w:rPr>
        <w:instrText>ADDIN CSL_CITATION {"citationItems":[{"id":"ITEM-1","itemData":{"DOI":"10.1021/acsnano.8b08913","ISSN":"1936086X","abstract":"Infrared (IR) stealth is essential not only in high technology and modern military but also in fundamental material science. However, effectively hiding targets and rendering them invisible to thermal infrared detectors have been great challenges in past decades. Herein, flexible, foldable, and robust Kevlar nanofiber aerogel (KNA) films with high porosity and specific surface area were fabricated first. The KNA films display excellent thermal insulation performance and can be employed to incorporate with phase-change materials (PCMs), such as polyethylene glycol, to fabricate KNA/PCM composite films. The KNA/PCM films with high thermal management capability and infrared emissivity comparable to that of various backgrounds demonstrate high performance in IR stealth in outdoor environments with solar illumination variations. To further realize hiding hot targets from IR detection, combined structures constituted of thermal insulation layers (KNA films) and ultralow IR transmittance layers (KNA/PCM) are proposed. A hot target covered with this combined structure becomes completely invisible in infrared images. Such KNA/PCM films and KNA-KNA/PCM combined structures hold great promise for broad applications in infrared thermal stealth.","author":[{"dropping-particle":"","family":"Lyu","given":"Jing","non-dropping-particle":"","parse-names":false,"suffix":""},{"dropping-particle":"","family":"Liu","given":"Zengwei","non-dropping-particle":"","parse-names":false,"suffix":""},{"dropping-particle":"","family":"Wu","given":"Xiaohan","non-dropping-particle":"","parse-names":false,"suffix":""},{"dropping-particle":"","family":"Li","given":"Guangyong","non-dropping-particle":"","parse-names":false,"suffix":""},{"dropping-particle":"","family":"Fang","given":"Dan","non-dropping-particle":"","parse-names":false,"suffix":""},{"dropping-particle":"","family":"Zhang","given":"Xuetong","non-dropping-particle":"","parse-names":false,"suffix":""}],"container-title":"ACS Nano","id":"ITEM-1","issue":"2","issued":{"date-parts":[["2019"]]},"page":"2236-2245","publisher":"American Chemical Society","title":"Nanofibrous Kevlar aerogel films and their phase-change composites for highly efficient infrared stealth","type":"article-journal","volume":"13"},"uris":["http://www.mendeley.com/documents/?uuid=1802328a-d1a1-38a3-8830-43565ebd8bc2"]}],"mendeley":{"formattedCitation":"&lt;sup&gt;45&lt;/sup&gt;","plainTextFormattedCitation":"45","previouslyFormattedCitation":"&lt;sup&gt;45&lt;/sup&gt;"},"properties":{"noteIndex":0},"schema":"https://github.com/citation-style-language/schema/raw/master/csl-citation.json"}</w:instrText>
      </w:r>
      <w:r w:rsidR="00B53D73" w:rsidRPr="009F7F88">
        <w:rPr>
          <w:color w:val="000000" w:themeColor="text1"/>
        </w:rPr>
        <w:fldChar w:fldCharType="separate"/>
      </w:r>
      <w:r w:rsidR="00BF34A6" w:rsidRPr="009F7F88">
        <w:rPr>
          <w:noProof/>
          <w:color w:val="000000" w:themeColor="text1"/>
          <w:vertAlign w:val="superscript"/>
        </w:rPr>
        <w:t>45</w:t>
      </w:r>
      <w:r w:rsidR="00B53D73" w:rsidRPr="009F7F88">
        <w:rPr>
          <w:color w:val="000000" w:themeColor="text1"/>
        </w:rPr>
        <w:fldChar w:fldCharType="end"/>
      </w:r>
      <w:r w:rsidR="004F0F53" w:rsidRPr="009F7F88">
        <w:rPr>
          <w:color w:val="000000" w:themeColor="text1"/>
        </w:rPr>
        <w:t xml:space="preserve"> </w:t>
      </w:r>
      <w:r w:rsidR="005D5944" w:rsidRPr="009F7F88">
        <w:rPr>
          <w:color w:val="000000" w:themeColor="text1"/>
        </w:rPr>
        <w:t xml:space="preserve">and </w:t>
      </w:r>
      <w:proofErr w:type="spellStart"/>
      <w:r w:rsidR="00822591" w:rsidRPr="009F7F88">
        <w:rPr>
          <w:color w:val="000000" w:themeColor="text1"/>
        </w:rPr>
        <w:t>polybenzoxazine</w:t>
      </w:r>
      <w:proofErr w:type="spellEnd"/>
      <w:r w:rsidR="00822591" w:rsidRPr="009F7F88">
        <w:rPr>
          <w:color w:val="000000" w:themeColor="text1"/>
        </w:rPr>
        <w:t xml:space="preserve"> (PBO),</w:t>
      </w:r>
      <w:r w:rsidR="00822591" w:rsidRPr="009F7F88">
        <w:rPr>
          <w:color w:val="000000" w:themeColor="text1"/>
        </w:rPr>
        <w:fldChar w:fldCharType="begin" w:fldLock="1"/>
      </w:r>
      <w:r w:rsidR="00BF34A6" w:rsidRPr="009F7F88">
        <w:rPr>
          <w:rFonts w:hint="eastAsia"/>
          <w:color w:val="000000" w:themeColor="text1"/>
        </w:rPr>
        <w:instrText>ADDIN CSL_CITATION {"citationItems":[{"id":"ITEM-1","itemData":{"DOI":"10.1007/s10853-019-03769-1","ISSN":"15734803","abstract":"Polybenzoxazine (PBO) aerogels were prepared from 4,4</w:instrText>
      </w:r>
      <w:r w:rsidR="00BF34A6" w:rsidRPr="009F7F88">
        <w:rPr>
          <w:rFonts w:hint="eastAsia"/>
          <w:color w:val="000000" w:themeColor="text1"/>
        </w:rPr>
        <w:instrText>′</w:instrText>
      </w:r>
      <w:r w:rsidR="00BF34A6" w:rsidRPr="009F7F88">
        <w:rPr>
          <w:rFonts w:hint="eastAsia"/>
          <w:color w:val="000000" w:themeColor="text1"/>
        </w:rPr>
        <w:instrText>-diamino-diphenylmethane (MDA) benzoxazine monomer by HCl-catalyzed ring</w:instrText>
      </w:r>
      <w:r w:rsidR="00BF34A6" w:rsidRPr="009F7F88">
        <w:rPr>
          <w:color w:val="000000" w:themeColor="text1"/>
        </w:rPr>
        <w:instrText>-opening polymerization at room temperature after CO2 supercritical drying. This study systematically analyzes the microstructures, thermal insulation properties, compressive properties, and thermal stabilities of the PBO aerogels. The aerogel structure was a cross-linked three-dimensional network with a pore size of 10–140 nm. The conductivity of the aerogels was 0.035–0.057 W/m K under ambient conditions, reducing to 0.009 W/m K at 3 Pa. The compressive strength reached 14.42 MPa under 10% strains, much greater than in SiO2 aerogels of similar density (0.40 g/cm3) reinforced by high-silica glass fiber, which is only 1.30 MPa. Hydrogen bonding interaction was found to be critical for constructing the three-dimensional network structure of the aerogels. This work provides a valuable reference for exploring new structures and expanding the thermal insulation applications of PBO aerogels.","author":[{"dropping-particle":"","family":"Xiao","given":"Yunyun","non-dropping-particle":"","parse-names":false,"suffix":""},{"dropping-particle":"","family":"Li","given":"Liangjun","non-dropping-particle":"","parse-names":false,"suffix":""},{"dropping-particle":"","family":"Zhang","given":"Sizhao","non-dropping-particle":"","parse-names":false,"suffix":""},{"dropping-particle":"","family":"Feng","given":"Junzong","non-dropping-particle":"","parse-names":false,"suffix":""},{"dropping-particle":"","family":"Jiang","given":"Yonggang","non-dropping-particle":"","parse-names":false,"suffix":""},{"dropping-particle":"","family":"Feng","given":"Jian","non-dropping-particle":"","parse-names":false,"suffix":""}],"container-title":"Journal of Materials Science","id":"ITEM-1","issued":{"date-parts":[["2019"]]},"page":"12951-12961","publisher":"Springer New York LLC","title":"Ther</w:instrText>
      </w:r>
      <w:r w:rsidR="00BF34A6" w:rsidRPr="009F7F88">
        <w:rPr>
          <w:rFonts w:hint="eastAsia"/>
          <w:color w:val="000000" w:themeColor="text1"/>
        </w:rPr>
        <w:instrText>mally insulating polybenzoxazine aerogels based on 4,4</w:instrText>
      </w:r>
      <w:r w:rsidR="00BF34A6" w:rsidRPr="009F7F88">
        <w:rPr>
          <w:rFonts w:hint="eastAsia"/>
          <w:color w:val="000000" w:themeColor="text1"/>
        </w:rPr>
        <w:instrText>′</w:instrText>
      </w:r>
      <w:r w:rsidR="00BF34A6" w:rsidRPr="009F7F88">
        <w:rPr>
          <w:rFonts w:hint="eastAsia"/>
          <w:color w:val="000000" w:themeColor="text1"/>
        </w:rPr>
        <w:instrText>-diamino-diphenylmethane benzoxazine","type":"article-journal","volume":"54"},"uris":["http://www.mendeley.com/documents/?uuid=5ee0166e-7c1c-385c-a68f-5ca444eb8682"]}],"mendeley":{"formattedCitation":</w:instrText>
      </w:r>
      <w:r w:rsidR="00BF34A6" w:rsidRPr="009F7F88">
        <w:rPr>
          <w:color w:val="000000" w:themeColor="text1"/>
        </w:rPr>
        <w:instrText>"&lt;sup&gt;46&lt;/sup&gt;","plainTextFormattedCitation":"46","previouslyFormattedCitation":"&lt;sup&gt;46&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46</w:t>
      </w:r>
      <w:r w:rsidR="00822591" w:rsidRPr="009F7F88">
        <w:rPr>
          <w:color w:val="000000" w:themeColor="text1"/>
        </w:rPr>
        <w:fldChar w:fldCharType="end"/>
      </w:r>
      <w:r w:rsidR="00822591" w:rsidRPr="009F7F88">
        <w:rPr>
          <w:color w:val="000000" w:themeColor="text1"/>
        </w:rPr>
        <w:t xml:space="preserve"> are usually obtained </w:t>
      </w:r>
      <w:r w:rsidR="00D6603F" w:rsidRPr="009F7F88">
        <w:rPr>
          <w:i/>
          <w:iCs/>
          <w:color w:val="000000" w:themeColor="text1"/>
        </w:rPr>
        <w:t>via</w:t>
      </w:r>
      <w:r w:rsidR="00D6603F" w:rsidRPr="009F7F88">
        <w:rPr>
          <w:color w:val="000000" w:themeColor="text1"/>
        </w:rPr>
        <w:t xml:space="preserve"> </w:t>
      </w:r>
      <w:r w:rsidR="00822591" w:rsidRPr="009F7F88">
        <w:rPr>
          <w:color w:val="000000" w:themeColor="text1"/>
        </w:rPr>
        <w:t xml:space="preserve">polymerization of monomers. Some organic polymer aerogels such as </w:t>
      </w:r>
      <w:r w:rsidR="004F0F53" w:rsidRPr="009F7F88">
        <w:rPr>
          <w:color w:val="000000" w:themeColor="text1"/>
        </w:rPr>
        <w:t>polyimide</w:t>
      </w:r>
      <w:r w:rsidR="00822591" w:rsidRPr="009F7F88">
        <w:rPr>
          <w:color w:val="000000" w:themeColor="text1"/>
        </w:rPr>
        <w:t xml:space="preserve"> and </w:t>
      </w:r>
      <w:r w:rsidR="004F0F53" w:rsidRPr="009F7F88">
        <w:rPr>
          <w:color w:val="000000" w:themeColor="text1"/>
        </w:rPr>
        <w:t xml:space="preserve">aramid </w:t>
      </w:r>
      <w:r w:rsidR="00822591" w:rsidRPr="009F7F88">
        <w:rPr>
          <w:color w:val="000000" w:themeColor="text1"/>
        </w:rPr>
        <w:t>exhibit good flexibility. Polymer aerogels</w:t>
      </w:r>
      <w:r w:rsidR="00D6603F" w:rsidRPr="009F7F88">
        <w:rPr>
          <w:color w:val="000000" w:themeColor="text1"/>
        </w:rPr>
        <w:t>, however,</w:t>
      </w:r>
      <w:r w:rsidR="00822591" w:rsidRPr="009F7F88">
        <w:rPr>
          <w:color w:val="000000" w:themeColor="text1"/>
        </w:rPr>
        <w:t xml:space="preserve"> generally have poor thermal stabilit</w:t>
      </w:r>
      <w:r w:rsidR="00D6603F" w:rsidRPr="009F7F88">
        <w:rPr>
          <w:color w:val="000000" w:themeColor="text1"/>
        </w:rPr>
        <w:t>y</w:t>
      </w:r>
      <w:r w:rsidR="00822591" w:rsidRPr="009F7F88">
        <w:rPr>
          <w:color w:val="000000" w:themeColor="text1"/>
        </w:rPr>
        <w:t xml:space="preserve">. </w:t>
      </w:r>
      <w:r w:rsidR="00D6603F" w:rsidRPr="009F7F88">
        <w:rPr>
          <w:color w:val="000000" w:themeColor="text1"/>
        </w:rPr>
        <w:t xml:space="preserve">Exploiting this, certain </w:t>
      </w:r>
      <w:r w:rsidR="00822591" w:rsidRPr="009F7F88">
        <w:rPr>
          <w:color w:val="000000" w:themeColor="text1"/>
        </w:rPr>
        <w:t xml:space="preserve">polymer aerogels </w:t>
      </w:r>
      <w:r w:rsidR="00822591" w:rsidRPr="009F7F88">
        <w:rPr>
          <w:rFonts w:hint="eastAsia"/>
          <w:color w:val="000000" w:themeColor="text1"/>
          <w:lang w:eastAsia="zh-CN"/>
        </w:rPr>
        <w:t>such</w:t>
      </w:r>
      <w:r w:rsidR="00822591" w:rsidRPr="009F7F88">
        <w:rPr>
          <w:color w:val="000000" w:themeColor="text1"/>
        </w:rPr>
        <w:t xml:space="preserve"> </w:t>
      </w:r>
      <w:r w:rsidR="00822591" w:rsidRPr="009F7F88">
        <w:rPr>
          <w:color w:val="000000" w:themeColor="text1"/>
          <w:lang w:eastAsia="zh-CN"/>
        </w:rPr>
        <w:t xml:space="preserve">as RF </w:t>
      </w:r>
      <w:r w:rsidR="00822591" w:rsidRPr="009F7F88">
        <w:rPr>
          <w:color w:val="000000" w:themeColor="text1"/>
        </w:rPr>
        <w:t xml:space="preserve">are used as precursors for carbon aerogels </w:t>
      </w:r>
      <w:r w:rsidR="00822591" w:rsidRPr="009F7F88">
        <w:rPr>
          <w:i/>
          <w:iCs/>
          <w:color w:val="000000" w:themeColor="text1"/>
        </w:rPr>
        <w:t>via</w:t>
      </w:r>
      <w:r w:rsidR="00822591" w:rsidRPr="009F7F88">
        <w:rPr>
          <w:color w:val="000000" w:themeColor="text1"/>
        </w:rPr>
        <w:t xml:space="preserve"> pyrolysis in inert atmosphere</w:t>
      </w:r>
      <w:r w:rsidR="00D6603F" w:rsidRPr="009F7F88">
        <w:rPr>
          <w:color w:val="000000" w:themeColor="text1"/>
        </w:rPr>
        <w:t>s</w:t>
      </w:r>
      <w:r w:rsidR="00822591" w:rsidRPr="009F7F88">
        <w:rPr>
          <w:color w:val="000000" w:themeColor="text1"/>
        </w:rPr>
        <w:t xml:space="preserve">. Biomass aerogels such as silk </w:t>
      </w:r>
      <w:r w:rsidR="009E6DDC" w:rsidRPr="009F7F88">
        <w:rPr>
          <w:color w:val="000000" w:themeColor="text1"/>
        </w:rPr>
        <w:t>fibroin</w:t>
      </w:r>
      <w:r w:rsidR="00822591" w:rsidRPr="009F7F88">
        <w:rPr>
          <w:color w:val="000000" w:themeColor="text1"/>
        </w:rPr>
        <w:t>,</w:t>
      </w:r>
      <w:r w:rsidR="00822591" w:rsidRPr="009F7F88">
        <w:rPr>
          <w:color w:val="000000" w:themeColor="text1"/>
        </w:rPr>
        <w:fldChar w:fldCharType="begin" w:fldLock="1"/>
      </w:r>
      <w:r w:rsidR="00BF34A6" w:rsidRPr="009F7F88">
        <w:rPr>
          <w:color w:val="000000" w:themeColor="text1"/>
        </w:rPr>
        <w:instrText>ADDIN CSL_CITATION {"citationItems":[{"id":"ITEM-1","itemData":{"DOI":"10.1038/nnano.2017.4","ISSN":"17483395","abstract":"In natural systems, directed self-assembly of structural proteins produces complex, hierarchical materials that exhibit a unique combination of mechanical, chemical and transport properties. This controlled process covers dimensions ranging from the nano- to the macroscale. Such materials are desirable to synthesize integrated and adaptive materials and systems. We describe a bio-inspired process to generate hierarchically defined structures with multiscale morphology by using regenerated silk fibroin. The combination of protein self-assembly and microscale mechanical constraints is used to form oriented, porous nanofibrillar networks within predesigned macroscopic structures. This approach allows us to predefine the mechanical and physical properties of these materials, achieved by the definition of gradients in nano- to macroscale order. We fabricate centimetre-scale material geometries including anchors, cables, lattices and webs, as well as functional materials with structure-dependent strength and anisotropic thermal transport. Finally, multiple three-dimensional geometries and doped nanofibrillar constructs are presented to illustrate the facile integration of synthetic and natural additives to form functional, interactive, hierarchical networks.","author":[{"dropping-particle":"","family":"Tseng","given":"Peter","non-dropping-particle":"","parse-names":false,"suffix":""},{"dropping-particle":"","family":"Napier","given":"Bradley","non-dropping-particle":"","parse-names":false,"suffix":""},{"dropping-particle":"","family":"Zhao","given":"Siwei","non-dropping-particle":"","parse-names":false,"suffix":""},{"dropping-particle":"","family":"Mitropoulos","given":"Alexander N.","non-dropping-particle":"","parse-names":false,"suffix":""},{"dropping-particle":"","family":"Applegate","given":"Matthew B.","non-dropping-particle":"","parse-names":false,"suffix":""},{"dropping-particle":"","family":"Marelli","given":"Benedetto","non-dropping-particle":"","parse-names":false,"suffix":""},{"dropping-particle":"","family":"Kaplan","given":"David L.","non-dropping-particle":"","parse-names":false,"suffix":""},{"dropping-particle":"","family":"O</w:instrText>
      </w:r>
      <w:r w:rsidR="00BF34A6" w:rsidRPr="009F7F88">
        <w:rPr>
          <w:rFonts w:hint="eastAsia"/>
          <w:color w:val="000000" w:themeColor="text1"/>
        </w:rPr>
        <w:instrText>menetto","given":"Fiorenzo G.","non-dropping-particle":"","parse-names":false,"suffix":""}],"container-title":"Nature Nanotechnology","id":"ITEM-1","issue":"5","issued":{"date-parts":[["2017"]]},"note":"</w:instrText>
      </w:r>
      <w:r w:rsidR="00BF34A6" w:rsidRPr="009F7F88">
        <w:rPr>
          <w:rFonts w:hint="eastAsia"/>
          <w:color w:val="000000" w:themeColor="text1"/>
        </w:rPr>
        <w:instrText>重要</w:instrText>
      </w:r>
      <w:r w:rsidR="00BF34A6" w:rsidRPr="009F7F88">
        <w:rPr>
          <w:rFonts w:hint="eastAsia"/>
          <w:color w:val="000000" w:themeColor="text1"/>
        </w:rPr>
        <w:instrText>\n</w:instrText>
      </w:r>
      <w:r w:rsidR="00BF34A6" w:rsidRPr="009F7F88">
        <w:rPr>
          <w:rFonts w:hint="eastAsia"/>
          <w:color w:val="000000" w:themeColor="text1"/>
        </w:rPr>
        <w:instrText>这种方法也可以得到</w:instrText>
      </w:r>
      <w:r w:rsidR="00BF34A6" w:rsidRPr="009F7F88">
        <w:rPr>
          <w:rFonts w:hint="eastAsia"/>
          <w:color w:val="000000" w:themeColor="text1"/>
        </w:rPr>
        <w:instrText>3</w:instrText>
      </w:r>
      <w:r w:rsidR="00BF34A6" w:rsidRPr="009F7F88">
        <w:rPr>
          <w:rFonts w:hint="eastAsia"/>
          <w:color w:val="000000" w:themeColor="text1"/>
        </w:rPr>
        <w:instrText>维结构</w:instrText>
      </w:r>
      <w:r w:rsidR="00BF34A6" w:rsidRPr="009F7F88">
        <w:rPr>
          <w:rFonts w:hint="eastAsia"/>
          <w:color w:val="000000" w:themeColor="text1"/>
        </w:rPr>
        <w:instrText>","page":"474-480","publisher":"Nat</w:instrText>
      </w:r>
      <w:r w:rsidR="00BF34A6" w:rsidRPr="009F7F88">
        <w:rPr>
          <w:color w:val="000000" w:themeColor="text1"/>
        </w:rPr>
        <w:instrText>ure Publishing Group","title":"Directed assembly of bio-inspired hierarchical materials with controlled nanofibrillar architectures","type":"article-journal","volume":"12"},"uris":["http://www.mendeley.com/documents/?uuid=084d28a7-61a2-4eb5-a639-723ffda6b533"]}],"mendeley":{"formattedCitation":"&lt;sup&gt;47&lt;/sup&gt;","plainTextFormattedCitation":"47","previouslyFormattedCitation":"&lt;sup&gt;47&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47</w:t>
      </w:r>
      <w:r w:rsidR="00822591" w:rsidRPr="009F7F88">
        <w:rPr>
          <w:color w:val="000000" w:themeColor="text1"/>
        </w:rPr>
        <w:fldChar w:fldCharType="end"/>
      </w:r>
      <w:r w:rsidR="00822591" w:rsidRPr="009F7F88">
        <w:rPr>
          <w:color w:val="000000" w:themeColor="text1"/>
        </w:rPr>
        <w:t xml:space="preserve"> nanocellulose,</w:t>
      </w:r>
      <w:r w:rsidR="00822591" w:rsidRPr="009F7F88">
        <w:rPr>
          <w:color w:val="000000" w:themeColor="text1"/>
        </w:rPr>
        <w:fldChar w:fldCharType="begin" w:fldLock="1"/>
      </w:r>
      <w:r w:rsidR="00BF34A6" w:rsidRPr="009F7F88">
        <w:rPr>
          <w:color w:val="000000" w:themeColor="text1"/>
        </w:rPr>
        <w:instrText>ADDIN CSL_CITATION {"citationItems":[{"id":"ITEM-1","itemData":{"DOI":"10.1021/acssuschemeng.9b01122","ISSN":"2168-0485","abstract":"Aerogels, as ultralight three-dimensional (3D) highly porous materials, show great superiority in oil and organic pollutant cleanup. Notably, biomass aerogels have also attracted wide interest due to the advantages of huge reserves, low cost, renewability, biodegradation, and nontoxicity to the environment. Herein, a sustainable, flexible, and superhydrophobic functionalized cellulose aerogel, copper nanoparticles-coated cellulose aerogel (Cu/CEA), is reported. The hydrophobic Cu/CEA was simply fabricated by one-step depositing Cu nanoparticles coating on the cellulose fibers extracted from renewable natural sisal in liquid phase followed by freeze–drying. The hydrophobic functionalization approach is facile, cost-effective, and suitable for large-scale production and environmental friendliness, without additional organic hydrophobic modification. The highly porous Cu/CEA as absorbent can selectively and quickly collect oily contaminant, exhibiting high oil absorption capacity and rate, and good recyclabi...","author":[{"dropping-particle":"","family":"Li","given":"Zhangdi","non-dropping-particle":"","parse-names":false,"suffix":""},{"dropping-particle":"","family":"Zhong","given":"Li","non-dropping-particle":"","parse-names":false,"suffix":""},{"dropping-particle":"","family":"Zhang","given":"Tao","non-dropping-particle":"","parse-names":false,"suffix":""},{"dropping-particle":"","family":"Qiu","given":"Fengxian","non-dropping-particle":"","parse-names":false,"suffix":""},{"dropping-particle":"","family":"Yue","given":"Xuejie","non-dropping-particle":"","parse-names":false,"suffix":""},{"dropping-particle":"","family":"Yang","given":"Dongya","non-dropping-particle":"","parse-names":false,"suffix":""}],"container-title":"ACS Sustainable Chemistry &amp; Engineering","id":"ITEM-1","issue":"11","issued":{"date-parts":[["2019"]]},"page":"9984-9994","publisher":"American Chemical Society","title":"Sustainable, Flexible, and Superhydrophobic Functionalized Cellulose Aerogel for Selective and Versatile Oil/Water Separation","type":"article-journal","volume":"7"},"uris":["http://www.mendeley.com/documents/?uuid=e75575ce-3f00-310e-b3f5-608f17066938"]}],"mendeley":{"formattedCitation":"&lt;sup&gt;48&lt;/sup&gt;","plainTextFormattedCitation":"48","previouslyFormattedCitation":"&lt;sup&gt;48&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48</w:t>
      </w:r>
      <w:r w:rsidR="00822591" w:rsidRPr="009F7F88">
        <w:rPr>
          <w:color w:val="000000" w:themeColor="text1"/>
        </w:rPr>
        <w:fldChar w:fldCharType="end"/>
      </w:r>
      <w:r w:rsidR="00822591" w:rsidRPr="009F7F88">
        <w:rPr>
          <w:color w:val="000000" w:themeColor="text1"/>
        </w:rPr>
        <w:t xml:space="preserve"> chitosan,</w:t>
      </w:r>
      <w:r w:rsidR="00822591" w:rsidRPr="009F7F88">
        <w:rPr>
          <w:color w:val="000000" w:themeColor="text1"/>
        </w:rPr>
        <w:fldChar w:fldCharType="begin" w:fldLock="1"/>
      </w:r>
      <w:r w:rsidR="00BF34A6" w:rsidRPr="009F7F88">
        <w:rPr>
          <w:color w:val="000000" w:themeColor="text1"/>
        </w:rPr>
        <w:instrText>ADDIN CSL_CITATION {"citationItems":[{"id":"ITEM-1","itemData":{"DOI":"10.1021/acs.biomac.9b00246","ISSN":"1525-7797","abstract":"Supercritical drying is widely considered as the gold standard to produce aerogels that preserve the microstructure of the gels, but we have found this is not always the case. Chitosan aerogel, one of the emerging biopolymer aerogels, was prepared by chemical cross-linking gelation, followed by solvent exchange with methanol and supercritical drying using CO2. Small-angle X-ray scattering analysis shows that the structure of the wet gel, which consists of Gaussian chains of individual molecular strands, converts into a nanofibrous network during CO2 processing. In situ observation reveals a drastic shrinkage of the gel in CO2, demonstrating that physical coagulation caused by the low affinity between chitosan and CO2 is the main structure-forming step. These results challenge the common perception of supercritical drying: it is no longer an inactive drying method, but rather an active nanostructure forming a tool to produce porous biopolymer materials with tailored structure and properties.","author":[{"dropping-particle":"","family":"Takeshita","given":"Satoru","non-dropping-particle":"","parse-names":false,"suffix":""},{"dropping-particle":"","family":"Sadeghpour","given":"Amin","non-dropping-particle":"","parse-names":false,"suffix":""},{"dropping-particle":"","family":"Malfait","given":"Wim J.","non-dropping-particle":"","parse-names":false,"suffix":""},{"dropping-particle":"","family":"Konishi","given":"Arata","non-dropping-particle":"","parse-names":false,"suffix":""},{"dropping-particle":"","family":"Otake","given":"Katsuto","non-dropping-particle":"","parse-names":false,"suffix":""},{"dropping-particle":"","family":"Yoda","given":"Satoshi","non-dropping-particle":"","parse-names":false,"suffix":""}],"container-title":"Biomacromolecules","id":"ITEM-1","issue":"5","issued":{"date-parts":[["2019"]]},"page":"2051-2057","publisher":"American Chemical Society","title":"Formation of Nanofibrous Structure in Biopolymer Aerogel during Supercritical CO2 Processing: The Case of Chitosan Aerogel","type":"article-journal","volume":"20"},"uris":["http://www.mendeley.com/documents/?uuid=dad06ab6-18cc-3a46-b706-d0a7cf1bd4cd"]}],"mendeley":{"formattedCitation":"&lt;sup&gt;49&lt;/sup&gt;","plainTextFormattedCitation":"49","previouslyFormattedCitation":"&lt;sup&gt;49&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49</w:t>
      </w:r>
      <w:r w:rsidR="00822591" w:rsidRPr="009F7F88">
        <w:rPr>
          <w:color w:val="000000" w:themeColor="text1"/>
        </w:rPr>
        <w:fldChar w:fldCharType="end"/>
      </w:r>
      <w:r w:rsidR="00822591" w:rsidRPr="009F7F88">
        <w:rPr>
          <w:color w:val="000000" w:themeColor="text1"/>
        </w:rPr>
        <w:t xml:space="preserve"> </w:t>
      </w:r>
      <w:r w:rsidR="005D5944" w:rsidRPr="009F7F88">
        <w:rPr>
          <w:color w:val="000000" w:themeColor="text1"/>
        </w:rPr>
        <w:t xml:space="preserve">and </w:t>
      </w:r>
      <w:r w:rsidR="009E6DDC" w:rsidRPr="009F7F88">
        <w:rPr>
          <w:color w:val="000000" w:themeColor="text1"/>
        </w:rPr>
        <w:t>alginate</w:t>
      </w:r>
      <w:r w:rsidR="009E6DDC" w:rsidRPr="009F7F88">
        <w:rPr>
          <w:color w:val="000000" w:themeColor="text1"/>
        </w:rPr>
        <w:fldChar w:fldCharType="begin" w:fldLock="1"/>
      </w:r>
      <w:r w:rsidR="00BF34A6" w:rsidRPr="009F7F88">
        <w:rPr>
          <w:color w:val="000000" w:themeColor="text1"/>
        </w:rPr>
        <w:instrText>ADDIN CSL_CITATION {"citationItems":[{"id":"ITEM-1","itemData":{"DOI":"10.3390/molecules24061049","ISSN":"1420-3049","abstract":"Processing and shaping of dried gels are of interest in several fields like alginate aerogel beads used as highly porous and nanostructured particles in biomedical applications. The physicochemical properties of the alginate source, the solvent used in the gelation solution and the gel drying method are key parameters influencing the characteristics of the resulting dried gels. In this work, dried gel beads in the form of xerogels, cryogels or aerogels were prepared from alginates of different molecular weights (120 and 180 kDa) and concentrations (1.25, 1.50, 2.0 and 2.25% (w/v)) using different gelation conditions (aqueous and ethanolic CaCl2 solutions) and drying methods (supercritical drying, freeze-drying and oven drying) to obtain particles with a broad range of physicochemical and textural properties. The stability of physicochemical properties of alginate aerogels under storage conditions of 25 °C and 65% relative humidity (ICH-climatic zone II) during 1 and 3 months was studied. Results showed significant effects of the studied processing parameters on the resulting alginate dried gel properties. Stability studies showed small variations in aerogels weight and specific surface area after 3 months of storage, especially, in the case of aerogels produced with medium molecular weight alginate.","author":[{"dropping-particle":"","family":"Rodríguez-Dorado","given":"Rosalía","non-dropping-particle":"","parse-names":false,"suffix":""},{"dropping-particle":"","family":"López-Iglesias","given":"Clara","non-dropping-particle":"","parse-names":false,"suffix":""},{"dropping-particle":"","family":"García-González","given":"Carlos","non-dropping-particle":"","parse-names":false,"suffix":""},{"dropping-particle":"","family":"Auriemma","given":"Giulia","non-dropping-particle":"","parse-names":false,"suffix":""},{"dropping-particle":"","family":"Aquino","given":"Rita","non-dropping-particle":"","parse-names":false,"suffix":""},{"dropping-particle":"","family":"Gaudio","given":"Pasquale","non-dropping-particle":"Del","parse-names":false,"suffix":""}],"container-title":"Molecules","id":"ITEM-1","issue":"6","issued":{"date-parts":[["2019"]]},"page":"1049","publisher":"MDPI AG","title":"Design of Aerogels, Cryogels and Xerogels of Alginate: Effect of Molecular Weight, Gelation Conditions and Drying Method on Particles’ Micromeritics","type":"article-journal","volume":"24"},"uris":["http://www.mendeley.com/documents/?uuid=13048562-e844-3bbd-8b44-11eb94e05bf1"]}],"mendeley":{"formattedCitation":"&lt;sup&gt;50&lt;/sup&gt;","plainTextFormattedCitation":"50","previouslyFormattedCitation":"&lt;sup&gt;50&lt;/sup&gt;"},"properties":{"noteIndex":0},"schema":"https://github.com/citation-style-language/schema/raw/master/csl-citation.json"}</w:instrText>
      </w:r>
      <w:r w:rsidR="009E6DDC" w:rsidRPr="009F7F88">
        <w:rPr>
          <w:color w:val="000000" w:themeColor="text1"/>
        </w:rPr>
        <w:fldChar w:fldCharType="separate"/>
      </w:r>
      <w:r w:rsidR="00BF34A6" w:rsidRPr="009F7F88">
        <w:rPr>
          <w:noProof/>
          <w:color w:val="000000" w:themeColor="text1"/>
          <w:vertAlign w:val="superscript"/>
        </w:rPr>
        <w:t>50</w:t>
      </w:r>
      <w:r w:rsidR="009E6DDC" w:rsidRPr="009F7F88">
        <w:rPr>
          <w:color w:val="000000" w:themeColor="text1"/>
        </w:rPr>
        <w:fldChar w:fldCharType="end"/>
      </w:r>
      <w:r w:rsidR="00822591" w:rsidRPr="009F7F88">
        <w:rPr>
          <w:color w:val="000000" w:themeColor="text1"/>
        </w:rPr>
        <w:t xml:space="preserve"> are usually synthesized </w:t>
      </w:r>
      <w:r w:rsidR="00D6603F" w:rsidRPr="009F7F88">
        <w:rPr>
          <w:color w:val="000000" w:themeColor="text1"/>
        </w:rPr>
        <w:t xml:space="preserve">from </w:t>
      </w:r>
      <w:r w:rsidR="00822591" w:rsidRPr="009F7F88">
        <w:rPr>
          <w:color w:val="000000" w:themeColor="text1"/>
        </w:rPr>
        <w:t xml:space="preserve">biomass extracted from creatures </w:t>
      </w:r>
      <w:r w:rsidR="00D6603F" w:rsidRPr="009F7F88">
        <w:rPr>
          <w:color w:val="000000" w:themeColor="text1"/>
        </w:rPr>
        <w:t xml:space="preserve">and natural materials </w:t>
      </w:r>
      <w:r w:rsidR="003C5890" w:rsidRPr="009F7F88">
        <w:rPr>
          <w:color w:val="000000" w:themeColor="text1"/>
        </w:rPr>
        <w:t xml:space="preserve">such as </w:t>
      </w:r>
      <w:r w:rsidR="00822591" w:rsidRPr="009F7F88">
        <w:rPr>
          <w:color w:val="000000" w:themeColor="text1"/>
        </w:rPr>
        <w:t>silkworm cocoons, wood</w:t>
      </w:r>
      <w:r w:rsidR="003C5890" w:rsidRPr="009F7F88">
        <w:rPr>
          <w:color w:val="000000" w:themeColor="text1"/>
        </w:rPr>
        <w:t xml:space="preserve"> and</w:t>
      </w:r>
      <w:r w:rsidR="00822591" w:rsidRPr="009F7F88">
        <w:rPr>
          <w:color w:val="000000" w:themeColor="text1"/>
        </w:rPr>
        <w:t xml:space="preserve"> sea shells as raw materials and </w:t>
      </w:r>
      <w:r w:rsidR="003C5890" w:rsidRPr="009F7F88">
        <w:rPr>
          <w:color w:val="000000" w:themeColor="text1"/>
        </w:rPr>
        <w:t xml:space="preserve">through </w:t>
      </w:r>
      <w:r w:rsidR="00822591" w:rsidRPr="009F7F88">
        <w:rPr>
          <w:color w:val="000000" w:themeColor="text1"/>
        </w:rPr>
        <w:t xml:space="preserve">cross-linking reactions. Biomass aerogels </w:t>
      </w:r>
      <w:r w:rsidR="003C5890" w:rsidRPr="009F7F88">
        <w:rPr>
          <w:color w:val="000000" w:themeColor="text1"/>
        </w:rPr>
        <w:t xml:space="preserve">generally </w:t>
      </w:r>
      <w:r w:rsidR="00822591" w:rsidRPr="009F7F88">
        <w:rPr>
          <w:color w:val="000000" w:themeColor="text1"/>
        </w:rPr>
        <w:t xml:space="preserve">have very good biodegradability and biocompatibility. </w:t>
      </w:r>
      <w:r w:rsidR="00822591" w:rsidRPr="009F7F88">
        <w:rPr>
          <w:rFonts w:hint="eastAsia"/>
          <w:color w:val="000000" w:themeColor="text1"/>
          <w:lang w:eastAsia="zh-CN"/>
        </w:rPr>
        <w:t>M</w:t>
      </w:r>
      <w:r w:rsidR="00822591" w:rsidRPr="009F7F88">
        <w:rPr>
          <w:color w:val="000000" w:themeColor="text1"/>
        </w:rPr>
        <w:t xml:space="preserve">etal aerogels </w:t>
      </w:r>
      <w:r w:rsidR="00822591" w:rsidRPr="009F7F88">
        <w:rPr>
          <w:rFonts w:hint="eastAsia"/>
          <w:color w:val="000000" w:themeColor="text1"/>
          <w:lang w:eastAsia="zh-CN"/>
        </w:rPr>
        <w:t xml:space="preserve">such </w:t>
      </w:r>
      <w:r w:rsidR="00822591" w:rsidRPr="009F7F88">
        <w:rPr>
          <w:color w:val="000000" w:themeColor="text1"/>
          <w:lang w:eastAsia="zh-CN"/>
        </w:rPr>
        <w:t xml:space="preserve">as </w:t>
      </w:r>
      <w:r w:rsidR="002932F3" w:rsidRPr="009F7F88">
        <w:rPr>
          <w:color w:val="000000" w:themeColor="text1"/>
          <w:lang w:eastAsia="zh-CN"/>
        </w:rPr>
        <w:t>gold (</w:t>
      </w:r>
      <w:r w:rsidR="00822591" w:rsidRPr="009F7F88">
        <w:rPr>
          <w:color w:val="000000" w:themeColor="text1"/>
        </w:rPr>
        <w:t>Au</w:t>
      </w:r>
      <w:r w:rsidR="002932F3" w:rsidRPr="009F7F88">
        <w:rPr>
          <w:color w:val="000000" w:themeColor="text1"/>
          <w:lang w:eastAsia="zh-CN"/>
        </w:rPr>
        <w:t>)</w:t>
      </w:r>
      <w:r w:rsidR="00822591" w:rsidRPr="009F7F88">
        <w:rPr>
          <w:color w:val="000000" w:themeColor="text1"/>
        </w:rPr>
        <w:t>,</w:t>
      </w:r>
      <w:r w:rsidR="00050CEF"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21/cm062569q","ISSN":"0897-4756","author":[{"dropping-particle":"","family":"Nyce","given":"Gregory W.","non-dropping-particle":"","parse-names":false,"suffix":""},{"dropping-particle":"","family":"Hayes","given":"Joel R.","non-dropping-particle":"","parse-names":false,"suffix":""},{"dropping-particle":"V.","family":"Hamza","given":"Alex","non-dropping-particle":"","parse-names":false,"suffix":""},{"dropping-particle":"","family":"Satcher","given":"Joe H.","non-dropping-particle":"","parse-names":false,"suffix":""}],"container-title":"Chemistry of Materials","id":"ITEM-1","issue":"3","issued":{"date-parts":[["2007"]]},"page":"344-346","title":"Synthesis and Characterization of Hierarchical Porous Gold Materials","type":"article-journal","volume":"19"},"uris":["http://www.mendeley.com/documents/?uuid=7fbe2591-f080-40bc-86f9-fe0f603e16ee"]}],"mendeley":{"formattedCitation":"&lt;sup&gt;51&lt;/sup&gt;","plainTextFormattedCitation":"51","previouslyFormattedCitation":"&lt;sup&gt;51&lt;/sup&gt;"},"properties":{"noteIndex":0},"schema":"https://github.com/citation-style-language/schema/raw/master/csl-citation.json"}</w:instrText>
      </w:r>
      <w:r w:rsidR="00050CEF"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51</w:t>
      </w:r>
      <w:r w:rsidR="00050CEF" w:rsidRPr="009F7F88">
        <w:rPr>
          <w:rFonts w:ascii="Calibri" w:hAnsi="Calibri" w:cs="Calibri"/>
          <w:color w:val="000000" w:themeColor="text1"/>
        </w:rPr>
        <w:fldChar w:fldCharType="end"/>
      </w:r>
      <w:r w:rsidR="00050CEF" w:rsidRPr="009F7F88">
        <w:rPr>
          <w:color w:val="000000" w:themeColor="text1"/>
        </w:rPr>
        <w:t xml:space="preserve"> </w:t>
      </w:r>
      <w:r w:rsidR="002932F3" w:rsidRPr="009F7F88">
        <w:rPr>
          <w:color w:val="000000" w:themeColor="text1"/>
          <w:lang w:eastAsia="zh-CN"/>
        </w:rPr>
        <w:t>platinum (</w:t>
      </w:r>
      <w:r w:rsidR="00822591" w:rsidRPr="009F7F88">
        <w:rPr>
          <w:color w:val="000000" w:themeColor="text1"/>
        </w:rPr>
        <w:t>Pt</w:t>
      </w:r>
      <w:r w:rsidR="002932F3" w:rsidRPr="009F7F88">
        <w:rPr>
          <w:color w:val="000000" w:themeColor="text1"/>
          <w:lang w:eastAsia="zh-CN"/>
        </w:rPr>
        <w:t>)</w:t>
      </w:r>
      <w:r w:rsidR="00822591" w:rsidRPr="009F7F88">
        <w:rPr>
          <w:color w:val="000000" w:themeColor="text1"/>
        </w:rPr>
        <w:t xml:space="preserve">, </w:t>
      </w:r>
      <w:r w:rsidR="002932F3" w:rsidRPr="009F7F88">
        <w:rPr>
          <w:color w:val="000000" w:themeColor="text1"/>
          <w:lang w:eastAsia="zh-CN"/>
        </w:rPr>
        <w:t>silver (</w:t>
      </w:r>
      <w:r w:rsidR="00822591" w:rsidRPr="009F7F88">
        <w:rPr>
          <w:color w:val="000000" w:themeColor="text1"/>
        </w:rPr>
        <w:t>Ag</w:t>
      </w:r>
      <w:r w:rsidR="002932F3" w:rsidRPr="009F7F88">
        <w:rPr>
          <w:color w:val="000000" w:themeColor="text1"/>
          <w:lang w:eastAsia="zh-CN"/>
        </w:rPr>
        <w:t>),</w:t>
      </w:r>
      <w:r w:rsidR="003C5890" w:rsidRPr="009F7F88">
        <w:rPr>
          <w:color w:val="000000" w:themeColor="text1"/>
        </w:rPr>
        <w:t xml:space="preserve"> and</w:t>
      </w:r>
      <w:r w:rsidR="00822591" w:rsidRPr="009F7F88">
        <w:rPr>
          <w:color w:val="000000" w:themeColor="text1"/>
        </w:rPr>
        <w:t xml:space="preserve"> </w:t>
      </w:r>
      <w:r w:rsidR="002932F3" w:rsidRPr="009F7F88">
        <w:rPr>
          <w:color w:val="000000" w:themeColor="text1"/>
          <w:lang w:eastAsia="zh-CN"/>
        </w:rPr>
        <w:t>copper (</w:t>
      </w:r>
      <w:r w:rsidR="00822591" w:rsidRPr="009F7F88">
        <w:rPr>
          <w:color w:val="000000" w:themeColor="text1"/>
        </w:rPr>
        <w:t>Cu</w:t>
      </w:r>
      <w:r w:rsidR="002932F3" w:rsidRPr="009F7F88">
        <w:rPr>
          <w:color w:val="000000" w:themeColor="text1"/>
          <w:lang w:eastAsia="zh-CN"/>
        </w:rPr>
        <w:t>)</w:t>
      </w:r>
      <w:r w:rsidR="00822591" w:rsidRPr="009F7F88">
        <w:rPr>
          <w:color w:val="000000" w:themeColor="text1"/>
        </w:rPr>
        <w:t xml:space="preserve"> are </w:t>
      </w:r>
      <w:r w:rsidR="003C5890" w:rsidRPr="009F7F88">
        <w:rPr>
          <w:color w:val="000000" w:themeColor="text1"/>
        </w:rPr>
        <w:t xml:space="preserve">usually </w:t>
      </w:r>
      <w:r w:rsidR="00822591" w:rsidRPr="009F7F88">
        <w:rPr>
          <w:color w:val="000000" w:themeColor="text1"/>
        </w:rPr>
        <w:t xml:space="preserve">made from their metal nitrates or chlorides </w:t>
      </w:r>
      <w:r w:rsidR="00822591" w:rsidRPr="009F7F88">
        <w:rPr>
          <w:i/>
          <w:iCs/>
          <w:color w:val="000000" w:themeColor="text1"/>
        </w:rPr>
        <w:t>via</w:t>
      </w:r>
      <w:r w:rsidR="00822591" w:rsidRPr="009F7F88">
        <w:rPr>
          <w:color w:val="000000" w:themeColor="text1"/>
        </w:rPr>
        <w:t xml:space="preserve"> sol-gel chemical gelation with sodium borohydride as </w:t>
      </w:r>
      <w:r w:rsidR="004A1998" w:rsidRPr="009F7F88">
        <w:rPr>
          <w:color w:val="000000" w:themeColor="text1"/>
        </w:rPr>
        <w:t xml:space="preserve">a </w:t>
      </w:r>
      <w:r w:rsidR="00822591" w:rsidRPr="009F7F88">
        <w:rPr>
          <w:color w:val="000000" w:themeColor="text1"/>
        </w:rPr>
        <w:t>reducing agent</w:t>
      </w:r>
      <w:r w:rsidR="003C5890" w:rsidRPr="009F7F88">
        <w:rPr>
          <w:color w:val="000000" w:themeColor="text1"/>
        </w:rPr>
        <w:t>.</w:t>
      </w:r>
      <w:r w:rsidR="00050CEF"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21/acs.nanolett.9b03445","abstract":"Herein we report the fabrication of ultralight gold aerogel monoliths with tunable densities and pore structures. Gold nanowires are prepared at the gram scale by substrate-assisted growth with uniform size, ultrathin diameters, high purity, and a high aspect ratio. Freeze-casting of suspensions of these nanowires produces free-standing, monolithic aerogels with tunable densities from 6 to 23 mg/cm3, which to the best of our knowledge represents the lowest density monolithic gold material. We also demonstrate that the pore geometries created during freeze-casting can be systematically tuned across multiple length scales by the selection of different solvents and excipients in the feedstock suspension. The mechanical behavior of porous materials depends on relative density and pore architectures.","author":[{"dropping-particle":"","family":"Qian","given":"Fang","non-dropping-particle":"","parse-names":false,"suffix":""},{"dropping-particle":"","family":"Troksa","given":"Alyssa","non-dropping-particle":"","parse-names":false,"suffix":""},{"dropping-particle":"","family":"Fears","given":"Tyler M.","non-dropping-particle":"","parse-names":false,"suffix":""},{"dropping-particle":"","family":"Nielsen","given":"Michael H.","non-dropping-particle":"","parse-names":false,"suffix":""},{"dropping-particle":"","family":"Nelson","given":"Art J.","non-dropping-particle":"","parse-names":false,"suffix":""},{"dropping-particle":"","family":"Baumann","given":"Theodore F.","non-dropping-particle":"","parse-names":false,"suffix":""},{"dropping-particle":"","family":"Kucheyev","given":"Sergei O.","non-dropping-particle":"","parse-names":false,"suffix":""},{"dropping-particle":"","family":"Han","given":"T. Yong-Jin Jin","non-dropping-particle":"","parse-names":false,"suffix":""},{"dropping-particle":"","family":"Bagge-Hansen","given":"Michael","non-dropping-particle":"","parse-names":false,"suffix":""}],"container-title":"Nano Letters","id":"ITEM-1","issue":"1","issued":{"date-parts":[["2020"]]},"page":"131-135","publisher":"American Chemical Society","title":"Gold Aerogel Monoliths with Tunable Ultralow Densities","type":"article-journal","volume":"20"},"uris":["http://www.mendeley.com/documents/?uuid=fd6de729-d1c7-4ab9-9983-fcdd5db4fd70"]},{"id":"ITEM-2","itemData":{"DOI":"10.1039/C9QM00193J","ISSN":"2052-1537","abstract":"We present a universal ethanolic one-step approach to noble/less noble metal aerogels at room temperature and −70 °C.","author":[{"dropping-particle":"","family":"Georgi","given":"Maximilian","non-dropping-particle":"","parse-names":false,"suffix":""},{"dropping-particle":"","family":"Klemmed","given":"Benjamin","non-dropping-particle":"","parse-names":false,"suffix":""},{"dropping-particle":"","family":"Benad","given":"Albrecht","non-dropping-particle":"","parse-names":false,"suffix":""},{"dropping-particle":"","family":"Eychmüller","given":"Alexander","non-dropping-particle":"","parse-names":false,"suffix":""}],"container-title":"Materials Chemistry Frontiers","id":"ITEM-2","issue":"8","issued":{"date-parts":[["2019"]]},"page":"1586-1592","publisher":"Royal Society of Chemistry","title":"A versatile ethanolic approach to metal aerogels (Pt, Pd, Au, Ag, Cu and Co)","type":"article-journal","volume":"3"},"uris":["http://www.mendeley.com/documents/?uuid=cc0a8a10-61f7-30f7-8935-2c71dc1c7296"]}],"mendeley":{"formattedCitation":"&lt;sup&gt;52,53&lt;/sup&gt;","plainTextFormattedCitation":"52,53","previouslyFormattedCitation":"&lt;sup&gt;52,53&lt;/sup&gt;"},"properties":{"noteIndex":0},"schema":"https://github.com/citation-style-language/schema/raw/master/csl-citation.json"}</w:instrText>
      </w:r>
      <w:r w:rsidR="00050CEF"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52,53</w:t>
      </w:r>
      <w:r w:rsidR="00050CEF" w:rsidRPr="009F7F88">
        <w:rPr>
          <w:rFonts w:ascii="Calibri" w:hAnsi="Calibri" w:cs="Calibri"/>
          <w:color w:val="000000" w:themeColor="text1"/>
        </w:rPr>
        <w:fldChar w:fldCharType="end"/>
      </w:r>
      <w:r w:rsidR="00822591" w:rsidRPr="009F7F88">
        <w:rPr>
          <w:color w:val="000000" w:themeColor="text1"/>
        </w:rPr>
        <w:t xml:space="preserve"> </w:t>
      </w:r>
      <w:r w:rsidR="003C5890" w:rsidRPr="009F7F88">
        <w:rPr>
          <w:color w:val="000000" w:themeColor="text1"/>
        </w:rPr>
        <w:t>T</w:t>
      </w:r>
      <w:r w:rsidR="00822591" w:rsidRPr="009F7F88">
        <w:rPr>
          <w:color w:val="000000" w:themeColor="text1"/>
        </w:rPr>
        <w:t>he</w:t>
      </w:r>
      <w:r w:rsidR="003C5890" w:rsidRPr="009F7F88">
        <w:rPr>
          <w:color w:val="000000" w:themeColor="text1"/>
        </w:rPr>
        <w:t>se aerogels</w:t>
      </w:r>
      <w:r w:rsidR="00822591" w:rsidRPr="009F7F88">
        <w:rPr>
          <w:color w:val="000000" w:themeColor="text1"/>
        </w:rPr>
        <w:t xml:space="preserve"> usually exhibit high catalytic activity and durability. Some of the metal aerogels with nanowire-structures exhibit good electrical conductivity and </w:t>
      </w:r>
      <w:r w:rsidR="00DD2904" w:rsidRPr="009F7F88">
        <w:rPr>
          <w:color w:val="000000" w:themeColor="text1"/>
        </w:rPr>
        <w:t xml:space="preserve">mechanical </w:t>
      </w:r>
      <w:r w:rsidR="00822591" w:rsidRPr="009F7F88">
        <w:rPr>
          <w:color w:val="000000" w:themeColor="text1"/>
        </w:rPr>
        <w:t>flexibility.</w:t>
      </w:r>
      <w:r w:rsidR="00A412C2" w:rsidRPr="009F7F88">
        <w:rPr>
          <w:color w:val="000000" w:themeColor="text1"/>
        </w:rPr>
        <w:fldChar w:fldCharType="begin" w:fldLock="1"/>
      </w:r>
      <w:r w:rsidR="00BF34A6"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00BF34A6" w:rsidRPr="009F7F88">
        <w:rPr>
          <w:rFonts w:hint="eastAsia"/>
          <w:color w:val="000000" w:themeColor="text1"/>
        </w:rPr>
        <w:instrText>"date-parts":[["2017"]]},"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冷冻干燥</w:instrText>
      </w:r>
      <w:r w:rsidR="00BF34A6" w:rsidRPr="009F7F88">
        <w:rPr>
          <w:rFonts w:hint="eastAsia"/>
          <w:color w:val="000000" w:themeColor="text1"/>
        </w:rPr>
        <w:instrText>\n</w:instrText>
      </w:r>
      <w:r w:rsidR="00BF34A6" w:rsidRPr="009F7F88">
        <w:rPr>
          <w:rFonts w:hint="eastAsia"/>
          <w:color w:val="000000" w:themeColor="text1"/>
        </w:rPr>
        <w:instrText>金属银纳米线气凝胶</w:instrText>
      </w:r>
      <w:r w:rsidR="00BF34A6" w:rsidRPr="009F7F88">
        <w:rPr>
          <w:rFonts w:hint="eastAsia"/>
          <w:color w:val="000000" w:themeColor="text1"/>
        </w:rPr>
        <w:instrText>\n</w:instrText>
      </w:r>
      <w:r w:rsidR="00BF34A6" w:rsidRPr="009F7F88">
        <w:rPr>
          <w:rFonts w:hint="eastAsia"/>
          <w:color w:val="000000" w:themeColor="text1"/>
        </w:rPr>
        <w:instrText>可压缩可伸长可变泊松比（从负变到正）</w:instrText>
      </w:r>
      <w:r w:rsidR="00BF34A6" w:rsidRPr="009F7F88">
        <w:rPr>
          <w:rFonts w:hint="eastAsia"/>
          <w:color w:val="000000" w:themeColor="text1"/>
        </w:rPr>
        <w:instrText>","page":"1701756","title":"3D Printing Hierarchical Silver Nanowire Aerogel with Highly Compressive Resilience and Tensile Elongation through Tunable Poisson's Ratio","type":"art</w:instrText>
      </w:r>
      <w:r w:rsidR="00BF34A6" w:rsidRPr="009F7F88">
        <w:rPr>
          <w:color w:val="000000" w:themeColor="text1"/>
        </w:rPr>
        <w:instrText>icle-journal","volume":"13"},"uris":["http://www.mendeley.com/documents/?uuid=e6705bbd-552b-440c-802d-aebf688a7c53"]},{"id":"ITEM-2","itemData":{"DOI":"10.1007/s11434-016-1149-0","ISBN":"1143401611","ISSN":"20959281","abstract":"We report on a simple yet efficient approach to fabricate soft piezoresistive pressure sensors using copper nanowires-based aerogels. The sensors exhibit excellent sensitivity and durability and can be easily scalable to form large-area sensing matrix for pressure mapping. This opens a low-cost strategy to wearable biomedical sensors.","author":[{"dropping-particle":"","family":"Yap","given":"Lim Wei","non-dropping-particle":"","parse-names":false,"suffix":""},{"dropping-particle":"","family":"Gong","given":"Shu","non-dropping-particle":"","parse-names":false,"suffix":""},{"dropping-particle":"","family":"Tang","given":"Yue","non-dropping-particle":"","parse-names":false,"suffix":""},{"dropping-particle":"","family":"Zhu","given":"Yonggang","non-dropping-particle":"","parse-names":false,"suffix":""},{"dropping-particle":"","family":"Cheng","given":"Wenlong","non-dropping-particle":"","parse-names":false,"suffix":""}],"container-title":"Science Bulletin","id":"ITEM-2","issue":"20","issued":{"date-parts":[["2016"]]},"page":"1624-1630","publisher":"Science China Press","title":"Soft piezoresistive pressure sensing matrix from copper nanowires composite aerogel","type":"article-journal","volume":"61"},"uris":["http://www.mendeley.com/documents/?uuid=92d4d12c-7cb0-4f1d-903d-1d26a8aca72e"]}],"mendeley":{"formattedCitation":"&lt;sup&gt;54,55&lt;/sup&gt;","plainTextFormattedCitation":"54,55","previouslyFormattedCitation":"&lt;sup&gt;54,55&lt;/sup&gt;"},"properties":{"noteIndex":0},"schema":"https://github.com/citation-style-language/schema/raw/master/csl-citation.json"}</w:instrText>
      </w:r>
      <w:r w:rsidR="00A412C2" w:rsidRPr="009F7F88">
        <w:rPr>
          <w:color w:val="000000" w:themeColor="text1"/>
        </w:rPr>
        <w:fldChar w:fldCharType="separate"/>
      </w:r>
      <w:r w:rsidR="00BF34A6" w:rsidRPr="009F7F88">
        <w:rPr>
          <w:noProof/>
          <w:color w:val="000000" w:themeColor="text1"/>
          <w:vertAlign w:val="superscript"/>
        </w:rPr>
        <w:t>54,55</w:t>
      </w:r>
      <w:r w:rsidR="00A412C2" w:rsidRPr="009F7F88">
        <w:rPr>
          <w:color w:val="000000" w:themeColor="text1"/>
        </w:rPr>
        <w:fldChar w:fldCharType="end"/>
      </w:r>
      <w:r w:rsidR="00822591" w:rsidRPr="009F7F88">
        <w:rPr>
          <w:color w:val="000000" w:themeColor="text1"/>
        </w:rPr>
        <w:t xml:space="preserve"> </w:t>
      </w:r>
      <w:bookmarkStart w:id="12" w:name="_Hlk42018188"/>
      <w:r w:rsidR="00822591" w:rsidRPr="009F7F88">
        <w:rPr>
          <w:color w:val="000000" w:themeColor="text1"/>
        </w:rPr>
        <w:t>Non-oxide ceramic</w:t>
      </w:r>
      <w:r w:rsidR="00A351DE" w:rsidRPr="009F7F88">
        <w:rPr>
          <w:color w:val="000000" w:themeColor="text1"/>
        </w:rPr>
        <w:t xml:space="preserve"> </w:t>
      </w:r>
      <w:r w:rsidR="00A351DE" w:rsidRPr="009F7F88">
        <w:rPr>
          <w:color w:val="000000" w:themeColor="text1"/>
          <w:lang w:eastAsia="zh-CN"/>
        </w:rPr>
        <w:t>aerogels include</w:t>
      </w:r>
      <w:r w:rsidR="005B12DB" w:rsidRPr="009F7F88">
        <w:rPr>
          <w:color w:val="000000" w:themeColor="text1"/>
          <w:lang w:eastAsia="zh-CN"/>
        </w:rPr>
        <w:t xml:space="preserve"> </w:t>
      </w:r>
      <w:r w:rsidR="00822591" w:rsidRPr="009F7F88">
        <w:rPr>
          <w:color w:val="000000" w:themeColor="text1"/>
        </w:rPr>
        <w:t>nitrides (</w:t>
      </w:r>
      <w:r w:rsidR="00822591" w:rsidRPr="009F7F88">
        <w:rPr>
          <w:i/>
          <w:iCs/>
          <w:color w:val="000000" w:themeColor="text1"/>
        </w:rPr>
        <w:t>e.g.</w:t>
      </w:r>
      <w:r w:rsidR="004A4378" w:rsidRPr="009F7F88">
        <w:rPr>
          <w:color w:val="000000" w:themeColor="text1"/>
        </w:rPr>
        <w:t>,</w:t>
      </w:r>
      <w:r w:rsidR="00822591" w:rsidRPr="009F7F88">
        <w:rPr>
          <w:color w:val="000000" w:themeColor="text1"/>
        </w:rPr>
        <w:t xml:space="preserve"> </w:t>
      </w:r>
      <w:r w:rsidR="00A351DE" w:rsidRPr="009F7F88">
        <w:rPr>
          <w:color w:val="000000" w:themeColor="text1"/>
          <w:lang w:eastAsia="zh-CN"/>
        </w:rPr>
        <w:t>boron nitride (</w:t>
      </w:r>
      <w:r w:rsidR="00822591" w:rsidRPr="009F7F88">
        <w:rPr>
          <w:color w:val="000000" w:themeColor="text1"/>
        </w:rPr>
        <w:t>BN</w:t>
      </w:r>
      <w:r w:rsidR="00A351DE" w:rsidRPr="009F7F88">
        <w:rPr>
          <w:color w:val="000000" w:themeColor="text1"/>
          <w:lang w:eastAsia="zh-CN"/>
        </w:rPr>
        <w:t>)</w:t>
      </w:r>
      <w:r w:rsidR="00822591" w:rsidRPr="009F7F88">
        <w:rPr>
          <w:color w:val="000000" w:themeColor="text1"/>
        </w:rPr>
        <w:t>,</w:t>
      </w:r>
      <w:r w:rsidR="00B650C4" w:rsidRPr="009F7F88">
        <w:rPr>
          <w:rFonts w:hint="eastAsia"/>
          <w:color w:val="000000" w:themeColor="text1"/>
        </w:rPr>
        <w:fldChar w:fldCharType="begin" w:fldLock="1"/>
      </w:r>
      <w:r w:rsidR="00BF34A6" w:rsidRPr="009F7F88">
        <w:rPr>
          <w:color w:val="000000" w:themeColor="text1"/>
        </w:rPr>
        <w:instrText>ADDIN CSL_CITATION {"citationItems":[{"id":"ITEM-1","itemData":{"DOI":"10.1126/science.aav7304","ISSN":"10959203","abstract":"Ceramic aerogels are attractive for thermal insulation but plagued by poor mechanical stability and degradation under thermal shock. In this study, we designed and synthesized hyperbolic architectured ceramic aerogels with nanolayered double-pane walls with a negative Poisson’s ratio (−0.25) and a negative linear thermal expansion coefficient (−1.8 × 10 −6 per °C). Our aerogels display robust mechanical and thermal stability and feature ultralow densities down to ~0.1 milligram per cubic centimeter, superelasticity up to 95%, and near-zero strength loss after sharp thermal shocks (275°C per second) or intense thermal stress at 1400</w:instrText>
      </w:r>
      <w:r w:rsidR="00BF34A6" w:rsidRPr="009F7F88">
        <w:rPr>
          <w:rFonts w:hint="eastAsia"/>
          <w:color w:val="000000" w:themeColor="text1"/>
        </w:rPr>
        <w:instrText>°</w:instrText>
      </w:r>
      <w:r w:rsidR="00BF34A6" w:rsidRPr="009F7F88">
        <w:rPr>
          <w:color w:val="000000" w:themeColor="text1"/>
        </w:rPr>
        <w:instrText>C, as well as ultralow thermal conductivity in vacuum [~2.4 milliwatts per meter-kelvin (mW/m·K)] and in air (~20 mW/m·K). This robust material system is ideal for thermal superinsulation under extreme conditions, such as those encountered by spacecraft.","author":[{"dropping-particle":"","family":"Xu","given":"Xiang","non-dropping-particle":"","parse-names":false,"suffix":""},{"dropping-particle":"","family":"Zhang","given":"Qiangqiang","non-dropping-particle":"","parse-names":false,"suffix":""},{"dropping-particle":"","family":"Hao","given":"Menglong","non-dropping-particle":"","parse-names":false,"suffix":""},{"dropping-particle":"","family":"Hu","given":"Yuan","non-dropping-particle":"","parse-names":false,"suffix":""},{"dropping-particle":"","family":"Lin","given":"Zhaoyang","non-dropping-particle":"","parse-names":false,"suffix":""},{"dropping-particle":"","family":"Peng","given":"Lele","non-dropping-particle":"","parse-names":false,"suffix":""},{"dropping-particle":"","family":"Wang","given":"Tao","non-dropping-particle":"","parse-names":false,"suffix":""},{"dropping-particle":"","family":"Ren","given":"Xuexin","non-dropping-particle":"","parse-names":false,"suffix":""},{"dropping-particle":"","family":"Wang","given":"Chen","non-dropping-particle":"","parse-names":false,"suffix":""},{"dropping-particle":"","family":"Zhao","given":"Zipeng","non-dropping-particle":"","parse-names":false,"suffix":""},{"dropping-particle":"","family":"Wan","given":"Chengzhang","non-dropping-particle":"","parse-names":false,"suffix":""},{"dropping-particle":"","family":"Fei","given":"Huilong","non-dropping-particle":"","parse-names":false,"suffix":""},{"dropping-particle":"","family":"Wang","given":"Lei","non-dropping-particle":"","parse-names":false,"suffix":""},{"dropping-particle":"","family":"Zhu","given":"Jian","non-dropping-particle":"","parse-names":false,"suffix":""},{"dropping-particle":"","family":"Sun","given":"Hongtao","non-dropping-particle":"","parse-names":false,"suffix":""},{"dropping-particle":"","family":"Chen","given":"Wenli","non-dropping-particle":"","parse-names":false,"suffix":""},{"dropping-particle":"","family":"Du","given":"Tao","non-dropping-particle":"","parse-names":false,"suffix":""},{"dropping-particle":"","family":"Deng","given":"Biwei","non-dropping-particle":"","parse-names":false,"suffix":""},{"dropping-particle":"","family":"Cheng","given":"Gary J.","non-dropping-particle":"","parse-names":false,"suffix":""},{"dropping-particle":"","family":"Shakir","given":"Imran","non-dropping-particle":"","parse-names":false,"suffix":""},{"dropping-particle":"","family":"Dames","given":"Chris","non-dropping-particle":"","parse-names":false,"suffix":""},{"dropping-particle":"","family":"Fisher","given":"Timothy S.","non-dropping-particle":"","parse-names":false,"suffix":""},{"dropping-particle":"","family":"Zhang","given":"Xiang","non-dropping-particle":"","parse-names":false,"suffix":""},{"dropping-particle":"","family":"Li","given":"Hui","non-dropping-particle":"","parse-names":false,"suffix":""},{"dropping-particle":"","family":"Huang","given":"Yu","non-dropping-particle":"","parse-names":false,"suffix":""},{"dropping-particle":"","family":"Duan","given":"Xiangfeng","non-dropping-particle":"","parse-names":false,"suffix":""}],"container-title":"Science","id":"ITEM-1","issue":"6428","issued":{"date-parts":[["2019"]]},"page":"723-727","title":"Double-negative-index ceramic aerogels for thermal superinsulation","type":"article-journal","volume":"363"},"uris":["http://www.mendeley.com/documents/?uuid=37ed0d9d-6ca6-42d8-a7ab-d42d72a0178d"]},{"id":"ITEM-2","itemData":{"DOI":"10.1021/nn402452p","ISSN":"1936-0851","author":[{"dropping-particle":"","family":"Rousseas","given":"Michael","non-dropping-particle":"","parse-names":false,"suffix":""},{"dropping-particle":"","family":"Goldstein","given":"Anna P.","non-dropping-particle":"","parse-names":false,"suffix":""},{"dropping-particle":"","family":"Mickelson","given":"William","non-dropping-particle":"","parse-names":false,"suffix":""},{"dropping-particle":"","family":"Worsley","given":"Marcus A.","non-dropping-particle":"","parse-names":false,"suffix":""},{"dropping-particle":"","family":"Woo","given":"Leta","non-dropping-particle":"","parse-names":false,"suffix":""},{"dropping-particle":"","family":"Zettl","given":"Alex","non-dropping-particle":"","parse-names":false,"suffix":""}],"container-title":"ACS Nano","id":"ITEM-2","issue":"10","issued":{"date-parts":[["2013"]]},"page":"8540-8546","title":"Synthesis of Highly Crystalline sp 2 -Bonded Boron Nitride Aerogels","type":"article-journal","volume":"7"},"uris":["http://www.mendeley.com/documents/?uuid=cff6f576-b98a-4d9b-ad04-937135846652"]}],"mendeley":{"formattedCitation":"&lt;sup&gt;5,56&lt;/sup&gt;","plainTextFormattedCitation":"5,56","previouslyFormattedCitation":"&lt;sup&gt;5,56&lt;/sup&gt;"},"properties":{"noteIndex":0},"schema":"https://github.com/citation-style-language/schema/raw/master/csl-citation.json"}</w:instrText>
      </w:r>
      <w:r w:rsidR="00B650C4" w:rsidRPr="009F7F88">
        <w:rPr>
          <w:rFonts w:hint="eastAsia"/>
          <w:color w:val="000000" w:themeColor="text1"/>
        </w:rPr>
        <w:fldChar w:fldCharType="separate"/>
      </w:r>
      <w:r w:rsidR="00BF34A6" w:rsidRPr="009F7F88">
        <w:rPr>
          <w:noProof/>
          <w:color w:val="000000" w:themeColor="text1"/>
          <w:vertAlign w:val="superscript"/>
        </w:rPr>
        <w:t>5,56</w:t>
      </w:r>
      <w:r w:rsidR="00B650C4" w:rsidRPr="009F7F88">
        <w:rPr>
          <w:rFonts w:hint="eastAsia"/>
          <w:color w:val="000000" w:themeColor="text1"/>
        </w:rPr>
        <w:fldChar w:fldCharType="end"/>
      </w:r>
      <w:r w:rsidR="00B650C4" w:rsidRPr="009F7F88">
        <w:rPr>
          <w:color w:val="000000" w:themeColor="text1"/>
        </w:rPr>
        <w:t xml:space="preserve"> </w:t>
      </w:r>
      <w:r w:rsidR="00A351DE" w:rsidRPr="009F7F88">
        <w:rPr>
          <w:color w:val="000000" w:themeColor="text1"/>
          <w:lang w:eastAsia="zh-CN"/>
        </w:rPr>
        <w:t>silicon nitride (</w:t>
      </w:r>
      <w:r w:rsidR="00822591" w:rsidRPr="009F7F88">
        <w:rPr>
          <w:color w:val="000000" w:themeColor="text1"/>
        </w:rPr>
        <w:t>Si</w:t>
      </w:r>
      <w:r w:rsidR="00822591" w:rsidRPr="009F7F88">
        <w:rPr>
          <w:color w:val="000000" w:themeColor="text1"/>
          <w:vertAlign w:val="subscript"/>
        </w:rPr>
        <w:t>3</w:t>
      </w:r>
      <w:r w:rsidR="00822591" w:rsidRPr="009F7F88">
        <w:rPr>
          <w:color w:val="000000" w:themeColor="text1"/>
        </w:rPr>
        <w:t>N</w:t>
      </w:r>
      <w:r w:rsidR="00822591" w:rsidRPr="009F7F88">
        <w:rPr>
          <w:color w:val="000000" w:themeColor="text1"/>
          <w:vertAlign w:val="subscript"/>
        </w:rPr>
        <w:t>4</w:t>
      </w:r>
      <w:r w:rsidR="00A351DE" w:rsidRPr="009F7F88">
        <w:rPr>
          <w:color w:val="000000" w:themeColor="text1"/>
          <w:lang w:eastAsia="zh-CN"/>
        </w:rPr>
        <w:t>)</w:t>
      </w:r>
      <w:r w:rsidR="00822591" w:rsidRPr="009F7F88">
        <w:rPr>
          <w:color w:val="000000" w:themeColor="text1"/>
        </w:rPr>
        <w:t>,</w:t>
      </w:r>
      <w:r w:rsidR="00822591" w:rsidRPr="009F7F88">
        <w:rPr>
          <w:color w:val="000000" w:themeColor="text1"/>
        </w:rPr>
        <w:fldChar w:fldCharType="begin" w:fldLock="1"/>
      </w:r>
      <w:r w:rsidR="00BF34A6" w:rsidRPr="009F7F88">
        <w:rPr>
          <w:color w:val="000000" w:themeColor="text1"/>
        </w:rPr>
        <w:instrText>ADDIN CSL_CITATION {"citationItems":[{"id":"ITEM-1","itemData":{"DOI":"10.1021/acsami.9b02869","ISSN":"1944-8244","abstract":"With the prevailing energy challenges and the rapid development of aerospace engineering, high-performance thermal insulators with various functions are attracting more and more attention. Ceramic aerogels are promising candidates for thermal insulators to be applied in harsh environments because of their low thermal conductivity and simultaneously excellent thermal and chemical stabilities. In general, the effective properties of this class of materials depend on both their microstructures and the intrinsic properties of their building blocks. Herein, to enrich the family and broaden the application fields of this class of materials, we prepared ultralight α-Si3N4 nanobelt aerogels (NBAs) with tunable densities ranging from 1.8 to 9.6 mg cm–3. The α-Si3N4 NBA realized resilient compressibility (with a recoverable strain of 40–80%), fire resistance (1200 °C butane blow torch), thermal insulation (0.029 W m–1 K–1), and electronic wave transparency (a dielectric constant of 1–1.04 and a dielectric loss of 0...","author":[{"dropping-particle":"","family":"Su","given":"Lei","non-dropping-particle":"","parse-names":false,"suffix":""},{"dropping-particle":"","family":"Li","given":"Mingzhu","non-dropping-particle":"","parse-names":false,"suffix":""},{"dropping-particle":"","family":"Wang","given":"Hongjie","non-dropping-particle":"","parse-names":false,"suffix":""},{"dropping-particle":"","family":"Niu","given":"Min","non-dropping-particle":"","parse-names":false,"suffix":""},{"dropping-particle":"","family":"Lu","given":"De","non-dropping-particle":"","parse-names":false,"suffix":""},{"dropping-particle":"","family":"Cai","given":"Zhixin","non-dropping-particle":"","parse-names":false,"suffix":""}],"container-title":"ACS Applied Materials &amp; Interfaces","id":"ITEM-1","issue":"17","issued":{"date-parts":[["2019"]]},"page":"15795-15803","publisher":"American Chemical Society","title":"Resilient Si3N4 Nanobelt Aerogel as Fire-Resistant and Electromagnetic Wave-Transparent Thermal Insulator","type":"article-journal","volume":"11"},"uris":["http://www.mendeley.com/documents/?uuid=0d6ae49b-d58c-36d8-bd61-df775fb1c9a3"]}],"mendeley":{"formattedCitation":"&lt;sup&gt;57&lt;/sup&gt;","plainTextFormattedCitation":"57","previouslyFormattedCitation":"&lt;sup&gt;57&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57</w:t>
      </w:r>
      <w:r w:rsidR="00822591" w:rsidRPr="009F7F88">
        <w:rPr>
          <w:color w:val="000000" w:themeColor="text1"/>
        </w:rPr>
        <w:fldChar w:fldCharType="end"/>
      </w:r>
      <w:r w:rsidR="00822591" w:rsidRPr="009F7F88">
        <w:rPr>
          <w:color w:val="000000" w:themeColor="text1"/>
        </w:rPr>
        <w:t>)</w:t>
      </w:r>
      <w:r w:rsidR="00DD2904" w:rsidRPr="009F7F88">
        <w:rPr>
          <w:color w:val="000000" w:themeColor="text1"/>
        </w:rPr>
        <w:t>,</w:t>
      </w:r>
      <w:r w:rsidR="00A351DE" w:rsidRPr="009F7F88">
        <w:rPr>
          <w:color w:val="000000" w:themeColor="text1"/>
        </w:rPr>
        <w:t xml:space="preserve"> and</w:t>
      </w:r>
      <w:r w:rsidR="00822591" w:rsidRPr="009F7F88">
        <w:rPr>
          <w:color w:val="000000" w:themeColor="text1"/>
        </w:rPr>
        <w:t xml:space="preserve"> carbides (</w:t>
      </w:r>
      <w:r w:rsidR="00822591" w:rsidRPr="009F7F88">
        <w:rPr>
          <w:i/>
          <w:iCs/>
          <w:color w:val="000000" w:themeColor="text1"/>
        </w:rPr>
        <w:t>e.g.</w:t>
      </w:r>
      <w:r w:rsidR="004A4378" w:rsidRPr="009F7F88">
        <w:rPr>
          <w:color w:val="000000" w:themeColor="text1"/>
        </w:rPr>
        <w:t>,</w:t>
      </w:r>
      <w:r w:rsidR="00822591" w:rsidRPr="009F7F88">
        <w:rPr>
          <w:color w:val="000000" w:themeColor="text1"/>
        </w:rPr>
        <w:t xml:space="preserve"> </w:t>
      </w:r>
      <w:r w:rsidR="00A351DE" w:rsidRPr="009F7F88">
        <w:rPr>
          <w:color w:val="000000" w:themeColor="text1"/>
          <w:lang w:eastAsia="zh-CN"/>
        </w:rPr>
        <w:t>silicon carbide (</w:t>
      </w:r>
      <w:proofErr w:type="spellStart"/>
      <w:r w:rsidR="00822591" w:rsidRPr="009F7F88">
        <w:rPr>
          <w:color w:val="000000" w:themeColor="text1"/>
        </w:rPr>
        <w:t>SiC</w:t>
      </w:r>
      <w:proofErr w:type="spellEnd"/>
      <w:r w:rsidR="00A351DE" w:rsidRPr="009F7F88">
        <w:rPr>
          <w:color w:val="000000" w:themeColor="text1"/>
          <w:lang w:eastAsia="zh-CN"/>
        </w:rPr>
        <w:t>)</w:t>
      </w:r>
      <w:r w:rsidR="00822591" w:rsidRPr="009F7F88">
        <w:rPr>
          <w:color w:val="000000" w:themeColor="text1"/>
        </w:rPr>
        <w:fldChar w:fldCharType="begin" w:fldLock="1"/>
      </w:r>
      <w:r w:rsidR="00BF34A6" w:rsidRPr="009F7F88">
        <w:rPr>
          <w:color w:val="000000" w:themeColor="text1"/>
        </w:rPr>
        <w:instrText>ADDIN CSL_CITATION {"citationItems":[{"id":"ITEM-1","itemData":{"DOI":"10.1021/acsami.9b16811","ISSN":"1944-8244","abstract":"Resilient ceramic aerogels exhibit great potential for applications in harsh environments owing to their unique combination of ultrahigh porosity, lightweight, reversible compressibility, and good thermal and chemical stabilities. However, their applications are severely restricted by the limited size and low yield due to their complicated and time-consuming synthetic procedures. Herein, we developed an efficient method for large-scale production of resilient SiC nanowire aerogels (SiC NWAGs) with tunable densities and desired shapes. The as-synthesized SiC NWAGs displayed excellent high-temperature stability (the maximum working temperature in Ar and air can reach to 1400 and 1000 °C, respectively), outstanding flame-erosion resistance and low thermal conductivity (25 mW m–1 K–1). The easy fabrication of such ceramic aerogel on a large scale will pave the way for the widespread applications of ceramic aerogels.","author":[{"dropping-particle":"","family":"Lu","given":"De","non-dropping-particle":"","parse-names":false,"suffix":""},{"dropping-particle":"","family":"Su","given":"Lei","non-dropping-particle":"","parse-names":false,"suffix":""},{"dropping-particle":"","family":"Wang","given":"Hongjie","non-dropping-particle":"","parse-names":false,"suffix":""},{"dropping-particle":"","family":"Niu","given":"Min","non-dropping-particle":"","parse-names":false,"suffix":""},{"dropping-particle":"","family":"Xu","given":"Liang","non-dropping-particle":"","parse-names":false,"suffix":""},{"dropping-particle":"","family":"Ma","given":"Mingbo","non-dropping-particle":"","parse-names":false,"suffix":""},{"dropping-particle":"","family":"Gao","given":"Hongfei","non-dropping-particle":"","parse-names":false,"suffix":""},{"dropping-particle":"","family":"Cai","given":"Zhixin","non-dropping-particle":"","parse-names":false,"suffix":""},{"dropping-particle":"","family":"Fan","given":"Xingyu","non-dropping-particle":"","parse-names":false,"suffix":""}],"container-title":"ACS Applied Materials &amp; Interfaces","id":"ITEM-1","issue":"48","issued":{"date-parts":[["2019"]]},"page":"45338-45344","publisher":"American Chemical Society","title":"Scalable Fabrication of Resilient SiC Nanowires Aerogels with Exceptional High-Temperature Stability","type":"article-journal","volume":"11"},"uris":["http://www.mendeley.com/documents/?uuid=2f07399c-46c1-38dc-9ae8-10507d28164b"]}],"mendeley":{"formattedCitation":"&lt;sup&gt;58&lt;/sup&gt;","plainTextFormattedCitation":"58","previouslyFormattedCitation":"&lt;sup&gt;58&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58</w:t>
      </w:r>
      <w:r w:rsidR="00822591" w:rsidRPr="009F7F88">
        <w:rPr>
          <w:color w:val="000000" w:themeColor="text1"/>
        </w:rPr>
        <w:fldChar w:fldCharType="end"/>
      </w:r>
      <w:r w:rsidR="00822591" w:rsidRPr="009F7F88">
        <w:rPr>
          <w:color w:val="000000" w:themeColor="text1"/>
        </w:rPr>
        <w:t>)</w:t>
      </w:r>
      <w:r w:rsidR="00B902C2" w:rsidRPr="009F7F88">
        <w:rPr>
          <w:color w:val="000000" w:themeColor="text1"/>
        </w:rPr>
        <w:t>,</w:t>
      </w:r>
      <w:r w:rsidR="00822591" w:rsidRPr="009F7F88">
        <w:rPr>
          <w:color w:val="000000" w:themeColor="text1"/>
        </w:rPr>
        <w:t xml:space="preserve"> </w:t>
      </w:r>
      <w:r w:rsidR="00B902C2" w:rsidRPr="009F7F88">
        <w:rPr>
          <w:color w:val="000000" w:themeColor="text1"/>
        </w:rPr>
        <w:t>and MXene</w:t>
      </w:r>
      <w:r w:rsidR="00370C11" w:rsidRPr="009F7F88">
        <w:rPr>
          <w:color w:val="000000" w:themeColor="text1"/>
        </w:rPr>
        <w:fldChar w:fldCharType="begin" w:fldLock="1"/>
      </w:r>
      <w:r w:rsidR="00BF34A6" w:rsidRPr="009F7F88">
        <w:rPr>
          <w:color w:val="000000" w:themeColor="text1"/>
        </w:rPr>
        <w:instrText>ADDIN CSL_CITATION {"citationItems":[{"id":"ITEM-1","itemData":{"DOI":"10.1002/anie.201808714","ISSN":"15213773","abstract":"Li metal is considered to be an ultimate anode for metal batteries owing to its extremely high theoretical capacity and lowest potential. However, numerous issues such as short lifespan and infinite volume expansion caused by the dendrite growth during Li plating/stripping hinder its practical usage. These challenges become more grievous under high current densities. Herein, 3D porous MXene aerogels are proposed as scaffolds for high-rate Li metal anodes using Ti 3 C 2 as an example. With high metallic electron conductivity, fast Li ion transport capability, and abundant Li nucleation sites, such scaffolds could deliver high cycling stability and low overpotential at current density up to 10 mA cm −2 . High rate performance is also demonstrated in full cells with LiFePO 4 as cathodes. This work provides a new type of scaffolds for Li metal anodes and paves the way for the application of non-graphene 2D materials toward high energy density Li metal batteries.","author":[{"dropping-particle":"","family":"Zhang","given":"Xinyue","non-dropping-particle":"","parse-names":false,"suffix":""},{"dropping-particle":"","family":"Lv","given":"Ruijing","non-dropping-particle":"","parse-names":false,"suffix":""},{"dropping-particle":"","family":"Wang","given":"Aoxuan","non-dropping-particle":"","parse-names":false,"suffix":""},{"dropping-particle":"","family":"Guo","given":"Wenqing","non-dropping-particle":"","parse-names":false,"suffix":""},{"dropping-particle":"","family":"Liu","given":"Xingjiang","non-dropping-particle":"","parse-names":false,"suffix":""},{"dropping-particle":"","family":"Luo","given":"Jiayan","non-dropping-particle":"","parse-names":false,"suffix":""}],"container-title":"Angewandte Chemie - International Edition","id":"ITEM-1","issue":"46","issued":{"date-parts":[["2018"]]},"page":"15028-15033","publisher":"Wiley-VCH Verlag","title":"MXene Aerogel Scaffolds for High-Rate Lithium Metal Anodes","type":"article-journal","volume":"57"},"uris":["http://www.mendeley.com/documents/?uuid=3348c1ef-ef86-3301-9b9f-8b10d67c5214"]}],"mendeley":{"formattedCitation":"&lt;sup&gt;59&lt;/sup&gt;","plainTextFormattedCitation":"59","previouslyFormattedCitation":"&lt;sup&gt;59&lt;/sup&gt;"},"properties":{"noteIndex":0},"schema":"https://github.com/citation-style-language/schema/raw/master/csl-citation.json"}</w:instrText>
      </w:r>
      <w:r w:rsidR="00370C11" w:rsidRPr="009F7F88">
        <w:rPr>
          <w:color w:val="000000" w:themeColor="text1"/>
        </w:rPr>
        <w:fldChar w:fldCharType="separate"/>
      </w:r>
      <w:r w:rsidR="00BF34A6" w:rsidRPr="009F7F88">
        <w:rPr>
          <w:noProof/>
          <w:color w:val="000000" w:themeColor="text1"/>
          <w:vertAlign w:val="superscript"/>
        </w:rPr>
        <w:t>59</w:t>
      </w:r>
      <w:r w:rsidR="00370C11" w:rsidRPr="009F7F88">
        <w:rPr>
          <w:color w:val="000000" w:themeColor="text1"/>
        </w:rPr>
        <w:fldChar w:fldCharType="end"/>
      </w:r>
      <w:r w:rsidR="00B902C2" w:rsidRPr="009F7F88">
        <w:rPr>
          <w:color w:val="000000" w:themeColor="text1"/>
        </w:rPr>
        <w:t xml:space="preserve"> </w:t>
      </w:r>
      <w:r w:rsidR="00DD2904" w:rsidRPr="009F7F88">
        <w:rPr>
          <w:color w:val="000000" w:themeColor="text1"/>
        </w:rPr>
        <w:t>(</w:t>
      </w:r>
      <w:r w:rsidR="00B902C2" w:rsidRPr="009F7F88">
        <w:rPr>
          <w:color w:val="000000" w:themeColor="text1"/>
        </w:rPr>
        <w:t>a 2D carbide and nitride family of transition metals (M), where X represents carbon or nitrogen</w:t>
      </w:r>
      <w:r w:rsidR="00DD2904" w:rsidRPr="009F7F88">
        <w:rPr>
          <w:color w:val="000000" w:themeColor="text1"/>
        </w:rPr>
        <w:t xml:space="preserve">) aerogels also belong to this group. </w:t>
      </w:r>
      <w:r w:rsidR="00B902C2" w:rsidRPr="009F7F88">
        <w:rPr>
          <w:color w:val="000000" w:themeColor="text1"/>
        </w:rPr>
        <w:t xml:space="preserve">Non-oxide </w:t>
      </w:r>
      <w:r w:rsidR="00A351DE" w:rsidRPr="009F7F88">
        <w:rPr>
          <w:color w:val="000000" w:themeColor="text1"/>
          <w:lang w:eastAsia="zh-CN"/>
        </w:rPr>
        <w:t xml:space="preserve">ceramic </w:t>
      </w:r>
      <w:r w:rsidR="00B902C2" w:rsidRPr="009F7F88">
        <w:rPr>
          <w:color w:val="000000" w:themeColor="text1"/>
        </w:rPr>
        <w:t xml:space="preserve">aerogels </w:t>
      </w:r>
      <w:r w:rsidR="00822591" w:rsidRPr="009F7F88">
        <w:rPr>
          <w:color w:val="000000" w:themeColor="text1"/>
        </w:rPr>
        <w:t xml:space="preserve">are always prepared by aerogel template method </w:t>
      </w:r>
      <w:r w:rsidR="00822591" w:rsidRPr="009F7F88">
        <w:rPr>
          <w:i/>
          <w:iCs/>
          <w:color w:val="000000" w:themeColor="text1"/>
        </w:rPr>
        <w:t>via</w:t>
      </w:r>
      <w:r w:rsidR="00822591" w:rsidRPr="009F7F88">
        <w:rPr>
          <w:color w:val="000000" w:themeColor="text1"/>
        </w:rPr>
        <w:t xml:space="preserve"> gas-solid phase reaction at high temperature,</w:t>
      </w:r>
      <w:r w:rsidR="00A412C2" w:rsidRPr="009F7F88">
        <w:rPr>
          <w:color w:val="000000" w:themeColor="text1"/>
        </w:rPr>
        <w:fldChar w:fldCharType="begin" w:fldLock="1"/>
      </w:r>
      <w:r w:rsidR="00BF34A6" w:rsidRPr="009F7F88">
        <w:rPr>
          <w:color w:val="000000" w:themeColor="text1"/>
        </w:rPr>
        <w:instrText>ADDIN CSL_CITATION {"citationItems":[{"id":"ITEM-1","itemData":{"DOI":"10.1126/science.aav7304","ISSN":"10959203","abstract":"Ceramic aerogels are attractive for thermal insulation but plagued by poor mechanical stability and degradation under thermal shock. In this study, we designed and synthesized hyperbolic architectured ceramic aerogels with nanolayered double-pane walls with a negative Poisson’s ratio (−0.25) and a negative linear thermal expansion coefficient (−1.8 × 10 −6 per °C). Our aerogels display robust mechanical and thermal stability and feature ultralow densities down to ~0.1 milligram per cubic centimeter, superelasticity up to 95%, and near-zero strength loss after sharp thermal shocks (275°C per second) or intense thermal stress at 1400</w:instrText>
      </w:r>
      <w:r w:rsidR="00BF34A6" w:rsidRPr="009F7F88">
        <w:rPr>
          <w:rFonts w:hint="eastAsia"/>
          <w:color w:val="000000" w:themeColor="text1"/>
        </w:rPr>
        <w:instrText>°</w:instrText>
      </w:r>
      <w:r w:rsidR="00BF34A6" w:rsidRPr="009F7F88">
        <w:rPr>
          <w:color w:val="000000" w:themeColor="text1"/>
        </w:rPr>
        <w:instrText>C, as well as ultralow thermal conductivity in vacuum [~2.4 milliwatts per meter-kelvin (mW/m·K)] and in air (~20 mW/m·K). This robust material system is ideal for thermal superinsulation under extreme conditions, such as those encountered by spacecraft.","author":[{"dropping-particle":"","family":"Xu","given":"Xiang","non-dropping-particle":"","parse-names":false,"suffix":""},{"dropping-particle":"","family":"Zhang","given":"Qiangqiang","non-dropping-particle":"","parse-names":false,"suffix":""},{"dropping-particle":"","family":"Hao","given":"Menglong","non-dropping-particle":"","parse-names":false,"suffix":""},{"dropping-particle":"","family":"Hu","given":"Yuan","non-dropping-particle":"","parse-names":false,"suffix":""},{"dropping-particle":"","family":"Lin","given":"Zhaoyang","non-dropping-particle":"","parse-names":false,"suffix":""},{"dropping-particle":"","family":"Peng","given":"Lele","non-dropping-particle":"","parse-names":false,"suffix":""},{"dropping-particle":"","family":"Wang","given":"Tao","non-dropping-particle":"","parse-names":false,"suffix":""},{"dropping-particle":"","family":"Ren","given":"Xuexin","non-dropping-particle":"","parse-names":false,"suffix":""},{"dropping-particle":"","family":"Wang","given":"Chen","non-dropping-particle":"","parse-names":false,"suffix":""},{"dropping-particle":"","family":"Zhao","given":"Zipeng","non-dropping-particle":"","parse-names":false,"suffix":""},{"dropping-particle":"","family":"Wan","given":"Chengzhang","non-dropping-particle":"","parse-names":false,"suffix":""},{"dropping-particle":"","family":"Fei","given":"Huilong","non-dropping-particle":"","parse-names":false,"suffix":""},{"dropping-particle":"","family":"Wang","given":"Lei","non-dropping-particle":"","parse-names":false,"suffix":""},{"dropping-particle":"","family":"Zhu","given":"Jian","non-dropping-particle":"","parse-names":false,"suffix":""},{"dropping-particle":"","family":"Sun","given":"Hongtao","non-dropping-particle":"","parse-names":false,"suffix":""},{"dropping-particle":"","family":"Chen","given":"Wenli","non-dropping-particle":"","parse-names":false,"suffix":""},{"dropping-particle":"","family":"Du","given":"Tao","non-dropping-particle":"","parse-names":false,"suffix":""},{"dropping-particle":"","family":"Deng","given":"Biwei","non-dropping-particle":"","parse-names":false,"suffix":""},{"dropping-particle":"","family":"Cheng","given":"Gary J.","non-dropping-particle":"","parse-names":false,"suffix":""},{"dropping-particle":"","family":"Shakir","given":"Imran","non-dropping-particle":"","parse-names":false,"suffix":""},{"dropping-particle":"","family":"Dames","given":"Chris","non-dropping-particle":"","parse-names":false,"suffix":""},{"dropping-particle":"","family":"Fisher","given":"Timothy S.","non-dropping-particle":"","parse-names":false,"suffix":""},{"dropping-particle":"","family":"Zhang","given":"Xiang","non-dropping-particle":"","parse-names":false,"suffix":""},{"dropping-particle":"","family":"Li","given":"Hui","non-dropping-particle":"","parse-names":false,"suffix":""},{"dropping-particle":"","family":"Huang","given":"Yu","non-dropping-particle":"","parse-names":false,"suffix":""},{"dropping-particle":"","family":"Duan","given":"Xiangfeng","non-dropping-particle":"","parse-names":false,"suffix":""}],"container-title":"Science","id":"ITEM-1","issue":"6428","issued":{"date-parts":[["2019"]]},"page":"723-727","title":"Double-negative-index ceramic aerogels for thermal superinsulation","type":"article-journal","volume":"363"},"uris":["http://www.mendeley.com/documents/?uuid=37ed0d9d-6ca6-42d8-a7ab-d42d72a0178d"]},{"id":"ITEM-2","itemData":{"DOI":"10.1021/acsami.9b02869","ISSN":"1944-8244","abstract":"With the prevailing energy challenges and the rapid development of aerospace engineering, high-performance thermal insulators with various functions are attracting more and more attention. Ceramic aerogels are promising candidates for thermal insulators to be applied in harsh environments because of their low thermal conductivity and simultaneously excellent thermal and chemical stabilities. In general, the effective properties of this class of materials depend on both their microstructures and the intrinsic properties of their building blocks. Herein, to enrich the family and broaden the application fields of this class of materials, we prepared ultralight α-Si3N4 nanobelt aerogels (NBAs) with tunable densities ranging from 1.8 to 9.6 mg cm–3. The α-Si3N4 NBA realized resilient compressibility (with a recoverable strain of 40–80%), fire resistance (1200 °C butane blow torch), thermal insulation (0.029 W m–1 K–1), and electronic wave transparency (a dielectric constant of 1–1.04 and a dielectric loss of 0...","author":[{"dropping-particle":"","family":"Su","given":"Lei","non-dropping-particle":"","parse-names":false,"suffix":""},{"dropping-particle":"","family":"Li","given":"Mingzhu","non-dropping-particle":"","parse-names":false,"suffix":""},{"dropping-particle":"","family":"Wang","given":"Hongjie","non-dropping-particle":"","parse-names":false,"suffix":""},{"dropping-particle":"","family":"Niu","given":"Min","non-dropping-particle":"","parse-names":false,"suffix":""},{"dropping-particle":"","family":"Lu","given":"De","non-dropping-particle":"","parse-names":false,"suffix":""},{"dropping-particle":"","family":"Cai","given":"Zhixin","non-dropping-particle":"","parse-names":false,"suffix":""}],"container-title":"ACS Applied Materials &amp; Interfaces","id":"ITEM-2","issue":"17","issued":{"date-parts":[["2019"]]},"page":"15795-15803","publisher":"American Chemical Society","title":"Resilient Si3N4 Nanobelt Aerogel as Fire-Resistant and Electromagnetic Wave-Transparent Thermal Insulator","type":"article-journal","volume":"11"},"uris":["http://www.mendeley.com/documents/?uuid=0d6ae49b-d58c-36d8-bd61-df775fb1c9a3"]},{"id":"ITEM-3","itemData":{"DOI":"10.1021/acsami.9b16811","ISSN":"1944-8244","abstract":"Resilient ceramic aerogels exhibit great potential for applications in harsh environments owing to their unique combination of ultrahigh porosity, lightweight, reversible compressibility, and good thermal and chemical stabilities. However, their applications are severely restricted by the limited size and low yield due to their complicated and time-consuming synthetic procedures. Herein, we developed an efficient method for large-scale production of resilient SiC nanowire aerogels (SiC NWAGs) with tunable densities and desired shapes. The as-synthesized SiC NWAGs displayed excellent high-temperature stability (the maximum working temperature in Ar and air can reach to 1400 and 1000 °C, respectively), outstanding flame-erosion resistance and low thermal conductivity (25 mW m–1 K–1). The easy fabrication of such ceramic aerogel on a large scale will pave the way for the widespread applications of ceramic aerogels.","author":[{"dropping-particle":"","family":"Lu","given":"De","non-dropping-particle":"","parse-names":false,"suffix":""},{"dropping-particle":"","family":"Su","given":"Lei","non-dropping-particle":"","parse-names":false,"suffix":""},{"dropping-particle":"","family":"Wang","given":"Hongjie","non-dropping-particle":"","parse-names":false,"suffix":""},{"dropping-particle":"","family":"Niu","given":"Min","non-dropping-particle":"","parse-names":false,"suffix":""},{"dropping-particle":"","family":"Xu","given":"Liang","non-dropping-particle":"","parse-names":false,"suffix":""},{"dropping-particle":"","family":"Ma","given":"Mingbo","non-dropping-particle":"","parse-names":false,"suffix":""},{"dropping-particle":"","family":"Gao","given":"Hongfei","non-dropping-particle":"","parse-names":false,"suffix":""},{"dropping-particle":"","family":"Cai","given":"Zhixin","non-dropping-particle":"","parse-names":false,"suffix":""},{"dropping-particle":"","family":"Fan","given":"Xingyu","non-dropping-particle":"","parse-names":false,"suffix":""}],"container-title":"ACS Applied Materials &amp; Interfaces","id":"ITEM-3","issue":"48","issued":{"date-parts":[["2019"]]},"page":"45338-45344","publisher":"American Chemical Society","title":"Scalable Fabrication of Resilient SiC Nanowires Aerogels with Exceptional High-Temperature Stability","type":"article-journal","volume":"11"},"uris":["http://www.mendeley.com/documents/?uuid=2f07399c-46c1-38dc-9ae8-10507d28164b"]}],"mendeley":{"formattedCitation":"&lt;sup&gt;5,57,58&lt;/sup&gt;","plainTextFormattedCitation":"5,57,58","previouslyFormattedCitation":"&lt;sup&gt;5,57,58&lt;/sup&gt;"},"properties":{"noteIndex":0},"schema":"https://github.com/citation-style-language/schema/raw/master/csl-citation.json"}</w:instrText>
      </w:r>
      <w:r w:rsidR="00A412C2" w:rsidRPr="009F7F88">
        <w:rPr>
          <w:color w:val="000000" w:themeColor="text1"/>
        </w:rPr>
        <w:fldChar w:fldCharType="separate"/>
      </w:r>
      <w:r w:rsidR="00BF34A6" w:rsidRPr="009F7F88">
        <w:rPr>
          <w:noProof/>
          <w:color w:val="000000" w:themeColor="text1"/>
          <w:vertAlign w:val="superscript"/>
        </w:rPr>
        <w:t>5,57,58</w:t>
      </w:r>
      <w:r w:rsidR="00A412C2" w:rsidRPr="009F7F88">
        <w:rPr>
          <w:color w:val="000000" w:themeColor="text1"/>
        </w:rPr>
        <w:fldChar w:fldCharType="end"/>
      </w:r>
      <w:r w:rsidR="00822591" w:rsidRPr="009F7F88">
        <w:rPr>
          <w:color w:val="000000" w:themeColor="text1"/>
        </w:rPr>
        <w:t xml:space="preserve"> or by colloid</w:t>
      </w:r>
      <w:r w:rsidR="009E6DDC" w:rsidRPr="009F7F88">
        <w:rPr>
          <w:color w:val="000000" w:themeColor="text1"/>
        </w:rPr>
        <w:t>al</w:t>
      </w:r>
      <w:r w:rsidR="00822591" w:rsidRPr="009F7F88">
        <w:rPr>
          <w:color w:val="000000" w:themeColor="text1"/>
        </w:rPr>
        <w:t xml:space="preserve"> </w:t>
      </w:r>
      <w:r w:rsidR="009E6DDC" w:rsidRPr="009F7F88">
        <w:rPr>
          <w:color w:val="000000" w:themeColor="text1"/>
        </w:rPr>
        <w:t xml:space="preserve">dispersion </w:t>
      </w:r>
      <w:r w:rsidR="00822591" w:rsidRPr="009F7F88">
        <w:rPr>
          <w:color w:val="000000" w:themeColor="text1"/>
        </w:rPr>
        <w:t xml:space="preserve">method using corresponding nanomaterials </w:t>
      </w:r>
      <w:r w:rsidR="009573A8" w:rsidRPr="009F7F88">
        <w:rPr>
          <w:color w:val="000000" w:themeColor="text1"/>
        </w:rPr>
        <w:t xml:space="preserve">directly </w:t>
      </w:r>
      <w:r w:rsidR="00822591" w:rsidRPr="009F7F88">
        <w:rPr>
          <w:color w:val="000000" w:themeColor="text1"/>
        </w:rPr>
        <w:t xml:space="preserve">as </w:t>
      </w:r>
      <w:r w:rsidR="003D7360" w:rsidRPr="009F7F88">
        <w:rPr>
          <w:color w:val="000000" w:themeColor="text1"/>
        </w:rPr>
        <w:t>the building blocks</w:t>
      </w:r>
      <w:r w:rsidR="00822591" w:rsidRPr="009F7F88">
        <w:rPr>
          <w:color w:val="000000" w:themeColor="text1"/>
        </w:rPr>
        <w:t>.</w:t>
      </w:r>
      <w:r w:rsidR="00822591" w:rsidRPr="009F7F88">
        <w:rPr>
          <w:color w:val="000000" w:themeColor="text1"/>
        </w:rPr>
        <w:fldChar w:fldCharType="begin" w:fldLock="1"/>
      </w:r>
      <w:r w:rsidR="00BF34A6" w:rsidRPr="009F7F88">
        <w:rPr>
          <w:color w:val="000000" w:themeColor="text1"/>
        </w:rPr>
        <w:instrText>ADDIN CSL_CITATION {"citationItems":[{"id":"ITEM-1","itemData":{"DOI":"10.1002/anie.201808714","ISSN":"15213773","abstract":"Li metal is considered to be an ultimate anode for metal batteries owing to its extremely high theoretical capacity and lowest potential. However, numerous issues such as short lifespan and infinite volume expansion caused by the dendrite growth during Li plating/stripping hinder its practical usage. These challenges become more grievous under high current densities. Herein, 3D porous MXene aerogels are proposed as scaffolds for high-rate Li metal anodes using Ti 3 C 2 as an example. With high metallic electron conductivity, fast Li ion transport capability, and abundant Li nucleation sites, such scaffolds could deliver high cycling stability and low overpotential at current density up to 10 mA cm −2 . High rate performance is also demonstrated in full cells with LiFePO 4 as cathodes. This work provides a new type of scaffolds for Li metal anodes and paves the way for the application of non-graphene 2D materials toward high energy density Li metal batteries.","author":[{"dropping-particle":"","family":"Zhang","given":"Xinyue","non-dropping-particle":"","parse-names":false,"suffix":""},{"dropping-particle":"","family":"Lv","given":"Ruijing","non-dropping-particle":"","parse-names":false,"suffix":""},{"dropping-particle":"","family":"Wang","given":"Aoxuan","non-dropping-particle":"","parse-names":false,"suffix":""},{"dropping-particle":"","family":"Guo","given":"Wenqing","non-dropping-particle":"","parse-names":false,"suffix":""},{"dropping-particle":"","family":"Liu","given":"Xingjiang","non-dropping-particle":"","parse-names":false,"suffix":""},{"dropping-particle":"","family":"Luo","given":"Jiayan","non-dropping-particle":"","parse-names":false,"suffix":""}],"container-title":"Angewandte Chemie - International Edition","id":"ITEM-1","issue":"46","issued":{"date-parts":[["2018"]]},"page":"15028-15033","publisher":"Wiley-VCH Verlag","title":"MXene Aerogel Scaffolds for High-Rate Lithium Metal Anodes","type":"article-journal","volume":"57"},"uris":["http://www.mendeley.com/documents/?uuid=3348c1ef-ef86-3301-9b9f-8b10d67c5214"]}],"mendeley":{"formattedCitation":"&lt;sup&gt;59&lt;/sup&gt;","plainTextFormattedCitation":"59","previouslyFormattedCitation":"&lt;sup&gt;59&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59</w:t>
      </w:r>
      <w:r w:rsidR="00822591" w:rsidRPr="009F7F88">
        <w:rPr>
          <w:color w:val="000000" w:themeColor="text1"/>
        </w:rPr>
        <w:fldChar w:fldCharType="end"/>
      </w:r>
      <w:r w:rsidR="00822591" w:rsidRPr="009F7F88">
        <w:rPr>
          <w:color w:val="000000" w:themeColor="text1"/>
        </w:rPr>
        <w:t xml:space="preserve"> </w:t>
      </w:r>
      <w:bookmarkEnd w:id="12"/>
      <w:r w:rsidR="00822591" w:rsidRPr="009F7F88">
        <w:rPr>
          <w:color w:val="000000" w:themeColor="text1"/>
        </w:rPr>
        <w:t xml:space="preserve">Thanks to the excellent thermal stability of non-oxide ceramics, these aerogels can usually be used at higher temperatures than oxide aerogels. Semiconductor aerogels such as </w:t>
      </w:r>
      <w:r w:rsidR="00EE7A18" w:rsidRPr="009F7F88">
        <w:rPr>
          <w:color w:val="000000" w:themeColor="text1"/>
          <w:lang w:eastAsia="zh-CN"/>
        </w:rPr>
        <w:t xml:space="preserve">cadmium </w:t>
      </w:r>
      <w:proofErr w:type="spellStart"/>
      <w:r w:rsidR="00EE7A18" w:rsidRPr="009F7F88">
        <w:rPr>
          <w:color w:val="000000" w:themeColor="text1"/>
          <w:lang w:eastAsia="zh-CN"/>
        </w:rPr>
        <w:t>sulfide</w:t>
      </w:r>
      <w:proofErr w:type="spellEnd"/>
      <w:r w:rsidR="00EE7A18" w:rsidRPr="009F7F88">
        <w:rPr>
          <w:color w:val="000000" w:themeColor="text1"/>
          <w:lang w:eastAsia="zh-CN"/>
        </w:rPr>
        <w:t xml:space="preserve"> (</w:t>
      </w:r>
      <w:proofErr w:type="spellStart"/>
      <w:r w:rsidR="00822591" w:rsidRPr="009F7F88">
        <w:rPr>
          <w:color w:val="000000" w:themeColor="text1"/>
        </w:rPr>
        <w:t>CdS</w:t>
      </w:r>
      <w:proofErr w:type="spellEnd"/>
      <w:r w:rsidR="00EE7A18" w:rsidRPr="009F7F88">
        <w:rPr>
          <w:color w:val="000000" w:themeColor="text1"/>
          <w:lang w:eastAsia="zh-CN"/>
        </w:rPr>
        <w:t>)</w:t>
      </w:r>
      <w:r w:rsidR="00822591" w:rsidRPr="009F7F88">
        <w:rPr>
          <w:color w:val="000000" w:themeColor="text1"/>
        </w:rPr>
        <w:t>,</w:t>
      </w:r>
      <w:r w:rsidR="00822591" w:rsidRPr="009F7F88">
        <w:rPr>
          <w:color w:val="000000" w:themeColor="text1"/>
        </w:rPr>
        <w:fldChar w:fldCharType="begin" w:fldLock="1"/>
      </w:r>
      <w:r w:rsidR="00BF34A6" w:rsidRPr="009F7F88">
        <w:rPr>
          <w:color w:val="000000" w:themeColor="text1"/>
        </w:rPr>
        <w:instrText>ADDIN CSL_CITATION {"citationItems":[{"id":"ITEM-1","itemData":{"DOI":"10.1039/C7QI00140A","ISSN":"2052-1553","abstract":"CdS aerogel photocatalysts enable a high-interfacial surface area for analyte reactivity and visible light activation.","author":[{"dropping-particle":"","family":"Korala","given":"Lasantha","non-dropping-particle":"","parse-names":false,"suffix":""},{"dropping-particle":"","family":"Germain","given":"Jason R.","non-dropping-particle":"","parse-names":false,"suffix":""},{"dropping-particle":"","family":"Chen","given":"Erica","non-dropping-particle":"","parse-names":false,"suffix":""},{"dropping-particle":"","family":"Pala","given":"Irina R.","non-dropping-particle":"","parse-names":false,"suffix":""},{"dropping-particle":"","family":"Li","given":"Da","non-dropping-particle":"","parse-names":false,"suffix":""},{"dropping-particle":"","family":"Brock","given":"Stephanie L.","non-dropping-particle":"","parse-names":false,"suffix":""}],"container-title":"Inorganic Chemistry Frontiers","id":"ITEM-1","issue":"9","issued":{"date-parts":[["2017"]]},"page":"1451-1457","publisher":"Royal Society of Chemistry","title":"CdS aerogels as efficient photocatalysts for degradation of organic dyes under visible light irradiation","type":"article-journal","volume":"4"},"uris":["http://www.mendeley.com/documents/?uuid=df9484f6-d479-3713-9feb-ba5aa2933137"]}],"mendeley":{"formattedCitation":"&lt;sup&gt;60&lt;/sup&gt;","plainTextFormattedCitation":"60","previouslyFormattedCitation":"&lt;sup&gt;60&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60</w:t>
      </w:r>
      <w:r w:rsidR="00822591" w:rsidRPr="009F7F88">
        <w:rPr>
          <w:color w:val="000000" w:themeColor="text1"/>
        </w:rPr>
        <w:fldChar w:fldCharType="end"/>
      </w:r>
      <w:r w:rsidR="00822591" w:rsidRPr="009F7F88">
        <w:rPr>
          <w:color w:val="000000" w:themeColor="text1"/>
        </w:rPr>
        <w:t xml:space="preserve"> </w:t>
      </w:r>
      <w:r w:rsidR="00EE7A18" w:rsidRPr="009F7F88">
        <w:rPr>
          <w:color w:val="000000" w:themeColor="text1"/>
          <w:lang w:eastAsia="zh-CN"/>
        </w:rPr>
        <w:t xml:space="preserve">zinc </w:t>
      </w:r>
      <w:proofErr w:type="spellStart"/>
      <w:r w:rsidR="00EE7A18" w:rsidRPr="009F7F88">
        <w:rPr>
          <w:color w:val="000000" w:themeColor="text1"/>
          <w:lang w:eastAsia="zh-CN"/>
        </w:rPr>
        <w:t>sulfide</w:t>
      </w:r>
      <w:proofErr w:type="spellEnd"/>
      <w:r w:rsidR="00EE7A18" w:rsidRPr="009F7F88">
        <w:rPr>
          <w:color w:val="000000" w:themeColor="text1"/>
          <w:lang w:eastAsia="zh-CN"/>
        </w:rPr>
        <w:t xml:space="preserve"> (</w:t>
      </w:r>
      <w:r w:rsidR="00822591" w:rsidRPr="009F7F88">
        <w:rPr>
          <w:color w:val="000000" w:themeColor="text1"/>
        </w:rPr>
        <w:t>ZnS</w:t>
      </w:r>
      <w:r w:rsidR="00EE7A18" w:rsidRPr="009F7F88">
        <w:rPr>
          <w:color w:val="000000" w:themeColor="text1"/>
          <w:lang w:eastAsia="zh-CN"/>
        </w:rPr>
        <w:t>)</w:t>
      </w:r>
      <w:r w:rsidR="00822591" w:rsidRPr="009F7F88">
        <w:rPr>
          <w:color w:val="000000" w:themeColor="text1"/>
        </w:rPr>
        <w:t>,</w:t>
      </w:r>
      <w:r w:rsidR="00822591" w:rsidRPr="009F7F88">
        <w:rPr>
          <w:color w:val="000000" w:themeColor="text1"/>
        </w:rPr>
        <w:fldChar w:fldCharType="begin" w:fldLock="1"/>
      </w:r>
      <w:r w:rsidR="00BF34A6" w:rsidRPr="009F7F88">
        <w:rPr>
          <w:color w:val="000000" w:themeColor="text1"/>
        </w:rPr>
        <w:instrText>ADDIN CSL_CITATION {"citationItems":[{"id":"ITEM-1","itemData":{"DOI":"10.1126/SCIENCE.1104226","ISSN":"0036-8075","PMID":"15662006","abstract":"Chalcogenide aerogels based entirely on semiconducting II-VI or IV-VI frameworks have been prepared from a general strategy that involves oxidative aggregation of metal chalcogenide nanoparticle building blocks followed by supercritical solvent removal. The resultant materials are mesoporous, exhibit high surface areas, can be prepared as monoliths, and demonstrate the characteristic quantum-confined optical properties of their nanoparticle components. These materials can be synthesized from a variety of building blocks by chemical or photochemical oxidation, and the properties can be further tuned by heat treatment. Aerogel formation represents a powerful yet facile method for metal chalcogenide nanoparticle assembly and the creation of mesoporous semiconductors.","author":[{"dropping-particle":"","family":"Mohanan","given":"Jaya L.","non-dropping-particle":"","parse-names":false,"suffix":""},{"dropping-particle":"","family":"Arachchige","given":"Indika U.","non-dropping-particle":"","parse-names":false,"suffix":""},{"dropping-particle":"","family":"Brock","given":"Stephanie L.","non-dropping-particle":"","parse-names":false,"suffix":""}],"container-title":"Science","id":"ITEM-1","issue":"5708","issued":{"date-parts":[["2005"]]},"page":"397-400","publisher":"American Association for the Advancement of Science","title":"Porous Semiconductor Chalcogenide Aerogels","type":"article-journal","volume":"307"},"uris":["http://www.mendeley.com/documents/?uuid=1226571c-144a-3a0b-9c1c-15426e4f85b5"]}],"mendeley":{"formattedCitation":"&lt;sup&gt;61&lt;/sup&gt;","plainTextFormattedCitation":"61","previouslyFormattedCitation":"&lt;sup&gt;61&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61</w:t>
      </w:r>
      <w:r w:rsidR="00822591" w:rsidRPr="009F7F88">
        <w:rPr>
          <w:color w:val="000000" w:themeColor="text1"/>
        </w:rPr>
        <w:fldChar w:fldCharType="end"/>
      </w:r>
      <w:r w:rsidR="00822591" w:rsidRPr="009F7F88">
        <w:rPr>
          <w:color w:val="000000" w:themeColor="text1"/>
        </w:rPr>
        <w:t xml:space="preserve"> </w:t>
      </w:r>
      <w:r w:rsidR="00EE7A18" w:rsidRPr="009F7F88">
        <w:rPr>
          <w:color w:val="000000" w:themeColor="text1"/>
          <w:lang w:eastAsia="zh-CN"/>
        </w:rPr>
        <w:t>cadmium selenide (</w:t>
      </w:r>
      <w:proofErr w:type="spellStart"/>
      <w:r w:rsidR="00822591" w:rsidRPr="009F7F88">
        <w:rPr>
          <w:color w:val="000000" w:themeColor="text1"/>
        </w:rPr>
        <w:t>CdSe</w:t>
      </w:r>
      <w:proofErr w:type="spellEnd"/>
      <w:r w:rsidR="00EE7A18" w:rsidRPr="009F7F88">
        <w:rPr>
          <w:color w:val="000000" w:themeColor="text1"/>
          <w:lang w:eastAsia="zh-CN"/>
        </w:rPr>
        <w:t>)</w:t>
      </w:r>
      <w:r w:rsidR="00822591" w:rsidRPr="009F7F88">
        <w:rPr>
          <w:color w:val="000000" w:themeColor="text1"/>
        </w:rPr>
        <w:t>,</w:t>
      </w:r>
      <w:r w:rsidR="00A412C2" w:rsidRPr="009F7F88">
        <w:rPr>
          <w:color w:val="000000" w:themeColor="text1"/>
        </w:rPr>
        <w:fldChar w:fldCharType="begin" w:fldLock="1"/>
      </w:r>
      <w:r w:rsidR="00BF34A6" w:rsidRPr="009F7F88">
        <w:rPr>
          <w:color w:val="000000" w:themeColor="text1"/>
        </w:rPr>
        <w:instrText>ADDIN CSL_CITATION {"citationItems":[{"id":"ITEM-1","itemData":{"DOI":"10.1002/anie.201508972","ISSN":"15213773","abstract":"A versatile method to fabricate self-supported aerogels of nanoparticle (NP) building blocks is presented. This approach is based on freezing colloidal NPs and subsequent freeze drying. This means that the colloidal NPs are directly transferred into dry aerogel-like monolithic superstructures without previous lyogelation as would be the case for conventional aerogel and cryogel fabrication methods. The assembly process, based on a physical concept, is highly versatile: cryogelation is applicable for noble metal, metal oxide, and semiconductor NPs, and no impact of the surface chemistry or NP shape on the resulting morphology is observed. Under optimized conditions the shape and volume of the liquid equal those of the resulting aerogels. Also, we show that thin and homogeneous films of the material can be obtained. Furthermore, the physical properties of the aerogels are discussed. A versatile method to fabricate self-supported porous monoliths of extremely low density consisting of nanoparticle (NP) building blocks is presented. Our approach is based on freezing and subsequent freeze drying of aqueous colloidal NPs. The assembly process is highly versatile: cryogelation is applicable for noble metal, metal oxide, and semiconductor NPs, and shaping of the aerogels is easily possible.","author":[{"dropping-particle":"","family":"Freytag","given":"Axel","non-dropping-particle":"","parse-names":false,"suffix":""},{"dropping-particle":"","family":"Sánchez-Paradinas","given":"Sara","non-dropping-particle":"","parse-names":false,"suffix":""},{"dropping-particle":"","family":"Naskar","given":"Suraj","non-dropping-particle":"","parse-names":false,"suffix":""},{"dropping-particle":"","family":"Wendt","given":"Natalja","non-dropping-particle":"","parse-names":false,"suffix":""},{"dropping-particle":"","family":"Colombo","given":"Massimo","non-dropping-particle":"","parse-names":false,"suffix":""},{"dropping-particle":"","family":"Pugliese","given":"Giammarino","non-dropping-particle":"","parse-names":false,"suffix":""},{"dropping-particle":"","family":"Poppe","given":"Jan","non-dropping-particle":"","parse-names":false,"suffix":""},{"dropping-particle":"","family":"Demirci","given":"Cansunur","non-dropping-particle":"","parse-names":false,"suffix":""},{"dropping-particle":"","family":"Kretschmer","given":"Imme","non-dropping-particle":"","parse-names":false,"suffix":""},{"dropping-particle":"","family":"Bahnemann","given":"Detlef W.","non-dropping-particle":"","parse-names":false,"suffix":""},{"dropping-particle":"","family":"Behrens","given":"Peter","non-dropping-particle":"","parse-names":false,"suffix":""},{"dropping-particle":"","family":"Bigall","given":"Nadja C.","non-dropping-particle":"","parse-names":false,"suffix":""}],"container-title":"Angewandte Chemie - International Edition","id":"ITEM-1","issue":"3","issued":{"date-parts":[["2016"]]},"page":"1200-1203","title":"Versatile aerogel fabrication by freezing and subsequent freeze-drying of colloidal nanoparticle solutions","type":"article-journal","volume":"55"},"uris":["http://www.mendeley.com/documents/?uuid=8449b482-d9d5-46b4-a156-99c1b82d1485"]},{"id":"ITEM-2","itemData":{"DOI":"10.1002/anie.201600094","ISSN":"14337851","author":[{"dropping-particle":"","family":"Sayevich","given":"Vladimir","non-dropping-particle":"","parse-names":false,"suffix":""},{"dropping-particle":"","family":"Cai","given":"Bin","non-dropping-particle":"","parse-names":false,"suffix":""},{"dropping-particle":"","family":"Benad","given":"Albrecht","non-dropping-particle":"","parse-names":false,"suffix":""},{"dropping-particle":"","family":"Haubold","given":"Danny","non-dropping-particle":"","parse-names":false,"suffix":""},{"dropping-particle":"","family":"Sonntag","given":"Luisa","non-dropping-particle":"","parse-names":false,"suffix":""},{"dropping-particle":"","family":"Gaponik","given":"Nikolai","non-dropping-particle":"","parse-names":false,"suffix":""},{"dropping-particle":"","family":"Lesnyak","given":"Vladimir","non-dropping-particle":"","parse-names":false,"suffix":""},{"dropping-particle":"","family":"Eychmüller","given":"Alexander","non-dropping-particle":"","parse-names":false,"suffix":""}],"container-title":"Angewandte Chemie International Edition","id":"ITEM-2","issue":"21","issued":{"date-parts":[["2016"]]},"page":"6334-6338","publisher":"John Wiley &amp; Sons, Ltd","title":"3D Assembly of All-Inorganic Colloidal Nanocrystals into Gels and Aerogels","type":"article-journal","volume":"55"},"uris":["http://www.mendeley.com/documents/?uuid=76234d25-e387-33f1-b248-d4029ae19ad3"]}],"mendeley":{"formattedCitation":"&lt;sup&gt;62,63&lt;/sup&gt;","plainTextFormattedCitation":"62,63","previouslyFormattedCitation":"&lt;sup&gt;62,63&lt;/sup&gt;"},"properties":{"noteIndex":0},"schema":"https://github.com/citation-style-language/schema/raw/master/csl-citation.json"}</w:instrText>
      </w:r>
      <w:r w:rsidR="00A412C2" w:rsidRPr="009F7F88">
        <w:rPr>
          <w:color w:val="000000" w:themeColor="text1"/>
        </w:rPr>
        <w:fldChar w:fldCharType="separate"/>
      </w:r>
      <w:r w:rsidR="00BF34A6" w:rsidRPr="009F7F88">
        <w:rPr>
          <w:noProof/>
          <w:color w:val="000000" w:themeColor="text1"/>
          <w:vertAlign w:val="superscript"/>
        </w:rPr>
        <w:t>62,63</w:t>
      </w:r>
      <w:r w:rsidR="00A412C2" w:rsidRPr="009F7F88">
        <w:rPr>
          <w:color w:val="000000" w:themeColor="text1"/>
        </w:rPr>
        <w:fldChar w:fldCharType="end"/>
      </w:r>
      <w:r w:rsidR="00822591" w:rsidRPr="009F7F88">
        <w:rPr>
          <w:color w:val="000000" w:themeColor="text1"/>
        </w:rPr>
        <w:t xml:space="preserve"> </w:t>
      </w:r>
      <w:r w:rsidR="005D5944" w:rsidRPr="009F7F88">
        <w:rPr>
          <w:color w:val="000000" w:themeColor="text1"/>
        </w:rPr>
        <w:t xml:space="preserve">and </w:t>
      </w:r>
      <w:r w:rsidR="00EE7A18" w:rsidRPr="009F7F88">
        <w:rPr>
          <w:color w:val="000000" w:themeColor="text1"/>
          <w:lang w:eastAsia="zh-CN"/>
        </w:rPr>
        <w:t>cadmium telluride (</w:t>
      </w:r>
      <w:proofErr w:type="spellStart"/>
      <w:r w:rsidR="00822591" w:rsidRPr="009F7F88">
        <w:rPr>
          <w:color w:val="000000" w:themeColor="text1"/>
        </w:rPr>
        <w:t>CdTe</w:t>
      </w:r>
      <w:proofErr w:type="spellEnd"/>
      <w:r w:rsidR="00EE7A18" w:rsidRPr="009F7F88">
        <w:rPr>
          <w:color w:val="000000" w:themeColor="text1"/>
          <w:lang w:eastAsia="zh-CN"/>
        </w:rPr>
        <w:t>)</w:t>
      </w:r>
      <w:r w:rsidR="005D5944" w:rsidRPr="009F7F88">
        <w:rPr>
          <w:color w:val="000000" w:themeColor="text1"/>
        </w:rPr>
        <w:t>,</w:t>
      </w:r>
      <w:r w:rsidR="00822591" w:rsidRPr="009F7F88">
        <w:rPr>
          <w:color w:val="000000" w:themeColor="text1"/>
        </w:rPr>
        <w:fldChar w:fldCharType="begin" w:fldLock="1"/>
      </w:r>
      <w:r w:rsidR="00BF34A6" w:rsidRPr="009F7F88">
        <w:rPr>
          <w:color w:val="000000" w:themeColor="text1"/>
        </w:rPr>
        <w:instrText>ADDIN CSL_CITATION {"citationItems":[{"id":"ITEM-1","itemData":{"DOI":"10.1039/C7TC01707C","ISSN":"2050-7526","abstract":"We present a versatile synthetic pathway towards hybrid aerogels built up by joint gelation of CdTe and noble metal nanoparticles (Au, Pd and bimetallic Au/Pd) using a mild H 2 O 2 treatment.","author":[{"dropping-particle":"","family":"Wendt","given":"R.","non-dropping-particle":"","parse-names":false,"suffix":""},{"dropping-particle":"","family":"Märker","given":"B.","non-dropping-particle":"","parse-names":false,"suffix":""},{"dropping-particle":"","family":"Dubavik","given":"A.","non-dropping-particle":"","parse-names":false,"suffix":""},{"dropping-particle":"","family":"Herrmann","given":"A.-K.","non-dropping-particle":"","parse-names":false,"suffix":""},{"dropping-particle":"","family":"Wollgarten","given":"M.","non-dropping-particle":"","parse-names":false,"suffix":""},{"dropping-particle":"","family":"Rakovich","given":"Y. P.","non-dropping-particle":"","parse-names":false,"suffix":""},{"dropping-particle":"","family":"Eychmüller","given":"A.","non-dropping-particle":"","parse-names":false,"suffix":""},{"dropping-particle":"","family":"Rademann","given":"K.","non-dropping-particle":"","parse-names":false,"suffix":""},{"dropping-particle":"","family":"Hendel","given":"T.","non-dropping-particle":"","parse-names":false,"suffix":""}],"container-title":"J. Mater. Chem. C","id":"ITEM-1","issue":"39","issued":{"date-parts":[["2017"]]},"page":"10251-10259","publisher":"Royal Society of Chemistry","title":"Versatile H2O2-driven mixed aerogel synthesis from CdTe and bimetallic noble metal nanoparticles","type":"article-journal","volume":"5"},"uris":["http://www.mendeley.com/documents/?uuid=e37a9380-f311-3bf3-9503-4139c412f755"]}],"mendeley":{"formattedCitation":"&lt;sup&gt;64&lt;/sup&gt;","plainTextFormattedCitation":"64","previouslyFormattedCitation":"&lt;sup&gt;64&lt;/sup&gt;"},"properties":{"noteIndex":0},"schema":"https://github.com/citation-style-language/schema/raw/master/csl-citation.json"}</w:instrText>
      </w:r>
      <w:r w:rsidR="00822591" w:rsidRPr="009F7F88">
        <w:rPr>
          <w:color w:val="000000" w:themeColor="text1"/>
        </w:rPr>
        <w:fldChar w:fldCharType="separate"/>
      </w:r>
      <w:r w:rsidR="00BF34A6" w:rsidRPr="009F7F88">
        <w:rPr>
          <w:noProof/>
          <w:color w:val="000000" w:themeColor="text1"/>
          <w:vertAlign w:val="superscript"/>
        </w:rPr>
        <w:t>64</w:t>
      </w:r>
      <w:r w:rsidR="00822591" w:rsidRPr="009F7F88">
        <w:rPr>
          <w:color w:val="000000" w:themeColor="text1"/>
        </w:rPr>
        <w:fldChar w:fldCharType="end"/>
      </w:r>
      <w:r w:rsidR="00822591" w:rsidRPr="009F7F88">
        <w:rPr>
          <w:color w:val="000000" w:themeColor="text1"/>
        </w:rPr>
        <w:t xml:space="preserve"> are usually fabricated by colloidal </w:t>
      </w:r>
      <w:r w:rsidR="009E6DDC" w:rsidRPr="009F7F88">
        <w:rPr>
          <w:color w:val="000000" w:themeColor="text1"/>
        </w:rPr>
        <w:t xml:space="preserve">dispersion </w:t>
      </w:r>
      <w:r w:rsidR="00822591" w:rsidRPr="009F7F88">
        <w:rPr>
          <w:color w:val="000000" w:themeColor="text1"/>
        </w:rPr>
        <w:t>method</w:t>
      </w:r>
      <w:r w:rsidR="00CF6D83" w:rsidRPr="009F7F88">
        <w:rPr>
          <w:color w:val="000000" w:themeColor="text1"/>
        </w:rPr>
        <w:t>, followed by</w:t>
      </w:r>
      <w:r w:rsidR="00822591" w:rsidRPr="009F7F88">
        <w:rPr>
          <w:color w:val="000000" w:themeColor="text1"/>
        </w:rPr>
        <w:t xml:space="preserve"> </w:t>
      </w:r>
      <w:r w:rsidR="00CF6D83" w:rsidRPr="009F7F88">
        <w:rPr>
          <w:color w:val="000000" w:themeColor="text1"/>
        </w:rPr>
        <w:t xml:space="preserve">gelation </w:t>
      </w:r>
      <w:r w:rsidR="00822591" w:rsidRPr="009F7F88">
        <w:rPr>
          <w:i/>
          <w:iCs/>
          <w:color w:val="000000" w:themeColor="text1"/>
        </w:rPr>
        <w:t>via</w:t>
      </w:r>
      <w:r w:rsidR="00822591" w:rsidRPr="009F7F88">
        <w:rPr>
          <w:color w:val="000000" w:themeColor="text1"/>
        </w:rPr>
        <w:t xml:space="preserve"> destabilization or freez</w:t>
      </w:r>
      <w:r w:rsidR="00CF6D83" w:rsidRPr="009F7F88">
        <w:rPr>
          <w:color w:val="000000" w:themeColor="text1"/>
        </w:rPr>
        <w:t>e</w:t>
      </w:r>
      <w:r w:rsidR="00822591" w:rsidRPr="009F7F88">
        <w:rPr>
          <w:color w:val="000000" w:themeColor="text1"/>
        </w:rPr>
        <w:t xml:space="preserve"> casting. These aerogels retain the semiconducting and luminescent nature of the semiconductor itself, while </w:t>
      </w:r>
      <w:r w:rsidR="00CF6D83" w:rsidRPr="009F7F88">
        <w:rPr>
          <w:color w:val="000000" w:themeColor="text1"/>
        </w:rPr>
        <w:t xml:space="preserve">their </w:t>
      </w:r>
      <w:r w:rsidR="00822591" w:rsidRPr="009F7F88">
        <w:rPr>
          <w:color w:val="000000" w:themeColor="text1"/>
        </w:rPr>
        <w:t>highly porous structure is beneficial to improve photocatalysis, photovoltaic and sensing performances. Depending on the composition and microstructure, different types of aerogels may exhibit different properties, specifically suited to target application</w:t>
      </w:r>
      <w:r w:rsidR="00804629" w:rsidRPr="009F7F88">
        <w:rPr>
          <w:color w:val="000000" w:themeColor="text1"/>
        </w:rPr>
        <w:t>s</w:t>
      </w:r>
      <w:r w:rsidR="00822591" w:rsidRPr="009F7F88">
        <w:rPr>
          <w:color w:val="000000" w:themeColor="text1"/>
        </w:rPr>
        <w:t xml:space="preserve">. </w:t>
      </w:r>
    </w:p>
    <w:p w14:paraId="6DBFD4E0" w14:textId="66F81885" w:rsidR="006339BF" w:rsidRPr="009F7F88" w:rsidRDefault="006339BF" w:rsidP="006339BF">
      <w:pPr>
        <w:pStyle w:val="RSCB07BHeadingSub-Section-standalone"/>
        <w:rPr>
          <w:color w:val="000000" w:themeColor="text1"/>
          <w:w w:val="108"/>
          <w:lang w:eastAsia="zh-CN"/>
        </w:rPr>
      </w:pPr>
      <w:bookmarkStart w:id="13" w:name="_Toc39868895"/>
      <w:r w:rsidRPr="009F7F88">
        <w:rPr>
          <w:color w:val="000000" w:themeColor="text1"/>
          <w:w w:val="108"/>
          <w:lang w:eastAsia="zh-CN"/>
        </w:rPr>
        <w:t>2.2 Traditional preparation processes of aerogels</w:t>
      </w:r>
      <w:bookmarkEnd w:id="13"/>
    </w:p>
    <w:p w14:paraId="73567BCD" w14:textId="259A14C3" w:rsidR="00CB5625" w:rsidRPr="009F7F88" w:rsidRDefault="001D4320" w:rsidP="001D4320">
      <w:pPr>
        <w:pStyle w:val="RSCB02ArticleText"/>
        <w:rPr>
          <w:color w:val="000000" w:themeColor="text1"/>
        </w:rPr>
      </w:pPr>
      <w:bookmarkStart w:id="14" w:name="_Hlk44823732"/>
      <w:r w:rsidRPr="009F7F88">
        <w:rPr>
          <w:color w:val="000000" w:themeColor="text1"/>
          <w:lang w:eastAsia="zh-CN"/>
        </w:rPr>
        <w:t>Based on the reaction environment where the nano-skeleton is created, the preparation methods of aerogels can be categorised into three major types. The first is a solid phase route that can be used to prepare perovskite oxide aerogels by solid-state gelation using carbon as the support.</w:t>
      </w:r>
      <w:r w:rsidRPr="009F7F88">
        <w:rPr>
          <w:color w:val="000000" w:themeColor="text1"/>
        </w:rPr>
        <w:fldChar w:fldCharType="begin" w:fldLock="1"/>
      </w:r>
      <w:r w:rsidR="00BF34A6" w:rsidRPr="009F7F88">
        <w:rPr>
          <w:color w:val="000000" w:themeColor="text1"/>
          <w:lang w:eastAsia="zh-CN"/>
        </w:rPr>
        <w:instrText>ADDIN CSL_CITATION {"citationItems":[{"id":"ITEM-1","itemData":{"DOI":"10.1021/acs.chemmater.9b03182","ISSN":"0897-4756","abstract":"Fabricating nanostructured perovskite oxide aerogel to access a dramatic increase in the specific surface area has proved challenging despite continued efforts. Here, we report a versatile and general method for synthesizing nanosized perovskite oxides. Specifically, we used bimetallic “LaMnOx” oxide nanoparticles as the precursors to synthesize r-LaMnO3±δ perovskite oxide aerogels by way of a solid-state gelation process, generating aerogels with specific surface areas exceeding 74.2 m2 goxide–1. The r-LaMnO3±δ aerogel featured an increased Mn valence state compared to the bulk form of the material, facilitating the oxygen reduction reaction kinetics in alkaline medium. At 0.8 VRHE, the r-LaMnO3±δ aerogel achieved a mass activity of 66.2 A goxide–1, which is 153-fold higher mass activity compared to the conventional bulk LaMnO3. The solid-state gelation synthesis route was extended to other perovskite oxides with high compositional diversity, including LaMnO3, LaFeO3, LaNiO3, LaCoO3, La0.5Sr0.5CoO3, and ...","author":[{"dropping-particle":"","family":"Cai","given":"Bin","non-dropping-particle":"","parse-names":false,"suffix":""},{"dropping-particle":"","family":"Akkiraju","given":"Karthik","non-dropping-particle":"","parse-names":false,"suffix":""},{"dropping-particle":"","family":"Mounfield","given":"William P.","non-dropping-particle":"","parse-names":false,"suffix":""},{"dropping-particle":"","family":"Wang","given":"Zhenshu","non-dropping-particle":"","parse-names":false,"suffix":""},{"dropping-particle":"","family":"Li","given":"Xing","non-dropping-particle":"","parse-names":false,"suffix":""},{"dropping-particle":"","family":"Huang","given":"Botao","non-dropping-particle":"","parse-names":false,"suffix":""},{"dropping-particle":"","family":"Yuan","given":"Shuai","non-dropping-particle":"","parse-names":false,"suffix":""},{"dropping-particle":"","family":"Su","given":"Dong","non-dropping-particle":"","parse-names":false,"suffix":""},{"dropping-particle":"","family":"Román-Leshkov","given":"Yuriy","non-dropping-particle":"","parse-names":false,"suffix":""},{"dropping-particle":"","family":"Shao-Horn","given":"Yang","non-dropping-particle":"","parse-names":false,"suffix":""}],"container-title":"Chemistry of Materials","id":"ITEM-1","issue":"22","issued":{"date-parts":[["2019"]]},"page":"9422-9429","publisher":"American Chemical Society","title":"Solid-State Gelation for Nanostructured Perovskite Oxide Aerogels","type":"article-journal","volume":"31"},"uris":["http://www.mendeley.com/documents/?uuid=d8c6f72f-bf36-3c7b-8e80-4af3eb84fe24"]}],"mendeley":{"formattedCitation":"&lt;sup&gt;65&lt;/sup&gt;","plainTextFormattedCitation":"65","previouslyFormattedCitation":"&lt;sup&gt;65&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65</w:t>
      </w:r>
      <w:r w:rsidRPr="009F7F88">
        <w:rPr>
          <w:color w:val="000000" w:themeColor="text1"/>
        </w:rPr>
        <w:fldChar w:fldCharType="end"/>
      </w:r>
      <w:r w:rsidRPr="009F7F88">
        <w:rPr>
          <w:color w:val="000000" w:themeColor="text1"/>
        </w:rPr>
        <w:t xml:space="preserve"> This method was first proposed in 2019. The second is the gas phase route </w:t>
      </w:r>
      <w:r w:rsidRPr="009F7F88">
        <w:rPr>
          <w:color w:val="000000" w:themeColor="text1"/>
        </w:rPr>
        <w:t>with only a few reported examples, such as CNT aerogels by CVD</w:t>
      </w:r>
      <w:r w:rsidR="00D6243D" w:rsidRPr="009F7F88">
        <w:rPr>
          <w:color w:val="000000" w:themeColor="text1"/>
        </w:rPr>
        <w:fldChar w:fldCharType="begin" w:fldLock="1"/>
      </w:r>
      <w:r w:rsidR="00BF34A6" w:rsidRPr="009F7F88">
        <w:rPr>
          <w:color w:val="000000" w:themeColor="text1"/>
        </w:rPr>
        <w:instrText>ADDIN CSL_CITATION {"citationItems":[{"id":"ITEM-1","itemData":{"DOI":"10.1126/science.1168312","ISSN":"00368075","abstract":"Improved electrically powered artificial muscles are needed for generating force, moving objects, and accomplishing work. Carbon nanotube aerogel sheets are the sole component of new artificial muscles that provide giant elongations and elongation rates of 220% and (3.7 × 104)% per second, respectively, at operating temperatures from 80 to 1900 kelvin. These solid-state - fabricated sheets are enthalpic rubbers having gaslike density and specific strength in one direction higher than those of steel plate. Actuation decreases nanotube aerogel density and can be permanently frozen for such device applications as transparent electrodes. Poisson's ratios reach 15, a factor of 30 higher than for conventional rubbers. These giant Poisson's ratios explain the observed opposite sign of width and length actuation and result in rare properties: negative linear compressibility and stretch densification.","author":[{"dropping-particle":"","family":"Aliev","given":"Ali E.","non-dropping-particle":"","parse-names":false,"suffix":""},{"dropping-particle":"","family":"Oh","given":"Jiyoung","non-dropping-particle":"","parse-names":false,"suffix":""},{"dropping-particle":"","family":"Kozlov","given":"Mikhail E.","non-dropping-particle":"","parse-names":false,"suffix":""},{"dropping-particle":"","family":"Kuznetsov","given":"Alexander A.","non-dropping-particle":"","parse-names":false,"suffix":""},{"dropping-particle":"","family":"Fang","given":"Shaoli","non-dropping-particle":"","parse-names":false,"suffix":""},{"dropping-particle":"","family":"Fonseca","given":"Alexandre F.","non-dropping-particle":"","parse-names":false,"suffix":""},{"dropping-particle":"","family":"Ovalle","given":"Raquel","non-dropping-particle":"","parse-names":false,"suffix":""},{"dropping-particle":"","family":"Lima","given":"Márcio D.","non-dropping-particle":"","parse-names":false,"suffix":""},{"dropping-particle":"","family":"Haque","given":"Mohammad H.","non-dropping-particle":"","parse-names":false,"suffix":""},{"dropping-particle":"","family":"Gartstein","given":"Yuri N.","non-dropping-particle":"","parse-names":false,"suffix":""},{"dropping-particle":"","family":"Zhang","given":"Mei","non-dropping-particle":"","parse-names":false,"suffix":""},{"dropping-particle":"","family":"Zakhidov","given":"Anvar A.","non-dropping-particle":"","parse-names":false,"suffix":""},{"dropping-particle":"","family":"Baughman","given":"Ray H.","non-dropping-particle":"","parse-names":false,"suffix":""}],"container-title":"Science","id":"ITEM-1","issue":"5921","issued":{"date-parts":[["2009"]]},"page":"1575-1578","title":"Giant-stroke, superelastic carbon nanotube aerogel muscles","type":"article-journal","volume":"323"},"uris":["http://www.mendeley.com/documents/?uuid=6a3b5df2-eef6-3b22-921d-1c9a3d96837a"]},{"id":"ITEM-2","itemData":{"DOI":"10.1038/ncomms10600","ISSN":"20411723","abstract":"Conversion of low-grade waste heat into electricity is an important energy harvesting strategy. However, abundant heat from these low-grade thermal streams cannot be harvested readily because of the absence of efficient, inexpensive devices that can convert the waste heat into electricity. Here we fabricate carbon nanotube aerogel-based thermo-electrochemical cells, which are potentially low-cost and relatively high-efficiency materials for this application. When normalized to the cell cross-sectional area, a maximum power output of 6.6 Wm -2 is obtained for a 51 °C inter-electrode temperature difference, with a Carnot-relative efficiency of 3.95%. The importance of electrode purity, engineered porosity and catalytic surfaces in enhancing the thermocell performance is demonstrated.","author":[{"dropping-particle":"","family":"Im","given":"Hyeongwook","non-dropping-particle":"","parse-names":false,"suffix":""},{"dropping-particle":"","family":"Kim","given":"Taewoo","non-dropping-particle":"","parse-names":false,"suffix":""},{"dropping-particle":"","family":"Song","given":"Hyelynn","non-dropping-particle":"","parse-names":false,"suffix":""},{"dropping-particle":"","family":"Choi","given":"Jongho","non-dropping-particle":"","parse-names":false,"suffix":""},{"dropping-particle":"","family":"Park","given":"Jae Sung","non-dropping-particle":"","parse-names":false,"suffix":""},{"dropping-particle":"","family":"Ovalle-Robles","given":"Raquel","non-dropping-particle":"","parse-names":false,"suffix":""},{"dropping-particle":"","family":"Yang","given":"Hee Doo","non-dropping-particle":"","parse-names":false,"suffix":""},{"dropping-particle":"","family":"Kihm","given":"Kenneth D.","non-dropping-particle":"","parse-names":false,"suffix":""},{"dropping-particle":"","family":"Baughman","given":"Ray H.","non-dropping-particle":"","parse-names":false,"suffix":""},{"dropping-particle":"","family":"Lee","given":"Hong H.","non-dropping-particle":"","parse-names":false,"suffix":""},{"dropping-particle":"","family":"Kang","given":"Tae June","non-dropping-particle":"","parse-names":false,"suffix":""},{"dropping-particle":"","family":"Kim","given":"Yong Hyup","non-dropping-particle":"","parse-names":false,"suffix":""}],"container-title":"Nature Communications","id":"ITEM-2","issued":{"date-parts":[["2016"]]},"page":"10600","publisher":"Nature Publishing Group","title":"High-efficiency electrochemical thermal energy harvester using carbon nanotube aerogel sheet electrodes","type":"article-journal","volume":"7"},"uris":["http://www.mendeley.com/documents/?uuid=247f0c96-86e8-4ffb-9235-195f7c0746bc"]},{"id":"ITEM-3","itemData":{"DOI":"10.1126/science.1094982","ISSN":"00368075","abstract":"Many routes have been developed for the synthesis of carbon nanotubes, but their assembly into continuous fibers has been achieved only through postprocessing methods. We spun fibers and ribbons of carbon nanotubes directly from the chemical vapor deposition (CVD) synthesis zone of a furnace using a liquid source of carbon and an iron nanocatalyst. This process was realized through the appropriate choice of reactants, control of the reaction conditions, and continuous withdrawal of the product with a rotating spindle used in various geometries. This direct spinning from a CVD reaction zone is extendable to other types of fiber and to the spin coating of rotating objects in general.","author":[{"dropping-particle":"","family":"Li","given":"Ya Li","non-dropping-particle":"","parse-names":false,"suffix":""},{"dropping-particle":"","family":"Kinloch","given":"Ian A.","non-dropping-particle":"","parse-names":false,"suffix":""},{"dropping-particle":"","family":"Windle","given":"Alan H.","non-dropping-particle":"","parse-names":false,"suffix":""}],"container-title":"Science","id":"ITEM-3","issue":"5668","issued":{"date-parts":[["2004"]]},"page":"276-278","publisher":"American Association for the Advancement of Science","title":"Direct Spinning of Carbon Nanotube Fibers from Chemical Vapor Deposition Synthesis","type":"article-journal","volume":"304"},"uris":["http://www.mendeley.com/documents/?uuid=37b28dfb-1aae-3d89-97ef-2c58f5199317"]}],"mendeley":{"formattedCitation":"&lt;sup&gt;66–68&lt;/sup&gt;","plainTextFormattedCitation":"66–68","previouslyFormattedCitation":"&lt;sup&gt;66–68&lt;/sup&gt;"},"properties":{"noteIndex":0},"schema":"https://github.com/citation-style-language/schema/raw/master/csl-citation.json"}</w:instrText>
      </w:r>
      <w:r w:rsidR="00D6243D" w:rsidRPr="009F7F88">
        <w:rPr>
          <w:color w:val="000000" w:themeColor="text1"/>
        </w:rPr>
        <w:fldChar w:fldCharType="separate"/>
      </w:r>
      <w:r w:rsidR="00BF34A6" w:rsidRPr="009F7F88">
        <w:rPr>
          <w:noProof/>
          <w:color w:val="000000" w:themeColor="text1"/>
          <w:vertAlign w:val="superscript"/>
        </w:rPr>
        <w:t>66–68</w:t>
      </w:r>
      <w:r w:rsidR="00D6243D" w:rsidRPr="009F7F88">
        <w:rPr>
          <w:color w:val="000000" w:themeColor="text1"/>
        </w:rPr>
        <w:fldChar w:fldCharType="end"/>
      </w:r>
      <w:r w:rsidRPr="009F7F88">
        <w:rPr>
          <w:color w:val="000000" w:themeColor="text1"/>
        </w:rPr>
        <w:t xml:space="preserve"> or atomic layer deposition,</w:t>
      </w:r>
      <w:r w:rsidRPr="009F7F88">
        <w:rPr>
          <w:color w:val="000000" w:themeColor="text1"/>
        </w:rPr>
        <w:fldChar w:fldCharType="begin" w:fldLock="1"/>
      </w:r>
      <w:r w:rsidR="00BF34A6" w:rsidRPr="009F7F88">
        <w:rPr>
          <w:color w:val="000000" w:themeColor="text1"/>
        </w:rPr>
        <w:instrText>ADDIN CSL_CITATION {"citationItems":[{"id":"ITEM-1","itemData":{"DOI":"10.1021/nn200108s","ISSN":"19360851","abstract":"Hollow nano-objects have raised interest in applications such as sensing, encapsulation, and drug-release. Here we report on a new class of porous materials, namely inorganic nanotube aerogels that, unlike other aerogels, have a framework consisting of inorganic hollow nanotubes. First we show a preparation method for titanium dioxide, zinc oxide, and aluminum oxide nanotube aerogels based on atomic layer deposition (ALD) on biological nanofibrillar aerogel templates, that is, nanofibrillated cellulose (NFC), also called microfibrillated cellulose (MFC) or nanocellulose. The aerogel templates are prepared from nanocellulose hydrogels either by freeze-drying in liquid nitrogen or liquid propane or by supercritical drying, and they consist of a highly porous percolating network of cellulose nanofibrils. They can be prepared as films on substrates or as freestanding objects. We show that, in contrast to freeze-drying, supercritical drying produces nanocellulose aerogels without major interfibrillar aggregation even in thick films. Uniform oxide layers are readily deposited by ALD onto the fibrils leading to organic-inorganic core-shell nanofibers. We further demonstrate that calcination at 450 °C removes the organic core leading to purely inorganic self-supporting aerogels consisting of hollow nanotubular networks. They can also be dispersed by grinding, for example, in ethanol to create a slurry of inorganic hollow nanotubes, which in turn can be deposited to form a porous film. Finally we demonstrate the use of a titanium dioxide nanotube network as a resistive humidity sensor with a fast response. © 2011 American Chemical Society.","author":[{"dropping-particle":"","family":"Korhonen","given":"Juuso T.","non-dropping-particle":"","parse-names":false,"suffix":""},{"dropping-particle":"","family":"Hiekkataipale","given":"Panu","non-dropping-particle":"","parse-names":false,"suffix":""},{"dropping-particle":"","family":"Malm","given":"Jari","non-dropping-particle":"","parse-names":false,"suffix":""},{"dropping-particle":"","family":"Karppinen","given":"Maarit","non-dropping-particle":"","parse-names":false,"suffix":""},{"dropping-particle":"","family":"Ikkala","given":"Olli","non-dropping-particle":"","parse-names":false,"suffix":""},{"dropping-particle":"","family":"Ras","given":"Robin H.A.","non-dropping-particle":"","parse-names":false,"suffix":""}],"container-title":"ACS Nano","id":"ITEM-1","issue":"3","issued":{"date-parts":[["2011"]]},"page":"1967-1974","publisher":"American Chemical Society","title":"Inorganic hollow nanotube aerogels by atomic layer deposition onto native nanocellulose templates","type":"article-journal","volume":"5"},"uris":["http://www.mendeley.com/documents/?uuid=5b7bd5b3-6d5f-3ded-8457-118b3419e710"]}],"mendeley":{"formattedCitation":"&lt;sup&gt;69&lt;/sup&gt;","plainTextFormattedCitation":"69","previouslyFormattedCitation":"&lt;sup&gt;6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69</w:t>
      </w:r>
      <w:r w:rsidRPr="009F7F88">
        <w:rPr>
          <w:color w:val="000000" w:themeColor="text1"/>
        </w:rPr>
        <w:fldChar w:fldCharType="end"/>
      </w:r>
      <w:r w:rsidRPr="009F7F88">
        <w:rPr>
          <w:color w:val="000000" w:themeColor="text1"/>
        </w:rPr>
        <w:t xml:space="preserve"> and BN aerogels by template-assisted CVD.</w:t>
      </w:r>
      <w:r w:rsidR="00D6243D" w:rsidRPr="009F7F88">
        <w:rPr>
          <w:color w:val="000000" w:themeColor="text1"/>
        </w:rPr>
        <w:fldChar w:fldCharType="begin" w:fldLock="1"/>
      </w:r>
      <w:r w:rsidR="00BF34A6" w:rsidRPr="009F7F88">
        <w:rPr>
          <w:color w:val="000000" w:themeColor="text1"/>
        </w:rPr>
        <w:instrText>ADDIN CSL_CITATION {"citationItems":[{"id":"ITEM-1","itemData":{"DOI":"10.1126/science.aav7304","ISSN":"10959203","abstract":"Ceramic aerogels are attractive for thermal insulation but plagued by poor mechanical stability and degradation under thermal shock. In this study, we designed and synthesized hyperbolic architectured ceramic aerogels with nanolayered double-pane walls with a negative Poisson’s ratio (−0.25) and a negative linear thermal expansion coefficient (−1.8 × 10 −6 per °C). Our aerogels display robust mechanical and thermal stability and feature ultralow densities down to ~0.1 milligram per cubic centimeter, superelasticity up to 95%, and near-zero strength loss after sharp thermal shocks (275°C per second) or intense thermal stress at 1400</w:instrText>
      </w:r>
      <w:r w:rsidR="00BF34A6" w:rsidRPr="009F7F88">
        <w:rPr>
          <w:rFonts w:hint="eastAsia"/>
          <w:color w:val="000000" w:themeColor="text1"/>
        </w:rPr>
        <w:instrText>°</w:instrText>
      </w:r>
      <w:r w:rsidR="00BF34A6" w:rsidRPr="009F7F88">
        <w:rPr>
          <w:color w:val="000000" w:themeColor="text1"/>
        </w:rPr>
        <w:instrText>C, as well as ultralow thermal conductivity in vacuum [~2.4 milliwatts per meter-kelvin (mW/m·K)] and in air (~20 mW/m·K). This robust material system is ideal for thermal superinsulation under extreme conditions, such as those encountered by spacecraft.","author":[{"dropping-particle":"","family":"Xu","given":"Xiang","non-dropping-particle":"","parse-names":false,"suffix":""},{"dropping-particle":"","family":"Zhang","given":"Qiangqiang","non-dropping-particle":"","parse-names":false,"suffix":""},{"dropping-particle":"","family":"Hao","given":"Menglong","non-dropping-particle":"","parse-names":false,"suffix":""},{"dropping-particle":"","family":"Hu","given":"Yuan","non-dropping-particle":"","parse-names":false,"suffix":""},{"dropping-particle":"","family":"Lin","given":"Zhaoyang","non-dropping-particle":"","parse-names":false,"suffix":""},{"dropping-particle":"","family":"Peng","given":"Lele","non-dropping-particle":"","parse-names":false,"suffix":""},{"dropping-particle":"","family":"Wang","given":"Tao","non-dropping-particle":"","parse-names":false,"suffix":""},{"dropping-particle":"","family":"Ren","given":"Xuexin","non-dropping-particle":"","parse-names":false,"suffix":""},{"dropping-particle":"","family":"Wang","given":"Chen","non-dropping-particle":"","parse-names":false,"suffix":""},{"dropping-particle":"","family":"Zhao","given":"Zipeng","non-dropping-particle":"","parse-names":false,"suffix":""},{"dropping-particle":"","family":"Wan","given":"Chengzhang","non-dropping-particle":"","parse-names":false,"suffix":""},{"dropping-particle":"","family":"Fei","given":"Huilong","non-dropping-particle":"","parse-names":false,"suffix":""},{"dropping-particle":"","family":"Wang","given":"Lei","non-dropping-particle":"","parse-names":false,"suffix":""},{"dropping-particle":"","family":"Zhu","given":"Jian","non-dropping-particle":"","parse-names":false,"suffix":""},{"dropping-particle":"","family":"Sun","given":"Hongtao","non-dropping-particle":"","parse-names":false,"suffix":""},{"dropping-particle":"","family":"Chen","given":"Wenli","non-dropping-particle":"","parse-names":false,"suffix":""},{"dropping-particle":"","family":"Du","given":"Tao","non-dropping-particle":"","parse-names":false,"suffix":""},{"dropping-particle":"","family":"Deng","given":"Biwei","non-dropping-particle":"","parse-names":false,"suffix":""},{"dropping-particle":"","family":"Cheng","given":"Gary J.","non-dropping-particle":"","parse-names":false,"suffix":""},{"dropping-particle":"","family":"Shakir","given":"Imran","non-dropping-particle":"","parse-names":false,"suffix":""},{"dropping-particle":"","family":"Dames","given":"Chris","non-dropping-particle":"","parse-names":false,"suffix":""},{"dropping-particle":"","family":"Fisher","given":"Timothy S.","non-dropping-particle":"","parse-names":false,"suffix":""},{"dropping-particle":"","family":"Zhang","given":"Xiang","non-dropping-particle":"","parse-names":false,"suffix":""},{"dropping-particle":"","family":"Li","given":"Hui","non-dropping-particle":"","parse-names":false,"suffix":""},{"dropping-particle":"","family":"Huang","given":"Yu","non-dropping-particle":"","parse-names":false,"suffix":""},{"dropping-particle":"","family":"Duan","given":"Xiangfeng","non-dropping-particle":"","parse-names":false,"suffix":""}],"container-title":"Science","id":"ITEM-1","issue":"6428","issued":{"date-parts":[["2019"]]},"page":"723-727","title":"Double-negative-index ceramic aerogels for thermal superinsulation","type":"article-journal","volume":"363"},"uris":["http://www.mendeley.com/documents/?uuid=37ed0d9d-6ca6-42d8-a7ab-d42d72a0178d"]},{"id":"ITEM-2","itemData":{"DOI":"10.1038/srep10337","ISSN":"20452322","abstract":"Boron nitride (BN) aerogels are porous materials with a continuous three-dimensional network structure. They are attracting increasing attention for a wide range of applications. Here, we report the template-assisted synthesis of BN aerogels by catalyst-free, low-pressure chemical vapor deposition on graphene-carbon nanotube composite aerogels using borazine as the B and N sources with a relatively low temperature of 900 ° C. The three-dimensional structure of the BN aerogels was achieved through the structural design of carbon aerogel templates. The BN aerogels have an ultrahigh specific surface area, ultralow density, excellent oil absorbing ability, and high temperature oxidation resistance. The specific surface area of BN aerogels can reach up to 1051 m2 g-1, 2-3 times larger than the reported BN aerogels. The mass density can be as low as 0.6 mg cm-3, much lower than that of air. The BN aerogels exhibit high hydrophobic properties and can absorb up to 160 times their weight in oil. This is much higher than porous BN nanosheets reported previously. The BN aerogels can be restored for reuse after oil absorption simply by burning them in air. This is because of their high temperature oxidation resistance and suggests broad utility as water treatment tools.","author":[{"dropping-particle":"","family":"Song","given":"Yangxi","non-dropping-particle":"","parse-names":false,"suffix":""},{"dropping-particle":"","family":"Li","given":"Bin","non-dropping-particle":"","parse-names":false,"suffix":""},{"dropping-particle":"","family":"Yang","given":"Siwei","non-dropping-particle":"","parse-names":false,"suffix":""},{"dropping-particle":"","family":"Ding","given":"Guqiao","non-dropping-particle":"","parse-names":false,"suffix":""},{"dropping-particle":"","family":"Zhang","given":"Changrui","non-dropping-particle":"","parse-names":false,"suffix":""},{"dropping-particle":"","family":"Xie","given":"Xiaoming","non-dropping-particle":"","parse-names":false,"suffix":""}],"container-title":"Scientific Reports","id":"ITEM-2","issue":"1","issued":{"date-parts":[["2015"]]},"page":"10337","publisher":"Nature Publishing Group","title":"Ultralight boron nitride aerogels via template-assisted chemical vapor deposition","type":"article-journal","volume":"5"},"uris":["http://www.mendeley.com/documents/?uuid=ae670913-333e-3b4e-9dcc-22720d8fe113"]}],"mendeley":{"formattedCitation":"&lt;sup&gt;5,70&lt;/sup&gt;","plainTextFormattedCitation":"5,70","previouslyFormattedCitation":"&lt;sup&gt;5,70&lt;/sup&gt;"},"properties":{"noteIndex":0},"schema":"https://github.com/citation-style-language/schema/raw/master/csl-citation.json"}</w:instrText>
      </w:r>
      <w:r w:rsidR="00D6243D" w:rsidRPr="009F7F88">
        <w:rPr>
          <w:color w:val="000000" w:themeColor="text1"/>
        </w:rPr>
        <w:fldChar w:fldCharType="separate"/>
      </w:r>
      <w:r w:rsidR="00BF34A6" w:rsidRPr="009F7F88">
        <w:rPr>
          <w:noProof/>
          <w:color w:val="000000" w:themeColor="text1"/>
          <w:vertAlign w:val="superscript"/>
        </w:rPr>
        <w:t>5,70</w:t>
      </w:r>
      <w:r w:rsidR="00D6243D" w:rsidRPr="009F7F88">
        <w:rPr>
          <w:color w:val="000000" w:themeColor="text1"/>
        </w:rPr>
        <w:fldChar w:fldCharType="end"/>
      </w:r>
      <w:r w:rsidRPr="009F7F88">
        <w:rPr>
          <w:color w:val="000000" w:themeColor="text1"/>
        </w:rPr>
        <w:t xml:space="preserve"> The third is the traditional and the most popular liquid phase route; </w:t>
      </w:r>
      <w:bookmarkEnd w:id="14"/>
      <w:r w:rsidR="00980E64" w:rsidRPr="009F7F88">
        <w:rPr>
          <w:color w:val="000000" w:themeColor="text1"/>
        </w:rPr>
        <w:fldChar w:fldCharType="begin"/>
      </w:r>
      <w:r w:rsidR="00980E64" w:rsidRPr="009F7F88">
        <w:rPr>
          <w:color w:val="000000" w:themeColor="text1"/>
        </w:rPr>
        <w:instrText xml:space="preserve"> REF _Ref41067664 \h </w:instrText>
      </w:r>
      <w:r w:rsidR="00980E64" w:rsidRPr="009F7F88">
        <w:rPr>
          <w:color w:val="000000" w:themeColor="text1"/>
        </w:rPr>
      </w:r>
      <w:r w:rsidR="00980E64"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w:t>
      </w:r>
      <w:r w:rsidR="00980E64" w:rsidRPr="009F7F88">
        <w:rPr>
          <w:color w:val="000000" w:themeColor="text1"/>
        </w:rPr>
        <w:fldChar w:fldCharType="end"/>
      </w:r>
      <w:r w:rsidR="006339BF" w:rsidRPr="009F7F88">
        <w:rPr>
          <w:color w:val="000000" w:themeColor="text1"/>
        </w:rPr>
        <w:t xml:space="preserve">. </w:t>
      </w:r>
      <w:r w:rsidRPr="009F7F88">
        <w:rPr>
          <w:color w:val="000000" w:themeColor="text1"/>
        </w:rPr>
        <w:t>This involve</w:t>
      </w:r>
      <w:r w:rsidR="00FA46C2" w:rsidRPr="009F7F88">
        <w:rPr>
          <w:color w:val="000000" w:themeColor="text1"/>
        </w:rPr>
        <w:t>s</w:t>
      </w:r>
      <w:r w:rsidRPr="009F7F88">
        <w:rPr>
          <w:color w:val="000000" w:themeColor="text1"/>
        </w:rPr>
        <w:t xml:space="preserve"> creation and aging of sol-gels in solutions, followed by </w:t>
      </w:r>
      <w:r w:rsidR="001A67FE" w:rsidRPr="009F7F88">
        <w:rPr>
          <w:color w:val="000000" w:themeColor="text1"/>
        </w:rPr>
        <w:t xml:space="preserve">specific </w:t>
      </w:r>
      <w:r w:rsidRPr="009F7F88">
        <w:rPr>
          <w:color w:val="000000" w:themeColor="text1"/>
        </w:rPr>
        <w:t xml:space="preserve">drying methods such as supercritical, freeze, or ambient drying. </w:t>
      </w:r>
      <w:r w:rsidR="001A67FE" w:rsidRPr="009F7F88">
        <w:rPr>
          <w:color w:val="000000" w:themeColor="text1"/>
        </w:rPr>
        <w:t>We n</w:t>
      </w:r>
      <w:r w:rsidRPr="009F7F88">
        <w:rPr>
          <w:color w:val="000000" w:themeColor="text1"/>
        </w:rPr>
        <w:t>ote that for the case of nanoparticle</w:t>
      </w:r>
      <w:r w:rsidRPr="009F7F88">
        <w:rPr>
          <w:rFonts w:hint="eastAsia"/>
          <w:color w:val="000000" w:themeColor="text1"/>
          <w:lang w:eastAsia="zh-CN"/>
        </w:rPr>
        <w:t>-</w:t>
      </w:r>
      <w:r w:rsidRPr="009F7F88">
        <w:rPr>
          <w:color w:val="000000" w:themeColor="text1"/>
        </w:rPr>
        <w:t xml:space="preserve">, </w:t>
      </w:r>
      <w:proofErr w:type="spellStart"/>
      <w:r w:rsidRPr="009F7F88">
        <w:rPr>
          <w:color w:val="000000" w:themeColor="text1"/>
        </w:rPr>
        <w:t>nanofibre</w:t>
      </w:r>
      <w:proofErr w:type="spellEnd"/>
      <w:r w:rsidRPr="009F7F88">
        <w:rPr>
          <w:rFonts w:hint="eastAsia"/>
          <w:color w:val="000000" w:themeColor="text1"/>
          <w:lang w:eastAsia="zh-CN"/>
        </w:rPr>
        <w:t>-</w:t>
      </w:r>
      <w:r w:rsidRPr="009F7F88">
        <w:rPr>
          <w:color w:val="000000" w:themeColor="text1"/>
        </w:rPr>
        <w:t xml:space="preserve"> or nanosheet-based aerogels, the primary sol step may not always be necessary.</w:t>
      </w:r>
      <w:r w:rsidR="00D6243D" w:rsidRPr="009F7F88">
        <w:rPr>
          <w:color w:val="000000" w:themeColor="text1"/>
        </w:rPr>
        <w:fldChar w:fldCharType="begin" w:fldLock="1"/>
      </w:r>
      <w:r w:rsidR="00BF34A6" w:rsidRPr="009F7F88">
        <w:rPr>
          <w:color w:val="000000" w:themeColor="text1"/>
        </w:rPr>
        <w:instrText>ADDIN CSL_CITATION {"citationItems":[{"id":"ITEM-1","itemData":{"DOI":"10.1002/anie.201611552","ISSN":"15213773","abstract":"Essentially, the term aerogel describes a special geometric structure of matter. It is neither limited to any material nor to any synthesis procedure. Hence, the possible variety of materials and therefore the multitude of their applications are almost unbounded. In fact, the same applies for nanoparticles. These are also just defined by their geometrical properties. In the past few decades nano-sized materials have been intensively studied and possible applications appeared in nearly all areas of natural sciences. To date a large variety of metal, semiconductor, oxide, and other nanoparticles are available from colloidal synthesis. However, for many applications of these materials an assembly into macroscopic structures is needed. Here we present a comprehensive picture of the developments that enabled the fusion of the colloidal nanoparticle and the aerogel world. This became possible by the controlled destabilization of pre-formed nanoparticles, which leads to their assembly into three-dimensional macroscopic networks. This revolutionary approach makes it possible to use precisely controlled nanoparticles as building blocks for macroscopic porous structures with programmable properties.","author":[{"dropping-particle":"","family":"Ziegler","given":"Christoph","non-dropping-particle":"","parse-names":false,"suffix":""},{"dropping-particle":"","family":"Wolf","given":"André","non-dropping-particle":"","parse-names":false,"suffix":""},{"dropping-particle":"","family":"Liu","given":"Wei","non-dropping-particle":"","parse-names":false,"suffix":""},{"dropping-particle":"","family":"Herrmann","given":"Anne Kristin","non-dropping-particle":"","parse-names":false,"suffix":""},{"dropping-particle":"","family":"Gaponik","given":"Nikolai","non-dropping-particle":"","parse-names":false,"suffix":""},{"dropping-particle":"","family":"Eychmüller","given":"Alexander","non-dropping-particle":"","p</w:instrText>
      </w:r>
      <w:r w:rsidR="00BF34A6" w:rsidRPr="009F7F88">
        <w:rPr>
          <w:rFonts w:hint="eastAsia"/>
          <w:color w:val="000000" w:themeColor="text1"/>
        </w:rPr>
        <w:instrText>arse-names":false,"suffix":""}],"container-title":"Angewandte Chemie - International Edition","id":"ITEM-1","issue":"43","issued":{"date-parts":[["2017"]]},"note":"</w:instrText>
      </w:r>
      <w:r w:rsidR="00BF34A6" w:rsidRPr="009F7F88">
        <w:rPr>
          <w:rFonts w:hint="eastAsia"/>
          <w:color w:val="000000" w:themeColor="text1"/>
        </w:rPr>
        <w:instrText>有关于气凝胶多种定义的讨论</w:instrText>
      </w:r>
      <w:r w:rsidR="00BF34A6" w:rsidRPr="009F7F88">
        <w:rPr>
          <w:rFonts w:hint="eastAsia"/>
          <w:color w:val="000000" w:themeColor="text1"/>
        </w:rPr>
        <w:instrText>\n</w:instrText>
      </w:r>
      <w:r w:rsidR="00BF34A6" w:rsidRPr="009F7F88">
        <w:rPr>
          <w:rFonts w:hint="eastAsia"/>
          <w:color w:val="000000" w:themeColor="text1"/>
        </w:rPr>
        <w:instrText>有精美的气凝胶工艺过程图</w:instrText>
      </w:r>
      <w:r w:rsidR="00BF34A6" w:rsidRPr="009F7F88">
        <w:rPr>
          <w:rFonts w:hint="eastAsia"/>
          <w:color w:val="000000" w:themeColor="text1"/>
        </w:rPr>
        <w:instrText>","page":"13200-13221","title":"Modern Inorganic Aerogels","type</w:instrText>
      </w:r>
      <w:r w:rsidR="00BF34A6" w:rsidRPr="009F7F88">
        <w:rPr>
          <w:color w:val="000000" w:themeColor="text1"/>
        </w:rPr>
        <w:instrText>":"article-journal","volume":"56"},"uris":["http://www.mendeley.com/documents/?uuid=874a622d-a36d-4568-ac45-ac1ce9f5fc0b"]},{"id":"ITEM-2","itemData":{"DOI":"10.1016/j.nantod.2019.100827","ISSN":"1878044X","abstract":"Nanoparticle-based aerogels are one of the few examples of 3-dimensional nanoparticle assemblies that can achieve macroscopic sizes while fully retaining the size-specific properties of the initial nanobuilding blocks. A typical synthesis involves three main steps: i) Preparation of a stable dispersion containing all the building blocks with the desired composition, size, shape and crystallinity, ii) controlled destabilization of the dispersion into a gel, and iii) drying of the gels under preservation of the 3-dimensional nanoparticle architecture. In this review, we focus on the first two steps. We discuss the stability of colloidal dispersions, offering an overview of the different interparticle forces and how they can experimentally be modulated. In the next section, we discuss the gelation process in its entirety, including gelation mechanisms, and, most importantly, how it can rationally be controlled under consideration of the interparticle forces in the dispersion. Finally, the review concludes with an overview of the synthesis pathways to nanoparticle-based aerogels, divided into the gelation of sterically and charge-stabilized particles.","author":[{"dropping-particle":"","family":"Matter","given":"Fabian","non-dropping-particle":"","parse-names":false,"suffix":""},{"dropping-particle":"","family":"Luna","given":"Ana Laura","non-dropping-particle":"","parse-names":false,"suffix":""},{"dropping-particle":"","family":"Niederberger","given":"Markus","non-dropping-particle":"","parse-names":false,"suffix":""}],"container-title":"Nano Today","id":"ITEM-2","issued":{"date-parts":[["2020"]]},"page":"100827","title":"From colloidal dispersions to aerogels: How to master nanoparticle gelation","type":"article-journal","volume":"30"},"uris":["http://www.mendeley.com/documents/?uuid=a7f9f653-d1eb-3f52-b974-3d1968f6b12a"]}],"mendeley":{"formattedCitation":"&lt;sup&gt;27,71&lt;/sup&gt;","plainTextFormattedCitation":"27,71","previouslyFormattedCitation":"&lt;sup&gt;27,71&lt;/sup&gt;"},"properties":{"noteIndex":0},"schema":"https://github.com/citation-style-language/schema/raw/master/csl-citation.json"}</w:instrText>
      </w:r>
      <w:r w:rsidR="00D6243D" w:rsidRPr="009F7F88">
        <w:rPr>
          <w:color w:val="000000" w:themeColor="text1"/>
        </w:rPr>
        <w:fldChar w:fldCharType="separate"/>
      </w:r>
      <w:r w:rsidR="00BF34A6" w:rsidRPr="009F7F88">
        <w:rPr>
          <w:noProof/>
          <w:color w:val="000000" w:themeColor="text1"/>
          <w:vertAlign w:val="superscript"/>
        </w:rPr>
        <w:t>27,71</w:t>
      </w:r>
      <w:r w:rsidR="00D6243D" w:rsidRPr="009F7F88">
        <w:rPr>
          <w:color w:val="000000" w:themeColor="text1"/>
        </w:rPr>
        <w:fldChar w:fldCharType="end"/>
      </w:r>
      <w:r w:rsidRPr="009F7F88">
        <w:rPr>
          <w:color w:val="000000" w:themeColor="text1"/>
        </w:rPr>
        <w:t xml:space="preserve"> The most important and essential processes in the preparation of aerogels are the formation of a gel and its subsequent drying.</w:t>
      </w:r>
      <w:bookmarkStart w:id="15" w:name="_Hlk39817661"/>
    </w:p>
    <w:p w14:paraId="450DDBA6" w14:textId="7EFDB42E" w:rsidR="00D73655" w:rsidRPr="009F7F88" w:rsidRDefault="00D73655" w:rsidP="00D73655">
      <w:pPr>
        <w:pStyle w:val="RSCB02ArticleText"/>
        <w:ind w:firstLine="196"/>
        <w:rPr>
          <w:color w:val="000000" w:themeColor="text1"/>
        </w:rPr>
      </w:pPr>
      <w:r w:rsidRPr="009F7F88">
        <w:rPr>
          <w:rStyle w:val="RSCB08CHeadingIn-lineChar"/>
          <w:color w:val="000000" w:themeColor="text1"/>
        </w:rPr>
        <w:t>2.2.1 Gel preparation process.</w:t>
      </w:r>
      <w:r w:rsidRPr="009F7F88">
        <w:rPr>
          <w:color w:val="000000" w:themeColor="text1"/>
        </w:rPr>
        <w:t xml:space="preserve"> The formation of the gels can be divided into two types, one being the classic ‘sol-gel method’ starting from molecular precursors,</w:t>
      </w:r>
      <w:r w:rsidRPr="009F7F88">
        <w:rPr>
          <w:color w:val="000000" w:themeColor="text1"/>
        </w:rPr>
        <w:fldChar w:fldCharType="begin" w:fldLock="1"/>
      </w:r>
      <w:r w:rsidR="00BF34A6" w:rsidRPr="009F7F88">
        <w:rPr>
          <w:color w:val="000000" w:themeColor="text1"/>
        </w:rPr>
        <w:instrText>ADDIN CSL_CITATION {"citationItems":[{"id":"ITEM-1","itemData":{"DOI":"10.1021/cr0101306","ISSN":"00092665","author":[{"dropping-particle":"","family":"Pierre","given":"Alain C.","non-dropping-particle":"","parse-names":false,"suffix":""},{"dropping-particle":"","family":"Pajonk","given":"Gerard M.","non-dropping-particle":"","parse-names":false,"suffix":""}],"container-title":"Chemical Reviews","id":"ITEM-1","issue":"11","issued":{"date-parts":[["2002"]]},"page":"4243-4265","title":"Chemistry of aerogels and their applications","type":"article-journal","volume":"102"},"uris":["http://www.mendeley.com/documents/?uuid=38dbd5ed-519d-30dc-911d-36699cc60b27"]}],"mendeley":{"formattedCitation":"&lt;sup&gt;26&lt;/sup&gt;","plainTextFormattedCitation":"26","previouslyFormattedCitation":"&lt;sup&gt;26&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6</w:t>
      </w:r>
      <w:r w:rsidRPr="009F7F88">
        <w:rPr>
          <w:color w:val="000000" w:themeColor="text1"/>
        </w:rPr>
        <w:fldChar w:fldCharType="end"/>
      </w:r>
      <w:r w:rsidRPr="009F7F88">
        <w:rPr>
          <w:color w:val="000000" w:themeColor="text1"/>
        </w:rPr>
        <w:t xml:space="preserve"> and the other being the ‘colloidal dispersion method’ starting from pre-formed nano-scale materials such as nanoparticles, nanotubes, nanowires, and nanosheets.</w:t>
      </w:r>
      <w:r w:rsidRPr="009F7F88">
        <w:rPr>
          <w:color w:val="000000" w:themeColor="text1"/>
        </w:rPr>
        <w:fldChar w:fldCharType="begin" w:fldLock="1"/>
      </w:r>
      <w:r w:rsidR="00BF34A6" w:rsidRPr="009F7F88">
        <w:rPr>
          <w:color w:val="000000" w:themeColor="text1"/>
        </w:rPr>
        <w:instrText>ADDIN CSL_CITATION {"citationItems":[{"id":"ITEM-1","itemData":{"DOI":"10.1016/j.nantod.2019.100827","ISSN":"1878044X","abstract":"Nanoparticle-based aerogels are one of the few examples of 3-dimensional nanoparticle assemblies that can achieve macroscopic sizes while fully retaining the size-specific properties of the initial nanobuilding blocks. A typical synthesis involves three main steps: i) Preparation of a stable dispersion containing all the building blocks with the desired composition, size, shape and crystallinity, ii) controlled destabilization of the dispersion into a gel, and iii) drying of the gels under preservation of the 3-dimensional nanoparticle architecture. In this review, we focus on the first two steps. We discuss the stability of colloidal dispersions, offering an overview of the different interparticle forces and how they can experimentally be modulated. In the next section, we discuss the gelation process in its entirety, including gelation mechanisms, and, most importantly, how it can rationally be controlled under consideration of the interparticle forces in the dispersion. Finally, the review concludes with an overview of the synthesis pathways to nanoparticle-based aerogels, divided into the gelation of sterically and charge-stabilized particles.","author":[{"dropping-particle":"","family":"Matter","given":"Fabian","non-dropping-particle":"","parse-names":false,"suffix":""},{"dropping-particle":"","family":"Luna","given":"Ana Laura","non-dropping-particle":"","parse-names":false,"suffix":""},{"dropping-particle":"","family":"Niederberger","given":"Markus","non-dropping-particle":"","parse-names":false,"suffix":""}],"container-title":"Nano Today","id":"ITEM-1","issued":{"date-parts":[["2020"]]},"page":"100827","title":"From colloidal dispersions to aerogels: How to master nanoparticle gelation","type":"article-journal","volume":"30"},"uris":["http://www.mendeley.com/documents/?uuid=a7f9f653-d1eb-3f52-b974-3d1968f6b12a"]}],"mendeley":{"formattedCitation":"&lt;sup&gt;71&lt;/sup&gt;","plainTextFormattedCitation":"71","previouslyFormattedCitation":"&lt;sup&gt;7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71</w:t>
      </w:r>
      <w:r w:rsidRPr="009F7F88">
        <w:rPr>
          <w:color w:val="000000" w:themeColor="text1"/>
        </w:rPr>
        <w:fldChar w:fldCharType="end"/>
      </w:r>
    </w:p>
    <w:p w14:paraId="3FB05BF3" w14:textId="35F0CD81" w:rsidR="00D73655" w:rsidRPr="009F7F88" w:rsidRDefault="00D73655" w:rsidP="00950A0F">
      <w:pPr>
        <w:pStyle w:val="RSCB02ArticleText"/>
        <w:ind w:firstLine="196"/>
        <w:jc w:val="distribute"/>
        <w:rPr>
          <w:color w:val="000000" w:themeColor="text1"/>
        </w:rPr>
      </w:pPr>
      <w:r w:rsidRPr="009F7F88">
        <w:rPr>
          <w:color w:val="000000" w:themeColor="text1"/>
        </w:rPr>
        <w:t>The sol-gel method is generally used to prepare inorganic oxide,</w:t>
      </w:r>
      <w:r w:rsidRPr="009F7F88">
        <w:rPr>
          <w:color w:val="000000" w:themeColor="text1"/>
        </w:rPr>
        <w:fldChar w:fldCharType="begin" w:fldLock="1"/>
      </w:r>
      <w:r w:rsidR="00BF34A6" w:rsidRPr="009F7F88">
        <w:rPr>
          <w:color w:val="000000" w:themeColor="text1"/>
        </w:rPr>
        <w:instrText>ADDIN CSL_CITATION {"citationItems":[{"id":"ITEM-1","itemData":{"DOI":"10.1039/c9ta04811a","ISSN":"20507496","abstract":"Silica aerogels are among the lightest weight solid materials and exhibit other unique properties, in particular an outstanding insulation performance. However, these nanostructured highly porous materials show inherent brittleness that makes their processing and handling difficult and constrains their use in common daily applications. One of the most convincing and effective strategies to reinforce the silica aerogel structure is the manufacturing of aerogel composites with embedded fibres, which significantly contributes to widening their applications. This review encompasses a complete survey on scientific achievements related to silica aerogel composites reinforced with all types of fibres (natural, man-made, organic, inorganic and nanofibres), describing their synthesis approaches and properties. The influence of the embedment of different fibres on the final properties of the composites is thoroughly reported, considering their amount in the matrix and/or their specific characteristics, namely morphology, orientation and optical features. The applications linked to the fibre-reinforced silica aerogel composites are briefly addressed as well, evincing developments in typical functions of aerogels, as thermal and/or acoustic insulators and adsorbents, and also in emerging uses, for example as sensors or technical and protective apparel.","author":[{"dropping-particle":"","family":"Linhares","given":"Teresa","non-dropping-particle":"","parse-names":false,"suffix":""},{"dropping-particle":"","family":"Pessoa De Amorim","given":"Maria T.","non-dropping-particle":"","parse-names":false,"suffix":""},{"dropping-particle":"","family":"Durães","given":"Luisa","non-dropping-particle":"","parse-names":false,"suffix":""}],"container-title":"Journal of Materials Chemistry A","id":"ITEM-1","issue":"40","issued":{"date-parts":[["2019"]]},"page":"22768-22802","publisher":"Royal Society of Chemistry","title":"Silica aerogel composites with embedded fibres: A review on their preparation, properties and applications","type":"article-journal","volume":"7"},"uris":["http://www.mendeley.com/documents/?uuid=8a13af0b-f79a-388b-b1fd-f77aed1074f1"]},{"id":"ITEM-2","itemData":{"DOI":"10.1016/j.jeurceramsoc.2020.01.058","ISSN":"1873619X","abstract":"In this study, monolithic alumina–silica aerogels with high surface areas and good mechanical properties were synthesized via a facile sol–gel method without solvent exchange. Furthermore, surface areas, microstructures (up to 1300 °C), and mechanical properties of the prepared alumina–silica aerogels were investigated. The sintering and phase transformations of metastable alumina nanoparticles are suppressed owing to the uniformly distributed Si in the alumina–silica aerogels; therefore, the alumina–silica aerogels can maintain much higher specific surface areas after being calcined at 800 °C (575.5 m2/g), 1000 °C (443.2 m2/g), and 1200 °C (120.6 m2/g) compared to pristine alumina aerogels. In addition, the prepared high surface area alumina–silica aerogels show considerably higher strengths than those obtained in previous works. The compressive stress (3 % strain) and elastic modulus of the alumina–silica aerogels reached 1.78 and 65.6 MPa, respectively. The reported alumina–silica aerogels in this study can be good candidates as high-temperature thermal insulators and catalysts.","author":[{"dropping-particle":"","family":"Peng","given":"Fei","non-dropping-particle":"","parse-names":false,"suffix":""},{"dropping-particle":"","family":"Jiang","given":"Yonggang","non-dropping-particle":"","parse-names":false,"suffix":""},{"dropping-particle":"","family":"Feng","given":"Junzong","non-dropping-particle":"","parse-names":false,"suffix":""},{"dropping-particle":"","family":"Li","given":"Liangjun","non-dropping-particle":"","parse-names":false,"suffix":""},{"dropping-particle":"","family":"Cai","given":"Huafei","non-dropping-particle":"","parse-names":false,"suffix":""},{"dropping-particle":"","family":"Feng","given":"Jian","non-dropping-particle":"","parse-names":false,"suffix":""}],"container-title":"Journal of the European Ceramic Society","id":"ITEM-2","issue":"6","issued":{"date-parts":[["2020"]]},"page":"2480-2488","publisher":"Elsevier Ltd","title":"A facile method to fabricate monolithic alumina–silica aerogels with high surface areas and good mechanical properties","type":"article-journal","volume":"40"},"uris":["http://www.mendeley.com/documents/?uuid=4f24b3c7-ef50-3d68-be3b-6bf90134ac35"]},{"id":"ITEM-3","itemData":{"DOI":"10.1021/jp075150b","ISSN":"19327447","abstract":"Zirconia aerogels with high surface area of ca. 640 m2/g were prepared from sols made by electrolyzing zirconium oxychloride solutions at room temperature. To obtain the aerogels, supercritical CO2(l) extraction or freeze-drying was applied to remove the solvents from the wet gels. The microstructures and properties of aerogels produced by the two processes were characterized and compared. The aerogel produced by the supercritical CO 2(l) drying process (S-aerogel) had a mesoporous structure (pore size, 9.7 nm) and was a transparent monolith, whereas that prepared by the freeze-drying process (F-aerogel) had a microporous structure (pore size, 0.59 nm) and was an opaque white powder, which transformed from amorphous to crystalline solids upon calcination. Moreover, the effects of the yittria on the microstucture and phase structure of the prepared aerogels were investigated. © 2007 American Chemical Society.","author":[{"dropping-particle":"","family":"Zhao","given":"Zhongqiang","non-dropping-particle":"","parse-names":false,"suffix":""},{"dropping-particle":"","family":"Chen","given":"Dairong","non-dropping-particle":"","parse-names":false,"suffix":""},{"dropping-particle":"","family":"Jiao","given":"Xiuling","non-dropping-particle":"","parse-names":false,"suffix":""}],"container-title":"Journal of Physical Chemistry C","id":"ITEM-3","issue":"50","issued":{"date-parts":[["2007"]]},"page":"18738-18743","publisher":"American Chemical Society","title":"Zirconia aerogels with high surface area derived from sols prepared by electrolyzing zirconium oxychloride solution: Comparison of aerogels prepared by freeze-drying and supercritical CO2(l) extraction","type":"article-journal","volume":"111"},"uris":["http://www.mendeley.com/documents/?uuid=1d6a6a79-b3cd-3ec3-9e6a-9a79f372e3f2"]}],"mendeley":{"formattedCitation":"&lt;sup&gt;72–74&lt;/sup&gt;","plainTextFormattedCitation":"72–74","previouslyFormattedCitation":"&lt;sup&gt;72–7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72–74</w:t>
      </w:r>
      <w:r w:rsidRPr="009F7F88">
        <w:rPr>
          <w:color w:val="000000" w:themeColor="text1"/>
        </w:rPr>
        <w:fldChar w:fldCharType="end"/>
      </w:r>
      <w:r w:rsidRPr="009F7F88">
        <w:rPr>
          <w:color w:val="000000" w:themeColor="text1"/>
        </w:rPr>
        <w:t xml:space="preserve"> organic,</w:t>
      </w:r>
      <w:r w:rsidRPr="009F7F88">
        <w:rPr>
          <w:color w:val="000000" w:themeColor="text1"/>
        </w:rPr>
        <w:fldChar w:fldCharType="begin" w:fldLock="1"/>
      </w:r>
      <w:r w:rsidR="00BF34A6" w:rsidRPr="009F7F88">
        <w:rPr>
          <w:color w:val="000000" w:themeColor="text1"/>
        </w:rPr>
        <w:instrText>ADDIN CSL_CITATION {"citationItems":[{"id":"ITEM-1","itemData":{"DOI":"10.1002/anie.201709014","ISSN":"15213773","abstract":"Biopolymer aerogels were among the first aerogels produced, but only in the last decade has research on biopolymer and biopolymer–composite aerogels become popular, motivated by sustainability arguments, their unique and tunable properties, and ease of functionalization. Biopolymer aerogels and open-cell foams have great potential for classical aerogel applications such as thermal insulation, as well as emerging applications in filtration, oil–water separation, CO2 capture, catalysis, and medicine. The biopolymer aerogel field today is driven forward by empirical materials discovery at the laboratory scale, but requires a firmer theoretical basis and pilot studies to close the gap to market. This Review includes a database with over 3800 biopolymer aerogel properties, evaluates the state of the biopolymer aerogel field, and critically discusses the scientific, technological, and commercial barriers to the commercialization of these exciting materials.","author":[{"dropping-particle":"","family":"Zhao","given":"Shanyu","non-dropping-particle":"","parse-names":false,"suffix":""},{"dropping-particle":"","family":"Malfait","given":"Wim J.","non-dropping-particle":"","parse-names":false,"suffix":""},{"dropping-particle":"","family":"Guerrero-Alburquerque","given":"Natalia","non-dropping-particle":"","parse-names":false,"suffix":""},{"dropping-particle":"","family":"Koebel","given":"Matthias M.","non-dropping-particle":"","parse-names":false,"suffix":""},{"dropping-particle":"","family":"Nyström","given":"Gustav","non-dropping-particle":"","parse-names":false,"suffix":""}],"container-title":"Angewandte Chemie - International Edition","id"</w:instrText>
      </w:r>
      <w:r w:rsidR="00BF34A6" w:rsidRPr="009F7F88">
        <w:rPr>
          <w:rFonts w:hint="eastAsia"/>
          <w:color w:val="000000" w:themeColor="text1"/>
        </w:rPr>
        <w:instrText>:"ITEM-1","issue":"26","issued":{"date-parts":[["2018"]]},"note":"</w:instrText>
      </w:r>
      <w:r w:rsidR="00BF34A6" w:rsidRPr="009F7F88">
        <w:rPr>
          <w:rFonts w:hint="eastAsia"/>
          <w:color w:val="000000" w:themeColor="text1"/>
        </w:rPr>
        <w:instrText>赵善宇</w:instrText>
      </w:r>
      <w:r w:rsidR="00BF34A6" w:rsidRPr="009F7F88">
        <w:rPr>
          <w:rFonts w:hint="eastAsia"/>
          <w:color w:val="000000" w:themeColor="text1"/>
        </w:rPr>
        <w:instrText>","page":"7580-7608","title":"Biopolymer Aerogels and Foams: Chemistry, Properties, and Applications","type":"article-journal","volume":"57"},"uris":["http://www.mendeley.com/documents/?</w:instrText>
      </w:r>
      <w:r w:rsidR="00BF34A6" w:rsidRPr="009F7F88">
        <w:rPr>
          <w:color w:val="000000" w:themeColor="text1"/>
        </w:rPr>
        <w:instrText>uuid=d429437c-d359-485f-80b4-6e13af80b78f"]},{"id":"ITEM-2","itemData":{"DOI":"10.1021/acsanm.9b02275","ISSN":"25740970","abstract":"Aerogels have many unique properties such as low density and low thermal conductivity, and, in particular, transparent silica aerogels are attractive for thermal insulating windows. Practical applications of silica aerogels, however, have been limited because of their low mechanical strength, and it is still challenging to synthesize transparent and mechanically strong aerogels. Here, we report colorless transparent melamine-formaldehyde (MF) aerogels prepared via a nonaqueous synthetic strategy. The obtained transparent MF aerogel with a density of 0.18 g cm-3 shows significantly higher mechanical strength and a lower thermal conductivity of ca. 13 mW m-1 K-1 compared to conventional silica aerogels with similar density.","author":[{"dropping-particle":"","family":"Nakanishi","given":"Yuki","non-dropping-particle":"","parse-names":false,"suffix":""},{"dropping-particle":"","family":"Hara","given":"Yosuke","non-dropping-particle":"","parse-names":false,"suffix":""},{"dropping-particle":"","family":"Sakuma","given":"Wataru","non-dropping-particle":"","parse-names":false,"suffix":""},{"dropping-particle":"","family":"Saito","given":"Tsuguyuki","non-dropping-particle":"","parse-names":false,"suffix":""},{"dropping-particle":"","family":"Nakanishi","given":"Kazuki","non-dropping-particle":"","parse-names":false,"suffix":""},{"dropping-particle":"","family":"Kanamori","given":"Kazuyoshi","non-dropping-particle":"","parse-names":false,"suffix":""}],"container-title":"ACS Applied Nano Materials","id":"ITEM-2","issue":"1","issued":{"date-parts":[["2020"]]},"page":"49-54","publisher":"American Chemical Society","title":"Colorless Transparent Melamine-Formaldehyde Aerogels for Thermal Insulation","type":"article-journal","volume":"3"},"uris":["http://www.mendeley.com/documents/?uuid=b083d052-dcb2-3ff3-9565-aa3d9f4ae470"]},{"id":"ITEM-3","itemData":{"DOI":"10.1002/mame.201900137","ISSN":"14392054","abstract":"Polybenzoxazine (PBO) aerogels with low densities and low thermal conductivities are prepared from Bisphenol A (BPA) benzoxazine monomers by ring-opened polymerisation using HCl as a catalyser at 10 °C. The obtained PBO aerogels have cross-linked and 3D network structures with the densities ranging from 0.084 to 0.526 g cm −3 . The thermal conductivities under different pressures (3–10 5 Pa, air) and different atmospheres (N 2 , Ar, and CO 2 , 10 5 Pa) are investigated. The thermal conductivities are in the range of 0.0335–0.0652 W m K −1 under ambient pressure and 0.0098–0.0571 W m K −1 at 3 Pa. The thermal transfer mechanism under different gas pressures is analyzed with increasing pressure. Under different atmospheres, the thermal conductivities decrease as the molecular weight of the gas increases. Compared with the traditional organic foam insulating materials of phenolic foam, polyurethane and polystyrene, which have similar apparent densities, PBO aerogels exhibit lower thermal conductivity of 0.0335 W m K −1 than that of traditional organic foam at room temperature.","author":[{"dropping-particle":"","family":"Xiao","given":"Yunyun","non-dropping-particle":"","parse-names":false,"suffix":""},{"dropping-particle":"","family":"Li","given":"Liangjun","non-dropping-particle":"","parse-names":false,"suffix":""},{"dropping-particle":"","family":"Zhang","given":"Sizhao","non-dropping-particle":"","parse-names":false,"suffix":""},{"dropping-particle":"","family":"Feng","given":"Junzong","non-dropping-particle":"","parse-names":false,"suffix":""},{"dropping-particle":"","family":"Jiang","given":"Yonggang","non-dropping-particle":"","parse-names":false,"suffix":""},{"dropping-particle":"","family":"Feng","given":"Jian","non-dropping-particle":"","parse-names":false,"suffix":""}],"container-title":"Macromolecular Materials and Engineering","id":"ITEM-3","issued":{"date-parts":[["2019"]]},"page":"1900137","publisher":"Wiley-VCH Verlag","title":"Thermal Insulation Characteristics of Polybenzoxazine Aerogels","type":"article-journal"},"uris":["http://www.mendeley.com/documents/?uuid=caaf71cd-28aa-3e4b-8d3f-0dbb20eddefb"]},{"id":"ITEM-4","itemData":{"DOI":"10.1016/j.cej.2016.10.098","ISSN":"13858947","abstract":"Acquiring high specific surface area (SSA) is a crucial reason why aerogels possess diverse unusual functionalities both in nanoscale structures and macroscopic properties. Although biomass aerogels can remedy the mechanical brittleness in contrast to conventional silica aerogels, regrettably causing a major decrease in SSA aspect. Here we present a generalizable synthetic means towards a family of chitosan aerogels (CAs) with large internal surface area, originating from chitosan sols in ethanol/water binary medium. The as-prepared CAs show high SSA of 973 m2 g−1, appropriate texture homogeneity and thermal stability, attributing to uniformly inter-associated structures. We found an emergent phenomenon that free-standing wet chitosan gel could be still produced despite greatly lowering its substance concentration, attesting the remarkable role of ethanol for promoting gelatum formation. This enhancement to gelation is due to the introduction of micro-dispersed active phases upon ethanol/water excitation, easily forming fine interconnected skeletons of CAs. The adsorption tests of CAs for abatement of methyl orange (MO) verify that dye-treated water almost recovers into pure one, well in line with the evidence of high SSA CAs. A convincing explanation for gelling and cross-linking is also analyzed. Our work facilitates to explain the generation mechanism of gels in binary solvents for the creation of CAs with high SSA.","author":[{"dropping-particle":"","family":"Zhang","given":"Sizhao","non-dropping-particle":"","parse-names":false,"suffix":""},{"dropping-particle":"","family":"Feng","given":"Jian","non-dropping-particle":"","parse-names":false,"suffix":""},{"dropping-particle":"","family":"Feng","given":"Junzong","non-dropping-particle":"","parse-names":false,"suffix":""},{"dropping-particle":"","family":"Jiang","given":"Yonggang","non-dropping-particle":"","parse-names":false,"suffix":""}],"container-title":"Chemical Engineering Journal","id":"ITEM-4","issued":{"date-parts":[["2017"]]},"page":"700-707","publisher":"Elsevier B.V.","title":"Formation of enhanced gelatum using ethanol/water binary medium for fabricating chitosan aerogels with high specific surface area","type":"article-journal","volume":"309"},"uris":["http://www.mendeley.com/documents/?uuid=ba1ef41b-2074-3957-bc4c-7f22cde4a4ac"]}],"mendeley":{"formattedCitation":"&lt;sup&gt;6,75–77&lt;/sup&gt;","plainTextFormattedCitation":"6,75–77","previouslyFormattedCitation":"&lt;sup&gt;6,75–77&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6,75–77</w:t>
      </w:r>
      <w:r w:rsidRPr="009F7F88">
        <w:rPr>
          <w:color w:val="000000" w:themeColor="text1"/>
        </w:rPr>
        <w:fldChar w:fldCharType="end"/>
      </w:r>
      <w:r w:rsidRPr="009F7F88">
        <w:rPr>
          <w:color w:val="000000" w:themeColor="text1"/>
        </w:rPr>
        <w:t xml:space="preserve"> and chalcogenide</w:t>
      </w:r>
      <w:r w:rsidRPr="009F7F88">
        <w:rPr>
          <w:color w:val="000000" w:themeColor="text1"/>
        </w:rPr>
        <w:fldChar w:fldCharType="begin" w:fldLock="1"/>
      </w:r>
      <w:r w:rsidR="00BF34A6" w:rsidRPr="009F7F88">
        <w:rPr>
          <w:color w:val="000000" w:themeColor="text1"/>
        </w:rPr>
        <w:instrText xml:space="preserve">ADDIN CSL_CITATION {"citationItems":[{"id":"ITEM-1","itemData":{"DOI":"10.1126/science.1142535","ISSN":"00368075","abstract":"Inorganic porous materials are being developed for use as molecular sieves, ion exchangers, and catalysts, but most are oxides. We show that various sulfide and selenide clusters, when bound to metal ions, yield gels having porous frameworks. These gels are transformed to aerogels after supercritical drying with carbon dioxide. The aerogels have high internal surface area (up to 327 square meters per gram) and broad pore size distribution, depending on the precursors used. The pores of these sulfide and selenide materials preferentially absorb heavy metals. These materials have narrow energy gaps (between 0.2 and 2.0 electron volts) and low densities, and they may be useful in optoelectronics, as photocatalysts, or in the removal of heavy metals from water.","author":[{"dropping-particle":"","family":"Bag","given":"Santanu","non-dropping-particle":"","parse-names":false,"suffix":""},{"dropping-particle":"","family":"Trikalitis","given":"Pantelis N.","non-dropping-particle":"","parse-names":false,"suffix":""},{"dropping-particle":"","family":"Chupas","given":"Peter J.","non-dropping-particle":"","parse-names":false,"suffix":""},{"dropping-particle":"","family":"Armatas","given":"Gerasimos S.","non-dropping-particle":"","parse-names":false,"suffix":""},{"dropping-particle":"","family":"Kanatzidis","given":"Mercouri G.","non-dropping-particle":"","parse-names":false,"suffix":""}],"container-title":"Science","id":"ITEM-1","issue":"5837","issued":{"date-parts":[["2007"]]},"page":"490-493","publisher":"American Association for the Advancement of Science","title":"Porous semiconducting gels and aerogels from chalcogenide clusters","type":"article-journal","volume":"317"},"uris":["http://www.mendeley.com/documents/?uuid=d65e0e57-5efc-36b2-8f89-9c94c559f4c6"]},{"id":"ITEM-2","itemData":{"DOI":"10.1021/acs.chemmater.5b00413","ISSN":"15205002","abstract":"Iodine (129I and 131I) is one of the radionuclides released in nuclear fuel reprocessing and poses a risk to public safety due to its involvement in human metabolic processes. In order to prevent the release of hazardous radioactive iodine into the environment, its effective capture and sequestration is pivotal. In the context of finding a suitable matrix for capturing radioactive iodine, several sulfidic chalcogels were explored as iodine sorbents including NiMoS4, CoMoS4, Sb4Sn3S12, Zn2Sn2S6, and K0.16CoSx (x = 4-5). All of the chalcogels showed high uptake, reaching up to 225 mass % (2.25 g/g) of the final mass owing to strong chemical and physical iodine-sulfide interactions. Analysis of the iodine-loaded specimens revealed that the iodine chemically reacted with Sb4Sn3S12, Zn2Sn2S6, and K0.16CoSx to form the metal complexes SbI3, SnI4, and, KI, respectively. The NiMoS4 and CoMoS4 chalcogels did not appear to undergo a chemical reaction with iodine since iodide complexes were not observed with these samples. Once heated, the iodine-loaded chalcogels released iodine in the temperature range of 75 to 220 °C, depending on the nature of iodine speciation. In the case of Sb4Sn3S12 and Zn2Sn2S6, iodine release was observed around 150 °C mainly in the form of SnI4 and SbI3, respectively. The NiMoS4, CoMoS4, and K0.16CoSx released elemental iodine at </w:instrText>
      </w:r>
      <w:r w:rsidR="00BF34A6" w:rsidRPr="009F7F88">
        <w:rPr>
          <w:rFonts w:ascii="Cambria Math" w:hAnsi="Cambria Math" w:cs="Cambria Math"/>
          <w:color w:val="000000" w:themeColor="text1"/>
        </w:rPr>
        <w:instrText>∼</w:instrText>
      </w:r>
      <w:r w:rsidR="00BF34A6" w:rsidRPr="009F7F88">
        <w:rPr>
          <w:color w:val="000000" w:themeColor="text1"/>
        </w:rPr>
        <w:instrText>75 °C, which is consistent with physisorption. Preliminary investigations on consolidation of iodine-loaded Zn2Sn2S6 chalcogel with Sb2S3 as a glass forming additive produced glassy material whose iodine content was around 25 mass %.","author":[{"dropping-particle":"","family":"Subrahmanyam","given":"K. S.","non-dropping-particle":"","parse-names":false,"suffix":""},{"dropping-particle":"","family":"Sarma","given":"Debajit","non-dropping-particle":"","parse-names":false,"suffix":""},{"dropping-particle":"","family":"Malliakas","given":"Christos D.","non-dropping-particle":"","parse-names":false,"suffix":""},{"dropping-particle":"","family":"Polychronopoulou","given":"Kyriaki","non-dropping-particle":"","parse-names":false,"suffix":""},{"dropping-particle":"","family":"Riley","given":"Brian J.","non-dropping-particle":"","parse-names":false,"suffix":""},{"dropping-particle":"","family":"Pierce","given":"David A.","non-dropping-particle":"","parse-names":false,"suffix":""},{"dropping-particle":"","family":"Chun","given":"Jaehun","non-dropping-particle":"","parse-names":false,"suffix":""},{"dropping-particle":"","family":"Kanatzidis","given":"Mercouri G.","non-dropping-particle":"","parse-names":false,"suffix":""}],"container-title":"Chemistry of Materials","id":"ITEM-2","issue":"7","issued":{"date-parts":[["2015"]]},"page":"2619-2626","publisher":"American Chemical Society","title":"Chalcogenide aerogels as sorbents for radioactive iodine","type":"article-journal","volume":"27"},"uris":["http://www.mendeley.com/documents/?uuid=984fb2d6-8557-3714-b72c-d5e93bbf96f1"]}],"mendeley":{"formattedCitation":"&lt;sup&gt;78,79&lt;/sup&gt;","plainTextFormattedCitation":"78,79","previouslyFormattedCitation":"&lt;sup&gt;78,7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78,79</w:t>
      </w:r>
      <w:r w:rsidRPr="009F7F88">
        <w:rPr>
          <w:color w:val="000000" w:themeColor="text1"/>
        </w:rPr>
        <w:fldChar w:fldCharType="end"/>
      </w:r>
      <w:r w:rsidRPr="009F7F88">
        <w:rPr>
          <w:color w:val="000000" w:themeColor="text1"/>
        </w:rPr>
        <w:t xml:space="preserve"> aerogels, and always uses organic alkoxides,</w:t>
      </w:r>
      <w:r w:rsidRPr="009F7F88">
        <w:rPr>
          <w:color w:val="000000" w:themeColor="text1"/>
        </w:rPr>
        <w:fldChar w:fldCharType="begin" w:fldLock="1"/>
      </w:r>
      <w:r w:rsidR="00BF34A6" w:rsidRPr="009F7F88">
        <w:rPr>
          <w:color w:val="000000" w:themeColor="text1"/>
        </w:rPr>
        <w:instrText>ADDIN CSL_CITATION {"citationItems":[{"id":"ITEM-1","itemData":{"DOI":"10.1016/j.jeurceramsoc.2020.01.058","ISSN":"1873619X","abstract":"In this study, monolithic alumina–silica aerogels with high surface areas and good mechanical properties were synthesized via a facile sol–gel method without solvent exchange. Furthermore, surface areas, microstructures (up to 1300 °C), and mechanical properties of the prepared alumina–silica aerogels were investigated. The sintering and phase transformations of metastable alumina nanoparticles are suppressed owing to the uniformly distributed Si in the alumina–silica aerogels; therefore, the alumina–silica aerogels can maintain much higher specific surface areas after being calcined at 800 °C (575.5 m2/g), 1000 °C (443.2 m2/g), and 1200 °C (120.6 m2/g) compared to pristine alumina aerogels. In addition, the prepared high surface area alumina–silica aerogels show considerably higher strengths than those obtained in previous works. The compressive stress (3 % strain) and elastic modulus of the alumina–silica aerogels reached 1.78 and 65.6 MPa, respectively. The reported alumina–silica aerogels in this study can be good candidates as high-temperature thermal insulators and catalysts.","author":[{"dropping-particle":"","family":"Peng","given":"Fei","non-dropping-particle":"","parse-names":false,"suffix":""},{"dropping-particle":"","family":"Jiang","given":"Yonggang","non-dropping-particle":"","parse-names":false,"suffix":""},{"dropping-particle":"","family":"Feng","given":"Junzong","non-dropping-particle":"","parse-names":false,"suffix":""},{"dropping-particle":"","family":"Li","given":"Liangjun","non-dropping-particle":"","parse-names":false,"suffix":""},{"dropping-particle":"","family":"Cai","given":"Huafei","non-dropping-particle":"","parse-names":false,"suffix":""},{"dropping-particle":"","family":"Feng","given":"Jian","non-dropping-particle":"","parse-names":false,"suffix":""}],"container-title":"Journal of the European Ceramic Society","id":"ITEM-1","issue":"6","issued":{"date-parts":[["2020"]]},"page":"2480-2488","publisher":"Elsevier Ltd","title":"A facile method to fabricate monolithic alumina–silica aerogels with high surface areas and good mechanical properties","type":"article-journal","volume":"40"},"uris":["http://www.mendeley.com/documents/?uuid=4f24b3c7-ef50-3d68-be3b-6bf90134ac35"]}],"mendeley":{"formattedCitation":"&lt;sup&gt;73&lt;/sup&gt;","plainTextFormattedCitation":"73","previouslyFormattedCitation":"&lt;sup&gt;73&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73</w:t>
      </w:r>
      <w:r w:rsidRPr="009F7F88">
        <w:rPr>
          <w:color w:val="000000" w:themeColor="text1"/>
        </w:rPr>
        <w:fldChar w:fldCharType="end"/>
      </w:r>
      <w:r w:rsidRPr="009F7F88">
        <w:rPr>
          <w:color w:val="000000" w:themeColor="text1"/>
        </w:rPr>
        <w:t xml:space="preserve"> metal </w:t>
      </w:r>
      <w:r w:rsidR="00195439" w:rsidRPr="009F7F88">
        <w:rPr>
          <w:color w:val="000000" w:themeColor="text1"/>
        </w:rPr>
        <w:t>chlorides,</w:t>
      </w:r>
      <w:r w:rsidR="00195439" w:rsidRPr="009F7F88">
        <w:rPr>
          <w:color w:val="000000" w:themeColor="text1"/>
        </w:rPr>
        <w:fldChar w:fldCharType="begin" w:fldLock="1"/>
      </w:r>
      <w:r w:rsidR="00195439" w:rsidRPr="009F7F88">
        <w:rPr>
          <w:color w:val="000000" w:themeColor="text1"/>
        </w:rPr>
        <w:instrText>ADDIN CSL_CITATION {"citationItems":[{"id":"ITEM-1","itemData":{"DOI":"10.1021/jp075150b","ISSN":"19327447","abstract":"Zirconia aerogels with high surface area of ca. 640 m2/g were prepared from sols made by electrolyzing zirconium oxychloride solutions at room temperature. To obtain the aerogels, supercritical CO2(l) extraction or freeze-drying was applied to remove the solvents from the wet gels. The microstructures and properties of aerogels produced by the two processes were characterized and compared. The aerogel produced by the supercritical CO 2(l) drying process (S-aerogel) had a mesoporous structure (pore size, 9.7 nm) and was a transparent monolith, whereas that prepared by the freeze-drying process (F-aerogel) had a microporous structure (pore size, 0.59 nm) and was an opaque white powder, which transformed from amorphous to crystalline solids upon calcination. Moreover, the effects of the yittria on the microstucture and phase structure of the prepared aerogels were investigated. © 2007 American Chemical Society.","author":[{"dropping-particle":"","family":"Zhao","given":"Zhongqiang","non-dropping-particle":"","parse-names":false,"suffix":""},{"dropping-particle":"","family":"Chen","given":"Dairong","non-dropping-particle":"","parse-names":false,"suffix":""},{"dropping-particle":"","family":"Jiao","given":"Xiuling","non-dropping-particle":"","parse-names":false,"suffix":""}],"container-title":"Journal of Physical Chemistry C","id":"ITEM-1","issue":"50","issued":{"date-parts":[["2007"]]},"page":"18738-18743","publisher":"American Chemical Society","title":"Zirconia aerogels with high surface area derived from sols prepared by electrolyzing zirconium oxychloride solution: Comparison of aerogels prepared by freeze-drying and supercritical CO2(l) extraction","type":"article-journal","volume":"111"},"uris":["http://www.mendeley.com/documents/?uuid=1d6a6a79-b3cd-3ec3-9e6a-9a79f372e3f2"]},{"id":"ITEM-2","itemData":{"DOI":"10.1039/c0jm03178j","ISSN":"09599428","abstract":"Monolithic yttrium-based aerogels and xerogels were prepared by the epoxide addition method. The effects of changing both the gelation solvent and the yttrium salt precursor in the reaction were investigated. The porous morphology of the resulting aerogel materials was investigated using gas adsorption/desorption analysis, scanning electron microscopy and transmission electron microscopy. The solvent in which the aerogels were formed was found to significantly impact the porous structure and physical morphology of these materials. The counterion used to synthesize the gels also had a profound impact on gel formation. The chloride salt precursor gave successful gels while the nitrate salt gave only precipitates. The yttrium-based xerogels synthesized were annealed at various temperatures in static air, nitrogen, and oxygen atmospheres. The annealed materials were analyzed using powder X-ray diffraction. The amorphous as-synthesized material is found to form the stoichiometric yttrium oxide by way of an oxygen deficient yttrium oxide species which is black in color. © 2011 The Royal Society of Chemistry.","author":[{"dropping-particle":"","family":"Brown","given":"Preston D.","non-dropping-particle":"","parse-names":false,"suffix":""},{"dropping-particle":"","family":"Gill","given":"Simerjeet K.","non-dropping-particle":"","parse-names":false,"suffix":""},{"dropping-particle":"","family":"Hope-Weeks","given":"Louisa J.","non-dropping-particle":"","parse-names":false,"suffix":""}],"container-title":"Journal of Materials Chemistry","id":"ITEM-2","issue":"12","issued":{"date-parts":[["2011"]]},"page":"4204-4208","publisher":"The Royal Society of Chemistry","title":"Influence of solvent on porosity and microstructure of an yttrium based aerogel","type":"article-journal","volume":"21"},"uris":["http://www.mendeley.com/documents/?uuid=71df994c-fa88-3dab-9b89-7505ba261851"]}],"mendeley":{"formattedCitation":"&lt;sup&gt;74,80&lt;/sup&gt;","plainTextFormattedCitation":"74,80","previouslyFormattedCitation":"&lt;sup&gt;74,80&lt;/sup&gt;"},"properties":{"noteIndex":0},"schema":"https://github.com/citation-style-language/schema/raw/master/csl-citation.json"}</w:instrText>
      </w:r>
      <w:r w:rsidR="00195439" w:rsidRPr="009F7F88">
        <w:rPr>
          <w:color w:val="000000" w:themeColor="text1"/>
        </w:rPr>
        <w:fldChar w:fldCharType="separate"/>
      </w:r>
      <w:r w:rsidR="00195439" w:rsidRPr="009F7F88">
        <w:rPr>
          <w:noProof/>
          <w:color w:val="000000" w:themeColor="text1"/>
          <w:vertAlign w:val="superscript"/>
        </w:rPr>
        <w:t>74,80</w:t>
      </w:r>
      <w:r w:rsidR="00195439" w:rsidRPr="009F7F88">
        <w:rPr>
          <w:color w:val="000000" w:themeColor="text1"/>
        </w:rPr>
        <w:fldChar w:fldCharType="end"/>
      </w:r>
      <w:r w:rsidR="00195439" w:rsidRPr="009F7F88">
        <w:rPr>
          <w:color w:val="000000" w:themeColor="text1"/>
        </w:rPr>
        <w:t xml:space="preserve"> nitrates,</w:t>
      </w:r>
      <w:r w:rsidR="00195439" w:rsidRPr="009F7F88">
        <w:rPr>
          <w:color w:val="000000" w:themeColor="text1"/>
        </w:rPr>
        <w:fldChar w:fldCharType="begin" w:fldLock="1"/>
      </w:r>
      <w:r w:rsidR="00195439" w:rsidRPr="009F7F88">
        <w:rPr>
          <w:color w:val="000000" w:themeColor="text1"/>
        </w:rPr>
        <w:instrText>ADDIN CSL_CITATION {"citationItems":[{"id":"ITEM-1","itemData":{"DOI":"10.1007/s10971-012-2868-6","ISSN":"09280707","abstract":"Lanthanide oxide-based aerogels were synthesized employing the so-called epoxide addition sol-gel method already successfully applied for main- and transition metal oxide aerogels. Using chlorides and nitrates as precursors, our aim was to test the transferability of this robust sol-gel methodology to the entire lanthanide series. By adding the proton scavenging organic epoxide, propylene oxide, to hydrated lanthanide trichloride dissolved in ethanol or methanol, uniform monolithic alcogels were obtained. Subsequent processing in supercritical CO2 resulted in monolithic aerogels. No gelling process could be induced by using nitrates, in contrast to previous results with iron oxide or alumina aerogels. All materials were characterized by nitrogen adsorption/desorption analysis, transmission electron microscopy, and powder X-ray diffraction. With the exception of cerium, for which fractions of crystalline CeO2 were found already in the as-prepared material, XRD analysis revealed that the other materials were mainly amorphous. Subsequent heat treatment of the aerogels above 650 C resulted in nanocrystalline phases for all aerogel materials. However, except for ceria, more detailed TEM and XRD studies provided evidence that crystalline oxychloride phases are formed in addition to fractions of oxide phases. The trends and possible explanations are discussed in this contribution. A sol-gel methodology for the preparation of lanthanide-oxide aerogels: synthesis and characterization: A sol-gel methodology using organic epoxides as proton scavengers has been used to synthesize oxide aerogels of the entire lanthanide series. As precursors, nitrates and chlorides were used but only in the latter case, gelation set in. After supercritical drying, aerogels with high surface areas and mesoporous, nanoparticulate structures were obtained. Further characterization revealed that cerium plays a special role, since it contained crystalline CeO2 fractions already before calcination. After calcination it was the only material consisting of a pure oxide phase. The syntheses with the other lanthanides resulted in mixtures with varying fractions of crystalline oxychlorides in addition to an oxide phase. The trends and possible explanations are discussed in this contribution.A sol-gel methodology using organic epoxides as proton scavengers has been used to synthesize oxide aerogels of the entire lanthanide series. As precursors, nitrates and chlorides were used but only in the …","author":[{"dropping-particle":"","family":"Clapsaddle","given":"Brady J.","non-dropping-particle":"","parse-names":false,"suffix":""},{"dropping-particle":"","family":"Neumann","given":"Björn","non-dropping-particle":"","parse-names":false,"suffix":""},{"dropping-particle":"","family":"Wittstock","given":"Arne","non-dropping-particle":"","parse-names":false,"suffix":""},{"dropping-particle":"","family":"Sprehn","given":"David W.","non-dropping-particle":"","parse-names":false,"suffix":""},{"dropping-particle":"","family":"Gash","given":"Alexander E.","non-dropping-particle":"","parse-names":false,"suffix":""},{"dropping-particle":"","family":"Satcher","given":"Joe H.","non-dropping-particle":"","parse-names":false,"suffix":""},{"dropping-particle":"","family":"Simpson","given":"Randall L.","non-dropping-particle":"","parse-names":false,"suffix":""},{"dropping-particle":"","family":"Bäumer","given":"Marcus","non-dropping-particle":"","parse-names":false,"suffix":""}],"container-title":"Journal of Sol-Gel Science and Technology","id":"ITEM-1","issue":"2","issued":{"date-parts":[["2012"]]},"page":"381-389","publisher":"Springer","title":"A sol-gel methodology for the preparation of lanthanide-oxide aerogels: Preparation and characterization","type":"article-journal","volume":"64"},"uris":["http://www.mendeley.com/documents/?uuid=1d729819-68be-3cc3-b4d5-226fc3804c18"]}],"mendeley":{"formattedCitation":"&lt;sup&gt;81&lt;/sup&gt;","plainTextFormattedCitation":"81","previouslyFormattedCitation":"&lt;sup&gt;81&lt;/sup&gt;"},"properties":{"noteIndex":0},"schema":"https://github.com/citation-style-language/schema/raw/master/csl-citation.json"}</w:instrText>
      </w:r>
      <w:r w:rsidR="00195439" w:rsidRPr="009F7F88">
        <w:rPr>
          <w:color w:val="000000" w:themeColor="text1"/>
        </w:rPr>
        <w:fldChar w:fldCharType="separate"/>
      </w:r>
      <w:r w:rsidR="00195439" w:rsidRPr="009F7F88">
        <w:rPr>
          <w:noProof/>
          <w:color w:val="000000" w:themeColor="text1"/>
          <w:vertAlign w:val="superscript"/>
        </w:rPr>
        <w:t>81</w:t>
      </w:r>
      <w:r w:rsidR="00195439" w:rsidRPr="009F7F88">
        <w:rPr>
          <w:color w:val="000000" w:themeColor="text1"/>
        </w:rPr>
        <w:fldChar w:fldCharType="end"/>
      </w:r>
      <w:r w:rsidR="00195439" w:rsidRPr="009F7F88">
        <w:rPr>
          <w:color w:val="000000" w:themeColor="text1"/>
        </w:rPr>
        <w:t xml:space="preserve"> </w:t>
      </w:r>
    </w:p>
    <w:p w14:paraId="18902C5E" w14:textId="77777777" w:rsidR="00195439" w:rsidRPr="009F7F88" w:rsidRDefault="00195439" w:rsidP="00950A0F">
      <w:pPr>
        <w:pStyle w:val="RSCB02ArticleText"/>
        <w:ind w:firstLine="196"/>
        <w:jc w:val="distribute"/>
        <w:rPr>
          <w:color w:val="000000" w:themeColor="text1"/>
        </w:rPr>
      </w:pPr>
    </w:p>
    <w:p w14:paraId="1C5657C1" w14:textId="568AA03B" w:rsidR="00950A0F" w:rsidRPr="009F7F88" w:rsidRDefault="006B2884" w:rsidP="006B2884">
      <w:pPr>
        <w:pStyle w:val="RSCB02ArticleText"/>
        <w:spacing w:line="240" w:lineRule="auto"/>
        <w:rPr>
          <w:color w:val="000000" w:themeColor="text1"/>
        </w:rPr>
      </w:pPr>
      <w:r w:rsidRPr="009F7F88">
        <w:rPr>
          <w:noProof/>
          <w:color w:val="000000" w:themeColor="text1"/>
          <w:w w:val="100"/>
        </w:rPr>
        <mc:AlternateContent>
          <mc:Choice Requires="wpg">
            <w:drawing>
              <wp:inline distT="0" distB="0" distL="0" distR="0" wp14:anchorId="4AE6B6F5" wp14:editId="216DCF64">
                <wp:extent cx="3136900" cy="5439784"/>
                <wp:effectExtent l="0" t="0" r="6350" b="8890"/>
                <wp:docPr id="13" name="组合 13"/>
                <wp:cNvGraphicFramePr/>
                <a:graphic xmlns:a="http://schemas.openxmlformats.org/drawingml/2006/main">
                  <a:graphicData uri="http://schemas.microsoft.com/office/word/2010/wordprocessingGroup">
                    <wpg:wgp>
                      <wpg:cNvGrpSpPr/>
                      <wpg:grpSpPr>
                        <a:xfrm>
                          <a:off x="0" y="0"/>
                          <a:ext cx="3136900" cy="5439784"/>
                          <a:chOff x="0" y="0"/>
                          <a:chExt cx="3136900" cy="5439784"/>
                        </a:xfrm>
                      </wpg:grpSpPr>
                      <pic:pic xmlns:pic="http://schemas.openxmlformats.org/drawingml/2006/picture">
                        <pic:nvPicPr>
                          <pic:cNvPr id="11" name="图片 11"/>
                          <pic:cNvPicPr>
                            <a:picLocks noChangeAspect="1"/>
                          </pic:cNvPicPr>
                        </pic:nvPicPr>
                        <pic:blipFill>
                          <a:blip r:embed="rId16"/>
                          <a:srcRect/>
                          <a:stretch/>
                        </pic:blipFill>
                        <pic:spPr bwMode="auto">
                          <a:xfrm>
                            <a:off x="59115" y="0"/>
                            <a:ext cx="2986918" cy="5073648"/>
                          </a:xfrm>
                          <a:prstGeom prst="rect">
                            <a:avLst/>
                          </a:prstGeom>
                          <a:noFill/>
                          <a:ln>
                            <a:noFill/>
                          </a:ln>
                        </pic:spPr>
                      </pic:pic>
                      <wps:wsp>
                        <wps:cNvPr id="12" name="文本框 12"/>
                        <wps:cNvSpPr txBox="1"/>
                        <wps:spPr>
                          <a:xfrm>
                            <a:off x="0" y="5172346"/>
                            <a:ext cx="3136900" cy="267438"/>
                          </a:xfrm>
                          <a:prstGeom prst="rect">
                            <a:avLst/>
                          </a:prstGeom>
                          <a:solidFill>
                            <a:prstClr val="white"/>
                          </a:solidFill>
                          <a:ln>
                            <a:noFill/>
                          </a:ln>
                        </wps:spPr>
                        <wps:txbx>
                          <w:txbxContent>
                            <w:p w14:paraId="4B2886F8" w14:textId="58EB3F92" w:rsidR="005573B9" w:rsidRPr="00454DD3" w:rsidRDefault="005573B9" w:rsidP="00195439">
                              <w:pPr>
                                <w:pStyle w:val="RSCI04CaptiontoFigureSchemeChart"/>
                                <w:rPr>
                                  <w:rFonts w:cs="Times New Roman"/>
                                  <w:sz w:val="18"/>
                                  <w:lang w:eastAsia="zh-CN"/>
                                </w:rPr>
                              </w:pPr>
                              <w:bookmarkStart w:id="16" w:name="_Ref41067664"/>
                              <w:r>
                                <w:t xml:space="preserve">Fig. </w:t>
                              </w:r>
                              <w:r w:rsidR="00B131A9">
                                <w:fldChar w:fldCharType="begin"/>
                              </w:r>
                              <w:r w:rsidR="00B131A9">
                                <w:instrText xml:space="preserve"> SEQ Fig. \* ARABIC </w:instrText>
                              </w:r>
                              <w:r w:rsidR="00B131A9">
                                <w:fldChar w:fldCharType="separate"/>
                              </w:r>
                              <w:r>
                                <w:rPr>
                                  <w:noProof/>
                                </w:rPr>
                                <w:t>2</w:t>
                              </w:r>
                              <w:r w:rsidR="00B131A9">
                                <w:rPr>
                                  <w:noProof/>
                                </w:rPr>
                                <w:fldChar w:fldCharType="end"/>
                              </w:r>
                              <w:bookmarkEnd w:id="16"/>
                              <w:r>
                                <w:rPr>
                                  <w:noProof/>
                                </w:rPr>
                                <w:t xml:space="preserve"> </w:t>
                              </w:r>
                              <w:r>
                                <w:t xml:space="preserve"> </w:t>
                              </w:r>
                              <w:r w:rsidRPr="008D3EC7">
                                <w:t>Traditional</w:t>
                              </w:r>
                              <w:r w:rsidRPr="006339BF">
                                <w:t xml:space="preserve"> liquid phase preparation process and shaping methods of aerog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AE6B6F5" id="组合 13" o:spid="_x0000_s1030" style="width:247pt;height:428.35pt;mso-position-horizontal-relative:char;mso-position-vertical-relative:line" coordsize="31369,543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Inx2/5Ktrn/bD/ANER19d18ifHb/kq2uf9sP8A&#10;0RHX13XxWQ/79jv8f6zPtM9/3HA/4P0geF/Er46694N8bajo9lZ6dLbW3l7HnjkLndGjnJDgdWPa&#10;vdK+Rfjv/wAlW1z/ALYf+iI6+uq6snxVavi8ZCrK6jKy8tZf5HLnGFo0MJhJ0o2co3fnpH/MKKKK&#10;+rPlQ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xzx/wDAO48aeLr/AFlNZjtFufLxC1uWK7Y1TruH&#10;93P417HRRXDh8FQwtSpVpRs5u71er1/zZ3YjG18VTp0qsrqCstFotP8AJHyL8d/+Sra5/wBsP/RE&#10;dfXVeceLfgVoPjLxBd6xe3moxXNzs3pBJGEG1FQYBQnoo716PXk5Xga2ExWKq1dqkrr75P8AU9bN&#10;MdRxeGwtKlvTjZ/dH/IKKKK+kPmw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RP8AmvP/AHMv/t1X&#10;13XyJ/zXn/uZf/bqvruviuGv+Yn/ABn2nEn/ADD/AOA8P/4URrH/AAsj/hI/t9j9l/tb+0PKy+/Z&#10;53mbfu4zj3r3CiivpcJgaOB5/Yr4nd+p83i8dWxvJ7Z35VZegUUUV6B54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">
                <v:shape id="图片 11" o:spid="_x0000_s1031" type="#_x0000_t75" style="position:absolute;left:591;width:29869;height:50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">
                  <v:imagedata r:id="rId17" o:title=""/>
                </v:shape>
                <v:shape id="文本框 12" o:spid="_x0000_s1032" type="#_x0000_t202" style="position:absolute;top:51723;width:31369;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4B2886F8" w14:textId="58EB3F92" w:rsidR="005573B9" w:rsidRPr="00454DD3" w:rsidRDefault="005573B9" w:rsidP="00195439">
                        <w:pPr>
                          <w:pStyle w:val="RSCI04CaptiontoFigureSchemeChart"/>
                          <w:rPr>
                            <w:rFonts w:cs="Times New Roman"/>
                            <w:sz w:val="18"/>
                            <w:lang w:eastAsia="zh-CN"/>
                          </w:rPr>
                        </w:pPr>
                        <w:bookmarkStart w:id="18" w:name="_Ref41067664"/>
                        <w:r>
                          <w:t xml:space="preserve">Fig. </w:t>
                        </w:r>
                        <w:fldSimple w:instr=" SEQ Fig. \* ARABIC ">
                          <w:r>
                            <w:rPr>
                              <w:noProof/>
                            </w:rPr>
                            <w:t>2</w:t>
                          </w:r>
                        </w:fldSimple>
                        <w:bookmarkEnd w:id="18"/>
                        <w:r>
                          <w:rPr>
                            <w:noProof/>
                          </w:rPr>
                          <w:t xml:space="preserve"> </w:t>
                        </w:r>
                        <w:r>
                          <w:t xml:space="preserve"> </w:t>
                        </w:r>
                        <w:r w:rsidRPr="008D3EC7">
                          <w:t>Traditional</w:t>
                        </w:r>
                        <w:r w:rsidRPr="006339BF">
                          <w:t xml:space="preserve"> liquid phase preparation process and shaping methods of aerogels.</w:t>
                        </w:r>
                      </w:p>
                    </w:txbxContent>
                  </v:textbox>
                </v:shape>
                <w10:anchorlock/>
              </v:group>
            </w:pict>
          </mc:Fallback>
        </mc:AlternateContent>
      </w:r>
    </w:p>
    <w:p w14:paraId="2243D23D" w14:textId="4E75D453" w:rsidR="00240634" w:rsidRPr="009F7F88" w:rsidRDefault="00195439" w:rsidP="006B2884">
      <w:pPr>
        <w:pStyle w:val="RSCB02ArticleText"/>
        <w:spacing w:line="240" w:lineRule="auto"/>
        <w:rPr>
          <w:color w:val="000000" w:themeColor="text1"/>
        </w:rPr>
      </w:pPr>
      <w:r w:rsidRPr="009F7F88">
        <w:rPr>
          <w:color w:val="000000" w:themeColor="text1"/>
        </w:rPr>
        <w:lastRenderedPageBreak/>
        <w:t>small organic molecules,</w:t>
      </w:r>
      <w:r w:rsidRPr="009F7F88">
        <w:rPr>
          <w:color w:val="000000" w:themeColor="text1"/>
        </w:rPr>
        <w:fldChar w:fldCharType="begin" w:fldLock="1"/>
      </w:r>
      <w:r w:rsidRPr="009F7F88">
        <w:rPr>
          <w:color w:val="000000" w:themeColor="text1"/>
        </w:rPr>
        <w:instrText>ADDIN CSL_CITATION {"citationItems":[{"id":"ITEM-1","itemData":{"DOI":"10.1021/acsanm.9b02275","ISSN":"25740970","abstract":"Aerogels have many unique properties such as low density and low thermal conductivity, and, in particular, transparent silica aerogels are attractive for thermal insulating windows. Practical applications of silica aerogels, however, have been limited because of their low mechanical strength, and it is still challenging to synthesize transparent and mechanically strong aerogels. Here, we report colorless transparent melamine-formaldehyde (MF) aerogels prepared via a nonaqueous synthetic strategy. The obtained transparent MF aerogel with a density of 0.18 g cm-3 shows significantly higher mechanical strength and a lower thermal conductivity of ca. 13 mW m-1 K-1 compared to conventional silica aerogels with similar density.","author":[{"dropping-particle":"","family":"Nakanishi","given":"Yuki","non-dropping-particle":"","parse-names":false,"suffix":""},{"dropping-particle":"","family":"Hara","given":"Yosuke","non-dropping-particle":"","parse-names":false,"suffix":""},{"dropping-particle":"","family":"Sakuma","given":"Wataru","non-dropping-particle":"","parse-names":false,"suffix":""},{"dropping-particle":"","family":"Saito","given":"Tsuguyuki","non-dropping-particle":"","parse-names":false,"suffix":""},{"dropping-particle":"","family":"Nakanishi","given":"Kazuki","non-dropping-particle":"","parse-names":false,"suffix":""},{"dropping-particle":"","family":"Kanamori","given":"Kazuyoshi","non-dropping-particle":"","parse-names":false,"suffix":""}],"container-title":"ACS Applied Nano Materials","id":"ITEM-1","issue":"1","issued":{"date-parts":[["2020"]]},"page":"49-54","publisher":"American Chemical Society","title":"Colorless Transparent Melamine-Formaldehyde Aerogels for Thermal Insulation","type":"article-journal","volume":"3"},"uris":["http://www.mendeley.com/documents/?uuid=b083d052-dcb2-3ff3-9565-aa3d9f4ae470"]},{"id":"ITEM-2","itemData":{"DOI":"10.1002/mame.201900137","ISSN":"14392054","abstract":"Polybenzoxazine (PBO) aerogels with low densities and low thermal conductivities are prepared from Bisphenol A (BPA) benzoxazine monomers by ring-opened polymerisation using HCl as a catalyser at 10 °C. The obtained PBO aerogels have cross-linked and 3D network structures with the densities ranging from 0.084 to 0.526 g cm −3 . The thermal conductivities under different pressures (3–10 5 Pa, air) and different atmospheres (N 2 , Ar, and CO 2 , 10 5 Pa) are investigated. The thermal conductivities are in the range of 0.0335–0.0652 W m K −1 under ambient pressure and 0.0098–0.0571 W m K −1 at 3 Pa. The thermal transfer mechanism under different gas pressures is analyzed with increasing pressure. Under different atmospheres, the thermal conductivities decrease as the molecular weight of the gas increases. Compared with the traditional organic foam insulating materials of phenolic foam, polyurethane and polystyrene, which have similar apparent densities, PBO aerogels exhibit lower thermal conductivity of 0.0335 W m K −1 than that of traditional organic foam at room temperature.","author":[{"dropping-particle":"","family":"Xiao","given":"Yunyun","non-dropping-particle":"","parse-names":false,"suffix":""},{"dropping-particle":"","family":"Li","given":"Liangjun","non-dropping-particle":"","parse-names":false,"suffix":""},{"dropping-particle":"","family":"Zhang","given":"Sizhao","non-dropping-particle":"","parse-names":false,"suffix":""},{"dropping-particle":"","family":"Feng","given":"Junzong","non-dropping-particle":"","parse-names":false,"suffix":""},{"dropping-particle":"","family":"Jiang","given":"Yonggang","non-dropping-particle":"","parse-names":false,"suffix":""},{"dropping-particle":"","family":"Feng","given":"Jian","non-dropping-particle":"","parse-names":false,"suffix":""}],"container-title":"Macromolecular Materials and Engineering","id":"ITEM-2","issued":{"date-parts":[["2019"]]},"page":"1900137","publisher":"Wiley-VCH Verlag","title":"Thermal Insulation Characteristics of Polybenzoxazine Aerogels","type":"article-journal"},"uris":["http://www.mendeley.com/documents/?uuid=caaf71cd-28aa-3e4b-8d3f-0dbb20eddefb"]}],"mendeley":{"formattedCitation":"&lt;sup&gt;75,76&lt;/sup&gt;","plainTextFormattedCitation":"75,76","previouslyFormattedCitation":"&lt;sup&gt;75,76&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75,76</w:t>
      </w:r>
      <w:r w:rsidRPr="009F7F88">
        <w:rPr>
          <w:color w:val="000000" w:themeColor="text1"/>
        </w:rPr>
        <w:fldChar w:fldCharType="end"/>
      </w:r>
      <w:r w:rsidRPr="009F7F88">
        <w:rPr>
          <w:color w:val="000000" w:themeColor="text1"/>
        </w:rPr>
        <w:t xml:space="preserve"> biopolymers,</w:t>
      </w:r>
      <w:r w:rsidRPr="009F7F88">
        <w:rPr>
          <w:color w:val="000000" w:themeColor="text1"/>
        </w:rPr>
        <w:fldChar w:fldCharType="begin" w:fldLock="1"/>
      </w:r>
      <w:r w:rsidRPr="009F7F88">
        <w:rPr>
          <w:color w:val="000000" w:themeColor="text1"/>
        </w:rPr>
        <w:instrText>ADDIN CSL_CITATION {"citationItems":[{"id":"ITEM-1","itemData":{"DOI":"10.1002/anie.201709014","ISSN":"15213773","abstract":"Biopolymer aerogels were among the first aerogels produced, but only in the last decade has research on biopolymer and biopolymer–composite aerogels become popular, motivated by sustainability arguments, their unique and tunable properties, and ease of functionalization. Biopolymer aerogels and open-cell foams have great potential for classical aerogel applications such as thermal insulation, as well as emerging applications in filtration, oil–water separation, CO2 capture, catalysis, and medicine. The biopolymer aerogel field today is driven forward by empirical materials discovery at the laboratory scale, but requires a firmer theoretical basis and pilot studies to close the gap to market. This Review includes a database with over 3800 biopolymer aerogel properties, evaluates the state of the biopolymer aerogel field, and critically discusses the scientific, technological, and commercial barriers to the commercialization of these exciting materials.","author":[{"dropping-particle":"","family":"Zhao","given":"Shanyu","non-dropping-particle":"","parse-names":false,"suffix":""},{"dropping-particle":"","family":"Malfait","given":"Wim J.","non-dropping-particle":"","parse-names":false,"suffix":""},{"dropping-particle":"","family":"Guerrero-Alburquerque","given":"Natalia","non-dropping-particle":"","parse-names":false,"suffix":""},{"dropping-particle":"","family":"Koebel","given":"Matthias M.","non-dropping-particle":"","parse-names":false,"suffix":""},{"dropping-particle":"","family":"Nyström","given":"Gustav","non-dropping-particle":"","parse-names":false,"suffix":""}],"container-title":"Angewandte Chemie - International Edition","id"</w:instrText>
      </w:r>
      <w:r w:rsidRPr="009F7F88">
        <w:rPr>
          <w:rFonts w:hint="eastAsia"/>
          <w:color w:val="000000" w:themeColor="text1"/>
        </w:rPr>
        <w:instrText>:"ITEM-1","issue":"26","issued":{"date-parts":[["2018"]]},"note":"</w:instrText>
      </w:r>
      <w:r w:rsidRPr="009F7F88">
        <w:rPr>
          <w:rFonts w:hint="eastAsia"/>
          <w:color w:val="000000" w:themeColor="text1"/>
        </w:rPr>
        <w:instrText>赵善宇</w:instrText>
      </w:r>
      <w:r w:rsidRPr="009F7F88">
        <w:rPr>
          <w:rFonts w:hint="eastAsia"/>
          <w:color w:val="000000" w:themeColor="text1"/>
        </w:rPr>
        <w:instrText>","page":"7580-7608","title":"Biopolymer Aerogels and Foams: Chemistry, Properties, and Applications","type":"article-journal","volume":"57"},"uris":["http://www.mendeley.com/documents/?</w:instrText>
      </w:r>
      <w:r w:rsidRPr="009F7F88">
        <w:rPr>
          <w:color w:val="000000" w:themeColor="text1"/>
        </w:rPr>
        <w:instrText>uuid=d429437c-d359-485f-80b4-6e13af80b78f"]}],"mendeley":{"formattedCitation":"&lt;sup&gt;6&lt;/sup&gt;","plainTextFormattedCitation":"6","previouslyFormattedCitation":"&lt;sup&gt;6&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6</w:t>
      </w:r>
      <w:r w:rsidRPr="009F7F88">
        <w:rPr>
          <w:color w:val="000000" w:themeColor="text1"/>
        </w:rPr>
        <w:fldChar w:fldCharType="end"/>
      </w:r>
      <w:r w:rsidRPr="009F7F88">
        <w:rPr>
          <w:color w:val="000000" w:themeColor="text1"/>
        </w:rPr>
        <w:t xml:space="preserve"> or </w:t>
      </w:r>
      <w:proofErr w:type="spellStart"/>
      <w:r w:rsidRPr="009F7F88">
        <w:rPr>
          <w:color w:val="000000" w:themeColor="text1"/>
        </w:rPr>
        <w:t>prepolymerized</w:t>
      </w:r>
      <w:proofErr w:type="spellEnd"/>
      <w:r w:rsidRPr="009F7F88">
        <w:rPr>
          <w:color w:val="000000" w:themeColor="text1"/>
        </w:rPr>
        <w:t xml:space="preserve"> </w:t>
      </w:r>
      <w:r w:rsidR="00950A0F" w:rsidRPr="009F7F88">
        <w:rPr>
          <w:color w:val="000000" w:themeColor="text1"/>
        </w:rPr>
        <w:t>molecules</w:t>
      </w:r>
      <w:r w:rsidR="00950A0F" w:rsidRPr="009F7F88">
        <w:rPr>
          <w:color w:val="000000" w:themeColor="text1"/>
        </w:rPr>
        <w:fldChar w:fldCharType="begin" w:fldLock="1"/>
      </w:r>
      <w:r w:rsidR="00BF34A6" w:rsidRPr="009F7F88">
        <w:rPr>
          <w:color w:val="000000" w:themeColor="text1"/>
        </w:rPr>
        <w:instrText>ADDIN CSL_CITATION {"citationItems":[{"id":"ITEM-1","itemData":{"DOI":"10.1021/la0400656","ISSN":"07437463","abstract":"Properties of silica xerogels and aerogels synthesized using a number of prepolymerized silica precursors were probed by 29Si magic-angle spinning (MAS) NMR spectroscopy, the small-angle X-ray scattering (SAXS) method, the nitrogen adsorption method, and transmission electron microscopy (TEM) to show that xerogels with attractive textural properties can easily be prepared using this type of precursors and the conventional one-step, base procedure. Pore sizes and overall pore volumes in these materials can be notably larger than those in the corresponding materials synthesized using tetraethoxysilane. This positive effect stems from the stronger structure of the polymeric network due to a higher degree of silica condensation on one side and a larger thickness of polymeric chains on the other. The thorough investigations of the fine silica structure demonstrate, however, that the relationship between the microstructure of the silica precursor and the micro- and macrostructures of dry gels is complex and the use of more condensed precursors favors, but does not necessarily ensure, more porous dry materials, under the same reaction conditions. Ethyl silicate 40 may be recommended as a low-cost precursor suitable for applications in this situation.","author":[{"dropping-particle":"","family":"Mrowiec-Białoń","given":"Julita","non-dropping-particle":"","parse-names":false,"suffix":""},{"dropping-particle":"","family":"Jarzȩbski","given":"Andrzej B.","non-dropping-particle":"","parse-names":false,"suffix":""},{"dropping-particle":"","family":"Pajak","given":"Lucjan","non-dropping-particle":"","parse-names":false,"suffix":""},{"dropping-particle":"","family":"Olejniczak","given":"Zbigniew","non-dropping-particle":"","parse-names":false,"suffix":""},{"dropping-particle":"","family":"Gibas","given":"Mirosław","non-dropping-particle":"","parse-names":false,"suffix":""}],"container-title":"Langmuir","id":"ITEM-1","issue":"24","issued":{"date-parts":[["2004"]]},"page":"10389-10393","publisher":"American Chemical Society","title":"Preparation and surface properties of low-density gels synthesized using prepolymerized silica precursors","type":"article-journal","volume":"20"},"uris":["http://www.mendeley.com/documents/?uuid=577f1d68-a296-3929-addd-f904fb521e77"]}],"mendeley":{"formattedCitation":"&lt;sup&gt;82&lt;/sup&gt;","plainTextFormattedCitation":"82","previouslyFormattedCitation":"&lt;sup&gt;82&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82</w:t>
      </w:r>
      <w:r w:rsidR="00950A0F" w:rsidRPr="009F7F88">
        <w:rPr>
          <w:color w:val="000000" w:themeColor="text1"/>
        </w:rPr>
        <w:fldChar w:fldCharType="end"/>
      </w:r>
      <w:r w:rsidR="00950A0F" w:rsidRPr="009F7F88">
        <w:rPr>
          <w:color w:val="000000" w:themeColor="text1"/>
        </w:rPr>
        <w:t xml:space="preserve"> as the molecular precursor. Depending on the precursors used, the chemical reactions and gelation mechanisms vary.</w:t>
      </w:r>
    </w:p>
    <w:p w14:paraId="2941F51D" w14:textId="52912A14" w:rsidR="007A1410" w:rsidRPr="009F7F88" w:rsidRDefault="00240634" w:rsidP="00240634">
      <w:pPr>
        <w:pStyle w:val="RSCB02ArticleText"/>
        <w:ind w:firstLine="196"/>
        <w:rPr>
          <w:color w:val="000000" w:themeColor="text1"/>
          <w:lang w:eastAsia="zh-CN"/>
        </w:rPr>
      </w:pPr>
      <w:r w:rsidRPr="009F7F88">
        <w:rPr>
          <w:color w:val="000000" w:themeColor="text1"/>
        </w:rPr>
        <w:t xml:space="preserve">The sol-gel chemistry of these aerogels has been comprehensively summarized in Refs. </w:t>
      </w:r>
      <w:r w:rsidRPr="009F7F88">
        <w:rPr>
          <w:color w:val="000000" w:themeColor="text1"/>
        </w:rPr>
        <w:fldChar w:fldCharType="begin" w:fldLock="1"/>
      </w:r>
      <w:r w:rsidR="00BF34A6" w:rsidRPr="009F7F88">
        <w:rPr>
          <w:color w:val="000000" w:themeColor="text1"/>
        </w:rPr>
        <w:instrText>ADDIN CSL_CITATION {"citationItems":[{"id":"ITEM-1","itemData":{"DOI":"10.1021/cr0101306","ISSN":"00092665","author":[{"dropping-particle":"","family":"Pierre","given":"Alain C.","non-dropping-particle":"","parse-names":false,"suffix":""},{"dropping-particle":"","family":"Pajonk","given":"Gerard M.","non-dropping-particle":"","parse-names":false,"suffix":""}],"container-title":"Chemical Reviews","id":"ITEM-1","issue":"11","issued":{"date-parts":[["2002"]]},"page":"4243-4265","title":"Chemistry of aerogels and their applications","type":"article-journal","volume":"102"},"uris":["http://www.mendeley.com/documents/?uuid=38dbd5ed-519d-30dc-911d-36699cc60b27"]},{"id":"ITEM-2","itemData":{"ISBN":"9783527334865","abstract":"Sol-Gel Chemistry and Methods. Chemistry and Fundamentals of the Sol-Gel Process / Ulrich Schubert -- Nonhydrolytic Sol-Gel Methods / Rupali Deshmukh, Markus Niederberger -- Integrative Sol-Gel Chemistry / M Depardieu, N Kinadjian, D Portehault, R Backov, Clément Sanchez -- Synthetic Self-Assembly Strategies and Methods / Alexandra Zamboulis, Olivier Dautel, Joël JE Moreau -- Processing of Sol-Gel Films from a Top-Down Route / Plinio Innocenzi, Luca Malfatti -- Sol-Gel Precursors / Vadim G Kessler -- Sol-Gel Materials. Nanoparticles and Composites / Guido Kickelbick -- Oxide Powders and Ceramics / Maria Zaharescu, Luminita Predoana -- Thin Film Deposition Techniques / David Grosso, Cédric Boissière, Marco Faustini -- Monolithic Sol-Gel Materials / Raz Gvishi -- Hollow Inorganic Spheres / Atsushi Shimojima -- Sol-Gel Coatings by Electrochemical Deposition / Liang Liu, Daniel Mandler -- Nanofibers and Nanotubes / Il-Doo Kim, Seon-Jin Choi -- Nanoarchitectures by Sol-Gel from Silica and Silicate Building Blocks / Pîlar Aranda, Carolina Belver, Eduardo Ruiz-Hitzky -- Sol-Gel for Metal Organic Frameworks (MOFs) / Kang Liang, Raffaele Ricco, Julien Reboul, Shuhei Furukawa, Paolo Falcaro -- Silica Ionogels and Ionosilicas / Peter Hesemann, Lydie Viau, André Vioux -- Aerogels / Shanyu Zhao, Marina S Manic, Francisco Ruiz-Gonzalez, Matthias M Koebel -- Ordered Mesoporous Sol-Gel Materials: From Molecular Sieves to Crystal-Like Periodic Mesoporous Organosilicas / Sílvia C Nunes, Paulo Almeida, Verónica de Zea Bermudez -- Biomimetic Sol-Gel Materials / Carole Aimé, Thibaud Coradin, Francisco M Fernandes -- Characterization Techniques for Sol-Gel Materials. Solid-State NMR Characterization of Sol-Gel Materials: Recent Advances / Florence Babonneau, Christian Bonhomme -- Time-Resolved Small-Angle X-Ray Scattering / Johan E ten Elshof, Rogier Besselink, Tomasz M Stawski, Hessel L Castricum -- Characterization of Sol-Gel Materials by Optical Spectroscopy Methods / Rui M Almeida, Jian Xu -- Properties and Applications of Sol-Gel Materials: Functionalized Porous Amorphous Solids (Monoliths) / Kazuki Nakanishi -- Sol-Gel Deposition of Ultrathin High- Dielectric Films / An Hardy, Marlies K Van Bael -- Properties. Functional (Meso)Porous Nanostructures / Andrea Feinle, Nicola Hüsing -- Sol-Gel Magnetic Materials / Lucía Gutiérrez, Sabino Veintemillas-Verdaguer, Carlos J Serna, María del Puerto Morales -- Sol-Gel Electroceramic Thin Films / María Lourdes Calza…","author":[{"dropping-particle":"","family":"Levy","given":"David","non-dropping-particle":"","parse-names":false,"suffix":""},{"dropping-particle":"","family":"Zayat","given":"Marcos","non-dropping-particle":"","parse-names":false,"suffix":""}],"container-title":"The Sol-Gel Handbook","id":"ITEM-2","issued":{"date-parts":[["2015"]]},"page":"519-574","title":"Aerogels","type":"chapter","volume":"2"},"uris":["http://www.mendeley.com/documents/?uuid=e00bb87f-7f84-4f20-a266-88017e092051"]}],"mendeley":{"formattedCitation":"&lt;sup&gt;26,83&lt;/sup&gt;","plainTextFormattedCitation":"26,83","previouslyFormattedCitation":"&lt;sup&gt;26,83&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rPr>
        <w:t>26,83</w:t>
      </w:r>
      <w:r w:rsidRPr="009F7F88">
        <w:rPr>
          <w:color w:val="000000" w:themeColor="text1"/>
        </w:rPr>
        <w:fldChar w:fldCharType="end"/>
      </w:r>
      <w:r w:rsidRPr="009F7F88">
        <w:rPr>
          <w:color w:val="000000" w:themeColor="text1"/>
        </w:rPr>
        <w:t xml:space="preserve">. A simplified and generalised discussion on this process can be made for the most common </w:t>
      </w:r>
      <w:r w:rsidR="004E7614" w:rsidRPr="009F7F88">
        <w:rPr>
          <w:color w:val="000000" w:themeColor="text1"/>
        </w:rPr>
        <w:t>SiO</w:t>
      </w:r>
      <w:r w:rsidR="004E7614" w:rsidRPr="009F7F88">
        <w:rPr>
          <w:color w:val="000000" w:themeColor="text1"/>
          <w:vertAlign w:val="subscript"/>
        </w:rPr>
        <w:t>2</w:t>
      </w:r>
      <w:r w:rsidRPr="009F7F88">
        <w:rPr>
          <w:color w:val="000000" w:themeColor="text1"/>
        </w:rPr>
        <w:t xml:space="preserve"> aerogels</w:t>
      </w:r>
      <w:r w:rsidRPr="009F7F88">
        <w:rPr>
          <w:rFonts w:hint="eastAsia"/>
          <w:color w:val="000000" w:themeColor="text1"/>
          <w:lang w:eastAsia="zh-CN"/>
        </w:rPr>
        <w:t>,</w:t>
      </w:r>
      <w:r w:rsidRPr="009F7F88">
        <w:rPr>
          <w:color w:val="000000" w:themeColor="text1"/>
        </w:rPr>
        <w:fldChar w:fldCharType="begin" w:fldLock="1"/>
      </w:r>
      <w:r w:rsidR="00BF34A6" w:rsidRPr="009F7F88">
        <w:rPr>
          <w:color w:val="000000" w:themeColor="text1"/>
        </w:rPr>
        <w:instrText>ADDIN CSL_CITATION {"citationItems":[{"id":"ITEM-1","itemData":{"DOI":"10.1016/j.cis.2020.102101","ISSN":"00018686","abstract":"Conventional silica-based aerogels are among the most promising materials considering their special properties, such as extremely low thermal conductivity (~15 mW/mK) and low-density (</w:instrText>
      </w:r>
      <w:r w:rsidR="00BF34A6" w:rsidRPr="009F7F88">
        <w:rPr>
          <w:rFonts w:ascii="Cambria Math" w:hAnsi="Cambria Math" w:cs="Cambria Math"/>
          <w:color w:val="000000" w:themeColor="text1"/>
        </w:rPr>
        <w:instrText>∼</w:instrText>
      </w:r>
      <w:r w:rsidR="00BF34A6" w:rsidRPr="009F7F88">
        <w:rPr>
          <w:color w:val="000000" w:themeColor="text1"/>
        </w:rPr>
        <w:instrText>0.003–0.5 g.cm−3) as well as high surface area (500–1200 m2. g−1). However, they have relatively low mechanical properties and entail extensive and energy-consuming processing steps. Silica-based aerogels are mostly fragile and possess minimal mechanical properties as well as a long processing procedure which hinders their application range. The key point in improving the mechanical properties of such a material is to increase the connectivity in the aerogel backbone. Several methods of mechanical improvement of silica-based aerogels have been explored by researchers such as (i) use of flexible silica precursors in silica gel backbone, (ii) surface-crosslinking of silica particles with a polymer, (iii) prolonged aging step in different solutions, (iv) distribution of flexible nanofillers into the silica solution prior to gelation, and, most recently, (v) polymerizing the silica precursor prior to gelation. The polymerized silica precursor, as in the most recent approach, can be gelled either by binodal decomposition (nucleation and growth), resulting in a particulate structure, or by spinodal decomposition, resulting in a non-particulate structure. By optimizing the material composition and processing conditions of materials, the aerogel can be tailored with different functional capabilities. This review paper presents a literature survey of precursor modification toward increased connectivity in the backbone, and the synthesis of inorganic and hybrid systems containing siloxane in the backbone of the silica-based aerogels and its composite version with carbon nanofillers. This review also explains the novel properties and applications of these material systems in a wide area. The relationship among the materials-processing-structure-properties in these kinds of aerogels is the most important factor in the development of aerogel products with given morphologies (particulate, fiber-like, or non-particulate) and their resultant properties. This approach to advancing precursor systems leads to the next-generation, multifunctional silica-based aerogel materials.","author":[{"dropping-particle":"","family":"Karamikamkar","given":"Solmaz","non-dropping-particle":"","parse-names":false,"suffix":""},{"dropping-particle":"","family":"Naguib","given":"Hani E.","non-dropping-particle":"","parse-names":false,"suffix":""},{"dropping-particle":"","family":"Park","given":"Chul B.","non-dropping-particle":"","parse-names":false,"suffix":""}],"container-title":"Advances in Colloid and Interface Science","id":"ITEM-1","issued":{"date-parts":[["2020"]]},"page":"102101","publisher":"Elsevier B.V.","title":"Advances in precursor system for silica-based aerogel production toward improved mechanical properties, customized morphology, and multifunctionality: A review","type":"article-journal","volume":"276"},"uris":["http://www.mendeley.com/documents/?uuid=77da5dd5-153b-3414-9bf5-d56b29553cf8"]}],"mendeley":{"formattedCitation":"&lt;sup&gt;84&lt;/sup&gt;","plainTextFormattedCitation":"84","previouslyFormattedCitation":"&lt;sup&gt;8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84</w:t>
      </w:r>
      <w:r w:rsidRPr="009F7F88">
        <w:rPr>
          <w:color w:val="000000" w:themeColor="text1"/>
        </w:rPr>
        <w:fldChar w:fldCharType="end"/>
      </w:r>
      <w:r w:rsidRPr="009F7F88">
        <w:rPr>
          <w:color w:val="000000" w:themeColor="text1"/>
        </w:rPr>
        <w:t xml:space="preserve"> where silicon alkoxides,</w:t>
      </w:r>
      <w:r w:rsidRPr="009F7F88">
        <w:rPr>
          <w:color w:val="000000" w:themeColor="text1"/>
        </w:rPr>
        <w:fldChar w:fldCharType="begin" w:fldLock="1"/>
      </w:r>
      <w:r w:rsidR="00BF34A6" w:rsidRPr="009F7F88">
        <w:rPr>
          <w:color w:val="000000" w:themeColor="text1"/>
        </w:rPr>
        <w:instrText>ADDIN CSL_CITATION {"citationItems":[{"id":"ITEM-1","itemData":{"DOI":"10.1007/s10853-006-1366-z","ISSN":"00222461","abstract":"Highly transparent monolithic silica aerogels based on the TEOS precursor were prepared by the two-step (acid-base) sol-gel process. The hydrolysis and condensation reactions of tetraethoxysilane (TEOS) proceeded in methanol solvent with oxalic acid and NH4OH as the catalysts, respectively. The wet gels were supercritically dried using methanol. The aerogels were characterized by transmission electron microscopy (TEM) and measurements of optical transmission, bulk density, volume shrinkage, porosity and thermal conductivity. Monolithic silica aerogels with high optical transmission (</w:instrText>
      </w:r>
      <w:r w:rsidR="00BF34A6" w:rsidRPr="009F7F88">
        <w:rPr>
          <w:rFonts w:ascii="Cambria Math" w:hAnsi="Cambria Math" w:cs="Cambria Math"/>
          <w:color w:val="000000" w:themeColor="text1"/>
        </w:rPr>
        <w:instrText>∼</w:instrText>
      </w:r>
      <w:r w:rsidR="00BF34A6" w:rsidRPr="009F7F88">
        <w:rPr>
          <w:color w:val="000000" w:themeColor="text1"/>
        </w:rPr>
        <w:instrText>93%), low density (</w:instrText>
      </w:r>
      <w:r w:rsidR="00BF34A6" w:rsidRPr="009F7F88">
        <w:rPr>
          <w:rFonts w:ascii="Cambria Math" w:hAnsi="Cambria Math" w:cs="Cambria Math"/>
          <w:color w:val="000000" w:themeColor="text1"/>
        </w:rPr>
        <w:instrText>∼</w:instrText>
      </w:r>
      <w:r w:rsidR="00BF34A6" w:rsidRPr="009F7F88">
        <w:rPr>
          <w:color w:val="000000" w:themeColor="text1"/>
        </w:rPr>
        <w:instrText>0.055 g/cm3), low thermal conductivity (</w:instrText>
      </w:r>
      <w:r w:rsidR="00BF34A6" w:rsidRPr="009F7F88">
        <w:rPr>
          <w:rFonts w:ascii="Cambria Math" w:hAnsi="Cambria Math" w:cs="Cambria Math"/>
          <w:color w:val="000000" w:themeColor="text1"/>
        </w:rPr>
        <w:instrText>∼</w:instrText>
      </w:r>
      <w:r w:rsidR="00BF34A6" w:rsidRPr="009F7F88">
        <w:rPr>
          <w:color w:val="000000" w:themeColor="text1"/>
        </w:rPr>
        <w:instrText>0.04 W/mK), and minimum volume shrinkage (</w:instrText>
      </w:r>
      <w:r w:rsidR="00BF34A6" w:rsidRPr="009F7F88">
        <w:rPr>
          <w:rFonts w:ascii="Cambria Math" w:hAnsi="Cambria Math" w:cs="Cambria Math"/>
          <w:color w:val="000000" w:themeColor="text1"/>
        </w:rPr>
        <w:instrText>∼</w:instrText>
      </w:r>
      <w:r w:rsidR="00BF34A6" w:rsidRPr="009F7F88">
        <w:rPr>
          <w:color w:val="000000" w:themeColor="text1"/>
        </w:rPr>
        <w:instrText>10%), were obtained for the molar ratio of TEOS:MeOH:acidic H2O:basic H2O at 1:33:3.5:3.5 alongwith the oxalic acid and NH4OH concentrations at 0.001 M and 1 M, respectively. © Springer Science+Business Media, LLC 2007.","author":[{"dropping-particle":"","family":"Bhagat","given":"Sharad D.","non-dropping-particle":"","parse-names":false,"suffix":""},{"dropping-particle":"","family":"Hirashima","given":"Hiroshi","non-dropping-particle":"","parse-names":false,"suffix":""},{"dropping-particle":"","family":"Venkateswara Rao","given":"A.","non-dropping-particle":"","parse-names":false,"suffix":""}],"container-title":"Journal of Materials Science","id":"ITEM-1","issue":"9","issued":{"date-parts":[["2007"]]},"page":"3207-3214","publisher":"Springer","title":"Low density TEOS based silica aerogels using methanol solvent","type":"article-journal","volume":"42"},"uris":["http://www.mendeley.com/documents/?uuid=2495c086-8c89-3168-ac6e-61576ee84c81"]},{"id":"ITEM-2","itemData":{"DOI":"10.1063/1.4810346","ISBN":"9780735411609","ISSN":"0094243X","abstract":"In this paper, the preparation of tetramethoxysilane (TMOS) based silica aerogels, by sol-gel process with varying the molar ratio of silylating agent are reported. The optimal molar ratio of precursors TMOS: MeOH: NH4OH was kept constant at 5:14.2:0.93 × 10-4, respectively, and concentration of silylating agent, hexamethyldisiloxane (HMDSO) were varied from 2% to 12% of the solvent. The retrieved aerogels have been characterized by apparent density, % porosity, Thermal conductivity, Fourier Transform Infrared Spectroscopy (FTIR), Thermo-gravimetric and Differential Scanning Calorimetry (TGA-DSC) and contact angle measurements. The effect of humidity on silica aerogels has been studied. The thermal analysis indicates thermal stability of hydrophobicity retains up to 329 °C. © 2013 AIP Publishing LLC.","author":[{"dropping-particle":"","family":"Mahadik","given":"D. B.","non-dropping-particle":"","parse-names":false,"suffix":""},{"dropping-particle":"","family":"Rao","given":"A. Venkateswara","non-dropping-particle":"","parse-names":false,"suffix":""},{"dropping-particle":"","family":"Wagh","given":"P. B.","non-dropping-particle":"","parse-names":false,"suffix":""},{"dropping-particle":"","family":"Gupta","given":"Satish C.","non-dropping-particle":"","parse-names":false,"suffix":""}],"container-title":"AIP Conference Proceedings","id":"ITEM-2","issue":"1","issued":{"date-parts":[["2013"]]},"page":"553-554","publisher":"American Institute of PhysicsAIP","title":"Synthesis of transparent and hydrophobic TMOS based silica aerogels","type":"paper-conference","volume":"1536"},"uris":["http://www.mendeley.com/documents/?uuid=1c03ea1c-186c-3543-a861-4a22031ff4ee"]}],"mendeley":{"formattedCitation":"&lt;sup&gt;85,86&lt;/sup&gt;","plainTextFormattedCitation":"85,86","previouslyFormattedCitation":"&lt;sup&gt;85,86&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85,86</w:t>
      </w:r>
      <w:r w:rsidRPr="009F7F88">
        <w:rPr>
          <w:color w:val="000000" w:themeColor="text1"/>
        </w:rPr>
        <w:fldChar w:fldCharType="end"/>
      </w:r>
      <w:r w:rsidRPr="009F7F88">
        <w:rPr>
          <w:color w:val="000000" w:themeColor="text1"/>
        </w:rPr>
        <w:t xml:space="preserve"> sodium silicate,</w:t>
      </w:r>
      <w:r w:rsidRPr="009F7F88">
        <w:rPr>
          <w:color w:val="000000" w:themeColor="text1"/>
        </w:rPr>
        <w:fldChar w:fldCharType="begin" w:fldLock="1"/>
      </w:r>
      <w:r w:rsidR="00BF34A6" w:rsidRPr="009F7F88">
        <w:rPr>
          <w:color w:val="000000" w:themeColor="text1"/>
        </w:rPr>
        <w:instrText>ADDIN CSL_CITATION {"citationItems":[{"id":"ITEM-1","itemData":{"DOI":"10.1016/j.matchemphys.2013.05.064","ISSN":"02540584","abstract":"The superhydrophobic silica aerogel was prepared by using less expensive sodium silicate as a main silica source through a cost-effective and simple route via ambient pressure drying. The sodium impurity was first eliminated by mixing sodium silicate with a co-precursor methyltriethoxysilane (MTES) followed by ion exchange process. The hydrogel was formed by gelation and the alcogel was further obtained by alcoholization of the hydrogel. The surface of alcogel was modified by reacting with trimethylchlorosilane (TMCS) diluted in n-hexane. It was suggested that MTES accelerated water expelling from the hydrogel, while TMCS modified the surface of silica network by replacing Si-OH with Si-C. As a result, the obtained silica aerogel exhibited excellent physical properties with less than 10% volume shrinkage. The density, surface area and cumulative pore volume were 0.12 g cm-3, 684.44 m2 g-1, and 3.55 cm3 g-1, respectively. The optical transmission reached 82.8% with the water contact angle of 146© 2013 Elsevier B.V. All rights reserved.","author":[{"dropping-particle":"","family":"Shao","given":"Zaidong","non-dropping-particle":"","parse-names":false,"suffix":""},{"dropping-particle":"","family":"Luo","given":"Fengzuan","non-dropping-particle":"","parse-names":false,"suffix":""},{"dropping-particle":"","family":"Cheng","given":"Xuan","non-dropping-particle":"","parse-names":false,"suffix":""},{"dropping-particle":"","family":"Zhang","given":"Ying","non-dropping-particle":"","parse-names":false,"suffix":""}],"container-title":"Materials Chemistry and Physics","id":"ITEM-1","issue":"1","issued":{"date-parts":[["2013"]]},"page":"570-575","publisher":"Elsevier","title":"Superhydrophobic sodium silicate based silica aerogel prepared by ambient pressure drying","type":"article-journal","volume":"141"},"uris":["http://www.mendeley.com/documents/?uuid=401e1871-634b-3243-84ea-1561fd3c1703"]}],"mendeley":{"formattedCitation":"&lt;sup&gt;87&lt;/sup&gt;","plainTextFormattedCitation":"87","previouslyFormattedCitation":"&lt;sup&gt;87&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87</w:t>
      </w:r>
      <w:r w:rsidRPr="009F7F88">
        <w:rPr>
          <w:color w:val="000000" w:themeColor="text1"/>
        </w:rPr>
        <w:fldChar w:fldCharType="end"/>
      </w:r>
      <w:r w:rsidRPr="009F7F88">
        <w:rPr>
          <w:color w:val="000000" w:themeColor="text1"/>
        </w:rPr>
        <w:t xml:space="preserve"> or </w:t>
      </w:r>
      <w:proofErr w:type="spellStart"/>
      <w:r w:rsidRPr="009F7F88">
        <w:rPr>
          <w:color w:val="000000" w:themeColor="text1"/>
        </w:rPr>
        <w:t>prepolymerized</w:t>
      </w:r>
      <w:proofErr w:type="spellEnd"/>
      <w:r w:rsidRPr="009F7F88">
        <w:rPr>
          <w:color w:val="000000" w:themeColor="text1"/>
        </w:rPr>
        <w:t xml:space="preserve"> siloxanes</w:t>
      </w:r>
      <w:r w:rsidRPr="009F7F88">
        <w:rPr>
          <w:color w:val="000000" w:themeColor="text1"/>
        </w:rPr>
        <w:fldChar w:fldCharType="begin" w:fldLock="1"/>
      </w:r>
      <w:r w:rsidR="00BF34A6" w:rsidRPr="009F7F88">
        <w:rPr>
          <w:color w:val="000000" w:themeColor="text1"/>
        </w:rPr>
        <w:instrText>ADDIN CSL_CITATION {"citationItems":[{"id":"ITEM-1","itemData":{"DOI":"10.1021/la0400656","ISSN":"07437463","abstract":"Properties of silica xerogels and aerogels synthesized using a number of prepolymerized silica precursors were probed by 29Si magic-angle spinning (MAS) NMR spectroscopy, the small-angle X-ray scattering (SAXS) method, the nitrogen adsorption method, and transmission electron microscopy (TEM) to show that xerogels with attractive textural properties can easily be prepared using this type of precursors and the conventional one-step, base procedure. Pore sizes and overall pore volumes in these materials can be notably larger than those in the corresponding materials synthesized using tetraethoxysilane. This positive effect stems from the stronger structure of the polymeric network due to a higher degree of silica condensation on one side and a larger thickness of polymeric chains on the other. The thorough investigations of the fine silica structure demonstrate, however, that the relationship between the microstructure of the silica precursor and the micro- and macrostructures of dry gels is complex and the use of more condensed precursors favors, but does not necessarily ensure, more porous dry materials, under the same reaction conditions. Ethyl silicate 40 may be recommended as a low-cost precursor suitable for applications in this situation.","author":[{"dropping-particle":"","family":"Mrowiec-Białoń","given":"Julita","non-dropping-particle":"","parse-names":false,"suffix":""},{"dropping-particle":"","family":"Jarzȩbski","given":"Andrzej B.","non-dropping-particle":"","parse-names":false,"suffix":""},{"dropping-particle":"","family":"Pajak","given":"Lucjan","non-dropping-particle":"","parse-names":false,"suffix":""},{"dropping-particle":"","family":"Olejniczak","given":"Zbigniew","non-dropping-particle":"","parse-names":false,"suffix":""},{"dropping-particle":"","family":"Gibas","given":"Mirosław","non-dropping-particle":"","parse-names":false,"suffix":""}],"container-title":"Langmuir","id":"ITEM-1","issue":"24","issued":{"date-parts":[["2004"]]},"page":"10389-10393","publisher":"American Chemical Society","title":"Preparation and surface properties of low-density gels synthesized using prepolymerized silica precursors","type":"article-journal","volume":"20"},"uris":["http://www.mendeley.com/documents/?uuid=577f1d68-a296-3929-addd-f904fb521e77"]}],"mendeley":{"formattedCitation":"&lt;sup&gt;82&lt;/sup&gt;","plainTextFormattedCitation":"82","previouslyFormattedCitation":"&lt;sup&gt;82&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82</w:t>
      </w:r>
      <w:r w:rsidRPr="009F7F88">
        <w:rPr>
          <w:color w:val="000000" w:themeColor="text1"/>
        </w:rPr>
        <w:fldChar w:fldCharType="end"/>
      </w:r>
      <w:r w:rsidRPr="009F7F88">
        <w:rPr>
          <w:color w:val="000000" w:themeColor="text1"/>
        </w:rPr>
        <w:t xml:space="preserve"> can be used as </w:t>
      </w:r>
      <w:r w:rsidR="004731FC" w:rsidRPr="009F7F88">
        <w:rPr>
          <w:color w:val="000000" w:themeColor="text1"/>
        </w:rPr>
        <w:t>molecular precursors. Among them, silicon alkoxides Si(OR)</w:t>
      </w:r>
      <w:r w:rsidR="004731FC" w:rsidRPr="009F7F88">
        <w:rPr>
          <w:color w:val="000000" w:themeColor="text1"/>
          <w:vertAlign w:val="subscript"/>
        </w:rPr>
        <w:t>4</w:t>
      </w:r>
      <w:r w:rsidR="004731FC" w:rsidRPr="009F7F88">
        <w:rPr>
          <w:color w:val="000000" w:themeColor="text1"/>
        </w:rPr>
        <w:t xml:space="preserve"> such as </w:t>
      </w:r>
      <w:proofErr w:type="spellStart"/>
      <w:r w:rsidR="004731FC" w:rsidRPr="009F7F88">
        <w:rPr>
          <w:color w:val="000000" w:themeColor="text1"/>
        </w:rPr>
        <w:t>tetraethylorthosilicate</w:t>
      </w:r>
      <w:proofErr w:type="spellEnd"/>
      <w:r w:rsidR="004731FC" w:rsidRPr="009F7F88">
        <w:rPr>
          <w:color w:val="000000" w:themeColor="text1"/>
        </w:rPr>
        <w:t xml:space="preserve"> (TEOS, Si(OCH</w:t>
      </w:r>
      <w:r w:rsidR="004731FC" w:rsidRPr="009F7F88">
        <w:rPr>
          <w:color w:val="000000" w:themeColor="text1"/>
          <w:vertAlign w:val="subscript"/>
        </w:rPr>
        <w:t>2</w:t>
      </w:r>
      <w:r w:rsidR="004731FC" w:rsidRPr="009F7F88">
        <w:rPr>
          <w:color w:val="000000" w:themeColor="text1"/>
        </w:rPr>
        <w:t>CH</w:t>
      </w:r>
      <w:r w:rsidR="004731FC" w:rsidRPr="009F7F88">
        <w:rPr>
          <w:color w:val="000000" w:themeColor="text1"/>
          <w:vertAlign w:val="subscript"/>
        </w:rPr>
        <w:t>3</w:t>
      </w:r>
      <w:r w:rsidR="004731FC" w:rsidRPr="009F7F88">
        <w:rPr>
          <w:color w:val="000000" w:themeColor="text1"/>
        </w:rPr>
        <w:t>)</w:t>
      </w:r>
      <w:r w:rsidR="004731FC" w:rsidRPr="009F7F88">
        <w:rPr>
          <w:color w:val="000000" w:themeColor="text1"/>
          <w:vertAlign w:val="subscript"/>
        </w:rPr>
        <w:t>4</w:t>
      </w:r>
      <w:r w:rsidR="004731FC" w:rsidRPr="009F7F88">
        <w:rPr>
          <w:color w:val="000000" w:themeColor="text1"/>
        </w:rPr>
        <w:t xml:space="preserve">) and </w:t>
      </w:r>
      <w:proofErr w:type="spellStart"/>
      <w:r w:rsidR="00577F82" w:rsidRPr="009F7F88">
        <w:rPr>
          <w:color w:val="000000" w:themeColor="text1"/>
        </w:rPr>
        <w:t>tetramethylorthosilicate</w:t>
      </w:r>
      <w:proofErr w:type="spellEnd"/>
      <w:r w:rsidR="00577F82" w:rsidRPr="009F7F88">
        <w:rPr>
          <w:color w:val="000000" w:themeColor="text1"/>
        </w:rPr>
        <w:t xml:space="preserve"> (TMOS, Si(OCH</w:t>
      </w:r>
      <w:r w:rsidR="00577F82" w:rsidRPr="009F7F88">
        <w:rPr>
          <w:color w:val="000000" w:themeColor="text1"/>
          <w:vertAlign w:val="subscript"/>
        </w:rPr>
        <w:t>3</w:t>
      </w:r>
      <w:r w:rsidR="00577F82" w:rsidRPr="009F7F88">
        <w:rPr>
          <w:color w:val="000000" w:themeColor="text1"/>
        </w:rPr>
        <w:t>)</w:t>
      </w:r>
      <w:r w:rsidR="00577F82" w:rsidRPr="009F7F88">
        <w:rPr>
          <w:color w:val="000000" w:themeColor="text1"/>
          <w:vertAlign w:val="subscript"/>
        </w:rPr>
        <w:t>4</w:t>
      </w:r>
      <w:r w:rsidR="00577F82" w:rsidRPr="009F7F88">
        <w:rPr>
          <w:color w:val="000000" w:themeColor="text1"/>
        </w:rPr>
        <w:t>) are the most widely used.</w:t>
      </w:r>
      <w:r w:rsidR="00577F82" w:rsidRPr="009F7F88">
        <w:rPr>
          <w:color w:val="000000" w:themeColor="text1"/>
        </w:rPr>
        <w:fldChar w:fldCharType="begin" w:fldLock="1"/>
      </w:r>
      <w:r w:rsidR="00BF34A6" w:rsidRPr="009F7F88">
        <w:rPr>
          <w:color w:val="000000" w:themeColor="text1"/>
        </w:rPr>
        <w:instrText>ADDIN CSL_CITATION {"citationItems":[{"id":"ITEM-1","itemData":{"DOI":"10.1007/s10853-006-1366-z","ISSN":"00222461","abstract":"Highly transparent monolithic silica aerogels based on the TEOS precursor were prepared by the two-step (acid-base) sol-gel process. The hydrolysis and condensation reactions of tetraethoxysilane (TEOS) proceeded in methanol solvent with oxalic acid and NH4OH as the catalysts, respectively. The wet gels were supercritically dried using methanol. The aerogels were characterized by transmission electron microscopy (TEM) and measurements of optical transmission, bulk density, volume shrinkage, porosity and thermal conductivity. Monolithic silica aerogels with high optical transmission (</w:instrText>
      </w:r>
      <w:r w:rsidR="00BF34A6" w:rsidRPr="009F7F88">
        <w:rPr>
          <w:rFonts w:ascii="Cambria Math" w:hAnsi="Cambria Math" w:cs="Cambria Math"/>
          <w:color w:val="000000" w:themeColor="text1"/>
        </w:rPr>
        <w:instrText>∼</w:instrText>
      </w:r>
      <w:r w:rsidR="00BF34A6" w:rsidRPr="009F7F88">
        <w:rPr>
          <w:color w:val="000000" w:themeColor="text1"/>
        </w:rPr>
        <w:instrText>93%), low density (</w:instrText>
      </w:r>
      <w:r w:rsidR="00BF34A6" w:rsidRPr="009F7F88">
        <w:rPr>
          <w:rFonts w:ascii="Cambria Math" w:hAnsi="Cambria Math" w:cs="Cambria Math"/>
          <w:color w:val="000000" w:themeColor="text1"/>
        </w:rPr>
        <w:instrText>∼</w:instrText>
      </w:r>
      <w:r w:rsidR="00BF34A6" w:rsidRPr="009F7F88">
        <w:rPr>
          <w:color w:val="000000" w:themeColor="text1"/>
        </w:rPr>
        <w:instrText>0.055 g/cm3), low thermal conductivity (</w:instrText>
      </w:r>
      <w:r w:rsidR="00BF34A6" w:rsidRPr="009F7F88">
        <w:rPr>
          <w:rFonts w:ascii="Cambria Math" w:hAnsi="Cambria Math" w:cs="Cambria Math"/>
          <w:color w:val="000000" w:themeColor="text1"/>
        </w:rPr>
        <w:instrText>∼</w:instrText>
      </w:r>
      <w:r w:rsidR="00BF34A6" w:rsidRPr="009F7F88">
        <w:rPr>
          <w:color w:val="000000" w:themeColor="text1"/>
        </w:rPr>
        <w:instrText>0.04 W/mK), and minimum volume shrinkage (</w:instrText>
      </w:r>
      <w:r w:rsidR="00BF34A6" w:rsidRPr="009F7F88">
        <w:rPr>
          <w:rFonts w:ascii="Cambria Math" w:hAnsi="Cambria Math" w:cs="Cambria Math"/>
          <w:color w:val="000000" w:themeColor="text1"/>
        </w:rPr>
        <w:instrText>∼</w:instrText>
      </w:r>
      <w:r w:rsidR="00BF34A6" w:rsidRPr="009F7F88">
        <w:rPr>
          <w:color w:val="000000" w:themeColor="text1"/>
        </w:rPr>
        <w:instrText>10%), were obtained for the molar ratio of TEOS:MeOH:acidic H2O:basic H2O at 1:33:3.5:3.5 alongwith the oxalic acid and NH4OH concentrations at 0.001 M and 1 M, respectively. © Springer Science+Business Media, LLC 2007.","author":[{"dropping-particle":"","family":"Bhagat","given":"Sharad D.","non-dropping-particle":"","parse-names":false,"suffix":""},{"dropping-particle":"","family":"Hirashima","given":"Hiroshi","non-dropping-particle":"","parse-names":false,"suffix":""},{"dropping-particle":"","family":"Venkateswara Rao","given":"A.","non-dropping-particle":"","parse-names":false,"suffix":""}],"container-title":"Journal of Materials Science","id":"ITEM-1","issue":"9","issued":{"date-parts":[["2007"]]},"page":"3207-3214","publisher":"Springer","title":"Low density TEOS based silica aerogels using methanol solvent","type":"article-journal","volume":"42"},"uris":["http://www.mendeley.com/documents/?uuid=2495c086-8c89-3168-ac6e-61576ee84c81"]},{"id":"ITEM-2","itemData":{"DOI":"10.1063/1.4810346","ISBN":"9780735411609","ISSN":"0094243X","abstract":"In this paper, the preparation of tetramethoxysilane (TMOS) based silica aerogels, by sol-gel process with varying the molar ratio of silylating agent are reported. The optimal molar ratio of precursors TMOS: MeOH: NH4OH was kept constant at 5:14.2:0.93 × 10-4, respectively, and concentration of silylating agent, hexamethyldisiloxane (HMDSO) were varied from 2% to 12% of the solvent. The retrieved aerogels have been characterized by apparent density, % porosity, Thermal conductivity, Fourier Transform Infrared Spectroscopy (FTIR), Thermo-gravimetric and Differential Scanning Calorimetry (TGA-DSC) and contact angle measurements. The effect of humidity on silica aerogels has been studied. The thermal analysis indicates thermal stability of hydrophobicity retains up to 329 °C. © 2013 AIP Publishing LLC.","author":[{"dropping-particle":"","family":"Mahadik","given":"D. B.","non-dropping-particle":"","parse-names":false,"suffix":""},{"dropping-particle":"","family":"Rao","given":"A. Venkateswara","non-dropping-particle":"","parse-names":false,"suffix":""},{"dropping-particle":"","family":"Wagh","given":"P. B.","non-dropping-particle":"","parse-names":false,"suffix":""},{"dropping-particle":"","family":"Gupta","given":"Satish C.","non-dropping-particle":"","parse-names":false,"suffix":""}],"container-title":"AIP Conference Proceedings","id":"ITEM-2","issue":"1","issued":{"date-parts":[["2013"]]},"page":"553-554","publisher":"American Institute of PhysicsAIP","title":"Synthesis of transparent and hydrophobic TMOS based silica aerogels","type":"paper-conference","volume":"1536"},"uris":["http://www.mendeley.com/documents/?uuid=1c03ea1c-186c-3543-a861-4a22031ff4ee"]}],"mendeley":{"formattedCitation":"&lt;sup&gt;85,86&lt;/sup&gt;","plainTextFormattedCitation":"85,86","previouslyFormattedCitation":"&lt;sup&gt;85,86&lt;/sup&gt;"},"properties":{"noteIndex":0},"schema":"https://github.com/citation-style-language/schema/raw/master/csl-citation.json"}</w:instrText>
      </w:r>
      <w:r w:rsidR="00577F82" w:rsidRPr="009F7F88">
        <w:rPr>
          <w:color w:val="000000" w:themeColor="text1"/>
        </w:rPr>
        <w:fldChar w:fldCharType="separate"/>
      </w:r>
      <w:r w:rsidR="00BF34A6" w:rsidRPr="009F7F88">
        <w:rPr>
          <w:noProof/>
          <w:color w:val="000000" w:themeColor="text1"/>
          <w:vertAlign w:val="superscript"/>
        </w:rPr>
        <w:t>85,86</w:t>
      </w:r>
      <w:r w:rsidR="00577F82" w:rsidRPr="009F7F88">
        <w:rPr>
          <w:color w:val="000000" w:themeColor="text1"/>
        </w:rPr>
        <w:fldChar w:fldCharType="end"/>
      </w:r>
      <w:r w:rsidR="00577F82" w:rsidRPr="009F7F88">
        <w:rPr>
          <w:color w:val="000000" w:themeColor="text1"/>
        </w:rPr>
        <w:t xml:space="preserve"> This is because the hydrolysis and condensation </w:t>
      </w:r>
      <w:r w:rsidR="007A1410" w:rsidRPr="009F7F88">
        <w:rPr>
          <w:color w:val="000000" w:themeColor="text1"/>
        </w:rPr>
        <w:t xml:space="preserve">rates for these materials are slow enough to be independently controlled, allowing for adjustment of </w:t>
      </w:r>
      <w:r w:rsidR="00FA46C2" w:rsidRPr="009F7F88">
        <w:rPr>
          <w:color w:val="000000" w:themeColor="text1"/>
        </w:rPr>
        <w:t xml:space="preserve">the </w:t>
      </w:r>
      <w:r w:rsidR="00143C24" w:rsidRPr="009F7F88">
        <w:rPr>
          <w:color w:val="000000" w:themeColor="text1"/>
        </w:rPr>
        <w:t xml:space="preserve">aerogel </w:t>
      </w:r>
      <w:r w:rsidR="007A1410" w:rsidRPr="009F7F88">
        <w:rPr>
          <w:color w:val="000000" w:themeColor="text1"/>
        </w:rPr>
        <w:t>microstructure to suit different applications.</w:t>
      </w:r>
      <w:r w:rsidR="00B650C4" w:rsidRPr="009F7F88">
        <w:rPr>
          <w:rFonts w:ascii="Calibri" w:hAnsi="Calibri" w:cs="Calibri"/>
          <w:color w:val="000000" w:themeColor="text1"/>
        </w:rPr>
        <w:fldChar w:fldCharType="begin" w:fldLock="1"/>
      </w:r>
      <w:r w:rsidR="00BF34A6" w:rsidRPr="009F7F88">
        <w:rPr>
          <w:rFonts w:ascii="Calibri" w:hAnsi="Calibri" w:cs="Calibri"/>
          <w:color w:val="000000" w:themeColor="text1"/>
        </w:rPr>
        <w:instrText>ADDIN CSL_CITATION {"citationItems":[{"id":"ITEM-1","itemData":{"DOI":"10.1039/C6NH00077K","ISSN":"2055-6756","abstract":"Inorganic aerogels are synthesized by molecular routes or through the gelation of nanoparticle dispersions. We review the different approaches and illustrate the self-assembly into macroscopic monolithic bodies.","author":[{"dropping-particle":"","family":"Rechberger","given":"Felix","non-dropping-particle":"","parse-names":false,"suffix":""},{"dropping-particle":"","family":"Niederberger","given":"Markus","non-dropping-particle":"","parse-names":false,"suffix":""}],"container-title":"Nanoscale Horizons","id":"ITEM-1","issue":"1","issued":{"date-parts":[["2017"]]},"page":"6-30","title":"Synthesis of aerogels: from molecular routes to 3-dimensional nanoparticle assembly","type":"article-journal","volume":"2"},"uris":["http://www.mendeley.com/documents/?uuid=f94cfe2e-e8a0-42e5-bf31-5c68e1b166e0"]}],"mendeley":{"formattedCitation":"&lt;sup&gt;88&lt;/sup&gt;","plainTextFormattedCitation":"88","previouslyFormattedCitation":"&lt;sup&gt;88&lt;/sup&gt;"},"properties":{"noteIndex":0},"schema":"https://github.com/citation-style-language/schema/raw/master/csl-citation.json"}</w:instrText>
      </w:r>
      <w:r w:rsidR="00B650C4" w:rsidRPr="009F7F88">
        <w:rPr>
          <w:rFonts w:ascii="Calibri" w:hAnsi="Calibri" w:cs="Calibri"/>
          <w:color w:val="000000" w:themeColor="text1"/>
        </w:rPr>
        <w:fldChar w:fldCharType="separate"/>
      </w:r>
      <w:r w:rsidR="00BF34A6" w:rsidRPr="009F7F88">
        <w:rPr>
          <w:rFonts w:ascii="Calibri" w:hAnsi="Calibri" w:cs="Calibri"/>
          <w:noProof/>
          <w:color w:val="000000" w:themeColor="text1"/>
          <w:vertAlign w:val="superscript"/>
        </w:rPr>
        <w:t>88</w:t>
      </w:r>
      <w:r w:rsidR="00B650C4" w:rsidRPr="009F7F88">
        <w:rPr>
          <w:rFonts w:ascii="Calibri" w:hAnsi="Calibri" w:cs="Calibri"/>
          <w:color w:val="000000" w:themeColor="text1"/>
        </w:rPr>
        <w:fldChar w:fldCharType="end"/>
      </w:r>
      <w:r w:rsidR="00B650C4" w:rsidRPr="009F7F88">
        <w:rPr>
          <w:color w:val="000000" w:themeColor="text1"/>
        </w:rPr>
        <w:t xml:space="preserve"> </w:t>
      </w:r>
      <w:r w:rsidR="007A1410" w:rsidRPr="009F7F88">
        <w:rPr>
          <w:color w:val="000000" w:themeColor="text1"/>
        </w:rPr>
        <w:t>The Si(OR)</w:t>
      </w:r>
      <w:r w:rsidR="007A1410" w:rsidRPr="009F7F88">
        <w:rPr>
          <w:color w:val="000000" w:themeColor="text1"/>
          <w:vertAlign w:val="subscript"/>
        </w:rPr>
        <w:t>4</w:t>
      </w:r>
      <w:r w:rsidR="007A1410" w:rsidRPr="009F7F88">
        <w:rPr>
          <w:color w:val="000000" w:themeColor="text1"/>
        </w:rPr>
        <w:t xml:space="preserve"> precursors are usually dissolved in solvents containing water and alcohol, and are </w:t>
      </w:r>
      <w:proofErr w:type="spellStart"/>
      <w:r w:rsidR="007A1410" w:rsidRPr="009F7F88">
        <w:rPr>
          <w:color w:val="000000" w:themeColor="text1"/>
        </w:rPr>
        <w:t>hydrolyzed</w:t>
      </w:r>
      <w:proofErr w:type="spellEnd"/>
      <w:r w:rsidR="007A1410" w:rsidRPr="009F7F88">
        <w:rPr>
          <w:color w:val="000000" w:themeColor="text1"/>
        </w:rPr>
        <w:t xml:space="preserve"> by acid (</w:t>
      </w:r>
      <w:r w:rsidR="007A1410" w:rsidRPr="009F7F88">
        <w:rPr>
          <w:i/>
          <w:iCs/>
          <w:color w:val="000000" w:themeColor="text1"/>
        </w:rPr>
        <w:t>e.g.</w:t>
      </w:r>
      <w:r w:rsidR="004A4378" w:rsidRPr="009F7F88">
        <w:rPr>
          <w:color w:val="000000" w:themeColor="text1"/>
        </w:rPr>
        <w:t>,</w:t>
      </w:r>
      <w:r w:rsidR="007A1410" w:rsidRPr="009F7F88">
        <w:rPr>
          <w:color w:val="000000" w:themeColor="text1"/>
        </w:rPr>
        <w:t xml:space="preserve"> </w:t>
      </w:r>
      <w:r w:rsidR="00F75189" w:rsidRPr="009F7F88">
        <w:rPr>
          <w:color w:val="000000" w:themeColor="text1"/>
          <w:lang w:eastAsia="zh-CN"/>
        </w:rPr>
        <w:t>hydrogen chloride (</w:t>
      </w:r>
      <w:r w:rsidR="007A1410" w:rsidRPr="009F7F88">
        <w:rPr>
          <w:color w:val="000000" w:themeColor="text1"/>
        </w:rPr>
        <w:t>HCl</w:t>
      </w:r>
      <w:r w:rsidR="00F75189" w:rsidRPr="009F7F88">
        <w:rPr>
          <w:color w:val="000000" w:themeColor="text1"/>
        </w:rPr>
        <w:t>)</w:t>
      </w:r>
      <w:r w:rsidR="007A1410" w:rsidRPr="009F7F88">
        <w:rPr>
          <w:color w:val="000000" w:themeColor="text1"/>
        </w:rPr>
        <w:t xml:space="preserve">, </w:t>
      </w:r>
      <w:r w:rsidR="00F75189" w:rsidRPr="009F7F88">
        <w:rPr>
          <w:color w:val="000000" w:themeColor="text1"/>
          <w:lang w:eastAsia="zh-CN"/>
        </w:rPr>
        <w:t>hydrogen nitrate</w:t>
      </w:r>
      <w:r w:rsidR="007A1410" w:rsidRPr="009F7F88">
        <w:rPr>
          <w:color w:val="000000" w:themeColor="text1"/>
        </w:rPr>
        <w:t>) or base (</w:t>
      </w:r>
      <w:r w:rsidR="007A1410" w:rsidRPr="009F7F88">
        <w:rPr>
          <w:i/>
          <w:iCs/>
          <w:color w:val="000000" w:themeColor="text1"/>
        </w:rPr>
        <w:t>e.g.</w:t>
      </w:r>
      <w:r w:rsidR="004A4378" w:rsidRPr="009F7F88">
        <w:rPr>
          <w:color w:val="000000" w:themeColor="text1"/>
        </w:rPr>
        <w:t>,</w:t>
      </w:r>
      <w:r w:rsidR="007A1410" w:rsidRPr="009F7F88">
        <w:rPr>
          <w:color w:val="000000" w:themeColor="text1"/>
        </w:rPr>
        <w:t xml:space="preserve"> </w:t>
      </w:r>
      <w:r w:rsidR="00F75189" w:rsidRPr="009F7F88">
        <w:rPr>
          <w:color w:val="000000" w:themeColor="text1"/>
        </w:rPr>
        <w:t>ammonium hydroxide</w:t>
      </w:r>
      <w:r w:rsidR="007A1410" w:rsidRPr="009F7F88">
        <w:rPr>
          <w:color w:val="000000" w:themeColor="text1"/>
        </w:rPr>
        <w:t xml:space="preserve">, </w:t>
      </w:r>
      <w:r w:rsidR="00F75189" w:rsidRPr="009F7F88">
        <w:rPr>
          <w:color w:val="000000" w:themeColor="text1"/>
          <w:lang w:eastAsia="zh-CN"/>
        </w:rPr>
        <w:t>ammonium chloride</w:t>
      </w:r>
      <w:r w:rsidR="007A1410" w:rsidRPr="009F7F88">
        <w:rPr>
          <w:color w:val="000000" w:themeColor="text1"/>
        </w:rPr>
        <w:t xml:space="preserve">) catalysts to form the molecular structure of Si-OH. The hydroxyl groups are then dehydrated and condensed to form a bridged Si-O-Si structure. This reaction process gradually forms nanoparticles in the solvent, with typical sizes in the range of a few nanometres to tens of nanometres. In this state, the suspension with nanoparticles dispersed in solution is called </w:t>
      </w:r>
      <w:r w:rsidR="00AA1627" w:rsidRPr="009F7F88">
        <w:rPr>
          <w:color w:val="000000" w:themeColor="text1"/>
        </w:rPr>
        <w:t xml:space="preserve">a </w:t>
      </w:r>
      <w:r w:rsidR="007A1410" w:rsidRPr="009F7F88">
        <w:rPr>
          <w:color w:val="000000" w:themeColor="text1"/>
        </w:rPr>
        <w:t xml:space="preserve">sol. As the reaction </w:t>
      </w:r>
      <w:r w:rsidR="00143C24" w:rsidRPr="009F7F88">
        <w:rPr>
          <w:color w:val="000000" w:themeColor="text1"/>
        </w:rPr>
        <w:t>progresses</w:t>
      </w:r>
      <w:r w:rsidR="007A1410" w:rsidRPr="009F7F88">
        <w:rPr>
          <w:color w:val="000000" w:themeColor="text1"/>
        </w:rPr>
        <w:t>, the nanoparticles cross-link with each other to form a 3D networked structure with solvent in the pores, the sol loses its fluidity and becomes a gel, like a viscoelastic solid. This transition from sol to gel is commonly called gelation. The sol-gel process is essentially a nucleation and growth process.</w:t>
      </w:r>
      <w:r w:rsidR="007A1410" w:rsidRPr="009F7F88">
        <w:rPr>
          <w:color w:val="000000" w:themeColor="text1"/>
        </w:rPr>
        <w:fldChar w:fldCharType="begin" w:fldLock="1"/>
      </w:r>
      <w:r w:rsidR="00BF34A6" w:rsidRPr="009F7F88">
        <w:rPr>
          <w:color w:val="000000" w:themeColor="text1"/>
        </w:rPr>
        <w:instrText>ADDIN CSL_CITATION {"citationItems":[{"id":"ITEM-1","itemData":{"DOI":"10.1016/j.cis.2020.102101","ISSN":"00018686","abstract":"Conventional silica-based aerogels are among the most promising materials considering their special properties, such as extremely low thermal conductivity (~15 mW/mK) and low-density (</w:instrText>
      </w:r>
      <w:r w:rsidR="00BF34A6" w:rsidRPr="009F7F88">
        <w:rPr>
          <w:rFonts w:ascii="Cambria Math" w:hAnsi="Cambria Math" w:cs="Cambria Math"/>
          <w:color w:val="000000" w:themeColor="text1"/>
        </w:rPr>
        <w:instrText>∼</w:instrText>
      </w:r>
      <w:r w:rsidR="00BF34A6" w:rsidRPr="009F7F88">
        <w:rPr>
          <w:color w:val="000000" w:themeColor="text1"/>
        </w:rPr>
        <w:instrText>0.003–0.5 g.cm−3) as well as high surface area (500–1200 m2. g−1). However, they have relatively low mechanical properties and entail extensive and energy-consuming processing steps. Silica-based aerogels are mostly fragile and possess minimal mechanical properties as well as a long processing procedure which hinders their application range. The key point in improving the mechanical properties of such a material is to increase the connectivity in the aerogel backbone. Several methods of mechanical improvement of silica-based aerogels have been explored by researchers such as (i) use of flexible silica precursors in silica gel backbone, (ii) surface-crosslinking of silica particles with a polymer, (iii) prolonged aging step in different solutions, (iv) distribution of flexible nanofillers into the silica solution prior to gelation, and, most recently, (v) polymerizing the silica precursor prior to gelation. The polymerized silica precursor, as in the most recent approach, can be gelled either by binodal decomposition (nucleation and growth), resulting in a particulate structure, or by spinodal decomposition, resulting in a non-particulate structure. By optimizing the material composition and processing conditions of materials, the aerogel can be tailored with different functional capabilities. This review paper presents a literature survey of precursor modification toward increased connectivity in the backbone, and the synthesis of inorganic and hybrid systems containing siloxane in the backbone of the silica-based aerogels and its composite version with carbon nanofillers. This review also explains the novel properties and applications of these material systems in a wide area. The relationship among the materials-processing-structure-properties in these kinds of aerogels is the most important factor in the development of aerogel products with given morphologies (particulate, fiber-like, or non-particulate) and their resultant properties. This approach to advancing precursor systems leads to the next-generation, multifunctional silica-based aerogel materials.","author":[{"dropping-particle":"","family":"Karamikamkar","given":"Solmaz","non-dropping-particle":"","parse-names":false,"suffix":""},{"dropping-particle":"","family":"Naguib","given":"Hani E.","non-dropping-particle":"","parse-names":false,"suffix":""},{"dropping-particle":"","family":"Park","given":"Chul B.","non-dropping-particle":"","parse-names":false,"suffix":""}],"container-title":"Advances in Colloid and Interface Science","id":"ITEM-1","issued":{"date-parts":[["2020"]]},"page":"102101","publisher":"Elsevier B.V.","title":"Advances in precursor system for silica-based aerogel production toward improved mechanical properties, customized morphology, and multifunctionality: A review","type":"article-journal","volume":"276"},"uris":["http://www.mendeley.com/documents/?uuid=77da5dd5-153b-3414-9bf5-d56b29553cf8"]}],"mendeley":{"formattedCitation":"&lt;sup&gt;84&lt;/sup&gt;","plainTextFormattedCitation":"84","previouslyFormattedCitation":"&lt;sup&gt;84&lt;/sup&gt;"},"properties":{"noteIndex":0},"schema":"https://github.com/citation-style-language/schema/raw/master/csl-citation.json"}</w:instrText>
      </w:r>
      <w:r w:rsidR="007A1410" w:rsidRPr="009F7F88">
        <w:rPr>
          <w:color w:val="000000" w:themeColor="text1"/>
        </w:rPr>
        <w:fldChar w:fldCharType="separate"/>
      </w:r>
      <w:r w:rsidR="00BF34A6" w:rsidRPr="009F7F88">
        <w:rPr>
          <w:noProof/>
          <w:color w:val="000000" w:themeColor="text1"/>
          <w:vertAlign w:val="superscript"/>
          <w:lang w:eastAsia="zh-CN"/>
        </w:rPr>
        <w:t>84</w:t>
      </w:r>
      <w:r w:rsidR="007A1410" w:rsidRPr="009F7F88">
        <w:rPr>
          <w:color w:val="000000" w:themeColor="text1"/>
        </w:rPr>
        <w:fldChar w:fldCharType="end"/>
      </w:r>
    </w:p>
    <w:p w14:paraId="74734B7F" w14:textId="33FA594D" w:rsidR="00CB5625" w:rsidRPr="009F7F88" w:rsidRDefault="007A1410" w:rsidP="00401846">
      <w:pPr>
        <w:pStyle w:val="RSCB02ArticleText"/>
        <w:ind w:firstLineChars="100" w:firstLine="194"/>
        <w:rPr>
          <w:color w:val="000000" w:themeColor="text1"/>
          <w:lang w:eastAsia="zh-CN"/>
        </w:rPr>
      </w:pPr>
      <w:r w:rsidRPr="009F7F88">
        <w:rPr>
          <w:color w:val="000000" w:themeColor="text1"/>
          <w:lang w:eastAsia="zh-CN"/>
        </w:rPr>
        <w:t>The colloidal dispersion method skips the molecular step and directly uses nano-scale materials</w:t>
      </w:r>
      <w:r w:rsidR="0079191C" w:rsidRPr="009F7F88">
        <w:rPr>
          <w:color w:val="000000" w:themeColor="text1"/>
          <w:lang w:eastAsia="zh-CN"/>
        </w:rPr>
        <w:t xml:space="preserve"> as the aerogel building blocks</w:t>
      </w:r>
      <w:r w:rsidR="00AA1627" w:rsidRPr="009F7F88">
        <w:rPr>
          <w:color w:val="000000" w:themeColor="text1"/>
          <w:lang w:eastAsia="zh-CN"/>
        </w:rPr>
        <w:t>.</w:t>
      </w:r>
      <w:r w:rsidR="0053493F" w:rsidRPr="009F7F88">
        <w:rPr>
          <w:color w:val="000000" w:themeColor="text1"/>
        </w:rPr>
        <w:fldChar w:fldCharType="begin" w:fldLock="1"/>
      </w:r>
      <w:r w:rsidR="00BF34A6" w:rsidRPr="009F7F88">
        <w:rPr>
          <w:color w:val="000000" w:themeColor="text1"/>
          <w:lang w:eastAsia="zh-CN"/>
        </w:rPr>
        <w:instrText>ADDIN CSL_CITATION {"citationItems":[{"id":"ITEM-1","itemData":{"DOI":"10.1002/anie.201611552","ISSN":"15213773","abstract":"Essentially, the term aerogel describes a special geometric structure of matter. It is neither limited to any material nor to any synthesis procedure. Hence, the possible variety of materials and therefore the multitude of their applications are almost unbounded. In fact, the same applies for nanoparticles. These are also just defined by their geometrical properties. In the past few decades nano-sized materials have been intensively studied and possible applications appeared in nearly all areas of natural sciences. To date a large variety of metal, semiconductor, oxide, and other nanoparticles are available from colloidal synthesis. However, for many applications of these materials an assembly into macroscopic structures is needed. Here we present a comprehensive picture of the developments that enabled the fusion of the colloidal nanoparticle and the aerogel world. This became possible by the controlled destabilization of pre-formed nanoparticles, which leads to their assembly into three-dimensional macroscopic networks. This revolutionary approach makes it possible to use precisely controlled nanoparticles as building blocks for macroscopic porous structures with programmable properties.","author":[{"dropping-particle":"","family":"Ziegler","given":"Christoph","non-dropping-particle":"","parse-names":false,"suffix":""},{"dropping-particle":"","family":"Wolf","given":"André","non-dropping-particle":"","parse-names":false,"suffix":""},{"dropping-particle":"","family":"Liu","given":"Wei","non-dropping-particle":"","parse-names":false,"suffix":""},{"dropping-particle":"","family":"Herrmann","given":"Anne Kristin","non-dropping-particle":"","parse-names":false,"suffix":""},{"dropping-particle":"","family":"Gaponik","given":"Nikolai","non-dropping-particle":"","parse-names":false,"suffix":""},{"dropping-particle":"","family":"Eychmüller","given":"Alexander","non-dropping-particle":"","p</w:instrText>
      </w:r>
      <w:r w:rsidR="00BF34A6" w:rsidRPr="009F7F88">
        <w:rPr>
          <w:rFonts w:hint="eastAsia"/>
          <w:color w:val="000000" w:themeColor="text1"/>
          <w:lang w:eastAsia="zh-CN"/>
        </w:rPr>
        <w:instrText>arse-names":false,"suffix":""}],"container-title":"Angewandte Chemie - International Edition","id":"ITEM-1","issue":"43","issued":{"date-parts":[["2017"]]},"note":"</w:instrText>
      </w:r>
      <w:r w:rsidR="00BF34A6" w:rsidRPr="009F7F88">
        <w:rPr>
          <w:rFonts w:hint="eastAsia"/>
          <w:color w:val="000000" w:themeColor="text1"/>
          <w:lang w:eastAsia="zh-CN"/>
        </w:rPr>
        <w:instrText>有关于气凝胶多种定义的讨论</w:instrText>
      </w:r>
      <w:r w:rsidR="00BF34A6" w:rsidRPr="009F7F88">
        <w:rPr>
          <w:rFonts w:hint="eastAsia"/>
          <w:color w:val="000000" w:themeColor="text1"/>
          <w:lang w:eastAsia="zh-CN"/>
        </w:rPr>
        <w:instrText>\n</w:instrText>
      </w:r>
      <w:r w:rsidR="00BF34A6" w:rsidRPr="009F7F88">
        <w:rPr>
          <w:rFonts w:hint="eastAsia"/>
          <w:color w:val="000000" w:themeColor="text1"/>
          <w:lang w:eastAsia="zh-CN"/>
        </w:rPr>
        <w:instrText>有精美的气凝胶工艺过程图</w:instrText>
      </w:r>
      <w:r w:rsidR="00BF34A6" w:rsidRPr="009F7F88">
        <w:rPr>
          <w:rFonts w:hint="eastAsia"/>
          <w:color w:val="000000" w:themeColor="text1"/>
          <w:lang w:eastAsia="zh-CN"/>
        </w:rPr>
        <w:instrText>","page":"13200-13221","title":"Modern Inorganic Aerogels","type</w:instrText>
      </w:r>
      <w:r w:rsidR="00BF34A6" w:rsidRPr="009F7F88">
        <w:rPr>
          <w:color w:val="000000" w:themeColor="text1"/>
          <w:lang w:eastAsia="zh-CN"/>
        </w:rPr>
        <w:instrText>":"article-journal","volume":"56"},"uris":["http://www.mendeley.com/documents/?uuid=874a622d-a36d-4568-ac45-ac1ce9f5fc0b"]},{"id":"ITEM-2","itemData":{"DOI":"10.1016/j.nantod.2019.100827","ISSN":"1878044X","abstract":"Nanoparticle-based aerogels are one of the few examples of 3-dimensional nanoparticle assemblies that can achieve macroscopic sizes while fully retaining the size-specific properties of the initial nanobuilding blocks. A typical synthesis involves three main steps: i) Preparation of a stable dispersion containing all the building blocks with the desired composition, size, shape and crystallinity, ii) controlled destabilization of the dispersion into a gel, and iii) drying of the gels under preservation of the 3-dimensional nanoparticle architecture. In this review, we focus on the first two steps. We discuss the stability of colloidal dispersions, offering an overview of the different interparticle forces and how they can experimentally be modulated. In the next section, we discuss the gelation process in its entirety, including gelation mechanisms, and, most importantly, how it can rationally be controlled under consideration of the interparticle forces in the dispersion. Finally, the review concludes with an overview of the synthesis pathways to nanoparticle-based aerogels, divided into the gelation of sterically and charge-stabilized particles.","author":[{"dropping-particle":"","family":"Matter","given":"Fabian","non-dropping-particle":"","parse-names":false,"suffix":""},{"dropping-particle":"","family":"Luna","given":"Ana Laura","non-dropping-particle":"","parse-names":false,"suffix":""},{"dropping-particle":"","family":"Niederberger","given":"Markus","non-dropping-particle":"","parse-names":false,"suffix":""}],"container-title":"Nano Today","id":"ITEM-2","issued":{"date-parts":[["2020"]]},"page":"100827","title":"From colloidal dispersions to aerogels: How to master nanoparticle gelation","type":"article-journal","volume":"30"},"uris":["http://www.mendeley.com/documents/?uuid=a7f9f653-d1eb-3f52-b974-3d1968f6b12a"]}],"mendeley":{"formattedCitation":"&lt;sup&gt;27,71&lt;/sup&gt;","plainTextFormattedCitation":"27,71","previouslyFormattedCitation":"&lt;sup&gt;27,71&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27,71</w:t>
      </w:r>
      <w:r w:rsidR="0053493F" w:rsidRPr="009F7F88">
        <w:rPr>
          <w:color w:val="000000" w:themeColor="text1"/>
        </w:rPr>
        <w:fldChar w:fldCharType="end"/>
      </w:r>
      <w:r w:rsidRPr="009F7F88">
        <w:rPr>
          <w:color w:val="000000" w:themeColor="text1"/>
        </w:rPr>
        <w:t xml:space="preserve"> A wide variety of starting materials have been </w:t>
      </w:r>
      <w:r w:rsidR="0079191C" w:rsidRPr="009F7F88">
        <w:rPr>
          <w:color w:val="000000" w:themeColor="text1"/>
        </w:rPr>
        <w:t>investigated</w:t>
      </w:r>
      <w:r w:rsidRPr="009F7F88">
        <w:rPr>
          <w:color w:val="000000" w:themeColor="text1"/>
        </w:rPr>
        <w:t xml:space="preserve">, including </w:t>
      </w:r>
      <w:r w:rsidR="00CB173A" w:rsidRPr="009F7F88">
        <w:rPr>
          <w:color w:val="000000" w:themeColor="text1"/>
        </w:rPr>
        <w:t>0D</w:t>
      </w:r>
      <w:r w:rsidRPr="009F7F88">
        <w:rPr>
          <w:color w:val="000000" w:themeColor="text1"/>
        </w:rPr>
        <w:t xml:space="preserve"> oxide,</w:t>
      </w:r>
      <w:r w:rsidRPr="009F7F88">
        <w:rPr>
          <w:color w:val="000000" w:themeColor="text1"/>
        </w:rPr>
        <w:fldChar w:fldCharType="begin" w:fldLock="1"/>
      </w:r>
      <w:r w:rsidR="00BF34A6" w:rsidRPr="009F7F88">
        <w:rPr>
          <w:color w:val="000000" w:themeColor="text1"/>
        </w:rPr>
        <w:instrText>ADDIN CSL_CITATION {"citationItems":[{"id":"ITEM-1","itemData":{"DOI":"10.1073/pnas.1806927115","ISSN":"10916490","abstract":"Gelation of colloidal nanocrystals emerged as a strategy to preserve inherent nanoscale properties in multiscale architectures. However, available gelation methods to directly form self-supported nanocrystal networks struggle to reliably control nanoscale optical phenomena such as photoluminescence and localized surface plasmon resonance (LSPR) across nanocrystal systems due to processing variabilities. Here, we report on an alternative gelation method based on physical internanocrystal interactions: short-range depletion attractions balanced by long-range electrostatic repulsions. The latter are established by removing the native organic ligands that passivate tin-doped indium oxide (ITO) nanocrystals while the former are introduced by mixing with small PEG chains. As we incorporate increasing concentrations of PEG, we observe a reentrant phase behavior featuring two favorable gelation windows; the first arises from bridging effects while the second is attributed to depletion attractions according to phase behavior predicted by our unified theoretical model. Our assembled nanocrystals remain discrete within the gel network, based on X-ray scattering and high-resolution transmission electron microscopy. The infrared optical response of the gels is reflective of both the nanocrystal building blocks and the network architecture, being characteristic of ITO nanocrystals’ LSPR with coupling interactions between neighboring nanocrystals.","author":[{"dropping-particle":"","family":"Saez Cabezas","given":"Camila A.","non-dropping-particle":"","parse-names":false,"suffix":""},{"dropping-particle":"","family":"Ong","given":"Gary K.","non-dropping-particle":"","parse-names":false,"suffix":""},{"dropping-particle":"","family":"Jadrich","given":"Ryan B.","non-dropping-particle":"","parse-names":false,"suffix":""},{"dropping-particle":"","family":"Lindquist","given":"Beth A.","non-dropping-particle":"","parse-names":false,"suffix":""},{"dropping-particle":"","family":"Agrawal","given":"Ankit","non-dropping-particle":"","parse-names":false,"suffix":""},{"dropping-particle":"","family":"Truskett","given":"Thomas M.","non-dropping-particle":"","parse-names":false,"suffix":""},{"dropping-particle":"","family":"Milliron","given":"Delia J.","non-dropping-particle":"","parse-names":false,"suffix":""}],"container-title":"Proceedings of the National Academy of Sciences of the United States of America","id":"ITEM-1","issue":"36","issued":{"date-parts":[["2018"]]},"page":"8925-8930","publisher":"National Academy of Sciences","title":"Gelation of plasmonic metal oxide nanocrystals by polymer-induced depletion attractions","type":"article-journal","volume":"115"},"uris":["http://www.mendeley.com/documents/?uuid=c3ec1921-d9fc-37f3-ad46-541e0c8ca71f"]}],"mendeley":{"formattedCitation":"&lt;sup&gt;89&lt;/sup&gt;","plainTextFormattedCitation":"89","previouslyFormattedCitation":"&lt;sup&gt;8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89</w:t>
      </w:r>
      <w:r w:rsidRPr="009F7F88">
        <w:rPr>
          <w:color w:val="000000" w:themeColor="text1"/>
        </w:rPr>
        <w:fldChar w:fldCharType="end"/>
      </w:r>
      <w:r w:rsidRPr="009F7F88">
        <w:rPr>
          <w:color w:val="000000" w:themeColor="text1"/>
        </w:rPr>
        <w:t xml:space="preserve"> semiconductor chalcogenide,</w:t>
      </w:r>
      <w:r w:rsidRPr="009F7F88">
        <w:rPr>
          <w:color w:val="000000" w:themeColor="text1"/>
        </w:rPr>
        <w:fldChar w:fldCharType="begin" w:fldLock="1"/>
      </w:r>
      <w:r w:rsidR="00BF34A6" w:rsidRPr="009F7F88">
        <w:rPr>
          <w:color w:val="000000" w:themeColor="text1"/>
        </w:rPr>
        <w:instrText>ADDIN CSL_CITATION {"citationItems":[{"id":"ITEM-1","itemData":{"DOI":"10.1126/SCIENCE.1104226","ISSN":"0036-8075","PMID":"15662006","abstract":"Chalcogenide aerogels based entirely on semiconducting II-VI or IV-VI frameworks have been prepared from a general strategy that involves oxidative aggregation of metal chalcogenide nanoparticle building blocks followed by supercritical solvent removal. The resultant materials are mesoporous, exhibit high surface areas, can be prepared as monoliths, and demonstrate the characteristic quantum-confined optical properties of their nanoparticle components. These materials can be synthesized from a variety of building blocks by chemical or photochemical oxidation, and the properties can be further tuned by heat treatment. Aerogel formation represents a powerful yet facile method for metal chalcogenide nanoparticle assembly and the creation of mesoporous semiconductors.","author":[{"dropping-particle":"","family":"Mohanan","given":"Jaya L.","non-dropping-particle":"","parse-names":false,"suffix":""},{"dropping-particle":"","family":"Arachchige","given":"Indika U.","non-dropping-particle":"","parse-names":false,"suffix":""},{"dropping-particle":"","family":"Brock","given":"Stephanie L.","non-dropping-particle":"","parse-names":false,"suffix":""}],"container-title":"Science","id":"ITEM-1","issue":"5708","issued":{"date-parts":[["2005"]]},"page":"397-400","publisher":"American Association for the Advancement of Science","title":"Porous Semiconductor Chalcogenide Aerogels","type":"article-journal","volume":"307"},"uris":["http://www.mendeley.com/documents/?uuid=1226571c-144a-3a0b-9c1c-15426e4f85b5"]}],"mendeley":{"formattedCitation":"&lt;sup&gt;61&lt;/sup&gt;","plainTextFormattedCitation":"61","previouslyFormattedCitation":"&lt;sup&gt;6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61</w:t>
      </w:r>
      <w:r w:rsidRPr="009F7F88">
        <w:rPr>
          <w:color w:val="000000" w:themeColor="text1"/>
        </w:rPr>
        <w:fldChar w:fldCharType="end"/>
      </w:r>
      <w:r w:rsidRPr="009F7F88">
        <w:rPr>
          <w:color w:val="000000" w:themeColor="text1"/>
        </w:rPr>
        <w:t xml:space="preserve"> and metal nanoparticles,</w:t>
      </w:r>
      <w:r w:rsidR="0053493F" w:rsidRPr="009F7F88">
        <w:rPr>
          <w:color w:val="000000" w:themeColor="text1"/>
        </w:rPr>
        <w:fldChar w:fldCharType="begin" w:fldLock="1"/>
      </w:r>
      <w:r w:rsidR="00BF34A6" w:rsidRPr="009F7F88">
        <w:rPr>
          <w:color w:val="000000" w:themeColor="text1"/>
        </w:rPr>
        <w:instrText>ADDIN CSL_CITATION {"citationItems":[{"id":"ITEM-1","itemData":{"DOI":"10.1002/anie.201508972","ISSN":"15213773","abstract":"A versatile method to fabricate self-supported aerogels of nanoparticle (NP) building blocks is presented. This approach is based on freezing colloidal NPs and subsequent freeze drying. This means that the colloidal NPs are directly transferred into dry aerogel-like monolithic superstructures without previous lyogelation as would be the case for conventional aerogel and cryogel fabrication methods. The assembly process, based on a physical concept, is highly versatile: cryogelation is applicable for noble metal, metal oxide, and semiconductor NPs, and no impact of the surface chemistry or NP shape on the resulting morphology is observed. Under optimized conditions the shape and volume of the liquid equal those of the resulting aerogels. Also, we show that thin and homogeneous films of the material can be obtained. Furthermore, the physical properties of the aerogels are discussed. A versatile method to fabricate self-supported porous monoliths of extremely low density consisting of nanoparticle (NP) building blocks is presented. Our approach is based on freezing and subsequent freeze drying of aqueous colloidal NPs. The assembly process is highly versatile: cryogelation is applicable for noble metal, metal oxide, and semiconductor NPs, and shaping of the aerogels is easily possible.","author":[{"dropping-particle":"","family":"Freytag","given":"Axel","non-dropping-particle":"","parse-names":false,"suffix":""},{"dropping-particle":"","family":"Sánchez-Paradinas","given":"Sara","non-dropping-particle":"","parse-names":false,"suffix":""},{"dropping-particle":"","family":"Naskar","given":"Suraj","non-dropping-particle":"","parse-names":false,"suffix":""},{"dropping-particle":"","family":"Wendt","given":"Natalja","non-dropping-particle":"","parse-names":false,"suffix":""},{"dropping-particle":"","family":"Colombo","given":"Massimo","non-dropping-particle":"","parse-names":false,"suffix":""},{"dropping-particle":"","family":"Pugliese","given":"Giammarino","non-dropping-particle":"","parse-names":false,"suffix":""},{"dropping-particle":"","family":"Poppe","given":"Jan","non-dropping-particle":"","parse-names":false,"suffix":""},{"dropping-particle":"","family":"Demirci","given":"Cansunur","non-dropping-particle":"","parse-names":false,"suffix":""},{"dropping-particle":"","family":"Kretschmer","given":"Imme","non-dropping-particle":"","parse-names":false,"suffix":""},{"dropping-particle":"","family":"Bahnemann","given":"Detlef W.","non-dropping-particle":"","parse-names":false,"suffix":""},{"dropping-particle":"","family":"Behrens","given":"Peter","non-dropping-particle":"","parse-names":false,"suffix":""},{"dropping-particle":"","family":"Bigall","given":"Nadja C.","non-dropping-particle":"","parse-names":false,"suffix":""}],"container-title":"Angewandte Chemie - International Edition","id":"ITEM-1","issue":"3","issued":{"date-parts":[["2016"]]},"page":"1200-1203","title":"Versatile aerogel fabrication by freezing and subsequent freeze-drying of colloidal nanoparticle solutions","type":"article-journal","volume":"55"},"uris":["http://www.mendeley.com/documents/?uuid=8449b482-d9d5-46b4-a156-99c1b82d1485"]},{"id":"ITEM-2","itemData":{"DOI":"10.1021/acsnano.5b07505","ISSN":"1936-0851","abstract":"Three-dimensional (3D) porous metal nanostructures have been a long sought-after class of materials due to their collective properties and widespread applications. In this study, we report on a facile and versatile strategy for the formation of Au hydrogel networks involving the dopamine-induced 3D assembly of Au nanoparticles. Following supercritical drying, the resulting Au aerogels exhibit high surface areas and porosity. They are all composed of porous nanowire networks reflecting in their diameters those of the original particles (5–6 nm) via electron microscopy. Furthermore, electrocatalytic tests were carried out in the oxidation of some small molecules with Au aerogels tailored by different functional groups. The beta-cyclodextrin-modified Au aerogel, with a host–guest effect, represents a unique class of porous metal materials of considerable interest and promising applications for electrocatalysis.","author":[{"dropping-particle":"","family":"Wen","given":"Dan","non-dropping-particle":"","parse-names":false,"suffix":""},{"dropping-particle":"","family":"Liu","given":"Wei","non-dropping-particle":"","parse-names":false,"suffix":""},{"dropping-particle":"","family":"Haubold","given":"Danny","non-dropping-particle":"","parse-names":false,"suffix":""},{"dropping-particle":"","family":"Zhu","given":"Chengzhou","non-dropping-particle":"","parse-names":false,"suffix":""},{"dropping-particle":"","family":"Oschatz","given":"Martin","non-dropping-particle":"","parse-names":false,"suffix":""},{"dropping-particle":"","family":"Holzschuh","given":"Matthias","non-dropping-particle":"","parse-names":false,"suffix":""},{"dropping-particle":"","family":"Wolf","given":"André","non-dropping-particle":"","parse-names":false,"suffix":""},{"dropping-particle":"","family":"Simon","given":"Frank","non-dropping-particle":"","parse-names":false,"suffix":""},{"dropping-particle":"","family":"Kaskel","given":"Stefan","non-dropping-particle":"","parse-names":false,"suffix":""},{"dropping-particle":"","family":"Eychmüller","given":"Alexander","non-dropping-particle":"","parse-names":false,"suffix":""}],"container-title":"ACS Nano","id":"ITEM-2","issue":"2","issued":{"date-parts":[["2016"]]},"page":"2559-2567","publisher":"American Chemical Society","title":"Gold Aerogels: Three-Dimensional Assembly of Nanoparticles and Their Use as Electrocatalytic Interfaces","type":"article-journal","volume":"10"},"uris":["http://www.mendeley.com/documents/?uuid=c1d68df9-0158-3ffb-866a-a6759f8ae393"]},{"id":"ITEM-3","itemData":{"DOI":"10.1126/sciadv.aaw4590","ISSN":"23752548","abstract":"Noble metal foams (NMFs) are a new class of functional materials featuring properties of both noble metals and monolithic porous materials, providing impressive prospects in diverse fields. Among reported synthetic methods, the sol-gel approach manifests overwhelming advantages for versatile synthesis of nanostructured NMFs (i.e., noble metal aerogels) under mild conditions. However, limited gelation methods and elusive formation mechanisms retard structure/composition manipulation, hampering on-demand design for practical applications. Here, highly tunable NMFs are fabricated by activating specific ion effects, enabling various single/alloy aerogels with adjustable composition (Au, Ag, Pd, and Pt), ligament sizes (3.1 to 142.0 nm), and special morphologies. Their superior performance in programmable self-propulsion devices and electrocatalytic alcohol oxidation is also demonstrated. This study provides a conceptually new approach to fabricate and manipulate NMFs and an overall framework for understanding the gelation mechanism, paving the way for on-target design of NMFs and investigating structureperformance relationships for versatile applications.","author":[{"dropping-particle":"","family":"Du","given":"Ran","non-dropping-particle":"","parse-names":false,"suffix":""},{"dropping-particle":"","family":"Hu","given":"Yue","non-dropping-particle":"","parse-names":false,"suffix":""},{"dropping-particle":"","family":"Hübner","given":"René","non-dropping-particle":"","parse-names":false,"suffix":""},{"dropping-particle":"","family":"Joswig","given":"Jan Ole","non-dropping-particle":"","parse-names":false,"suffix":""},{"dropping-particle":"","family":"Fan","given":"Xuelin","non-dropping-particle":"","parse-names":false,"suffix":""},{"dropping-particle":"","family":"Schneider","given":"Kristian","non-dropping-particle":"","parse-names":false,"suffix":""},{"dropping-particle":"","family":"Eychmüller","given":"Alexander","non-dropping-particle":"","parse-names":false,"suffix":""}],"container-title":"Science Advances","id":"ITEM-3","issue":"5","issued":{"date-parts":[["2019"]]},"page":"eaaw4590","publisher":"American Association for the Advancement of Science","title":"Specific ion effects directed noble metal aerogels: Versatile manipulation for electrocatalysis and beyond","type":"article-journal","volume":"5"},"uris":["http://www.mendeley.com/documents/?uuid=7b782dfd-8893-32e1-8dfc-44f28741f2a1"]}],"mendeley":{"formattedCitation":"&lt;sup&gt;62,90,91&lt;/sup&gt;","plainTextFormattedCitation":"62,90,91","previouslyFormattedCitation":"&lt;sup&gt;62,90,91&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62,90,91</w:t>
      </w:r>
      <w:r w:rsidR="0053493F" w:rsidRPr="009F7F88">
        <w:rPr>
          <w:color w:val="000000" w:themeColor="text1"/>
        </w:rPr>
        <w:fldChar w:fldCharType="end"/>
      </w:r>
      <w:r w:rsidRPr="009F7F88">
        <w:rPr>
          <w:color w:val="000000" w:themeColor="text1"/>
        </w:rPr>
        <w:t xml:space="preserve"> 1- and quasi-</w:t>
      </w:r>
      <w:r w:rsidR="00CB173A" w:rsidRPr="009F7F88">
        <w:rPr>
          <w:color w:val="000000" w:themeColor="text1"/>
        </w:rPr>
        <w:t>1-D</w:t>
      </w:r>
      <w:r w:rsidRPr="009F7F88">
        <w:rPr>
          <w:color w:val="000000" w:themeColor="text1"/>
        </w:rPr>
        <w:t xml:space="preserve"> metal nanowires,</w:t>
      </w:r>
      <w:r w:rsidRPr="009F7F88">
        <w:rPr>
          <w:color w:val="000000" w:themeColor="text1"/>
        </w:rPr>
        <w:fldChar w:fldCharType="begin" w:fldLock="1"/>
      </w:r>
      <w:r w:rsidR="00BF34A6" w:rsidRPr="009F7F88">
        <w:rPr>
          <w:color w:val="000000" w:themeColor="text1"/>
        </w:rPr>
        <w:instrText>ADDIN CSL_CITATION {"citationItems":[{"id":"ITEM-1","itemData":{"DOI":"10.1039/c8bm00651b","ISSN":"20474849","abstract":"Inherent highly ordered anisotropic aerogels were prepared through a facile celery-carbonization process. The subsequent modification of silver nanowire knitted nets endowed the prepared carbonaceous aerogel with several valuable properties, including broad-spectrum antibacterial activity, near-infrared responsive heating, lightweight cushioning and anisotropic pressure-sensitive conductivity. With the aid of 3D printing technology, this versatile material could be applied as an ultralight monitor to realize the visualized detection of different physiological activities, such as ankle movements and cardiac arrhythmias.","author":[{"dropping-particle":"","family":"Dong","given":"Lina","non-dropping-particle":"","parse-names":false,"suffix":""},{"dropping-particle":"","family":"Wang","given":"Wenyan","non-dropping-particle":"","parse-names":false,"suffix":""},{"dropping-particle":"","family":"Chen","given":"Jinghuang","non-dropping-particle":"","parse-names":false,"suffix":""},{"dropping-particle":"","family":"Ding","given":"Xingwei","non-dropping-particle":"","parse-names":false,"suffix":""},{"dropping-particle":"","family":"Fang","given":"Bixing","non-dropping-particle":"","parse-names":false,"suffix":""},{"dropping-particle":"","family":"Miao","given":"Xinxin","non-dropping-particle":"","parse-names":false,"suffix":""},{"dropping-particle":"","family":"Liu","given":"Yu","non-dropping-particle":"","parse-names":false,"suffix":""},{"dropping-particle":"","family":"Yu","given":"Fen","non-dropping-particle":"","parse-names":false,"suffix":""},{"dropping-particle":"","family":"Xin","given":"Hongbo","non-dropping-particle":"","parse-names":f</w:instrText>
      </w:r>
      <w:r w:rsidR="00BF34A6" w:rsidRPr="009F7F88">
        <w:rPr>
          <w:rFonts w:hint="eastAsia"/>
          <w:color w:val="000000" w:themeColor="text1"/>
        </w:rPr>
        <w:instrText>alse,"suffix":""},{"dropping-particle":"","family":"Wang","given":"Xiaolei","non-dropping-particle":"","parse-names":false,"suffix":""}],"container-title":"Biomaterials Science","id":"ITEM-1","issue":"9","issued":{"date-parts":[["2018"]]},"note":"</w:instrText>
      </w:r>
      <w:r w:rsidR="00BF34A6" w:rsidRPr="009F7F88">
        <w:rPr>
          <w:rFonts w:hint="eastAsia"/>
          <w:color w:val="000000" w:themeColor="text1"/>
        </w:rPr>
        <w:instrText>暂不统计，</w:instrText>
      </w:r>
      <w:r w:rsidR="00BF34A6" w:rsidRPr="009F7F88">
        <w:rPr>
          <w:rFonts w:hint="eastAsia"/>
          <w:color w:val="000000" w:themeColor="text1"/>
        </w:rPr>
        <w:instrText>\n</w:instrText>
      </w:r>
      <w:r w:rsidR="00BF34A6" w:rsidRPr="009F7F88">
        <w:rPr>
          <w:rFonts w:hint="eastAsia"/>
          <w:color w:val="000000" w:themeColor="text1"/>
        </w:rPr>
        <w:instrText>气凝胶非打印制备，</w:instrText>
      </w:r>
      <w:r w:rsidR="00BF34A6" w:rsidRPr="009F7F88">
        <w:rPr>
          <w:rFonts w:hint="eastAsia"/>
          <w:color w:val="000000" w:themeColor="text1"/>
        </w:rPr>
        <w:instrText>\n3D</w:instrText>
      </w:r>
      <w:r w:rsidR="00BF34A6" w:rsidRPr="009F7F88">
        <w:rPr>
          <w:rFonts w:hint="eastAsia"/>
          <w:color w:val="000000" w:themeColor="text1"/>
        </w:rPr>
        <w:instrText>打印的是其他东西，之后把气凝胶放进去</w:instrText>
      </w:r>
      <w:r w:rsidR="00BF34A6" w:rsidRPr="009F7F88">
        <w:rPr>
          <w:rFonts w:hint="eastAsia"/>
          <w:color w:val="000000" w:themeColor="text1"/>
        </w:rPr>
        <w:instrText>\n</w:instrText>
      </w:r>
      <w:r w:rsidR="00BF34A6" w:rsidRPr="009F7F88">
        <w:rPr>
          <w:rFonts w:hint="eastAsia"/>
          <w:color w:val="000000" w:themeColor="text1"/>
        </w:rPr>
        <w:instrText>原料芹菜，水热处理，冷冻干燥，负载银，辅以</w:instrText>
      </w:r>
      <w:r w:rsidR="00BF34A6" w:rsidRPr="009F7F88">
        <w:rPr>
          <w:rFonts w:hint="eastAsia"/>
          <w:color w:val="000000" w:themeColor="text1"/>
        </w:rPr>
        <w:instrText>3D</w:instrText>
      </w:r>
      <w:r w:rsidR="00BF34A6" w:rsidRPr="009F7F88">
        <w:rPr>
          <w:rFonts w:hint="eastAsia"/>
          <w:color w:val="000000" w:themeColor="text1"/>
        </w:rPr>
        <w:instrText>打印制备可穿戴环</w:instrText>
      </w:r>
      <w:r w:rsidR="00BF34A6" w:rsidRPr="009F7F88">
        <w:rPr>
          <w:rFonts w:hint="eastAsia"/>
          <w:color w:val="000000" w:themeColor="text1"/>
        </w:rPr>
        <w:instrText xml:space="preserve">\nSilver nanowire net knitted anisotropic aerogel </w:instrText>
      </w:r>
      <w:r w:rsidR="00BF34A6" w:rsidRPr="009F7F88">
        <w:rPr>
          <w:rFonts w:hint="eastAsia"/>
          <w:color w:val="000000" w:themeColor="text1"/>
        </w:rPr>
        <w:instrText>银纳米线网状编织各向异性气凝胶</w:instrText>
      </w:r>
      <w:r w:rsidR="00BF34A6" w:rsidRPr="009F7F88">
        <w:rPr>
          <w:rFonts w:hint="eastAsia"/>
          <w:color w:val="000000" w:themeColor="text1"/>
        </w:rPr>
        <w:instrText>\nultralight and sensitive physiological activity monitor</w:instrText>
      </w:r>
      <w:r w:rsidR="00BF34A6" w:rsidRPr="009F7F88">
        <w:rPr>
          <w:rFonts w:hint="eastAsia"/>
          <w:color w:val="000000" w:themeColor="text1"/>
        </w:rPr>
        <w:instrText>可作为超轻灵敏的生理活性监测仪</w:instrText>
      </w:r>
      <w:r w:rsidR="00BF34A6" w:rsidRPr="009F7F88">
        <w:rPr>
          <w:rFonts w:hint="eastAsia"/>
          <w:color w:val="000000" w:themeColor="text1"/>
        </w:rPr>
        <w:instrText>","page":"2312-2315","publisher":"Royal Society of Chem</w:instrText>
      </w:r>
      <w:r w:rsidR="00BF34A6" w:rsidRPr="009F7F88">
        <w:rPr>
          <w:color w:val="000000" w:themeColor="text1"/>
        </w:rPr>
        <w:instrText>istry","title":"Silver nanowire net knitted anisotropic aerogel as an ultralight and sensitive physiological activity monitor","type":"article-journal","volume":"6"},"uris":["http://www.mendeley.com/documents/?uuid=323e92e7-f452-42ec-bfa6-d666c1476f40"]}],"mendeley":{"formattedCitation":"&lt;sup&gt;92&lt;/sup&gt;","plainTextFormattedCitation":"92","previouslyFormattedCitation":"&lt;sup&gt;92&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92</w:t>
      </w:r>
      <w:r w:rsidRPr="009F7F88">
        <w:rPr>
          <w:color w:val="000000" w:themeColor="text1"/>
        </w:rPr>
        <w:fldChar w:fldCharType="end"/>
      </w:r>
      <w:r w:rsidRPr="009F7F88">
        <w:rPr>
          <w:color w:val="000000" w:themeColor="text1"/>
        </w:rPr>
        <w:t xml:space="preserve"> CNTs,</w:t>
      </w:r>
      <w:r w:rsidRPr="009F7F88">
        <w:rPr>
          <w:color w:val="000000" w:themeColor="text1"/>
        </w:rPr>
        <w:fldChar w:fldCharType="begin" w:fldLock="1"/>
      </w:r>
      <w:r w:rsidR="00BF34A6" w:rsidRPr="009F7F88">
        <w:rPr>
          <w:color w:val="000000" w:themeColor="text1"/>
        </w:rPr>
        <w:instrText>ADDIN CSL_CITATION {"citationItems":[{"id":"ITEM-1","itemData":{"DOI":"10.1002/adma.201502682","ISSN":"15214095","abstract":"3D architectures constructed from a tubular graphene network can withstand repeated &gt;95% compression cycling without damage. Aided by intertubular covalent bonding, this material takes full advantage of the graphene tube's unique attributes, including complete pre- and post-buckling elasticity, outstanding electrical conductivity, and extraordinary physicochemical stability. A highly connected tubular graphene will thus be the ultimate, structurally robust, ultrastrong, ultralight material.","author":[{"dropping-particle":"","family":"Bi","given":"Hui","non-dropping-particle":"","parse-names":false,"suffix":""},{"dropping-particle":"","family":"Chen","given":"I. Wei","non-dropping-particle":"","parse-names":false,"suffix":""},{"dropping-particle":"","family":"Lin","given":"Tianquan","non-dropping-particle":"","parse-names":false,"suffix":""},{"dropping-particle":"","family":"Huang",</w:instrText>
      </w:r>
      <w:r w:rsidR="00BF34A6" w:rsidRPr="009F7F88">
        <w:rPr>
          <w:rFonts w:hint="eastAsia"/>
          <w:color w:val="000000" w:themeColor="text1"/>
        </w:rPr>
        <w:instrText>"given":"Fuqiang","non-dropping-particle":"","parse-names":false,"suffix":""}],"container-title":"Advanced Materials","id":"ITEM-1","issue":"39","issued":{"date-parts":[["2015"]]},"note":"</w:instrText>
      </w:r>
      <w:r w:rsidR="00BF34A6" w:rsidRPr="009F7F88">
        <w:rPr>
          <w:rFonts w:hint="eastAsia"/>
          <w:color w:val="000000" w:themeColor="text1"/>
        </w:rPr>
        <w:instrText>非打印。氧化硅气凝胶为模板制备管状石墨烯气凝胶</w:instrText>
      </w:r>
      <w:r w:rsidR="00BF34A6" w:rsidRPr="009F7F88">
        <w:rPr>
          <w:rFonts w:hint="eastAsia"/>
          <w:color w:val="000000" w:themeColor="text1"/>
        </w:rPr>
        <w:instrText xml:space="preserve">","page":"5943-5949","title":"A New Tubular </w:instrText>
      </w:r>
      <w:r w:rsidR="00BF34A6" w:rsidRPr="009F7F88">
        <w:rPr>
          <w:color w:val="000000" w:themeColor="text1"/>
        </w:rPr>
        <w:instrText>Graphene Form of a Tetrahedrally Connected Cellular Structure","type":"article-journal","volume":"27"},"uris":["http://www.mendeley.com/documents/?uuid=b960127e-3f52-4d61-8fd1-2625d2289852"]}],"mendeley":{"formattedCitation":"&lt;sup&gt;37&lt;/sup&gt;","plainTextFormattedCitation":"37","previouslyFormattedCitation":"&lt;sup&gt;37&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37</w:t>
      </w:r>
      <w:r w:rsidRPr="009F7F88">
        <w:rPr>
          <w:color w:val="000000" w:themeColor="text1"/>
        </w:rPr>
        <w:fldChar w:fldCharType="end"/>
      </w:r>
      <w:r w:rsidRPr="009F7F88">
        <w:rPr>
          <w:color w:val="000000" w:themeColor="text1"/>
        </w:rPr>
        <w:t xml:space="preserve"> and cellulose nanofibres,</w:t>
      </w:r>
      <w:r w:rsidRPr="009F7F88">
        <w:rPr>
          <w:color w:val="000000" w:themeColor="text1"/>
        </w:rPr>
        <w:fldChar w:fldCharType="begin" w:fldLock="1"/>
      </w:r>
      <w:r w:rsidR="00BF34A6" w:rsidRPr="009F7F88">
        <w:rPr>
          <w:color w:val="000000" w:themeColor="text1"/>
        </w:rPr>
        <w:instrText>ADDIN CSL_CITATION {"citationItems":[{"id":"ITEM-1","itemData":{"DOI":"10.1016/j.jcis.2018.10.038","ISSN":"10957103","abstract":"In this work, the concentration effect of both nanocellulose and sodium dodecylsulfate (SDS) on the fabrication of a super light 3D hierarchical framework adsorbent nanocellulose aerogel foam (NAF) is exploited through a high speed mechanical foaming and solvent-free method by adding SDS. The results show that the optimal concentration of nanocellulose and SDS for preparation of this 3D NAF/SDS is 0.4 and 0.2 wt%, accordingly. By utilizing unique gridding framework of NAF/SDS, a low density of 1.50 mg cm−3 and high adsorption capacity of 206.79, 194.75 and 145.20 g g−1 towards cyclohexane, ethyl acetate, and vacuum pump oil, accordingly, are achieved in the as-prepared NAF/SDS, which is much higher than that of conventional nanocellulose aerogel (NA) (52.07, 81.12 and 34.52 g g−1, respectively). The results illustrate that this NAF/SDS is a promising candidate for preparing 3D hierarchical network structure from natural polymer cellulose in an environmental control for oil adsorption.","author":[{"dropping-particle":"","family":"Zhang","given":"Hongyuan","non-dropping-particle":"","parse-names":false,"suffix":""},{"dropping-particle":"","family":"Lyu","given":"Shangyun","non-dropping-particle":"","parse-names":false,"suffix":""},{"dropping-particle":"","family":"Zhou","given":"Xiaomin","non-dropping-particle":"","parse-names":false,"suffix":""},{"dropping-particle":"","family":"Gu","given":"Hongbo","non-dropping-particle":"","parse-names":false,"suffix":""},{"dropping-particle":"","family":"Ma","given":"Chao","non-dropping-particle":"","parse-names":false,"suffix":""},{"dropping-particle":"","family":"Wang","given":"Chunhui","non-dropping-particle":"","parse-names":false,"suffix":""},{"dropping-particle":"","family":"Ding","given":"Tao","non-dropping-particle":"","parse-names":false,"suffix":""},{"dropping-particle":"","family":"Shao","given":"Qian","non-dropping-particle":"","parse-names":false,"suffix":""},{"dropping-particle":"","family":"Liu","given":"Hu","non-dropping-particle":"","parse-names":false,"suffix":""},{"dropping-particle":"","family":"Guo","given":"Zhanhu","non-dropping-particle":"","parse-names":false,"suffix":""}],"container-title":"Journal of Colloid and Interface Science","id":"ITEM-1","issued":{"date-parts":[["2019"]]},"page":"245-251","publisher":"Elsevier Inc.","title":"Super light 3D hierarchical nanocellulose aerogel foam with superior oil adsorption","type":"article-journal","volume":"536"},"uris":["http://www.mendeley.com/documents/?uuid=78d33f27-d8fe-45f1-8a15-1b1adfd2f0de"]}],"mendeley":{"formattedCitation":"&lt;sup&gt;93&lt;/sup&gt;","plainTextFormattedCitation":"93","previouslyFormattedCitation":"&lt;sup&gt;93&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93</w:t>
      </w:r>
      <w:r w:rsidRPr="009F7F88">
        <w:rPr>
          <w:color w:val="000000" w:themeColor="text1"/>
        </w:rPr>
        <w:fldChar w:fldCharType="end"/>
      </w:r>
      <w:r w:rsidRPr="009F7F88">
        <w:rPr>
          <w:color w:val="000000" w:themeColor="text1"/>
        </w:rPr>
        <w:t xml:space="preserve"> as well as </w:t>
      </w:r>
      <w:r w:rsidR="00CB173A" w:rsidRPr="009F7F88">
        <w:rPr>
          <w:color w:val="000000" w:themeColor="text1"/>
        </w:rPr>
        <w:t>2D</w:t>
      </w:r>
      <w:r w:rsidRPr="009F7F88">
        <w:rPr>
          <w:color w:val="000000" w:themeColor="text1"/>
        </w:rPr>
        <w:t xml:space="preserve"> graphene sheets,</w:t>
      </w:r>
      <w:r w:rsidRPr="009F7F88">
        <w:rPr>
          <w:color w:val="000000" w:themeColor="text1"/>
        </w:rPr>
        <w:fldChar w:fldCharType="begin" w:fldLock="1"/>
      </w:r>
      <w:r w:rsidR="00BF34A6" w:rsidRPr="009F7F88">
        <w:rPr>
          <w:color w:val="000000" w:themeColor="text1"/>
        </w:rPr>
        <w:instrText>ADDIN CSL_CITATION {"citationItems":[{"id":"ITEM-1","itemData":{"DOI":"10.1002/adfm.201901917","ISSN":"1616-301X","abstract":"Highly compressible graphene-based monoliths with excellent mechanical, electrical, and thermal properties hold great potential as multifunctional structural materials to realize the targets of energy-efficiency, comfort, and safety for buildings, vehicles, aircrafts, etc. Unfortunately, the ultralow mechanical strength and limited macroscale have hampered their practical applications. Herein, ultrastrong superelastic graphene aerogel with infinite macroscale is obtained by a facile wet-press assembly strategy based on the novel superplastic air-dryable graphene hydrogel (SAGH). The SAGH with isotropic, open-cell, and highly porous microstructure is carefully designed by a dual-template sol–gel method. Countless SAGH “bricks” can be assembled together orderly by press to form the strongly combined wet-press assembled graphene aerogel (WAGA) “wall” after air-drying. The WAGA with highly oriented, dense, multiple-arch microstructure possesses arbitrary macroscale, outstanding compressive strength (47 MPa, over 10 times higher than the best ever reported), super elasticity (&gt;97% strain), and high conductivity (378 S m−1). The strong adhesion is attributed to the tightly face-to-face contacted graphene interfaces caused by wet-press and air-drying. The WAGAs prove to be excellent multifunctional structural materials in the fields of high pressure/strain sensor, tunable mechanical energy absorber, high-performance fire-resistance, and thermal insulation. This facile strategy is easily extended to fabricate other similar metamaterials.","author":[{"dropping-particle":"","family":"Yang","given":"Hongsheng","non-dropping-particle":"","parse-names":false,"suffix":""},{"dropping-particle":"","family":"Li","given":"Zengling","non-dropping-particle":"","parse-names":false,"suffix":""},{"dropping-particle":"","family":"Sun","given":"Guoqiang","non-dropping-particle":"","parse-names":false,"suffix":""},{"dropping-particle":"","family":"Jin","given":"Xuting","non-dropping-particle":"","parse-names":false,"suffix":""},{"dropping-particle":"","family":"Lu","given":"Bing","non-dropping-particle":"","parse-names":false,"suffix":""},{"dropping-particle":"","family":"Zhang","given":"Panpan","non-dropping-particle":"","parse-names":false,"suffix":""},{"dropping-particle":"","family":"Lin","given":"Tengyu","non-dropping-particle":"","parse-names":false,"suffix":""},{"dropping-particle":"","family":"Qu","given":"Liangti","non-dropping-particle":"","parse-names":false,"suffix":""}],"container-title":"Advanced Functional Materials","id":"ITEM-1","issue":"26","issued":{"date-parts":[["2019"]]},"page":"1901917","publisher":"Wiley-VCH Verlag","title":"Superpla</w:instrText>
      </w:r>
      <w:r w:rsidR="00BF34A6" w:rsidRPr="009F7F88">
        <w:rPr>
          <w:rFonts w:hint="eastAsia"/>
          <w:color w:val="000000" w:themeColor="text1"/>
        </w:rPr>
        <w:instrText>stic Air</w:instrText>
      </w:r>
      <w:r w:rsidR="00BF34A6" w:rsidRPr="009F7F88">
        <w:rPr>
          <w:rFonts w:hint="eastAsia"/>
          <w:color w:val="000000" w:themeColor="text1"/>
        </w:rPr>
        <w:instrText>‐</w:instrText>
      </w:r>
      <w:r w:rsidR="00BF34A6" w:rsidRPr="009F7F88">
        <w:rPr>
          <w:rFonts w:hint="eastAsia"/>
          <w:color w:val="000000" w:themeColor="text1"/>
        </w:rPr>
        <w:instrText>Dryable Graphene Hydrogels for Wet</w:instrText>
      </w:r>
      <w:r w:rsidR="00BF34A6" w:rsidRPr="009F7F88">
        <w:rPr>
          <w:rFonts w:hint="eastAsia"/>
          <w:color w:val="000000" w:themeColor="text1"/>
        </w:rPr>
        <w:instrText>‐</w:instrText>
      </w:r>
      <w:r w:rsidR="00BF34A6" w:rsidRPr="009F7F88">
        <w:rPr>
          <w:rFonts w:hint="eastAsia"/>
          <w:color w:val="000000" w:themeColor="text1"/>
        </w:rPr>
        <w:instrText>Press Assembly of Ultrastrong Superelastic Aerogels with Infinite Macroscale","type":"article-journal","volume":"29"},"uris":["http://www.mendeley.com/documents/?uuid=71903d0e-8dcc-388f-a50a-632d2606bd3b"]}],"me</w:instrText>
      </w:r>
      <w:r w:rsidR="00BF34A6" w:rsidRPr="009F7F88">
        <w:rPr>
          <w:color w:val="000000" w:themeColor="text1"/>
        </w:rPr>
        <w:instrText>ndeley":{"formattedCitation":"&lt;sup&gt;94&lt;/sup&gt;","plainTextFormattedCitation":"94","previouslyFormattedCitation":"&lt;sup&gt;9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94</w:t>
      </w:r>
      <w:r w:rsidRPr="009F7F88">
        <w:rPr>
          <w:color w:val="000000" w:themeColor="text1"/>
        </w:rPr>
        <w:fldChar w:fldCharType="end"/>
      </w:r>
      <w:r w:rsidRPr="009F7F88">
        <w:rPr>
          <w:color w:val="000000" w:themeColor="text1"/>
        </w:rPr>
        <w:t xml:space="preserve"> and M</w:t>
      </w:r>
      <w:r w:rsidR="004D621F" w:rsidRPr="009F7F88">
        <w:rPr>
          <w:color w:val="000000" w:themeColor="text1"/>
        </w:rPr>
        <w:t>X</w:t>
      </w:r>
      <w:r w:rsidRPr="009F7F88">
        <w:rPr>
          <w:color w:val="000000" w:themeColor="text1"/>
        </w:rPr>
        <w:t>ene.</w:t>
      </w:r>
      <w:r w:rsidRPr="009F7F88">
        <w:rPr>
          <w:color w:val="000000" w:themeColor="text1"/>
        </w:rPr>
        <w:fldChar w:fldCharType="begin" w:fldLock="1"/>
      </w:r>
      <w:r w:rsidR="00BF34A6" w:rsidRPr="009F7F88">
        <w:rPr>
          <w:color w:val="000000" w:themeColor="text1"/>
        </w:rPr>
        <w:instrText>ADDIN CSL_CITATION {"citationItems":[{"id":"ITEM-1","itemData":{"DOI":"10.1002/anie.201808714","ISSN":"15213773","abstract":"Li metal is considered to be an ultimate anode for metal batteries owing to its extremely high theoretical capacity and lowest potential. However, numerous issues such as short lifespan and infinite volume expansion caused by the dendrite growth during Li plating/stripping hinder its practical usage. These challenges become more grievous under high current densities. Herein, 3D porous MXene aerogels are proposed as scaffolds for high-rate Li metal anodes using Ti 3 C 2 as an example. With high metallic electron conductivity, fast Li ion transport capability, and abundant Li nucleation sites, such scaffolds could deliver high cycling stability and low overpotential at current density up to 10 mA cm −2 . High rate performance is also demonstrated in full cells with LiFePO 4 as cathodes. This work provides a new type of scaffolds for Li metal anodes and paves the way for the application of non-graphene 2D materials toward high energy density Li metal batteries.","author":[{"dropping-particle":"","family":"Zhang","given":"Xinyue","non-dropping-particle":"","parse-names":false,"suffix":""},{"dropping-particle":"","family":"Lv","given":"Ruijing","non-dropping-particle":"","parse-names":false,"suffix":""},{"dropping-particle":"","family":"Wang","given":"Aoxuan","non-dropping-particle":"","parse-names":false,"suffix":""},{"dropping-particle":"","family":"Guo","given":"Wenqing","non-dropping-particle":"","parse-names":false,"suffix":""},{"dropping-particle":"","family":"Liu","given":"Xingjiang","non-dropping-particle":"","parse-names":false,"suffix":""},{"dropping-particle":"","family":"Luo","given":"Jiayan","non-dropping-particle":"","parse-names":false,"suffix":""}],"container-title":"Angewandte Chemie - International Edition","id":"ITEM-1","issue":"46","issued":{"date-parts":[["2018"]]},"page":"15028-15033","publisher":"Wiley-VCH Verlag","title":"MXene Aerogel Scaffolds for High-Rate Lithium Metal Anodes","type":"article-journal","volume":"57"},"uris":["http://www.mendeley.com/documents/?uuid=3348c1ef-ef86-3301-9b9f-8b10d67c5214"]}],"mendeley":{"formattedCitation":"&lt;sup&gt;59&lt;/sup&gt;","plainTextFormattedCitation":"59","previouslyFormattedCitation":"&lt;sup&gt;5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59</w:t>
      </w:r>
      <w:r w:rsidRPr="009F7F88">
        <w:rPr>
          <w:color w:val="000000" w:themeColor="text1"/>
        </w:rPr>
        <w:fldChar w:fldCharType="end"/>
      </w:r>
      <w:r w:rsidRPr="009F7F88">
        <w:rPr>
          <w:color w:val="000000" w:themeColor="text1"/>
        </w:rPr>
        <w:t xml:space="preserve"> The dispersions of these nanomaterials can be broadly considered as colloids, either through steric or charge-stabilisation. Their specific gelation strategies have been summarized in detail in Ref. </w:t>
      </w:r>
      <w:r w:rsidRPr="009F7F88">
        <w:rPr>
          <w:color w:val="000000" w:themeColor="text1"/>
        </w:rPr>
        <w:fldChar w:fldCharType="begin" w:fldLock="1"/>
      </w:r>
      <w:r w:rsidR="00BF34A6" w:rsidRPr="009F7F88">
        <w:rPr>
          <w:color w:val="000000" w:themeColor="text1"/>
        </w:rPr>
        <w:instrText>ADDIN CSL_CITATION {"citationItems":[{"id":"ITEM-1","itemData":{"DOI":"10.1016/j.nantod.2019.100827","ISSN":"1878044X","abstract":"Nanoparticle-based aerogels are one of the few examples of 3-dimensional nanoparticle assemblies that can achieve macroscopic sizes while fully retaining the size-specific properties of the initial nanobuilding blocks. A typical synthesis involves three main steps: i) Preparation of a stable dispersion containing all the building blocks with the desired composition, size, shape and crystallinity, ii) controlled destabilization of the dispersion into a gel, and iii) drying of the gels under preservation of the 3-dimensional nanoparticle architecture. In this review, we focus on the first two steps. We discuss the stability of colloidal dispersions, offering an overview of the different interparticle forces and how they can experimentally be modulated. In the next section, we discuss the gelation process in its entirety, including gelation mechanisms, and, most importantly, how it can rationally be controlled under consideration of the interparticle forces in the dispersion. Finally, the review concludes with an overview of the synthesis pathways to nanoparticle-based aerogels, divided into the gelation of sterically and charge-stabilized particles.","author":[{"dropping-particle":"","family":"Matter","given":"Fabian","non-dropping-particle":"","parse-names":false,"suffix":""},{"dropping-particle":"","family":"Luna","given":"Ana Laura","non-dropping-particle":"","parse-names":false,"suffix":""},{"dropping-particle":"","family":"Niederberger","given":"Markus","non-dropping-particle":"","parse-names":false,"suffix":""}],"container-title":"Nano Today","id":"ITEM-1","issued":{"date-parts":[["2020"]]},"page":"100827","title":"From colloidal dispersions to aerogels: How to master nanoparticle gelation","type":"article-journal","volume":"30"},"uris":["http://www.mendeley.com/documents/?uuid=a7f9f653-d1eb-3f52-b974-3d1968f6b12a"]}],"mendeley":{"formattedCitation":"&lt;sup&gt;71&lt;/sup&gt;","plainTextFormattedCitation":"71","previouslyFormattedCitation":"&lt;sup&gt;7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rPr>
        <w:t>71</w:t>
      </w:r>
      <w:r w:rsidRPr="009F7F88">
        <w:rPr>
          <w:color w:val="000000" w:themeColor="text1"/>
        </w:rPr>
        <w:fldChar w:fldCharType="end"/>
      </w:r>
      <w:r w:rsidRPr="009F7F88">
        <w:rPr>
          <w:color w:val="000000" w:themeColor="text1"/>
        </w:rPr>
        <w:t>. The 3</w:t>
      </w:r>
      <w:r w:rsidR="00CB173A" w:rsidRPr="009F7F88">
        <w:rPr>
          <w:color w:val="000000" w:themeColor="text1"/>
        </w:rPr>
        <w:t>D</w:t>
      </w:r>
      <w:r w:rsidRPr="009F7F88">
        <w:rPr>
          <w:color w:val="000000" w:themeColor="text1"/>
        </w:rPr>
        <w:t xml:space="preserve"> network structure from these materials is formed by physical or chemical cross-linking. The colloidal dispersion method is </w:t>
      </w:r>
      <w:r w:rsidR="001D5AC8" w:rsidRPr="009F7F88">
        <w:rPr>
          <w:color w:val="000000" w:themeColor="text1"/>
        </w:rPr>
        <w:t xml:space="preserve">not </w:t>
      </w:r>
      <w:r w:rsidRPr="009F7F88">
        <w:rPr>
          <w:color w:val="000000" w:themeColor="text1"/>
        </w:rPr>
        <w:t xml:space="preserve">limited to sol-gel chemical reactions, greatly expanding the types of aerogels that can be produced. During the preparation of the gel, the gelation time and density, particle size, pore size and other performance parameters of the final aerogels can </w:t>
      </w:r>
      <w:r w:rsidR="001D5AC8" w:rsidRPr="009F7F88">
        <w:rPr>
          <w:color w:val="000000" w:themeColor="text1"/>
        </w:rPr>
        <w:t xml:space="preserve">also </w:t>
      </w:r>
      <w:r w:rsidRPr="009F7F88">
        <w:rPr>
          <w:color w:val="000000" w:themeColor="text1"/>
        </w:rPr>
        <w:t xml:space="preserve">be controlled by adjusting a range of process parameters, such as </w:t>
      </w:r>
      <w:r w:rsidR="00AA1627" w:rsidRPr="009F7F88">
        <w:rPr>
          <w:color w:val="000000" w:themeColor="text1"/>
        </w:rPr>
        <w:t xml:space="preserve">the </w:t>
      </w:r>
      <w:r w:rsidRPr="009F7F88">
        <w:rPr>
          <w:color w:val="000000" w:themeColor="text1"/>
        </w:rPr>
        <w:t>concentration of the starting nanomaterial, the type and concentration of catalysts, as well as processing temperature</w:t>
      </w:r>
      <w:r w:rsidR="001D5AC8" w:rsidRPr="009F7F88">
        <w:rPr>
          <w:color w:val="000000" w:themeColor="text1"/>
        </w:rPr>
        <w:t xml:space="preserve">, making it a highly adaptable </w:t>
      </w:r>
      <w:r w:rsidR="00A370A0" w:rsidRPr="009F7F88">
        <w:rPr>
          <w:color w:val="000000" w:themeColor="text1"/>
        </w:rPr>
        <w:t xml:space="preserve">fabrication </w:t>
      </w:r>
      <w:r w:rsidR="001D5AC8" w:rsidRPr="009F7F88">
        <w:rPr>
          <w:color w:val="000000" w:themeColor="text1"/>
        </w:rPr>
        <w:t>approach</w:t>
      </w:r>
      <w:r w:rsidRPr="009F7F88">
        <w:rPr>
          <w:color w:val="000000" w:themeColor="text1"/>
        </w:rPr>
        <w:t>.</w:t>
      </w:r>
      <w:r w:rsidRPr="009F7F88">
        <w:rPr>
          <w:color w:val="000000" w:themeColor="text1"/>
        </w:rPr>
        <w:fldChar w:fldCharType="begin" w:fldLock="1"/>
      </w:r>
      <w:r w:rsidR="00BF34A6" w:rsidRPr="009F7F88">
        <w:rPr>
          <w:color w:val="000000" w:themeColor="text1"/>
        </w:rPr>
        <w:instrText>ADDIN CSL_CITATION {"citationItems":[{"id":"ITEM-1","itemData":{"DOI":"10.1016/j.cis.2020.102101","ISSN":"00018686","abstract":"Conventional silica-based aerogels are among the most promising materials considering their special properties, such as extremely low thermal conductivity (~15 mW/mK) and low-density (</w:instrText>
      </w:r>
      <w:r w:rsidR="00BF34A6" w:rsidRPr="009F7F88">
        <w:rPr>
          <w:rFonts w:ascii="Cambria Math" w:hAnsi="Cambria Math" w:cs="Cambria Math"/>
          <w:color w:val="000000" w:themeColor="text1"/>
        </w:rPr>
        <w:instrText>∼</w:instrText>
      </w:r>
      <w:r w:rsidR="00BF34A6" w:rsidRPr="009F7F88">
        <w:rPr>
          <w:color w:val="000000" w:themeColor="text1"/>
        </w:rPr>
        <w:instrText>0.003–0.5 g.cm−3) as well as high surface area (500–1200 m2. g−1). However, they have relatively low mechanical properties and entail extensive and energy-consuming processing steps. Silica-based aerogels are mostly fragile and possess minimal mechanical properties as well as a long processing procedure which hinders their application range. The key point in improving the mechanical properties of such a material is to increase the connectivity in the aerogel backbone. Several methods of mechanical improvement of silica-based aerogels have been explored by researchers such as (i) use of flexible silica precursors in silica gel backbone, (ii) surface-crosslinking of silica particles with a polymer, (iii) prolonged aging step in different solutions, (iv) distribution of flexible nanofillers into the silica solution prior to gelation, and, most recently, (v) polymerizing the silica precursor prior to gelation. The polymerized silica precursor, as in the most recent approach, can be gelled either by binodal decomposition (nucleation and growth), resulting in a particulate structure, or by spinodal decomposition, resulting in a non-particulate structure. By optimizing the material composition and processing conditions of materials, the aerogel can be tailored with different functional capabilities. This review paper presents a literature survey of precursor modification toward increased connectivity in the backbone, and the synthesis of inorganic and hybrid systems containing siloxane in the backbone of the silica-based aerogels and its composite version with carbon nanofillers. This review also explains the novel properties and applications of these material systems in a wide area. The relationship among the materials-processing-structure-properties in these kinds of aerogels is the most important factor in the development of aerogel products with given morphologies (particulate, fiber-like, or non-particulate) and their resultant properties. This approach to advancing precursor systems leads to the next-generation, multifunctional silica-based aerogel materials.","author":[{"dropping-particle":"","family":"Karamikamkar","given":"Solmaz","non-dropping-particle":"","parse-names":false,"suffix":""},{"dropping-particle":"","family":"Naguib","given":"Hani E.","non-dropping-particle":"","parse-names":false,"suffix":""},{"dropping-particle":"","family":"Park","given":"Chul B.","non-dropping-particle":"","parse-names":false,"suffix":""}],"container-title":"Advances in Colloid and Interface Science","id":"ITEM-1","issued":{"date-parts":[["2020"]]},"page":"102101","publisher":"Elsevier B.V.","title":"Advances in precursor system for silica-based aerogel production toward improved mechanical properties, customized morphology, and multifunctionality: A review","type":"article-journal","volume":"276"},"uris":["http://www.mendeley.com/documents/?uuid=77da5dd5-153b-3414-9bf5-d56b29553cf8"]}],"mendeley":{"formattedCitation":"&lt;sup&gt;84&lt;/sup&gt;","plainTextFormattedCitation":"84","previouslyFormattedCitation":"&lt;sup&gt;8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lang w:eastAsia="zh-CN"/>
        </w:rPr>
        <w:t>84</w:t>
      </w:r>
      <w:r w:rsidRPr="009F7F88">
        <w:rPr>
          <w:color w:val="000000" w:themeColor="text1"/>
        </w:rPr>
        <w:fldChar w:fldCharType="end"/>
      </w:r>
      <w:bookmarkEnd w:id="15"/>
    </w:p>
    <w:p w14:paraId="310D05E7" w14:textId="217A507E" w:rsidR="004D0698" w:rsidRPr="009F7F88" w:rsidRDefault="00401846" w:rsidP="004D0698">
      <w:pPr>
        <w:pStyle w:val="RSCB02ArticleText"/>
        <w:ind w:firstLine="196"/>
        <w:rPr>
          <w:color w:val="000000" w:themeColor="text1"/>
          <w:lang w:eastAsia="zh-CN"/>
        </w:rPr>
      </w:pPr>
      <w:r w:rsidRPr="009F7F88">
        <w:rPr>
          <w:rStyle w:val="RSCB08CHeadingIn-lineChar"/>
          <w:color w:val="000000" w:themeColor="text1"/>
          <w:lang w:eastAsia="zh-CN"/>
        </w:rPr>
        <w:t>2.2.2 Drying process.</w:t>
      </w:r>
      <w:r w:rsidRPr="009F7F88">
        <w:rPr>
          <w:color w:val="000000" w:themeColor="text1"/>
          <w:lang w:eastAsia="zh-CN"/>
        </w:rPr>
        <w:t xml:space="preserve"> </w:t>
      </w:r>
      <w:r w:rsidR="004D0698" w:rsidRPr="009F7F88">
        <w:rPr>
          <w:color w:val="000000" w:themeColor="text1"/>
          <w:lang w:eastAsia="zh-CN"/>
        </w:rPr>
        <w:t xml:space="preserve">For the drying of the wet gel, it is necessary to </w:t>
      </w:r>
      <w:r w:rsidR="00FA46C2" w:rsidRPr="009F7F88">
        <w:rPr>
          <w:color w:val="000000" w:themeColor="text1"/>
          <w:lang w:eastAsia="zh-CN"/>
        </w:rPr>
        <w:t>reduc</w:t>
      </w:r>
      <w:r w:rsidR="004D0698" w:rsidRPr="009F7F88">
        <w:rPr>
          <w:color w:val="000000" w:themeColor="text1"/>
          <w:lang w:eastAsia="zh-CN"/>
        </w:rPr>
        <w:t>e the surface tension which otherwise may shrink or damage the gel structure. There are three main drying methods: supercritical drying, freeze drying, and ambient drying, with corresponding phase change processes being liquid-</w:t>
      </w:r>
      <w:r w:rsidR="004D0698" w:rsidRPr="009F7F88">
        <w:rPr>
          <w:color w:val="000000" w:themeColor="text1"/>
          <w:lang w:eastAsia="zh-CN"/>
        </w:rPr>
        <w:t>supercritical fluid-gas, liquid-solid-gas, and liquid-gas, respectively.</w:t>
      </w:r>
    </w:p>
    <w:p w14:paraId="1C7DC8E3" w14:textId="0132E808" w:rsidR="004D0698" w:rsidRPr="009F7F88" w:rsidRDefault="004D0698" w:rsidP="004D0698">
      <w:pPr>
        <w:pStyle w:val="RSCB02ArticleText"/>
        <w:ind w:firstLine="196"/>
        <w:rPr>
          <w:color w:val="000000" w:themeColor="text1"/>
        </w:rPr>
      </w:pPr>
      <w:r w:rsidRPr="009F7F88">
        <w:rPr>
          <w:color w:val="000000" w:themeColor="text1"/>
          <w:lang w:eastAsia="zh-CN"/>
        </w:rPr>
        <w:t>Aerogels were first invented through supercritical drying in the 1930s.</w:t>
      </w:r>
      <w:r w:rsidRPr="009F7F88">
        <w:rPr>
          <w:color w:val="000000" w:themeColor="text1"/>
        </w:rPr>
        <w:fldChar w:fldCharType="begin" w:fldLock="1"/>
      </w:r>
      <w:r w:rsidR="00BF34A6" w:rsidRPr="009F7F88">
        <w:rPr>
          <w:color w:val="000000" w:themeColor="text1"/>
          <w:lang w:eastAsia="zh-CN"/>
        </w:rPr>
        <w:instrText>ADDIN CSL_CITATION {"citationItems":[{"id":"ITEM-1","itemData":{"DOI":"10.1038/127741a0","ISSN":"00280836","abstract":"Coherent Expanded Aerogels and Jellies. THE continuity of the liquid permeating jellies is demonstrated by diffusion, syneresis, and ultrafiltration, and the fact that the liquid may be replaced by other liquids of very diverse character indicates clearly that the gel structure may be independent of the liquid in which it is bathed. Hitherto the attempt to remove the liquid by evaporation has resulted in shrinkage so great that the effect upon the structure may be profound. Mr. Charles Learned and I, with the kindly assistance and advice of Prof. J. W. McBain, undertook to test the hypothesis that the liquid in a jelly can be replaced by a gas with little or no shrinkage. Our efforts have met with complete success. The procedure that we have adopted is as follows : The jelly is first formed in a suitable liquid in dilute form. The liquid is then replaced by another which does not dissolve the structure and has a reasonably low critical temperature. Alcohol has proved quite satisfactory for most of the inorganic gels, ether has advantages in the case of easily reduced substances, and propane was used for all of the organic jellies. In making the replacement, it is necessary that each liquid used be completely miscible with both that which precedes and that which follows it. For example, water may be replaced by alcohol and then by ether. Mere evaporation would inevitably cause shrinkage. However, the jelly is placed in a closed autoclave with an excess of liquid and the temperature is raised above the critical temperature of the liquid, while the pressure is maintained at all times at or above the vapour pressure, so that no evaporation of liquid can occur and consequently no contraction of the gel can be brought about by capillary forces at its surface. When the critical temperature is passed, the liquid has been converted directly into a permanent gas without discontinuity. The jelly has had no way of knowing that the liquid within its meshes has become a gas. All that remains is to allow the gas to escape, and there is left behind a coherent aerogel of unchanged volume. Silica aerogel with a density so low as 0.1 is very easy to prepare, and we have prepared some with a density of only 0.02. The silica aerogels are highly opalescent, although quite transparent ; they display a glassy fracture and small pieces emit a metallic ring when dropped. So far, we have prepared silica, alumina, nickel tartarate, stannic oxide, tungstic oxide, gelatine, agar, ni…","author":[{"dropping-particle":"","family":"Kistler","given":"S. S.","non-dropping-particle":"","parse-names":false,"suffix":""}],"container-title":"Nature","id":"ITEM-1","issue":"3211","issued":{"date-parts":[["1931"]]},"page":"741","title":"Coherent expanded aerogels and jellies","type":"article-journal","volume":"127"},"uris":["http://www.mendeley.com/documents/?uuid=86822888-2812-3252-803e-929117ede433"]}],"mendeley":{"formattedCitation":"&lt;sup&gt;24&lt;/sup&gt;","plainTextFormattedCitation":"24","previouslyFormattedCitation":"&lt;sup&gt;2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4</w:t>
      </w:r>
      <w:r w:rsidRPr="009F7F88">
        <w:rPr>
          <w:color w:val="000000" w:themeColor="text1"/>
        </w:rPr>
        <w:fldChar w:fldCharType="end"/>
      </w:r>
      <w:r w:rsidRPr="009F7F88">
        <w:rPr>
          <w:color w:val="000000" w:themeColor="text1"/>
        </w:rPr>
        <w:t xml:space="preserve"> Since then, supercritical drying has </w:t>
      </w:r>
      <w:r w:rsidR="00533010" w:rsidRPr="009F7F88">
        <w:rPr>
          <w:color w:val="000000" w:themeColor="text1"/>
        </w:rPr>
        <w:t xml:space="preserve">remained </w:t>
      </w:r>
      <w:r w:rsidRPr="009F7F88">
        <w:rPr>
          <w:color w:val="000000" w:themeColor="text1"/>
        </w:rPr>
        <w:t>the most popular drying method for aerogels. Even the majority of today's industrial production of aerogel thermal insulations still uses CO</w:t>
      </w:r>
      <w:r w:rsidRPr="009F7F88">
        <w:rPr>
          <w:color w:val="000000" w:themeColor="text1"/>
          <w:vertAlign w:val="subscript"/>
        </w:rPr>
        <w:t>2</w:t>
      </w:r>
      <w:r w:rsidRPr="009F7F88">
        <w:rPr>
          <w:color w:val="000000" w:themeColor="text1"/>
        </w:rPr>
        <w:t xml:space="preserve"> supercritical drying.</w:t>
      </w:r>
      <w:r w:rsidRPr="009F7F88">
        <w:rPr>
          <w:color w:val="000000" w:themeColor="text1"/>
        </w:rPr>
        <w:fldChar w:fldCharType="begin" w:fldLock="1"/>
      </w:r>
      <w:r w:rsidR="00BF34A6" w:rsidRPr="009F7F88">
        <w:rPr>
          <w:color w:val="000000" w:themeColor="text1"/>
        </w:rPr>
        <w:instrText>ADDIN CSL_CITATION {"citationItems":[{"id":"ITEM-1","itemData":{"DOI":"10.1007/s10853-016-0514-3","ISSN":"15734803","abstract":"Short (&lt;2.5 mm) cellulose fiber–silica composite aerogels were synthesized by dispersing cellulose fibers in polyethoxydisiloxane-based sol. After in situ gelation, silica phase was hydrophobized with hexamethyldisilazane, and the composites were dried either at ambient pressure or with supercritical (sc) CO2. Fiber concentration was varied from 0 to 25 wt% (corresponding to 0–2.1 vol%) of the final dried composite. Preformed cellulosic fiber network preserved the monolithic shape of the silica-based composites during ambient drying. At room conditions, thermal conductivities were 0.015 ± 0.001 W/(m K) for sc-dried aerogels and 0.017 ± 0.001 W/(m K) for their ambient-dried counterparts. Materials dried with either method exhibited large specific surface areas, from 570 to 730 m2/g, and SEM analysis did not show significant differences in the global structure of the silica network. Composite aerogels were hydrophobic with water contact angles around 138°. Based on this proof of concept, the same approach was used with a variety of natural and recycled cellulosic fibers also resulting in silica-based monoliths with low thermal conductivities in the 0.016–0.023 W/(m K) range, all produced via ambient drying.","author":[{"dropping-particle":"","family":"Markevicius","given":"Gediminas","non-dropping-particle":"","parse-names":false,"suffix":""},{"dropping-particle":"","family":"Ladj","given":"Rachid","non-dropping-particle":"","parse-names":false,"suffix":""},{"dropping-particle":"","family":"Niemeyer","given":"Philipp","non-dropping-particle":"","parse-names":false,"suffix":""},{"dropping-particle":"","family":"Budtova","given":"Tatiana","non-dropping-particle":"","parse-names":false,"suffix":""},{"dropping-particle":"","family":"Rigacci","given":"Arnaud","non-dropping-particle":"","parse-names":false,"suffix":""}],"container-title":"Journal of Materials Science","id":"ITEM-1","issue":"4","issued":{"date-parts":[["2017"]]},"page":"2210-2221","publisher":"Springer New York LLC","title":"Ambient-dried thermal superinsulating monolithic silica-based aerogels with short cellulosic fibers","type":"article-journal","volume":"52"},"uris":["http://www.mendeley.com/documents/?uuid=2acb9a6c-0c24-3046-b308-5574b17a611e"]}],"mendeley":{"formattedCitation":"&lt;sup&gt;95&lt;/sup&gt;","plainTextFormattedCitation":"95","previouslyFormattedCitation":"&lt;sup&gt;95&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95</w:t>
      </w:r>
      <w:r w:rsidRPr="009F7F88">
        <w:rPr>
          <w:color w:val="000000" w:themeColor="text1"/>
        </w:rPr>
        <w:fldChar w:fldCharType="end"/>
      </w:r>
      <w:r w:rsidRPr="009F7F88">
        <w:rPr>
          <w:color w:val="000000" w:themeColor="text1"/>
        </w:rPr>
        <w:t xml:space="preserve"> After the 1990s, to reduce the cost and increase safety, </w:t>
      </w:r>
      <w:r w:rsidR="006D7738" w:rsidRPr="009F7F88">
        <w:rPr>
          <w:color w:val="000000" w:themeColor="text1"/>
        </w:rPr>
        <w:t xml:space="preserve">an </w:t>
      </w:r>
      <w:r w:rsidRPr="009F7F88">
        <w:rPr>
          <w:color w:val="000000" w:themeColor="text1"/>
        </w:rPr>
        <w:t xml:space="preserve">extensive </w:t>
      </w:r>
      <w:r w:rsidR="006D7738" w:rsidRPr="009F7F88">
        <w:rPr>
          <w:color w:val="000000" w:themeColor="text1"/>
        </w:rPr>
        <w:t xml:space="preserve">level of </w:t>
      </w:r>
      <w:r w:rsidRPr="009F7F88">
        <w:rPr>
          <w:color w:val="000000" w:themeColor="text1"/>
        </w:rPr>
        <w:t>research w</w:t>
      </w:r>
      <w:r w:rsidR="003F7C72" w:rsidRPr="009F7F88">
        <w:rPr>
          <w:color w:val="000000" w:themeColor="text1"/>
          <w:lang w:eastAsia="zh-CN"/>
        </w:rPr>
        <w:t>as</w:t>
      </w:r>
      <w:r w:rsidRPr="009F7F88">
        <w:rPr>
          <w:color w:val="000000" w:themeColor="text1"/>
        </w:rPr>
        <w:t xml:space="preserve"> carried out to introduce ambient drying after solvent </w:t>
      </w:r>
      <w:bookmarkStart w:id="17" w:name="_Hlk48050951"/>
      <w:r w:rsidRPr="009F7F88">
        <w:rPr>
          <w:color w:val="000000" w:themeColor="text1"/>
        </w:rPr>
        <w:t>exchange, network strengthening, and surface modification.</w:t>
      </w:r>
      <w:r w:rsidR="0053493F" w:rsidRPr="009F7F88">
        <w:rPr>
          <w:color w:val="000000" w:themeColor="text1"/>
        </w:rPr>
        <w:fldChar w:fldCharType="begin" w:fldLock="1"/>
      </w:r>
      <w:r w:rsidR="00BF34A6" w:rsidRPr="009F7F88">
        <w:rPr>
          <w:color w:val="000000" w:themeColor="text1"/>
        </w:rPr>
        <w:instrText>ADDIN CSL_CITATION {"citationItems":[{"id":"ITEM-1","itemData":{"DOI":"10.1007/s10971-010-2164-2","ISSN":"09280707","abstract":"Silica aerogels have received much attention in recent years as it has got a wide range of properties like high surface area, low density, high porosity, low dielectric constant, low thermal conductivity. Recently to make aerogels for commercial application ambient pressure drying has been preferred and also a cheap precursor like sodium silicate has been employed as the starting material instead of the alkoxides. In this review, attention will be given to the synthesis adopted for the preparation of silica and silica based mixed oxide/composite aerogels through ambient pressure drying. The properties of the prepared aerogels are also discussed in detail. © 2010 Springer Science+Business Media, LLC.","author":[{"dropping-particle":"","family":"Aravind","given":"P. R.","non-dropping-particle":"","parse-names":false,"suffix":""},{"dropping-particle":"","family":"Shajesh","given":"P.","non-dropping-particle":"","parse-names":false,"suffix":""},{"dropping-particle":"","family":"Soraru","given":"G. D.","non-dropping-particle":"","parse-names":false,"suffix":""},{"dropping-particle":"","family":"Warrier","given":"K. G.K.","non-dropping-particle":"","parse-names":false,"suffix":""}],"container-title":"Journal of Sol-Gel Science and Technology","id":"ITEM-1","issue":"1","issued":{"date-parts":[["2010"]]},"page":"105-117","publisher":"Springer","title":"Ambient pressure drying: A successful approach for the preparation of silica and silica based mixed oxide aerogels","type":"article-journal","volume":"54"},"uris":["http://www.mendeley.com/documents/?uuid=319f5d8d-246d-3b90-be07-f42ff1428204"]},{"id":"ITEM-2","itemData":{"DOI":"10.1016/0927-0248(93)90128-P","ISSN":"09270248","abstract":"In this work we have studied a new type of monolithic silica aerogels (xerogels) made without supercritical drying. The xerogels are produced by performing washing and ageing treatments on the alcogel before drying at ambient pressure. Densities as low as 0.26 g/cm3 have so far been obtained and the thermal conductivity of air-filled xerogels has been measured down to 18 mW / mK. Properties of this new type of silica xerogels have been compared to the properties of silica xerogel made by supercritical drying. Densitym pore size, thermal conductivity and optical transmittance are reported, and some application advantages are discussed. © 1993.","author":[{"dropping-particle":"","family":"Einarsrud","given":"Mari Ann","non-dropping-particle":"","parse-names":false,"suffix":""},{"dropping-particle":"","family":"Haereid","given":"Siv","non-dropping-particle":"","parse-names":false,"suffix":""},{"dropping-particle":"","family":"Wittwer","given":"Volker","non-dropping-particle":"","parse-names":false,"suffix":""}],"container-title":"Solar Energy Materials and Solar Cells","id":"ITEM-2","issue":"3","issued":{"date-parts":[["1993"]]},"page":"341-347","publisher":"North-Holland","title":"Some thermal and optical properties of a new transparent silica xerogel material with low density","type":"article-journal","volume":"31"},"uris":["http://www.mendeley.com/documents/?uuid=6a0668c0-87bf-3206-a562-6d16bb43c3f4"]},{"id":"ITEM-3","itemData":{"DOI":"10.1038/374439a0","ISSN":"00280836","abstract":"HIGHLY porous inorganic films have potential applications as dielectric materials, reflective and anti-reflective coatings, flat-panel displays, sensors, catalyst supports and super-insulating architectural glazings1–3Aerogels4 are the most highly porous solids known, and can now be prepared from inorganic5 and organic6, 7 precursors with volume-fraction porosities of up to 99.9% (ref. 8). Aerogels are normally prepared by supercritical extraction of the pore fluid from a wet gel1, which prevents the network collapse that is otherwise induced by capillary forces. But supercritical processing is expensive, hazardous and incompatible with the processing requirements of many potential applications, thus severely restricting the commercial exploitation of aerogels. Here we describe a means of preparing aerogels by a simple dip-coating method at ambient pressure without the need for supercriti-cal extraction. We add surface groups to the inorganic gel which make drying shrinkage reversible9: As the solvent is withdrawn, the gel springs back to a porous state. We can generate aerogel films with 98.5% porosity using this approach. We anticipate that it will greatly expand the commercial applications of these materials. © 1995, Nature Publishing Group. All rights reserved.","author":[{"dropping-particle":"","family":"Prakash","given":"Sai S.","non-dropping-particle":"","parse-names":false,"suffix":""},{"dropping-particle":"","family":"Sankaran","given":"C. Jeffrey","non-dropping-particle":"","parse-names":false,"suffix":""},{"dropping-particle":"","family":"Hurd","given":"Alan J.","non-dropping-particle":"","parse-names":false,"suffix":""},{"dropping-particle":"","family":"Rao","given":"Sudeep M.","non-dropping-particle":"","parse-names":false,"suffix":""}],"container-title":"Nature","id":"ITEM-3","issue":"6521","issued":{"date-parts":[["1995"]]},"page":"439-443","publisher":"Nature Publishing Group","title":"Silica aerogel films prepared at ambient pressure by using surface derivatization to induce reversible drying shrinkage","type":"article-journal","volume":"374"},"uris":["http://www.mendeley.com/documents/?uuid=b99e53cb-ca8b-3602-b310-4a9470c410d2"]}],"mendeley":{"formattedCitation":"&lt;sup&gt;96–98&lt;/sup&gt;","plainTextFormattedCitation":"96–98","previouslyFormattedCitation":"&lt;sup&gt;96–98&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96–98</w:t>
      </w:r>
      <w:r w:rsidR="0053493F" w:rsidRPr="009F7F88">
        <w:rPr>
          <w:color w:val="000000" w:themeColor="text1"/>
        </w:rPr>
        <w:fldChar w:fldCharType="end"/>
      </w:r>
      <w:r w:rsidRPr="009F7F88">
        <w:rPr>
          <w:color w:val="000000" w:themeColor="text1"/>
        </w:rPr>
        <w:t xml:space="preserve"> </w:t>
      </w:r>
      <w:bookmarkEnd w:id="17"/>
      <w:r w:rsidRPr="009F7F88">
        <w:rPr>
          <w:color w:val="000000" w:themeColor="text1"/>
        </w:rPr>
        <w:t xml:space="preserve">The biggest disadvantage of ambient drying is the large linear shrinkage of </w:t>
      </w:r>
      <w:r w:rsidR="00533010" w:rsidRPr="009F7F88">
        <w:rPr>
          <w:color w:val="000000" w:themeColor="text1"/>
        </w:rPr>
        <w:t xml:space="preserve">the </w:t>
      </w:r>
      <w:r w:rsidRPr="009F7F88">
        <w:rPr>
          <w:color w:val="000000" w:themeColor="text1"/>
        </w:rPr>
        <w:t>aerogels, which can reach up to 15-25 %.</w:t>
      </w:r>
      <w:r w:rsidRPr="009F7F88">
        <w:rPr>
          <w:color w:val="000000" w:themeColor="text1"/>
        </w:rPr>
        <w:fldChar w:fldCharType="begin" w:fldLock="1"/>
      </w:r>
      <w:r w:rsidR="00BF34A6" w:rsidRPr="009F7F88">
        <w:rPr>
          <w:color w:val="000000" w:themeColor="text1"/>
        </w:rPr>
        <w:instrText>ADDIN CSL_CITATION {"citationItems":[{"id":"ITEM-1","itemData":{"DOI":"10.1007/s10971-010-2164-2","ISSN":"09280707","abstract":"Silica aerogels have received much attention in recent years as it has got a wide range of properties like high surface area, low density, high porosity, low dielectric constant, low thermal conductivity. Recently to make aerogels for commercial application ambient pressure drying has been preferred and also a cheap precursor like sodium silicate has been employed as the starting material instead of the alkoxides. In this review, attention will be given to the synthesis adopted for the preparation of silica and silica based mixed oxide/composite aerogels through ambient pressure drying. The properties of the prepared aerogels are also discussed in detail. © 2010 Springer Science+Business Media, LLC.","author":[{"dropping-particle":"","family":"Aravind","given":"P. R.","non-dropping-particle":"","parse-names":false,"suffix":""},{"dropping-particle":"","family":"Shajesh","given":"P.","non-dropping-particle":"","parse-names":false,"suffix":""},{"dropping-particle":"","family":"Soraru","given":"G. D.","non-dropping-particle":"","parse-names":false,"suffix":""},{"dropping-particle":"","family":"Warrier","given":"K. G.K.","non-dropping-particle":"","parse-names":false,"suffix":""}],"container-title":"Journal of Sol-Gel Science and Technology","id":"ITEM-1","issue":"1","issued":{"date-parts":[["2010"]]},"page":"105-117","publisher":"Springer","title":"Ambient pressure drying: A successful approach for the preparation of silica and silica based mixed oxide aerogels","type":"article-journal","volume":"54"},"uris":["http://www.mendeley.com/documents/?uuid=319f5d8d-246d-3b90-be07-f42ff1428204"]}],"mendeley":{"formattedCitation":"&lt;sup&gt;96&lt;/sup&gt;","plainTextFormattedCitation":"96","previouslyFormattedCitation":"&lt;sup&gt;96&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96</w:t>
      </w:r>
      <w:r w:rsidRPr="009F7F88">
        <w:rPr>
          <w:color w:val="000000" w:themeColor="text1"/>
        </w:rPr>
        <w:fldChar w:fldCharType="end"/>
      </w:r>
      <w:r w:rsidRPr="009F7F88">
        <w:rPr>
          <w:color w:val="000000" w:themeColor="text1"/>
        </w:rPr>
        <w:t xml:space="preserve"> It may even be higher for the case of ultrahigh-porosity gels due to the weak strength of the </w:t>
      </w:r>
      <w:r w:rsidR="00533010" w:rsidRPr="009F7F88">
        <w:rPr>
          <w:color w:val="000000" w:themeColor="text1"/>
        </w:rPr>
        <w:t xml:space="preserve">gel </w:t>
      </w:r>
      <w:r w:rsidR="008D3EC7" w:rsidRPr="009F7F88">
        <w:rPr>
          <w:rFonts w:hint="eastAsia"/>
          <w:color w:val="000000" w:themeColor="text1"/>
          <w:lang w:eastAsia="zh-CN"/>
        </w:rPr>
        <w:t>skeleton</w:t>
      </w:r>
      <w:r w:rsidRPr="009F7F88">
        <w:rPr>
          <w:color w:val="000000" w:themeColor="text1"/>
        </w:rPr>
        <w:t>.</w:t>
      </w:r>
    </w:p>
    <w:p w14:paraId="1E83240C" w14:textId="5D43AAE3" w:rsidR="004D0698" w:rsidRPr="009F7F88" w:rsidRDefault="004D0698" w:rsidP="004D0698">
      <w:pPr>
        <w:pStyle w:val="RSCB02ArticleText"/>
        <w:ind w:firstLine="196"/>
        <w:rPr>
          <w:color w:val="000000" w:themeColor="text1"/>
        </w:rPr>
      </w:pPr>
      <w:r w:rsidRPr="009F7F88">
        <w:rPr>
          <w:color w:val="000000" w:themeColor="text1"/>
        </w:rPr>
        <w:t>The earliest freeze drying for aerogels appeared in 1989</w:t>
      </w:r>
      <w:r w:rsidR="00F600D8" w:rsidRPr="009F7F88">
        <w:rPr>
          <w:color w:val="000000" w:themeColor="text1"/>
        </w:rPr>
        <w:t>.</w:t>
      </w:r>
      <w:r w:rsidRPr="009F7F88">
        <w:rPr>
          <w:color w:val="000000" w:themeColor="text1"/>
        </w:rPr>
        <w:fldChar w:fldCharType="begin" w:fldLock="1"/>
      </w:r>
      <w:r w:rsidR="00BF34A6" w:rsidRPr="009F7F88">
        <w:rPr>
          <w:color w:val="000000" w:themeColor="text1"/>
        </w:rPr>
        <w:instrText>ADDIN CSL_CITATION {"citationItems":[{"id":"ITEM-1","itemData":{"DOI":"10.1051/jphyscol:1989405ï","abstract":"Pour conserver les propriétés texturales des gels encore imbibés de solvant au moment de leur séchage il existe la possibilité d'évacuer le solvant dans les conditions hypercritiques (procédé à haute température conduisant aux aérogels) et aussi celle de sublimer ledit solvant qui conduit alors à l'obtention de cryogels (procédé à basse température). Une série de cryogels d'oxydes mixtes de nickel et d'aluminium ont été ainsi élaborés. Leurs propriétés texturales ont été déterminées par adsorption-désorption de N , par la méthode BET, la poroslmétrie au mercure tandis que leur structure a été étudiée par les rayons X. Ces cryogels sont comparés aux aérogels de formulation chimique identique. Finalement un échantillon de cryogel a été testé dans la réaction catalytlque d'hydrogénation du toluène en méthylcyclohexane qui constitue un procédé potentiel de stockage de l'hydrogène pour les systèmes de transport. Abstract-In order to preserve the textural properties of a wet gel one possibility is to evacuate the solvent under hypercritical temperature conditions (high temperature process leading to the well known aerogel materials) and another one is to sublimate the solvent frozen at low temperature conditions (low temperature process leading to cryogels). The preparation of a series sfeeveral nickel oxide on alumina cryogels is described in details. Their surface and textural properties are measured by physical adsorption-desorption of N , by the BET method and also by mercury porometry. The corresponding data are compared to those belonging to aerogels of same chemical compositions. Cryogels (as aerogels) appeared to be amorphous from their XRD patterns. Finally one sample of a nickel on alumina cryogel is tested as a potential catalyst in a flow reactor for the reaction of hydrogenation of toluene into methylcyclohexane which is one possible means to store hydrogen in transport systems.","author":[{"dropping-particle":"","family":"Klvana","given":"D","non-dropping-particle":"","parse-names":false,"suffix":""},{"dropping-particle":"","family":"Chaouki","given":"J","non-dropping-particle":"","parse-names":false,"suffix":""},{"dropping-particle":"","family":"Repellin-Lacroix","given":"M","non-dropping-particle":"","parse-names":false,"suffix":""},{"dropping-particle":"","family":"Pajonk","given":"G","non-dropping-particle":"","parse-names":false,"suffix":""},{"dropping-particle":"","family":"Repellin-lacroix","given":"M","non-dropping-particle":"","parse-names":false,"suffix":""},{"dropping-particle":"","family":"Pajonk","given":"GM","non-dropping-particle":"","parse-names":false,"suffix":""}],"container-title":"Journal de Physique Colloques","id":"ITEM-1","issued":{"date-parts":[["1989"]]},"page":"29-32","title":"A new method of preparation of aerogel-like materials using a freeze-drying process","type":"article-journal","volume":"50"},"uris":["http://www.mendeley.com/documents/?uuid=c6da7da4-f71b-38c7-af77-592e5a5229b5"]}],"mendeley":{"formattedCitation":"&lt;sup&gt;99&lt;/sup&gt;","plainTextFormattedCitation":"99","previouslyFormattedCitation":"&lt;sup&gt;9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99</w:t>
      </w:r>
      <w:r w:rsidRPr="009F7F88">
        <w:rPr>
          <w:color w:val="000000" w:themeColor="text1"/>
        </w:rPr>
        <w:fldChar w:fldCharType="end"/>
      </w:r>
      <w:r w:rsidRPr="009F7F88">
        <w:rPr>
          <w:color w:val="000000" w:themeColor="text1"/>
        </w:rPr>
        <w:t xml:space="preserve"> </w:t>
      </w:r>
      <w:r w:rsidR="00F600D8" w:rsidRPr="009F7F88">
        <w:rPr>
          <w:color w:val="000000" w:themeColor="text1"/>
        </w:rPr>
        <w:t xml:space="preserve">However, </w:t>
      </w:r>
      <w:r w:rsidRPr="009F7F88">
        <w:rPr>
          <w:color w:val="000000" w:themeColor="text1"/>
        </w:rPr>
        <w:t xml:space="preserve">when it was </w:t>
      </w:r>
      <w:r w:rsidR="00F600D8" w:rsidRPr="009F7F88">
        <w:rPr>
          <w:color w:val="000000" w:themeColor="text1"/>
        </w:rPr>
        <w:t xml:space="preserve">first introduced to </w:t>
      </w:r>
      <w:r w:rsidRPr="009F7F88">
        <w:rPr>
          <w:color w:val="000000" w:themeColor="text1"/>
        </w:rPr>
        <w:t xml:space="preserve">dry oxide aerogels from alkoxide precursors, </w:t>
      </w:r>
      <w:r w:rsidR="00F600D8" w:rsidRPr="009F7F88">
        <w:rPr>
          <w:color w:val="000000" w:themeColor="text1"/>
        </w:rPr>
        <w:t xml:space="preserve">formation of </w:t>
      </w:r>
      <w:r w:rsidRPr="009F7F88">
        <w:rPr>
          <w:color w:val="000000" w:themeColor="text1"/>
        </w:rPr>
        <w:t>crack</w:t>
      </w:r>
      <w:r w:rsidR="00F600D8" w:rsidRPr="009F7F88">
        <w:rPr>
          <w:color w:val="000000" w:themeColor="text1"/>
        </w:rPr>
        <w:t>s</w:t>
      </w:r>
      <w:r w:rsidRPr="009F7F88">
        <w:rPr>
          <w:color w:val="000000" w:themeColor="text1"/>
        </w:rPr>
        <w:t xml:space="preserve"> </w:t>
      </w:r>
      <w:r w:rsidR="00F600D8" w:rsidRPr="009F7F88">
        <w:rPr>
          <w:color w:val="000000" w:themeColor="text1"/>
        </w:rPr>
        <w:t xml:space="preserve">usually lead to </w:t>
      </w:r>
      <w:r w:rsidRPr="009F7F88">
        <w:rPr>
          <w:color w:val="000000" w:themeColor="text1"/>
        </w:rPr>
        <w:t>aerogel powder</w:t>
      </w:r>
      <w:r w:rsidR="00F600D8" w:rsidRPr="009F7F88">
        <w:rPr>
          <w:color w:val="000000" w:themeColor="text1"/>
        </w:rPr>
        <w:t>s</w:t>
      </w:r>
      <w:r w:rsidRPr="009F7F88">
        <w:rPr>
          <w:color w:val="000000" w:themeColor="text1"/>
        </w:rPr>
        <w:t xml:space="preserve"> because of the volume expansion </w:t>
      </w:r>
      <w:r w:rsidR="00F600D8" w:rsidRPr="009F7F88">
        <w:rPr>
          <w:color w:val="000000" w:themeColor="text1"/>
        </w:rPr>
        <w:t xml:space="preserve">during the </w:t>
      </w:r>
      <w:r w:rsidRPr="009F7F88">
        <w:rPr>
          <w:color w:val="000000" w:themeColor="text1"/>
        </w:rPr>
        <w:t>liquid-ice phase change.</w:t>
      </w:r>
      <w:r w:rsidRPr="009F7F88">
        <w:rPr>
          <w:color w:val="000000" w:themeColor="text1"/>
        </w:rPr>
        <w:fldChar w:fldCharType="begin" w:fldLock="1"/>
      </w:r>
      <w:r w:rsidR="00BF34A6" w:rsidRPr="009F7F88">
        <w:rPr>
          <w:color w:val="000000" w:themeColor="text1"/>
        </w:rPr>
        <w:instrText>ADDIN CSL_CITATION {"citationItems":[{"id":"ITEM-1","itemData":{"DOI":"10.1021/jp075150b","ISSN":"19327447","abstract":"Zirconia aerogels with high surface area of ca. 640 m2/g were prepared from sols made by electrolyzing zirconium oxychloride solutions at room temperature. To obtain the aerogels, supercritical CO2(l) extraction or freeze-drying was applied to remove the solvents from the wet gels. The microstructures and properties of aerogels produced by the two processes were characterized and compared. The aerogel produced by the supercritical CO 2(l) drying process (S-aerogel) had a mesoporous structure (pore size, 9.7 nm) and was a transparent monolith, whereas that prepared by the freeze-drying process (F-aerogel) had a microporous structure (pore size, 0.59 nm) and was an opaque white powder, which transformed from amorphous to crystalline solids upon calcination. Moreover, the effects of the yittria on the microstucture and phase structure of the prepared aerogels were investigated. © 2007 American Chemical Society.","author":[{"dropping-particle":"","family":"Zhao","given":"Zhongqiang","non-dropping-particle":"","parse-names":false,"suffix":""},{"dropping-particle":"","family":"Chen","given":"Dairong","non-dropping-particle":"","parse-names":false,"suffix":""},{"dropping-particle":"","family":"Jiao","given":"Xiuling","non-dropping-particle":"","parse-names":false,"suffix":""}],"container-title":"Journal of Physical Chemistry C","id":"ITEM-1","issue":"50","issued":{"date-parts":[["2007"]]},"page":"18738-18743","publisher":"American Chemical Society","title":"Zirconia aerogels with high surface area derived from sols prepared by electrolyzing zirconium oxychloride solution: Comparison of aerogels prepared by freeze-drying and supercritical CO2(l) extraction","type":"article-journal","volume":"111"},"uris":["http://www.mendeley.com/documents/?uuid=1d6a6a79-b3cd-3ec3-9e6a-9a79f372e3f2"]}],"mendeley":{"formattedCitation":"&lt;sup&gt;74&lt;/sup&gt;","plainTextFormattedCitation":"74","previouslyFormattedCitation":"&lt;sup&gt;7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74</w:t>
      </w:r>
      <w:r w:rsidRPr="009F7F88">
        <w:rPr>
          <w:color w:val="000000" w:themeColor="text1"/>
        </w:rPr>
        <w:fldChar w:fldCharType="end"/>
      </w:r>
      <w:r w:rsidRPr="009F7F88">
        <w:rPr>
          <w:color w:val="000000" w:themeColor="text1"/>
        </w:rPr>
        <w:t xml:space="preserve"> </w:t>
      </w:r>
      <w:r w:rsidR="00F600D8" w:rsidRPr="009F7F88">
        <w:rPr>
          <w:color w:val="000000" w:themeColor="text1"/>
        </w:rPr>
        <w:t>Use of f</w:t>
      </w:r>
      <w:r w:rsidRPr="009F7F88">
        <w:rPr>
          <w:color w:val="000000" w:themeColor="text1"/>
        </w:rPr>
        <w:t xml:space="preserve">reeze drying </w:t>
      </w:r>
      <w:r w:rsidR="00FD57CD" w:rsidRPr="009F7F88">
        <w:rPr>
          <w:color w:val="000000" w:themeColor="text1"/>
        </w:rPr>
        <w:t>there</w:t>
      </w:r>
      <w:r w:rsidR="00DC058C" w:rsidRPr="009F7F88">
        <w:rPr>
          <w:color w:val="000000" w:themeColor="text1"/>
        </w:rPr>
        <w:t>fore</w:t>
      </w:r>
      <w:r w:rsidR="00FD57CD" w:rsidRPr="009F7F88">
        <w:rPr>
          <w:color w:val="000000" w:themeColor="text1"/>
        </w:rPr>
        <w:t xml:space="preserve"> </w:t>
      </w:r>
      <w:r w:rsidR="00F600D8" w:rsidRPr="009F7F88">
        <w:rPr>
          <w:color w:val="000000" w:themeColor="text1"/>
        </w:rPr>
        <w:t xml:space="preserve">remained </w:t>
      </w:r>
      <w:r w:rsidR="00FD57CD" w:rsidRPr="009F7F88">
        <w:rPr>
          <w:color w:val="000000" w:themeColor="text1"/>
        </w:rPr>
        <w:t xml:space="preserve">very </w:t>
      </w:r>
      <w:r w:rsidR="00F600D8" w:rsidRPr="009F7F88">
        <w:rPr>
          <w:color w:val="000000" w:themeColor="text1"/>
        </w:rPr>
        <w:t>limited</w:t>
      </w:r>
      <w:r w:rsidRPr="009F7F88">
        <w:rPr>
          <w:color w:val="000000" w:themeColor="text1"/>
        </w:rPr>
        <w:t xml:space="preserve">. </w:t>
      </w:r>
      <w:r w:rsidR="00FD57CD" w:rsidRPr="009F7F88">
        <w:rPr>
          <w:color w:val="000000" w:themeColor="text1"/>
        </w:rPr>
        <w:t>However, since the advent of</w:t>
      </w:r>
      <w:r w:rsidRPr="009F7F88">
        <w:rPr>
          <w:color w:val="000000" w:themeColor="text1"/>
        </w:rPr>
        <w:t xml:space="preserve"> aerogels made from 2D materials such as graphene,</w:t>
      </w:r>
      <w:r w:rsidRPr="009F7F88">
        <w:rPr>
          <w:color w:val="000000" w:themeColor="text1"/>
        </w:rPr>
        <w:fldChar w:fldCharType="begin" w:fldLock="1"/>
      </w:r>
      <w:r w:rsidR="00BF34A6" w:rsidRPr="009F7F88">
        <w:rPr>
          <w:color w:val="000000" w:themeColor="text1"/>
        </w:rPr>
        <w:instrText>ADDIN CSL_CITATION {"citationItems":[{"id":"ITEM-1","itemData":{"DOI":"10.1039/c1jm10239g","ISSN":"09599428","abstract":"Mechanically strong and electrically conductive graphene aerogels can be prepared by either supercritical drying or freeze drying of hydrogel precursors synthesized from reduction of graphene oxide with l-ascorbic acid, and the resulting graphene aerogels possess the specific capacitance of 128 F g -1 with superior rate performance. © 2011 The Royal Society of Chemistry.","author":[{"dropping-particle":"","family":"Zhang","given":"Xuetong","non-dropping-particle":"","parse-names":false,"suffix":""},{"dropping-particle":"","family":"Sui","given":"Zhuyin","non-dropping-particle":"","parse-names":false,"suffix":""},{"dropping-particle":"","family":"Xu","given":"Bin","non-dropping-particle":"","parse-names":false,"suffix":""},{"dropping-particle":"","family":"Yue","given":"Shufang","non-dropping-particle":"","parse-names":false,"suffix":""},{"dropping-particle":"","family":"Luo","given":"Yunjun","non-dropping-particle":"","parse-names":false,"suffix":""},{"dropping-particle":"","family":"Zhan","given":"Wanchu","non-dropping-particle":"","parse-names":false,"suffix":""},{"dropping-particle":"","family":"Liu","given":"Bin","non-dropping-particle":"","parse-names":false,"suffix":""}],"container-title":"Journal of Materials Chemistry","id":"ITEM-1","issue":"18","issued":{"date-parts":[["2011"]]},"page":"6494-6497","publisher":"The Royal Society of Chemistry","title":"Mechanically strong and highly conductive graphene aerogel and its use as electrodes for electrochemical power sources","type":"article-journal","volume":"21"},"uris":["http://www.mendeley.com/documents/?uuid=a5715779-add7-3adc-947a-176cb51ca8ef"]}],"mendeley":{"formattedCitation":"&lt;sup&gt;100&lt;/sup&gt;","plainTextFormattedCitation":"100","previouslyFormattedCitation":"&lt;sup&gt;100&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00</w:t>
      </w:r>
      <w:r w:rsidRPr="009F7F88">
        <w:rPr>
          <w:color w:val="000000" w:themeColor="text1"/>
        </w:rPr>
        <w:fldChar w:fldCharType="end"/>
      </w:r>
      <w:r w:rsidRPr="009F7F88">
        <w:rPr>
          <w:color w:val="000000" w:themeColor="text1"/>
        </w:rPr>
        <w:t xml:space="preserve"> freeze-drying </w:t>
      </w:r>
      <w:r w:rsidR="00FD57CD" w:rsidRPr="009F7F88">
        <w:rPr>
          <w:color w:val="000000" w:themeColor="text1"/>
        </w:rPr>
        <w:t xml:space="preserve">has </w:t>
      </w:r>
      <w:r w:rsidRPr="009F7F88">
        <w:rPr>
          <w:color w:val="000000" w:themeColor="text1"/>
        </w:rPr>
        <w:t>bec</w:t>
      </w:r>
      <w:r w:rsidR="008D3EC7" w:rsidRPr="009F7F88">
        <w:rPr>
          <w:color w:val="000000" w:themeColor="text1"/>
        </w:rPr>
        <w:t>o</w:t>
      </w:r>
      <w:r w:rsidRPr="009F7F88">
        <w:rPr>
          <w:color w:val="000000" w:themeColor="text1"/>
        </w:rPr>
        <w:t>me the most commonly used drying method</w:t>
      </w:r>
      <w:r w:rsidR="00FD57CD" w:rsidRPr="009F7F88">
        <w:rPr>
          <w:color w:val="000000" w:themeColor="text1"/>
        </w:rPr>
        <w:t xml:space="preserve"> over the last 10 years.</w:t>
      </w:r>
      <w:r w:rsidRPr="009F7F88">
        <w:rPr>
          <w:color w:val="000000" w:themeColor="text1"/>
        </w:rPr>
        <w:fldChar w:fldCharType="begin" w:fldLock="1"/>
      </w:r>
      <w:r w:rsidR="00BF34A6" w:rsidRPr="009F7F88">
        <w:rPr>
          <w:color w:val="000000" w:themeColor="text1"/>
        </w:rPr>
        <w:instrText>ADDIN CSL_CITATION {"citationItems":[{"id":"ITEM-1","itemData":{"DOI":"10.1007/s11814-019-0437-1","ISSN":"0256-1115","author":[{"dropping-particle":"","family":"Oh","given":"Min Jun","non-dropping-particle":"","parse-names":false,"suffix":""},{"dropping-particle":"","family":"Yoo","given":"Pil J.","non-dropping-particle":"","parse-names":false,"suffix":""}],"container-title":"Korean Journal of Chemical Engineering","id":"ITEM-1","issue":"2","issued":{"date-parts":[["2020"]]},"page":"189-208","title":"Graphene-based 3D lightweight cellular structures: Synthesis and applications","type":"article-journal","volume":"37"},"uris":["http://www.mendeley.com/documents/?uuid=266731ff-c798-3a05-89a8-67ef6d9ddd15"]}],"mendeley":{"formattedCitation":"&lt;sup&gt;101&lt;/sup&gt;","plainTextFormattedCitation":"101","previouslyFormattedCitation":"&lt;sup&gt;10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01</w:t>
      </w:r>
      <w:r w:rsidRPr="009F7F88">
        <w:rPr>
          <w:color w:val="000000" w:themeColor="text1"/>
        </w:rPr>
        <w:fldChar w:fldCharType="end"/>
      </w:r>
      <w:r w:rsidRPr="009F7F88">
        <w:rPr>
          <w:color w:val="000000" w:themeColor="text1"/>
        </w:rPr>
        <w:t xml:space="preserve"> </w:t>
      </w:r>
      <w:r w:rsidR="00FD57CD" w:rsidRPr="009F7F88">
        <w:rPr>
          <w:color w:val="000000" w:themeColor="text1"/>
        </w:rPr>
        <w:t xml:space="preserve">This is </w:t>
      </w:r>
      <w:r w:rsidRPr="009F7F88">
        <w:rPr>
          <w:color w:val="000000" w:themeColor="text1"/>
        </w:rPr>
        <w:t xml:space="preserve">especially </w:t>
      </w:r>
      <w:r w:rsidR="00FD57CD" w:rsidRPr="009F7F88">
        <w:rPr>
          <w:color w:val="000000" w:themeColor="text1"/>
        </w:rPr>
        <w:t xml:space="preserve">the case </w:t>
      </w:r>
      <w:r w:rsidRPr="009F7F88">
        <w:rPr>
          <w:color w:val="000000" w:themeColor="text1"/>
        </w:rPr>
        <w:t>for aerogels with ultralow densities below 5 mg cm</w:t>
      </w:r>
      <w:r w:rsidRPr="009F7F88">
        <w:rPr>
          <w:color w:val="000000" w:themeColor="text1"/>
          <w:vertAlign w:val="superscript"/>
        </w:rPr>
        <w:t>-3</w:t>
      </w:r>
      <w:r w:rsidRPr="009F7F88">
        <w:rPr>
          <w:color w:val="000000" w:themeColor="text1"/>
        </w:rPr>
        <w:t>,</w:t>
      </w:r>
      <w:r w:rsidR="0053493F" w:rsidRPr="009F7F88">
        <w:rPr>
          <w:color w:val="000000" w:themeColor="text1"/>
        </w:rPr>
        <w:fldChar w:fldCharType="begin" w:fldLock="1"/>
      </w:r>
      <w:r w:rsidR="00BF34A6" w:rsidRPr="009F7F88">
        <w:rPr>
          <w:color w:val="000000" w:themeColor="text1"/>
        </w:rPr>
        <w:instrText>ADDIN CSL_CITATION {"citationItems":[{"id":"ITEM-1","itemData":{"DOI":"10.1002/adma.201204576","ISSN":"09359648","abstract":"All carbon aerogels (up to 1000 cm3) with ultralow density (down to 0.16 mg cm-3) and temperature-invariant (-190-900 °C) super-elasticity are fabricated by facile assembling of commercial carbon nanotubes (CNTs) and chemically-converted giant graphene sheets, on the basis of the synergistic effect between elastic CNTs ribs and giant graphene cell walls. Copyright © 2013 WILEY-VCH Verlag GmbH &amp; Co. KGaA, Weinheim.","author":[{"dropping-particle":"","family":"Sun","given":"Haiyan","non-dropping-particle":"","parse-names":false,"suffix":""},{"dropping-particle":"","family":"Xu","given":"Zhen","non-dropping-particle":"","parse-names":false,"suffix":""},{"dropping-particle":"","family":"Gao","given":"Chao","non-dropping-particle":"","parse-names":false,"suffix":""}],"container-title":"Advanced Materials","id":"ITEM-1","issue":"18","issued":{"date-parts":[["2013"]]},"page":"2554-2560","title":"Multifunctional, ultra-flyweight, synergistically assembled carbon aerogels","type":"article-journal","volume":"25"},"uris":["http://www.mendeley.com/documents/?uuid=38a5dc5c-5154-3f7f-bd2d-837651af7410"]},{"id":"ITEM-2","itemData":{"DOI":"10.1021/acs.nanolett.9b03445","abstract":"Herein we report the fabrication of ultralight gold aerogel monoliths with tunable densities and pore structures. Gold nanowires are prepared at the gram scale by substrate-assisted growth with uniform size, ultrathin diameters, high purity, and a high aspect ratio. Freeze-casting of suspensions of these nanowires produces free-standing, monolithic aerogels with tunable densities from 6 to 23 mg/cm3, which to the best of our knowledge represents the lowest density monolithic gold material. We also demonstrate that the pore geometries created during freeze-casting can be systematically tuned across multiple length scales by the selection of different solvents and excipients in the feedstock suspension. The mechanical behavior of porous materials depends on relative density and pore architectures.","author":[{"dropping-particle":"","family":"Qian","given":"Fang","non-dropping-particle":"","parse-names":false,"suffix":""},{"dropping-particle":"","family":"Troksa","given":"Alyssa","non-dropping-particle":"","parse-names":false,"suffix":""},{"dropping-particle":"","family":"Fears","given":"Tyler M.","non-dropping-particle":"","parse-names":false,"suffix":""},{"dropping-particle":"","family":"Nielsen","given":"Michael H.","non-dropping-particle":"","parse-names":false,"suffix":""},{"dropping-particle":"","family":"Nelson","given":"Art J.","non-dropping-particle":"","parse-names":false,"suffix":""},{"dropping-particle":"","family":"Baumann","given":"Theodore F.","non-dropping-particle":"","parse-names":false,"suffix":""},{"dropping-particle":"","family":"Kucheyev","given":"Sergei O.","non-dropping-particle":"","parse-names":false,"suffix":""},{"dropping-particle":"","family":"Han","given":"T. Yong-Jin Jin","non-dropping-particle":"","parse-names":false,"suffix":""},{"dropping-particle":"","family":"Bagge-Hansen","given":"Michael","non-dropping-particle":"","parse-names":false,"suffix":""}],"container-title":"Nano Letters","id":"ITEM-2","issue":"1","issued":{"date-parts":[["2020"]]},"page":"131-135","publisher":"American Chemical Society","title":"Gold Aerogel Monoliths with Tunable Ultralow Densities","type":"article-journal","volume":"20"},"uris":["http://www.mendeley.com/documents/?uuid=fd6de729-d1c7-4ab9-9983-fcdd5db4fd70"]},{"id":"ITEM-3","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w:instrText>
      </w:r>
      <w:r w:rsidR="00BF34A6" w:rsidRPr="009F7F88">
        <w:rPr>
          <w:rFonts w:hint="eastAsia"/>
          <w:color w:val="000000" w:themeColor="text1"/>
        </w:rPr>
        <w:instrText>le":"","parse-names":false,"suffix":""},{"dropping-particle":"","family":"Lin","given":"Dong","non-dropping-particle":"","parse-names":false,"suffix":""}],"container-title":"Small","id":"ITEM-3","issue":"38","issued":{"date-parts":[["2017"]]},"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冷冻干燥</w:instrText>
      </w:r>
      <w:r w:rsidR="00BF34A6" w:rsidRPr="009F7F88">
        <w:rPr>
          <w:rFonts w:hint="eastAsia"/>
          <w:color w:val="000000" w:themeColor="text1"/>
        </w:rPr>
        <w:instrText>\n</w:instrText>
      </w:r>
      <w:r w:rsidR="00BF34A6" w:rsidRPr="009F7F88">
        <w:rPr>
          <w:rFonts w:hint="eastAsia"/>
          <w:color w:val="000000" w:themeColor="text1"/>
        </w:rPr>
        <w:instrText>金属银纳米线气凝胶</w:instrText>
      </w:r>
      <w:r w:rsidR="00BF34A6" w:rsidRPr="009F7F88">
        <w:rPr>
          <w:rFonts w:hint="eastAsia"/>
          <w:color w:val="000000" w:themeColor="text1"/>
        </w:rPr>
        <w:instrText>\n</w:instrText>
      </w:r>
      <w:r w:rsidR="00BF34A6" w:rsidRPr="009F7F88">
        <w:rPr>
          <w:rFonts w:hint="eastAsia"/>
          <w:color w:val="000000" w:themeColor="text1"/>
        </w:rPr>
        <w:instrText>可压缩可伸长可变泊松比（从负变到正）</w:instrText>
      </w:r>
      <w:r w:rsidR="00BF34A6" w:rsidRPr="009F7F88">
        <w:rPr>
          <w:rFonts w:hint="eastAsia"/>
          <w:color w:val="000000" w:themeColor="text1"/>
        </w:rPr>
        <w:instrText>","page":"1701756","title":"3D Printing Hierarchical Silver Nanowire Aerogel with Highly Compressive Resilience and Tensile Elongation through Tunable Poisson's Ratio","type":"article-journal","volume":"13"},"uris":[</w:instrText>
      </w:r>
      <w:r w:rsidR="00BF34A6" w:rsidRPr="009F7F88">
        <w:rPr>
          <w:color w:val="000000" w:themeColor="text1"/>
        </w:rPr>
        <w:instrText xml:space="preserve">"http://www.mendeley.com/documents/?uuid=e6705bbd-552b-440c-802d-aebf688a7c53"]},{"id":"ITEM-4","itemData":{"DOI":"10.1002/adma.201603143","ISSN":"09359648","author":[{"dropping-particle":"","family":"Si","given":"Yang","non-dropping-particle":"","parse-names":false,"suffix":""},{"dropping-particle":"","family":"Wang","given":"Xueqin","non-dropping-particle":"","parse-names":false,"suffix":""},{"dropping-particle":"","family":"Yan","given":"Chengcheng","non-dropping-particle":"","parse-names":false,"suffix":""},{"dropping-particle":"","family":"Yang","given":"Liu","non-dropping-particle":"","parse-names":false,"suffix":""},{"dropping-particle":"","family":"Yu","given":"Jianyong","non-dropping-particle":"","parse-names":false,"suffix":""},{"dropping-particle":"","family":"Ding","given":"Bin","non-dropping-particle":"","parse-names":false,"suffix":""}],"container-title":"Advanced Materials","id":"ITEM-4","issue":"43","issued":{"date-parts":[["2016"]]},"page":"9512-9518","publisher":"Wiley-VCH Verlag","title":"Ultralight Biomass-Derived Carbonaceous Nanofibrous Aerogels with Superelasticity and High Pressure-Sensitivity","type":"article-journal","volume":"28"},"uris":["http://www.mendeley.com/documents/?uuid=bee165d0-a65f-3b4f-ae93-cd056bae9664"]},{"id":"ITEM-5","itemData":{"DOI":"10.1016/j.carbon.2018.08.014","ISSN":"00086223","abstract":"Macroscopic three-dimensional (3D) free-standing porous all-graphene aerogel with ultralight density and high compressibility is successfully fabricated through a mild in-situ self-assembly and thermal annealing processes. The formed interconnected 3D porous graphene network, high thermal stable all-graphene composition and large porosity of aerogels made it possible to remove heat quickly during combustion, exhibiting a conspicuous fire-retardancy. Meanwhile, excellent recoverable compressibility with high strain levels of up to 75% endowed the aerogel with high sensitive strain-responsive characteristic in volume electrical conductivity, thereby opening a new way for realizing the adjustment of internal free space and electrical conductivity of 3D architecture. Based on the results, the microwave absorption performance of the graphene aerogel was effectively self-adjusted via a simple mechanical compression. The optimal absorbing value was up to 61.09 dB with a broad qualified bandwidth of 6.30 GHz at the thickness of 4.81 mm when the compression strain ratio of the sample was controlled to be 30%.","author":[{"dropping-particle":"","family":"Wang","given":"Zicheng","non-dropping-particle":"","parse-names":false,"suffix":""},{"dropping-particle":"","family":"Wei","given":"Renbo","non-dropping-particle":"","parse-names":false,"suffix":""},{"dropping-particle":"","family":"Gu","given":"Junwei","non-dropping-particle":"","parse-names":false,"suffix":""},{"dropping-particle":"","family":"Liu","given":"Hu","non-dropping-particle":"","parse-names":false,"suffix":""},{"dropping-particle":"","family":"Liu","given":"Chuntai","non-dropping-particle":"","parse-names":false,"suffix":""},{"dropping-particle":"","family":"Luo","given":"Chunjia","non-dropping-particle":"","parse-names":false,"suffix":""},{"dropping-particle":"","family":"Kong","given":"Jie","non-dropping-particle":"","parse-names":false,"suffix":""},{"dropping-particle":"","family":"Shao","given":"Qian","non-dropping-particle":"","parse-names":false,"suffix":""},{"dropping-particle":"","family":"Wang","given":"Ning","non-dropping-particle":"","parse-names":false,"suffix":""},{"dropping-particle":"","family":"Guo","given":"Zhanhu","non-dropping-particle":"","parse-names":false,"suffix":""},{"dropping-particle":"","family":"Liu","given":"Xiaobo","non-dropping-particle":"","parse-names":false,"suffix":""}],"container-title":"Carbon","id":"ITEM-5","issued":{"date-parts":[["2018"]]},"page":"1126-1135","publisher":"Elsevier Ltd","title":"Ultralight, highly compressible and fire-retardant graphene aerogel with self-adjustable electromagnetic wave absorption","type":"article-journal","volume":"139"},"uris":["http://www.mendeley.com/documents/?uuid=6221ca8a-1574-4a79-8530-b7690eb132c2"]},{"id":"ITEM-6","itemData":{"DOI":"10.1039/c7ra05557a","ISSN":"20462069","abstract":"Aerogels enable a wide range of potential applications owing to their ultralow density, superelasticity, high specific surface area, energy-absorbability and so on. However, it is usually difficult to precisely control their mechanical performance, which largely hinders their applications. Here, we prepared anisotropic graphene aerogels assembled with flakes having different sizes ranging from sub-micron to </w:instrText>
      </w:r>
      <w:r w:rsidR="00BF34A6" w:rsidRPr="009F7F88">
        <w:rPr>
          <w:rFonts w:ascii="Cambria Math" w:hAnsi="Cambria Math" w:cs="Cambria Math"/>
          <w:color w:val="000000" w:themeColor="text1"/>
        </w:rPr>
        <w:instrText>∼</w:instrText>
      </w:r>
      <w:r w:rsidR="00BF34A6" w:rsidRPr="009F7F88">
        <w:rPr>
          <w:color w:val="000000" w:themeColor="text1"/>
        </w:rPr>
        <w:instrText>80 μm by the freeze casting technique, using ice as a template to assembling graphene oxide (GO) sheets into 3-dimensional (3D) aerogels. We found that graphene flake size has a profound effect on the mechanical performance of the assembled graphene aerogels, particularly their strength, modulus and fatigue resistance under compression. Larger flakes had stronger interaction when assembled, which made them more resistant to slipping between adjacent flakes during deformation. As a result, the graphene aerogel with larger flake size showed both higher strength and fatigue resistance. Our research provides a new way of controlling the mechanical properties of graphene aerogel by only adjusting the intrinsic properties of the flakes, e.g., size, without crosslinking agent or co-assembly with other materials as in previous studies.","author":[{"dropping-particle":"","family":"Gao","given":"Weiwei","non-dropping-particle":"","parse-names":false,"suffix":""},{"dropping-particle":"","family":"Zhao","given":"Nifang","non-dropping-particle":"","parse-names":false,"suffix":""},{"dropping-particle":"","family":"Yao","given":"Weiquan","non-dropping-particle":"","parse-names":false,"suffix":""},{"dropping-particle":"","family":"Xu","given":"Zhen","non-dropping-particle":"","parse-names":false,"suffix":""},{"dropping-particle":"","family":"Bai","given":"Hao","non-dropping-particle":"","parse-names":false,"suffix":""},{"dropping-particle":"","family":"Gao","given":"Chao","non-dropping-particle":"","parse-names":false,"suffix":""}],"container-title":"RSC Advances","id":"ITEM-6","issue":"53","issued":{"date-parts":[["2017"]]},"page":"33600-33605","title":"Effect of flake size on the mechanical properties of graphene aerogels prepared by freeze casting","type":"article-journal","volume":"7"},"uris":["http://www.mendeley.com/documents/?uuid=20ab7588-ff00-4b0d-bed6-aec91124f5c8"]},{"id":"ITEM-7","itemData":{"DOI":"10.1039/c8tc04795b","ISSN":"20507526","abstract":"This work for the first time reports a freeze-casting route for fabricating an ultralight MXene aerogel (ρ &lt; 10 mg cm -3 ) without using external supporters. It shows that this route is scalable for producing MXene aerogels with large sizes. These aerogels contain micro-sized pores determined by the morphology of ice crystals and demonstrate strong absorption ability for various organic solvents. More strikingly, they show excellent EMI shielding performance (up to 75 dB) with extremely low reflection (&lt;1 dB). This gives rise to a specific shielding effectiveness of 9904 dB cm 3 g -1 owing to the ultralow density of the aerogels.","author":[{"dropping-particle":"","family":"Bian","given":"Renji","non-dropping-particle":"","parse-names":false,"suffix":""},{"dropping-particle":"","family":"He","given":"Gaoling","non-dropping-particle":"","parse-names":false,"suffix":""},{"dropping-particle":"","family":"Zhi","given":"Weiqiang","non-dropping-particle":"","parse-names":false,"suffix":""},{"dropping-particle":"","family":"Xiang","given":"Shanglin","non-dropping-particle":"","parse-names":false,"suffix":""},{"dropping-particle":"","family":"Wang","given":"Tingwei","non-dropping-particle":"","parse-names":false,"suffix":""},{"dropping-particle":"","family":"Cai","given":"Dongyu","non-dropping-particle":"","parse-names":false,"suffix":""}],"container-title":"Journal of Materials Chemistry C","id":"ITEM-7","issue":"3","issued":{"date-parts":[["2019"]]},"page":"474-478","publisher":"Royal Society of Chemistry","title":"Ultralight MXene-based aerogels with high electromagnetic interference shielding performance","type":"article-journal","volume":"7"},"uris":["http://www.mendeley.com/documents/?uuid=3e2da58d-aba3-3e21-a1c3-0f3a004e3903"]},{"id":"ITEM-8","itemData":{"DOI":"10.1002/adma.201902930","ISSN":"15214095","abstract":"Biological materials with hierarchical architectures (e.g., a macroscopic hollow structure and a microscopic cellular structure) offer unique inspiration for designing and manufacturing advanced biomimetic materials with outstanding mechanical performance and low density. Most conventional biomimetic materials only benefit from bioinspired architecture at a single length scale (e.g., microscopic material structure), which largely limits the mechanical performance of the resulting materials. There exists great potential to maxime the mechanical performance of biomimetic materials by leveraging a bioinspired hierarchical structure. An ink-based three-dimensional (3D) printing strategy to manufacture an ultralight biomimetic hierarchical graphene material (BHGMs) with exceptionally high stiffness and resilience is demonstrated. By simultaneously engineering 3D-printed macroscopic hollow structures and constructing an ice-crystal-induced cellular microstructure, BHGMs can achieve ultrahigh elasticity and stability at compressive strains up to 95%. Multiscale finite element analyses indicate that the hierarchical structures of BHGMs effectively reduce the macroscopic strain and transform the microscopic compressive deformation into the rotation and bending of the interconnected graphene flakes. This 3D printing strategy demonstrates the great potential that exists for the assembly of other functional materials into hierarchical cellular structures for various applications where high stiffness and resilience at low density are simultaneously required.","author":[{"dropping-particle":"","family":"Peng","given":"Meiwen","non-dropping-particle":"","parse-names":false,"suffix":""},{"dropping-particle":"","family":"Wen","given":"Zhen","non-dropping-particle":"","parse-names":false,"suffix":""},{"dropping-particle":"","family":"Xie","given":"Lingjie","non-dropping-particle":"","parse-names":false,"suffix":""},{"dropping-particle":"","family":"Cheng","given":"Jian","non-dropping-particle":"","parse-names":false,"suffix":""},{"dropping-particle":"","family":"Jia","given":"Zheng","non-dropping-particle":"","parse-names":false,"suffix":""},{"dropping-particle":"","family":"Shi","given":"Danli","non-dropping-particle":"","parse-names":false,"suffix":""},{"dropping-particle":"","family":"Zeng","given":"Huajie","non-dropping-particle":"","parse-names":false,"suffix":""},{"dropping-particle":"","family":"Zhao","given":"Bo","non-dropping-particle":"","parse-names":false,"suffix":""},{"dropping-particle":"","family":"Liang","given":"Zhiqiang","non-dropping-particle":"","parse-names":false,"suffix":""},{"dropping-particle":"","family":"Li","given":"Teng","non-dropping-particle":"","parse-names":false,"suffix":""},{"dropping-particle</w:instrText>
      </w:r>
      <w:r w:rsidR="00BF34A6" w:rsidRPr="009F7F88">
        <w:rPr>
          <w:rFonts w:hint="eastAsia"/>
          <w:color w:val="000000" w:themeColor="text1"/>
        </w:rPr>
        <w:instrText>":"","family":"Jiang","given":"Lin","non-dropping-particle":"","parse-names":false,"suffix":""}],"container-title":"Advanced Materials","id":"ITEM-8","issued":{"date-parts":[["2019"]]},"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快速冷冻，虽未提气凝胶，但还是冷冻</w:instrText>
      </w:r>
      <w:r w:rsidR="00BF34A6" w:rsidRPr="009F7F88">
        <w:rPr>
          <w:rFonts w:hint="eastAsia"/>
          <w:color w:val="000000" w:themeColor="text1"/>
        </w:rPr>
        <w:instrText>\n3D biomimetic hierarchical graphene materials (BHGMs) with</w:instrText>
      </w:r>
      <w:r w:rsidR="00BF34A6" w:rsidRPr="009F7F88">
        <w:rPr>
          <w:rFonts w:hint="eastAsia"/>
          <w:color w:val="000000" w:themeColor="text1"/>
        </w:rPr>
        <w:instrText>石墨烯</w:instrText>
      </w:r>
      <w:r w:rsidR="00BF34A6" w:rsidRPr="009F7F88">
        <w:rPr>
          <w:rFonts w:hint="eastAsia"/>
          <w:color w:val="000000" w:themeColor="text1"/>
        </w:rPr>
        <w:instrText xml:space="preserve"> 3D</w:instrText>
      </w:r>
      <w:r w:rsidR="00BF34A6" w:rsidRPr="009F7F88">
        <w:rPr>
          <w:rFonts w:hint="eastAsia"/>
          <w:color w:val="000000" w:themeColor="text1"/>
        </w:rPr>
        <w:instrText>仿生多级孔材料</w:instrText>
      </w:r>
      <w:r w:rsidR="00BF34A6" w:rsidRPr="009F7F88">
        <w:rPr>
          <w:rFonts w:hint="eastAsia"/>
          <w:color w:val="000000" w:themeColor="text1"/>
        </w:rPr>
        <w:instrText>\n</w:instrText>
      </w:r>
      <w:r w:rsidR="00BF34A6" w:rsidRPr="009F7F88">
        <w:rPr>
          <w:rFonts w:hint="eastAsia"/>
          <w:color w:val="000000" w:themeColor="text1"/>
        </w:rPr>
        <w:instrText>应用：</w:instrText>
      </w:r>
      <w:r w:rsidR="00BF34A6" w:rsidRPr="009F7F88">
        <w:rPr>
          <w:rFonts w:hint="eastAsia"/>
          <w:color w:val="000000" w:themeColor="text1"/>
        </w:rPr>
        <w:instrText>ultralight active pressure sensors</w:instrText>
      </w:r>
      <w:r w:rsidR="00BF34A6" w:rsidRPr="009F7F88">
        <w:rPr>
          <w:rFonts w:hint="eastAsia"/>
          <w:color w:val="000000" w:themeColor="text1"/>
        </w:rPr>
        <w:instrText>超轻型主动压力传感器，</w:instrText>
      </w:r>
      <w:r w:rsidR="00BF34A6" w:rsidRPr="009F7F88">
        <w:rPr>
          <w:rFonts w:hint="eastAsia"/>
          <w:color w:val="000000" w:themeColor="text1"/>
        </w:rPr>
        <w:instrText>compressible electrodes in high-performance triboelectric nano- generators</w:instrText>
      </w:r>
      <w:r w:rsidR="00BF34A6" w:rsidRPr="009F7F88">
        <w:rPr>
          <w:rFonts w:hint="eastAsia"/>
          <w:color w:val="000000" w:themeColor="text1"/>
        </w:rPr>
        <w:instrText>高性能摩擦电纳米发电机可压缩电极</w:instrText>
      </w:r>
      <w:r w:rsidR="00BF34A6" w:rsidRPr="009F7F88">
        <w:rPr>
          <w:rFonts w:hint="eastAsia"/>
          <w:color w:val="000000" w:themeColor="text1"/>
        </w:rPr>
        <w:instrText>","page":"1902930","title":"3D Printing of Ultralight Biomimetic Hierarchical G</w:instrText>
      </w:r>
      <w:r w:rsidR="00BF34A6" w:rsidRPr="009F7F88">
        <w:rPr>
          <w:color w:val="000000" w:themeColor="text1"/>
        </w:rPr>
        <w:instrText xml:space="preserve">raphene Materials with Exceptional Stiffness and Resilience","type":"article-journal","volume":"31"},"uris":["http://www.mendeley.com/documents/?uuid=eb9489b3-4cce-483b-be5b-f4bc557d4f7d"]},{"id":"ITEM-9","itemData":{"DOI":"10.1002/adom.201900267","ISSN":"21951071","abstract":"Lightweight and mechanically flexible materials that can provide efficient electromagnetic interference (EMI) shielding are highly desirable for protecting portable and smart electronic devices against electromagnetic pollution. Here, the authors report a tunable design of a three-dimensional (3D) porous aerogel structure made of 2D transition metal carbides and a carbonitride (MXene) with a long-range order of aligned lamellar architecture for EMI shielding. Bidirectional freeze-casting of MXene colloidal solutions is used to fabricate robust, compressible and lightweight aerogels, and achieve orientational assembly leading to outstanding EMI shielding performance and tunable ratio of reflection to absorption. EMI shielding effectiveness (SE) of three types of MXene aerogels (Ti 3 C 2 T x , Ti 2 CT x , and Ti 3 CNT x ) reaches 70.5, 69.2, and 54.1 dB, respectively, while keeping the compression thickness at 1 mm and a density of only </w:instrText>
      </w:r>
      <w:r w:rsidR="00BF34A6" w:rsidRPr="009F7F88">
        <w:rPr>
          <w:rFonts w:hint="eastAsia"/>
          <w:color w:val="000000" w:themeColor="text1"/>
        </w:rPr>
        <w:instrText>≈</w:instrText>
      </w:r>
      <w:r w:rsidR="00BF34A6" w:rsidRPr="009F7F88">
        <w:rPr>
          <w:color w:val="000000" w:themeColor="text1"/>
        </w:rPr>
        <w:instrText>11.0 mg cm −3 . The highest specific SE reaches 8818.2 dB cm 3 g −1 , which is among the best values reported for EMI shielding materials. More importantly, during the compression process of the MXene aerogels, the ratio of electromagnetic wave reflection to absorption increases without noticeable change of the total EMI SE. Compressible MXene aerogels with aligned layers offer an effective approach to control the electromagnetic wave absorption and reflection in EMI shielding materials.","author":[{"dropping-particle":"","family":"Han","given":"Meikang","non-dropping-particle":"","parse-names":false,"suffix":""},{"dropping-particle":"","family":"Yin","given":"Xiaowei","non-dropping-particle":"","parse-names":false,"suffix":""},{"dropping-particle":"","family":"Hantanasirisakul","given":"Kanit","non-dropping-particle":"","parse-names":false,"suffix":""},{"dropping-particle":"","family":"Li","given":"Xinliang","non-dropping-particle":"","parse-names":false,"suffix":""},{"dropping-particle":"","family":"Iqbal","given":"Aamir","non-dropping-particle":"","parse-names":false,"suffix":""},{"dropping-particle":"","family":"Hatter","given":"Christine B.","non-dropping-particle":"","parse-names":false,"suffix":""},{"dropping-particle":"","family":"Anasori","given":"Babak","non-dropping-particle":"","parse-names":false,"suffix":""},{"dropping-particle":"","family":"Koo","given":"Chong Min","non-dropping-particle":"","parse-names":false,"suffix":""},{"dropping-particle":"","family":"Torita","given":"Takeshi","non-dropping-particle":"","parse-names":false,"suffix":""},{"dropping-particle":"","family":"Soda","given":"Yoshito","non-dropping-particle":"","parse-names":false,"suffix":""},{"dropping-particle":"","family":"Zhang","given":"Litong","non-dropping-particle":"","parse-names":false,"suffix":""},{"dropping-particle":"","family":"Cheng","given":"Laifei","non-dropping-particle":"","parse-names":false,"suffix":""},{"dropping-particle":"","family":"Gogotsi","given":"Yury","non-dropping-particle":"","parse-names":false,"suffix":""}],"container-title":"Advanced Optical Materials","id":"ITEM-9","issue":"10","issued":{"date-parts":[["2019"]]},"page":"1900267","publisher":"Wiley-VCH Verlag","title":"Anisotropic MXene Aerogels with a Mechanically Tunable Ratio of Electromagnetic Wave Reflection to Absorption","type":"article-journal","volume":"7"},"uris":["http://www.mendeley.com/documents/?uuid=0624c62e-35ad-3675-b6af-df40379fe60a"]},{"id":"ITEM-10","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w:instrText>
      </w:r>
      <w:r w:rsidR="00BF34A6" w:rsidRPr="009F7F88">
        <w:rPr>
          <w:rFonts w:hint="eastAsia"/>
          <w:color w:val="000000" w:themeColor="text1"/>
        </w:rPr>
        <w:instrText>uffix":""}],"container-title":"Small","id":"ITEM-10","issue":"13","issued":{"date-parts":[["2016"]]},"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石墨烯气凝胶</w:instrText>
      </w:r>
      <w:r w:rsidR="00BF34A6" w:rsidRPr="009F7F88">
        <w:rPr>
          <w:rFonts w:hint="eastAsia"/>
          <w:color w:val="000000" w:themeColor="text1"/>
        </w:rPr>
        <w:instrText>","page":"1702-1708","title":"3D Printing of Graphene Aerogels","type":"article-journal","volume":"12"},"uris":["http://www.mendeley</w:instrText>
      </w:r>
      <w:r w:rsidR="00BF34A6" w:rsidRPr="009F7F88">
        <w:rPr>
          <w:color w:val="000000" w:themeColor="text1"/>
        </w:rPr>
        <w:instrText>.com/documents/?uuid=3ced1211-eada-46d6-b621-d61d1f2f39c2"]}],"mendeley":{"formattedCitation":"&lt;sup&gt;52,54,102–109&lt;/sup&gt;","plainTextFormattedCitation":"52,54,102–109","previouslyFormattedCitation":"&lt;sup&gt;52,54,102–109&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52,54,102–109</w:t>
      </w:r>
      <w:r w:rsidR="0053493F" w:rsidRPr="009F7F88">
        <w:rPr>
          <w:color w:val="000000" w:themeColor="text1"/>
        </w:rPr>
        <w:fldChar w:fldCharType="end"/>
      </w:r>
      <w:r w:rsidRPr="009F7F88">
        <w:rPr>
          <w:color w:val="000000" w:themeColor="text1"/>
        </w:rPr>
        <w:t xml:space="preserve"> </w:t>
      </w:r>
      <w:r w:rsidR="00FD57CD" w:rsidRPr="009F7F88">
        <w:rPr>
          <w:color w:val="000000" w:themeColor="text1"/>
        </w:rPr>
        <w:t xml:space="preserve">since </w:t>
      </w:r>
      <w:r w:rsidRPr="009F7F88">
        <w:rPr>
          <w:color w:val="000000" w:themeColor="text1"/>
        </w:rPr>
        <w:t xml:space="preserve">the flexibility of these 2D material </w:t>
      </w:r>
      <w:r w:rsidR="008D3EC7" w:rsidRPr="009F7F88">
        <w:rPr>
          <w:color w:val="000000" w:themeColor="text1"/>
        </w:rPr>
        <w:t>skeleton</w:t>
      </w:r>
      <w:r w:rsidRPr="009F7F88">
        <w:rPr>
          <w:color w:val="000000" w:themeColor="text1"/>
        </w:rPr>
        <w:t>s can endure the expansion of liquid-ice phase change.</w:t>
      </w:r>
    </w:p>
    <w:p w14:paraId="39785EDA" w14:textId="0FDB515D" w:rsidR="00D95105" w:rsidRPr="009F7F88" w:rsidRDefault="00401846" w:rsidP="00322AD8">
      <w:pPr>
        <w:pStyle w:val="RSCB02ArticleText"/>
        <w:ind w:firstLine="196"/>
        <w:rPr>
          <w:color w:val="000000" w:themeColor="text1"/>
        </w:rPr>
      </w:pPr>
      <w:r w:rsidRPr="009F7F88">
        <w:rPr>
          <w:rStyle w:val="RSCB08CHeadingIn-lineChar"/>
          <w:color w:val="000000" w:themeColor="text1"/>
        </w:rPr>
        <w:t>2.2.3 Traditional shaping methods.</w:t>
      </w:r>
      <w:r w:rsidRPr="009F7F88">
        <w:rPr>
          <w:color w:val="000000" w:themeColor="text1"/>
        </w:rPr>
        <w:t xml:space="preserve"> </w:t>
      </w:r>
      <w:r w:rsidR="00F534E3" w:rsidRPr="009F7F88">
        <w:rPr>
          <w:color w:val="000000" w:themeColor="text1"/>
        </w:rPr>
        <w:t xml:space="preserve">Thus </w:t>
      </w:r>
      <w:r w:rsidR="00322AD8" w:rsidRPr="009F7F88">
        <w:rPr>
          <w:color w:val="000000" w:themeColor="text1"/>
        </w:rPr>
        <w:t xml:space="preserve">far aerogels with different shapes such as microspheres, continuous fibres, sheets, coatings, and complex parts, </w:t>
      </w:r>
      <w:r w:rsidR="00542C3F" w:rsidRPr="009F7F88">
        <w:rPr>
          <w:color w:val="000000" w:themeColor="text1"/>
        </w:rPr>
        <w:t xml:space="preserve">have </w:t>
      </w:r>
      <w:r w:rsidR="00322AD8" w:rsidRPr="009F7F88">
        <w:rPr>
          <w:color w:val="000000" w:themeColor="text1"/>
        </w:rPr>
        <w:t>be</w:t>
      </w:r>
      <w:r w:rsidR="00542C3F" w:rsidRPr="009F7F88">
        <w:rPr>
          <w:color w:val="000000" w:themeColor="text1"/>
        </w:rPr>
        <w:t>en</w:t>
      </w:r>
      <w:r w:rsidR="00322AD8" w:rsidRPr="009F7F88">
        <w:rPr>
          <w:color w:val="000000" w:themeColor="text1"/>
        </w:rPr>
        <w:t xml:space="preserve"> prepared by a variety of traditional shaping methods. Aerogel microspheres can typically </w:t>
      </w:r>
      <w:r w:rsidR="00542C3F" w:rsidRPr="009F7F88">
        <w:rPr>
          <w:color w:val="000000" w:themeColor="text1"/>
        </w:rPr>
        <w:t xml:space="preserve">be </w:t>
      </w:r>
      <w:r w:rsidR="00322AD8" w:rsidRPr="009F7F88">
        <w:rPr>
          <w:color w:val="000000" w:themeColor="text1"/>
        </w:rPr>
        <w:t xml:space="preserve">prepared by </w:t>
      </w:r>
      <w:r w:rsidR="00B41BED" w:rsidRPr="009F7F88">
        <w:rPr>
          <w:color w:val="000000" w:themeColor="text1"/>
        </w:rPr>
        <w:t>electrospraying</w:t>
      </w:r>
      <w:r w:rsidR="00B41BED" w:rsidRPr="009F7F88">
        <w:rPr>
          <w:color w:val="000000" w:themeColor="text1"/>
        </w:rPr>
        <w:fldChar w:fldCharType="begin" w:fldLock="1"/>
      </w:r>
      <w:r w:rsidR="00BF34A6" w:rsidRPr="009F7F88">
        <w:rPr>
          <w:color w:val="000000" w:themeColor="text1"/>
        </w:rPr>
        <w:instrText>ADDIN CSL_CITATION {"citationItems":[{"id":"ITEM-1","itemData":{"DOI":"10.1039/c5ta09540a","ISSN":"20507496","abstract":"The graphene oxide aerogel microspheres were prepared by a novel approach, i.e. a combination of electrospraying and freeze-casting. The unique well-defined \"center-diverging microchannel\" dandelion-like structures were observed in the aerogel microspheres and a formation mechanism of the structure, i.e. radial-directional freezing-thawing, was proposed. After further thermal reduction, the reduced graphene oxide aerogel microspheres were obtained and the center-diverging microchannel structures can be remained. Due to their highly porous, hierarchical and hydrophobic structure as well as a random packing effect, the aerogel microspheres possess excellent adsorption ability for various organic solvents and oils, showing their potential applications in environmental pollutant treatment.","author":[{"dropping-particle":"","family":"Liao","given":"Shuchi","non-dropping-particle":"","parse-names":false,"suffix":""},{"dropping-particle":"","family":"Zhai","given":"Tianliang","non-dropping-particle":"","parse-names":false,"suffix":""},{"dropping-particle":"","family":"Xia","given":"Hesheng","non-dropping-particle":"","parse-names":false,"suffix":""}],"container-title":"Journal of Materials Chemistry A","id":"ITEM-1","issue":"3","issued":{"date-parts":[["2016"]]},"page":"1068-1077","publisher":"Royal Society of Chemistry","title":"Highly adsorptive graphene aerogel microspheres with center-diverging microchannel structures","type":"article-journal","volume":"4"},"uris":["http://www.mendeley.com/documents/?uuid=d6ef4708-fc20-34cc-b086-ef5957ce2c04"]}],"mendeley":{"formattedCitation":"&lt;sup&gt;110&lt;/sup&gt;","plainTextFormattedCitation":"110","previouslyFormattedCitation":"&lt;sup&gt;110&lt;/sup&gt;"},"properties":{"noteIndex":0},"schema":"https://github.com/citation-style-language/schema/raw/master/csl-citation.json"}</w:instrText>
      </w:r>
      <w:r w:rsidR="00B41BED" w:rsidRPr="009F7F88">
        <w:rPr>
          <w:color w:val="000000" w:themeColor="text1"/>
        </w:rPr>
        <w:fldChar w:fldCharType="separate"/>
      </w:r>
      <w:r w:rsidR="00BF34A6" w:rsidRPr="009F7F88">
        <w:rPr>
          <w:noProof/>
          <w:color w:val="000000" w:themeColor="text1"/>
          <w:vertAlign w:val="superscript"/>
        </w:rPr>
        <w:t>110</w:t>
      </w:r>
      <w:r w:rsidR="00B41BED" w:rsidRPr="009F7F88">
        <w:rPr>
          <w:color w:val="000000" w:themeColor="text1"/>
        </w:rPr>
        <w:fldChar w:fldCharType="end"/>
      </w:r>
      <w:r w:rsidR="00B41BED" w:rsidRPr="009F7F88">
        <w:rPr>
          <w:color w:val="000000" w:themeColor="text1"/>
        </w:rPr>
        <w:t xml:space="preserve"> or </w:t>
      </w:r>
      <w:r w:rsidR="00322AD8" w:rsidRPr="009F7F88">
        <w:rPr>
          <w:color w:val="000000" w:themeColor="text1"/>
        </w:rPr>
        <w:t>emulsion process.</w:t>
      </w:r>
      <w:r w:rsidR="0053493F" w:rsidRPr="009F7F88">
        <w:rPr>
          <w:color w:val="000000" w:themeColor="text1"/>
        </w:rPr>
        <w:fldChar w:fldCharType="begin" w:fldLock="1"/>
      </w:r>
      <w:r w:rsidR="00BF34A6" w:rsidRPr="009F7F88">
        <w:rPr>
          <w:color w:val="000000" w:themeColor="text1"/>
        </w:rPr>
        <w:instrText>ADDIN CSL_CITATION {"citationItems":[{"id":"ITEM-1","itemData":{"DOI":"10.3390/ma12091543","ISBN":"3021072747","ISSN":"19961944","abstract":"Aerogels have been defined as solid colloidal or polymeric networks of nanoparticles that are expanded throughout their entire volume by a gas. They have high surface areas, low thermal conductivities, low dielectric constants, and high acoustic attenuation, all of which are very attractive properties for applications that range from thermal and acoustic insulation to dielectrics to drug delivery. However, one of the most important impediments to that potential has been that most efforts have been concentrated on monolithic aerogels, which are prone to defects and their production requires long and costly processing. An alternative approach is to consider manufacturing aerogels in particulate form. Recognizing that need, the European Commission funded \"NanoHybrids\", a 3.5 years project under the Horizon 2020 framework with 12 industrial and academic partners aiming at aerogel particles from bio- and synthetic polymers. Biopolymer aerogels in particulate form have been reviewed recently. This mini-review focuses on the emerging field of particulate aerogels from synthetic polymers. That category includes mostly polyurea aerogels, but also some isolated cases of polyimide and phenolic resin aerogels. Particulate aerogels covered include powders, micro granules and spherical millimeter-size beads. For the benefit of the reader, in addition to the literature, some new results from our laboratory concerning polyurea particle aerogels are also included.","author":[{"dropping-particle":"","family":"Paraskevopoulou","given":"Patrina","non-dropping-particle":"","parse-names":false,"suffix":""},{"dropping-particle":"","family":"Chriti","given":"Despoina","non-dropping-particle":"","parse-names":false,"suffix":""},{"dropping-particle":"","family":"Raptopoulos","given":"Grigorios","non-dropping-particle":"","parse-names":false,"suffix":""},{"dropping-particle":"","family":"Anyfantis","given":"George C.","non-dropping-particle":"","parse-names":false,"suffix":""}],"container-title":"Materials","id":"ITEM-1","issue":"9","issued":{"date-parts":[["2019"]]},"page":"1543","publisher":"MDPI AG","title":"Synthetic polymer aerogels in particulate form","type":"article-journal","volume":"12"},"uris":["http://www.mendeley.com/documents/?uuid=09a7e002-e2aa-4d2e-92b6-7dac07091e70"]}],"mendeley":{"formattedCitation":"&lt;sup&gt;111&lt;/sup&gt;","plainTextFormattedCitation":"111","previouslyFormattedCitation":"&lt;sup&gt;111&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111</w:t>
      </w:r>
      <w:r w:rsidR="0053493F" w:rsidRPr="009F7F88">
        <w:rPr>
          <w:color w:val="000000" w:themeColor="text1"/>
        </w:rPr>
        <w:fldChar w:fldCharType="end"/>
      </w:r>
      <w:r w:rsidR="00322AD8" w:rsidRPr="009F7F88">
        <w:rPr>
          <w:color w:val="000000" w:themeColor="text1"/>
        </w:rPr>
        <w:t xml:space="preserve"> Under mechanical stirring, the sol is mixed with another liquid which is insoluble with the solvent in the sol. This forms a microemulsion liquid, resulting in simultaneous gelation to form gel particles. Continuous aerogel fibres can be fabricated by traditional wet-spinning technologies for flexible aerogels such as graphene.</w:t>
      </w:r>
      <w:r w:rsidR="0053493F" w:rsidRPr="009F7F88">
        <w:rPr>
          <w:color w:val="000000" w:themeColor="text1"/>
        </w:rPr>
        <w:fldChar w:fldCharType="begin" w:fldLock="1"/>
      </w:r>
      <w:r w:rsidR="00BF34A6" w:rsidRPr="009F7F88">
        <w:rPr>
          <w:color w:val="000000" w:themeColor="text1"/>
        </w:rPr>
        <w:instrText>ADDIN CSL_CITATION {"citationItems":[{"id":"ITEM-1","itemData":{"DOI":"10.1021/nn3021772","ISSN":"19360851","abstract":"Liquid crystals of anisotropic colloids are of great significance in the preparation of their ordered macroscopic materials, for example, in the cases of carbon nanotubes and graphene. Here, we report a facile and scalable spinning process to prepare neat 'core-shell' structured graphene aerogel fibers and three-dimensional cylinders with aligned pores from the flowing liquid crystalline graphene oxide (GO) gels. The uniform alignment of graphene sheets, inheriting the lamellar orders from GO liquid crystals, offers the porous fibers high specific tensile strength (188 kN m kg -1) and the porous cylinders high compression modulus (3.3 MPa). The porous graphene fibers have high specific surface area up to 884 m 2 g -1 due to their interconnected pores and exhibit fine electrical conductivity (2.6 × 10 3 to 4.9 × 10 3 S m -1) in the wide temperature range of 5-300 K. The decreasing conductivity with decreasing temperature illustrates a typical semiconducting behavior, and the 3D interconnected network of 2D graphene sheets determines a dual 2D and 3D hopping conduction mechanism. The strong mechanical strength, high porosity, and fine electrical conductivity enable this novel material of ordered graphene aerogels to be greatly useful in versatile catalysts, supercapacitors, flexible batteries and cells, lightweight conductive fibers, and functional textiles. © 2012 American Chemical Society.","author":[{"dropping-particle":"","family":"Xu","given":"Zhen","non-dropping-particle":"","parse-names":false,"suffix":""},{"dropping-particle":"","family":"Zhang","given":"Yuan","non-dropping-particle":"","parse-names":false,"suffix":""},{"dropping-particle":"","family":"Li","given":"Peigang","non-dropping-particle":"","parse-names":false,"suffix":""},{"dropping-particle":"","family":"Gao","given":"Chao","non-dropping-particle":"","parse-names":false,"suffix":""}],"container-title":"ACS Nano","id":"ITEM-1","issue":"8","issued":{"date-parts":[["2012"]]},"page":"7103-7113","title":"Strong, conductive, lightweight, neat graphene aerogel fibers with aligned pores","type":"article-journal","volume":"6"},"uris":["http://www.mendeley.com/documents/?uuid=1c4e73b8-6b5d-42f7-b302-5e11b29911bd"]},{"id":"ITEM-2","itemData":{"DOI":"10.1021/acs.chemmater.6b02882","ISSN":"15205002","abstract":"Graphene macroscopic materials have attracted tremendous attention for their fascinating performance and rich functionalities. Here, we provide an elaborate description of techniques in the fabrication of graphene macroscopic materials, focusing on the wet-spinning of 1D fibers and wet-spinning of continuous 2D films and 3D ultraflyweight aerogels. The thread of the research concepts is discussed to offer an overview of graphene macroscopic assembly. We summarize the fabrication system of wet-spinning of fiber and films, which extends to the chemistry of solvated graphene, the formation of graphene LCs, and the chemical/thermal reduction of graphene materials. The experimental details of graphene ultraflyweight aerogel are also been described. We hope that this paper can act as an experimental guidance for researchers, and become suggestive for forthcoming advances in graphene macroscopic materials.","author":[{"dropping-particle":"","family":"Xu","given":"Zhen","non-dropping-particle":"","parse-names":false,"suffix":""},{"dropping-particle":"","family":"Peng","given":"Li","non-dropping-particle":"","parse-names":false,"suffix":""},{"dropping-particle":"","family":"Liu","given":"Yingjun","non-dropping-particle":"","parse-names":false,"suffix":""},{"dropping-particle":"","family":"Liu","given":"Zheng","non-dropping-particle":"","parse-names":false,"suffix":""},{"dropping-particle":"","family":"Sun","given":"Haiyan","non-dropping-particle":"","parse-names":false,"suffix":""},{"dropping-particle":"","family":"Gao","given":"Weiwei","non-dropping-particle":"","parse-names":false,"suffix":""},{"dropping-particle":"","family":"Gao","given":"Chao","non-dropping-particle":"","parse-names":false,"suffix":""}],"container-title":"Chemistry of Materials","id":"ITEM-2","issue":"1","issued":{"date-parts":[["2017"]]},"page":"319-330","title":"Experimental guidance to graphene macroscopic wet-spun fibers, continuous papers, and ultralightweight aerogels","type":"article-journal","volume":"29"},"uris":["http://www.mendeley.com/documents/?uuid=7d03a150-fb0c-43a0-8bfc-07122bf22a32"]},{"id":"ITEM-3","itemData":{"DOI":"10.1002/adma.201801754","ISSN":"09359648","author":[{"dropping-particle":"","family":"Li","given":"Guangyong","non-dropping-particle":"","parse-names":false,"suffix":""},{"dropping-particle":"","family":"Hong","given":"Guo","non-dropping-particle":"","parse-names":false,"suffix":""},{"dropping-particle":"","family":"Dong","given":"Dapeng","non-dropping-particle":"","parse-names":false,"suffix":""},{"dropping-particle":"","family":"Song","given":"Wenhui","non-dropping-particle":"","parse-names":false,"suffix":""},{"dropping-particle":"","family":"Zhang","given":"Xuetong","non-dropping-particle":"","parse-names":false,"suffix":""}],"container-title":"Advanced Materials","id":"ITEM-3","issued":{"date-parts":[["2018"]]},"page":"1801754","title":"Multiresponsive Graphene-Aerogel-Directed Phase-Change Smart Fibers","type":"article-journal","volume":"30"},"uris":["http://www.mendeley.com/documents/?uuid=8ea475d0-3092-3a6c-b614-4f151fd5ed68"]}],"mendeley":{"formattedCitation":"&lt;sup&gt;112–114&lt;/sup&gt;","plainTextFormattedCitation":"112–114","previouslyFormattedCitation":"&lt;sup&gt;112–114&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112–114</w:t>
      </w:r>
      <w:r w:rsidR="0053493F" w:rsidRPr="009F7F88">
        <w:rPr>
          <w:color w:val="000000" w:themeColor="text1"/>
        </w:rPr>
        <w:fldChar w:fldCharType="end"/>
      </w:r>
      <w:r w:rsidR="00322AD8" w:rsidRPr="009F7F88">
        <w:rPr>
          <w:color w:val="000000" w:themeColor="text1"/>
        </w:rPr>
        <w:t xml:space="preserve"> For preparing an aerogel coating, </w:t>
      </w:r>
      <w:r w:rsidR="00322AD8" w:rsidRPr="009F7F88">
        <w:rPr>
          <w:i/>
          <w:iCs/>
          <w:color w:val="000000" w:themeColor="text1"/>
        </w:rPr>
        <w:t>i.e.</w:t>
      </w:r>
      <w:r w:rsidR="004A4378" w:rsidRPr="009F7F88">
        <w:rPr>
          <w:color w:val="000000" w:themeColor="text1"/>
        </w:rPr>
        <w:t>,</w:t>
      </w:r>
      <w:r w:rsidR="00322AD8" w:rsidRPr="009F7F88">
        <w:rPr>
          <w:color w:val="000000" w:themeColor="text1"/>
        </w:rPr>
        <w:t xml:space="preserve"> </w:t>
      </w:r>
      <w:r w:rsidR="00542C3F" w:rsidRPr="009F7F88">
        <w:rPr>
          <w:color w:val="000000" w:themeColor="text1"/>
        </w:rPr>
        <w:t>thin-</w:t>
      </w:r>
      <w:r w:rsidR="00322AD8" w:rsidRPr="009F7F88">
        <w:rPr>
          <w:color w:val="000000" w:themeColor="text1"/>
        </w:rPr>
        <w:t xml:space="preserve">film on a substrate, a sol can be </w:t>
      </w:r>
      <w:r w:rsidR="00542C3F" w:rsidRPr="009F7F88">
        <w:rPr>
          <w:color w:val="000000" w:themeColor="text1"/>
        </w:rPr>
        <w:t xml:space="preserve">deposited </w:t>
      </w:r>
      <w:r w:rsidR="00322AD8" w:rsidRPr="009F7F88">
        <w:rPr>
          <w:color w:val="000000" w:themeColor="text1"/>
        </w:rPr>
        <w:t xml:space="preserve">onto </w:t>
      </w:r>
      <w:r w:rsidR="00542C3F" w:rsidRPr="009F7F88">
        <w:rPr>
          <w:color w:val="000000" w:themeColor="text1"/>
        </w:rPr>
        <w:t>a</w:t>
      </w:r>
      <w:r w:rsidR="00322AD8" w:rsidRPr="009F7F88">
        <w:rPr>
          <w:color w:val="000000" w:themeColor="text1"/>
        </w:rPr>
        <w:t xml:space="preserve"> substrate such as a silicon wafer by spin</w:t>
      </w:r>
      <w:r w:rsidR="00AA1627" w:rsidRPr="009F7F88">
        <w:rPr>
          <w:color w:val="000000" w:themeColor="text1"/>
        </w:rPr>
        <w:t>-</w:t>
      </w:r>
      <w:r w:rsidR="00322AD8" w:rsidRPr="009F7F88">
        <w:rPr>
          <w:color w:val="000000" w:themeColor="text1"/>
        </w:rPr>
        <w:t>coating</w:t>
      </w:r>
      <w:r w:rsidR="008D380A" w:rsidRPr="009F7F88">
        <w:rPr>
          <w:color w:val="000000" w:themeColor="text1"/>
        </w:rPr>
        <w:t>.</w:t>
      </w:r>
      <w:r w:rsidR="0053493F" w:rsidRPr="009F7F88">
        <w:rPr>
          <w:color w:val="000000" w:themeColor="text1"/>
        </w:rPr>
        <w:fldChar w:fldCharType="begin" w:fldLock="1"/>
      </w:r>
      <w:r w:rsidR="00BF34A6" w:rsidRPr="009F7F88">
        <w:rPr>
          <w:color w:val="000000" w:themeColor="text1"/>
        </w:rPr>
        <w:instrText>ADDIN CSL_CITATION {"citationItems":[{"id":"ITEM-1","itemData":{"DOI":"10.1016/j.sna.2015.03.006","ISSN":"09244247","abstract":"The effects of SiO2 aerogel film thickness on the properties of pyroelectric device were studied by ANSYS thermal simulation and infrared radiation test. At first, the temperature distributions of the pyroelectric devices with different thicknesses of SiO2 aerogel film were simulated by ANSYS. After that, aerogel films with thicknesses from 300 nm to 1000 nm were deposited on Si substrates by spin coating. Thermal conductivity of SiO2 aerogel film was 2.78 × 10-2 W/m K by 3ω method test. Films were utilized in our pyroelectric infrared detectors as thermal insulators. The detectivity (D</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 of these detectors was measured by mechanically chopped blackbody radiation. The D</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 xml:space="preserve"> values was enhanced as the SiO2 aerogel film thickness increased from 300 nm to 800 nm, indicating the thermal isolation effects was improved. Detector with thermal insulation layer thickness of 780 nm possessed the greatest D</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 xml:space="preserve"> over the whole frequency range from 5.3 Hz to 133.3 Hz. The D</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 xml:space="preserve"> was above 7 </w:instrText>
      </w:r>
      <w:r w:rsidR="00BF34A6" w:rsidRPr="009F7F88">
        <w:rPr>
          <w:rFonts w:ascii="Calibri" w:hAnsi="Calibri" w:cs="Calibri"/>
          <w:color w:val="000000" w:themeColor="text1"/>
        </w:rPr>
        <w:instrText>×</w:instrText>
      </w:r>
      <w:r w:rsidR="00BF34A6" w:rsidRPr="009F7F88">
        <w:rPr>
          <w:color w:val="000000" w:themeColor="text1"/>
        </w:rPr>
        <w:instrText xml:space="preserve"> 107 cm Hz1/2 W-1 and reached the highest value of 9.7 </w:instrText>
      </w:r>
      <w:r w:rsidR="00BF34A6" w:rsidRPr="009F7F88">
        <w:rPr>
          <w:rFonts w:ascii="Calibri" w:hAnsi="Calibri" w:cs="Calibri"/>
          <w:color w:val="000000" w:themeColor="text1"/>
        </w:rPr>
        <w:instrText>×</w:instrText>
      </w:r>
      <w:r w:rsidR="00BF34A6" w:rsidRPr="009F7F88">
        <w:rPr>
          <w:color w:val="000000" w:themeColor="text1"/>
        </w:rPr>
        <w:instrText xml:space="preserve"> 107 cm Hz1/2 W-1, which represented a wide bandwidth of over 128 Hz. This result indicated that SiO2 aerogel film of 780 nm in thickness was a promising thermal isolation material for monolithic pyroelectric infrared detectors.","author":[{"dropping-particle":"","family":"Sun","given":"X. Y.","non-dropping-particle":"","parse-names":false,"suffix":""},{"dropping-particle":"","family":"Luo","given":"W. B.","non-dropping-particle":"","parse-names":false,"suffix":""},{"dropping-particle":"","family":"Meng","given":"J.","non-dropping-particle":"","parse-names":false,"suffix":""},{"dropping-particle":"","family":"Qing","given":"X.","non-dropping-particle":"","parse-names":false,"suffix":""},{"dropping-particle":"","family":"Fu","given":"W. Y.","non-dropping-particle":"","parse-names":false,"suffix":""},{"dropping-particle":"","family":"Shuai","given":"Y.","non-dropping-particle":"","parse-names":false,"suffix":""},{"dropping-particle":"","family":"Wu","given":"C. G.","non-dropping-particle":"","parse-names":false,"suffix":""}],"container-title":"Sensors and Actuators, A: Physical","id":"ITEM-1","issued":{"date-parts":[["2015"]]},"page":"69-74","publisher":"Elsevier","title":"Monolithic pyroelectric infrared detectors using SiO2 aerogel thin films","type":"article-journal","volume":"228"},"uris":["http://www.mendeley.com/documents/?uuid=4a8d2b0b-9b67-379d-bb7c-c3c6866cb532"]},{"id":"ITEM-2","itemData":{"DOI":"10.1088/2053-1591/3/8/086403","abstract":"The effect of hydrofluoric acid (HF) catalyst concentration in coating solution on chemical, physical and structural properties of silica aerogel thin films was investigated. The aerogel films were synthesized by using a sol–gel spin coating method followed by aging in ethanol and CO2 supercritical drying. The refractive index (RI) is observed to be reduced from 1.32 to 1.13 and porosity percentage increased from 30.21% to 71.64% in accordance with increasing HF concentration. Deposition of silica aerogel was confirmed from Fourier transform infrared spectroscopy measurement. The nanoporous nature of deposited films was confirmed from field effect scanning electron microscopy and observed pore diameter is in the range of 3.33 to 6.69 nm. The nanoporous nature of the film was also validated from atomic force microscopy and root mean square roughness was observed to be increased from 2.31 nm to 3.2 nm with increasing acid catalyst concentration in the coating solution. The calculated dielectric constant from CV measurement of fabricated metal–insulator–semiconductor structure for the silica aerogel formed at 0.8 ml HF concentration is observed to be 1.73. These deposited nanoporous silica aerogel low-k films with lower k value and smaller pore size have application as interlayer dielectric materials to minimize the disadvantages of porous materials.","author":[{"dropping-particle":"","family":"Gaikwad","given":"A S","non-dropping-particle":"","parse-names":false,"suffix":""},{"dropping-particle":"","family":"Gupta","given":"S A","non-dropping-particle":"","parse-names":false,"suffix":""},{"dropping-particle":"","family":"Mahajan","given":"A M","non-dropping-particle":"","parse-names":false,"suffix":""}],"container-title":"Materials Research Express","id":"ITEM-2","issue":"8","issued":{"date-parts":[["2016"]]},"page":"086403","title":"Influence of HF acid catalyst concentration on properties of aerogel low-k thin films","type":"article-journal","volume":"3"},"uris":["http://www.mendeley.com/documents/?uuid=56f57eed-60cf-3758-8aae-46561ab304b6"]},{"id":"ITEM-3","itemData":{"DOI":"10.1039/c7nj05159j","ISSN":"13699261","abstract":"As an unusual two-dimensional porous nanomaterial, a silica aerogel film was composited with a chiral nematic liquid crystal (N</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LC) to broaden the bandwidth. Here, a thin film of silica aerogel has been synthesized via ambient drying of the wet gel film that was obtained by the sol-gel process of tetraethoxysilane (TEOS). The porosity of the silica aerogel film depends on the hydrolysis and condensation of TEOS, and the modification of the microstructure of the wet gel film. The silica aerogel film/chiral nematic liquid crystal composite films were prepared by compositing the N</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LC with two kinds of silica aerogel films with different porosities. It is found that the reflection bandwidth (Δλ) of the composite film increased upon increasing the porosity of the silica aerogel film. Meanwhile, combining the anchoring effect of the polymer network, Δλ of the composite films was changed from 178 nm to 270 nm and the center wavelength was redshifted by approximately 120 nm. As a result, a presumed mechanism has been proposed to explain the effect of silica aerogel films on the N</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LC.","author":[{"dropping-particle":"","family":"Wang","given":"Xiaobo","non-dropping-particle":"","parse-names":false,"suffix":""},{"dropping-particle":"","family":"Zhang","given":"Yue","non-dropping-particle":"","parse-names":false,"suffix":""},{"dropping-particle":"","family":"Luo","given":"Jieya","non-dropping-particle":"","parse-names":false,"suffix":""},{"dropping-particle":"","family":"Wang","given":"Dong","non-dropping-particle":"","parse-names":false,"suffix":""},{"dropping-particle":"","family":"Gao","given":"Hong","non-dropping-particle":"","parse-names":false,"suffix":""},{"dropping-particle":"","family":"Zhang","given":"Jingjing","non-dropping-particle":"","parse-names":false,"suffix":""},{"dropping-particle":"","family":"Xing","given":"Yan","non-dropping-particle":"","parse-names":false,"suffix":""},{"dropping-particle":"","family":"Yang","given":"Zhou","non-dropping-particle":"","parse-names":false,"suffix":""},{"dropping-particle":"","family":"Cao","given":"Hui","non-dropping-particle":"","parse-names":false,"suffix":""},{"dropping-particle":"","family":"He","given":"Wanli","non-dropping-particle":"","parse-names":false,"suffix":""}],"container-title":"New Journal of Chemistry","id":"ITEM-3","issue":"8","issued":{"date-parts":[["2018"]]},"page":"6525-6531","publisher":"Royal Society of Chemistry","title":"Silica aerogel films: Via ambient pressure drying for broadband reflectors","type":"article-journal","volume":"42"},"uris":["http://www.mendeley.com/documents/?uuid=94e0db8d-8144-31f9-8063-85f23475c352"]}],"mendeley":{"formattedCitation":"&lt;sup&gt;115–117&lt;/sup&gt;","plainTextFormattedCitation":"115–117","previouslyFormattedCitation":"&lt;sup&gt;115–117&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115–117</w:t>
      </w:r>
      <w:r w:rsidR="0053493F" w:rsidRPr="009F7F88">
        <w:rPr>
          <w:color w:val="000000" w:themeColor="text1"/>
        </w:rPr>
        <w:fldChar w:fldCharType="end"/>
      </w:r>
      <w:r w:rsidR="00322AD8" w:rsidRPr="009F7F88">
        <w:rPr>
          <w:color w:val="000000" w:themeColor="text1"/>
        </w:rPr>
        <w:t xml:space="preserve"> Self-supported polymer aerogel sheets can also be prepared by moulding methods</w:t>
      </w:r>
      <w:r w:rsidR="00322AD8" w:rsidRPr="009F7F88">
        <w:rPr>
          <w:color w:val="000000" w:themeColor="text1"/>
        </w:rPr>
        <w:fldChar w:fldCharType="begin" w:fldLock="1"/>
      </w:r>
      <w:r w:rsidR="00BF34A6" w:rsidRPr="009F7F88">
        <w:rPr>
          <w:color w:val="000000" w:themeColor="text1"/>
        </w:rPr>
        <w:instrText>ADDIN CSL_CITATION {"citationItems":[{"id":"ITEM-1","itemData":{"DOI":"10.1038/s41598-018-38121-1","ISSN":"2045-2322","abstract":"This paper presents a novel aerogel-based Triboelectric Nanogenerator (TENG) which shows a superior performance for energy harvesting and sensing applications. Polyimide-based aerogel film with varying open-cell content level is developed to be used as the main contact material for the TENG. The fabricated aerogel film is fully characterized to reveal the chemical and mechanical properties of the developed material. It is shown the use of Polyimide aerogel film remarkably enhances the performance of the TENG compared to a TENG with fully dense Polyimide layer with no porosity. This enhancement is due to the increase on the effective surface area, charge generation inside the open-cells of the aerogel, and increase on the relative capacitance of the TENG device. The effect of varying porosity from zero to 70% of open-cell content reveals that the aerogel film with 50% shows the highest performance where the peak open-circuit voltage of 40V and peak short-circuit current of 5 μA are obtained. These values are higher than those of the TENG with simple Polyimide layer with an order of magnitude. Finally, the performance of proposed TENG under resistive loads and capacitors are tested. Thus, this work presents an effective method for high performance TENG.","author":[{"dropping-particle":"","family":"Saadatnia","given":"Zia","non-dropping-particle":"","parse-names":false,"suffix":""},{"dropping-particle":"","family":"Mosanenzadeh","given":"Shahriar Ghaffari","non-dropping-particle":"","parse-names":false,"suffix":""},{"dropping-particle":"","family":"Esmailzadeh","given":"Ebrahim","non-dropping-particle":"","parse-names":false,"suffix":""},{"dropping-particle":"","family":"Naguib","given":"Hani E.","non-dropping-particle":"","parse-names":false,"suffix":""}],"container-title":"Scientific Reports","id":"ITEM-1","issue":"1","issued":{"date-parts":[["2019"]]},"page":"1370","publisher":"Nature Publishing Group","title":"A High Performance Triboelectric Nanogenerator Using Porous Polyimide Aerogel Film","type":"article-journal","volume":"9"},"uris":["http://www.mendeley.com/documents/?uuid=20d9a482-505b-3b75-8011-f4cd55e30fa7"]}],"mendeley":{"formattedCitation":"&lt;sup&gt;44&lt;/sup&gt;","plainTextFormattedCitation":"44","previouslyFormattedCitation":"&lt;sup&gt;44&lt;/sup&gt;"},"properties":{"noteIndex":0},"schema":"https://github.com/citation-style-language/schema/raw/master/csl-citation.json"}</w:instrText>
      </w:r>
      <w:r w:rsidR="00322AD8" w:rsidRPr="009F7F88">
        <w:rPr>
          <w:color w:val="000000" w:themeColor="text1"/>
        </w:rPr>
        <w:fldChar w:fldCharType="separate"/>
      </w:r>
      <w:r w:rsidR="00BF34A6" w:rsidRPr="009F7F88">
        <w:rPr>
          <w:noProof/>
          <w:color w:val="000000" w:themeColor="text1"/>
          <w:vertAlign w:val="superscript"/>
        </w:rPr>
        <w:t>44</w:t>
      </w:r>
      <w:r w:rsidR="00322AD8" w:rsidRPr="009F7F88">
        <w:rPr>
          <w:color w:val="000000" w:themeColor="text1"/>
        </w:rPr>
        <w:fldChar w:fldCharType="end"/>
      </w:r>
      <w:r w:rsidR="00322AD8" w:rsidRPr="009F7F88">
        <w:rPr>
          <w:color w:val="000000" w:themeColor="text1"/>
        </w:rPr>
        <w:t xml:space="preserve"> or roll-to-roll casting.</w:t>
      </w:r>
      <w:r w:rsidR="00322AD8" w:rsidRPr="009F7F88">
        <w:rPr>
          <w:color w:val="000000" w:themeColor="text1"/>
        </w:rPr>
        <w:fldChar w:fldCharType="begin" w:fldLock="1"/>
      </w:r>
      <w:r w:rsidR="00BF34A6" w:rsidRPr="009F7F88">
        <w:rPr>
          <w:color w:val="000000" w:themeColor="text1"/>
        </w:rPr>
        <w:instrText xml:space="preserve">ADDIN CSL_CITATION {"citationItems":[{"id":"ITEM-1","itemData":{"DOI":"10.1021/am2014635","ISSN":"19448244","abstract":"Polyimide gels are produced by cross-linking anhydride capped polyamic acid oligomers with aromatic triamine in solution and chemically imidizing. The gels are then supercritically dried to form nanoporous polyimide aerogels with densities as low as 0.14 g/cm 3 and surface areas as high as 512 m 2/g. To understand the effect of the polyimide backbone on properties, aerogels from several </w:instrText>
      </w:r>
      <w:r w:rsidR="00BF34A6" w:rsidRPr="009F7F88">
        <w:rPr>
          <w:rFonts w:hint="eastAsia"/>
          <w:color w:val="000000" w:themeColor="text1"/>
        </w:rPr>
        <w:instrText>combinations of diamine and dianhydride, and formulated oligomer chain length are examined. Formulations made from 2,2</w:instrText>
      </w:r>
      <w:r w:rsidR="00BF34A6" w:rsidRPr="009F7F88">
        <w:rPr>
          <w:rFonts w:hint="eastAsia"/>
          <w:color w:val="000000" w:themeColor="text1"/>
        </w:rPr>
        <w:instrText>′</w:instrText>
      </w:r>
      <w:r w:rsidR="00BF34A6" w:rsidRPr="009F7F88">
        <w:rPr>
          <w:rFonts w:hint="eastAsia"/>
          <w:color w:val="000000" w:themeColor="text1"/>
        </w:rPr>
        <w:instrText>-dimethylbenzidine as the diamine shrink the least but have among the highest compressive modulus. Formulations made using 4,4</w:instrText>
      </w:r>
      <w:r w:rsidR="00BF34A6" w:rsidRPr="009F7F88">
        <w:rPr>
          <w:rFonts w:hint="eastAsia"/>
          <w:color w:val="000000" w:themeColor="text1"/>
        </w:rPr>
        <w:instrText>′</w:instrText>
      </w:r>
      <w:r w:rsidR="00BF34A6" w:rsidRPr="009F7F88">
        <w:rPr>
          <w:rFonts w:hint="eastAsia"/>
          <w:color w:val="000000" w:themeColor="text1"/>
        </w:rPr>
        <w:instrText>-oxydianiline or 2,2</w:instrText>
      </w:r>
      <w:r w:rsidR="00BF34A6" w:rsidRPr="009F7F88">
        <w:rPr>
          <w:rFonts w:hint="eastAsia"/>
          <w:color w:val="000000" w:themeColor="text1"/>
        </w:rPr>
        <w:instrText>′</w:instrText>
      </w:r>
      <w:r w:rsidR="00BF34A6" w:rsidRPr="009F7F88">
        <w:rPr>
          <w:rFonts w:hint="eastAsia"/>
          <w:color w:val="000000" w:themeColor="text1"/>
        </w:rPr>
        <w:instrText>dimethylbenzidine can be fabricated into continuous thin films using a roll to roll casting process. The films are flexible enough to be rolled or folded back on themselves and recover completely without cracking or flaking, and have tensile s</w:instrText>
      </w:r>
      <w:r w:rsidR="00BF34A6" w:rsidRPr="009F7F88">
        <w:rPr>
          <w:color w:val="000000" w:themeColor="text1"/>
        </w:rPr>
        <w:instrText>trengths of 4-9 MPa. Finally, the highest onset of decomposition (above 600 °C) of the polyimide aerogels was obtained using p-phenylene diamine as the backbone diamine with either dianhydride studied. All of the aerogels are suitable candidates for high-temperature insulation with glass transition temperatures ranging from 270-340 °C and onsets of decomposition from 460-610 °C. © 2012 American Chemical Society.","author":[{"dropping-particle":"","family":"Meador","given":"Mary Ann B.","non-dropping-particle":"","parse-names":false,"suffix":""},{"dropping-particle":"","family":"Malow","given":"Ericka J.","non-dropping-particle":"","parse-names":false,"suffix":""},{"dropping-particle":"","family":"Silva","given":"Rebecca","non-dropping-particle":"","parse-names":false,"suffix":""},{"dropping-particle":"","family":"Wright","given":"Sarah","non-dropping-particle":"","parse-names":false,"suffix":""},{"dropping-particle":"","family":"Quade","given":"Derek","non-dropping-particle":"","parse-names":false,"suffix":""},{"dropping-particle":"","family":"Vivod","given":"Stephanie L.","non-dropping-particle":"","parse-names":false,"suffix":""},{"dropping-particle":"","family":"Guo","given":"Haiquan","non-dropping-particle":"","parse-names":false,"suffix":""},{"dropping-particle":"","family":"Guo","given":"Jiao","non-dropping-particle":"","parse-names":false,"suffix":""},{"dropping-particle":"","family":"Cakmak","given":"Miko","non-dropping-particle":"","parse-names":false,"suffix":""}],"container-title":"ACS Applied Materials and Interfaces","id":"ITEM-1","issue":"2","issued":{"date-parts":[["2012"]]},"page":"536-544","title":"Mechanically strong, flexible polyimide aerogels cross-linked with aromatic triamine","type":"article-journal","volume":"4"},"uris":["http://www.mendeley.com/documents/?uuid=9eb507a3-388a-3d53-967f-c9027d5cb4f0"]}],"mendeley":{"formattedCitation":"&lt;sup&gt;118&lt;/sup&gt;","plainTextFormattedCitation":"118","previouslyFormattedCitation":"&lt;sup&gt;118&lt;/sup&gt;"},"properties":{"noteIndex":0},"schema":"https://github.com/citation-style-language/schema/raw/master/csl-citation.json"}</w:instrText>
      </w:r>
      <w:r w:rsidR="00322AD8" w:rsidRPr="009F7F88">
        <w:rPr>
          <w:color w:val="000000" w:themeColor="text1"/>
        </w:rPr>
        <w:fldChar w:fldCharType="separate"/>
      </w:r>
      <w:r w:rsidR="00BF34A6" w:rsidRPr="009F7F88">
        <w:rPr>
          <w:noProof/>
          <w:color w:val="000000" w:themeColor="text1"/>
          <w:vertAlign w:val="superscript"/>
        </w:rPr>
        <w:t>118</w:t>
      </w:r>
      <w:r w:rsidR="00322AD8" w:rsidRPr="009F7F88">
        <w:rPr>
          <w:color w:val="000000" w:themeColor="text1"/>
        </w:rPr>
        <w:fldChar w:fldCharType="end"/>
      </w:r>
      <w:r w:rsidR="00322AD8" w:rsidRPr="009F7F88">
        <w:rPr>
          <w:color w:val="000000" w:themeColor="text1"/>
        </w:rPr>
        <w:t xml:space="preserve"> For the latter, the prepared sol and a base film can be passed through double rolls to compress the sol into a thin sheet on </w:t>
      </w:r>
      <w:r w:rsidR="00F534E3" w:rsidRPr="009F7F88">
        <w:rPr>
          <w:color w:val="000000" w:themeColor="text1"/>
        </w:rPr>
        <w:t xml:space="preserve">to </w:t>
      </w:r>
      <w:r w:rsidR="00322AD8" w:rsidRPr="009F7F88">
        <w:rPr>
          <w:color w:val="000000" w:themeColor="text1"/>
        </w:rPr>
        <w:t>the base film. After rapid gelation, the base film can be peeled off and the self-support</w:t>
      </w:r>
      <w:r w:rsidR="00F534E3" w:rsidRPr="009F7F88">
        <w:rPr>
          <w:color w:val="000000" w:themeColor="text1"/>
        </w:rPr>
        <w:t>ing</w:t>
      </w:r>
      <w:r w:rsidR="00322AD8" w:rsidRPr="009F7F88">
        <w:rPr>
          <w:color w:val="000000" w:themeColor="text1"/>
        </w:rPr>
        <w:t xml:space="preserve"> gel sheet can </w:t>
      </w:r>
      <w:r w:rsidR="00F534E3" w:rsidRPr="009F7F88">
        <w:rPr>
          <w:color w:val="000000" w:themeColor="text1"/>
        </w:rPr>
        <w:t xml:space="preserve">subsequently </w:t>
      </w:r>
      <w:r w:rsidR="00322AD8" w:rsidRPr="009F7F88">
        <w:rPr>
          <w:color w:val="000000" w:themeColor="text1"/>
        </w:rPr>
        <w:t>be used for supercritical drying.</w:t>
      </w:r>
      <w:r w:rsidR="00322AD8" w:rsidRPr="009F7F88">
        <w:rPr>
          <w:color w:val="000000" w:themeColor="text1"/>
        </w:rPr>
        <w:fldChar w:fldCharType="begin" w:fldLock="1"/>
      </w:r>
      <w:r w:rsidR="00BF34A6" w:rsidRPr="009F7F88">
        <w:rPr>
          <w:color w:val="000000" w:themeColor="text1"/>
        </w:rPr>
        <w:instrText xml:space="preserve">ADDIN CSL_CITATION {"citationItems":[{"id":"ITEM-1","itemData":{"DOI":"10.1021/am2014635","ISSN":"19448244","abstract":"Polyimide gels are produced by cross-linking anhydride capped polyamic acid oligomers with aromatic triamine in solution and chemically imidizing. The gels are then supercritically dried to form nanoporous polyimide aerogels with densities as low as 0.14 g/cm 3 and surface areas as high as 512 m 2/g. To understand the effect of the polyimide backbone on properties, aerogels from several </w:instrText>
      </w:r>
      <w:r w:rsidR="00BF34A6" w:rsidRPr="009F7F88">
        <w:rPr>
          <w:rFonts w:hint="eastAsia"/>
          <w:color w:val="000000" w:themeColor="text1"/>
        </w:rPr>
        <w:instrText>combinations of diamine and dianhydride, and formulated oligomer chain length are examined. Formulations made from 2,2</w:instrText>
      </w:r>
      <w:r w:rsidR="00BF34A6" w:rsidRPr="009F7F88">
        <w:rPr>
          <w:rFonts w:hint="eastAsia"/>
          <w:color w:val="000000" w:themeColor="text1"/>
        </w:rPr>
        <w:instrText>′</w:instrText>
      </w:r>
      <w:r w:rsidR="00BF34A6" w:rsidRPr="009F7F88">
        <w:rPr>
          <w:rFonts w:hint="eastAsia"/>
          <w:color w:val="000000" w:themeColor="text1"/>
        </w:rPr>
        <w:instrText>-dimethylbenzidine as the diamine shrink the least but have among the highest compressive modulus. Formulations made using 4,4</w:instrText>
      </w:r>
      <w:r w:rsidR="00BF34A6" w:rsidRPr="009F7F88">
        <w:rPr>
          <w:rFonts w:hint="eastAsia"/>
          <w:color w:val="000000" w:themeColor="text1"/>
        </w:rPr>
        <w:instrText>′</w:instrText>
      </w:r>
      <w:r w:rsidR="00BF34A6" w:rsidRPr="009F7F88">
        <w:rPr>
          <w:rFonts w:hint="eastAsia"/>
          <w:color w:val="000000" w:themeColor="text1"/>
        </w:rPr>
        <w:instrText>-oxydianiline or 2,2</w:instrText>
      </w:r>
      <w:r w:rsidR="00BF34A6" w:rsidRPr="009F7F88">
        <w:rPr>
          <w:rFonts w:hint="eastAsia"/>
          <w:color w:val="000000" w:themeColor="text1"/>
        </w:rPr>
        <w:instrText>′</w:instrText>
      </w:r>
      <w:r w:rsidR="00BF34A6" w:rsidRPr="009F7F88">
        <w:rPr>
          <w:rFonts w:hint="eastAsia"/>
          <w:color w:val="000000" w:themeColor="text1"/>
        </w:rPr>
        <w:instrText>dimethylbenzidine can be fabricated into continuous thin films using a roll to roll casting process. The films are flexible enough to be rolled or folded back on themselves and recover completely without cracking or flaking, and have tensile s</w:instrText>
      </w:r>
      <w:r w:rsidR="00BF34A6" w:rsidRPr="009F7F88">
        <w:rPr>
          <w:color w:val="000000" w:themeColor="text1"/>
        </w:rPr>
        <w:instrText>trengths of 4-9 MPa. Finally, the highest onset of decomposition (above 600 °C) of the polyimide aerogels was obtained using p-phenylene diamine as the backbone diamine with either dianhydride studied. All of the aerogels are suitable candidates for high-temperature insulation with glass transition temperatures ranging from 270-340 °C and onsets of decomposition from 460-610 °C. © 2012 American Chemical Society.","author":[{"dropping-particle":"","family":"Meador","given":"Mary Ann B.","non-dropping-particle":"","parse-names":false,"suffix":""},{"dropping-particle":"","family":"Malow","given":"Ericka J.","non-dropping-particle":"","parse-names":false,"suffix":""},{"dropping-particle":"","family":"Silva","given":"Rebecca","non-dropping-particle":"","parse-names":false,"suffix":""},{"dropping-particle":"","family":"Wright","given":"Sarah","non-dropping-particle":"","parse-names":false,"suffix":""},{"dropping-particle":"","family":"Quade","given":"Derek","non-dropping-particle":"","parse-names":false,"suffix":""},{"dropping-particle":"","family":"Vivod","given":"Stephanie L.","non-dropping-particle":"","parse-names":false,"suffix":""},{"dropping-particle":"","family":"Guo","given":"Haiquan","non-dropping-particle":"","parse-names":false,"suffix":""},{"dropping-particle":"","family":"Guo","given":"Jiao","non-dropping-particle":"","parse-names":false,"suffix":""},{"dropping-particle":"","family":"Cakmak","given":"Miko","non-dropping-particle":"","parse-names":false,"suffix":""}],"container-title":"ACS Applied Materials and Interfaces","id":"ITEM-1","issue":"2","issued":{"date-parts":[["2012"]]},"page":"536-544","title":"Mechanically strong, flexible polyimide aerogels cross-linked with aromatic triamine","type":"article-journal","volume":"4"},"uris":["http://www.mendeley.com/documents/?uuid=9eb507a3-388a-3d53-967f-c9027d5cb4f0"]}],"mendeley":{"formattedCitation":"&lt;sup&gt;118&lt;/sup&gt;","plainTextFormattedCitation":"118","previouslyFormattedCitation":"&lt;sup&gt;118&lt;/sup&gt;"},"properties":{"noteIndex":0},"schema":"https://github.com/citation-style-language/schema/raw/master/csl-citation.json"}</w:instrText>
      </w:r>
      <w:r w:rsidR="00322AD8" w:rsidRPr="009F7F88">
        <w:rPr>
          <w:color w:val="000000" w:themeColor="text1"/>
        </w:rPr>
        <w:fldChar w:fldCharType="separate"/>
      </w:r>
      <w:r w:rsidR="00BF34A6" w:rsidRPr="009F7F88">
        <w:rPr>
          <w:noProof/>
          <w:color w:val="000000" w:themeColor="text1"/>
          <w:vertAlign w:val="superscript"/>
        </w:rPr>
        <w:t>118</w:t>
      </w:r>
      <w:r w:rsidR="00322AD8" w:rsidRPr="009F7F88">
        <w:rPr>
          <w:color w:val="000000" w:themeColor="text1"/>
        </w:rPr>
        <w:fldChar w:fldCharType="end"/>
      </w:r>
      <w:r w:rsidR="00322AD8" w:rsidRPr="009F7F88">
        <w:rPr>
          <w:color w:val="000000" w:themeColor="text1"/>
        </w:rPr>
        <w:t xml:space="preserve"> For the preparation of aerogel parts with complex shapes, traditional moulding methods c</w:t>
      </w:r>
      <w:r w:rsidR="009D1F35" w:rsidRPr="009F7F88">
        <w:rPr>
          <w:color w:val="000000" w:themeColor="text1"/>
        </w:rPr>
        <w:t>an</w:t>
      </w:r>
      <w:r w:rsidR="00322AD8" w:rsidRPr="009F7F88">
        <w:rPr>
          <w:color w:val="000000" w:themeColor="text1"/>
        </w:rPr>
        <w:t xml:space="preserve"> be used by pouring the sol into the cavity of the mould. After subsequent gelation</w:t>
      </w:r>
      <w:r w:rsidR="00AA1627" w:rsidRPr="009F7F88">
        <w:rPr>
          <w:color w:val="000000" w:themeColor="text1"/>
        </w:rPr>
        <w:t>,</w:t>
      </w:r>
      <w:r w:rsidR="00322AD8" w:rsidRPr="009F7F88">
        <w:rPr>
          <w:color w:val="000000" w:themeColor="text1"/>
        </w:rPr>
        <w:t xml:space="preserve"> the mould c</w:t>
      </w:r>
      <w:r w:rsidR="009D1F35" w:rsidRPr="009F7F88">
        <w:rPr>
          <w:color w:val="000000" w:themeColor="text1"/>
        </w:rPr>
        <w:t>an</w:t>
      </w:r>
      <w:r w:rsidR="00322AD8" w:rsidRPr="009F7F88">
        <w:rPr>
          <w:color w:val="000000" w:themeColor="text1"/>
        </w:rPr>
        <w:t xml:space="preserve"> be opened to take out the gel, followed by supercritical drying.</w:t>
      </w:r>
      <w:r w:rsidR="00322AD8" w:rsidRPr="009F7F88">
        <w:rPr>
          <w:color w:val="000000" w:themeColor="text1"/>
        </w:rPr>
        <w:fldChar w:fldCharType="begin" w:fldLock="1"/>
      </w:r>
      <w:r w:rsidR="00BF34A6" w:rsidRPr="009F7F88">
        <w:rPr>
          <w:color w:val="000000" w:themeColor="text1"/>
        </w:rPr>
        <w:instrText>ADDIN CSL_CITATION {"citationItems":[{"id":"ITEM-1","itemData":{"DOI":"10.1088/2053-1613/3/1/015002","ISSN":"2053-1613","author":[{"dropping-particle":"","family":"White","given":"L S","non-dropping-particle":"","parse-names":false,"suffix":""},{"dropping-particle":"","family":"Echard","given":"D R","non-dropping-particle":"","parse-names":false,"suffix":""},{"dropping-particle":"","family":"Bertino","given":"M F","non-dropping-particle":"","parse-names":false,"suffix":""},{"dropping-particle":"","family":"Gao","given":"X","non-dropping-particle":"","parse-names":false,"suffix":""},{"dropping-particle":"","family":"Donthula","given":"S","non-dropping-particle":"","parse-names":false,"suffix":""},{"dropping-particle":"","family":"Leventis","given":"N","non-dropping-particle":"","parse-names":false,"suffix":""},{"dropping-particle":"","family":"Shukla","given":"N","non-dropping-particle":"","parse-names":false,"suffix":""},{"dropping-particle":"","family":"Kośny","given":"J","non-dropping-particle":"","parse-names":false,"suffix":""},{"dropping-particle":"","family":"Saeed","given":"S","non-dropping-particle":"","parse-names":false,"suffix":""},{"dropping-particle":"","family":"Saoud","given":"K","non-dropping-particle":"","parse-names":false,"suffix":""}],"container-title":"Translational Materials Research","id":"ITEM-1","issue":"1","issued":{"date-parts":[["2016"]]},"page":"015002","publisher":"IOP Publishing","title":"Fabrication of native silica, cross-linked, and hybrid aerogel monoliths with customized geometries","type":"article-journal","volume":"3"},"uris":["http://www.mendeley.com/documents/?uuid=00ed6ea2-2514-3a41-968f-e46254bed3c0"]}],"mendeley":{"formattedCitation":"&lt;sup&gt;119&lt;/sup&gt;","plainTextFormattedCitation":"119","previouslyFormattedCitation":"&lt;sup&gt;119&lt;/sup&gt;"},"properties":{"noteIndex":0},"schema":"https://github.com/citation-style-language/schema/raw/master/csl-citation.json"}</w:instrText>
      </w:r>
      <w:r w:rsidR="00322AD8" w:rsidRPr="009F7F88">
        <w:rPr>
          <w:color w:val="000000" w:themeColor="text1"/>
        </w:rPr>
        <w:fldChar w:fldCharType="separate"/>
      </w:r>
      <w:r w:rsidR="00BF34A6" w:rsidRPr="009F7F88">
        <w:rPr>
          <w:noProof/>
          <w:color w:val="000000" w:themeColor="text1"/>
          <w:vertAlign w:val="superscript"/>
        </w:rPr>
        <w:t>119</w:t>
      </w:r>
      <w:r w:rsidR="00322AD8" w:rsidRPr="009F7F88">
        <w:rPr>
          <w:color w:val="000000" w:themeColor="text1"/>
        </w:rPr>
        <w:fldChar w:fldCharType="end"/>
      </w:r>
      <w:r w:rsidR="00322AD8" w:rsidRPr="009F7F88">
        <w:rPr>
          <w:color w:val="000000" w:themeColor="text1"/>
        </w:rPr>
        <w:t xml:space="preserve"> However, </w:t>
      </w:r>
      <w:r w:rsidR="00F534E3" w:rsidRPr="009F7F88">
        <w:rPr>
          <w:color w:val="000000" w:themeColor="text1"/>
        </w:rPr>
        <w:t xml:space="preserve">in this process, </w:t>
      </w:r>
      <w:r w:rsidR="00322AD8" w:rsidRPr="009F7F88">
        <w:rPr>
          <w:color w:val="000000" w:themeColor="text1"/>
        </w:rPr>
        <w:t xml:space="preserve">the </w:t>
      </w:r>
      <w:r w:rsidR="00F534E3" w:rsidRPr="009F7F88">
        <w:rPr>
          <w:color w:val="000000" w:themeColor="text1"/>
        </w:rPr>
        <w:t xml:space="preserve">achievable aerogel </w:t>
      </w:r>
      <w:r w:rsidR="00322AD8" w:rsidRPr="009F7F88">
        <w:rPr>
          <w:color w:val="000000" w:themeColor="text1"/>
        </w:rPr>
        <w:t xml:space="preserve">shape complexity is very limited </w:t>
      </w:r>
      <w:r w:rsidR="00F534E3" w:rsidRPr="009F7F88">
        <w:rPr>
          <w:color w:val="000000" w:themeColor="text1"/>
        </w:rPr>
        <w:t>due to mould</w:t>
      </w:r>
      <w:r w:rsidR="00322AD8" w:rsidRPr="009F7F88">
        <w:rPr>
          <w:color w:val="000000" w:themeColor="text1"/>
        </w:rPr>
        <w:t xml:space="preserve"> design</w:t>
      </w:r>
      <w:r w:rsidR="00F534E3" w:rsidRPr="009F7F88">
        <w:rPr>
          <w:color w:val="000000" w:themeColor="text1"/>
        </w:rPr>
        <w:t xml:space="preserve"> requirements</w:t>
      </w:r>
      <w:r w:rsidR="00322AD8" w:rsidRPr="009F7F88">
        <w:rPr>
          <w:color w:val="000000" w:themeColor="text1"/>
        </w:rPr>
        <w:t xml:space="preserve">. Indeed, using these traditional methods, if not impossible, it is highly challenging to create intricate scaffold </w:t>
      </w:r>
      <w:r w:rsidR="00542C3F" w:rsidRPr="009F7F88">
        <w:rPr>
          <w:color w:val="000000" w:themeColor="text1"/>
        </w:rPr>
        <w:t xml:space="preserve">aerogel </w:t>
      </w:r>
      <w:r w:rsidR="00322AD8" w:rsidRPr="009F7F88">
        <w:rPr>
          <w:color w:val="000000" w:themeColor="text1"/>
        </w:rPr>
        <w:t>structures with complex macropores. And this is where ‘printability’ of aerogels c</w:t>
      </w:r>
      <w:r w:rsidR="009D1F35" w:rsidRPr="009F7F88">
        <w:rPr>
          <w:color w:val="000000" w:themeColor="text1"/>
        </w:rPr>
        <w:t>an</w:t>
      </w:r>
      <w:r w:rsidR="00322AD8" w:rsidRPr="009F7F88">
        <w:rPr>
          <w:color w:val="000000" w:themeColor="text1"/>
        </w:rPr>
        <w:t xml:space="preserve"> make a huge impact.</w:t>
      </w:r>
    </w:p>
    <w:p w14:paraId="59DBA8B6" w14:textId="5DF5F6BA" w:rsidR="00D95105" w:rsidRPr="009F7F88" w:rsidRDefault="00D95105" w:rsidP="00D95105">
      <w:pPr>
        <w:pStyle w:val="RSCB04AHeadingSection"/>
        <w:rPr>
          <w:color w:val="000000" w:themeColor="text1"/>
          <w:w w:val="108"/>
        </w:rPr>
      </w:pPr>
      <w:bookmarkStart w:id="18" w:name="_Toc39868899"/>
      <w:r w:rsidRPr="009F7F88">
        <w:rPr>
          <w:color w:val="000000" w:themeColor="text1"/>
          <w:w w:val="108"/>
        </w:rPr>
        <w:lastRenderedPageBreak/>
        <w:t xml:space="preserve">3. Functional </w:t>
      </w:r>
      <w:r w:rsidR="00B650C4" w:rsidRPr="009F7F88">
        <w:rPr>
          <w:rFonts w:hint="eastAsia"/>
          <w:color w:val="000000" w:themeColor="text1"/>
          <w:w w:val="108"/>
          <w:lang w:eastAsia="zh-CN"/>
        </w:rPr>
        <w:t>p</w:t>
      </w:r>
      <w:r w:rsidRPr="009F7F88">
        <w:rPr>
          <w:color w:val="000000" w:themeColor="text1"/>
          <w:w w:val="108"/>
        </w:rPr>
        <w:t>rinting</w:t>
      </w:r>
      <w:bookmarkEnd w:id="18"/>
    </w:p>
    <w:p w14:paraId="5AE42DF3" w14:textId="0D59DB2A" w:rsidR="00D95105" w:rsidRPr="009F7F88" w:rsidRDefault="005C3E2A" w:rsidP="00D95105">
      <w:pPr>
        <w:pStyle w:val="RSCB02ArticleText"/>
        <w:rPr>
          <w:color w:val="000000" w:themeColor="text1"/>
        </w:rPr>
      </w:pPr>
      <w:r w:rsidRPr="009F7F88">
        <w:rPr>
          <w:color w:val="000000" w:themeColor="text1"/>
        </w:rPr>
        <w:t>Among the existing manufacturing pathways, functional printing represents a group of technologies that can turn powders, liquids, or slurries into patterns or 3D shapes, even with complex geometries. Indeed, functional printing has brought about great innovations in the field of material processing technologies. In particular, workpieces or devices can be printed based on 3D printing, and can be constructed on demand, even with design modifications promptly and inexpensively</w:t>
      </w:r>
      <w:r w:rsidR="00D95105" w:rsidRPr="009F7F88">
        <w:rPr>
          <w:color w:val="000000" w:themeColor="text1"/>
        </w:rPr>
        <w:t>.</w:t>
      </w:r>
    </w:p>
    <w:p w14:paraId="7EC3A953" w14:textId="77777777" w:rsidR="00D95105" w:rsidRPr="009F7F88" w:rsidRDefault="00D95105" w:rsidP="00456489">
      <w:pPr>
        <w:pStyle w:val="RSCB07BHeadingSub-Section-standalone"/>
        <w:rPr>
          <w:color w:val="000000" w:themeColor="text1"/>
        </w:rPr>
      </w:pPr>
      <w:bookmarkStart w:id="19" w:name="_Toc39868900"/>
      <w:r w:rsidRPr="009F7F88">
        <w:rPr>
          <w:color w:val="000000" w:themeColor="text1"/>
        </w:rPr>
        <w:t>3.1 Printing technologies for additive manufacturing</w:t>
      </w:r>
      <w:bookmarkEnd w:id="19"/>
    </w:p>
    <w:p w14:paraId="343C8B69" w14:textId="0DCE87E6" w:rsidR="005C3E2A" w:rsidRPr="009F7F88" w:rsidRDefault="005C3E2A" w:rsidP="00D95105">
      <w:pPr>
        <w:pStyle w:val="RSCB02ArticleText"/>
        <w:rPr>
          <w:color w:val="000000" w:themeColor="text1"/>
        </w:rPr>
      </w:pPr>
      <w:r w:rsidRPr="009F7F88">
        <w:rPr>
          <w:color w:val="000000" w:themeColor="text1"/>
        </w:rPr>
        <w:t xml:space="preserve">Printing is an additive manufacturing process that exemplifies cost-effective production technologies suitable for either industrial scale-up or prototyping. This has propelled functional printing to the forefront of </w:t>
      </w:r>
      <w:r w:rsidR="00FA46C2" w:rsidRPr="009F7F88">
        <w:rPr>
          <w:color w:val="000000" w:themeColor="text1"/>
        </w:rPr>
        <w:t xml:space="preserve">the </w:t>
      </w:r>
      <w:r w:rsidRPr="009F7F88">
        <w:rPr>
          <w:color w:val="000000" w:themeColor="text1"/>
        </w:rPr>
        <w:t xml:space="preserve">materials manufacturing revolution. Compared to the traditional material removal-cutting and assembly processing mode, printing is a "bottom-up" manufacturing method by material accumulation, from scratch. It is significantly more adaptable and </w:t>
      </w:r>
      <w:r w:rsidR="00AF6D30" w:rsidRPr="009F7F88">
        <w:rPr>
          <w:color w:val="000000" w:themeColor="text1"/>
        </w:rPr>
        <w:t xml:space="preserve">potentially less </w:t>
      </w:r>
      <w:r w:rsidRPr="009F7F88">
        <w:rPr>
          <w:color w:val="000000" w:themeColor="text1"/>
        </w:rPr>
        <w:t>expensive compared to the traditional moulding method, and offer</w:t>
      </w:r>
      <w:r w:rsidR="00455498" w:rsidRPr="009F7F88">
        <w:rPr>
          <w:color w:val="000000" w:themeColor="text1"/>
        </w:rPr>
        <w:t>s</w:t>
      </w:r>
      <w:r w:rsidRPr="009F7F88">
        <w:rPr>
          <w:color w:val="000000" w:themeColor="text1"/>
        </w:rPr>
        <w:t xml:space="preserve"> the production of structurally complex parts that were not previously possible.</w:t>
      </w:r>
    </w:p>
    <w:p w14:paraId="4EA17BAE" w14:textId="05261ED4" w:rsidR="00D95105" w:rsidRPr="009F7F88" w:rsidRDefault="005C3E2A" w:rsidP="00150191">
      <w:pPr>
        <w:pStyle w:val="RSCB02ArticleText"/>
        <w:ind w:firstLineChars="100" w:firstLine="194"/>
        <w:rPr>
          <w:color w:val="000000" w:themeColor="text1"/>
        </w:rPr>
      </w:pPr>
      <w:r w:rsidRPr="009F7F88">
        <w:rPr>
          <w:color w:val="000000" w:themeColor="text1"/>
        </w:rPr>
        <w:t>The traditional functional printing technologies are borrowed from graphics printing, and include inkjet, screen, and roll-to-roll gravure and flexographic printing.</w:t>
      </w:r>
      <w:r w:rsidR="00B01BC7" w:rsidRPr="009F7F88">
        <w:rPr>
          <w:color w:val="000000" w:themeColor="text1"/>
        </w:rPr>
        <w:fldChar w:fldCharType="begin" w:fldLock="1"/>
      </w:r>
      <w:r w:rsidR="00BF34A6" w:rsidRPr="009F7F88">
        <w:rPr>
          <w:rFonts w:hint="eastAsia"/>
          <w:color w:val="000000" w:themeColor="text1"/>
        </w:rPr>
        <w:instrText>ADDIN CSL_CITATION {"citationItems":[{"id":"ITEM-1","itemData":{"DOI":"10.1039/c8cs00084k","ISSN":"14604744","abstract":"</w:instrText>
      </w:r>
      <w:r w:rsidR="00BF34A6" w:rsidRPr="009F7F88">
        <w:rPr>
          <w:rFonts w:hint="eastAsia"/>
          <w:color w:val="000000" w:themeColor="text1"/>
        </w:rPr>
        <w:instrText>正文</w:instrText>
      </w:r>
      <w:r w:rsidR="00BF34A6" w:rsidRPr="009F7F88">
        <w:rPr>
          <w:rFonts w:hint="eastAsia"/>
          <w:color w:val="000000" w:themeColor="text1"/>
        </w:rPr>
        <w:instrText>2</w:instrText>
      </w:r>
      <w:r w:rsidR="00BF34A6" w:rsidRPr="009F7F88">
        <w:rPr>
          <w:rFonts w:hint="eastAsia"/>
          <w:color w:val="000000" w:themeColor="text1"/>
        </w:rPr>
        <w:instrText>万字，</w:instrText>
      </w:r>
      <w:r w:rsidR="00BF34A6" w:rsidRPr="009F7F88">
        <w:rPr>
          <w:rFonts w:hint="eastAsia"/>
          <w:color w:val="000000" w:themeColor="text1"/>
        </w:rPr>
        <w:instrText>Graphene and related two-dimensional materials provide an ideal platform for next generation disruptive technologies and applica</w:instrText>
      </w:r>
      <w:r w:rsidR="00BF34A6" w:rsidRPr="009F7F88">
        <w:rPr>
          <w:color w:val="000000" w:themeColor="text1"/>
        </w:rPr>
        <w:instrText>tions. Exploiting these solution-processed two-dimensional materials in printing can accelerate this development by allowing additive patterning on both rigid and conformable substrates for flexible device design and large-scale, high-speed, cost-effective manufacturing. In this review, we summarise the current progress on ink formulation of two-dimensional materials and the printable applications enabled by them. We also present our perspectives on their research and technological future prospects.","author":[{"dropping-particle":"","family":"Hu","given":"Guohua","non-dropping-particle":"","parse-names":false,"suffix":""},{"dropping-particle":"","family":"Kang","given":"Joohoon","non-dropping-particle":"","parse-names":false,"suffix":""},{"dropping-particle":"","family":"Ng","given":"Leonard W.T.","non-dropping-particle":"","parse-names":false,"suffix":""},{"dropping-particle":"","family":"Zhu","given":"Xiaoxi","non-dropping-particle":"","parse-names":false,"suffix":""},{"dropping-particle":"","family":"Howe","given":"Richard C.T.","non-dropping-particle":"","parse-names":false,"suffix":""},{"dropping-particle":"","family":"Jones","given":"Christopher G.","non-dropping-particle":"","parse-names":false,"suffix":""},{"dropping-particle":"","family":"Hersam","given":"Mark C.","non-dropping-particle":"","parse-names":false,"suffix":""},{"dropping-particle":"","family":"Hasan","given":"Tawfique","non-dropping-particle":"","parse-names":false,"suffix":""}],"container-title":"Chemical Society Reviews","id":"ITEM-1","issue":"9","issued":{"date-parts":[["2018"]]},"page":"3265-3300","title":"Functional inks and printing of two-dimensional materials","type":"article-journal","volume":"47"},"uris":["http://www.mendeley.com/documents/?uuid=8a5ff9fc-addc-4343-8d75-4fb3fa0b2253"]},{"id":"ITEM-2","itemData":{"DOI":"10.1007/978-3-319-91572-2_4","author":[{"dropping-particle":"","family":"Ng","given":"Leonard W. T.","non-dropping-particle":"","parse-names":false,"suffix":""},{"dropping-particle":"","family":"Hu","given":"Guohua","non-dropping-particle":"","parse-names":false,"suffix":""},{"dropping-particle":"","family":"Howe","given":"Richard C. T.","non-dropping-particle":"","parse-names":false,"suffix":""},{"dropping-particle":"","family":"Zhu","given":"Xiaoxi","non-dropping-particle":"","parse-names":false,"suffix":""},{"dropping-particle":"","family":"Yang","given":"Zongyin","non-dropping-particle":"","parse-names":false,"suffix":""},{"dropping-particle":"","family":"Jones","given":"Christopher G.","non-dropping-particle":"","parse-names":false,"suffix":""},{"dropping-particle":"","family":"Hasan","given":"Tawfique","non-dropping-particle":"","parse-names":false,"suffix":""},{"dropping-particle":"","family":"Ng","given":"Leonard W. T.","non-dropping-particle":"","parse-names":false,"suffix":""},{"dropping-particle":"","family":"Hu","given":"Guohua","non-dropping-particle":"","parse-names":false,"suffix":""},{"dropping-particle":"","family":"Howe","given":"Richard C. T.","non-dropping-particle":"","parse-names":false,"suffix":""},{"dropping-particle":"","family":"Zhu","given":"Xiaoxi","non-dropping-particle":"","parse-names":false,"suffix":""},{"dropping-particle":"","family":"Yang","given":"Zongyin","non-dropping-particle":"","parse-names":false,"suffix":""},{"dropping-particle":"","family":"Jones","given":"Christopher G.","non-dropping-particle":"","parse-names":false,"suffix":""},{"dropping-particle":"","family":"Hasan","given":"Tawfique","non-dropping-particle":"","parse-names":false,"suffix":""}],"container-title":"Printing of Graphene and Related 2D Materials","id":"ITEM-2","issued":{"date-parts":[["2018"]]},"page":"103-134","publisher":"Springer International Publishing","title":"2D Ink Design","type":"chapter"},"uris":["http://www.mendeley.com/documents/?uuid=091917e8-535c-3c90-8d0f-303d59b61352"]}],"mendeley":{"formattedCitation":"&lt;sup&gt;120,121&lt;/sup&gt;","plainTextFormattedCitation":"120,121","previouslyFormattedCitation":"&lt;sup&gt;120,121&lt;/sup&gt;"},"properties":{"noteIndex":0},"schema":"https://github.com/citation-style-language/schema/raw/master/csl-citation.json"}</w:instrText>
      </w:r>
      <w:r w:rsidR="00B01BC7" w:rsidRPr="009F7F88">
        <w:rPr>
          <w:color w:val="000000" w:themeColor="text1"/>
        </w:rPr>
        <w:fldChar w:fldCharType="separate"/>
      </w:r>
      <w:r w:rsidR="00BF34A6" w:rsidRPr="009F7F88">
        <w:rPr>
          <w:noProof/>
          <w:color w:val="000000" w:themeColor="text1"/>
          <w:vertAlign w:val="superscript"/>
        </w:rPr>
        <w:t>120,121</w:t>
      </w:r>
      <w:r w:rsidR="00B01BC7" w:rsidRPr="009F7F88">
        <w:rPr>
          <w:color w:val="000000" w:themeColor="text1"/>
        </w:rPr>
        <w:fldChar w:fldCharType="end"/>
      </w:r>
      <w:r w:rsidRPr="009F7F88">
        <w:rPr>
          <w:color w:val="000000" w:themeColor="text1"/>
        </w:rPr>
        <w:t xml:space="preserve"> Among these, inkjet printing is a non-contact, mask-less, fast, and low-cost method with excellent design flexibility, and is the most popular choice for laboratory-scale or high</w:t>
      </w:r>
      <w:r w:rsidR="00E22B15" w:rsidRPr="009F7F88">
        <w:rPr>
          <w:color w:val="000000" w:themeColor="text1"/>
        </w:rPr>
        <w:t>-</w:t>
      </w:r>
      <w:r w:rsidRPr="009F7F88">
        <w:rPr>
          <w:color w:val="000000" w:themeColor="text1"/>
        </w:rPr>
        <w:t>resolution additive manufacturing for functional devices.</w:t>
      </w:r>
      <w:r w:rsidR="0053493F" w:rsidRPr="009F7F88">
        <w:rPr>
          <w:color w:val="000000" w:themeColor="text1"/>
        </w:rPr>
        <w:fldChar w:fldCharType="begin" w:fldLock="1"/>
      </w:r>
      <w:r w:rsidR="00BF34A6" w:rsidRPr="009F7F88">
        <w:rPr>
          <w:color w:val="000000" w:themeColor="text1"/>
        </w:rPr>
        <w:instrText>ADDIN CSL_CITATION {"citationItems":[{"id":"ITEM-1","itemData":{"DOI":"10.1016/j.coelec.2017.05.003","ISSN":"24519111","abstract":"Inkjet printing is a digital and non-contact printing technique that is beginning to be used in the manufacture of electronic devices, including electrochemical sensors. This article covers the main works featuring inkjet printing for the production of electrochemical sensors, and focuses especially on the works reported since 2015. The main factor limiting the application of inkjet printing in the manufacture of advanced devices stems mainly from the strict rheological conditions that the ink needs to meet. This is the reason why inkjet is best used in combination with other manufacturing techniques. Given their high degree of maturity and accessibility, home/office printers will likely lead a future wave in the manufacture of electronic devices, particularly at the development and prototyping stages.","author":[{"dropping-particle":"","family":"Moya","given":"Ana","non-dropping-particle":"","parse-names":false,"suffix":""},{"dropping-particle":"","family":"Gabriel","given":"Gemma","non-dropping-particle":"","parse-names":false,"suffix":""},{"dropping-particle":"","family":"Villa","given":"Rosa","non-dropping-particle":"","parse-names":false,"suffix":""},{"dropping-particle":"","family":"Javier del Campo","given":"F.","non-dropping-particle":"","parse-names":false,"suffix":""}],"container-title":"Current Opinion in Electrochemistry","id":"ITEM-1","issue":"1","issued":{"date-parts":[["2017"]]},"page":"29-39","publisher":"Elsevier B.V.","title":"Inkjet-printed electrochemical sensors","type":"article-journal","volume":"3"},"uris":["http://www.mendeley.com/documents/?uuid=b0565301-be4d-319c-b3f5-bf59ed6693fa"]},{"id":"ITEM-2","itemData":{"DOI":"10.1039/c8cs00738a","ISSN":"14604744","abstract":"This review describes recent developments in the field of conductive nanomaterials and their application in 2D and 3D printed flexible electronics, with particular emphasis on inks based on metal nanoparticles and nanowires, carbon nanotubes, and graphene sheets. We present the basic properties of these nanomaterials, their stabilization in dispersions, formulation of conductive inks and formation of conductive patterns on flexible substrates (polymers, paper, textile) by using various printing technologies and post-printing processes. Applications of conductive nanomaterials for fabrication of various 2D and 3D electronic devices are also briefly discussed.","author":[{"dropping-particle":"","family":"Kamyshny","given":"Alexander","non-dropping-particle":"","parse-names":false,"suffix":""},{"dropping-particle":"","family":"Magdassi","given":"Shlomo","non-dropping-particle":"","parse-names":false,"suffix":""}],"container-title":"Chemical Society Reviews","id":"ITEM-2","issue":"6","issued":{"date-parts":[["2019"]]},"page":"1712-1740","publisher":"Royal Society of Chemistry","title":"Conductive nanomaterials for 2D and 3D printed flexible electronics","type":"article-journal","volume":"48"},"uris":["http://www.mendeley.com/documents/?uuid=5c034e32-7109-4d32-a811-b9f4a7ef916f"]}],"mendeley":{"formattedCitation":"&lt;sup&gt;122,123&lt;/sup&gt;","plainTextFormattedCitation":"122,123","previouslyFormattedCitation":"&lt;sup&gt;122,123&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122,123</w:t>
      </w:r>
      <w:r w:rsidR="0053493F" w:rsidRPr="009F7F88">
        <w:rPr>
          <w:color w:val="000000" w:themeColor="text1"/>
        </w:rPr>
        <w:fldChar w:fldCharType="end"/>
      </w:r>
      <w:r w:rsidRPr="009F7F88">
        <w:rPr>
          <w:color w:val="000000" w:themeColor="text1"/>
        </w:rPr>
        <w:t xml:space="preserve"> The drawbacks of inkjet printing are the throughput, strict ink formulation requirements and also, the concentration of functional materials in the resultant inks. These can be addressed by a wide range of </w:t>
      </w:r>
      <w:r w:rsidR="00D81B23" w:rsidRPr="009F7F88">
        <w:rPr>
          <w:color w:val="000000" w:themeColor="text1"/>
        </w:rPr>
        <w:t xml:space="preserve">modern </w:t>
      </w:r>
      <w:r w:rsidRPr="009F7F88">
        <w:rPr>
          <w:color w:val="000000" w:themeColor="text1"/>
        </w:rPr>
        <w:t>3D printing technologies, such as binder jetting, directed energy deposition, material extrusion</w:t>
      </w:r>
      <w:r w:rsidR="00D81B23" w:rsidRPr="009F7F88">
        <w:rPr>
          <w:color w:val="000000" w:themeColor="text1"/>
        </w:rPr>
        <w:t xml:space="preserve"> and </w:t>
      </w:r>
      <w:r w:rsidRPr="009F7F88">
        <w:rPr>
          <w:color w:val="000000" w:themeColor="text1"/>
        </w:rPr>
        <w:t>jetting, powder bed fusion, sheet lamination, and vat photopolymerisation.</w:t>
      </w:r>
      <w:r w:rsidR="0053493F" w:rsidRPr="009F7F88">
        <w:rPr>
          <w:color w:val="000000" w:themeColor="text1"/>
        </w:rPr>
        <w:fldChar w:fldCharType="begin" w:fldLock="1"/>
      </w:r>
      <w:r w:rsidR="00BF34A6" w:rsidRPr="009F7F88">
        <w:rPr>
          <w:color w:val="000000" w:themeColor="text1"/>
        </w:rPr>
        <w:instrText>ADDIN CSL_CITATION {"citationItems":[{"id":"ITEM-1","itemData":{"DOI":"10.1016/J.CAD.2015.04.001","ISSN":"0010-4485","abstract":"Additive manufacturing (AM) is poised to bring about a revolution in the way products are designed, manufactured, and distributed to end users. This technology has gained significant academic as well as industry interest due to its ability to create complex geometries with customizable material properties. AM has also inspired the development of the maker movement by democratizing design and manufacturing. Due to the rapid proliferation of a wide variety of technologies associated with AM, there is a lack of a comprehensive set of design principles, manufacturing guidelines, and standardization of best practices. These challenges are compounded by the fact that advancements in multiple technologies (for example materials processing, topology optimization) generate a “positive feedback loop” effect in advancing AM. In order to advance research interest and investment in AM technologies, some fundamental questions and trends about the dependencies existing in these avenues need highlighting. The goal of our review paper is to organize this body of knowledge surrounding AM, and present current barriers, findings, and future trends significantly to the researchers. We also discuss fundamental attributes of AM processes, evolution of the AM industry, and the affordances enabled by the emergence of AM in a variety of areas such as geometry processing, material design, and education. We conclude our paper by pointing out future directions such as the “print-it-all” paradigm, that have the potential to re-imagine current research and spawn completely new avenues for exploration.","author":[{"dropping-particle":"","family":"Gao","given":"Wei","non-dropping-particle":"","parse-names":false,"suffix":""},{"dropping-particle":"","family":"Zhang","given":"Yunbo","non-dropping-particle":"","parse-names":false,"suffix":""},{"dropping-particle":"","family":"Ramanujan","given":"Devarajan","non-dropping-particle":"","parse-names":false,"suffix":""},{"dropping-particle":"","family":"Ramani","given":"Karthik","non-dropping-particle":"","parse-names":false,"suffix":""},{"dropping-particle":"","family":"Chen","given":"Yong","non-dropping-particle":"","parse-names":false,"suffix":""},{"dropping-particle":"","family":"Williams","given":"Christopher B.","non-dropping-particle":"","parse-names":false,"suffix":""},{"dropping-particle":"","family":"Wang","given":"Charlie C.L.","non-dropping-particle":"","parse-names":false,"suffix":""},{"dropping-particle":"","family":"Shin","given":"Yung C.","non-dropping-particle":"","parse-names":false,"suffix":""},{"dropping-particle":"","family":"Zhang","given":"Song","non-dropping-particle":"","parse-names":false,"suffix":""},{"dropping-particle":"","family":"Zavattieri","given":"Pablo D.","non-dropping-particle":"","parse-names":false,"suffix":""}],"container-title":"Computer-Aided Design","id":"ITEM-1","issued":{"date-parts":[["2015"]]},"page":"65-89","publisher":"Elsevier","title":"The status, challenges, and future of additive manufacturing in engineering","type":"article-journal","volume":"69"},"uris":["http://www.mendeley.com/documents/?uuid=01359778-96ee-3a86-b1a1-54e2e4f102fe"]},{"id":"ITEM-2","itemData":{"DOI":"10.1016/j.compositesb.2018.02.012","ISSN":"13598368","abstract":"Freedom of design, mass customisation, waste minimisation and the ability to manufacture complex structures, as well as fast prototyping, are the main benefits of additive manufacturing (AM) or 3D printing. A comprehensive review of the main 3D printing methods, materials and their development in trending applications was carried out. In particular, the revolutionary applications of AM in biomedical, aerospace, buildings and protective structures were discussed. The current state of materials development, including metal alloys, polymer composites, ceramics and concrete, was presented. In addition, this paper discussed the main processing challenges with void formation, anisotropic behaviour, the limitation of computer design and layer-by-layer appearance. Overall, this paper gives an overview of 3D printing, including a survey on its benefits and drawbacks as a benchmark for future research and development.","author":[{"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container-title":"Composites Part B: Engineering","id":"ITEM-2","issued":{"date-parts":[["2018"]]},"page":"172-196","publisher":"Elsevier Ltd","title":"Additive manufacturing (3D printing): A review of materials, methods, applications and challenges","type":"article-journal","volume":"143"},"uris":["http://www.mendeley.com/documents/?uuid=54975793-df00-32d1-beb2-b26d3e9be646"]},{"id":"ITEM-3","itemData":{"DOI":"10.1016/j.autcon.2016.04.005","ISSN":"09265805","abstract":"3-D printing, which is an automated production process with layer-by-layer control, has been gaining rapid development in recent years. The technology has been adopted in the manufacturing industry for decades and has recently been introduced in the construction industry to print houses and villas. The technology can bring significant benefits to the construction industry in terms of increased customization, reduced construction time, reduced manpower, and construction cost. A few isolated products and projects have been preliminarily tested using the 3-D printing technology. However, it should be noted that such tests and developments on the use of 3-D printing in the construction industry are very fragmented at the time of the study. It is therefore necessary for the building and construction industry to understand the technology, its historical applications and challenges for better utilization in the future. A systematic review shows that 3-D printing technology, after years of evolution, can be used to print large-scale architectural models and buildings. However, the potential of the technology is limited by the lack of large-scale implementation, the development of building information modeling, the requirements of mass customization, and the life cycle cost of the printed projects. It is therefore expected that future studies should be conducted on these areas to consolidate the stability and expand the applicability of 3-D printing in the construction industry.","author":[{"dropping-particle":"","family":"Wu","given":"Peng","non-dropping-particle":"","parse-names":false,"suffix":""},{"dropping-particle":"","family":"Wang","given":"Jun","non-dropping-particle":"","parse-names":false,"suffix":""},{"dropping-particle":"","family":"Wang","given":"Xiangyu","non-dropping-particle":"","parse-names":false,"suffix":""}],"container-title":"Automation in Construction","id":"ITEM-3","issued":{"date-parts":[["2016"]]},"page":"21-31","publisher":"Elsevier B.V.","title":"A critical review of the use of 3-D printing in the construction industry","type":"article-journal","volume":"68"},"uris":["http://www.mendeley.com/documents/?uuid=f07bba3e-6fc4-39cd-a64c-732ab4650e5b"]},{"id":"ITEM-4","itemData":{"id":"ITEM-4","issued":{"date-parts":[["2012"]]},"page":"ASTM International F2792-12a","title":"Standard terminology for additive manufacturing technologies","type":"article"},"uris":["http://www.mendeley.com/documents/?uuid=6f6e48cf-ae10-4c99-8a4e-7badded5f5e1"]},{"id":"ITEM-5","itemData":{"DOI":"10.1016/j.optlastec.2015.09.025","ISSN":"00303992","abstract":"Additive manufacturing is a topic of considerable ongoing interest, with forecasts predicting it to have major impact on industry in the future. This paper focusses on the current status and potential future development of the technology, with particular reference to the role of lasers within it. It begins by making clear the types and roles of lasers in the different categories of additive manufacturing. This is followed by concise reviews of the economic benefits and disadvantages of the technology, current state of the market and use of additive manufacturing in different industries. Details of these fields are referenced rather than expanded in detail. The paper continues, focusing on current indicators to the future of additive manufacturing. Barriers to its development, trends and opportunities in major industrial sectors, and wider opportunities for its development are covered. Evidence indicates that additive manufacturing may not become the dominant manufacturing technology in all industries, but represents an excellent opportunity for lasers to increase their influence in manufacturing as a whole.","author":[{"dropping-particle":"","family":"Pinkerton","given":"Andrew J.","non-dropping-particle":"","parse-names":false,"suffix":""}],"container-title":"Optics and Laser Technology","id":"ITEM-5","issued":{"date-parts":[["2016"]]},"page":"25-32","publisher":"Elsevier Ltd","title":"Lasers in additive manufacturing","type":"article-journal","volume":"78"},"uris":["http://www.mendeley.com/documents/?uuid=5ab28fec-cea1-3aa1-a7c4-bc17ae985f10"]}],"mendeley":{"formattedCitation":"&lt;sup&gt;17,124–127&lt;/sup&gt;","plainTextFormattedCitation":"17,124–127","previouslyFormattedCitation":"&lt;sup&gt;17,124–127&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17,124–127</w:t>
      </w:r>
      <w:r w:rsidR="0053493F" w:rsidRPr="009F7F88">
        <w:rPr>
          <w:color w:val="000000" w:themeColor="text1"/>
        </w:rPr>
        <w:fldChar w:fldCharType="end"/>
      </w:r>
      <w:r w:rsidRPr="009F7F88">
        <w:rPr>
          <w:color w:val="000000" w:themeColor="text1"/>
        </w:rPr>
        <w:t xml:space="preserve"> </w:t>
      </w:r>
      <w:r w:rsidR="00455498" w:rsidRPr="009F7F88">
        <w:rPr>
          <w:color w:val="000000" w:themeColor="text1"/>
        </w:rPr>
        <w:t>Although the resolution of 3D printing is often lower when compared to inkjet printing</w:t>
      </w:r>
      <w:r w:rsidRPr="009F7F88">
        <w:rPr>
          <w:color w:val="000000" w:themeColor="text1"/>
        </w:rPr>
        <w:t xml:space="preserve">, </w:t>
      </w:r>
      <w:r w:rsidR="00D81B23" w:rsidRPr="009F7F88">
        <w:rPr>
          <w:color w:val="000000" w:themeColor="text1"/>
        </w:rPr>
        <w:t xml:space="preserve">the latter has </w:t>
      </w:r>
      <w:r w:rsidR="00542C3F" w:rsidRPr="009F7F88">
        <w:rPr>
          <w:color w:val="000000" w:themeColor="text1"/>
        </w:rPr>
        <w:t xml:space="preserve">seen </w:t>
      </w:r>
      <w:r w:rsidRPr="009F7F88">
        <w:rPr>
          <w:color w:val="000000" w:themeColor="text1"/>
        </w:rPr>
        <w:t>rapid develop</w:t>
      </w:r>
      <w:r w:rsidR="00542C3F" w:rsidRPr="009F7F88">
        <w:rPr>
          <w:color w:val="000000" w:themeColor="text1"/>
        </w:rPr>
        <w:t>ment</w:t>
      </w:r>
      <w:r w:rsidRPr="009F7F88">
        <w:rPr>
          <w:color w:val="000000" w:themeColor="text1"/>
        </w:rPr>
        <w:t xml:space="preserve"> over the past few years</w:t>
      </w:r>
      <w:r w:rsidR="00D81B23" w:rsidRPr="009F7F88">
        <w:rPr>
          <w:color w:val="000000" w:themeColor="text1"/>
        </w:rPr>
        <w:t>.</w:t>
      </w:r>
      <w:r w:rsidRPr="009F7F88">
        <w:rPr>
          <w:color w:val="000000" w:themeColor="text1"/>
        </w:rPr>
        <w:t xml:space="preserve"> </w:t>
      </w:r>
      <w:r w:rsidR="00D81B23" w:rsidRPr="009F7F88">
        <w:rPr>
          <w:color w:val="000000" w:themeColor="text1"/>
        </w:rPr>
        <w:t xml:space="preserve">Indeed, highly versatile printing strategies </w:t>
      </w:r>
      <w:r w:rsidRPr="009F7F88">
        <w:rPr>
          <w:color w:val="000000" w:themeColor="text1"/>
        </w:rPr>
        <w:t>have already been demonstrated for metals,</w:t>
      </w:r>
      <w:r w:rsidR="0053493F" w:rsidRPr="009F7F88">
        <w:rPr>
          <w:color w:val="000000" w:themeColor="text1"/>
        </w:rPr>
        <w:fldChar w:fldCharType="begin" w:fldLock="1"/>
      </w:r>
      <w:r w:rsidR="00BF34A6" w:rsidRPr="009F7F88">
        <w:rPr>
          <w:color w:val="000000" w:themeColor="text1"/>
        </w:rPr>
        <w:instrText>ADDIN CSL_CITATION {"citationItems":[{"id":"ITEM-1","itemData":{"DOI":"10.1038/s41563-019-0408-2","ISSN":"14764660","author":[{"dropping-particle":"","family":"DebRoy","given":"T.","non-dropping-particle":"","parse-names":false,"suffix":""},{"dropping-particle":"","family":"Mukherjee","given":"T.","non-dropping-particle":"","parse-names":false,"suffix":""},{"dropping-particle":"","family":"Milewski","given":"J. O.","non-dropping-particle":"","parse-names":false,"suffix":""},{"dropping-particle":"","family":"Elmer","given":"J. W.","non-dropping-particle":"","parse-names":false,"suffix":""},{"dropping-particle":"","family":"Ribic","given":"B.","non-dropping-particle":"","parse-names":false,"suffix":""},{"dropping-particle":"","family":"Blecher","given":"J. J.","non-dropping-particle":"","parse-names":false,"suffix":""},{"dropping-particle":"","family":"Zhang","given":"W.","non-dropping-particle":"","parse-names":false,"suffix":""}],"container-title":"Nature Materials","id":"ITEM-1","issue":"10","issued":{"date-parts":[["2019"]]},"page":"1026-1032","publisher":"Springer US","title":"Scientific, technological and economic issues in metal printing and their solutions","type":"article-journal","volume":"18"},"uris":["http://www.mendeley.com/documents/?uuid=d9c6a2a0-35fb-4421-8a30-f6269e35ac98"]},{"id":"ITEM-2","itemData":{"abstract":"The Additive Manufacturing Excavator (AME) contained several key components that were 3D printed at The Manufacturing Demonstration Facility (MDF) of Oak Ridge National Laboratory (ORNL); it was presented at and performed a live demonstration for the CONEXPO 2017 exhibition in Las Vegas, Nevada in March of 2017. This paper presents challenges in building functional, large-scale metal parts based on a case study of the excavator. The excavator's metal arm was 3D printed using a modified Wolf Robotics automated metal inert gas (MIG) welding cell. Tasks included designing a new type of slicer for the metal additive manufacturing (AM) process, integrating the slicing software with the Wolf Robotics system, developing the deposition process, characterizing geometric features and material properties, managing heat, designing mechanical components for metal AM, and developing a machining approach to achieve the final part. Two fully functional excavator arms were printed and machined. Integrated hydraulics passageways that also served as structural stiffeners were included in the build for demonstration purposes. As a direct result of this project, Wolf Robotics is now working towards a commercially available large-scale metal AM system.","author":[{"dropping-particle":"","family":"Nycz","given":"Andrzej","non-dropping-particle":"","parse-names":false,"suffix":""},{"dropping-particle":"","family":"Noakes","given":"Mark W","non-dropping-particle":"","parse-names":false,"suffix":""},{"dropping-particle":"","family":"Richardson","given":"Bradley","non-dropping-particle":"","parse-names":false,"suffix":""},{"dropping-particle":"","family":"Messing","given":"Andrew","non-dropping-particle":"","parse-names":false,"suffix":""},{"dropping-particle":"","family":"Post","given":"Brian","non-dropping-particle":"","parse-names":false,"suffix":""},{"dropping-particle":"","family":"Paul","given":"Jonathan","non-dropping-particle":"","parse-names":false,"suffix":""},{"dropping-particle":"","family":"Flamm","given":"Jason","non-dropping-particle":"","parse-names":false,"suffix":""},{"dropping-particle":"","family":"Love","given":"Lonnie","non-dropping-particle":"","parse-names":false,"suffix":""}],"container-title":"Solid Freeform Fabrication 2017: Proceedings of the 28th Annual International","id":"ITEM-2","issued":{"date-parts":[["2017"]]},"page":"24-33","title":"Challenges in Making Complex Metal Large-Scale Parts for Additive Manufacturing: a Case Study Based on the Additive Manufacturing Excavator","type":"paper-conference"},"uris":["http://www.mendeley.com/documents/?uuid=eea446b4-be17-4813-b0af-4872838b8d99"]},{"id":"ITEM-3","itemData":{"DOI":"10.3171/2016.9.SPINE16371","author":[{"dropping-particle":"","family":"Mobbs","given":"Ralph J.","non-dropping-particle":"","parse-names":false,"suffix":""},{"dropping-particle":"","family":"Coughlan","given":"Marc","non-dropping-particle":"","parse-names":false,"suffix":""},{"dropping-particle":"","family":"Thompson","given":"Robert","non-dropping-particle":"","parse-names":false,"suffix":""},{"dropping-particle":"","family":"Sutterlin","given":"Chester E.","non-dropping-particle":"","parse-names":false,"suffix":""},{"dropping-particle":"","family":"Phan","given":"Kevin","non-dropping-particle":"","parse-names":false,"suffix":""}],"container-title":"Journal of Neurosurgery: Spine","id":"ITEM-3","issued":{"date-parts":[["2017"]]},"page":"513-518","title":"The utility of 3D printing for surgical planning and patient-specific implant design for complex spinal pathologies: case report","type":"article-journal","volume":"26"},"uris":["http://www.mendeley.com/documents/?uuid=dac3a0fc-a203-32c9-be45-af33f3aafcfd"]},{"id":"ITEM-4","itemData":{"DOI":"10.3390/polym11091518","ISSN":"2073-4360","abstract":"The respiration rate (RR) is a key vital sign that links to adverse clinical outcomes and has various important uses. However, RR signals have been neglected in many clinical practices for several reasons and it is still difficult to develop low-cost RR sensors for accurate, automated, and continuous measurement. This study aims to fabricate, develop and evaluate a novel stretchable and wearable RR sensor that is low-cost and easy to use. The sensor is fabricated using the soft lithography technique of polydimethylsiloxane substrates (PDMS) for the stretchable sensor body and inkjet printing technology for creating the conductive circuit by depositing the silver nanoparticles on top of the PDMS substrates. The inkjet-printed (IJP) PDMS-based sensor was developed to detect the inductance fluctuations caused by respiratory volumetric changes. The output signal was processed in a Wheatstone bridge circuit to derive the RR. Six different patterns for a IJP PDMS-based sensor were carefully designed and tested. Their sustainability (maximum strain during measurement) and durability (the ability to go bear axial cyclic strains) were investigated and compared on an automated mechanical stretcher. Their repeatability (output of the sensor in repeated tests under identical condition) and reproducibility (output of different sensors with the same design under identical condition) were investigated using a respiratory simulator. The selected optimal design pattern from the simulator evaluation was used in the fabrication of the IJP PDMS-based sensor where the accuracy was inspected by attaching it to 37 healthy human subjects (aged between 19 and 34 years, seven females) and compared with the reference values from e-Health nasal sensor. Only one design survived the inspection procedures where design #6 (array consists of two horseshoe lines) indicated the best sustainability and durability, and went through the repeatability and reproducibility tests. Based on the best pattern, the developed sensor accurately measured the simulated RR with an error rate of 0.46 ± 0.66 beats per minute (BPM, mean ± SD). On human subjects, the IJP PDMS-based sensor and the reference e-Health sensor showed the same RR value, without any observable differences. The performance of the sensor was accurate with no apparent error compared with the reference sensor. Considering its low cost, good mechanical property, simplicity, and accuracy, the IJP PDMS-based sensor is a promising techniq…","author":[{"dropping-particle":"","family":"Al-Halhouli","given":"Ala’aldeen","non-dropping-particle":"","parse-names":false,"suffix":""},{"dropping-particle":"","family":"Al-Ghussain","given":"Loiy","non-dropping-particle":"","parse-names":false,"suffix":""},{"dropping-particle":"","family":"Bouri","given":"Saleem","non-dropping-particle":"El","parse-names":false,"suffix":""},{"dropping-particle":"","family":"Liu","given":"Haipeng","non-dropping-particle":"","parse-names":false,"suffix":""},{"dropping-particle":"","family":"Zheng","given":"Dingchang","non-dropping-particle":"","parse-names":false,"suffix":""}],"container-title":"Polymers","id":"ITEM-4","issue":"9","issued":{"date-parts":[["2019"]]},"page":"1518","publisher":"MDPI AG","title":"Fabrication and Evaluation of a Novel Non-Invasive Stretchable and Wearable Respiratory Rate Sensor Based on Silver Nanoparticles Using Inkjet Printing Technology","type":"article-journal","volume":"11"},"uris":["http://www.mendeley.com/documents/?uuid=a0a2da5b-5e07-301a-a773-c3d444eb68a9"]},{"id":"ITEM-5","itemData":{"DOI":"10.3390/app10020480","ISSN":"2076-3417","abstract":"Respiratory rate (RR) is a vital sign with continuous, convenient, and accurate measurement which is difficult and still under investigation. The present study investigates and evaluates a stretchable and wearable inkjet-printed strain gauge sensor (IJP) to estimate the RR continuously by detecting the respiratory volume change in the chest area. As the volume change could cause different strain changes at different body postures, this study aims to investigate the accuracy of the IJP RR sensor at selected postures. The evaluation was performed twice on 15 healthy male subjects (mean ± SD of age: 24 ± 1.22 years). The RR was simultaneously measured in breaths per minute (BPM) by the IJP RR sensor and a reference RR sensor (e-Health nasal thermal sensor) at each of the five body postures namely standing, sitting at 90°, Flower’s position at 45°, supine, and right lateral recumbent. There was no significant difference in measured RR between IJP and reference sensors, between two trials, or between different body postures (all p &gt; 0.05). Body posture did not have any significant effect on the difference of RR measurements between IJP and the reference sensors (difference &lt;0.01 BPM for each measurement in both trials). The IJP sensor could accurately measure the RR at different body postures, which makes it a promising, simple, and user-friendly option for clinical and daily uses.","author":[{"dropping-particle":"","family":"Al-Halhouli","given":"Ala’aldeen","non-dropping-particle":"","parse-names":false,"suffix":""},{"dropping-particle":"","family":"Al-Ghussain","given":"Loiy","non-dropping-particle":"","parse-names":false,"suffix":""},{"dropping-particle":"","family":"Bouri","given":"Saleem","non-dropping-particle":"El","parse-names":false,"suffix":""},{"dropping-particle":"","family":"Habash","given":"Fuad","non-dropping-particle":"","parse-names":false,"suffix":""},{"dropping-particle":"","family":"Liu","given":"Haipeng","non-dropping-particle":"","parse-names":false,"suffix":""},{"dropping-particle":"","family":"Zheng","given":"Dingchang","non-dropping-particle":"","parse-names":false,"suffix":""}],"container-title":"Applied Sciences","id":"ITEM-5","issue":"2","issued":{"date-parts":[["2020"]]},"page":"480","publisher":"MDPI AG","title":"Clinical Evaluation of Stretchable and Wearable Inkjet-Printed Strain Gauge Sensor for Respiratory Rate Monitoring at Different Body Postures","type":"article-journal","volume":"10"},"uris":["http://www.mendeley.com/documents/?uuid=38aef430-a93f-34b0-b26f-ea79c828c243"]},{"id":"ITEM-6","itemData":{"DOI":"10.1016/j.optlastec.2018.08.050","ISSN":"00303992","abstract":"The selective laser melting (SLM) process is well established in the construction of prototypes and in the low volume production. With increasing build-up rates the next step to serial production is possible. Multi laser systems and larger build envelopes make the process cost-efficient. Enlarged systems enable not only the manufacturing of numerous smaller parts in one build job but also bigger parts for the automotive and aerospace industry. A modified metal laser melting machine X LINE 2000R equipped with a dual laser system and an enlarged build envelope is used to investigate the position-dependent properties of parts made from AlSi10Mg. The impact on porosity and mechanical properties is shown for different spatial directions. The results are an important contribution to process design, component layout and further improvements of larger SLM machines.","author":[{"dropping-particle":"","family":"Fiegl","given":"Tobias","non-dropping-particle":"","parse-names":false,"suffix":""},{"dropping-particle":"","family":"Franke","given":"Martin","non-dropping-particle":"","parse-names":false,"suffix":""},{"dropping-particle":"","family":"Körner","given":"Carolin","non-dropping-particle":"","parse-names":false,"suffix":""}],"container-title":"Optics and Laser Technology","id":"ITEM-6","issued":{"date-parts":[["2019"]]},"page":"51-57","publisher":"Elsevier Ltd","title":"Impact of build envelope on the properties of additive manufactured parts from AlSi10Mg","type":"article-journal","volume":"111"},"uris":["http://www.mendeley.com/documents/?uuid=0f7fcfa5-ce29-3968-b78c-c2e5aa2788e4"]},{"id":"ITEM-7","itemData":{"DOI":"10.1038/nature23894","ISSN":"14764687","abstract":"Metal-based additive manufacturing, or three-dimensional (3D) printing, is a potentially disruptive technology across multiple industries, including the aerospace, biomedical and automotive industries. Building up metal components layer by layer increases design freedom and manufacturing flexibility, thereby enabling complex geometries, increased product customization and shorter time to market, while eliminating traditional economy-of-scale constraints. However, currently only a few alloys, the most relevant being AlSi10Mg, TiAl6V4, CoCr and Inconel 718, can be reliably printed; the vast majority of the more than 5,500 alloys in use today cannot be additively manufactured because the melting and solidification dynamics during the printing process lead to intolerable microstructures with large columnar grains and periodic cracks. Here we demonstrate that these issues can be resolved by introducing nanoparticles of nucleants that control solidification during additive manufacturing. We selected the nucleants on the basis of crystallographic information and assembled them onto 7075 and 6061 series aluminium alloy powders. After functionalization with the nucleants, we found that these high-strength aluminium alloys, which were previously incompatible with additive manufacturing, could be processed successfully using selective laser melting. Crack-free, equiaxed (that is, with grains roughly equal in length, width and height), fine-grained microstructures were achieved, resulting in material strengths comparable to that of wrought material. Our approach to metal-based additive manufacturing is applicable to a wide range of alloys and can be implemented using a range of additive machines. It thus provides a foundation for broad industrial applicability, including where electron-beam melting or directed-energy-deposition techniques are used instead of selective laser melting, and will enable additive manufacturing of other alloy systems, such as non-weldable nickel superalloys and intermetallics. Furthermore, this technology could be used in conventional processing such as in joining, casting and injection moulding, in which solidification cracking and hot tearing are also common issues.","author":[{"dropping-particle":"","family":"Martin","given":"John H.","non-dropping-particle":"","parse-names":false,"suffix":""},{"dropping-particle":"","family":"Yahata","given":"Brennan D.","non-dropping-particle":"","parse-names":false,"suffix":""},{"dropping-particle":"","family":"Hundley","given":"Jacob M.","non-dropping-particle":"","parse-names":false,"suffix":""},{"dropping-particle":"","family":"Mayer","given":"Justin A.","non-dropping-particle":"","parse-names":false,"suffix":""},{"dropping-particle":"","family":"Schaedler","given":"Tobias A.","non-dropping-particle":"","parse-names":false,"suffix":""},{"dropping-particle":"","family":"Pollock","given":"Tresa M.","non-dropping-particle":"","parse-names":false,"suffix":""}],"container-title":"Nature","id":"ITEM-7","issue":"7672","issued":{"date-parts":[["2017"]]},"page":"365-369","publisher":"Nature Publishing Group","title":"3D printing of high-strength aluminium alloys","type":"article-journal","volume":"549"},"uris":["http://www.mendeley.com/documents/?uuid=f80d90eb-70ba-3122-950f-e78ea822a910"]},{"id":"ITEM-8","itemData":{"DOI":"10.1038/srep04588","ISSN":"20452322","abstract":"Printed electronics is becoming increasingly important in a variety of newly emerging areas. However, restricted to the rather limited conductive inks and available printing strategies, the current electronics manufacture is usually confined to industry level. Here, we show a highly cost-effective and entirely automatic printing way towards personal electronics making, through introducing a tapping-mode composite fluid delivery system. Fundamental mechanisms regarding the reliable printing, transfer and adhesion of the liquid metal inks on the substrate were disclosed through systematic theoretical interpretation and experimental measurements. With this liquid metal printer, a series of representative electronic patterns spanning from single wires to desired complex configurations such as integrated circuit (IC), printed-circuits-on-board (PCB), electronic paintings, or more do-it-yourself (DIY) devices, were demonstrated to be printed out with high precision in a moment. And the total machine cost already reached personally affordable price. This is hard to achieve by a conventional PCB technology which generally takes long time and is material, water and energy consuming, while the existing printed electronics is still far away from the real direct printing goal. The present work opens the way for large scale personal electronics manufacture and is expected to generate important value for the coming society.","author":[{"dropping-particle":"","family":"Zheng","given":"Yi","non-dropping-particle":"","parse-names":false,"suffix":""},{"dropping-particle":"","family":"He","given":"Zhi Zhu","non-dropping-particle":"","parse-names":false,"suffix":""},{"dropping-particle":"","family":"Yang","given":"Jun","non-dropping-particle":"","parse-names":false,"suffix":""},{"dropping-particle":"","family":"Liu","given":"Jing","non-dropping-particle":"","parse-names":false,"suffix":""}],"container-title":"Scientific Reports","id":"ITEM-8","issue":"1","issued":{"date-parts":[["2014"]]},"page":"4588","publisher":"Nature Publishing Group","title":"Personal electronics printing via tapping mode composite liquid metal ink delivery and adhesion mechanism","type":"article-journal","volume":"4"},"uris":["http://www.mendeley.com/documents/?uuid=48e36f87-ca7e-359f-abd9-dbac0e9cb177"]}],"mendeley":{"formattedCitation":"&lt;sup&gt;128–135&lt;/sup&gt;","plainTextFormattedCitation":"128–135","previouslyFormattedCitation":"&lt;sup&gt;128–135&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128–135</w:t>
      </w:r>
      <w:r w:rsidR="0053493F" w:rsidRPr="009F7F88">
        <w:rPr>
          <w:color w:val="000000" w:themeColor="text1"/>
        </w:rPr>
        <w:fldChar w:fldCharType="end"/>
      </w:r>
      <w:r w:rsidRPr="009F7F88">
        <w:rPr>
          <w:color w:val="000000" w:themeColor="text1"/>
        </w:rPr>
        <w:t xml:space="preserve"> polymers,</w:t>
      </w:r>
      <w:r w:rsidR="0053493F" w:rsidRPr="009F7F88">
        <w:rPr>
          <w:color w:val="000000" w:themeColor="text1"/>
        </w:rPr>
        <w:fldChar w:fldCharType="begin" w:fldLock="1"/>
      </w:r>
      <w:r w:rsidR="00BF34A6" w:rsidRPr="009F7F88">
        <w:rPr>
          <w:color w:val="000000" w:themeColor="text1"/>
        </w:rPr>
        <w:instrText xml:space="preserve">ADDIN CSL_CITATION {"citationItems":[{"id":"ITEM-1","itemData":{"DOI":"10.1016/j.addma.2020.101176","ISSN":"22148604","abstract":"Selective laser sintering (SLS) is one of the mainstream 3D printing technologies. A major challenge for SLS technology is the lack of novel polymer powder materials with improved Z-direction strength. Herein, a dynamic polymer was utilized to solve the challenge of SLS. To verify this concept, novel cross-linked poly(chlorophenol-urethane) (PCP-PU) and poly(bromophenol-urethane) (PBP-PU) containing dynamic halogenated bisphenol carbamate bond were examined. The obtained dynamic polyurethane exhibited excellent mechanical strength and self-healing efficiency, in addition to SLS processing ability. A small molecule model study confirmed the dynamic reversible characteristics of the chlorinated bisphenol carbamate, which dissociates into isocyanate and hydroxyl at 120 °C and reforms at 80 °C, as confirmed by NMR and FT-IR. SLS 3D printing using the self-made healable PBP-PU powders was successfully realized. The interface interaction between the adjacent SLS layers can be significantly improved via dynamic chemical bond linking instead of traditional physical entanglement, which leads to an improved Z-direction mechanical strength. The SLS processed PBP-PU sample exhibits an X-axis tensile strengths of </w:instrText>
      </w:r>
      <w:r w:rsidR="00BF34A6" w:rsidRPr="009F7F88">
        <w:rPr>
          <w:rFonts w:ascii="Cambria Math" w:hAnsi="Cambria Math" w:cs="Cambria Math"/>
          <w:color w:val="000000" w:themeColor="text1"/>
        </w:rPr>
        <w:instrText>∼</w:instrText>
      </w:r>
      <w:r w:rsidR="00BF34A6" w:rsidRPr="009F7F88">
        <w:rPr>
          <w:color w:val="000000" w:themeColor="text1"/>
        </w:rPr>
        <w:instrText xml:space="preserve">23 MPa and an elongation at break of </w:instrText>
      </w:r>
      <w:r w:rsidR="00BF34A6" w:rsidRPr="009F7F88">
        <w:rPr>
          <w:rFonts w:ascii="Cambria Math" w:hAnsi="Cambria Math" w:cs="Cambria Math"/>
          <w:color w:val="000000" w:themeColor="text1"/>
        </w:rPr>
        <w:instrText>∼</w:instrText>
      </w:r>
      <w:r w:rsidR="00BF34A6" w:rsidRPr="009F7F88">
        <w:rPr>
          <w:color w:val="000000" w:themeColor="text1"/>
        </w:rPr>
        <w:instrText xml:space="preserve">600 %. The Z-axis tensile strength is </w:instrText>
      </w:r>
      <w:r w:rsidR="00BF34A6" w:rsidRPr="009F7F88">
        <w:rPr>
          <w:rFonts w:ascii="Cambria Math" w:hAnsi="Cambria Math" w:cs="Cambria Math"/>
          <w:color w:val="000000" w:themeColor="text1"/>
        </w:rPr>
        <w:instrText>∼</w:instrText>
      </w:r>
      <w:r w:rsidR="00BF34A6" w:rsidRPr="009F7F88">
        <w:rPr>
          <w:color w:val="000000" w:themeColor="text1"/>
        </w:rPr>
        <w:instrText>88 % of X-axis's, much higher than that of control TPU sample (</w:instrText>
      </w:r>
      <w:r w:rsidR="00BF34A6" w:rsidRPr="009F7F88">
        <w:rPr>
          <w:rFonts w:ascii="Cambria Math" w:hAnsi="Cambria Math" w:cs="Cambria Math"/>
          <w:color w:val="000000" w:themeColor="text1"/>
        </w:rPr>
        <w:instrText>∼</w:instrText>
      </w:r>
      <w:r w:rsidR="00BF34A6" w:rsidRPr="009F7F88">
        <w:rPr>
          <w:color w:val="000000" w:themeColor="text1"/>
        </w:rPr>
        <w:instrText xml:space="preserve">56 %).","author":[{"dropping-particle":"","family":"Sun","given":"Shaojie","non-dropping-particle":"","parse-names":false,"suffix":""},{"dropping-particle":"","family":"Gan","given":"Xinpeng","non-dropping-particle":"","parse-names":false,"suffix":""},{"dropping-particle":"","family":"Wang","given":"Zhanhua","non-dropping-particle":"","parse-names":false,"suffix":""},{"dropping-particle":"","family":"Fu","given":"Daihua","non-dropping-particle":"","parse-names":false,"suffix":""},{"dropping-particle":"","family":"Pu","given":"Wuli","non-dropping-particle":"","parse-names":false,"suffix":""},{"dropping-particle":"","family":"Xia","given":"Hesheng","non-dropping-particle":"","parse-names":false,"suffix":""}],"container-title":"Additive Manufacturing","id":"ITEM-1","issued":{"date-parts":[["2020"]]},"page":"101176","publisher":"Elsevier B.V.","title":"Dynamic healable polyurethane for selective laser sintering","type":"article-journal","volume":"33"},"uris":["http://www.mendeley.com/documents/?uuid=b23104e7-20de-33dd-b9ed-a79a5bddf9f7"]},{"id":"ITEM-2","itemData":{"DOI":"10.1021/acsami.9b18037","ISSN":"19448252","abstract":"Liquid crystal elastomers (LCEs), a class of soft materials capable of a large and reversible change in the shape under the trigger of external stimuli, can be fabricated into diverse architectures with complicated deformation modes through four-dimensional (4D) printing. However, the printable LCE ink is only in the form of monomeric precursors and the deformation mode is limited to contraction/extension deformation. Herein, we report a novel approach to break through these limitations. We achieved 4D printing of a single-component liquid crystal polymer ink in its isotropy state through direct ink writing (DIW) technology. The drawing force imposed by the movement of nozzle in the extruded printing process was able to align the mesogen units along the specific printing path. An orientation gradient perpendicular to the printing direction was obtained due to the existence of a temperature gradient between the two sides of printed samples and could be further fixed by post-photo-cross-linking treatment through the dimerizable groups in the LCE, realizing a new actuation mode in the field of extrusion-based printing of LCE actuators. The printed film was able to change reversibly from a strip to a tightly hollow cylinder and could reversibly lift up an object with roughly 600 times its own weight. The orientation gradient can be patterned through liquid-assistant printing or programmed structure design to integrate both bending and contraction actuation modes on the same printed sample, leading to complex deformation and two-dimensional (2D) planar porous structure to three-dimensional (3D) porous cylinder transition. This study opens up a new prospect to directly print a wide variety of LCE actuators with versatile actuation modes.","author":[{"dropping-particle":"","family":"Zhang","given":"Chun","non-dropping-particle":"","parse-names":false,"suffix":""},{"dropping-particle":"","family":"Lu","given":"Xili","non-dropping-particle":"","parse-names":false,"suffix":""},{"dropping-particle":"","family":"Fei","given":"Guoxia","non-dropping-particle":"","parse-names":false,"suffix":""},{"dropping-particle":"","family":"Wang","given":"Zhanhua","non-dropping-particle":"","parse-names":false,"suffix":""},{"dropping-particle":"","family":"Xia","given":"Hesheng","non-dropping-particle":"","parse-names":false,"suffix":""},{"dropping-particle":"","family":"Zhao","given":"Yue","non-dropping-particle":"","parse-names":false,"suffix":""}],"container-title":"ACS Applied Materials and Interfaces","id":"ITEM-2","issue":"47","issued":{"date-parts":[["2019"]]},"page":"44774-44782","publisher":"American Chemical Society","title":"4D Printing of a Liquid Crystal Elastomer with a Controllable Orientation Gradient","type":"article-journal","volume":"11"},"uris":["http://www.mendeley.com/documents/?uuid=bd409339-d315-3d22-8c0f-e93b884fc672"]},{"id":"ITEM-3","itemData":{"DOI":"10.1016/j.snb.2019.126890","ISSN":"09254005","abstract":"Herein we report improved ammonia (NH3) gas sensing properties based on poly (3,4-ethylene-dioxythiophene)-poly(styrenesulfonate) (PEDOT: PSS) thin films with ferric chloride (FeCl3) as additives, which were prepared by inkjet printing the PEDOT: PSS solution and FeCl3 aqueous solution onto the flexible polyimide films in sequence. PEDOT: PSS based gas sensing films with different thickness and different content of FeCl3 were formed. The morphologies and electrical properties of these films were investigated by scanning electron microscope, X-ray photoelectron spectroscopy and an instrument designed to measure the gas sensing abilities of the films. The results showed that the addition of FeCl3 to the PEDOT: PSS (FeCl3-PEDOT: PSS) thin film improved the NH3 sensing performance of the sensor significantly. The response value was increased tenfold to approximately 44%, and the response time was reduced by 30 times to 20 s than those of the pure PEDOT: PSS film for detecting 50 ppm NH3 at 20 °C. Furthermore, the lower detectable NH3 concentration of the FeCl3-PEDOT: PSS thin film sensor was 0.5 ppm at room temperature with the response value of 7.6%. Additionally, the FeCl3-PEDOT: PSS thin film sensor presented excellent flexible stability, showing only minor response value changes with different bending angles. The results reveal the potential application of flexible based sensor for monitoring NH3 gas under ambient conditions and show that ink-jet printing is a simple and low-cost method to prepare flexible gas sensing films with controlled film thickness and additive level.","author":[{"dropping-particle":"","family":"Lv","given":"Dawu","non-dropping-particle":"","parse-names":false,"suffix":""},{"dropping-particle":"","family":"Chen","given":"Weigang","non-dropping-particle":"","parse-names":false,"suffix":""},{"dropping-particle":"","family":"Shen","given":"Wenfeng","non-dropping-particle":"","parse-names":false,"suffix":""},{"dropping-particle":"","family":"Peng","given":"Mingyue","non-dropping-particle":"","parse-names":false,"suffix":""},{"dropping-particle":"","family":"Zhang","given":"Xuesong","non-dropping-particle":"","parse-names":false,"suffix":""},{"dropping-particle":"","family":"Wang","given":"Runfei","non-dropping-particle":"","parse-names":false,"suffix":""},{"dropping-particle":"","family":"Xu","given":"Lei","non-dropping-particle":"","parse-names":false,"suffix":""},{"dropping-particle":"","family":"Xu","given":"Wei","non-dropping-particle":"","parse-names":false,"suffix":""},{"dropping-particle":"","family":"Song","given":"Weijie","non-dropping-particle":"","parse-names":false,"suffix":""},{"dropping-particle":"","family":"Tan","given":"Ruiqin","non-dropping-particle":"","parse-names":false,"suffix":""}],"container-title":"Sensors and Actuators, B: Chemical","id":"ITEM-3","issued":{"date-parts":[["2019"]]},"page":"126890","publisher":"Elsevier B.V.","title":"Enhanced flexible room temperature ammonia sensor based on PEDOT: PSS thin film with FeCl3 additives prepared by inkjet printing","type":"article-journal","volume":"298"},"uris":["http://www.mendeley.com/documents/?uuid=461f8cfd-f8dc-315e-9c69-473a2f3f6305"]},{"id":"ITEM-4","itemData":{"DOI":"10.1073/pnas.1800386115","ISSN":"10916490","abstract":"In most macroscale robotic systems, propulsion and controls are enabled through a physical tether or complex onboard electronics and batteries. A tether simplifies the design process but limits the range of motion of the robot, while onboard controls and power supplies are heavy and complicate the design process. Here, we present a simple design principle for an untethered, soft swimming robot with preprogrammed, directional propulsion without a battery or onboard electronics. Locomotion is achieved by using actuators that harness the large displacements of bistable elements triggered by surrounding temperature changes. Powered by shape memory polymer (SMP) muscles, the bistable elements in turn actuate the robot’s fins. Our robots are fabricated using a commercially available 3D printer in a single print. As a proof of concept, we show the ability to program a vessel, which can autonomously deliver a cargo and navigate back to the deployment point.","author":[{"dropping-particle":"","family":"Chen","given":"Tian","non-dropping-particle":"","parse-names":false,"suffix":""},{"dropping-particle":"","family":"Bilal","given":"Osama R.","non-dropping-particle":"","parse-names":false,"suffix":""},{"dropping-particle":"","family":"Shea","given":"Kristina","non-dropping-particle":"","parse-names":false,"suffix":""},{"dropping-particle":"","family":"Daraio","given":"Chiara","non-dropping-particle":"","parse-names":false,"suffix":""}],"container-title":"Proceedings of the National Academy of Sciences of the United States of America","id":"ITEM-4","issue":"22","issued":{"date-parts":[["2018"]]},"page":"5698-5702","publisher":"National Academy of Sciences","title":"Harnessing bistability for directional propulsion of soft, untethered robots","type":"article-journal","volume":"115"},"uris":["http://www.mendeley.com/documents/?uuid=f2101493-6a4d-3f9c-bf05-797735ce5e3c"]},{"id":"ITEM-5","itemData":{"DOI":"10.1016/j.jhazmat.2018.10.078","ISSN":"18733336","abstract":"Oil spills from disasters such as the sinking of ships and the discharge of oily wastes cause serious environmental problems. Polydimethylsiloxane(PDMS) sponges are valuable tools for isolating spilled oil. Here, we propose new PDMS sponges with bio-inspired design and enhanced absorption capacities. 3D printing was used to produce templates having negative designs, and after being filled with PDMS, the templates were selectively dissolved. Through this, PDMS sponges with well-interconnected and controlled porosities were produced within 10% error. The wettability of sponges with various pore sizes and line widths was investigated. The surfaces were found to be highly hydrophobic, with water contact angles of 100-143°, and oleophilic, with oil contact angles of </w:instrText>
      </w:r>
      <w:r w:rsidR="00BF34A6" w:rsidRPr="009F7F88">
        <w:rPr>
          <w:rFonts w:ascii="Cambria Math" w:hAnsi="Cambria Math" w:cs="Cambria Math"/>
          <w:color w:val="000000" w:themeColor="text1"/>
        </w:rPr>
        <w:instrText>∼</w:instrText>
      </w:r>
      <w:r w:rsidR="00BF34A6" w:rsidRPr="009F7F88">
        <w:rPr>
          <w:color w:val="000000" w:themeColor="text1"/>
        </w:rPr>
        <w:instrText>0°. The sponge fabricated with line width of 200 μm and pore size of 400 μm showed the highest hydrophobicity and oleophilicity. These parameters were used to produce the surfaces of hollow sponges having bio-inspired design that mimics the water absorption and storage functions of cactus. Repeated oil-water separation testing was conducted, and the absorption capacities were compared with those of non-hollow and conventional sponges. The new design showed absorption capacity up to 3.7 times that of the sponges. The bio-inspired PDMS sponge provides a significant advance in oil–water separation ability.","author":[{"dropping-particle":"","family":"Shin","given":"Jung Hwal","non-dropping-particle":"","parse-names":false,"suffix":""},{"dropping-particle":"","family":"Heo","given":"Jun Ho","non-dropping-particle":"","parse-names":false,"suffix":""},{"dropping-particle":"","family":"Jeon","given":"Seunggyu","non-dropping-particle":"","parse-names":false,"suffix":""},{"dropping-particle":"","family":"Park","given":"Jeong Hun","non-dropping-particle":"","parse-names":false,"suffix":""},{"dropping-particle":"","family":"Kim","given":"Suhyeon","non-dropping-particle":"","parse-names":false,"suffix":""},{"dropping-particle":"","family":"Kang","given":"Hyun Wook","non-dropping-particle":"","parse-names":false,"suffix":""}],"container-title":"Journal of Hazardous M</w:instrText>
      </w:r>
      <w:r w:rsidR="00BF34A6" w:rsidRPr="009F7F88">
        <w:rPr>
          <w:rFonts w:hint="eastAsia"/>
          <w:color w:val="000000" w:themeColor="text1"/>
        </w:rPr>
        <w:instrText>aterials","id":"ITEM-5","issued":{"date-parts":[["2019"]]},"note":"</w:instrText>
      </w:r>
      <w:r w:rsidR="00BF34A6" w:rsidRPr="009F7F88">
        <w:rPr>
          <w:rFonts w:hint="eastAsia"/>
          <w:color w:val="000000" w:themeColor="text1"/>
        </w:rPr>
        <w:instrText>不加</w:instrText>
      </w:r>
      <w:r w:rsidR="00BF34A6" w:rsidRPr="009F7F88">
        <w:rPr>
          <w:rFonts w:hint="eastAsia"/>
          <w:color w:val="000000" w:themeColor="text1"/>
        </w:rPr>
        <w:instrText>\n</w:instrText>
      </w:r>
      <w:r w:rsidR="00BF34A6" w:rsidRPr="009F7F88">
        <w:rPr>
          <w:rFonts w:hint="eastAsia"/>
          <w:color w:val="000000" w:themeColor="text1"/>
        </w:rPr>
        <w:instrText>不是气凝胶，无干燥过程</w:instrText>
      </w:r>
      <w:r w:rsidR="00BF34A6" w:rsidRPr="009F7F88">
        <w:rPr>
          <w:rFonts w:hint="eastAsia"/>
          <w:color w:val="000000" w:themeColor="text1"/>
        </w:rPr>
        <w:instrText>\n3D</w:instrText>
      </w:r>
      <w:r w:rsidR="00BF34A6" w:rsidRPr="009F7F88">
        <w:rPr>
          <w:rFonts w:hint="eastAsia"/>
          <w:color w:val="000000" w:themeColor="text1"/>
        </w:rPr>
        <w:instrText>打印牺牲</w:instrText>
      </w:r>
      <w:r w:rsidR="00BF34A6" w:rsidRPr="009F7F88">
        <w:rPr>
          <w:rFonts w:hint="eastAsia"/>
          <w:color w:val="000000" w:themeColor="text1"/>
        </w:rPr>
        <w:instrText>polycaprolactone</w:instrText>
      </w:r>
      <w:r w:rsidR="00BF34A6" w:rsidRPr="009F7F88">
        <w:rPr>
          <w:rFonts w:hint="eastAsia"/>
          <w:color w:val="000000" w:themeColor="text1"/>
        </w:rPr>
        <w:instrText>（</w:instrText>
      </w:r>
      <w:r w:rsidR="00BF34A6" w:rsidRPr="009F7F88">
        <w:rPr>
          <w:rFonts w:hint="eastAsia"/>
          <w:color w:val="000000" w:themeColor="text1"/>
        </w:rPr>
        <w:instrText>PCL</w:instrText>
      </w:r>
      <w:r w:rsidR="00BF34A6" w:rsidRPr="009F7F88">
        <w:rPr>
          <w:rFonts w:hint="eastAsia"/>
          <w:color w:val="000000" w:themeColor="text1"/>
        </w:rPr>
        <w:instrText>）聚己内酯模板，原料</w:instrText>
      </w:r>
      <w:r w:rsidR="00BF34A6" w:rsidRPr="009F7F88">
        <w:rPr>
          <w:rFonts w:hint="eastAsia"/>
          <w:color w:val="000000" w:themeColor="text1"/>
        </w:rPr>
        <w:instrText>PDMS prepolymer (Sylgard 184 A) and thermal curing agent (Sylgard 184B)</w:instrText>
      </w:r>
      <w:r w:rsidR="00BF34A6" w:rsidRPr="009F7F88">
        <w:rPr>
          <w:rFonts w:hint="eastAsia"/>
          <w:color w:val="000000" w:themeColor="text1"/>
        </w:rPr>
        <w:instrText>，丙酮溶解模板，依次异丙醇洗、水洗</w:instrText>
      </w:r>
      <w:r w:rsidR="00BF34A6" w:rsidRPr="009F7F88">
        <w:rPr>
          <w:rFonts w:hint="eastAsia"/>
          <w:color w:val="000000" w:themeColor="text1"/>
        </w:rPr>
        <w:instrText>\n3D PDMS</w:instrText>
      </w:r>
      <w:r w:rsidR="00BF34A6" w:rsidRPr="009F7F88">
        <w:rPr>
          <w:rFonts w:hint="eastAsia"/>
          <w:color w:val="000000" w:themeColor="text1"/>
        </w:rPr>
        <w:instrText>聚二甲基硅氧烷泡沫</w:instrText>
      </w:r>
      <w:r w:rsidR="00BF34A6" w:rsidRPr="009F7F88">
        <w:rPr>
          <w:rFonts w:hint="eastAsia"/>
          <w:color w:val="000000" w:themeColor="text1"/>
        </w:rPr>
        <w:instrText>\n</w:instrText>
      </w:r>
      <w:r w:rsidR="00BF34A6" w:rsidRPr="009F7F88">
        <w:rPr>
          <w:rFonts w:hint="eastAsia"/>
          <w:color w:val="000000" w:themeColor="text1"/>
        </w:rPr>
        <w:instrText>水油分离</w:instrText>
      </w:r>
      <w:r w:rsidR="00BF34A6" w:rsidRPr="009F7F88">
        <w:rPr>
          <w:rFonts w:hint="eastAsia"/>
          <w:color w:val="000000" w:themeColor="text1"/>
        </w:rPr>
        <w:instrText>","page":"494-501","pub</w:instrText>
      </w:r>
      <w:r w:rsidR="00BF34A6" w:rsidRPr="009F7F88">
        <w:rPr>
          <w:color w:val="000000" w:themeColor="text1"/>
        </w:rPr>
        <w:instrText>lisher":"Elsevier","title":"Bio-inspired hollow PDMS sponge for enhanced oil–water separation","type":"article-journal","volume":"365"},"uris":["http://www.mendeley.com/documents/?uuid=c42e5b1a-68ae-4c71-9948-78aea8685c31"]},{"id":"ITEM-6","itemData":{"DOI":"10.1126/science.aax1562","ISSN":"10959203","abstract":"We report a stereolithographic three-dimensional printing approach for polymeric components that uses a mobile liquid interface (a fluorinated oil) to reduce the adhesive forces between the interface and the printed object, thereby allowing for a continuous and rapid print process, regardless of polymeric precursor. The bed area is not size-restricted by thermal limitations because the flowing oil enables direct cooling across the entire print area. Continuous vertical print rates exceeding 430 millimeters per hour with a volumetric throughput of 100 liters per hour have been demonstrated, and proof-of-concept structures made from hard plastics, ceramic precursors, and elastomers have been printed.","author":[{"dropping-particle":"","family":"Walker","given":"David A.","non-dropping-particle":"","parse-names":false,"suffix":""},{"dropping-particle":"","family":"Hedrick","given":"James L.","non-dropping-particle":"","parse-names":false,"suffix":""},{"dropping-particle":"","family":"Mirkin","given":"Chad A.","non-dropping-particle":"","parse-names":false,"suffix":""}],"container-title":"Science","id":"ITEM-6","issue":"6463","issued":{"date-parts":[["2019"]]},"page":"360-364","publisher":"American Association for the Advancement of Science","title":"Rapid, large-volume, thermally controlled 3D printing using a mobile liquid interface","type":"article-journal","volume":"366"},"uris":["http://www.mendeley.com/documents/?uuid=fd72cd47-c2d1-3fe1-9f5d-3fc5ff8a7964"]},{"id":"ITEM-7","itemData":{"DOI":"10.1126/science.aaa2397","ISSN":"10959203","abstract":"Additive manufacturing processes such as 3D printing use time-consuming, stepwise layer-by-layer approaches to object fabrication. We demonstrate the continuous generation of monolithic polymeric parts up to tens of centimeters in size with feature resolution below 100 micrometers. Continuous liquid interface production is achieved with an oxygen-permeable window below the ultraviolet image projection plane, which creates a \"dead zone\" (persistent liquid interface) where photopolymerization is inhibited between the window and the polymerizing part. We delineate critical control parameters and show that complex solid parts can be drawn out of the resin at rates of hundreds of millimeters per hour. These print speeds allow parts to be produced in minutes instead of hours.","author":[{"dropping-particle":"","family":"Tumbleston","given":"John R.","non-dropping-particle":"","parse-names":false,"suffix":""},{"dropping-particle":"","family":"Shirvanyants","given":"David","non-dropping-particle":"","parse-names":false,"suffix":""},{"dropping-particle":"","family":"Ermoshkin","given":"Nikita","non-dropping-particle":"","parse-names":false,"suffix":""},{"dropping-particle":"","family":"Janusziewicz","given":"Rima","non-dropping-particle":"","parse-names":false,"suffix":""},{"dropping-particle":"","family":"Johnson","given":"Ashley R.","non-dropping-particle":"","parse-names":false,"suffix":""},{"dropping-particle":"","family":"Kelly","given":"David","non-dropping-particle":"","parse-names":false,"suffix":""},{"dropping-particle":"","family":"Chen","given":"Kai","non-dropping-particle":"","parse-names":false,"suffix":""},{"dropping-particle":"","family":"Pinschmidt","given":"Robert","non-dropping-particle":"","parse-names":false,"suffix":""},{"dropping-particle":"","family":"Rolland","given":"Jason P.","non-dropping-particle":"","parse-names":false,"suffix":""},{"dropping-particle":"","family":"Ermoshkin","given":"Alexander","non-dropping-particle":"","parse-names":false,"suffix":""},{"dropping-particle":"","family":"Samulski","given":"Edward T.","non-dropping-particle":"","parse-names":false,"suffix":""},{"dropping-particle":"","family":"DeSimone","given":"Joseph M.","non-dropping-particle":"","parse-names":false,"suffix":""}],"container-title":"Science","id":"ITEM-7","issue":"6228","issued":{"date-parts":[["2015"]]},"page":"1349-1352","publisher":"American Association for the Advancement of Science","title":"Continuous liquid interface production of 3D objects","type":"article-journal","volume":"347"},"uris":["http://www.mendeley.com/documents/?uuid=0f05d0e8-bff2-3284-9379-554083edecb4"]},{"id":"ITEM-8","itemData":{"DOI":"10.1126/science.aau7114","ISSN":"10959203","PMID":"30705152","abstract":"Additive manufacturing promises enormous geometrical freedom and the potential to combine materials for complex functions. The speed, geometry, and surface quality limitations of additive processes are linked to their reliance on material layering. We demonstrated concurrent printing of all points within a three-dimensional object by illuminating a rotating volume of photosensitive material with a dynamically evolving light pattern. We printed features as small as 0.3 millimeters in engineering acrylate polymers and printed soft structures with exceptionally smooth surfaces into a gelatin methacrylate hydrogel. Our process enables us to construct components that encase other preexisting solid objects, allowing for multimaterial fabrication. We developed models to describe speed and spatial resolution capabilities and demonstrated printing times of 30 to 120 seconds for diverse centimeter-scale objects.","author":[{"dropping-particle":"","family":"Kelly","given":"Brett E.","non-dropping-particle":"","parse-names":false,"suffix":""},{"dropping-particle":"","family":"Bhattacharya","given":"Indrasen","non-dropping-particle":"","parse-names":false,"suffix":""},{"dropping-particle":"","family":"Heidari","given":"Hossein","non-dropping-particle":"","parse-names":false,"suffix":""},{"dropping-particle":"","family":"Shusteff","given":"Maxim","non-dropping-particle":"","parse-names":false,"suffix":""},{"dropping-particle":"","family":"Spadaccini","given":"Christopher M.","non-dropping-particle":"","parse-names":false,"suffix":""},{"dropping-particle":"","family":"Taylor","given":"Hayden K.","non-dropping-particle":"","parse-names":false,"suffix":""}],"container-title":"Science","id":"ITEM-8","issue":"6431","issued":{"date-parts":[["2019"]]},"page":"1075-1079","publisher":"American Association for the Advancement of Science","title":"Volumetric additive manufacturing via tomographic reconstruction","type":"article-journal","volume":"363"},"uris":["http://www.mendeley.com/documents/?uuid=b42d4dbd-d3be-3f46-a699-59470b7c4bee"]}],"mendeley":{"formattedCitation":"&lt;sup&gt;136–143&lt;/sup&gt;","plainTextFormattedCitation":"136–143","previouslyFormattedCitation":"&lt;sup&gt;136–143&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136–143</w:t>
      </w:r>
      <w:r w:rsidR="0053493F" w:rsidRPr="009F7F88">
        <w:rPr>
          <w:color w:val="000000" w:themeColor="text1"/>
        </w:rPr>
        <w:fldChar w:fldCharType="end"/>
      </w:r>
      <w:r w:rsidRPr="009F7F88">
        <w:rPr>
          <w:color w:val="000000" w:themeColor="text1"/>
        </w:rPr>
        <w:t xml:space="preserve"> ceramics,</w:t>
      </w:r>
      <w:r w:rsidR="0053493F" w:rsidRPr="009F7F88">
        <w:rPr>
          <w:color w:val="000000" w:themeColor="text1"/>
        </w:rPr>
        <w:fldChar w:fldCharType="begin" w:fldLock="1"/>
      </w:r>
      <w:r w:rsidR="00BF34A6" w:rsidRPr="009F7F88">
        <w:rPr>
          <w:color w:val="000000" w:themeColor="text1"/>
        </w:rPr>
        <w:instrText>ADDIN CSL_CITATION {"citationItems":[{"id":"ITEM-1","itemData":{"DOI":"10.1016/j.jeurceramsoc.2018.08.009","ISSN":"1873619X","abstract":"3D structured SiC ceramics with varying feature sizes (100–400 μm) were achieved by direct ink writing of polycarbosilane (PCS)/n-hexane solution. The rheological properties of the PCS solution and printing parameters were tailored for optimum writing behaviour. The integrity and clear surface of the filaments indicated the printing ability of forming the self-supporting features along with the rapid evaporation of solvent. As-printed 3D structured PCS was processed by oxidative crosslinking and pyrolysis and converted to SiC ceramic. Although strong shrinkage occurred during the pyrolysis, SiC ceramic maintained the original 3D structure. Both proper viscoelasticity of printable solutions and the homogeneous shrinkage in the pyrolysis determine the integrity and feature characteristic of 3D structured SiC using direct ink writing preceramic polymer.","author":[{"dropping-particle":"","family":"Chen","given":"Hehao","non-dropping-particle":"","parse-names":false,"suffix":""},{"dropping-particle":"","family":"Wang","given":"Xiaofeng","non-dropping-particle":"","parse-names":false,"suffix":""},{"dropping-particle":"","family":"Xue","given":"Fengdan","non-dropping-particle":"","parse-names":false,"suffix":""},{"dropping-particle":"","family":"Huang","given":"Yujuan","non-dropping-particle":"","parse-names":false,"suffix":""},{"dropping-particle":"","family":"Zhou","given":"Kechao","non-dropping-particle":"","parse-names":false,"suffix":""},{"dropping-particle":"","family":"Zhang","given":"Dou","non-dropping-particle":"","parse-names":false,"suffix":""}],"container-title":"Journal of the European Ceramic Society","id":"ITEM-1","issue":"16","issued":{"date-parts":[["2018"]]},"page":"5294-5300","publisher":"Elsevier Ltd","title":"3D printing of SiC ceramic: Direct ink writing with a solution of preceramic polymers","type":"article-journal","volume":"38"},"uris":["http://www.mendeley.com/documents/?uuid=d304da32-2d72-33a2-bd54-c7f870bae9e8"]},{"id":"ITEM-2","itemData":{"DOI":"10.1016/j.ceramint.2019.02.154","ISSN":"02728842","abstract":"SiC-based ceramics with periodic structure were successfully fabricated by extrusion freeforming 3D printing technology and liquid silicon infiltration process. The ceramic slurries containing SiC, carbon black, chopped carbon fiber were firstly prepared with the appropriate viscosity and rheological properties, then were formed by extrusion freeforming 3D printing technology and densified by liquid silicon infiltration sintering successively, to acquire SiC ceramic composites components. The microstructure and morphology of green parts and sintered bodies were observed. Chopped carbon fibers were found to be oriented distribution in SiC ceramic composites parts. The sintered bodies exhibited maximum flexural strength of 300 MPa and sintered linear shrinkage below 2%. The manufacturing method has demonstrated big potential to fabricate ceramic components with personalized complex structure.","author":[{"dropping-particle":"","family":"Zhang","given":"Heng","non-dropping-particle":"","parse-names":false,"suffix":""},{"dropping-particle":"","family":"Yang","given":"Yong","non-dropping-particle":"","parse-names":false,"suffix":""},{"dropping-particle":"","family":"Liu","given":"Bin","non-dropping-particle":"","parse-names":false,"suffix":""},{"dropping-particle":"","family":"Huang","given":"Zhengren","non-dropping-particle":"","parse-names":false,"suffix":""}],"container-title":"Ceramics International","id":"ITEM-2","issue":"8","issued":{"date-parts":[["2019"]]},"page":"10800-10804","publisher":"Elsevier Ltd","title":"The preparation of SiC-based ceramics by one novel strategy combined 3D printing technology and liquid silicon infiltration process","type":"article-journal","volume":"45"},"uris":["http://www.mendeley.com/documents/?uuid=2bfdbb3c-4b18-3d13-bd37-da2bdfbef738"]},{"id":"ITEM-3","itemData":{"DOI":"10.1016/j.jeurceramsoc.2017.03.021","ISSN":"1873619X","abstract":"3D printed ceramic articles are receiving increased interest recently. Stereolithography (STL) is the method of choice where surface quality, high resolution and high aspect ratio architectures are concerned. Recently, we have developed a UV curable system consisting of allylhydridopolycarbosilane (AHPCS) and multifunctional acrylates. In our present work we investigate the photo-crosslinking mechanism and use selected formulations for the 3D printing of SiC rich ceramic articles using a desktop STL device. High resolution and complex shape articles are demonstrated. The versatile curing method can be used for the STL of practically most other vinyl/allyl modified preceramic polymers. The nano-porosity as well as SiOxCy composition can be tailored in a wide range for specific applications by the ratio of acrylate to AHPCS and by the type of acrylate and AHPCS used.","author":[{"dropping-particle":"","family":"Hazan","given":"Y.","non-dropping-particle":"de","parse-names":false,"suffix":""},{"dropping-particle":"","family":"Penner","given":"D.","non-dropping-particle":"","parse-names":false,"suffix":""}],"container-title":"Journal of the European Ceramic Society","id":"ITEM-3","issue":"16","issued":{"date-parts":[["2017"]]},"page":"5205-5212","publisher":"Elsevier Ltd","title":"SiC and SiOC ceramic articles produced by stereolithography of acrylate modified polycarbosilane systems","type":"article-journal","volume":"37"},"uris":["http://www.mendeley.com/documents/?uuid=fdd66ede-4626-3732-ab24-7cccc2ae94cb"]},{"id":"ITEM-4","itemData":{"DOI":"10.1111/jace.16888","ISSN":"0002-7820","abstract":"A method for advanced manufacturing of silicon carbide offering complete freedom in geometric complexity in the three-dimensional space is described. The method combines binder jet printing and chemical vapor infiltration in a process capable of yielding a high-purity, fully crystalline ceramic—attributes essential for ideal performance in very high-temperature applications or in the presence of displacement damage. Thermal conductivity and characteristic equibiaxial flexural strength of the resulting monolithic SiC at room temperature are 37 W·(m·K)−1 and 297 MPa, respectively.","author":[{"dropping-particle":"","family":"Terrani","given":"Kurt","non-dropping-particle":"","parse-names":false,"suffix":""},{"dropping-particle":"","family":"Jolly","given":"Brian","non-dropping-particle":"","parse-names":false,"suffix":""},{"dropping-particle":"","family":"Trammell","given":"Michael","non-dropping-particle":"","parse-names":false,"suffix":""}],"container-title":"Journal of the American Ceramic Society","id":"ITEM-4","issue":"3","issued":{"date-parts":[["2020"]]},"page":"1575-1581","publisher":"Blackwell Publishing Inc.","title":"3D printing of hi</w:instrText>
      </w:r>
      <w:r w:rsidR="00BF34A6" w:rsidRPr="009F7F88">
        <w:rPr>
          <w:rFonts w:hint="eastAsia"/>
          <w:color w:val="000000" w:themeColor="text1"/>
        </w:rPr>
        <w:instrText>gh</w:instrText>
      </w:r>
      <w:r w:rsidR="00BF34A6" w:rsidRPr="009F7F88">
        <w:rPr>
          <w:rFonts w:hint="eastAsia"/>
          <w:color w:val="000000" w:themeColor="text1"/>
        </w:rPr>
        <w:instrText>‐</w:instrText>
      </w:r>
      <w:r w:rsidR="00BF34A6" w:rsidRPr="009F7F88">
        <w:rPr>
          <w:rFonts w:hint="eastAsia"/>
          <w:color w:val="000000" w:themeColor="text1"/>
        </w:rPr>
        <w:instrText>purity silicon carbide","type":"article-journal","volume":"103"},"uris":["http://www.mendeley.com/documents/?uuid=ffc2c6ff-3d54-3e70-8a53-872cbc7be232"]},{"id":"ITEM-5","itemData":{"DOI":"10.1002/adem.201800593","ISSN":"14381656","abstract":"Due to com</w:instrText>
      </w:r>
      <w:r w:rsidR="00BF34A6" w:rsidRPr="009F7F88">
        <w:rPr>
          <w:color w:val="000000" w:themeColor="text1"/>
        </w:rPr>
        <w:instrText>plicated manufacturing methods and lack of machinability, the use of engineering ceramics is limited by the manufacturing processes used to fabricate parts with intricate geometries. The 3D printing of polymers that can be pyrolyzed into functional ceramics has recently been used to significantly expand the range of geometries that can be manufactured, but large shrinkage during pyrolysis has the potential to lead to cracking. In this work, a method to additively manufacture particle-reinforced ceramic matrix composites is described. Specifically, stereolithography is used to crosslink a resin comprised of acrylate and vinyl-functionalized siloxane oligomers with dispersed SiC whiskers. After crosslinking, the part is pyrolyzed to amorphous SiOC while the SiC whiskers remain unaffected. Composite ceramics shrink 37% while unreinforced parts shrink 42%; this significant reduction in shrinkage improves part stability. Importantly, these ceramic matrix composites contain no visible porosity nor cracking on the microstructural level. With the introduction of SiC, hardness increases from 10.8 to 12.1 GPa and density decreases from 2.99 to 2.86 g cm−3. Finally, printed ceramic porous structures, gears, and components for turbine blades are demonstrated. Applying stereolithographic techniques to ceramic matrix composites, this work may improve processing and properties of ceramics for applications that require complex geometries.","author":[{"dropping-particle":"","family":"Brinckmann","given":"Stephan A.","non-dropping-particle":"","parse-names":false,"suffix":""},{"dropping-particle":"","family":"Patra","given":"Niranjan","non-dropping-particle":"","parse-names":false,"suffix":""},{"dropping-particle":"","family":"Yao","given":"Jia","non-dropping-particle":"","parse-names":false,"suffix":""},{"dropping-particle":"","family":"Ware","given":"Taylor H.","non-dropping-particle":"","parse-names":false,"suffix":""},{"dropping-particle":"","family":"Frick","given":"Carl P.","non-dropping-particle":"","parse-names":false,"suffix":""},{"dropping-particle":"","family":"Fertig","given":"Ray S.","non-dropping-particle":"","parse-names":false,"suffix":""}],"container-title":"Advanced Engineering Materials","id":"ITEM-5","issue":"11","issued":{"date-parts":[["2018"]]},"page":"1800593","publisher":"Wiley-VCH Verlag","title":"Stereolithography of SiOC Polymer-Derived Ceramics Filled with SiC Micronwhiskers","type":"article-journal","volume":"20"},"uris":["http://www.mendeley.com/documents/?uuid=d9ee43c9-49cd-3d6d-93b4-8eb0527ceb3e"]}],"mendeley":{"formattedCitation":"&lt;sup&gt;144–148&lt;/sup&gt;","plainTextFormattedCitation":"144–148","previouslyFormattedCitation":"&lt;sup&gt;144–148&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144–148</w:t>
      </w:r>
      <w:r w:rsidR="0053493F" w:rsidRPr="009F7F88">
        <w:rPr>
          <w:color w:val="000000" w:themeColor="text1"/>
        </w:rPr>
        <w:fldChar w:fldCharType="end"/>
      </w:r>
      <w:r w:rsidRPr="009F7F88">
        <w:rPr>
          <w:color w:val="000000" w:themeColor="text1"/>
        </w:rPr>
        <w:t xml:space="preserve"> inorganics,</w:t>
      </w:r>
      <w:r w:rsidR="0053493F" w:rsidRPr="009F7F88">
        <w:rPr>
          <w:color w:val="000000" w:themeColor="text1"/>
        </w:rPr>
        <w:fldChar w:fldCharType="begin" w:fldLock="1"/>
      </w:r>
      <w:r w:rsidR="00BF34A6" w:rsidRPr="009F7F88">
        <w:rPr>
          <w:color w:val="000000" w:themeColor="text1"/>
        </w:rPr>
        <w:instrText>ADDIN CSL_CITATION {"citationItems":[{"id":"ITEM-1","itemData":{"DOI":"10.1021/acs.langmuir.8b02404","ISSN":"15205827","abstract":"Three-dimensional (3D) microsupercapacitors (MSC) have been spotlighted, because they overcome limited areal capacitance of two-dimensional planar MSCs. Specially, 3D printing technology offers numerous advantages to generate 3D electrodes for MSCs, which includes time-saving, cost-effective manufacturing, and realization of tailorable complex electrode designs. In this paper, we report novel hierarchical 3D designs of conductive 3D electrodes for MSC by digital light processing (DLP)-based 3D printing. Photocurable composite resin with silver nanowires was optimized for DLP printing for the hierarchical design of high aspect ratio in 3D electrodes. The hierarchical 3D electrodes showed unique patterns on the structure corresponding to stacking of layers in the direction of 3D printing. The fabricated 3D MSCs demonstrated low electrical resistance to be used as feasible MSC electrodes. Energy storage from silver redox reactions was demonstrated in hierarchical 3D electrodes designed with mechanically durable 3D octet trusses.","author":[{"dropping-particle":"","family":"Park","given":"Seong Hyeon","non-dropping-particle":"","parse-names":false,"suffix":""},{"dropping-particle":"","family":"Kaur","given":"Manpreet","non-dropping-particle":"","parse-names":false,"suffix":""},{"dropping-particle":"","family":"Yun","given":"Dongwon","non-dropping-particle":"","parse-names":false,"</w:instrText>
      </w:r>
      <w:r w:rsidR="00BF34A6" w:rsidRPr="009F7F88">
        <w:rPr>
          <w:rFonts w:hint="eastAsia"/>
          <w:color w:val="000000" w:themeColor="text1"/>
        </w:rPr>
        <w:instrText>suffix":""},{"dropping-particle":"","family":"Kim","given":"Woo Soo","non-dropping-particle":"","parse-names":false,"suffix":""}],"container-title":"Langmuir","genre":"research-article","id":"ITEM-1","issued":{"date-parts":[["2018"]]},"note":"</w:instrText>
      </w:r>
      <w:r w:rsidR="00BF34A6" w:rsidRPr="009F7F88">
        <w:rPr>
          <w:rFonts w:hint="eastAsia"/>
          <w:color w:val="000000" w:themeColor="text1"/>
        </w:rPr>
        <w:instrText>无关。无气凝胶</w:instrText>
      </w:r>
      <w:r w:rsidR="00BF34A6" w:rsidRPr="009F7F88">
        <w:rPr>
          <w:rFonts w:hint="eastAsia"/>
          <w:color w:val="000000" w:themeColor="text1"/>
        </w:rPr>
        <w:instrText>\n</w:instrText>
      </w:r>
      <w:r w:rsidR="00BF34A6" w:rsidRPr="009F7F88">
        <w:rPr>
          <w:rFonts w:hint="eastAsia"/>
          <w:color w:val="000000" w:themeColor="text1"/>
        </w:rPr>
        <w:instrText>光固化树脂银纳米线</w:instrText>
      </w:r>
      <w:r w:rsidR="00BF34A6" w:rsidRPr="009F7F88">
        <w:rPr>
          <w:rFonts w:hint="eastAsia"/>
          <w:color w:val="000000" w:themeColor="text1"/>
        </w:rPr>
        <w:instrText>3D</w:instrText>
      </w:r>
      <w:r w:rsidR="00BF34A6" w:rsidRPr="009F7F88">
        <w:rPr>
          <w:rFonts w:hint="eastAsia"/>
          <w:color w:val="000000" w:themeColor="text1"/>
        </w:rPr>
        <w:instrText>打印桁架</w:instrText>
      </w:r>
      <w:r w:rsidR="00BF34A6" w:rsidRPr="009F7F88">
        <w:rPr>
          <w:rFonts w:hint="eastAsia"/>
          <w:color w:val="000000" w:themeColor="text1"/>
        </w:rPr>
        <w:instrText>","page":"10897-10904","publisher":"American Chemical Society","title":"Hierarchically Designed Electron Paths in 3D Printed Energy Storage Devices","type":"article-journal","volume":"34"},"uris":["http://www.mendeley.com/documents/?uuid=53ff0</w:instrText>
      </w:r>
      <w:r w:rsidR="00BF34A6" w:rsidRPr="009F7F88">
        <w:rPr>
          <w:color w:val="000000" w:themeColor="text1"/>
        </w:rPr>
        <w:instrText>ef6-6f84-4354-8415-a9f9c18f62d7"]},{"id":"ITEM-2","itemData":{"DOI":"10.1016/j.addma.2019.04.002","ISSN":"22148604","abstract":"The objective of this paper is to present a new advanced Additive Manufacturing (AM)process for the construction of concrete structures: Batiprint3dTM. The proposed advanced technology consists of creating a complex wall of 3D-printed materials using a mobile and polyarticulated robot: two polymer-foam printed walls are used to encase a subsequent third wall made of concrete. Once the walls were in place, the foam is maintained to provide both an internal and external insulation to the house without requiring thermal bridges. This technique of the complex wall with 3D-printed composite foam/concrete material is similar to the use of expansive-foam formwork (FW)filled by concrete or Insulated Concrete Forms (ICF)but in that case printed directly on site. By using 3D printing for the foam and extrusion of the concrete with the same robotic system, the technique creates jointly both the structure and thermal elements of the building. In the first part of this paper the composite foam/concrete 3D printing method and optimized process parameters are présented. Polyurethane (PU)foam has weak mechanical properties and the filling of the internal void with concrete can yield in high deformations and even failure of the FW, it is therefore necessary to control this phenomenon. For that, an experimental study has been conducted to determine a filling procedure capable of minimizing the deformations. The results show that spacers between the two foam walls can allow for wall heights of poured concrete up to 50 cm. The problems solved, it was decided to experiment in full scale this new walls 3D printing method with the construction of YhnovaTM, a real 95m² social housing. This technology Batiprint3dTM have been used, it is possible now to propose a synthesis of the impacts of this new advanced technology for construction.","author":[{"dropping-particle":"","family":"Furet","given":"Benoit","non-dropping-particle":"","parse-names":false,"suffix":""},{"dropping-particle":"","family":"Poullain","given":"Philippe","non-dropping-particle":"","parse-names":false,"suffix":""},{"dropping-particle":"","family":"Garnier","given":"Sébastien","non-dropping-particle":"","parse-names":false,"suffix":""}],"container-title":"Additive Manufacturing","id":"ITEM-2","issued":{"date-parts":[["2019"]]},"page":"58-64","publisher":"Elsevier B.V.","title":"3D printing for construction based on a complex wall of polymer-foam and concrete","type":"article-journal","volume":"28"},"uris":["http://www.mendeley.com/documents/?uuid=e3700b20-43ec-3825-a647-9abd3fead738"]}],"mendeley":{"formattedCitation":"&lt;sup&gt;149,150&lt;/sup&gt;","plainTextFormattedCitation":"149,150","previouslyFormattedCitation":"&lt;sup&gt;149,150&lt;/sup&gt;"},"properties":{"noteIndex":0},"schema":"https://github.com/citation-style-language/schema/raw/master/csl-citation.json"}</w:instrText>
      </w:r>
      <w:r w:rsidR="0053493F" w:rsidRPr="009F7F88">
        <w:rPr>
          <w:color w:val="000000" w:themeColor="text1"/>
        </w:rPr>
        <w:fldChar w:fldCharType="separate"/>
      </w:r>
      <w:r w:rsidR="00BF34A6" w:rsidRPr="009F7F88">
        <w:rPr>
          <w:noProof/>
          <w:color w:val="000000" w:themeColor="text1"/>
          <w:vertAlign w:val="superscript"/>
        </w:rPr>
        <w:t>149,150</w:t>
      </w:r>
      <w:r w:rsidR="0053493F" w:rsidRPr="009F7F88">
        <w:rPr>
          <w:color w:val="000000" w:themeColor="text1"/>
        </w:rPr>
        <w:fldChar w:fldCharType="end"/>
      </w:r>
      <w:r w:rsidRPr="009F7F88">
        <w:rPr>
          <w:color w:val="000000" w:themeColor="text1"/>
        </w:rPr>
        <w:t xml:space="preserve"> semiconductors,</w:t>
      </w:r>
      <w:r w:rsidRPr="009F7F88">
        <w:rPr>
          <w:color w:val="000000" w:themeColor="text1"/>
        </w:rPr>
        <w:fldChar w:fldCharType="begin" w:fldLock="1"/>
      </w:r>
      <w:r w:rsidR="00BF34A6" w:rsidRPr="009F7F88">
        <w:rPr>
          <w:color w:val="000000" w:themeColor="text1"/>
        </w:rPr>
        <w:instrText>ADDIN CSL_CITATION {"citationItems":[{"id":"ITEM-1","itemData":{"DOI":"10.1016/j.snb.2016.06.042","ISSN":"09254005","abstract":"A tin dioxide (SnO2) sensor was fabricated by inkjet printing onto polyimide foil. Gold electrodes and heater were printed on each side of the substrate. A SnO2 based ink was developed by sol-gel method and jetted onto the electrodes. A final annealing at 400 °C compatible with the polymeric transducers allowed to synthetize the SnO2 sensing film. Electrical measurements were carried out to characterize the response of the fully printed sensors under oxidizing and reducing gases. The device was heated up at a temperature between 200 and 300 °C using the integrated heater. The proper operation of the full printed metal-oxide gas sensors was validated under exposure to carbon monoxide and nitrogen dioxide, in dry and wet air.","author":[{"dropping-particle":"","family":"Rieu","given":"Mathilde","non-dropping-particle":"","parse-names":false,"suffix":""},{"dropping-particle":"","family":"Camara","given":"Malick","non-dropping-particle":"","parse-names":false,"suffix":""},{"dropping-particle":"","family":"Tournier","given":"Guy","non-dropping-particle":"","parse-names":false,"suffix":""},{"dropping-particle":"","family":"Viricelle","given":"Jean Paul","non-dropping-particle":"","parse-names":false,"suffix":""},{"dropping-particle":"","family":"Pijolat","given":"Christophe","non-dropping-particle":"","parse-names":false,"suffix":""},{"dropping-particle":"","family":"Rooij","given":"Nico F.","non-dropping-particle":"de","parse-names":false,"suffix":""},{"dropping-particle":"","family":"Briand","given":"Danick","non-dropping-particle":"","parse-names":false,"suffix":""}],"container-title":"Sensors and Actuators, B: Chemical","id":"ITEM-1","issued":{"date-parts":[["2016"]]},"page":"1091-1097","publisher":"Elsevier B.V.","title":"Fully inkjet printed SnO2 gas sensor on plastic substrate","type":"article-journal","volume":"236"},"uris":["http://www.mendeley.com/documents/?uuid=1bc554f8-31d5-3a5b-8fdf-4d37dc933bbe"]}],"mendeley":{"formattedCitation":"&lt;sup&gt;151&lt;/sup&gt;","plainTextFormattedCitation":"151","previouslyFormattedCitation":"&lt;sup&gt;15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51</w:t>
      </w:r>
      <w:r w:rsidRPr="009F7F88">
        <w:rPr>
          <w:color w:val="000000" w:themeColor="text1"/>
        </w:rPr>
        <w:fldChar w:fldCharType="end"/>
      </w:r>
      <w:r w:rsidRPr="009F7F88">
        <w:rPr>
          <w:color w:val="000000" w:themeColor="text1"/>
        </w:rPr>
        <w:t xml:space="preserve"> and biomaterials</w:t>
      </w:r>
      <w:r w:rsidR="00455498" w:rsidRPr="009F7F88">
        <w:rPr>
          <w:color w:val="000000" w:themeColor="text1"/>
        </w:rPr>
        <w:t>,</w:t>
      </w:r>
      <w:r w:rsidR="00987160" w:rsidRPr="009F7F88">
        <w:rPr>
          <w:color w:val="000000" w:themeColor="text1"/>
        </w:rPr>
        <w:fldChar w:fldCharType="begin" w:fldLock="1"/>
      </w:r>
      <w:r w:rsidR="00BF34A6" w:rsidRPr="009F7F88">
        <w:rPr>
          <w:color w:val="000000" w:themeColor="text1"/>
        </w:rPr>
        <w:instrText>ADDIN CSL_CITATION {"citationItems":[{"id":"ITEM-1","itemData":{"DOI":"10.1021/acsbiomaterials.7b00094","ISSN":"23739878","abstract":"This article demonstrates a two-step method to 3D print double network hydrogels at room temperature with a low-cost ($300) 3D printer. A first network precursor solution was made 3D printable via extrusion from a nozzle by adding a layered silicate to make it shear-thinning. After printing and UV-curing, objects were soaked in a second network precursor solution and UV-cured again to create interpenetrating networks of poly(2-acrylamido-2-methylpropanesulfonate) and polyacrylamide. By varying the ratio of polyacrylamide to cross-linker, the trade-off between stiffness and maximum elongation of the gel can be tuned to yield a compression strength and elastic modulus of 61.9 and 0.44 MPa, respectively, values that are greater than those reported for bovine cartilage. The maximum compressive (93.5 MPa) and tensile (1.4 MPa) strengths of the gel are twice that of previous 3D printed gels, and the gel does not deform after it is soaked in water. By 3D printing a synthetic meniscus from an X-ray computed tomography image of an anatomical model, we demonstrate the potential to customize hydrogel implants based on 3D images of a patient’s anatomy.","author":[{"dropping-particle":"","family":"Yang","given":"Feichen","non-dropping-particle":"","parse-names":false,"suffix":""},{"dropping-particle":"","family":"Tadepalli","given":"Vaibhav","non-dropping-particle":"","parse-names":false,"suffix":""},{"dropping-particle":"","family":"Wiley","given":"Benjamin J.","non-dropping-particle":"","parse-names":false,"suffix":""}],"container-title":"ACS Biomaterials Science and Engineering","id":"ITEM-1","issue":"5","issued":{"date-parts":[["2017"]]},"page":"863-869","publisher":"American Chemical Society","title":"3D Printing of a Double Network Hydrogel with a Compression Strength and Elastic Modulus Greater than those of Cartilage","type":"article-journal","volume":"3"},"uris":["http://www.mendeley.com/documents/?uuid=044ff0e6-6f8c-3bfd-b6ab-0288874c1865"]},{"id":"ITEM-2","itemData":{"DOI":"10.1038/nbt.3413","ISSN":"1087-0156","abstract":"A new bioprinting system produces large tissue constructs with enough structural stability for surgical implantation. A challenge for tissue engineering is producing three-dimensional (3D), vascularized cellular constructs of clinically relevant size, shape and structural integrity. We present an integrated tissue–organ printer (ITOP) that can fabricate stable, human-scale tissue constructs of any shape. Mechanical stability is achieved by printing cell-laden hydrogels together with biodegradable polymers in integrated patterns and anchored on sacrificial hydrogels. The correct shape of the tissue construct is achieved by representing clinical imaging data as a computer model of the anatomical defect and translating the model into a program that controls the motions of the printer nozzles, which dispense cells to discrete locations. The incorporation of microchannels into the tissue constructs facilitates diffusion of nutrients to printed cells, thereby overcoming the diffusion limit of 100–200 μm for cell survival in engineered tissues. We demonstrate capabilities of the ITOP by fabricating mandible and calvarial bone, cartilage and skeletal muscle. Future development of the ITOP is being directed to the production of tissues for human applications and to the building of more complex tissues and solid organs.","author":[{"dropping-particle":"","family":"Kang","given":"Hyun-Wook","non-dropping-particle":"","parse-names":false,"suffix":""},{"dropping-particle":"","family":"Lee","given":"Sang Jin","non-dropping-particle":"","parse-names":false,"suffix":""},{"dropping-particle":"","family":"Ko","given":"In Kap","non-dropping-particle":"","parse-names":false,"suffix":""},{"dropping-particle":"","family":"Kengla","given":"Carlos","non-dropping-particle":"","parse-names":false,"suffix":""},{"dropping-particle":"","family":"Yoo","given":"James J","non-dropping-particle":"","parse-names":false,"suffix":""},{"dropping-particle":"","family":"Atala","given":"Anthony","non-dropping-particle":"","parse-names":false,"suffix":""}],"container-title":"Nature Biotechnology","id":"ITEM-2","issue":"3","issued":{"date-parts":[["2016"]]},"page":"312-319","publisher":"Nature Publishing Group","title":"A 3D bioprinting system to produce human-scale tissue constructs with structural integrity","type":"article-journal","volume":"34"},"uris":["http://www.mendeley.com/documents/?uuid=5b978fc7-4f9e-354e-981d-75cacbabf998"]}],"mendeley":{"formattedCitation":"&lt;sup&gt;152,153&lt;/sup&gt;","plainTextFormattedCitation":"152,153","previouslyFormattedCitation":"&lt;sup&gt;152,153&lt;/sup&gt;"},"properties":{"noteIndex":0},"schema":"https://github.com/citation-style-language/schema/raw/master/csl-citation.json"}</w:instrText>
      </w:r>
      <w:r w:rsidR="00987160" w:rsidRPr="009F7F88">
        <w:rPr>
          <w:color w:val="000000" w:themeColor="text1"/>
        </w:rPr>
        <w:fldChar w:fldCharType="separate"/>
      </w:r>
      <w:r w:rsidR="00BF34A6" w:rsidRPr="009F7F88">
        <w:rPr>
          <w:noProof/>
          <w:color w:val="000000" w:themeColor="text1"/>
          <w:vertAlign w:val="superscript"/>
        </w:rPr>
        <w:t>152,153</w:t>
      </w:r>
      <w:r w:rsidR="00987160" w:rsidRPr="009F7F88">
        <w:rPr>
          <w:color w:val="000000" w:themeColor="text1"/>
        </w:rPr>
        <w:fldChar w:fldCharType="end"/>
      </w:r>
      <w:r w:rsidRPr="009F7F88">
        <w:rPr>
          <w:color w:val="000000" w:themeColor="text1"/>
        </w:rPr>
        <w:t xml:space="preserve"> </w:t>
      </w:r>
      <w:r w:rsidR="00D81B23" w:rsidRPr="009F7F88">
        <w:rPr>
          <w:color w:val="000000" w:themeColor="text1"/>
        </w:rPr>
        <w:t xml:space="preserve">as </w:t>
      </w:r>
      <w:r w:rsidR="00455498" w:rsidRPr="009F7F88">
        <w:rPr>
          <w:color w:val="000000" w:themeColor="text1"/>
        </w:rPr>
        <w:t xml:space="preserve">they </w:t>
      </w:r>
      <w:r w:rsidRPr="009F7F88">
        <w:rPr>
          <w:color w:val="000000" w:themeColor="text1"/>
        </w:rPr>
        <w:t xml:space="preserve">can be directly or indirectly </w:t>
      </w:r>
      <w:r w:rsidR="00D81B23" w:rsidRPr="009F7F88">
        <w:rPr>
          <w:color w:val="000000" w:themeColor="text1"/>
        </w:rPr>
        <w:t xml:space="preserve">printed to form application-specific </w:t>
      </w:r>
      <w:r w:rsidRPr="009F7F88">
        <w:rPr>
          <w:color w:val="000000" w:themeColor="text1"/>
        </w:rPr>
        <w:t>patterns or 3D shapes.</w:t>
      </w:r>
    </w:p>
    <w:p w14:paraId="2412AE1C" w14:textId="77777777" w:rsidR="00D95105" w:rsidRPr="009F7F88" w:rsidRDefault="00D95105" w:rsidP="00456489">
      <w:pPr>
        <w:pStyle w:val="RSCB07BHeadingSub-Section-standalone"/>
        <w:rPr>
          <w:color w:val="000000" w:themeColor="text1"/>
        </w:rPr>
      </w:pPr>
      <w:bookmarkStart w:id="20" w:name="_Toc39868901"/>
      <w:r w:rsidRPr="009F7F88">
        <w:rPr>
          <w:color w:val="000000" w:themeColor="text1"/>
        </w:rPr>
        <w:t>3.2 Products and applications enabled by functional printing</w:t>
      </w:r>
      <w:bookmarkEnd w:id="20"/>
    </w:p>
    <w:p w14:paraId="6B2FC1E0" w14:textId="6DA14BF2" w:rsidR="00950A0F" w:rsidRPr="009F7F88" w:rsidRDefault="00456489" w:rsidP="00950A0F">
      <w:pPr>
        <w:pStyle w:val="RSCB02ArticleText"/>
        <w:rPr>
          <w:color w:val="000000" w:themeColor="text1"/>
        </w:rPr>
      </w:pPr>
      <w:r w:rsidRPr="009F7F88">
        <w:rPr>
          <w:color w:val="000000" w:themeColor="text1"/>
        </w:rPr>
        <w:fldChar w:fldCharType="begin"/>
      </w:r>
      <w:r w:rsidRPr="009F7F88">
        <w:rPr>
          <w:color w:val="000000" w:themeColor="text1"/>
        </w:rPr>
        <w:instrText xml:space="preserve"> REF _Ref41068527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3</w:t>
      </w:r>
      <w:r w:rsidRPr="009F7F88">
        <w:rPr>
          <w:color w:val="000000" w:themeColor="text1"/>
        </w:rPr>
        <w:fldChar w:fldCharType="end"/>
      </w:r>
      <w:r w:rsidR="00D95105" w:rsidRPr="009F7F88">
        <w:rPr>
          <w:color w:val="000000" w:themeColor="text1"/>
        </w:rPr>
        <w:t xml:space="preserve"> </w:t>
      </w:r>
      <w:r w:rsidR="00C335D2" w:rsidRPr="009F7F88">
        <w:rPr>
          <w:color w:val="000000" w:themeColor="text1"/>
        </w:rPr>
        <w:t xml:space="preserve">shows a set of examples that can be fabricated by functional printing technologies. Combining with computer-aided design, they can be used to manufacture </w:t>
      </w:r>
      <w:r w:rsidR="002549AB" w:rsidRPr="009F7F88">
        <w:rPr>
          <w:color w:val="000000" w:themeColor="text1"/>
        </w:rPr>
        <w:t xml:space="preserve">complex </w:t>
      </w:r>
      <w:r w:rsidR="00C335D2" w:rsidRPr="009F7F88">
        <w:rPr>
          <w:color w:val="000000" w:themeColor="text1"/>
        </w:rPr>
        <w:t>patterns,</w:t>
      </w:r>
      <w:r w:rsidR="00987160" w:rsidRPr="009F7F88">
        <w:rPr>
          <w:color w:val="000000" w:themeColor="text1"/>
        </w:rPr>
        <w:fldChar w:fldCharType="begin" w:fldLock="1"/>
      </w:r>
      <w:r w:rsidR="00BF34A6" w:rsidRPr="009F7F88">
        <w:rPr>
          <w:color w:val="000000" w:themeColor="text1"/>
        </w:rPr>
        <w:instrText>ADDIN CSL_CITATION {"citationItems":[{"id":"ITEM-1","itemData":{"DOI":"10.3390/polym11091518","ISSN":"2073-4360","abstract":"The respiration rate (RR) is a key vital sign that links to adverse clinical outcomes and has various important uses. However, RR signals have been neglected in many clinical practices for several reasons and it is still difficult to develop low-cost RR sensors for accurate, automated, and continuous measurement. This study aims to fabricate, develop and evaluate a novel stretchable and wearable RR sensor that is low-cost and easy to use. The sensor is fabricated using the soft lithography technique of polydimethylsiloxane substrates (PDMS) for the stretchable sensor body and inkjet printing technology for creating the conductive circuit by depositing the silver nanoparticles on top of the PDMS substrates. The inkjet-printed (IJP) PDMS-based sensor was developed to detect the inductance fluctuations caused by respiratory volumetric changes. The output signal was processed in a Wheatstone bridge circuit to derive the RR. Six different patterns for a IJP PDMS-based sensor were carefully designed and tested. Their sustainability (maximum strain during measurement) and durability (the ability to go bear axial cyclic strains) were investigated and compared on an automated mechanical stretcher. Their repeatability (output of the sensor in repeated tests under identical condition) and reproducibility (output of different sensors with the same design under identical condition) were investigated using a respiratory simulator. The selected optimal design pattern from the simulator evaluation was used in the fabrication of the IJP PDMS-based sensor where the accuracy was inspected by attaching it to 37 healthy human subjects (aged between 19 and 34 years, seven females) and compared with the reference values from e-Health nasal sensor. Only one design survived the inspection procedures where design #6 (array consists of two horseshoe lines) indicated the best sustainability and durability, and went through the repeatability and reproducibility tests. Based on the best pattern, the developed sensor accurately measured the simulated RR with an error rate of 0.46 ± 0.66 beats per minute (BPM, mean ± SD). On human subjects, the IJP PDMS-based sensor and the reference e-Health sensor showed the same RR value, without any observable differences. The performance of the sensor was accurate with no apparent error compared with the reference sensor. Considering its low cost, good mechanical property, simplicity, and accuracy, the IJP PDMS-based sensor is a promising techniq…","author":[{"dropping-particle":"","family":"Al-Halhouli","given":"Ala’aldeen","non-dropping-particle":"","parse-names":false,"suffix":""},{"dropping-particle":"","family":"Al-Ghussain","given":"Loiy","non-dropping-particle":"","parse-names":false,"suffix":""},{"dropping-particle":"","family":"Bouri","given":"Saleem","non-dropping-particle":"El","parse-names":false,"suffix":""},{"dropping-particle":"","family":"Liu","given":"Haipeng","non-dropping-particle":"","parse-names":false,"suffix":""},{"dropping-particle":"","family":"Zheng","given":"Dingchang","non-dropping-particle":"","parse-names":false,"suffix":""}],"container-title":"Polymers","id":"ITEM-1","issue":"9","issued":{"date-parts":[["2019"]]},"page":"1518","publisher":"MDPI AG","title":"Fabrication and Evaluation of a Novel Non-Invasive Stretchable and Wearable Respiratory Rate Sensor Based on Silver Nanoparticles Using Inkjet Printing Technology","type":"article-journal","volume":"11"},"uris":["http://www.mendeley.com/documents/?uuid=a0a2da5b-5e07-301a-a773-c3d444eb68a9"]},{"id":"ITEM-2","itemData":{"DOI":"10.3390/app10020480","ISSN":"2076-3417","abstract":"Respiratory rate (RR) is a vital sign with continuous, convenient, and accurate measurement which is difficult and still under investigation. The present study investigates and evaluates a stretchable and wearable inkjet-printed strain gauge sensor (IJP) to estimate the RR continuously by detecting the respiratory volume change in the chest area. As the volume change could cause different strain changes at different body postures, this study aims to investigate the accuracy of the IJP RR sensor at selected postures. The evaluation was performed twice on 15 healthy male subjects (mean ± SD of age: 24 ± 1.22 years). The RR was simultaneously measured in breaths per minute (BPM) by the IJP RR sensor and a reference RR sensor (e-Health nasal thermal sensor) at each of the five body postures namely standing, sitting at 90°, Flower’s position at 45°, supine, and right lateral recumbent. There was no significant difference in measured RR between IJP and reference sensors, between two trials, or between different body postures (all p &gt; 0.05). Body posture did not have any significant effect on the difference of RR measurements between IJP and the reference sensors (difference &lt;0.01 BPM for each measurement in both trials). The IJP sensor could accurately measure the RR at different body postures, which makes it a promising, simple, and user-friendly option for clinical and daily uses.","author":[{"dropping-particle":"","family":"Al-Halhouli","given":"Ala’aldeen","non-dropping-particle":"","parse-names":false,"suffix":""},{"dropping-particle":"","family":"Al-Ghussain","given":"Loiy","non-dropping-particle":"","parse-names":false,"suffix":""},{"dropping-particle":"","family":"Bouri","given":"Saleem","non-dropping-particle":"El","parse-names":false,"suffix":""},{"dropping-particle":"","family":"Habash","given":"Fuad","non-dropping-particle":"","parse-names":false,"suffix":""},{"dropping-particle":"","family":"Liu","given":"Haipeng","non-dropping-particle":"","parse-names":false,"suffix":""},{"dropping-particle":"","family":"Zheng","given":"Dingchang","non-dropping-particle":"","parse-names":false,"suffix":""}],"container-title":"Applied Sciences","id":"ITEM-2","issue":"2","issued":{"date-parts":[["2020"]]},"page":"480","publisher":"MDPI AG","title":"Clinical Evaluation of Stretchable and Wearable Inkjet-Printed Strain Gauge Sensor for Respiratory Rate Monitoring at Different Body Postures","type":"article-journal","volume":"10"},"uris":["http://www.mendeley.com/documents/?uuid=38aef430-a93f-34b0-b26f-ea79c828c243"]}],"mendeley":{"formattedCitation":"&lt;sup&gt;131,132&lt;/sup&gt;","plainTextFormattedCitation":"131,132","previouslyFormattedCitation":"&lt;sup&gt;131,132&lt;/sup&gt;"},"properties":{"noteIndex":0},"schema":"https://github.com/citation-style-language/schema/raw/master/csl-citation.json"}</w:instrText>
      </w:r>
      <w:r w:rsidR="00987160" w:rsidRPr="009F7F88">
        <w:rPr>
          <w:color w:val="000000" w:themeColor="text1"/>
        </w:rPr>
        <w:fldChar w:fldCharType="separate"/>
      </w:r>
      <w:r w:rsidR="00BF34A6" w:rsidRPr="009F7F88">
        <w:rPr>
          <w:noProof/>
          <w:color w:val="000000" w:themeColor="text1"/>
          <w:vertAlign w:val="superscript"/>
        </w:rPr>
        <w:t>131,132</w:t>
      </w:r>
      <w:r w:rsidR="00987160" w:rsidRPr="009F7F88">
        <w:rPr>
          <w:color w:val="000000" w:themeColor="text1"/>
        </w:rPr>
        <w:fldChar w:fldCharType="end"/>
      </w:r>
      <w:r w:rsidR="00C335D2" w:rsidRPr="009F7F88">
        <w:rPr>
          <w:color w:val="000000" w:themeColor="text1"/>
        </w:rPr>
        <w:t xml:space="preserve"> electrodes,</w:t>
      </w:r>
      <w:r w:rsidR="00C335D2" w:rsidRPr="009F7F88">
        <w:rPr>
          <w:color w:val="000000" w:themeColor="text1"/>
        </w:rPr>
        <w:fldChar w:fldCharType="begin" w:fldLock="1"/>
      </w:r>
      <w:r w:rsidR="00BF34A6" w:rsidRPr="009F7F88">
        <w:rPr>
          <w:color w:val="000000" w:themeColor="text1"/>
        </w:rPr>
        <w:instrText>ADDIN CSL_CITATION {"citationItems":[{"id":"ITEM-1","itemData":{"DOI":"10.1021/acs.langmuir.8b02404","ISSN":"15205827","abstract":"Three-dimensional (3D) microsupercapacitors (MSC) have been spotlighted, because they overcome limited areal capacitance of two-dimensional planar MSCs. Specially, 3D printing technology offers numerous advantages to generate 3D electrodes for MSCs, which includes time-saving, cost-effective manufacturing, and realization of tailorable complex electrode designs. In this paper, we report novel hierarchical 3D designs of conductive 3D electrodes for MSC by digital light processing (DLP)-based 3D printing. Photocurable composite resin with silver nanowires was optimized for DLP printing for the hierarchical design of high aspect ratio in 3D electrodes. The hierarchical 3D electrodes showed unique patterns on the structure corresponding to stacking of layers in the direction of 3D printing. The fabricated 3D MSCs demonstrated low electrical resistance to be used as feasible MSC electrodes. Energy storage from silver redox reactions was demonstrated in hierarchical 3D electrodes designed with mechanically durable 3D octet trusses.","author":[{"dropping-particle":"","family":"Park","given":"Seong Hyeon","non-dropping-particle":"","parse-names":false,"suffix":""},{"dropping-particle":"","family":"Kaur","given":"Manpreet","non-dropping-particle":"","parse-names":false,"suffix":""},{"dropping-particle":"","family":"Yun","given":"Dongwon","non-dropping-particle":"","parse-names":false,"</w:instrText>
      </w:r>
      <w:r w:rsidR="00BF34A6" w:rsidRPr="009F7F88">
        <w:rPr>
          <w:rFonts w:hint="eastAsia"/>
          <w:color w:val="000000" w:themeColor="text1"/>
        </w:rPr>
        <w:instrText>suffix":""},{"dropping-particle":"","family":"Kim","given":"Woo Soo","non-dropping-particle":"","parse-names":false,"suffix":""}],"container-title":"Langmuir","genre":"research-article","id":"ITEM-1","issued":{"date-parts":[["2018"]]},"note":"</w:instrText>
      </w:r>
      <w:r w:rsidR="00BF34A6" w:rsidRPr="009F7F88">
        <w:rPr>
          <w:rFonts w:hint="eastAsia"/>
          <w:color w:val="000000" w:themeColor="text1"/>
        </w:rPr>
        <w:instrText>无关。无气凝胶</w:instrText>
      </w:r>
      <w:r w:rsidR="00BF34A6" w:rsidRPr="009F7F88">
        <w:rPr>
          <w:rFonts w:hint="eastAsia"/>
          <w:color w:val="000000" w:themeColor="text1"/>
        </w:rPr>
        <w:instrText>\n</w:instrText>
      </w:r>
      <w:r w:rsidR="00BF34A6" w:rsidRPr="009F7F88">
        <w:rPr>
          <w:rFonts w:hint="eastAsia"/>
          <w:color w:val="000000" w:themeColor="text1"/>
        </w:rPr>
        <w:instrText>光固化树脂银纳米线</w:instrText>
      </w:r>
      <w:r w:rsidR="00BF34A6" w:rsidRPr="009F7F88">
        <w:rPr>
          <w:rFonts w:hint="eastAsia"/>
          <w:color w:val="000000" w:themeColor="text1"/>
        </w:rPr>
        <w:instrText>3D</w:instrText>
      </w:r>
      <w:r w:rsidR="00BF34A6" w:rsidRPr="009F7F88">
        <w:rPr>
          <w:rFonts w:hint="eastAsia"/>
          <w:color w:val="000000" w:themeColor="text1"/>
        </w:rPr>
        <w:instrText>打印桁架</w:instrText>
      </w:r>
      <w:r w:rsidR="00BF34A6" w:rsidRPr="009F7F88">
        <w:rPr>
          <w:rFonts w:hint="eastAsia"/>
          <w:color w:val="000000" w:themeColor="text1"/>
        </w:rPr>
        <w:instrText>","page":"10897-10904","publisher":"American Chemical Society","title":"Hierarchically Designed Electron Paths in 3D Printed Energy Storage Devices","type":"article-journal","volume":"34"},"uris":["http://www.mendeley.com/documents/?uuid=53ff0</w:instrText>
      </w:r>
      <w:r w:rsidR="00BF34A6" w:rsidRPr="009F7F88">
        <w:rPr>
          <w:color w:val="000000" w:themeColor="text1"/>
        </w:rPr>
        <w:instrText>ef6-6f84-4354-8415-a9f9c18f62d7"]}],"mendeley":{"formattedCitation":"&lt;sup&gt;149&lt;/sup&gt;","plainTextFormattedCitation":"149","previouslyFormattedCitation":"&lt;sup&gt;149&lt;/sup&gt;"},"properties":{"noteIndex":0},"schema":"https://github.com/citation-style-language/schema/raw/master/csl-citation.json"}</w:instrText>
      </w:r>
      <w:r w:rsidR="00C335D2" w:rsidRPr="009F7F88">
        <w:rPr>
          <w:color w:val="000000" w:themeColor="text1"/>
        </w:rPr>
        <w:fldChar w:fldCharType="separate"/>
      </w:r>
      <w:r w:rsidR="00BF34A6" w:rsidRPr="009F7F88">
        <w:rPr>
          <w:noProof/>
          <w:color w:val="000000" w:themeColor="text1"/>
          <w:vertAlign w:val="superscript"/>
        </w:rPr>
        <w:t>149</w:t>
      </w:r>
      <w:r w:rsidR="00C335D2" w:rsidRPr="009F7F88">
        <w:rPr>
          <w:color w:val="000000" w:themeColor="text1"/>
        </w:rPr>
        <w:fldChar w:fldCharType="end"/>
      </w:r>
      <w:r w:rsidR="00C335D2" w:rsidRPr="009F7F88">
        <w:rPr>
          <w:color w:val="000000" w:themeColor="text1"/>
        </w:rPr>
        <w:t xml:space="preserve"> hierarchical scaffolds,</w:t>
      </w:r>
      <w:r w:rsidR="00987160" w:rsidRPr="009F7F88">
        <w:rPr>
          <w:color w:val="000000" w:themeColor="text1"/>
        </w:rPr>
        <w:fldChar w:fldCharType="begin" w:fldLock="1"/>
      </w:r>
      <w:r w:rsidR="00BF34A6" w:rsidRPr="009F7F88">
        <w:rPr>
          <w:color w:val="000000" w:themeColor="text1"/>
        </w:rPr>
        <w:instrText xml:space="preserve">ADDIN CSL_CITATION {"citationItems":[{"id":"ITEM-1","itemData":{"DOI":"10.1016/j.jhazmat.2018.10.078","ISSN":"18733336","abstract":"Oil spills from disasters such as the sinking of ships and the discharge of oily wastes cause serious environmental problems. Polydimethylsiloxane(PDMS) sponges are valuable tools for isolating spilled oil. Here, we propose new PDMS sponges with bio-inspired design and enhanced absorption capacities. 3D printing was used to produce templates having negative designs, and after being filled with PDMS, the templates were selectively dissolved. Through this, PDMS sponges with well-interconnected and controlled porosities were produced within 10% error. The wettability of sponges with various pore sizes and line widths was investigated. The surfaces were found to be highly hydrophobic, with water contact angles of 100-143°, and oleophilic, with oil contact angles of </w:instrText>
      </w:r>
      <w:r w:rsidR="00BF34A6" w:rsidRPr="009F7F88">
        <w:rPr>
          <w:rFonts w:ascii="Cambria Math" w:hAnsi="Cambria Math" w:cs="Cambria Math"/>
          <w:color w:val="000000" w:themeColor="text1"/>
        </w:rPr>
        <w:instrText>∼</w:instrText>
      </w:r>
      <w:r w:rsidR="00BF34A6" w:rsidRPr="009F7F88">
        <w:rPr>
          <w:color w:val="000000" w:themeColor="text1"/>
        </w:rPr>
        <w:instrText>0°. The sponge fabricated with line width of 200 μm and pore size of 400 μm showed the highest hydrophobicity and oleophilicity. These parameters were used to produce the surfaces of hollow sponges having bio-inspired design that mimics the water absorption and storage functions of cactus. Repeated oil-water separation testing was conducted, and the absorption capacities were compared with those of non-hollow and conventional sponges. The new design showed absorption capacity up to 3.7 times that of the sponges. The bio-inspired PDMS sponge provides a significant advance in oil–water separation ability.","author":[{"dropping-particle":"","family":"Shin","given":"Jung Hwal","non-dropping-particle":"","parse-names":false,"suffix":""},{"dropping-particle":"","family":"Heo","given":"Jun Ho","non-dropping-particle":"","parse-names":false,"suffix":""},{"dropping-particle":"","family":"Jeon","given":"Seunggyu","non-dropping-particle":"","parse-names":false,"suffix":""},{"dropping-particle":"","family":"Park","given":"Jeong Hun","non-dropping-particle":"","parse-names":false,"suffix":""},{"dropping-particle":"","family":"Kim","given":"Suhyeon","non-dropping-particle":"","parse-names":false,"suffix":""},{"dropping-particle":"","family":"Kang","given":"Hyun Wook","non-dropping-particle":"","parse-names":false,"suffix":""}],"container-title":"Journal of Hazardous Materials","id"</w:instrText>
      </w:r>
      <w:r w:rsidR="00BF34A6" w:rsidRPr="009F7F88">
        <w:rPr>
          <w:rFonts w:hint="eastAsia"/>
          <w:color w:val="000000" w:themeColor="text1"/>
        </w:rPr>
        <w:instrText>:"ITEM-1","issued":{"date-parts":[["2019"]]},"note":"</w:instrText>
      </w:r>
      <w:r w:rsidR="00BF34A6" w:rsidRPr="009F7F88">
        <w:rPr>
          <w:rFonts w:hint="eastAsia"/>
          <w:color w:val="000000" w:themeColor="text1"/>
        </w:rPr>
        <w:instrText>不加</w:instrText>
      </w:r>
      <w:r w:rsidR="00BF34A6" w:rsidRPr="009F7F88">
        <w:rPr>
          <w:rFonts w:hint="eastAsia"/>
          <w:color w:val="000000" w:themeColor="text1"/>
        </w:rPr>
        <w:instrText>\n</w:instrText>
      </w:r>
      <w:r w:rsidR="00BF34A6" w:rsidRPr="009F7F88">
        <w:rPr>
          <w:rFonts w:hint="eastAsia"/>
          <w:color w:val="000000" w:themeColor="text1"/>
        </w:rPr>
        <w:instrText>不是气凝胶，无干燥过程</w:instrText>
      </w:r>
      <w:r w:rsidR="00BF34A6" w:rsidRPr="009F7F88">
        <w:rPr>
          <w:rFonts w:hint="eastAsia"/>
          <w:color w:val="000000" w:themeColor="text1"/>
        </w:rPr>
        <w:instrText>\n3D</w:instrText>
      </w:r>
      <w:r w:rsidR="00BF34A6" w:rsidRPr="009F7F88">
        <w:rPr>
          <w:rFonts w:hint="eastAsia"/>
          <w:color w:val="000000" w:themeColor="text1"/>
        </w:rPr>
        <w:instrText>打印牺牲</w:instrText>
      </w:r>
      <w:r w:rsidR="00BF34A6" w:rsidRPr="009F7F88">
        <w:rPr>
          <w:rFonts w:hint="eastAsia"/>
          <w:color w:val="000000" w:themeColor="text1"/>
        </w:rPr>
        <w:instrText>polycaprolactone</w:instrText>
      </w:r>
      <w:r w:rsidR="00BF34A6" w:rsidRPr="009F7F88">
        <w:rPr>
          <w:rFonts w:hint="eastAsia"/>
          <w:color w:val="000000" w:themeColor="text1"/>
        </w:rPr>
        <w:instrText>（</w:instrText>
      </w:r>
      <w:r w:rsidR="00BF34A6" w:rsidRPr="009F7F88">
        <w:rPr>
          <w:rFonts w:hint="eastAsia"/>
          <w:color w:val="000000" w:themeColor="text1"/>
        </w:rPr>
        <w:instrText>PCL</w:instrText>
      </w:r>
      <w:r w:rsidR="00BF34A6" w:rsidRPr="009F7F88">
        <w:rPr>
          <w:rFonts w:hint="eastAsia"/>
          <w:color w:val="000000" w:themeColor="text1"/>
        </w:rPr>
        <w:instrText>）聚己内酯模板，原料</w:instrText>
      </w:r>
      <w:r w:rsidR="00BF34A6" w:rsidRPr="009F7F88">
        <w:rPr>
          <w:rFonts w:hint="eastAsia"/>
          <w:color w:val="000000" w:themeColor="text1"/>
        </w:rPr>
        <w:instrText>PDMS prepolymer (Sylgard 184 A) and thermal curing agent (Sylgard 184B)</w:instrText>
      </w:r>
      <w:r w:rsidR="00BF34A6" w:rsidRPr="009F7F88">
        <w:rPr>
          <w:rFonts w:hint="eastAsia"/>
          <w:color w:val="000000" w:themeColor="text1"/>
        </w:rPr>
        <w:instrText>，丙酮溶解模板，依次异丙醇洗、水洗</w:instrText>
      </w:r>
      <w:r w:rsidR="00BF34A6" w:rsidRPr="009F7F88">
        <w:rPr>
          <w:rFonts w:hint="eastAsia"/>
          <w:color w:val="000000" w:themeColor="text1"/>
        </w:rPr>
        <w:instrText>\n3D PDMS</w:instrText>
      </w:r>
      <w:r w:rsidR="00BF34A6" w:rsidRPr="009F7F88">
        <w:rPr>
          <w:rFonts w:hint="eastAsia"/>
          <w:color w:val="000000" w:themeColor="text1"/>
        </w:rPr>
        <w:instrText>聚二甲基硅氧烷泡沫</w:instrText>
      </w:r>
      <w:r w:rsidR="00BF34A6" w:rsidRPr="009F7F88">
        <w:rPr>
          <w:rFonts w:hint="eastAsia"/>
          <w:color w:val="000000" w:themeColor="text1"/>
        </w:rPr>
        <w:instrText>\n</w:instrText>
      </w:r>
      <w:r w:rsidR="00BF34A6" w:rsidRPr="009F7F88">
        <w:rPr>
          <w:rFonts w:hint="eastAsia"/>
          <w:color w:val="000000" w:themeColor="text1"/>
        </w:rPr>
        <w:instrText>水油分离</w:instrText>
      </w:r>
      <w:r w:rsidR="00BF34A6" w:rsidRPr="009F7F88">
        <w:rPr>
          <w:rFonts w:hint="eastAsia"/>
          <w:color w:val="000000" w:themeColor="text1"/>
        </w:rPr>
        <w:instrText>","page":"494-501","publisher":"Elsev</w:instrText>
      </w:r>
      <w:r w:rsidR="00BF34A6" w:rsidRPr="009F7F88">
        <w:rPr>
          <w:color w:val="000000" w:themeColor="text1"/>
        </w:rPr>
        <w:instrText>ier","title":"Bio-inspired hollow PDMS sponge for enhanced oil–water separation","type":"article-journal","volume":"365"},"uris":["http://www.mendeley.com/documents/?uuid=c42e5b1a-68ae-4c71-9948-78aea8685c31"]},{"id":"ITEM-2","itemData":{"DOI":"10.1016/j.jeurceramsoc.2018.08.009","ISSN":"1873619X","abstract":"3D structured SiC ceramics with varying feature sizes (100–400 μm) were achieved by direct ink writing of polycarbosilane (PCS)/n-hexane solution. The rheological properties of the PCS solution and printing parameters were tailored for optimum writing behaviour. The integrity and clear surface of the filaments indicated the printing ability of forming the self-supporting features along with the rapid evaporation of solvent. As-printed 3D structured PCS was processed by oxidative crosslinking and pyrolysis and converted to SiC ceramic. Although strong shrinkage occurred during the pyrolysis, SiC ceramic maintained the original 3D structure. Both proper viscoelasticity of printable solutions and the homogeneous shrinkage in the pyrolysis determine the integrity and feature characteristic of 3D structured SiC using direct ink writing preceramic polymer.","author":[{"dropping-particle":"","family":"Chen","given":"Hehao","non-dropping-particle":"","parse-names":false,"suffix":""},{"dropping-particle":"","family":"Wang","given":"Xiaofeng","non-dropping-particle":"","parse-names":false,"suffix":""},{"dropping-particle":"","family":"Xue","given":"Fengdan","non-dropping-particle":"","parse-names":false,"suffix":""},{"dropping-particle":"","family":"Huang","given":"Yujuan","non-dropping-particle":"","parse-names":false,"suffix":""},{"dropping-particle":"","family":"Zhou","given":"Kechao","non-dropping-particle":"","parse-names":false,"suffix":""},{"dropping-particle":"","family":"Zhang","given":"Dou","non-dropping-particle":"","parse-names":false,"suffix":""}],"container-title":"Journal of the European Ceramic Society","id":"ITEM-2","issue":"16","issued":{"date-parts":[["2018"]]},"page":"5294-5300","publisher":"Elsevier Ltd","title":"3D printing of SiC ceramic: Direct ink writing with a solution of preceramic polymers","type":"article-journal","volume":"38"},"uris":["http://www.mendeley.com/documents/?uuid=d304da32-2d72-33a2-bd54-c7f870bae9e8"]}],"mendeley":{"formattedCitation":"&lt;sup&gt;140,144&lt;/sup&gt;","plainTextFormattedCitation":"140,144","previouslyFormattedCitation":"&lt;sup&gt;140,144&lt;/sup&gt;"},"properties":{"noteIndex":0},"schema":"https://github.com/citation-style-language/schema/raw/master/csl-citation.json"}</w:instrText>
      </w:r>
      <w:r w:rsidR="00987160" w:rsidRPr="009F7F88">
        <w:rPr>
          <w:color w:val="000000" w:themeColor="text1"/>
        </w:rPr>
        <w:fldChar w:fldCharType="separate"/>
      </w:r>
      <w:r w:rsidR="00BF34A6" w:rsidRPr="009F7F88">
        <w:rPr>
          <w:noProof/>
          <w:color w:val="000000" w:themeColor="text1"/>
          <w:vertAlign w:val="superscript"/>
        </w:rPr>
        <w:t>140,144</w:t>
      </w:r>
      <w:r w:rsidR="00987160" w:rsidRPr="009F7F88">
        <w:rPr>
          <w:color w:val="000000" w:themeColor="text1"/>
        </w:rPr>
        <w:fldChar w:fldCharType="end"/>
      </w:r>
      <w:r w:rsidR="00C335D2" w:rsidRPr="009F7F88">
        <w:rPr>
          <w:color w:val="000000" w:themeColor="text1"/>
        </w:rPr>
        <w:t xml:space="preserve"> </w:t>
      </w:r>
      <w:r w:rsidR="00950A0F" w:rsidRPr="009F7F88">
        <w:rPr>
          <w:color w:val="000000" w:themeColor="text1"/>
        </w:rPr>
        <w:t>intricate load-bearing parts for heavy construction equipment like excavators,</w:t>
      </w:r>
      <w:bookmarkStart w:id="21" w:name="_Hlk44715693"/>
      <w:r w:rsidR="00950A0F" w:rsidRPr="009F7F88">
        <w:rPr>
          <w:color w:val="000000" w:themeColor="text1"/>
        </w:rPr>
        <w:fldChar w:fldCharType="begin" w:fldLock="1"/>
      </w:r>
      <w:r w:rsidR="00BF34A6" w:rsidRPr="009F7F88">
        <w:rPr>
          <w:color w:val="000000" w:themeColor="text1"/>
        </w:rPr>
        <w:instrText>ADDIN CSL_CITATION {"citationItems":[{"id":"ITEM-1","itemData":{"abstract":"The Additive Manufacturing Excavator (AME) contained several key components that were 3D printed at The Manufacturing Demonstration Facility (MDF) of Oak Ridge National Laboratory (ORNL); it was presented at and performed a live demonstration for the CONEXPO 2017 exhibition in Las Vegas, Nevada in March of 2017. This paper presents challenges in building functional, large-scale metal parts based on a case study of the excavator. The excavator's metal arm was 3D printed using a modified Wolf Robotics automated metal inert gas (MIG) welding cell. Tasks included designing a new type of slicer for the metal additive manufacturing (AM) process, integrating the slicing software with the Wolf Robotics system, developing the deposition process, characterizing geometric features and material properties, managing heat, designing mechanical components for metal AM, and developing a machining approach to achieve the final part. Two fully functional excavator arms were printed and machined. Integrated hydraulics passageways that also served as structural stiffeners were included in the build for demonstration purposes. As a direct result of this project, Wolf Robotics is now working towards a commercially available large-scale metal AM system.","author":[{"dropping-particle":"","family":"Nycz","given":"Andrzej","non-dropping-particle":"","parse-names":false,"suffix":""},{"dropping-particle":"","family":"Noakes","given":"Mark W","non-dropping-particle":"","parse-names":false,"suffix":""},{"dropping-particle":"","family":"Richardson","given":"Bradley","non-dropping-particle":"","parse-names":false,"suffix":""},{"dropping-particle":"","family":"Messing","given":"Andrew","non-dropping-particle":"","parse-names":false,"suffix":""},{"dropping-particle":"","family":"Post","given":"Brian","non-dropping-particle":"","parse-names":false,"suffix":""},{"dropping-particle":"","family":"Paul","given":"Jonathan","non-dropping-particle":"","parse-names":false,"suffix":""},{"dropping-particle":"","family":"Flamm","given":"Jason","non-dropping-particle":"","parse-names":false,"suffix":""},{"dropping-particle":"","family":"Love","given":"Lonnie","non-dropping-particle":"","parse-names":false,"suffix":""}],"container-title":"Solid Freeform Fabrication 2017: Proceedings of the 28th Annual International","id":"ITEM-1","issued":{"date-parts":[["2017"]]},"page":"24-33","title":"Challenges in Making Complex Metal Large-Scale Parts for Additive Manufacturing: a Case Study Based on the Additive Manufacturing Excavator","type":"paper-conference"},"uris":["http://www.mendeley.com/documents/?uuid=eea446b4-be17-4813-b0af-4872838b8d99"]}],"mendeley":{"formattedCitation":"&lt;sup&gt;129&lt;/sup&gt;","plainTextFormattedCitation":"129","previouslyFormattedCitation":"&lt;sup&gt;129&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29</w:t>
      </w:r>
      <w:r w:rsidR="00950A0F" w:rsidRPr="009F7F88">
        <w:rPr>
          <w:color w:val="000000" w:themeColor="text1"/>
        </w:rPr>
        <w:fldChar w:fldCharType="end"/>
      </w:r>
      <w:r w:rsidR="00950A0F" w:rsidRPr="009F7F88">
        <w:rPr>
          <w:color w:val="000000" w:themeColor="text1"/>
        </w:rPr>
        <w:t xml:space="preserve"> concrete walls,</w:t>
      </w:r>
      <w:r w:rsidR="00950A0F" w:rsidRPr="009F7F88">
        <w:rPr>
          <w:color w:val="000000" w:themeColor="text1"/>
        </w:rPr>
        <w:fldChar w:fldCharType="begin" w:fldLock="1"/>
      </w:r>
      <w:r w:rsidR="00BF34A6" w:rsidRPr="009F7F88">
        <w:rPr>
          <w:color w:val="000000" w:themeColor="text1"/>
        </w:rPr>
        <w:instrText>ADDIN CSL_CITATION {"citationItems":[{"id":"ITEM-1","itemData":{"DOI":"10.1016/j.addma.2019.04.002","ISSN":"22148604","abstract":"The objective of this paper is to present a new advanced Additive Manufacturing (AM)process for the construction of concrete structures: Batiprint3dTM. The proposed advanced technology consists of creating a complex wall of 3D-printed materials using a mobile and polyarticulated robot: two polymer-foam printed walls are used to encase a subsequent third wall made of concrete. Once the walls were in place, the foam is maintained to provide both an internal and external insulation to the house without requiring thermal bridges. This technique of the complex wall with 3D-printed composite foam/concrete material is similar to the use of expansive-foam formwork (FW)filled by concrete or Insulated Concrete Forms (ICF)but in that case printed directly on site. By using 3D printing for the foam and extrusion of the concrete with the same robotic system, the technique creates jointly both the structure and thermal elements of the building. In the first part of this paper the composite foam/concrete 3D printing method and optimized process parameters are présented. Polyurethane (PU)foam has weak mechanical properties and the filling of the internal void with concrete can yield in high deformations and even failure of the FW, it is therefore necessary to control this phenomenon. For that, an experimental study has been conducted to determine a filling procedure capable of minimizing the deformations. The results show that spacers between the two foam walls can allow for wall heights of poured concrete up to 50 cm. The problems solved, it was decided to experiment in full scale this new walls 3D printing method with the construction of YhnovaTM, a real 95m² social housing. This technology Batiprint3dTM have been used, it is possible now to propose a synthesis of the impacts of this new advanced technology for construction.","author":[{"dropping-particle":"","family":"Furet","given":"Benoit","non-dropping-particle":"","parse-names":false,"suffix":""},{"dropping-particle":"","family":"Poullain","given":"Philippe","non-dropping-particle":"","parse-names":false,"suffix":""},{"dropping-particle":"","family":"Garnier","given":"Sébastien","non-dropping-particle":"","parse-names":false,"suffix":""}],"container-title":"Additive Manufacturing","id":"ITEM-1","issued":{"date-parts":[["2019"]]},"page":"58-64","publisher":"Elsevier B.V.","title":"3D printing for construction based on a complex wall of polymer-foam and concrete","type":"article-journal","volume":"28"},"uris":["http://www.mendeley.com/documents/?uuid=e3700b20-43ec-3825-a647-9abd3fead738"]}],"mendeley":{"formattedCitation":"&lt;sup&gt;150&lt;/sup&gt;","plainTextFormattedCitation":"150","previouslyFormattedCitation":"&lt;sup&gt;150&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50</w:t>
      </w:r>
      <w:r w:rsidR="00950A0F" w:rsidRPr="009F7F88">
        <w:rPr>
          <w:color w:val="000000" w:themeColor="text1"/>
        </w:rPr>
        <w:fldChar w:fldCharType="end"/>
      </w:r>
      <w:bookmarkEnd w:id="21"/>
      <w:r w:rsidR="00950A0F" w:rsidRPr="009F7F88">
        <w:rPr>
          <w:color w:val="000000" w:themeColor="text1"/>
        </w:rPr>
        <w:t xml:space="preserve"> human implants,</w:t>
      </w:r>
      <w:r w:rsidR="00950A0F" w:rsidRPr="009F7F88">
        <w:rPr>
          <w:color w:val="000000" w:themeColor="text1"/>
        </w:rPr>
        <w:fldChar w:fldCharType="begin" w:fldLock="1"/>
      </w:r>
      <w:r w:rsidR="00BF34A6" w:rsidRPr="009F7F88">
        <w:rPr>
          <w:color w:val="000000" w:themeColor="text1"/>
        </w:rPr>
        <w:instrText>ADDIN CSL_CITATION {"citationItems":[{"id":"ITEM-1","itemData":{"DOI":"10.3171/2016.9.SPINE16371","author":[{"dropping-particle":"","family":"Mobbs","given":"Ralph J.","non-dropping-particle":"","parse-names":false,"suffix":""},{"dropping-particle":"","family":"Coughlan","given":"Marc","non-dropping-particle":"","parse-names":false,"suffix":""},{"dropping-particle":"","family":"Thompson","given":"Robert","non-dropping-particle":"","parse-names":false,"suffix":""},{"dropping-particle":"","family":"Sutterlin","given":"Chester E.","non-dropping-particle":"","parse-names":false,"suffix":""},{"dropping-particle":"","family":"Phan","given":"Kevin","non-dropping-particle":"","parse-names":false,"suffix":""}],"container-title":"Journal of Neurosurgery: Spine","id":"ITEM-1","issued":{"date-parts":[["2017"]]},"page":"513-518","title":"The utility of 3D printing for surgical planning and patient-specific implant design for complex spinal pathologies: case report","type":"article-journal","volume":"26"},"uris":["http://www.mendeley.com/documents/?uuid=dac3a0fc-a203-32c9-be45-af33f3aafcfd"]},{"id":"ITEM-2","itemData":{"DOI":"10.1021/acsbiomaterials.7b00094","ISSN":"23739878","abstract":"This article demonstrates a two-step method to 3D print double network hydrogels at room temperature with a low-cost ($300) 3D printer. A first network precursor solution was made 3D printable via extrusion from a nozzle by adding a layered silicate to make it shear-thinning. After printing and UV-curing, objects were soaked in a second network precursor solution and UV-cured again to create interpenetrating networks of poly(2-acrylamido-2-methylpropanesulfonate) and polyacrylamide. By varying the ratio of polyacrylamide to cross-linker, the trade-off between stiffness and maximum elongation of the gel can be tuned to yield a compression strength and elastic modulus of 61.9 and 0.44 MPa, respectively, values that are greater than those reported for bovine cartilage. The maximum compressive (93.5 MPa) and tensile (1.4 MPa) strengths of the gel are twice that of previous 3D printed gels, and the gel does not deform after it is soaked in water. By 3D printing a synthetic meniscus from an X-ray computed tomography image of an anatomical model, we demonstrate the potential to customize hydrogel implants based on 3D images of a patient’s anatomy.","author":[{"dropping-particle":"","family":"Yang","given":"Feichen","non-dropping-particle":"","parse-names":false,"suffix":""},{"dropping-particle":"","family":"Tadepalli","given":"Vaibhav","non-dropping-particle":"","parse-names":false,"suffix":""},{"dropping-particle":"","family":"Wiley","given":"Benjamin J.","non-dropping-particle":"","parse-names":false,"suffix":""}],"container-title":"ACS Biomaterials Science and Engineering","id":"ITEM-2","issue":"5","issued":{"date-parts":[["2017"]]},"page":"863-869","publisher":"American Chemical Society","title":"3D Printing of a Double Network Hydrogel with a Compression Strength and Elastic Modulus Greater than those of Cartilage","type":"article-journal","volume":"3"},"uris":["http://www.mendeley.com/documents/?uuid=044ff0e6-6f8c-3bfd-b6ab-0288874c1865"]}],"mendeley":{"formattedCitation":"&lt;sup&gt;130,152&lt;/sup&gt;","plainTextFormattedCitation":"130,152","previouslyFormattedCitation":"&lt;sup&gt;130,152&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30,152</w:t>
      </w:r>
      <w:r w:rsidR="00950A0F" w:rsidRPr="009F7F88">
        <w:rPr>
          <w:color w:val="000000" w:themeColor="text1"/>
        </w:rPr>
        <w:fldChar w:fldCharType="end"/>
      </w:r>
      <w:r w:rsidR="00950A0F" w:rsidRPr="009F7F88">
        <w:rPr>
          <w:color w:val="000000" w:themeColor="text1"/>
        </w:rPr>
        <w:t xml:space="preserve"> tissue frameworks,</w:t>
      </w:r>
      <w:r w:rsidR="00950A0F" w:rsidRPr="009F7F88">
        <w:rPr>
          <w:color w:val="000000" w:themeColor="text1"/>
        </w:rPr>
        <w:fldChar w:fldCharType="begin" w:fldLock="1"/>
      </w:r>
      <w:r w:rsidR="00BF34A6" w:rsidRPr="009F7F88">
        <w:rPr>
          <w:color w:val="000000" w:themeColor="text1"/>
        </w:rPr>
        <w:instrText>ADDIN CSL_CITATION {"citationItems":[{"id":"ITEM-1","itemData":{"DOI":"10.1038/nbt.3413","ISSN":"1087-0156","abstract":"A new bioprinting system produces large tissue constructs with enough structural stability for surgical implantation. A challenge for tissue engineering is producing three-dimensional (3D), vascularized cellular constructs of clinically relevant size, shape and structural integrity. We present an integrated tissue–organ printer (ITOP) that can fabricate stable, human-scale tissue constructs of any shape. Mechanical stability is achieved by printing cell-laden hydrogels together with biodegradable polymers in integrated patterns and anchored on sacrificial hydrogels. The correct shape of the tissue construct is achieved by representing clinical imaging data as a computer model of the anatomical defect and translating the model into a program that controls the motions of the printer nozzles, which dispense cells to discrete locations. The incorporation of microchannels into the tissue constructs facilitates diffusion of nutrients to printed cells, thereby overcoming the diffusion limit of 100–200 μm for cell survival in engineered tissues. We demonstrate capabilities of the ITOP by fabricating mandible and calvarial bone, cartilage and skeletal muscle. Future development of the ITOP is being directed to the production of tissues for human applications and to the building of more complex tissues and solid organs.","author":[{"dropping-particle":"","family":"Kang","given":"Hyun-Wook","non-dropping-particle":"","parse-names":false,"suffix":""},{"dropping-particle":"","family":"Lee","given":"Sang Jin","non-dropping-particle":"","parse-names":false,"suffix":""},{"dropping-particle":"","family":"Ko","given":"In Kap","non-dropping-particle":"","parse-names":false,"suffix":""},{"dropping-particle":"","family":"Kengla","given":"Carlos","non-dropping-particle":"","parse-names":false,"suffix":""},{"dropping-particle":"","family":"Yoo","given":"James J","non-dropping-particle":"","parse-names":false,"suffix":""},{"dropping-particle":"","family":"Atala","given":"Anthony","non-dropping-particle":"","parse-names":false,"suffix":""}],"container-title":"Nature Biotechnology","id":"ITEM-1","issue":"3","issued":{"date-parts":[["2016"]]},"page":"312-319","publisher":"Nature Publishing Group","title":"A 3D bioprinting system to produce human-scale tissue constructs with structural integrity","type":"article-journal","volume":"34"},"uris":["http://www.mendeley.com/documents/?uuid=5b978fc7-4f9e-354e-981d-75cacbabf998"]}],"mendeley":{"formattedCitation":"&lt;sup&gt;153&lt;/sup&gt;","plainTextFormattedCitation":"153","previouslyFormattedCitation":"&lt;sup&gt;153&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53</w:t>
      </w:r>
      <w:r w:rsidR="00950A0F" w:rsidRPr="009F7F88">
        <w:rPr>
          <w:color w:val="000000" w:themeColor="text1"/>
        </w:rPr>
        <w:fldChar w:fldCharType="end"/>
      </w:r>
      <w:r w:rsidR="00950A0F" w:rsidRPr="009F7F88">
        <w:rPr>
          <w:color w:val="000000" w:themeColor="text1"/>
        </w:rPr>
        <w:t xml:space="preserve"> and even soft robots in a single print without assembly.</w:t>
      </w:r>
      <w:bookmarkStart w:id="22" w:name="_Hlk44716270"/>
      <w:r w:rsidR="00950A0F" w:rsidRPr="009F7F88">
        <w:rPr>
          <w:color w:val="000000" w:themeColor="text1"/>
        </w:rPr>
        <w:fldChar w:fldCharType="begin" w:fldLock="1"/>
      </w:r>
      <w:r w:rsidR="00BF34A6" w:rsidRPr="009F7F88">
        <w:rPr>
          <w:color w:val="000000" w:themeColor="text1"/>
        </w:rPr>
        <w:instrText>ADDIN CSL_CITATION {"citationItems":[{"id":"ITEM-1","itemData":{"DOI":"10.1073/pnas.1800386115","ISSN":"10916490","abstract":"In most macroscale robotic systems, propulsion and controls are enabled through a physical tether or complex onboard electronics and batteries. A tether simplifies the design process but limits the range of motion of the robot, while onboard controls and power supplies are heavy and complicate the design process. Here, we present a simple design principle for an untethered, soft swimming robot with preprogrammed, directional propulsion without a battery or onboard electronics. Locomotion is achieved by using actuators that harness the large displacements of bistable elements triggered by surrounding temperature changes. Powered by shape memory polymer (SMP) muscles, the bistable elements in turn actuate the robot’s fins. Our robots are fabricated using a commercially available 3D printer in a single print. As a proof of concept, we show the ability to program a vessel, which can autonomously deliver a cargo and navigate back to the deployment point.","author":[{"dropping-particle":"","family":"Chen","given":"Tian","non-dropping-particle":"","parse-names":false,"suffix":""},{"dropping-particle":"","family":"Bilal","given":"Osama R.","non-dropping-particle":"","parse-names":false,"suffix":""},{"dropping-particle":"","family":"Shea","given":"Kristina","non-dropping-particle":"","parse-names":false,"suffix":""},{"dropping-particle":"","family":"Daraio","given":"Chiara","non-dropping-particle":"","parse-names":false,"suffix":""}],"container-title":"Proceedings of the National Academy of Sciences of the United States of America","id":"ITEM-1","issue":"22","issued":{"date-parts":[["2018"]]},"page":"5698-5702","publisher":"National Academy of Sciences","title":"Harnessing bistability for directional propulsion of soft, untethered robots","type":"article-journal","volume":"115"},"uris":["http://www.mendeley.com/documents/?uuid=f2101493-6a4d-3f9c-bf05-797735ce5e3c"]}],"mendeley":{"formattedCitation":"&lt;sup&gt;139&lt;/sup&gt;","plainTextFormattedCitation":"139","previouslyFormattedCitation":"&lt;sup&gt;139&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39</w:t>
      </w:r>
      <w:r w:rsidR="00950A0F" w:rsidRPr="009F7F88">
        <w:rPr>
          <w:color w:val="000000" w:themeColor="text1"/>
        </w:rPr>
        <w:fldChar w:fldCharType="end"/>
      </w:r>
      <w:bookmarkEnd w:id="22"/>
      <w:r w:rsidR="00950A0F" w:rsidRPr="009F7F88">
        <w:rPr>
          <w:color w:val="000000" w:themeColor="text1"/>
        </w:rPr>
        <w:t xml:space="preserve"> Such versatility directly leads to the products that can be applied in diverse areas such as sensors,</w:t>
      </w:r>
      <w:r w:rsidR="00950A0F" w:rsidRPr="009F7F88">
        <w:rPr>
          <w:color w:val="000000" w:themeColor="text1"/>
        </w:rPr>
        <w:fldChar w:fldCharType="begin" w:fldLock="1"/>
      </w:r>
      <w:r w:rsidR="00BF34A6" w:rsidRPr="009F7F88">
        <w:rPr>
          <w:color w:val="000000" w:themeColor="text1"/>
        </w:rPr>
        <w:instrText>ADDIN CSL_CITATION {"citationItems":[{"id":"ITEM-1","itemData":{"DOI":"10.1016/j.snb.2019.126890","ISSN":"09254005","abstract":"Herein we report improved ammonia (NH3) gas sensing properties based on poly (3,4-ethylene-dioxythiophene)-poly(styrenesulfonate) (PEDOT: PSS) thin films with ferric chloride (FeCl3) as additives, which were prepared by inkjet printing the PEDOT: PSS solution and FeCl3 aqueous solution onto the flexible polyimide films in sequence. PEDOT: PSS based gas sensing films with different thickness and different content of FeCl3 were formed. The morphologies and electrical properties of these films were investigated by scanning electron microscope, X-ray photoelectron spectroscopy and an instrument designed to measure the gas sensing abilities of the films. The results showed that the addition of FeCl3 to the PEDOT: PSS (FeCl3-PEDOT: PSS) thin film improved the NH3 sensing performance of the sensor significantly. The response value was increased tenfold to approximately 44%, and the response time was reduced by 30 times to 20 s than those of the pure PEDOT: PSS film for detecting 50 ppm NH3 at 20 °C. Furthermore, the lower detectable NH3 concentration of the FeCl3-PEDOT: PSS thin film sensor was 0.5 ppm at room temperature with the response value of 7.6%. Additionally, the FeCl3-PEDOT: PSS thin film sensor presented excellent flexible stability, showing only minor response value changes with different bending angles. The results reveal the potential application of flexible based sensor for monitoring NH3 gas under ambient conditions and show that ink-jet printing is a simple and low-cost method to prepare flexible gas sensing films with controlled film thickness and additive level.","author":[{"dropping-particle":"","family":"Lv","given":"Dawu","non-dropping-particle":"","parse-names":false,"suffix":""},{"dropping-particle":"","family":"Chen","given":"Weigang","non-dropping-particle":"","parse-names":false,"suffix":""},{"dropping-particle":"","family":"Shen","given":"Wenfeng","non-dropping-particle":"","parse-names":false,"suffix":""},{"dropping-particle":"","family":"Peng","given":"Mingyue","non-dropping-particle":"","parse-names":false,"suffix":""},{"dropping-particle":"","family":"Zhang","given":"Xuesong","non-dropping-particle":"","parse-names":false,"suffix":""},{"dropping-particle":"","family":"Wang","given":"Runfei","non-dropping-particle":"","parse-names":false,"suffix":""},{"dropping-particle":"","family":"Xu","given":"Lei","non-dropping-particle":"","parse-names":false,"suffix":""},{"dropping-particle":"","family":"Xu","given":"Wei","non-dropping-particle":"","parse-names":false,"suffix":""},{"dropping-particle":"","family":"Song","given":"Weijie","non-dropping-particle":"","parse-names":false,"suffix":""},{"dropping-particle":"","family":"Tan","given":"Ruiqin","non-dropping-particle":"","parse-names":false,"suffix":""}],"container-title":"Sensors and Actuators, B: Chemical","id":"ITEM-1","issued":{"date-parts":[["2019"]]},"page":"126890","publisher":"Elsevier B.V.","title":"Enhanced flexible room temperature ammonia sensor based on PEDOT: PSS thin film with FeCl3 additives prepared by inkjet printing","type":"article-journal","volume":"298"},"uris":["http://www.mendeley.com/documents/?uuid=461f8cfd-f8dc-315e-9c69-473a2f3f6305"]},{"id":"ITEM-2","itemData":{"DOI":"10.1016/j.snb.2016.06.042","ISSN":"09254005","abstract":"A tin dioxide (SnO2) sensor was fabricated by inkjet printing onto polyimide foil. Gold electrodes and heater were printed on each side of the substrate. A SnO2 based ink was developed by sol-gel method and jetted onto the electrodes. A final annealing at 400 °C compatible with the polymeric transducers allowed to synthetize the SnO2 sensing film. Electrical measurements were carried out to characterize the response of the fully printed sensors under oxidizing and reducing gases. The device was heated up at a temperature between 200 and 300 °C using the integrated heater. The proper operation of the full printed metal-oxide gas sensors was validated under exposure to carbon monoxide and nitrogen dioxide, in dry and wet air.","author":[{"dropping-particle":"","family":"Rieu","given":"Mathilde","non-dropping-particle":"","parse-names":false,"suffix":""},{"dropping-particle":"","family":"Camara","given":"Malick","non-dropping-particle":"","parse-names":false,"suffix":""},{"dropping-particle":"","family":"Tournier","given":"Guy","non-dropping-particle":"","parse-names":false,"suffix":""},{"dropping-particle":"","family":"Viricelle","given":"Jean Paul","non-dropping-particle":"","parse-names":false,"suffix":""},{"dropping-particle":"","family":"Pijolat","given":"Christophe","non-dropping-particle":"","parse-names":false,"suffix":""},{"dropping-particle":"","family":"Rooij","given":"Nico F.","non-dropping-particle":"de","parse-names":false,"suffix":""},{"dropping-particle":"","family":"Briand","given":"Danick","non-dropping-particle":"","parse-names":false,"suffix":""}],"container-title":"Sensors and Actuators, B: Chemical","id":"ITEM-2","issued":{"date-parts":[["2016"]]},"page":"1091-1097","publisher":"Elsevier B.V.","title":"Fully inkjet printed SnO2 gas sensor on plastic substrate","type":"article-journal","volume":"236"},"uris":["http://www.mendeley.com/documents/?uuid=1bc554f8-31d5-3a5b-8fdf-4d37dc933bbe"]}],"mendeley":{"formattedCitation":"&lt;sup&gt;138,151&lt;/sup&gt;","plainTextFormattedCitation":"138,151","previouslyFormattedCitation":"&lt;sup&gt;138,151&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38,151</w:t>
      </w:r>
      <w:r w:rsidR="00950A0F" w:rsidRPr="009F7F88">
        <w:rPr>
          <w:color w:val="000000" w:themeColor="text1"/>
        </w:rPr>
        <w:fldChar w:fldCharType="end"/>
      </w:r>
      <w:r w:rsidR="00950A0F" w:rsidRPr="009F7F88">
        <w:rPr>
          <w:color w:val="000000" w:themeColor="text1"/>
        </w:rPr>
        <w:t xml:space="preserve"> energy storage,</w:t>
      </w:r>
      <w:r w:rsidR="00950A0F" w:rsidRPr="009F7F88">
        <w:rPr>
          <w:color w:val="000000" w:themeColor="text1"/>
        </w:rPr>
        <w:fldChar w:fldCharType="begin" w:fldLock="1"/>
      </w:r>
      <w:r w:rsidR="00BF34A6" w:rsidRPr="009F7F88">
        <w:rPr>
          <w:color w:val="000000" w:themeColor="text1"/>
        </w:rPr>
        <w:instrText>ADDIN CSL_CITATION {"citationItems":[{"id":"ITEM-1","itemData":{"DOI":"10.1021/acs.langmuir.8b02404","ISSN":"15205827","abstract":"Three-dimensional (3D) microsupercapacitors (MSC) have been spotlighted, because they overcome limited areal capacitance of two-dimensional planar MSCs. Specially, 3D printing technology offers numerous advantages to generate 3D electrodes for MSCs, which includes time-saving, cost-effective manufacturing, and realization of tailorable complex electrode designs. In this paper, we report novel hierarchical 3D designs of conductive 3D electrodes for MSC by digital light processing (DLP)-based 3D printing. Photocurable composite resin with silver nanowires was optimized for DLP printing for the hierarchical design of high aspect ratio in 3D electrodes. The hierarchical 3D electrodes showed unique patterns on the structure corresponding to stacking of layers in the direction of 3D printing. The fabricated 3D MSCs demonstrated low electrical resistance to be used as feasible MSC electrodes. Energy storage from silver redox reactions was demonstrated in hierarchical 3D electrodes designed with mechanically durable 3D octet trusses.","author":[{"dropping-particle":"","family":"Park","given":"Seong Hyeon","non-dropping-particle":"","parse-names":false,"suffix":""},{"dropping-particle":"","family":"Kaur","given":"Manpreet","non-dropping-particle":"","parse-names":false,"suffix":""},{"dropping-particle":"","family":"Yun","given":"Dongwon","non-dropping-particle":"","parse-names":false,"</w:instrText>
      </w:r>
      <w:r w:rsidR="00BF34A6" w:rsidRPr="009F7F88">
        <w:rPr>
          <w:rFonts w:hint="eastAsia"/>
          <w:color w:val="000000" w:themeColor="text1"/>
        </w:rPr>
        <w:instrText>suffix":""},{"dropping-particle":"","family":"Kim","given":"Woo Soo","non-dropping-particle":"","parse-names":false,"suffix":""}],"container-title":"Langmuir","genre":"research-article","id":"ITEM-1","issued":{"date-parts":[["2018"]]},"note":"</w:instrText>
      </w:r>
      <w:r w:rsidR="00BF34A6" w:rsidRPr="009F7F88">
        <w:rPr>
          <w:rFonts w:hint="eastAsia"/>
          <w:color w:val="000000" w:themeColor="text1"/>
        </w:rPr>
        <w:instrText>无关。无气凝胶</w:instrText>
      </w:r>
      <w:r w:rsidR="00BF34A6" w:rsidRPr="009F7F88">
        <w:rPr>
          <w:rFonts w:hint="eastAsia"/>
          <w:color w:val="000000" w:themeColor="text1"/>
        </w:rPr>
        <w:instrText>\n</w:instrText>
      </w:r>
      <w:r w:rsidR="00BF34A6" w:rsidRPr="009F7F88">
        <w:rPr>
          <w:rFonts w:hint="eastAsia"/>
          <w:color w:val="000000" w:themeColor="text1"/>
        </w:rPr>
        <w:instrText>光固化树脂银纳米线</w:instrText>
      </w:r>
      <w:r w:rsidR="00BF34A6" w:rsidRPr="009F7F88">
        <w:rPr>
          <w:rFonts w:hint="eastAsia"/>
          <w:color w:val="000000" w:themeColor="text1"/>
        </w:rPr>
        <w:instrText>3D</w:instrText>
      </w:r>
      <w:r w:rsidR="00BF34A6" w:rsidRPr="009F7F88">
        <w:rPr>
          <w:rFonts w:hint="eastAsia"/>
          <w:color w:val="000000" w:themeColor="text1"/>
        </w:rPr>
        <w:instrText>打印桁架</w:instrText>
      </w:r>
      <w:r w:rsidR="00BF34A6" w:rsidRPr="009F7F88">
        <w:rPr>
          <w:rFonts w:hint="eastAsia"/>
          <w:color w:val="000000" w:themeColor="text1"/>
        </w:rPr>
        <w:instrText>","page":"10897-10904","publisher":"American Chemical Society","title":"Hierarchically Designed Electron Paths in 3D Printed Energy Storage Devices","type":"article-journal","volume":"34"},"uris":["http://www.mendeley.com/documents/?uuid=53ff0</w:instrText>
      </w:r>
      <w:r w:rsidR="00BF34A6" w:rsidRPr="009F7F88">
        <w:rPr>
          <w:color w:val="000000" w:themeColor="text1"/>
        </w:rPr>
        <w:instrText>ef6-6f84-4354-8415-a9f9c18f62d7"]},{"id":"ITEM-2","itemData":{"DOI":"10.1002/aenm.201901839","ISSN":"1614-6832","abstract":"Printing is regarded as a revolutionary and feasible technique to guide the fabrication of versatile functional systems with designed architectures. 2D MXenes are nowadays attractive in printed energy storage devices. However, owing to the van der Waals interaction between the MXene layers, the restacking issues within the printed electrodes can significantly impede the ion/electrolyte transport and hence handicap the electrochemical performances. Herein, a melamine formaldehyde templating method is demonstrated to develop crumpled nitrogen-doped MXene (MXene-N) nanosheets. The nitrogen doping boosts the electrochemical performances of MXene via enhanced conductivity and redox activity. Accordingly, two types of MXene-N inks are prepared throughout the optimization of the ink viscosity to fit the 2D screen printing and 3D extrusion printing, respectively. As a result, the screen printed MXene-N microsupercapacitor delivers an areal capacitance of 70.1 mF cm−2 and outstanding mechanical robustness. Furthermore, the 3D-printed MXene-N based supercapacitor manifests an areal capacitance of 8.2 F cm−2 for a three-layered electrode and readily stores a high areal energy density of 0.42 mWh cm−2. The approach to harnessing such versatile MXene-N inks offers distinctive insights into the printed energy storage systems with high areal energy density and large scalability.","author":[{"dropping-particle":"","family":"Yu","given":"Lianghao","non-dropping-particle":"","parse-names":false,"suffix":""},{"dropping-particle":"","family":"Fan","given":"Zhaodi","non-dropping-particle":"","parse-names":false,"suffix":""},{"dropping-particle":"","family":"Shao","given":"Yuanlong","non-dropping-particle":"","parse-names":false,"suffix":""},{"dropping-particle":"","family":"Tian","given":"Zhengnan","non-dropping-particle":"","parse-names":false,"suffix":""},{"dropping-particle":"","family":"Sun","given":"Jingyu","non-dropping-particle":"","parse-names":false,"suffix":""},{"dropping-particle":"","family":"Liu","given":"Zhongfan","non-dropping-particle":"","parse-names":false,"suffix":""}],"container-title":"Advanced Energy Materials","id":"ITEM-2","issue"</w:instrText>
      </w:r>
      <w:r w:rsidR="00BF34A6" w:rsidRPr="009F7F88">
        <w:rPr>
          <w:rFonts w:hint="eastAsia"/>
          <w:color w:val="000000" w:themeColor="text1"/>
        </w:rPr>
        <w:instrText>:"34","issued":{"date-parts":[["2019"]]},"page":"1901839","publisher":"Wiley-VCH Verlag","title":"Versatile N</w:instrText>
      </w:r>
      <w:r w:rsidR="00BF34A6" w:rsidRPr="009F7F88">
        <w:rPr>
          <w:rFonts w:hint="eastAsia"/>
          <w:color w:val="000000" w:themeColor="text1"/>
        </w:rPr>
        <w:instrText>‐</w:instrText>
      </w:r>
      <w:r w:rsidR="00BF34A6" w:rsidRPr="009F7F88">
        <w:rPr>
          <w:rFonts w:hint="eastAsia"/>
          <w:color w:val="000000" w:themeColor="text1"/>
        </w:rPr>
        <w:instrText>Doped MXene Ink for Printed Electrochemical Energy Storage Application","type":"article-journal","volume":"9"},"uris":["http://www.mendeley.com/d</w:instrText>
      </w:r>
      <w:r w:rsidR="00BF34A6" w:rsidRPr="009F7F88">
        <w:rPr>
          <w:color w:val="000000" w:themeColor="text1"/>
        </w:rPr>
        <w:instrText>ocuments/?uuid=a6c5b474-d8f4-3cd0-a150-0c6c9886b910"]}],"mendeley":{"formattedCitation":"&lt;sup&gt;149,154&lt;/sup&gt;","plainTextFormattedCitation":"149,154","previouslyFormattedCitation":"&lt;sup&gt;149,154&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49,154</w:t>
      </w:r>
      <w:r w:rsidR="00950A0F" w:rsidRPr="009F7F88">
        <w:rPr>
          <w:color w:val="000000" w:themeColor="text1"/>
        </w:rPr>
        <w:fldChar w:fldCharType="end"/>
      </w:r>
      <w:r w:rsidR="00950A0F" w:rsidRPr="009F7F88">
        <w:rPr>
          <w:color w:val="000000" w:themeColor="text1"/>
        </w:rPr>
        <w:t xml:space="preserve"> surgery,</w:t>
      </w:r>
      <w:r w:rsidR="00950A0F" w:rsidRPr="009F7F88">
        <w:rPr>
          <w:color w:val="000000" w:themeColor="text1"/>
        </w:rPr>
        <w:fldChar w:fldCharType="begin" w:fldLock="1"/>
      </w:r>
      <w:r w:rsidR="00BF34A6" w:rsidRPr="009F7F88">
        <w:rPr>
          <w:color w:val="000000" w:themeColor="text1"/>
        </w:rPr>
        <w:instrText>ADDIN CSL_CITATION {"citationItems":[{"id":"ITEM-1","itemData":{"DOI":"10.3171/2016.9.SPINE16371","author":[{"dropping-particle":"","family":"Mobbs","given":"Ralph J.","non-dropping-particle":"","parse-names":false,"suffix":""},{"dropping-particle":"","family":"Coughlan","given":"Marc","non-dropping-particle":"","parse-names":false,"suffix":""},{"dropping-particle":"","family":"Thompson","given":"Robert","non-dropping-particle":"","parse-names":false,"suffix":""},{"dropping-particle":"","family":"Sutterlin","given":"Chester E.","non-dropping-particle":"","parse-names":false,"suffix":""},{"dropping-particle":"","family":"Phan","given":"Kevin","non-dropping-particle":"","parse-names":false,"suffix":""}],"container-title":"Journal of Neurosurgery: Spine","id":"ITEM-1","issued":{"date-parts":[["2017"]]},"page":"513-518","title":"The utility of 3D printing for surgical planning and patient-specific implant design for complex spinal pathologies: case report","type":"article-journal","volume":"26"},"uris":["http://www.mendeley.com/documents/?uuid=dac3a0fc-a203-32c9-be45-af33f3aafcfd"]},{"id":"ITEM-2","itemData":{"DOI":"10.1021/acsbiomaterials.7b00094","ISSN":"23739878","abstract":"This article demonstrates a two-step method to 3D print double network hydrogels at room temperature with a low-cost ($300) 3D printer. A first network precursor solution was made 3D printable via extrusion from a nozzle by adding a layered silicate to make it shear-thinning. After printing and UV-curing, objects were soaked in a second network precursor solution and UV-cured again to create interpenetrating networks of poly(2-acrylamido-2-methylpropanesulfonate) and polyacrylamide. By varying the ratio of polyacrylamide to cross-linker, the trade-off between stiffness and maximum elongation of the gel can be tuned to yield a compression strength and elastic modulus of 61.9 and 0.44 MPa, respectively, values that are greater than those reported for bovine cartilage. The maximum compressive (93.5 MPa) and tensile (1.4 MPa) strengths of the gel are twice that of previous 3D printed gels, and the gel does not deform after it is soaked in water. By 3D printing a synthetic meniscus from an X-ray computed tomography image of an anatomical model, we demonstrate the potential to customize hydrogel implants based on 3D images of a patient’s anatomy.","author":[{"dropping-particle":"","family":"Yang","given":"Feichen","non-dropping-particle":"","parse-names":false,"suffix":""},{"dropping-particle":"","family":"Tadepalli","given":"Vaibhav","non-dropping-particle":"","parse-names":false,"suffix":""},{"dropping-particle":"","family":"Wiley","given":"Benjamin J.","non-dropping-particle":"","parse-names":false,"suffix":""}],"container-title":"ACS Biomaterials Science and Engineering","id":"ITEM-2","issue":"5","issued":{"date-parts":[["2017"]]},"page":"863-869","publisher":"American Chemical Society","title":"3D Printing of a Double Network Hydrogel with a Compression Strength and Elastic Modulus Greater than those of Cartilage","type":"article-journal","volume":"3"},"uris":["http://www.mendeley.com/documents/?uuid=044ff0e6-6f8c-3bfd-b6ab-0288874c1865"]}],"mendeley":{"formattedCitation":"&lt;sup&gt;130,152&lt;/sup&gt;","plainTextFormattedCitation":"130,152","previouslyFormattedCitation":"&lt;sup&gt;130,152&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30,152</w:t>
      </w:r>
      <w:r w:rsidR="00950A0F" w:rsidRPr="009F7F88">
        <w:rPr>
          <w:color w:val="000000" w:themeColor="text1"/>
        </w:rPr>
        <w:fldChar w:fldCharType="end"/>
      </w:r>
      <w:r w:rsidR="00950A0F" w:rsidRPr="009F7F88">
        <w:rPr>
          <w:color w:val="000000" w:themeColor="text1"/>
        </w:rPr>
        <w:t xml:space="preserve"> tissue engineering,</w:t>
      </w:r>
      <w:r w:rsidR="00B67BAD" w:rsidRPr="009F7F88">
        <w:rPr>
          <w:color w:val="000000" w:themeColor="text1"/>
        </w:rPr>
        <w:fldChar w:fldCharType="begin" w:fldLock="1"/>
      </w:r>
      <w:r w:rsidR="004E1277" w:rsidRPr="009F7F88">
        <w:rPr>
          <w:color w:val="000000" w:themeColor="text1"/>
        </w:rPr>
        <w:instrText>ADDIN CSL_CITATION {"citationItems":[{"id":"ITEM-1","itemData":{"DOI":"10.1038/nbt.3413","ISSN":"1087-0156","abstract":"A new bioprinting system produces large tissue constructs with enough structural stability for surgical implantation. A challenge for tissue engineering is producing three-dimensional (3D), vascularized cellular constructs of clinically relevant size, shape and structural integrity. We present an integrated tissue–organ printer (ITOP) that can fabricate stable, human-scale tissue constructs of any shape. Mechanical stability is achieved by printing cell-laden hydrogels together with biodegradable polymers in integrated patterns and anchored on sacrificial hydrogels. The correct shape of the tissue construct is achieved by representing clinical imaging data as a computer model of the anatomical defect and translating the model into a program that controls the motions of the printer nozzles, which dispense cells to discrete locations. The incorporation of microchannels into the tissue constructs facilitates diffusion of nutrients to printed cells, thereby overcoming the diffusion limit of 100–200 μm for cell survival in engineered tissues. We demonstrate capabilities of the ITOP by fabricating mandible and calvarial bone, cartilage and skeletal muscle. Future development of the ITOP is being directed to the production of tissues for human applications and to the building of more complex tissues and solid organs.","author":[{"dropping-particle":"","family":"Kang","given":"Hyun-Wook","non-dropping-particle":"","parse-names":false,"suffix":""},{"dropping-particle":"","family":"Lee","given":"Sang Jin","non-dropping-particle":"","parse-names":false,"suffix":""},{"dropping-particle":"","family":"Ko","given":"In Kap","non-dropping-particle":"","parse-names":false,"suffix":""},{"dropping-particle":"","family":"Kengla","given":"Carlos","non-dropping-particle":"","parse-names":false,"suffix":""},{"dropping-particle":"","family":"Yoo","given":"James J","non-dropping-particle":"","parse-names":false,"suffix":""},{"dropping-particle":"","family":"Atala","given":"Anthony","non-dropping-particle":"","parse-names":false,"suffix":""}],"container-title":"Nature Biotechnology","id":"ITEM-1","issue":"3","issued":{"date-parts":[["2016"]]},"page":"312-319","publisher":"Nature Publishing Group","title":"A 3D bioprinting system to produce human-scale tissue constructs with structural integrity","type":"article-journal","volume":"34"},"uris":["http://www.mendeley.com/documents/?uuid=5b978fc7-4f9e-354e-981d-75cacbabf998"]},{"id":"ITEM-2","itemData":{"DOI":"10.1038/srep21685","ISSN":"20452322","abstract":"Recently, much attention has focused on replacement or/and enhancement of biological tissues via the use of cell-laden hydrogel scaffolds with an architecture that mimics the tissue matrix, and with the desired three-dimensional (3D) external geometry. However, mimicking the heterogeneous tissues that most organs and tissues are formed of is challenging. Although multiple-head 3D printing systems have been proposed for fabricating heterogeneous cell-laden hydrogel scaffolds, to date only the simple exterior form has been realized. Here we describe a computer-Aided design and manufacturing (CAD/CAM) system for this application. We aim to develop an algorithm to enable easy, intuitive design and fabrication of a heterogeneous cell-laden hydrogel scaffolds with a free-form 3D geometry. The printing paths of the scaffold are automatically generated from the 3D CAD model, and the scaffold is then printed by dispensing four materials; i.e., a frame, two kinds of cell-laden hydrogel and a support. We demonstrated printing of heterogeneous tissue models formed of hydrogel scaffolds using this approach, including the outer ear, kidney and tooth tissue. These results indicate that this approach is particularly promising for tissue engineering and 3D printing applications to regenerate heterogeneous organs and tissues with tailored geometries to treat specific defects or injuries.","author":[{"dropping-particle":"","family":"Jung","given":"Jin Woo","non-dropping-particle":"","parse-names":false,"suffix":""},{"dropping-particle":"","family":"Lee","given":"Jung Seob","non-dropping-particle":"","parse-names":false,"suffix":""},{"dropping-particle":"","family":"Cho","given":"Dong Woo","non-dropping-particle":"","parse-names":false,"suffix":""}],"container-title":"Scientific Reports","id":"ITEM-2","issue":"1","issued":{"date-parts":[["2016"]]},"page":"21685","publisher":"Nature Publishing Group","title":"Computer-Aided multiple-head 3D printing system for printing of heterogeneous organ/tissue constructs","type":"article-journal","volume":"6"},"uris":["http://www.mendeley.com/documents/?uuid=16e96fe8-982e-3f39-953b-3b347d771654"]}],"mendeley":{"formattedCitation":"&lt;sup&gt;153,155&lt;/sup&gt;","plainTextFormattedCitation":"153,155","previouslyFormattedCitation":"&lt;sup&gt;1,2&lt;/sup&gt;"},"properties":{"noteIndex":0},"schema":"https://github.com/citation-style-language/schema/raw/master/csl-citation.json"}</w:instrText>
      </w:r>
      <w:r w:rsidR="00B67BAD" w:rsidRPr="009F7F88">
        <w:rPr>
          <w:color w:val="000000" w:themeColor="text1"/>
        </w:rPr>
        <w:fldChar w:fldCharType="separate"/>
      </w:r>
      <w:r w:rsidR="004E1277" w:rsidRPr="009F7F88">
        <w:rPr>
          <w:noProof/>
          <w:color w:val="000000" w:themeColor="text1"/>
          <w:vertAlign w:val="superscript"/>
        </w:rPr>
        <w:t>153,155</w:t>
      </w:r>
      <w:r w:rsidR="00B67BAD" w:rsidRPr="009F7F88">
        <w:rPr>
          <w:color w:val="000000" w:themeColor="text1"/>
        </w:rPr>
        <w:fldChar w:fldCharType="end"/>
      </w:r>
      <w:r w:rsidR="00950A0F" w:rsidRPr="009F7F88">
        <w:rPr>
          <w:color w:val="000000" w:themeColor="text1"/>
        </w:rPr>
        <w:t xml:space="preserve"> electronics,</w:t>
      </w:r>
      <w:bookmarkStart w:id="23" w:name="_Hlk44717104"/>
      <w:r w:rsidR="00950A0F" w:rsidRPr="009F7F88">
        <w:rPr>
          <w:color w:val="000000" w:themeColor="text1"/>
        </w:rPr>
        <w:fldChar w:fldCharType="begin" w:fldLock="1"/>
      </w:r>
      <w:r w:rsidR="00BF34A6" w:rsidRPr="009F7F88">
        <w:rPr>
          <w:color w:val="000000" w:themeColor="text1"/>
        </w:rPr>
        <w:instrText>ADDIN CSL_CITATION {"citationItems":[{"id":"ITEM-1","itemData":{"DOI":"10.1038/srep04588","ISSN":"20452322","abstract":"Printed electronics is becoming increasingly important in a variety of newly emerging areas. However, restricted to the rather limited conductive inks and available printing strategies, the current electronics manufacture is usually confined to industry level. Here, we show a highly cost-effective and entirely automatic printing way towards personal electronics making, through introducing a tapping-mode composite fluid delivery system. Fundamental mechanisms regarding the reliable printing, transfer and adhesion of the liquid metal inks on the substrate were disclosed through systematic theoretical interpretation and experimental measurements. With this liquid metal printer, a series of representative electronic patterns spanning from single wires to desired complex configurations such as integrated circuit (IC), printed-circuits-on-board (PCB), electronic paintings, or more do-it-yourself (DIY) devices, were demonstrated to be printed out with high precision in a moment. And the total machine cost already reached personally affordable price. This is hard to achieve by a conventional PCB technology which generally takes long time and is material, water and energy consuming, while the existing printed electronics is still far away from the real direct printing goal. The present work opens the way for large scale personal electronics manufacture and is expected to generate important value for the coming society.","author":[{"dropping-particle":"","family":"Zheng","given":"Yi","non-dropping-particle":"","parse-names":false,"suffix":""},{"dropping-particle":"","family":"He","given":"Zhi Zhu","non-dropping-particle":"","parse-names":false,"suffix":""},{"dropping-particle":"","family":"Yang","given":"Jun","non-dropping-particle":"","parse-names":false,"suffix":""},{"dropping-particle":"","family":"Liu","given":"Jing","non-dropping-particle":"","parse-names":false,"suffix":""}],"container-title":"Scientific Reports","id":"ITEM-1","issue":"1","issued":{"date-parts":[["2014"]]},"page":"4588","publisher":"Nature Publishing Group","title":"Personal electronics printing via tapping mode composite liquid metal ink delivery and adhesion mechanism","type":"article-journal","volume":"4"},"uris":["http://www.mendeley.com/documents/?uuid=48e36f87-ca7e-359f-abd9-dbac0e9cb177"]}],"mendeley":{"formattedCitation":"&lt;sup&gt;135&lt;/sup&gt;","plainTextFormattedCitation":"135","previouslyFormattedCitation":"&lt;sup&gt;135&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35</w:t>
      </w:r>
      <w:r w:rsidR="00950A0F" w:rsidRPr="009F7F88">
        <w:rPr>
          <w:color w:val="000000" w:themeColor="text1"/>
        </w:rPr>
        <w:fldChar w:fldCharType="end"/>
      </w:r>
      <w:bookmarkEnd w:id="23"/>
      <w:r w:rsidR="00950A0F" w:rsidRPr="009F7F88">
        <w:rPr>
          <w:color w:val="000000" w:themeColor="text1"/>
        </w:rPr>
        <w:t xml:space="preserve"> mechanical parts,</w:t>
      </w:r>
      <w:bookmarkStart w:id="24" w:name="_Hlk44716677"/>
      <w:r w:rsidR="00B67BAD" w:rsidRPr="009F7F88">
        <w:rPr>
          <w:color w:val="000000" w:themeColor="text1"/>
        </w:rPr>
        <w:fldChar w:fldCharType="begin" w:fldLock="1"/>
      </w:r>
      <w:r w:rsidR="004E1277" w:rsidRPr="009F7F88">
        <w:rPr>
          <w:color w:val="000000" w:themeColor="text1"/>
        </w:rPr>
        <w:instrText>ADDIN CSL_CITATION {"citationItems":[{"id":"ITEM-1","itemData":{"DOI":"10.1073/pnas.1800386115","ISSN":"10916490","abstract":"In most macroscale robotic systems, propulsion and controls are enabled through a physical tether or complex onboard electronics and batteries. A tether simplifies the design process but limits the range of motion of the robot, while onboard controls and power supplies are heavy and complicate the design process. Here, we present a simple design principle for an untethered, soft swimming robot with preprogrammed, directional propulsion without a battery or onboard electronics. Locomotion is achieved by using actuators that harness the large displacements of bistable elements triggered by surrounding temperature changes. Powered by shape memory polymer (SMP) muscles, the bistable elements in turn actuate the robot’s fins. Our robots are fabricated using a commercially available 3D printer in a single print. As a proof of concept, we show the ability to program a vessel, which can autonomously deliver a cargo and navigate back to the deployment point.","author":[{"dropping-particle":"","family":"Chen","given":"Tian","non-dropping-particle":"","parse-names":false,"suffix":""},{"dropping-particle":"","family":"Bilal","given":"Osama R.","non-dropping-particle":"","parse-names":false,"suffix":""},{"dropping-particle":"","family":"Shea","given":"Kristina","non-dropping-particle":"","parse-names":false,"suffix":""},{"dropping-particle":"","family":"Daraio","given":"Chiara","non-dropping-particle":"","parse-names":false,"suffix":""}],"container-title":"Proceedings of the National Academy of Sciences of the United States of America","id":"ITEM-1","issue":"22","issued":{"date-parts":[["2018"]]},"page":"5698-5702","publisher":"National Academy of Sciences","title":"Harnessing bistability for directional propulsion of soft, untethered robots","type":"article-journal","volume":"115"},"uris":["http://www.mendeley.com/documents/?uuid=f2101493-6a4d-3f9c-bf05-797735ce5e3c"]},{"id":"ITEM-2","itemData":{"DOI":"10.1016/B978-0-12-800054-0.00024-1","ISBN":"9780128009109","abstract":"The major reason that there is not more widespread use of titanium alloys is their high cost. Powder metallurgy (PM) represents one cost-effective approach to fabrication of titanium components. In this chapter, one powder metallurgy technique, additive manufacturing (AM) is discussed with the emphasis on the \"work horse\" titanium alloy Ti-6Al-4V. The various approaches to AM are presented and discussed, followed by some examples of components produced by AM. The microstructures and mechanical properties of Ti-6Al-4V produced by AM are listed and shown to compare very well with cast and wrought product. Finally, the economic advantages to be gained using the AM technique compared to conventionally processed material are presented.","author":[{"dropping-particle":"","family":"Dutta","given":"B.","non-dropping-particle":"","parse-names":false,"suffix":""},{"dropping-particle":"","family":"Sam Froes","given":"Francis H.","non-dropping-particle":"","parse-names":false,"suffix":""}],"container-title":"Titanium Powder Metallurgy: Science, Technology and Applications","id":"ITEM-2","issued":{"date-parts":[["2015","2","6"]]},"page":"447-468","publisher":"Elsevier Inc.","title":"The additive manufacturing (AM) of titanium alloys","type":"chapter"},"uris":["http://www.mendeley.com/documents/?uuid=2fdd488d-5fdb-3173-bc92-0cf4955c320d"]}],"mendeley":{"formattedCitation":"&lt;sup&gt;139,156&lt;/sup&gt;","plainTextFormattedCitation":"139,156","previouslyFormattedCitation":"&lt;sup&gt;2,3&lt;/sup&gt;"},"properties":{"noteIndex":0},"schema":"https://github.com/citation-style-language/schema/raw/master/csl-citation.json"}</w:instrText>
      </w:r>
      <w:r w:rsidR="00B67BAD" w:rsidRPr="009F7F88">
        <w:rPr>
          <w:color w:val="000000" w:themeColor="text1"/>
        </w:rPr>
        <w:fldChar w:fldCharType="separate"/>
      </w:r>
      <w:r w:rsidR="004E1277" w:rsidRPr="009F7F88">
        <w:rPr>
          <w:noProof/>
          <w:color w:val="000000" w:themeColor="text1"/>
          <w:vertAlign w:val="superscript"/>
        </w:rPr>
        <w:t>139,156</w:t>
      </w:r>
      <w:r w:rsidR="00B67BAD" w:rsidRPr="009F7F88">
        <w:rPr>
          <w:color w:val="000000" w:themeColor="text1"/>
        </w:rPr>
        <w:fldChar w:fldCharType="end"/>
      </w:r>
      <w:r w:rsidR="00950A0F" w:rsidRPr="009F7F88">
        <w:rPr>
          <w:color w:val="000000" w:themeColor="text1"/>
        </w:rPr>
        <w:t xml:space="preserve"> </w:t>
      </w:r>
      <w:bookmarkEnd w:id="24"/>
      <w:r w:rsidR="00950A0F" w:rsidRPr="009F7F88">
        <w:rPr>
          <w:color w:val="000000" w:themeColor="text1"/>
        </w:rPr>
        <w:t>environmental remediation,</w:t>
      </w:r>
      <w:r w:rsidR="00950A0F" w:rsidRPr="009F7F88">
        <w:rPr>
          <w:color w:val="000000" w:themeColor="text1"/>
        </w:rPr>
        <w:fldChar w:fldCharType="begin" w:fldLock="1"/>
      </w:r>
      <w:r w:rsidR="00BF34A6" w:rsidRPr="009F7F88">
        <w:rPr>
          <w:color w:val="000000" w:themeColor="text1"/>
        </w:rPr>
        <w:instrText xml:space="preserve">ADDIN CSL_CITATION {"citationItems":[{"id":"ITEM-1","itemData":{"DOI":"10.1016/j.jhazmat.2018.10.078","ISSN":"18733336","abstract":"Oil spills from disasters such as the sinking of ships and the discharge of oily wastes cause serious environmental problems. Polydimethylsiloxane(PDMS) sponges are valuable tools for isolating spilled oil. Here, we propose new PDMS sponges with bio-inspired design and enhanced absorption capacities. 3D printing was used to produce templates having negative designs, and after being filled with PDMS, the templates were selectively dissolved. Through this, PDMS sponges with well-interconnected and controlled porosities were produced within 10% error. The wettability of sponges with various pore sizes and line widths was investigated. The surfaces were found to be highly hydrophobic, with water contact angles of 100-143°, and oleophilic, with oil contact angles of </w:instrText>
      </w:r>
      <w:r w:rsidR="00BF34A6" w:rsidRPr="009F7F88">
        <w:rPr>
          <w:rFonts w:ascii="Cambria Math" w:hAnsi="Cambria Math" w:cs="Cambria Math"/>
          <w:color w:val="000000" w:themeColor="text1"/>
        </w:rPr>
        <w:instrText>∼</w:instrText>
      </w:r>
      <w:r w:rsidR="00BF34A6" w:rsidRPr="009F7F88">
        <w:rPr>
          <w:color w:val="000000" w:themeColor="text1"/>
        </w:rPr>
        <w:instrText>0°. The sponge fabricated with line width of 200 μm and pore size of 400 μm showed the highest hydrophobicity and oleophilicity. These parameters were used to produce the surfaces of hollow sponges having bio-inspired design that mimics the water absorption and storage functions of cactus. Repeated oil-water separation testing was conducted, and the absorption capacities were compared with those of non-hollow and conventional sponges. The new design showed absorption capacity up to 3.7 times that of the sponges. The bio-inspired PDMS sponge provides a significant advance in oil–water separation ability.","author":[{"dropping-particle":"","family":"Shin","given":"Jung Hwal","non-dropping-particle":"","parse-names":false,"suffix":""},{"dropping-particle":"","family":"Heo","given":"Jun Ho","non-dropping-particle":"","parse-names":false,"suffix":""},{"dropping-particle":"","family":"Jeon","given":"Seunggyu","non-dropping-particle":"","parse-names":false,"suffix":""},{"dropping-particle":"","family":"Park","given":"Jeong Hun","non-dropping-particle":"","parse-names":false,"suffix":""},{"dropping-particle":"","family":"Kim","given":"Suhyeon","non-dropping-particle":"","parse-names":false,"suffix":""},{"dropping-particle":"","family":"Kang","given":"Hyun Wook","non-dropping-particle":"","parse-names":false,"suffix":""}],"container-title":"Journal of Hazardous Materials","id"</w:instrText>
      </w:r>
      <w:r w:rsidR="00BF34A6" w:rsidRPr="009F7F88">
        <w:rPr>
          <w:rFonts w:hint="eastAsia"/>
          <w:color w:val="000000" w:themeColor="text1"/>
        </w:rPr>
        <w:instrText>:"ITEM-1","issued":{"date-parts":[["2019"]]},"note":"</w:instrText>
      </w:r>
      <w:r w:rsidR="00BF34A6" w:rsidRPr="009F7F88">
        <w:rPr>
          <w:rFonts w:hint="eastAsia"/>
          <w:color w:val="000000" w:themeColor="text1"/>
        </w:rPr>
        <w:instrText>不加</w:instrText>
      </w:r>
      <w:r w:rsidR="00BF34A6" w:rsidRPr="009F7F88">
        <w:rPr>
          <w:rFonts w:hint="eastAsia"/>
          <w:color w:val="000000" w:themeColor="text1"/>
        </w:rPr>
        <w:instrText>\n</w:instrText>
      </w:r>
      <w:r w:rsidR="00BF34A6" w:rsidRPr="009F7F88">
        <w:rPr>
          <w:rFonts w:hint="eastAsia"/>
          <w:color w:val="000000" w:themeColor="text1"/>
        </w:rPr>
        <w:instrText>不是气凝胶，无干燥过程</w:instrText>
      </w:r>
      <w:r w:rsidR="00BF34A6" w:rsidRPr="009F7F88">
        <w:rPr>
          <w:rFonts w:hint="eastAsia"/>
          <w:color w:val="000000" w:themeColor="text1"/>
        </w:rPr>
        <w:instrText>\n3D</w:instrText>
      </w:r>
      <w:r w:rsidR="00BF34A6" w:rsidRPr="009F7F88">
        <w:rPr>
          <w:rFonts w:hint="eastAsia"/>
          <w:color w:val="000000" w:themeColor="text1"/>
        </w:rPr>
        <w:instrText>打印牺牲</w:instrText>
      </w:r>
      <w:r w:rsidR="00BF34A6" w:rsidRPr="009F7F88">
        <w:rPr>
          <w:rFonts w:hint="eastAsia"/>
          <w:color w:val="000000" w:themeColor="text1"/>
        </w:rPr>
        <w:instrText>polycaprolactone</w:instrText>
      </w:r>
      <w:r w:rsidR="00BF34A6" w:rsidRPr="009F7F88">
        <w:rPr>
          <w:rFonts w:hint="eastAsia"/>
          <w:color w:val="000000" w:themeColor="text1"/>
        </w:rPr>
        <w:instrText>（</w:instrText>
      </w:r>
      <w:r w:rsidR="00BF34A6" w:rsidRPr="009F7F88">
        <w:rPr>
          <w:rFonts w:hint="eastAsia"/>
          <w:color w:val="000000" w:themeColor="text1"/>
        </w:rPr>
        <w:instrText>PCL</w:instrText>
      </w:r>
      <w:r w:rsidR="00BF34A6" w:rsidRPr="009F7F88">
        <w:rPr>
          <w:rFonts w:hint="eastAsia"/>
          <w:color w:val="000000" w:themeColor="text1"/>
        </w:rPr>
        <w:instrText>）聚己内酯模板，原料</w:instrText>
      </w:r>
      <w:r w:rsidR="00BF34A6" w:rsidRPr="009F7F88">
        <w:rPr>
          <w:rFonts w:hint="eastAsia"/>
          <w:color w:val="000000" w:themeColor="text1"/>
        </w:rPr>
        <w:instrText>PDMS prepolymer (Sylgard 184 A) and thermal curing agent (Sylgard 184B)</w:instrText>
      </w:r>
      <w:r w:rsidR="00BF34A6" w:rsidRPr="009F7F88">
        <w:rPr>
          <w:rFonts w:hint="eastAsia"/>
          <w:color w:val="000000" w:themeColor="text1"/>
        </w:rPr>
        <w:instrText>，丙酮溶解模板，依次异丙醇洗、水洗</w:instrText>
      </w:r>
      <w:r w:rsidR="00BF34A6" w:rsidRPr="009F7F88">
        <w:rPr>
          <w:rFonts w:hint="eastAsia"/>
          <w:color w:val="000000" w:themeColor="text1"/>
        </w:rPr>
        <w:instrText>\n3D PDMS</w:instrText>
      </w:r>
      <w:r w:rsidR="00BF34A6" w:rsidRPr="009F7F88">
        <w:rPr>
          <w:rFonts w:hint="eastAsia"/>
          <w:color w:val="000000" w:themeColor="text1"/>
        </w:rPr>
        <w:instrText>聚二甲基硅氧烷泡沫</w:instrText>
      </w:r>
      <w:r w:rsidR="00BF34A6" w:rsidRPr="009F7F88">
        <w:rPr>
          <w:rFonts w:hint="eastAsia"/>
          <w:color w:val="000000" w:themeColor="text1"/>
        </w:rPr>
        <w:instrText>\n</w:instrText>
      </w:r>
      <w:r w:rsidR="00BF34A6" w:rsidRPr="009F7F88">
        <w:rPr>
          <w:rFonts w:hint="eastAsia"/>
          <w:color w:val="000000" w:themeColor="text1"/>
        </w:rPr>
        <w:instrText>水油分离</w:instrText>
      </w:r>
      <w:r w:rsidR="00BF34A6" w:rsidRPr="009F7F88">
        <w:rPr>
          <w:rFonts w:hint="eastAsia"/>
          <w:color w:val="000000" w:themeColor="text1"/>
        </w:rPr>
        <w:instrText>","page":"494-501","publisher":"Elsev</w:instrText>
      </w:r>
      <w:r w:rsidR="00BF34A6" w:rsidRPr="009F7F88">
        <w:rPr>
          <w:color w:val="000000" w:themeColor="text1"/>
        </w:rPr>
        <w:instrText>ier","title":"Bio-inspired hollow PDMS sponge for enhanced oil–water separation","type":"article-journal","volume":"365"},"uris":["http://www.mendeley.com/documents/?uuid=c42e5b1a-68ae-4c71-9948-78aea8685c31"]}],"mendeley":{"formattedCitation":"&lt;sup&gt;140&lt;/sup&gt;","plainTextFormattedCitation":"140","previouslyFormattedCitation":"&lt;sup&gt;140&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40</w:t>
      </w:r>
      <w:r w:rsidR="00950A0F" w:rsidRPr="009F7F88">
        <w:rPr>
          <w:color w:val="000000" w:themeColor="text1"/>
        </w:rPr>
        <w:fldChar w:fldCharType="end"/>
      </w:r>
      <w:r w:rsidR="00950A0F" w:rsidRPr="009F7F88">
        <w:rPr>
          <w:color w:val="000000" w:themeColor="text1"/>
        </w:rPr>
        <w:t xml:space="preserve"> automobiles and aerospace,</w:t>
      </w:r>
      <w:bookmarkStart w:id="25" w:name="_Hlk44716752"/>
      <w:r w:rsidR="00950A0F" w:rsidRPr="009F7F88">
        <w:rPr>
          <w:color w:val="000000" w:themeColor="text1"/>
        </w:rPr>
        <w:fldChar w:fldCharType="begin" w:fldLock="1"/>
      </w:r>
      <w:r w:rsidR="00BF34A6" w:rsidRPr="009F7F88">
        <w:rPr>
          <w:color w:val="000000" w:themeColor="text1"/>
        </w:rPr>
        <w:instrText>ADDIN CSL_CITATION {"citationItems":[{"id":"ITEM-1","itemData":{"DOI":"10.1016/j.optlastec.2018.08.050","ISSN":"00303992","abstract":"The selective laser melting (SLM) process is well established in the construction of prototypes and in the low volume production. With increasing build-up rates the next step to serial production is possible. Multi laser systems and larger build envelopes make the process cost-efficient. Enlarged systems enable not only the manufacturing of numerous smaller parts in one build job but also bigger parts for the automotive and aerospace industry. A modified metal laser melting machine X LINE 2000R equipped with a dual laser system and an enlarged build envelope is used to investigate the position-dependent properties of parts made from AlSi10Mg. The impact on porosity and mechanical properties is shown for different spatial directions. The results are an important contribution to process design, component layout and further improvements of larger SLM machines.","author":[{"dropping-particle":"","family":"Fiegl","given":"Tobias","non-dropping-particle":"","parse-names":false,"suffix":""},{"dropping-particle":"","family":"Franke","given":"Martin","non-dropping-particle":"","parse-names":false,"suffix":""},{"dropping-particle":"","family":"Körner","given":"Carolin","non-dropping-particle":"","parse-names":false,"suffix":""}],"container-title":"Optics and Laser Technology","id":"ITEM-1","issued":{"date-parts":[["2019"]]},"page":"51-57","publisher":"Elsevier Ltd","title":"Impact of build envelope on the properties of additive manufactured parts from AlSi10Mg","type":"article-journal","volume":"111"},"uris":["http://www.mendeley.com/documents/?uuid=0f7fcfa5-ce29-3968-b78c-c2e5aa2788e4"]}],"mendeley":{"formattedCitation":"&lt;sup&gt;133&lt;/sup&gt;","plainTextFormattedCitation":"133","previouslyFormattedCitation":"&lt;sup&gt;133&lt;/sup&gt;"},"properties":{"noteIndex":0},"schema":"https://github.com/citation-style-language/schema/raw/master/csl-citation.json"}</w:instrText>
      </w:r>
      <w:r w:rsidR="00950A0F" w:rsidRPr="009F7F88">
        <w:rPr>
          <w:color w:val="000000" w:themeColor="text1"/>
        </w:rPr>
        <w:fldChar w:fldCharType="separate"/>
      </w:r>
      <w:r w:rsidR="00BF34A6" w:rsidRPr="009F7F88">
        <w:rPr>
          <w:noProof/>
          <w:color w:val="000000" w:themeColor="text1"/>
          <w:vertAlign w:val="superscript"/>
        </w:rPr>
        <w:t>133</w:t>
      </w:r>
      <w:r w:rsidR="00950A0F" w:rsidRPr="009F7F88">
        <w:rPr>
          <w:color w:val="000000" w:themeColor="text1"/>
        </w:rPr>
        <w:fldChar w:fldCharType="end"/>
      </w:r>
      <w:bookmarkEnd w:id="25"/>
      <w:r w:rsidR="00950A0F" w:rsidRPr="009F7F88">
        <w:rPr>
          <w:color w:val="000000" w:themeColor="text1"/>
        </w:rPr>
        <w:t xml:space="preserve"> and even in building construction.</w:t>
      </w:r>
      <w:r w:rsidR="00950A0F" w:rsidRPr="009F7F88">
        <w:rPr>
          <w:color w:val="000000" w:themeColor="text1"/>
        </w:rPr>
        <w:fldChar w:fldCharType="begin" w:fldLock="1"/>
      </w:r>
      <w:r w:rsidR="004E1277" w:rsidRPr="009F7F88">
        <w:rPr>
          <w:color w:val="000000" w:themeColor="text1"/>
        </w:rPr>
        <w:instrText>ADDIN CSL_CITATION {"citationItems":[{"id":"ITEM-1","itemData":{"DOI":"10.1016/j.addma.2019.04.002","ISSN":"22148604","abstract":"The objective of this paper is to present a new advanced Additive Manufacturing (AM)process for the construction of concrete structures: Batiprint3dTM. The proposed advanced technology consists of creating a complex wall of 3D-printed materials using a mobile and polyarticulated robot: two polymer-foam printed walls are used to encase a subsequent third wall made of concrete. Once the walls were in place, the foam is maintained to provide both an internal and external insulation to the house without requiring thermal bridges. This technique of the complex wall with 3D-printed composite foam/concrete material is similar to the use of expansive-foam formwork (FW)filled by concrete or Insulated Concrete Forms (ICF)but in that case printed directly on site. By using 3D printing for the foam and extrusion of the concrete with the same robotic system, the technique creates jointly both the structure and thermal elements of the building. In the first part of this paper the composite foam/concrete 3D printing method and optimized process parameters are présented. Polyurethane (PU)foam has weak mechanical properties and the filling of the internal void with concrete can yield in high deformations and even failure of the FW, it is therefore necessary to control this phenomenon. For that, an experimental study has been conducted to determine a filling procedure capable of minimizing the deformations. The results show that spacers between the two foam walls can allow for wall heights of poured concrete up to 50 cm. The problems solved, it was decided to experiment in full scale this new walls 3D printing method with the construction of YhnovaTM, a real 95m² social housing. This technology Batiprint3dTM have been used, it is possible now to propose a synthesis of the impacts of this new advanced technology for construction.","author":[{"dropping-particle":"","family":"Furet","given":"Benoit","non-dropping-particle":"","parse-names":false,"suffix":""},{"dropping-particle":"","family":"Poullain","given":"Philippe","non-dropping-particle":"","parse-names":false,"suffix":""},{"dropping-particle":"","family":"Garnier","given":"Sébastien","non-dropping-particle":"","parse-names":false,"suffix":""}],"container-title":"Additive Manufacturing","id":"ITEM-1","issued":{"date-parts":[["2019"]]},"page":"58-64","publisher":"Elsevier B.V.","title":"3D printing for construction based on a complex wall of polymer-foam and concrete","type":"article-journal","volume":"28"},"uris":["http://www.mendeley.com/documents/?uuid=e3700b20-43ec-3825-a647-9abd3fead738"]},{"id":"ITEM-2","itemData":{"DOI":"10.1016/j.matdes.2016.03.097","ISSN":"18734197","abstract":"In the present paper a new additive manufacturing processing route is introduced for ultra-high performance concrete. Interdisciplinary work involving materials science, computation, robotics, architecture and design resulted in the development of an innovative way of 3D printing cementitious materials. The 3D printing process involved is based on a FDM-like technique, in the sense that a material is deposited layer by layer through an extrusion printhead mounted on a 6-axis robotic arm. The mechanical properties of 3D printed materials are assessed. The proposed technology succeeds in solving many of the problems that can be found in the literature. Most notably, this process allows the production of 3D large-scale complex geometries, without the use of temporary supports, as opposed to 2.5D examples found in the literature for concrete 3D printing. Architectural cases of application are used as examples in order to demonstrate the potentialities of the technology. Two structural elements were produced and constitute some of the largest 3D printed concrete parts available until now. Multi-functionality was enabled for both structural elements by taking advantage of the complex geometry which can be achieved using our technology for large-scale additive manufacturing.","author":[{"dropping-particle":"","family":"Gosselin","given":"C.","non-dropping-particle":"","parse-names":false,"suffix":""},{"dropping-particle":"","family":"Duballet","given":"R.","non-dropping-particle":"","parse-names":false,"suffix":""},{"dropping-particle":"","family":"Roux","given":"Ph","non-dropping-particle":"","parse-names":false,"suffix":""},{"dropping-particle":"","family":"Gaudillière","given":"N.","non-dropping-particle":"","parse-names":false,"suffix":""},{"dropping-particle":"","family":"Dirrenberger","given":"J.","non-dropping-particle":"","parse-names":false,"suffix":""},{"dropping-particle":"","family":"Morel","given":"Ph","non-dropping-particle":"","parse-names":false,"suffix":""}],"container-title":"Materials and Design","id":"ITEM-2","issued":{"date-parts":[["2016"]]},"page":"102-109","publisher":"Elsevier Ltd","title":"Large-scale 3D printing of ultra-high performance concrete - a new processing route for architects and builders","type":"article-journal","volume":"100"},"uris":["http://www.mendeley.com/documents/?uuid=472ead09-40e7-3199-8904-cc92cfd413a4"]}],"mendeley":{"formattedCitation":"&lt;sup&gt;150,157&lt;/sup&gt;","plainTextFormattedCitation":"150,157","previouslyFormattedCitation":"&lt;sup&gt;150,155&lt;/sup&gt;"},"properties":{"noteIndex":0},"schema":"https://github.com/citation-style-language/schema/raw/master/csl-citation.json"}</w:instrText>
      </w:r>
      <w:r w:rsidR="00950A0F" w:rsidRPr="009F7F88">
        <w:rPr>
          <w:color w:val="000000" w:themeColor="text1"/>
        </w:rPr>
        <w:fldChar w:fldCharType="separate"/>
      </w:r>
      <w:r w:rsidR="004E1277" w:rsidRPr="009F7F88">
        <w:rPr>
          <w:noProof/>
          <w:color w:val="000000" w:themeColor="text1"/>
          <w:vertAlign w:val="superscript"/>
        </w:rPr>
        <w:t>150,157</w:t>
      </w:r>
      <w:r w:rsidR="00950A0F" w:rsidRPr="009F7F88">
        <w:rPr>
          <w:color w:val="000000" w:themeColor="text1"/>
        </w:rPr>
        <w:fldChar w:fldCharType="end"/>
      </w:r>
      <w:r w:rsidR="00950A0F" w:rsidRPr="009F7F88">
        <w:rPr>
          <w:color w:val="000000" w:themeColor="text1"/>
        </w:rPr>
        <w:t xml:space="preserve"> In the majority of the cases, the printed products do not require any subsequent processing before use. Therefore, the design to manufacturing, and to subsequent application time is greatly reduced.</w:t>
      </w:r>
    </w:p>
    <w:p w14:paraId="222D8F42" w14:textId="77777777" w:rsidR="00950A0F" w:rsidRPr="009F7F88" w:rsidRDefault="00950A0F" w:rsidP="00950A0F">
      <w:pPr>
        <w:pStyle w:val="RSCB02ArticleText"/>
        <w:ind w:firstLineChars="100" w:firstLine="194"/>
        <w:rPr>
          <w:color w:val="000000" w:themeColor="text1"/>
        </w:rPr>
      </w:pPr>
      <w:r w:rsidRPr="009F7F88">
        <w:rPr>
          <w:color w:val="000000" w:themeColor="text1"/>
        </w:rPr>
        <w:t>The required conditions for printing aerogels are relatively mild and usually do not involve very high temperatures. Therefore, the most commonly used printing technologies for aerogels are inkjet and screen printing for patterned thin-films, and photopolymerization, extrusion-based printing, and 3D printed templates for 3D scaffolds or complex shapes. In addition, inkjet printing can also be used to fabricate aerogel microspheres.</w:t>
      </w:r>
    </w:p>
    <w:p w14:paraId="5A6D2A6E" w14:textId="77777777" w:rsidR="00950A0F" w:rsidRPr="009F7F88" w:rsidRDefault="00950A0F" w:rsidP="00950A0F">
      <w:pPr>
        <w:pStyle w:val="RSCB07BHeadingSub-Section-standalone"/>
        <w:rPr>
          <w:color w:val="000000" w:themeColor="text1"/>
        </w:rPr>
      </w:pPr>
      <w:bookmarkStart w:id="26" w:name="_Toc39868902"/>
      <w:r w:rsidRPr="009F7F88">
        <w:rPr>
          <w:color w:val="000000" w:themeColor="text1"/>
        </w:rPr>
        <w:t>3.3 Benefits of printing compared to other aerogel shaping methods</w:t>
      </w:r>
      <w:bookmarkEnd w:id="26"/>
    </w:p>
    <w:p w14:paraId="4B915DFD" w14:textId="77777777" w:rsidR="002D7186" w:rsidRPr="009F7F88" w:rsidRDefault="00950A0F" w:rsidP="002D7186">
      <w:pPr>
        <w:pStyle w:val="RSCB02ArticleText"/>
        <w:rPr>
          <w:color w:val="000000" w:themeColor="text1"/>
        </w:rPr>
      </w:pPr>
      <w:r w:rsidRPr="009F7F88">
        <w:rPr>
          <w:color w:val="000000" w:themeColor="text1"/>
        </w:rPr>
        <w:t xml:space="preserve">Regardless of the fabrication techniques, aerogels are usually fragile due to </w:t>
      </w:r>
      <w:r w:rsidRPr="009F7F88">
        <w:rPr>
          <w:rFonts w:hint="eastAsia"/>
          <w:color w:val="000000" w:themeColor="text1"/>
          <w:lang w:eastAsia="zh-CN"/>
        </w:rPr>
        <w:t>their</w:t>
      </w:r>
      <w:r w:rsidRPr="009F7F88">
        <w:rPr>
          <w:color w:val="000000" w:themeColor="text1"/>
        </w:rPr>
        <w:t xml:space="preserve"> low solid content and nano-skeleton architecture. Compared to traditional aerogel shaping methods, the “bottom-up” additive manufacturing of functional printing methods for aerogels has some unique advantages.</w:t>
      </w:r>
      <w:r w:rsidRPr="009F7F88">
        <w:rPr>
          <w:rFonts w:hint="eastAsia"/>
          <w:color w:val="000000" w:themeColor="text1"/>
          <w:lang w:val="en-US"/>
        </w:rPr>
        <w:t xml:space="preserve"> </w:t>
      </w:r>
      <w:r w:rsidRPr="009F7F88">
        <w:rPr>
          <w:color w:val="000000" w:themeColor="text1"/>
        </w:rPr>
        <w:fldChar w:fldCharType="begin"/>
      </w:r>
      <w:r w:rsidRPr="009F7F88">
        <w:rPr>
          <w:color w:val="000000" w:themeColor="text1"/>
        </w:rPr>
        <w:instrText xml:space="preserve"> REF _Ref41086413 \h </w:instrText>
      </w:r>
      <w:r w:rsidRPr="009F7F88">
        <w:rPr>
          <w:color w:val="000000" w:themeColor="text1"/>
        </w:rPr>
      </w:r>
      <w:r w:rsidRPr="009F7F88">
        <w:rPr>
          <w:color w:val="000000" w:themeColor="text1"/>
        </w:rPr>
        <w:fldChar w:fldCharType="separate"/>
      </w:r>
      <w:r w:rsidRPr="009F7F88">
        <w:rPr>
          <w:color w:val="000000" w:themeColor="text1"/>
        </w:rPr>
        <w:t xml:space="preserve">Table </w:t>
      </w:r>
      <w:r w:rsidRPr="009F7F88">
        <w:rPr>
          <w:noProof/>
          <w:color w:val="000000" w:themeColor="text1"/>
        </w:rPr>
        <w:t>1</w:t>
      </w:r>
      <w:r w:rsidRPr="009F7F88">
        <w:rPr>
          <w:color w:val="000000" w:themeColor="text1"/>
        </w:rPr>
        <w:fldChar w:fldCharType="end"/>
      </w:r>
      <w:r w:rsidRPr="009F7F88">
        <w:rPr>
          <w:color w:val="000000" w:themeColor="text1"/>
        </w:rPr>
        <w:t xml:space="preserve"> lists </w:t>
      </w:r>
      <w:r w:rsidR="002D7186" w:rsidRPr="009F7F88">
        <w:rPr>
          <w:color w:val="000000" w:themeColor="text1"/>
        </w:rPr>
        <w:t>a comparison between the reported aerogel printing techniques and the traditional aerogel shaping methods to create microspheres, fibres, supported and self-supported thin-films, complex geometries, and 3D scaffolds.</w:t>
      </w:r>
    </w:p>
    <w:p w14:paraId="2901B76C" w14:textId="22CF8F60" w:rsidR="00950A0F" w:rsidRPr="009F7F88" w:rsidRDefault="00950A0F" w:rsidP="00950A0F">
      <w:pPr>
        <w:pStyle w:val="RSCB02ArticleText"/>
        <w:rPr>
          <w:color w:val="000000" w:themeColor="text1"/>
        </w:rPr>
      </w:pPr>
    </w:p>
    <w:p w14:paraId="7CBEDD82" w14:textId="728988EC" w:rsidR="00950A0F" w:rsidRPr="009F7F88" w:rsidRDefault="006B2884" w:rsidP="00BA0731">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270DEF4F" wp14:editId="30C0186D">
                <wp:extent cx="3117850" cy="4556143"/>
                <wp:effectExtent l="0" t="0" r="6350" b="0"/>
                <wp:docPr id="15" name="组合 15"/>
                <wp:cNvGraphicFramePr/>
                <a:graphic xmlns:a="http://schemas.openxmlformats.org/drawingml/2006/main">
                  <a:graphicData uri="http://schemas.microsoft.com/office/word/2010/wordprocessingGroup">
                    <wpg:wgp>
                      <wpg:cNvGrpSpPr/>
                      <wpg:grpSpPr>
                        <a:xfrm>
                          <a:off x="0" y="0"/>
                          <a:ext cx="3117850" cy="4556143"/>
                          <a:chOff x="0" y="0"/>
                          <a:chExt cx="3117850" cy="4556143"/>
                        </a:xfrm>
                      </wpg:grpSpPr>
                      <pic:pic xmlns:pic="http://schemas.openxmlformats.org/drawingml/2006/picture">
                        <pic:nvPicPr>
                          <pic:cNvPr id="20" name="图片 20"/>
                          <pic:cNvPicPr>
                            <a:picLocks noChangeAspect="1"/>
                          </pic:cNvPicPr>
                        </pic:nvPicPr>
                        <pic:blipFill>
                          <a:blip r:embed="rId18"/>
                          <a:srcRect/>
                          <a:stretch/>
                        </pic:blipFill>
                        <pic:spPr bwMode="auto">
                          <a:xfrm>
                            <a:off x="45179" y="0"/>
                            <a:ext cx="2988121" cy="2573654"/>
                          </a:xfrm>
                          <a:prstGeom prst="rect">
                            <a:avLst/>
                          </a:prstGeom>
                          <a:noFill/>
                          <a:ln>
                            <a:noFill/>
                          </a:ln>
                        </pic:spPr>
                      </pic:pic>
                      <wps:wsp>
                        <wps:cNvPr id="14" name="文本框 14"/>
                        <wps:cNvSpPr txBox="1"/>
                        <wps:spPr>
                          <a:xfrm>
                            <a:off x="0" y="2628900"/>
                            <a:ext cx="3117850" cy="1927243"/>
                          </a:xfrm>
                          <a:prstGeom prst="rect">
                            <a:avLst/>
                          </a:prstGeom>
                          <a:solidFill>
                            <a:prstClr val="white"/>
                          </a:solidFill>
                          <a:ln>
                            <a:noFill/>
                          </a:ln>
                        </wps:spPr>
                        <wps:txbx>
                          <w:txbxContent>
                            <w:p w14:paraId="6E240385" w14:textId="3E86455D" w:rsidR="005573B9" w:rsidRPr="006F2A2C" w:rsidRDefault="005573B9" w:rsidP="002D7186">
                              <w:pPr>
                                <w:pStyle w:val="RSCI04CaptiontoFigureSchemeChart"/>
                                <w:rPr>
                                  <w:rFonts w:cs="Times New Roman"/>
                                  <w:w w:val="108"/>
                                  <w:sz w:val="18"/>
                                </w:rPr>
                              </w:pPr>
                              <w:bookmarkStart w:id="27" w:name="_Ref41068527"/>
                              <w:r>
                                <w:t xml:space="preserve">Fig. </w:t>
                              </w:r>
                              <w:r w:rsidR="00B131A9">
                                <w:fldChar w:fldCharType="begin"/>
                              </w:r>
                              <w:r w:rsidR="00B131A9">
                                <w:instrText xml:space="preserve"> SEQ Fig. \* ARABIC </w:instrText>
                              </w:r>
                              <w:r w:rsidR="00B131A9">
                                <w:fldChar w:fldCharType="separate"/>
                              </w:r>
                              <w:r>
                                <w:rPr>
                                  <w:noProof/>
                                </w:rPr>
                                <w:t>3</w:t>
                              </w:r>
                              <w:r w:rsidR="00B131A9">
                                <w:rPr>
                                  <w:noProof/>
                                </w:rPr>
                                <w:fldChar w:fldCharType="end"/>
                              </w:r>
                              <w:bookmarkEnd w:id="27"/>
                              <w:r>
                                <w:t xml:space="preserve">  </w:t>
                              </w:r>
                              <w:r w:rsidRPr="00456489">
                                <w:t xml:space="preserve">Examples of objects fabricated by functional printing technology. (a) Extrusion printed electronics pattern. Reproduced </w:t>
                              </w:r>
                              <w:r>
                                <w:rPr>
                                  <w:color w:val="FF0000"/>
                                </w:rPr>
                                <w:t xml:space="preserve">with permission </w:t>
                              </w:r>
                              <w:r w:rsidRPr="00456489">
                                <w:t>from</w:t>
                              </w:r>
                              <w:r w:rsidRPr="000C6782">
                                <w:t xml:space="preserve"> Ref. </w:t>
                              </w:r>
                              <w:r w:rsidRPr="000C6782">
                                <w:fldChar w:fldCharType="begin" w:fldLock="1"/>
                              </w:r>
                              <w:r w:rsidRPr="000C6782">
                                <w:instrText>ADDIN CSL_CITATION {"citationItems":[{"id":"ITEM-1","itemData":{"DOI":"10.1038/srep04588","ISSN":"20452322","abstract":"Printed electronics is becoming increasingly important in a variety of newly emerging areas. However, restricted to the rather limited conductive inks and available printing strategies, the current electronics manufacture is usually confined to industry level. Here, we show a highly cost-effective and entirely automatic printing way towards personal electronics making, through introducing a tapping-mode composite fluid delivery system. Fundamental mechanisms regarding the reliable printing, transfer and adhesion of the liquid metal inks on the substrate were disclosed through systematic theoretical interpretation and experimental measurements. With this liquid metal printer, a series of representative electronic patterns spanning from single wires to desired complex configurations such as integrated circuit (IC), printed-circuits-on-board (PCB), electronic paintings, or more do-it-yourself (DIY) devices, were demonstrated to be printed out with high precision in a moment. And the total machine cost already reached personally affordable price. This is hard to achieve by a conventional PCB technology which generally takes long time and is material, water and energy consuming, while the existing printed electronics is still far away from the real direct printing goal. The present work opens the way for large scale personal electronics manufacture and is expected to generate important value for the coming society.","author":[{"dropping-particle":"","family":"Zheng","given":"Yi","non-dropping-particle":"","parse-names":false,"suffix":""},{"dropping-particle":"","family":"He","given":"Zhi Zhu","non-dropping-particle":"","parse-names":false,"suffix":""},{"dropping-particle":"","family":"Yang","given":"Jun","non-dropping-particle":"","parse-names":false,"suffix":""},{"dropping-particle":"","family":"Liu","given":"Jing","non-dropping-particle":"","parse-names":false,"suffix":""}],"container-title":"Scientific Reports","id":"ITEM-1","issue":"1","issued":{"date-parts":[["2014"]]},"page":"4588","publisher":"Nature Publishing Group","title":"Personal electronics printing via tapping mode composite liquid metal ink delivery and adhesion mechanism","type":"article-journal","volume":"4"},"uris":["http://www.mendeley.com/documents/?uuid=48e36f87-ca7e-359f-abd9-dbac0e9cb177"]}],"mendeley":{"formattedCitation":"&lt;sup&gt;135&lt;/sup&gt;","plainTextFormattedCitation":"135","previouslyFormattedCitation":"&lt;sup&gt;135&lt;/sup&gt;"},"properties":{"noteIndex":0},"schema":"https://github.com/citation-style-language/schema/raw/master/csl-citation.json"}</w:instrText>
                              </w:r>
                              <w:r w:rsidRPr="000C6782">
                                <w:fldChar w:fldCharType="separate"/>
                              </w:r>
                              <w:r w:rsidRPr="000C6782">
                                <w:rPr>
                                  <w:noProof/>
                                </w:rPr>
                                <w:t>135</w:t>
                              </w:r>
                              <w:r w:rsidRPr="000C6782">
                                <w:fldChar w:fldCharType="end"/>
                              </w:r>
                              <w:r w:rsidRPr="000C6782">
                                <w:t xml:space="preserve">. </w:t>
                              </w:r>
                              <w:r>
                                <w:rPr>
                                  <w:color w:val="FF0000"/>
                                </w:rPr>
                                <w:t xml:space="preserve">Copyright 2014  </w:t>
                              </w:r>
                              <w:r w:rsidRPr="000C6782">
                                <w:t>Springer Nature. (b) S</w:t>
                              </w:r>
                              <w:r w:rsidRPr="000C6782">
                                <w:rPr>
                                  <w:rFonts w:hint="eastAsia"/>
                                </w:rPr>
                                <w:t>creen print</w:t>
                              </w:r>
                              <w:r w:rsidRPr="000C6782">
                                <w:t>ed</w:t>
                              </w:r>
                              <w:r w:rsidRPr="000C6782">
                                <w:rPr>
                                  <w:rFonts w:hint="eastAsia"/>
                                </w:rPr>
                                <w:t xml:space="preserve"> </w:t>
                              </w:r>
                              <w:proofErr w:type="spellStart"/>
                              <w:r w:rsidRPr="000C6782">
                                <w:t>microsupercapacitor</w:t>
                              </w:r>
                              <w:proofErr w:type="spellEnd"/>
                              <w:r w:rsidRPr="000C6782">
                                <w:rPr>
                                  <w:rFonts w:hint="eastAsia"/>
                                </w:rPr>
                                <w:t>.</w:t>
                              </w:r>
                              <w:r w:rsidRPr="000C6782">
                                <w:t xml:space="preserve"> Reproduced with permission from Ref. </w:t>
                              </w:r>
                              <w:r w:rsidRPr="000C6782">
                                <w:fldChar w:fldCharType="begin" w:fldLock="1"/>
                              </w:r>
                              <w:r w:rsidRPr="000C6782">
                                <w:instrText>ADDIN CSL_CITATION {"citationItems":[{"id":"ITEM-1","itemData":{"DOI":"10.1002/aenm.201901839","ISSN":"1614-6832","abstract":"Printing is regarded as a revolutionary and feasible technique to guide the fabrication of versatile functional systems with designed architectures. 2D MXenes are nowadays attractive in printed energy storage devices. However, owing to the van der Waals interaction between the MXene layers, the restacking issues within the printed electrodes can significantly impede the ion/electrolyte transport and hence handicap the electrochemical performances. Herein, a melamine formaldehyde templating method is demonstrated to develop crumpled nitrogen-doped MXene (MXene-N) nanosheets. The nitrogen doping boosts the electrochemical performances of MXene via enhanced conductivity and redox activity. Accordingly, two types of MXene-N inks are prepared throughout the optimization of the ink viscosity to fit the 2D screen printing and 3D extrusion printing, respectively. As a result, the screen printed MXene-N microsupercapacitor delivers an areal capacitance of 70.1 mF cm−2 and outstanding mechanical robustness. Furthermore, the 3D-printed MXene-N based supercapacitor manifests an areal capacitance of 8.2 F cm−2 for a three-layered electrode and readily stores a high areal energy density of 0.42 mWh cm−2. The approach to harnessing such versatile MXene-N inks offers distinctive insights into the printed energy storage systems with high areal energy density and large scalability.","author":[{"dropping-particle":"","family":"Yu","given":"Lianghao","non-dropping-particle":"","parse-names":false,"suffix":""},{"dropping-particle":"","family":"Fan","given":"Zhaodi","non-dropping-particle":"","parse-names":false,"suffix":""},{"dropping-particle":"","family":"Shao","given":"Yuanlong","non-dropping-particle":"","parse-names":false,"suffix":""},{"dropping-particle":"","family":"Tian","given":"Zhengnan","non-dropping-particle":"","parse-names":false,"suffix":""},{"dropping-particle":"","family":"Sun","given":"Jingyu","non-dropping-particle":"","parse-names":false,"suffix":""},{"dropping-particle":"","family":"Liu","given":"Zhongfan","non-dropping-particle":"","parse-names":false,"suffix":""}],"container-title":"Advanced Energy Materials","id":"ITEM-1","issu</w:instrText>
                              </w:r>
                              <w:r w:rsidRPr="000C6782">
                                <w:rPr>
                                  <w:rFonts w:hint="eastAsia"/>
                                </w:rPr>
                                <w:instrText>e":"34","issued":{"date-parts":[["2019"]]},"page":"1901839","publisher":"Wiley-VCH Verlag","title":"Versatile N</w:instrText>
                              </w:r>
                              <w:r w:rsidRPr="000C6782">
                                <w:rPr>
                                  <w:rFonts w:hint="eastAsia"/>
                                </w:rPr>
                                <w:instrText>‐</w:instrText>
                              </w:r>
                              <w:r w:rsidRPr="000C6782">
                                <w:rPr>
                                  <w:rFonts w:hint="eastAsia"/>
                                </w:rPr>
                                <w:instrText>Doped MXene Ink for Printed Electrochemical Energy Storage Application","type":"article-journal","volume":"9"},"uris":["http://www.mendeley.com</w:instrText>
                              </w:r>
                              <w:r w:rsidRPr="000C6782">
                                <w:instrText>/documents/?uuid=a6c5b474-d8f4-3cd0-a150-0c6c9886b910"]}],"mendeley":{"formattedCitation":"&lt;sup&gt;154&lt;/sup&gt;","plainTextFormattedCitation":"154","previouslyFormattedCitation":"&lt;sup&gt;154&lt;/sup&gt;"},"properties":{"noteIndex":0},"schema":"https://github.com/citation-style-language/schema/raw/master/csl-citation.json"}</w:instrText>
                              </w:r>
                              <w:r w:rsidRPr="000C6782">
                                <w:fldChar w:fldCharType="separate"/>
                              </w:r>
                              <w:r w:rsidRPr="000C6782">
                                <w:rPr>
                                  <w:noProof/>
                                </w:rPr>
                                <w:t>154</w:t>
                              </w:r>
                              <w:r w:rsidRPr="000C6782">
                                <w:fldChar w:fldCharType="end"/>
                              </w:r>
                              <w:r w:rsidRPr="000C6782">
                                <w:t xml:space="preserve">. Copyright </w:t>
                              </w:r>
                              <w:r w:rsidRPr="000C6782">
                                <w:rPr>
                                  <w:rFonts w:hint="eastAsia"/>
                                </w:rPr>
                                <w:t>2019 WILEY</w:t>
                              </w:r>
                              <w:r w:rsidRPr="000C6782">
                                <w:rPr>
                                  <w:rFonts w:hint="eastAsia"/>
                                </w:rPr>
                                <w:t>‐</w:t>
                              </w:r>
                              <w:r w:rsidRPr="000C6782">
                                <w:rPr>
                                  <w:rFonts w:hint="eastAsia"/>
                                </w:rPr>
                                <w:t>VCH</w:t>
                              </w:r>
                              <w:r w:rsidRPr="000C6782">
                                <w:t xml:space="preserve">. </w:t>
                              </w:r>
                              <w:r w:rsidRPr="000C6782">
                                <w:rPr>
                                  <w:rFonts w:hint="eastAsia"/>
                                </w:rPr>
                                <w:t>(</w:t>
                              </w:r>
                              <w:r w:rsidRPr="000C6782">
                                <w:t xml:space="preserve">c) Inkjet </w:t>
                              </w:r>
                              <w:proofErr w:type="spellStart"/>
                              <w:r w:rsidRPr="000C6782">
                                <w:t>printed</w:t>
                              </w:r>
                              <w:proofErr w:type="spellEnd"/>
                              <w:r w:rsidRPr="000C6782">
                                <w:t xml:space="preserve"> respiration rate sensor. Adapted </w:t>
                              </w:r>
                              <w:r>
                                <w:rPr>
                                  <w:color w:val="FF0000"/>
                                </w:rPr>
                                <w:t xml:space="preserve">with permission </w:t>
                              </w:r>
                              <w:r w:rsidRPr="000C6782">
                                <w:t xml:space="preserve">from Ref. </w:t>
                              </w:r>
                              <w:r w:rsidRPr="000C6782">
                                <w:fldChar w:fldCharType="begin" w:fldLock="1"/>
                              </w:r>
                              <w:r w:rsidRPr="000C6782">
                                <w:instrText>ADDIN CSL_CITATION {"citationItems":[{"id":"ITEM-1","itemData":{"DOI":"10.3390/app10020480","ISSN":"2076-3417","abstract":"Respiratory rate (RR) is a vital sign with continuous, convenient, and accurate measurement which is difficult and still under investigation. The present study investigates and evaluates a stretchable and wearable inkjet-printed strain gauge sensor (IJP) to estimate the RR continuously by detecting the respiratory volume change in the chest area. As the volume change could cause different strain changes at different body postures, this study aims to investigate the accuracy of the IJP RR sensor at selected postures. The evaluation was performed twice on 15 healthy male subjects (mean ± SD of age: 24 ± 1.22 years). The RR was simultaneously measured in breaths per minute (BPM) by the IJP RR sensor and a reference RR sensor (e-Health nasal thermal sensor) at each of the five body postures namely standing, sitting at 90°, Flower’s position at 45°, supine, and right lateral recumbent. There was no significant difference in measured RR between IJP and reference sensors, between two trials, or between different body postures (all p &gt; 0.05). Body posture did not have any significant effect on the difference of RR measurements between IJP and the reference sensors (difference &lt;0.01 BPM for each measurement in both trials). The IJP sensor could accurately measure the RR at different body postures, which makes it a promising, simple, and user-friendly option for clinical and daily uses.","author":[{"dropping-particle":"","family":"Al-Halhouli","given":"Ala’aldeen","non-dropping-particle":"","parse-names":false,"suffix":""},{"dropping-particle":"","family":"Al-Ghussain","given":"Loiy","non-dropping-particle":"","parse-names":false,"suffix":""},{"dropping-particle":"","family":"Bouri","given":"Saleem","non-dropping-particle":"El","parse-names":false,"suffix":""},{"dropping-particle":"","family":"Habash","given":"Fuad","non-dropping-particle":"","parse-names":false,"suffix":""},{"dropping-particle":"","family":"Liu","given":"Haipeng","non-dropping-particle":"","parse-names":false,"suffix":""},{"dropping-particle":"","family":"Zheng","given":"Dingchang","non-dropping-particle":"","parse-names":false,"suffix":""}],"container-title":"Applied Sciences","id":"ITEM-1","issue":"2","issued":{"date-parts":[["2020"]]},"page":"480","publisher":"MDPI AG","title":"Clinical Evaluation of Stretchable and Wearable Inkjet-Printed Strain Gauge Sensor for Respiratory Rate Monitoring at Different Body Postures","type":"article-journal","volume":"10"},"uris":["http://www.mendeley.com/documents/?uuid=38aef430-a93f-34b0-b26f-ea79c828c243"]}],"mendeley":{"formattedCitation":"&lt;sup&gt;132&lt;/sup&gt;","plainTextFormattedCitation":"132","previouslyFormattedCitation":"&lt;sup&gt;132&lt;/sup&gt;"},"properties":{"noteIndex":0},"schema":"https://github.com/citation-style-language/schema/raw/master/csl-citation.json"}</w:instrText>
                              </w:r>
                              <w:r w:rsidRPr="000C6782">
                                <w:fldChar w:fldCharType="separate"/>
                              </w:r>
                              <w:r w:rsidRPr="000C6782">
                                <w:rPr>
                                  <w:noProof/>
                                </w:rPr>
                                <w:t>132</w:t>
                              </w:r>
                              <w:r w:rsidRPr="000C6782">
                                <w:fldChar w:fldCharType="end"/>
                              </w:r>
                              <w:r w:rsidRPr="000C6782">
                                <w:t xml:space="preserve">. </w:t>
                              </w:r>
                              <w:r w:rsidRPr="0034156B">
                                <w:rPr>
                                  <w:color w:val="FF0000"/>
                                </w:rPr>
                                <w:t xml:space="preserve">Copyright 2020 </w:t>
                              </w:r>
                              <w:r w:rsidRPr="000C6782">
                                <w:t xml:space="preserve">MDPI. (d) Ti-6Al-4V seat buckle produced using direct metal laser sintering technology. Reproduced with permission from Ref. </w:t>
                              </w:r>
                              <w:bookmarkStart w:id="28" w:name="_Hlk37973705"/>
                              <w:r w:rsidRPr="00107ADC">
                                <w:fldChar w:fldCharType="begin" w:fldLock="1"/>
                              </w:r>
                              <w:r w:rsidRPr="00107ADC">
                                <w:instrText>ADDIN CSL_CITATION {"citationItems":[{"id":"ITEM-1","itemData":{"DOI":"10.1016/B978-0-12-800054-0.00024-1","ISBN":"9780128009109","abstract":"The major reason that there is not more widespread use of titanium alloys is their high cost. Powder metallurgy (PM) represents one cost-effective approach to fabrication of titanium components. In this chapter, one powder metallurgy technique, additive manufacturing (AM) is discussed with the emphasis on the \"work horse\" titanium alloy Ti-6Al-4V. The various approaches to AM are presented and discussed, followed by some examples of components produced by AM. The microstructures and mechanical properties of Ti-6Al-4V produced by AM are listed and shown to compare very well with cast and wrought product. Finally, the economic advantages to be gained using the AM technique compared to conventionally processed material are presented.","author":[{"dropping-particle":"","family":"Dutta","given":"B.","non-dropping-particle":"","parse-names":false,"suffix":""},{"dropping-particle":"","family":"Sam Froes","given":"Francis H.","non-dropping-particle":"","parse-names":false,"suffix":""}],"container-title":"Titanium Powder Metallurgy: Science, Technology and Applications","id":"ITEM-1","issued":{"date-parts":[["2015","2","6"]]},"page":"447-468","publisher":"Elsevier Inc.","title":"The additive manufacturing (AM) of titanium alloys","type":"chapter"},"uris":["http://www.mendeley.com/documents/?uuid=2fdd488d-5fdb-3173-bc92-0cf4955c320d"]}],"mendeley":{"formattedCitation":"&lt;sup&gt;156&lt;/sup&gt;","plainTextFormattedCitation":"156","previouslyFormattedCitation":"&lt;sup&gt;361&lt;/sup&gt;"},"properties":{"noteIndex":0},"schema":"https://github.com/citation-style-language/schema/raw/master/csl-citation.json"}</w:instrText>
                              </w:r>
                              <w:r w:rsidRPr="00107ADC">
                                <w:fldChar w:fldCharType="separate"/>
                              </w:r>
                              <w:bookmarkEnd w:id="28"/>
                              <w:r w:rsidRPr="00107ADC">
                                <w:rPr>
                                  <w:noProof/>
                                </w:rPr>
                                <w:t>156</w:t>
                              </w:r>
                              <w:r w:rsidRPr="00107ADC">
                                <w:fldChar w:fldCharType="end"/>
                              </w:r>
                              <w:r w:rsidRPr="00107ADC">
                                <w:t>.</w:t>
                              </w:r>
                              <w:r w:rsidRPr="000C6782">
                                <w:t xml:space="preserve"> Copyright 2015 Elsevier Inc. (e) P</w:t>
                              </w:r>
                              <w:r w:rsidRPr="000C6782">
                                <w:rPr>
                                  <w:rFonts w:hint="eastAsia"/>
                                </w:rPr>
                                <w:t xml:space="preserve">olymer-derived ceramic parts fabricated </w:t>
                              </w:r>
                              <w:r w:rsidRPr="000C6782">
                                <w:rPr>
                                  <w:rFonts w:hint="eastAsia"/>
                                  <w:i/>
                                  <w:iCs/>
                                </w:rPr>
                                <w:t>via</w:t>
                              </w:r>
                              <w:r w:rsidRPr="000C6782">
                                <w:rPr>
                                  <w:rFonts w:hint="eastAsia"/>
                                </w:rPr>
                                <w:t xml:space="preserve"> 3D printing.</w:t>
                              </w:r>
                              <w:r w:rsidRPr="000C6782">
                                <w:t xml:space="preserve"> </w:t>
                              </w:r>
                              <w:bookmarkStart w:id="29" w:name="_Hlk46469679"/>
                              <w:r w:rsidRPr="000C6782">
                                <w:t xml:space="preserve">Reproduced with permission from Ref. </w:t>
                              </w:r>
                              <w:r w:rsidRPr="000C6782">
                                <w:fldChar w:fldCharType="begin" w:fldLock="1"/>
                              </w:r>
                              <w:r w:rsidRPr="000C6782">
                                <w:instrText>ADDIN CSL_CITATION {"citationItems":[{"id":"ITEM-1","itemData":{"DOI":"10.1002/adem.201800593","ISSN":"14381656","abstract":"Due to complicated manufacturing methods and lack of machinability, the use of engineering ceramics is limited by the manufacturing processes used to fabricate parts with intricate geometries. The 3D printing of polymers that can be pyrolyzed into functional ceramics has recently been used to significantly expand the range of geometries that can be manufactured, but large shrinkage during pyrolysis has the potential to lead to cracking. In this work, a method to additively manufacture particle-reinforced ceramic matrix composites is described. Specifically, stereolithography is used to crosslink a resin comprised of acrylate and vinyl-functionalized siloxane oligomers with dispersed SiC whiskers. After crosslinking, the part is pyrolyzed to amorphous SiOC while the SiC whiskers remain unaffected. Composite ceramics shrink 37% while unreinforced parts shrink 42%; this significant reduction in shrinkage improves part stability. Importantly, these ceramic matrix composites contain no visible porosity nor cracking on the microstructural level. With the introduction of SiC, hardness increases from 10.8 to 12.1 GPa and density decreases from 2.99 to 2.86 g cm−3. Finally, printed ceramic porous structures, gears, and components for turbine blades are demonstrated. Applying stereolithographic techniques to ceramic matrix composites, this work may improve processing and properties of ceramics for applications that require complex geometries.","author":[{"dropping-particle":"","family":"Brinckmann","given":"Stephan A.","non-dropping-particle":"","parse-names":false,"suffix":""},{"dropping-particle":"","family":"Patra","given":"Niranjan","non-dropping-particle":"","parse-names":false,"suffix":""},{"dropping-particle":"","family":"Yao","given":"Jia","non-dropping-particle":"","parse-names":false,"suffix":""},{"dropping-particle":"","family":"Ware","given":"Taylor H.","non-dropping-particle":"","parse-names":false,"suffix":""},{"dropping-particle":"","family":"Frick","given":"Carl P.","non-dropping-particle":"","parse-names":false,"suffix":""},{"dropping-particle":"","family":"Fertig","given":"Ray S.","non-dropping-particle":"","parse-names":false,"suffix":""}],"container-title":"Advanced Engineering Materials","id":"ITEM-1","issue":"11","issued":{"date-parts":[["2018"]]},"page":"1800593","publisher":"Wiley-VCH Verlag","title":"Stereolithography of SiOC Polymer-Derived Ceramics Filled with SiC Micronwhiskers","type":"article-journal","volume":"20"},"uris":["http://www.mendeley.com/documents/?uuid=d9ee43c9-49cd-3d6d-93b4-8eb0527ceb3e"]}],"mendeley":{"formattedCitation":"&lt;sup&gt;148&lt;/sup&gt;","plainTextFormattedCitation":"148","previouslyFormattedCitation":"&lt;sup&gt;148&lt;/sup&gt;"},"properties":{"noteIndex":0},"schema":"https://github.com/citation-style-language/schema/raw/master/csl-citation.json"}</w:instrText>
                              </w:r>
                              <w:r w:rsidRPr="000C6782">
                                <w:fldChar w:fldCharType="separate"/>
                              </w:r>
                              <w:r w:rsidRPr="000C6782">
                                <w:rPr>
                                  <w:noProof/>
                                </w:rPr>
                                <w:t>148</w:t>
                              </w:r>
                              <w:r w:rsidRPr="000C6782">
                                <w:fldChar w:fldCharType="end"/>
                              </w:r>
                              <w:r w:rsidRPr="000C6782">
                                <w:t>. Copyright 2018 WILEY-VCH.</w:t>
                              </w:r>
                              <w:bookmarkEnd w:id="29"/>
                              <w:r w:rsidRPr="000C6782">
                                <w:t xml:space="preserve"> (f) Polydimethylsiloxane (PDMS) sponge</w:t>
                              </w:r>
                              <w:r w:rsidRPr="000C6782">
                                <w:rPr>
                                  <w:rFonts w:hint="eastAsia"/>
                                </w:rPr>
                                <w:t xml:space="preserve"> </w:t>
                              </w:r>
                              <w:r w:rsidRPr="000C6782">
                                <w:t xml:space="preserve">for </w:t>
                              </w:r>
                              <w:r w:rsidRPr="000C6782">
                                <w:rPr>
                                  <w:rFonts w:hint="eastAsia"/>
                                </w:rPr>
                                <w:t>3</w:t>
                              </w:r>
                              <w:r w:rsidRPr="000C6782">
                                <w:t>D water</w:t>
                              </w:r>
                              <w:r w:rsidRPr="000C6782">
                                <w:rPr>
                                  <w:rFonts w:hint="eastAsia"/>
                                </w:rPr>
                                <w:t>/oil</w:t>
                              </w:r>
                              <w:r w:rsidRPr="000C6782">
                                <w:t xml:space="preserve"> separation by 3D printed template. Reproduced with permission from Ref. </w:t>
                              </w:r>
                              <w:r w:rsidRPr="000C6782">
                                <w:fldChar w:fldCharType="begin" w:fldLock="1"/>
                              </w:r>
                              <w:r w:rsidRPr="000C6782">
                                <w:instrText xml:space="preserve">ADDIN CSL_CITATION {"citationItems":[{"id":"ITEM-1","itemData":{"DOI":"10.1016/j.jhazmat.2018.10.078","ISSN":"18733336","abstract":"Oil spills from disasters such as the sinking of ships and the discharge of oily wastes cause serious environmental problems. Polydimethylsiloxane(PDMS) sponges are valuable tools for isolating spilled oil. Here, we propose new PDMS sponges with bio-inspired design and enhanced absorption capacities. 3D printing was used to produce templates having negative designs, and after being filled with PDMS, the templates were selectively dissolved. Through this, PDMS sponges with well-interconnected and controlled porosities were produced within 10% error. The wettability of sponges with various pore sizes and line widths was investigated. The surfaces were found to be highly hydrophobic, with water contact angles of 100-143°, and oleophilic, with oil contact angles of </w:instrText>
                              </w:r>
                              <w:r w:rsidRPr="000C6782">
                                <w:rPr>
                                  <w:rFonts w:ascii="Cambria Math" w:hAnsi="Cambria Math" w:cs="Cambria Math"/>
                                </w:rPr>
                                <w:instrText>∼</w:instrText>
                              </w:r>
                              <w:r w:rsidRPr="000C6782">
                                <w:instrText>0°. The sponge fabricated with line width of 200 μm and pore size of 400 μm showed the highest hydrophobicity and oleophilicity. These parameters were used to produce the surfaces of hollow sponges having bio-inspired design that mimics the water absorption and storage functions of cactus. Repeated oil-water separation testing was conducted, and the absorption capacities were compared with those of non-hollow and conventional sponges. The new design showed absorption capacity up to 3.7 times that of the sponges. The bio-inspired PDMS sponge provides a significant advance in oil–water separation ability.","author":[{"dropping-particle":"","family":"Shin","given":"Jung Hwal","non-dropping-particle":"","parse-names":false,"suffix":""},{"dropping-particle":"","family":"Heo","given":"Jun Ho","non-dropping-particle":"","parse-names":false,"suffix":""},{"dropping-particle":"","family":"Jeon","given":"Seunggyu","non-dropping-particle":"","parse-names":false,"suffix":""},{"dropping-particle":"","family":"Park","given":"Jeong Hun","non-dropping-particle":"","parse-names":false,"suffix":""},{"dropping-particle":"","family":"Kim","given":"Suhyeon","non-dropping-particle":"","parse-names":false,"suffix":""},{"dropping-particle":"","family":"Kang","given":"Hyun Wook","non-dropping-particle":"","parse-names":false,"suffix":""}],"container-title":"Journal of Hazardous Materials","id"</w:instrText>
                              </w:r>
                              <w:r w:rsidRPr="000C6782">
                                <w:rPr>
                                  <w:rFonts w:hint="eastAsia"/>
                                </w:rPr>
                                <w:instrText>:"ITEM-1","issued":{"date-parts":[["2019"]]},"note":"</w:instrText>
                              </w:r>
                              <w:r w:rsidRPr="000C6782">
                                <w:rPr>
                                  <w:rFonts w:hint="eastAsia"/>
                                </w:rPr>
                                <w:instrText>不加</w:instrText>
                              </w:r>
                              <w:r w:rsidRPr="000C6782">
                                <w:rPr>
                                  <w:rFonts w:hint="eastAsia"/>
                                </w:rPr>
                                <w:instrText>\n</w:instrText>
                              </w:r>
                              <w:r w:rsidRPr="000C6782">
                                <w:rPr>
                                  <w:rFonts w:hint="eastAsia"/>
                                </w:rPr>
                                <w:instrText>不是气凝胶，无干燥过程</w:instrText>
                              </w:r>
                              <w:r w:rsidRPr="000C6782">
                                <w:rPr>
                                  <w:rFonts w:hint="eastAsia"/>
                                </w:rPr>
                                <w:instrText>\n3D</w:instrText>
                              </w:r>
                              <w:r w:rsidRPr="000C6782">
                                <w:rPr>
                                  <w:rFonts w:hint="eastAsia"/>
                                </w:rPr>
                                <w:instrText>打印牺牲</w:instrText>
                              </w:r>
                              <w:r w:rsidRPr="000C6782">
                                <w:rPr>
                                  <w:rFonts w:hint="eastAsia"/>
                                </w:rPr>
                                <w:instrText>polycaprolactone</w:instrText>
                              </w:r>
                              <w:r w:rsidRPr="000C6782">
                                <w:rPr>
                                  <w:rFonts w:hint="eastAsia"/>
                                </w:rPr>
                                <w:instrText>（</w:instrText>
                              </w:r>
                              <w:r w:rsidRPr="000C6782">
                                <w:rPr>
                                  <w:rFonts w:hint="eastAsia"/>
                                </w:rPr>
                                <w:instrText>PCL</w:instrText>
                              </w:r>
                              <w:r w:rsidRPr="000C6782">
                                <w:rPr>
                                  <w:rFonts w:hint="eastAsia"/>
                                </w:rPr>
                                <w:instrText>）聚己内酯模板，原料</w:instrText>
                              </w:r>
                              <w:r w:rsidRPr="000C6782">
                                <w:rPr>
                                  <w:rFonts w:hint="eastAsia"/>
                                </w:rPr>
                                <w:instrText>PDMS prepolymer (Sylgard 184 A) and thermal curing agent (Sylgard 184B)</w:instrText>
                              </w:r>
                              <w:r w:rsidRPr="000C6782">
                                <w:rPr>
                                  <w:rFonts w:hint="eastAsia"/>
                                </w:rPr>
                                <w:instrText>，丙酮溶解模板，依次异丙醇洗、水洗</w:instrText>
                              </w:r>
                              <w:r w:rsidRPr="000C6782">
                                <w:rPr>
                                  <w:rFonts w:hint="eastAsia"/>
                                </w:rPr>
                                <w:instrText>\n3D PDMS</w:instrText>
                              </w:r>
                              <w:r w:rsidRPr="000C6782">
                                <w:rPr>
                                  <w:rFonts w:hint="eastAsia"/>
                                </w:rPr>
                                <w:instrText>聚二甲基硅氧烷泡沫</w:instrText>
                              </w:r>
                              <w:r w:rsidRPr="000C6782">
                                <w:rPr>
                                  <w:rFonts w:hint="eastAsia"/>
                                </w:rPr>
                                <w:instrText>\n</w:instrText>
                              </w:r>
                              <w:r w:rsidRPr="000C6782">
                                <w:rPr>
                                  <w:rFonts w:hint="eastAsia"/>
                                </w:rPr>
                                <w:instrText>水油分离</w:instrText>
                              </w:r>
                              <w:r w:rsidRPr="000C6782">
                                <w:rPr>
                                  <w:rFonts w:hint="eastAsia"/>
                                </w:rPr>
                                <w:instrText>","page":"494-501","publisher":"Elsev</w:instrText>
                              </w:r>
                              <w:r w:rsidRPr="000C6782">
                                <w:instrText>ier","title":"Bio-inspired hollow PDMS sponge for enhanced oil–water separation","type":"article-journal","volume":"365"},"uris":["http://www.mendeley.com/documents/?uuid=c42e5b1a-68ae-4c71-9948-78aea8685c31"]}],"mendeley":{"formattedCitation":"&lt;sup&gt;140&lt;/sup&gt;","plainTextFormattedCitation":"140","previouslyFormattedCitation":"&lt;sup&gt;140&lt;/sup&gt;"},"properties":{"noteIndex":0},"schema":"https://github.com/citation-style-language/schema/raw/master/csl-citation.json"}</w:instrText>
                              </w:r>
                              <w:r w:rsidRPr="000C6782">
                                <w:fldChar w:fldCharType="separate"/>
                              </w:r>
                              <w:r w:rsidRPr="000C6782">
                                <w:rPr>
                                  <w:noProof/>
                                </w:rPr>
                                <w:t>140</w:t>
                              </w:r>
                              <w:r w:rsidRPr="000C6782">
                                <w:fldChar w:fldCharType="end"/>
                              </w:r>
                              <w:r w:rsidRPr="000C6782">
                                <w:t xml:space="preserve">. Copyright 2018 Elsevier B.V. (g) 3D printed menisci in a knee model. Adapted with permission from Ref. </w:t>
                              </w:r>
                              <w:r w:rsidRPr="000C6782">
                                <w:fldChar w:fldCharType="begin" w:fldLock="1"/>
                              </w:r>
                              <w:r w:rsidRPr="000C6782">
                                <w:instrText>ADDIN CSL_CITATION {"citationItems":[{"id":"ITEM-1","itemData":{"DOI":"10.1021/acsbiomaterials.7b00094","ISSN":"23739878","abstract":"This article demonstrates a two-step method to 3D print double network hydrogels at room temperature with a low-cost ($300) 3D printer. A first network precursor solution was made 3D printable via extrusion from a nozzle by adding a layered silicate to make it shear-thinning. After printing and UV-curing, objects were soaked in a second network precursor solution and UV-cured again to create interpenetrating networks of poly(2-acrylamido-2-methylpropanesulfonate) and polyacrylamide. By varying the ratio of polyacrylamide to cross-linker, the trade-off between stiffness and maximum elongation of the gel can be tuned to yield a compression strength and elastic modulus of 61.9 and 0.44 MPa, respectively, values that are greater than those reported for bovine cartilage. The maximum compressive (93.5 MPa) and tensile (1.4 MPa) strengths of the gel are twice that of previous 3D printed gels, and the gel does not deform after it is soaked in water. By 3D printing a synthetic meniscus from an X-ray computed tomography image of an anatomical model, we demonstrate the potential to customize hydrogel implants based on 3D images of a patient’s anatomy.","author":[{"dropping-particle":"","family":"Yang","given":"Feichen","non-dropping-particle":"","parse-names":false,"suffix":""},{"dropping-particle":"","family":"Tadepalli","given":"Vaibhav","non-dropping-particle":"","parse-names":false,"suffix":""},{"dropping-particle":"","family":"Wiley","given":"Benjamin J.","non-dropping-particle":"","parse-names":false,"suffix":""}],"container-title":"ACS Biomaterials Science and Engineering","id":"ITEM-1","issue":"5","issued":{"date-parts":[["2017"]]},"page":"863-869","publisher":"American Chemical Society","title":"3D Printing of a Double Network Hydrogel with a Compression Strength and Elastic Modulus Greater than those of Cartilage","type":"article-journal","volume":"3"},"uris":["http://www.mendeley.com/documents/?uuid=044ff0e6-6f8c-3bfd-b6ab-0288874c1865"]}],"mendeley":{"formattedCitation":"&lt;sup&gt;152&lt;/sup&gt;","plainTextFormattedCitation":"152","previouslyFormattedCitation":"&lt;sup&gt;152&lt;/sup&gt;"},"properties":{"noteIndex":0},"schema":"https://github.com/citation-style-language/schema/raw/master/csl-citation.json"}</w:instrText>
                              </w:r>
                              <w:r w:rsidRPr="000C6782">
                                <w:fldChar w:fldCharType="separate"/>
                              </w:r>
                              <w:r w:rsidRPr="000C6782">
                                <w:rPr>
                                  <w:noProof/>
                                </w:rPr>
                                <w:t>152</w:t>
                              </w:r>
                              <w:r w:rsidRPr="000C6782">
                                <w:fldChar w:fldCharType="end"/>
                              </w:r>
                              <w:r w:rsidRPr="000C6782">
                                <w:t xml:space="preserve">. Copyright 2017 American Chemical Society. (h) 3D printed kidney structure composed of heterogeneous tissue parts. Reproduced </w:t>
                              </w:r>
                              <w:r>
                                <w:rPr>
                                  <w:color w:val="FF0000"/>
                                </w:rPr>
                                <w:t xml:space="preserve">with permission </w:t>
                              </w:r>
                              <w:r w:rsidRPr="000C6782">
                                <w:t xml:space="preserve">from Ref. </w:t>
                              </w:r>
                              <w:bookmarkStart w:id="30" w:name="_Hlk37973916"/>
                              <w:r w:rsidRPr="00107ADC">
                                <w:fldChar w:fldCharType="begin" w:fldLock="1"/>
                              </w:r>
                              <w:r w:rsidRPr="00107ADC">
                                <w:instrText>ADDIN CSL_CITATION {"citationItems":[{"id":"ITEM-1","itemData":{"DOI":"10.1038/srep21685","ISSN":"20452322","abstract":"Recently, much attention has focused on replacement or/and enhancement of biological tissues via the use of cell-laden hydrogel scaffolds with an architecture that mimics the tissue matrix, and with the desired three-dimensional (3D) external geometry. However, mimicking the heterogeneous tissues that most organs and tissues are formed of is challenging. Although multiple-head 3D printing systems have been proposed for fabricating heterogeneous cell-laden hydrogel scaffolds, to date only the simple exterior form has been realized. Here we describe a computer-Aided design and manufacturing (CAD/CAM) system for this application. We aim to develop an algorithm to enable easy, intuitive design and fabrication of a heterogeneous cell-laden hydrogel scaffolds with a free-form 3D geometry. The printing paths of the scaffold are automatically generated from the 3D CAD model, and the scaffold is then printed by dispensing four materials; i.e., a frame, two kinds of cell-laden hydrogel and a support. We demonstrated printing of heterogeneous tissue models formed of hydrogel scaffolds using this approach, including the outer ear, kidney and tooth tissue. These results indicate that this approach is particularly promising for tissue engineering and 3D printing applications to regenerate heterogeneous organs and tissues with tailored geometries to treat specific defects or injuries.","author":[{"dropping-particle":"","family":"Jung","given":"Jin Woo","non-dropping-particle":"","parse-names":false,"suffix":""},{"dropping-particle":"","family":"Lee","given":"Jung Seob","non-dropping-particle":"","parse-names":false,"suffix":""},{"dropping-particle":"","family":"Cho","given":"Dong Woo","non-dropping-particle":"","parse-names":false,"suffix":""}],"container-title":"Scientific Reports","id":"ITEM-1","issue":"1","issued":{"date-parts":[["2016"]]},"page":"21685","publisher":"Nature Publishing Group","title":"Computer-Aided multiple-head 3D printing system for printing of heterogeneous organ/tissue constructs","type":"article-journal","volume":"6"},"uris":["http://www.mendeley.com/documents/?uuid=16e96fe8-982e-3f39-953b-3b347d771654"]}],"mendeley":{"formattedCitation":"&lt;sup&gt;155&lt;/sup&gt;","plainTextFormattedCitation":"155","previouslyFormattedCitation":"&lt;sup&gt;362&lt;/sup&gt;"},"properties":{"noteIndex":0},"schema":"https://github.com/citation-style-language/schema/raw/master/csl-citation.json"}</w:instrText>
                              </w:r>
                              <w:r w:rsidRPr="00107ADC">
                                <w:fldChar w:fldCharType="separate"/>
                              </w:r>
                              <w:bookmarkEnd w:id="30"/>
                              <w:r w:rsidRPr="00107ADC">
                                <w:rPr>
                                  <w:noProof/>
                                </w:rPr>
                                <w:t>155</w:t>
                              </w:r>
                              <w:r w:rsidRPr="00107ADC">
                                <w:fldChar w:fldCharType="end"/>
                              </w:r>
                              <w:r w:rsidRPr="000C6782">
                                <w:t xml:space="preserve">. </w:t>
                              </w:r>
                              <w:r w:rsidRPr="0034156B">
                                <w:rPr>
                                  <w:color w:val="FF0000"/>
                                </w:rPr>
                                <w:t>Copyright 20</w:t>
                              </w:r>
                              <w:r>
                                <w:rPr>
                                  <w:color w:val="FF0000"/>
                                </w:rPr>
                                <w:t>16</w:t>
                              </w:r>
                              <w:r w:rsidRPr="000C6782">
                                <w:t xml:space="preserve"> Springer Nature. (</w:t>
                              </w:r>
                              <w:proofErr w:type="spellStart"/>
                              <w:r w:rsidRPr="000C6782">
                                <w:t>i</w:t>
                              </w:r>
                              <w:proofErr w:type="spellEnd"/>
                              <w:r w:rsidRPr="000C6782">
                                <w:t xml:space="preserve">) 3D printed foam and concrete for construction. Adapted with permission from Ref. </w:t>
                              </w:r>
                              <w:r w:rsidRPr="000C6782">
                                <w:fldChar w:fldCharType="begin" w:fldLock="1"/>
                              </w:r>
                              <w:r w:rsidRPr="000C6782">
                                <w:instrText>ADDIN CSL_CITATION {"citationItems":[{"id":"ITEM-1","itemData":{"DOI":"10.1016/j.addma.2019.04.002","ISSN":"22148604","abstract":"The objective of this paper is to present a new advanced Additive Manufacturing (AM)process for the construction of concrete structures: Batiprint3dTM. The proposed advanced technology consists of creating a complex wall of 3D-printed materials using a mobile and polyarticulated robot: two polymer-foam printed walls are used to encase a subsequent third wall made of concrete. Once the walls were in place, the foam is maintained to provide both an internal and external insulation to the house without requiring thermal bridges. This technique of the complex wall with 3D-printed composite foam/concrete material is similar to the use of expansive-foam formwork (FW)filled by concrete or Insulated Concrete Forms (ICF)but in that case printed directly on site. By using 3D printing for the foam and extrusion of the concrete with the same robotic system, the technique creates jointly both the structure and thermal elements of the building. In the first part of this paper the composite foam/concrete 3D printing method and optimized process parameters are présented. Polyurethane (PU)foam has weak mechanical properties and the filling of the internal void with concrete can yield in high deformations and even failure of the FW, it is therefore necessary to control this phenomenon. For that, an experimental study has been conducted to determine a filling procedure capable of minimizing the deformations. The results show that spacers between the two foam walls can allow for wall heights of poured concrete up to 50 cm. The problems solved, it was decided to experiment in full scale this new walls 3D printing method with the construction of YhnovaTM, a real 95m² social housing. This technology Batiprint3dTM have been used, it is possible now to propose a synthesis of the impacts of this new advanced technology for construction.","author":[{"dropping-particle":"","family":"Furet","given":"Benoit","non-dropping-particle":"","parse-names":false,"suffix":""},{"dropping-particle":"","family":"Poullain","given":"Philippe","non-dropping-particle":"","parse-names":false,"suffix":""},{"dropping-particle":"","family":"Garnier","given":"Sébastien","non-dropping-particle":"","parse-names":false,"suffix":""}],"container-title":"Additive Manufacturing","id":"ITEM-1","issued":{"date-parts":[["2019"]]},"page":"58-64","publisher":"Elsevier B.V.","title":"3D printing for construction based on a complex wall of polymer-foam and concrete","type":"article-journal","volume":"28"},"uris":["http://www.mendeley.com/documents/?uuid=e3700b20-43ec-3825-a647-9abd3fead738"]}],"mendeley":{"formattedCitation":"&lt;sup&gt;150&lt;/sup&gt;","plainTextFormattedCitation":"150","previouslyFormattedCitation":"&lt;sup&gt;150&lt;/sup&gt;"},"properties":{"noteIndex":0},"schema":"https://github.com/citation-style-language/schema/raw/master/csl-citation.json"}</w:instrText>
                              </w:r>
                              <w:r w:rsidRPr="000C6782">
                                <w:fldChar w:fldCharType="separate"/>
                              </w:r>
                              <w:r w:rsidRPr="000C6782">
                                <w:rPr>
                                  <w:noProof/>
                                </w:rPr>
                                <w:t>150</w:t>
                              </w:r>
                              <w:r w:rsidRPr="000C6782">
                                <w:fldChar w:fldCharType="end"/>
                              </w:r>
                              <w:r w:rsidRPr="000C6782">
                                <w:t xml:space="preserve">. </w:t>
                              </w:r>
                              <w:r w:rsidRPr="006F2A2C">
                                <w:t>Copyright 2019 Elsevier B.V.</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70DEF4F" id="组合 15" o:spid="_x0000_s1033" style="width:245.5pt;height:358.75pt;mso-position-horizontal-relative:char;mso-position-vertical-relative:line" coordsize="31178,4556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">
                <v:shape id="图片 20" o:spid="_x0000_s1034" type="#_x0000_t75" style="position:absolute;left:451;width:29882;height:25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">
                  <v:imagedata r:id="rId19" o:title=""/>
                </v:shape>
                <v:shape id="文本框 14" o:spid="_x0000_s1035" type="#_x0000_t202" style="position:absolute;top:26289;width:31178;height:19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E240385" w14:textId="3E86455D" w:rsidR="005573B9" w:rsidRPr="006F2A2C" w:rsidRDefault="005573B9" w:rsidP="002D7186">
                        <w:pPr>
                          <w:pStyle w:val="RSCI04CaptiontoFigureSchemeChart"/>
                          <w:rPr>
                            <w:rFonts w:cs="Times New Roman"/>
                            <w:w w:val="108"/>
                            <w:sz w:val="18"/>
                          </w:rPr>
                        </w:pPr>
                        <w:bookmarkStart w:id="33" w:name="_Ref41068527"/>
                        <w:r>
                          <w:t xml:space="preserve">Fig. </w:t>
                        </w:r>
                        <w:fldSimple w:instr=" SEQ Fig. \* ARABIC ">
                          <w:r>
                            <w:rPr>
                              <w:noProof/>
                            </w:rPr>
                            <w:t>3</w:t>
                          </w:r>
                        </w:fldSimple>
                        <w:bookmarkEnd w:id="33"/>
                        <w:r>
                          <w:t xml:space="preserve">  </w:t>
                        </w:r>
                        <w:r w:rsidRPr="00456489">
                          <w:t xml:space="preserve">Examples of objects fabricated by functional printing technology. (a) Extrusion printed electronics pattern. Reproduced </w:t>
                        </w:r>
                        <w:r>
                          <w:rPr>
                            <w:color w:val="FF0000"/>
                          </w:rPr>
                          <w:t xml:space="preserve">with permission </w:t>
                        </w:r>
                        <w:r w:rsidRPr="00456489">
                          <w:t>from</w:t>
                        </w:r>
                        <w:r w:rsidRPr="000C6782">
                          <w:t xml:space="preserve"> Ref. </w:t>
                        </w:r>
                        <w:r w:rsidRPr="000C6782">
                          <w:fldChar w:fldCharType="begin" w:fldLock="1"/>
                        </w:r>
                        <w:r w:rsidRPr="000C6782">
                          <w:instrText>ADDIN CSL_CITATION {"citationItems":[{"id":"ITEM-1","itemData":{"DOI":"10.1038/srep04588","ISSN":"20452322","abstract":"Printed electronics is becoming increasingly important in a variety of newly emerging areas. However, restricted to the rather limited conductive inks and available printing strategies, the current electronics manufacture is usually confined to industry level. Here, we show a highly cost-effective and entirely automatic printing way towards personal electronics making, through introducing a tapping-mode composite fluid delivery system. Fundamental mechanisms regarding the reliable printing, transfer and adhesion of the liquid metal inks on the substrate were disclosed through systematic theoretical interpretation and experimental measurements. With this liquid metal printer, a series of representative electronic patterns spanning from single wires to desired complex configurations such as integrated circuit (IC), printed-circuits-on-board (PCB), electronic paintings, or more do-it-yourself (DIY) devices, were demonstrated to be printed out with high precision in a moment. And the total machine cost already reached personally affordable price. This is hard to achieve by a conventional PCB technology which generally takes long time and is material, water and energy consuming, while the existing printed electronics is still far away from the real direct printing goal. The present work opens the way for large scale personal electronics manufacture and is expected to generate important value for the coming society.","author":[{"dropping-particle":"","family":"Zheng","given":"Yi","non-dropping-particle":"","parse-names":false,"suffix":""},{"dropping-particle":"","family":"He","given":"Zhi Zhu","non-dropping-particle":"","parse-names":false,"suffix":""},{"dropping-particle":"","family":"Yang","given":"Jun","non-dropping-particle":"","parse-names":false,"suffix":""},{"dropping-particle":"","family":"Liu","given":"Jing","non-dropping-particle":"","parse-names":false,"suffix":""}],"container-title":"Scientific Reports","id":"ITEM-1","issue":"1","issued":{"date-parts":[["2014"]]},"page":"4588","publisher":"Nature Publishing Group","title":"Personal electronics printing via tapping mode composite liquid metal ink delivery and adhesion mechanism","type":"article-journal","volume":"4"},"uris":["http://www.mendeley.com/documents/?uuid=48e36f87-ca7e-359f-abd9-dbac0e9cb177"]}],"mendeley":{"formattedCitation":"&lt;sup&gt;135&lt;/sup&gt;","plainTextFormattedCitation":"135","previouslyFormattedCitation":"&lt;sup&gt;135&lt;/sup&gt;"},"properties":{"noteIndex":0},"schema":"https://github.com/citation-style-language/schema/raw/master/csl-citation.json"}</w:instrText>
                        </w:r>
                        <w:r w:rsidRPr="000C6782">
                          <w:fldChar w:fldCharType="separate"/>
                        </w:r>
                        <w:r w:rsidRPr="000C6782">
                          <w:rPr>
                            <w:noProof/>
                          </w:rPr>
                          <w:t>135</w:t>
                        </w:r>
                        <w:r w:rsidRPr="000C6782">
                          <w:fldChar w:fldCharType="end"/>
                        </w:r>
                        <w:r w:rsidRPr="000C6782">
                          <w:t xml:space="preserve">. </w:t>
                        </w:r>
                        <w:r>
                          <w:rPr>
                            <w:color w:val="FF0000"/>
                          </w:rPr>
                          <w:t xml:space="preserve">Copyright 2014  </w:t>
                        </w:r>
                        <w:r w:rsidRPr="000C6782">
                          <w:t>Springer Nature. (b) S</w:t>
                        </w:r>
                        <w:r w:rsidRPr="000C6782">
                          <w:rPr>
                            <w:rFonts w:hint="eastAsia"/>
                          </w:rPr>
                          <w:t>creen print</w:t>
                        </w:r>
                        <w:r w:rsidRPr="000C6782">
                          <w:t>ed</w:t>
                        </w:r>
                        <w:r w:rsidRPr="000C6782">
                          <w:rPr>
                            <w:rFonts w:hint="eastAsia"/>
                          </w:rPr>
                          <w:t xml:space="preserve"> </w:t>
                        </w:r>
                        <w:r w:rsidRPr="000C6782">
                          <w:t>microsupercapacitor</w:t>
                        </w:r>
                        <w:r w:rsidRPr="000C6782">
                          <w:rPr>
                            <w:rFonts w:hint="eastAsia"/>
                          </w:rPr>
                          <w:t>.</w:t>
                        </w:r>
                        <w:r w:rsidRPr="000C6782">
                          <w:t xml:space="preserve"> Reproduced with permission from Ref. </w:t>
                        </w:r>
                        <w:r w:rsidRPr="000C6782">
                          <w:fldChar w:fldCharType="begin" w:fldLock="1"/>
                        </w:r>
                        <w:r w:rsidRPr="000C6782">
                          <w:instrText>ADDIN CSL_CITATION {"citationItems":[{"id":"ITEM-1","itemData":{"DOI":"10.1002/aenm.201901839","ISSN":"1614-6832","abstract":"Printing is regarded as a revolutionary and feasible technique to guide the fabrication of versatile functional systems with designed architectures. 2D MXenes are nowadays attractive in printed energy storage devices. However, owing to the van der Waals interaction between the MXene layers, the restacking issues within the printed electrodes can significantly impede the ion/electrolyte transport and hence handicap the electrochemical performances. Herein, a melamine formaldehyde templating method is demonstrated to develop crumpled nitrogen-doped MXene (MXene-N) nanosheets. The nitrogen doping boosts the electrochemical performances of MXene via enhanced conductivity and redox activity. Accordingly, two types of MXene-N inks are prepared throughout the optimization of the ink viscosity to fit the 2D screen printing and 3D extrusion printing, respectively. As a result, the screen printed MXene-N microsupercapacitor delivers an areal capacitance of 70.1 mF cm−2 and outstanding mechanical robustness. Furthermore, the 3D-printed MXene-N based supercapacitor manifests an areal capacitance of 8.2 F cm−2 for a three-layered electrode and readily stores a high areal energy density of 0.42 mWh cm−2. The approach to harnessing such versatile MXene-N inks offers distinctive insights into the printed energy storage systems with high areal energy density and large scalability.","author":[{"dropping-particle":"","family":"Yu","given":"Lianghao","non-dropping-particle":"","parse-names":false,"suffix":""},{"dropping-particle":"","family":"Fan","given":"Zhaodi","non-dropping-particle":"","parse-names":false,"suffix":""},{"dropping-particle":"","family":"Shao","given":"Yuanlong","non-dropping-particle":"","parse-names":false,"suffix":""},{"dropping-particle":"","family":"Tian","given":"Zhengnan","non-dropping-particle":"","parse-names":false,"suffix":""},{"dropping-particle":"","family":"Sun","given":"Jingyu","non-dropping-particle":"","parse-names":false,"suffix":""},{"dropping-particle":"","family":"Liu","given":"Zhongfan","non-dropping-particle":"","parse-names":false,"suffix":""}],"container-title":"Advanced Energy Materials","id":"ITEM-1","issu</w:instrText>
                        </w:r>
                        <w:r w:rsidRPr="000C6782">
                          <w:rPr>
                            <w:rFonts w:hint="eastAsia"/>
                          </w:rPr>
                          <w:instrText>e":"34","issued":{"date-parts":[["2019"]]},"page":"1901839","publisher":"Wiley-VCH Verlag","title":"Versatile N</w:instrText>
                        </w:r>
                        <w:r w:rsidRPr="000C6782">
                          <w:rPr>
                            <w:rFonts w:hint="eastAsia"/>
                          </w:rPr>
                          <w:instrText>‐</w:instrText>
                        </w:r>
                        <w:r w:rsidRPr="000C6782">
                          <w:rPr>
                            <w:rFonts w:hint="eastAsia"/>
                          </w:rPr>
                          <w:instrText>Doped MXene Ink for Printed Electrochemical Energy Storage Application","type":"article-journal","volume":"9"},"uris":["http://www.mendeley.com</w:instrText>
                        </w:r>
                        <w:r w:rsidRPr="000C6782">
                          <w:instrText>/documents/?uuid=a6c5b474-d8f4-3cd0-a150-0c6c9886b910"]}],"mendeley":{"formattedCitation":"&lt;sup&gt;154&lt;/sup&gt;","plainTextFormattedCitation":"154","previouslyFormattedCitation":"&lt;sup&gt;154&lt;/sup&gt;"},"properties":{"noteIndex":0},"schema":"https://github.com/citation-style-language/schema/raw/master/csl-citation.json"}</w:instrText>
                        </w:r>
                        <w:r w:rsidRPr="000C6782">
                          <w:fldChar w:fldCharType="separate"/>
                        </w:r>
                        <w:r w:rsidRPr="000C6782">
                          <w:rPr>
                            <w:noProof/>
                          </w:rPr>
                          <w:t>154</w:t>
                        </w:r>
                        <w:r w:rsidRPr="000C6782">
                          <w:fldChar w:fldCharType="end"/>
                        </w:r>
                        <w:r w:rsidRPr="000C6782">
                          <w:t xml:space="preserve">. Copyright </w:t>
                        </w:r>
                        <w:r w:rsidRPr="000C6782">
                          <w:rPr>
                            <w:rFonts w:hint="eastAsia"/>
                          </w:rPr>
                          <w:t>2019 WILEY</w:t>
                        </w:r>
                        <w:r w:rsidRPr="000C6782">
                          <w:rPr>
                            <w:rFonts w:hint="eastAsia"/>
                          </w:rPr>
                          <w:t>‐</w:t>
                        </w:r>
                        <w:r w:rsidRPr="000C6782">
                          <w:rPr>
                            <w:rFonts w:hint="eastAsia"/>
                          </w:rPr>
                          <w:t>VCH</w:t>
                        </w:r>
                        <w:r w:rsidRPr="000C6782">
                          <w:t xml:space="preserve">. </w:t>
                        </w:r>
                        <w:r w:rsidRPr="000C6782">
                          <w:rPr>
                            <w:rFonts w:hint="eastAsia"/>
                          </w:rPr>
                          <w:t>(</w:t>
                        </w:r>
                        <w:r w:rsidRPr="000C6782">
                          <w:t xml:space="preserve">c) Inkjet printed respiration rate sensor. Adapted </w:t>
                        </w:r>
                        <w:r>
                          <w:rPr>
                            <w:color w:val="FF0000"/>
                          </w:rPr>
                          <w:t xml:space="preserve">with permission </w:t>
                        </w:r>
                        <w:r w:rsidRPr="000C6782">
                          <w:t xml:space="preserve">from Ref. </w:t>
                        </w:r>
                        <w:r w:rsidRPr="000C6782">
                          <w:fldChar w:fldCharType="begin" w:fldLock="1"/>
                        </w:r>
                        <w:r w:rsidRPr="000C6782">
                          <w:instrText>ADDIN CSL_CITATION {"citationItems":[{"id":"ITEM-1","itemData":{"DOI":"10.3390/app10020480","ISSN":"2076-3417","abstract":"Respiratory rate (RR) is a vital sign with continuous, convenient, and accurate measurement which is difficult and still under investigation. The present study investigates and evaluates a stretchable and wearable inkjet-printed strain gauge sensor (IJP) to estimate the RR continuously by detecting the respiratory volume change in the chest area. As the volume change could cause different strain changes at different body postures, this study aims to investigate the accuracy of the IJP RR sensor at selected postures. The evaluation was performed twice on 15 healthy male subjects (mean ± SD of age: 24 ± 1.22 years). The RR was simultaneously measured in breaths per minute (BPM) by the IJP RR sensor and a reference RR sensor (e-Health nasal thermal sensor) at each of the five body postures namely standing, sitting at 90°, Flower’s position at 45°, supine, and right lateral recumbent. There was no significant difference in measured RR between IJP and reference sensors, between two trials, or between different body postures (all p &gt; 0.05). Body posture did not have any significant effect on the difference of RR measurements between IJP and the reference sensors (difference &lt;0.01 BPM for each measurement in both trials). The IJP sensor could accurately measure the RR at different body postures, which makes it a promising, simple, and user-friendly option for clinical and daily uses.","author":[{"dropping-particle":"","family":"Al-Halhouli","given":"Ala’aldeen","non-dropping-particle":"","parse-names":false,"suffix":""},{"dropping-particle":"","family":"Al-Ghussain","given":"Loiy","non-dropping-particle":"","parse-names":false,"suffix":""},{"dropping-particle":"","family":"Bouri","given":"Saleem","non-dropping-particle":"El","parse-names":false,"suffix":""},{"dropping-particle":"","family":"Habash","given":"Fuad","non-dropping-particle":"","parse-names":false,"suffix":""},{"dropping-particle":"","family":"Liu","given":"Haipeng","non-dropping-particle":"","parse-names":false,"suffix":""},{"dropping-particle":"","family":"Zheng","given":"Dingchang","non-dropping-particle":"","parse-names":false,"suffix":""}],"container-title":"Applied Sciences","id":"ITEM-1","issue":"2","issued":{"date-parts":[["2020"]]},"page":"480","publisher":"MDPI AG","title":"Clinical Evaluation of Stretchable and Wearable Inkjet-Printed Strain Gauge Sensor for Respiratory Rate Monitoring at Different Body Postures","type":"article-journal","volume":"10"},"uris":["http://www.mendeley.com/documents/?uuid=38aef430-a93f-34b0-b26f-ea79c828c243"]}],"mendeley":{"formattedCitation":"&lt;sup&gt;132&lt;/sup&gt;","plainTextFormattedCitation":"132","previouslyFormattedCitation":"&lt;sup&gt;132&lt;/sup&gt;"},"properties":{"noteIndex":0},"schema":"https://github.com/citation-style-language/schema/raw/master/csl-citation.json"}</w:instrText>
                        </w:r>
                        <w:r w:rsidRPr="000C6782">
                          <w:fldChar w:fldCharType="separate"/>
                        </w:r>
                        <w:r w:rsidRPr="000C6782">
                          <w:rPr>
                            <w:noProof/>
                          </w:rPr>
                          <w:t>132</w:t>
                        </w:r>
                        <w:r w:rsidRPr="000C6782">
                          <w:fldChar w:fldCharType="end"/>
                        </w:r>
                        <w:r w:rsidRPr="000C6782">
                          <w:t xml:space="preserve">. </w:t>
                        </w:r>
                        <w:r w:rsidRPr="0034156B">
                          <w:rPr>
                            <w:color w:val="FF0000"/>
                          </w:rPr>
                          <w:t xml:space="preserve">Copyright 2020 </w:t>
                        </w:r>
                        <w:r w:rsidRPr="000C6782">
                          <w:t xml:space="preserve">MDPI. (d) Ti-6Al-4V seat buckle produced using direct metal laser sintering technology. Reproduced with permission from Ref. </w:t>
                        </w:r>
                        <w:bookmarkStart w:id="34" w:name="_Hlk37973705"/>
                        <w:r w:rsidRPr="00107ADC">
                          <w:fldChar w:fldCharType="begin" w:fldLock="1"/>
                        </w:r>
                        <w:r w:rsidRPr="00107ADC">
                          <w:instrText>ADDIN CSL_CITATION {"citationItems":[{"id":"ITEM-1","itemData":{"DOI":"10.1016/B978-0-12-800054-0.00024-1","ISBN":"9780128009109","abstract":"The major reason that there is not more widespread use of titanium alloys is their high cost. Powder metallurgy (PM) represents one cost-effective approach to fabrication of titanium components. In this chapter, one powder metallurgy technique, additive manufacturing (AM) is discussed with the emphasis on the \"work horse\" titanium alloy Ti-6Al-4V. The various approaches to AM are presented and discussed, followed by some examples of components produced by AM. The microstructures and mechanical properties of Ti-6Al-4V produced by AM are listed and shown to compare very well with cast and wrought product. Finally, the economic advantages to be gained using the AM technique compared to conventionally processed material are presented.","author":[{"dropping-particle":"","family":"Dutta","given":"B.","non-dropping-particle":"","parse-names":false,"suffix":""},{"dropping-particle":"","family":"Sam Froes","given":"Francis H.","non-dropping-particle":"","parse-names":false,"suffix":""}],"container-title":"Titanium Powder Metallurgy: Science, Technology and Applications","id":"ITEM-1","issued":{"date-parts":[["2015","2","6"]]},"page":"447-468","publisher":"Elsevier Inc.","title":"The additive manufacturing (AM) of titanium alloys","type":"chapter"},"uris":["http://www.mendeley.com/documents/?uuid=2fdd488d-5fdb-3173-bc92-0cf4955c320d"]}],"mendeley":{"formattedCitation":"&lt;sup&gt;156&lt;/sup&gt;","plainTextFormattedCitation":"156","previouslyFormattedCitation":"&lt;sup&gt;361&lt;/sup&gt;"},"properties":{"noteIndex":0},"schema":"https://github.com/citation-style-language/schema/raw/master/csl-citation.json"}</w:instrText>
                        </w:r>
                        <w:r w:rsidRPr="00107ADC">
                          <w:fldChar w:fldCharType="separate"/>
                        </w:r>
                        <w:bookmarkEnd w:id="34"/>
                        <w:r w:rsidRPr="00107ADC">
                          <w:rPr>
                            <w:noProof/>
                          </w:rPr>
                          <w:t>156</w:t>
                        </w:r>
                        <w:r w:rsidRPr="00107ADC">
                          <w:fldChar w:fldCharType="end"/>
                        </w:r>
                        <w:r w:rsidRPr="00107ADC">
                          <w:t>.</w:t>
                        </w:r>
                        <w:r w:rsidRPr="000C6782">
                          <w:t xml:space="preserve"> Copyright 2015 Elsevier Inc. (e) P</w:t>
                        </w:r>
                        <w:r w:rsidRPr="000C6782">
                          <w:rPr>
                            <w:rFonts w:hint="eastAsia"/>
                          </w:rPr>
                          <w:t xml:space="preserve">olymer-derived ceramic parts fabricated </w:t>
                        </w:r>
                        <w:r w:rsidRPr="000C6782">
                          <w:rPr>
                            <w:rFonts w:hint="eastAsia"/>
                            <w:i/>
                            <w:iCs/>
                          </w:rPr>
                          <w:t>via</w:t>
                        </w:r>
                        <w:r w:rsidRPr="000C6782">
                          <w:rPr>
                            <w:rFonts w:hint="eastAsia"/>
                          </w:rPr>
                          <w:t xml:space="preserve"> 3D printing.</w:t>
                        </w:r>
                        <w:r w:rsidRPr="000C6782">
                          <w:t xml:space="preserve"> </w:t>
                        </w:r>
                        <w:bookmarkStart w:id="35" w:name="_Hlk46469679"/>
                        <w:r w:rsidRPr="000C6782">
                          <w:t xml:space="preserve">Reproduced with permission from Ref. </w:t>
                        </w:r>
                        <w:r w:rsidRPr="000C6782">
                          <w:fldChar w:fldCharType="begin" w:fldLock="1"/>
                        </w:r>
                        <w:r w:rsidRPr="000C6782">
                          <w:instrText>ADDIN CSL_CITATION {"citationItems":[{"id":"ITEM-1","itemData":{"DOI":"10.1002/adem.201800593","ISSN":"14381656","abstract":"Due to complicated manufacturing methods and lack of machinability, the use of engineering ceramics is limited by the manufacturing processes used to fabricate parts with intricate geometries. The 3D printing of polymers that can be pyrolyzed into functional ceramics has recently been used to significantly expand the range of geometries that can be manufactured, but large shrinkage during pyrolysis has the potential to lead to cracking. In this work, a method to additively manufacture particle-reinforced ceramic matrix composites is described. Specifically, stereolithography is used to crosslink a resin comprised of acrylate and vinyl-functionalized siloxane oligomers with dispersed SiC whiskers. After crosslinking, the part is pyrolyzed to amorphous SiOC while the SiC whiskers remain unaffected. Composite ceramics shrink 37% while unreinforced parts shrink 42%; this significant reduction in shrinkage improves part stability. Importantly, these ceramic matrix composites contain no visible porosity nor cracking on the microstructural level. With the introduction of SiC, hardness increases from 10.8 to 12.1 GPa and density decreases from 2.99 to 2.86 g cm−3. Finally, printed ceramic porous structures, gears, and components for turbine blades are demonstrated. Applying stereolithographic techniques to ceramic matrix composites, this work may improve processing and properties of ceramics for applications that require complex geometries.","author":[{"dropping-particle":"","family":"Brinckmann","given":"Stephan A.","non-dropping-particle":"","parse-names":false,"suffix":""},{"dropping-particle":"","family":"Patra","given":"Niranjan","non-dropping-particle":"","parse-names":false,"suffix":""},{"dropping-particle":"","family":"Yao","given":"Jia","non-dropping-particle":"","parse-names":false,"suffix":""},{"dropping-particle":"","family":"Ware","given":"Taylor H.","non-dropping-particle":"","parse-names":false,"suffix":""},{"dropping-particle":"","family":"Frick","given":"Carl P.","non-dropping-particle":"","parse-names":false,"suffix":""},{"dropping-particle":"","family":"Fertig","given":"Ray S.","non-dropping-particle":"","parse-names":false,"suffix":""}],"container-title":"Advanced Engineering Materials","id":"ITEM-1","issue":"11","issued":{"date-parts":[["2018"]]},"page":"1800593","publisher":"Wiley-VCH Verlag","title":"Stereolithography of SiOC Polymer-Derived Ceramics Filled with SiC Micronwhiskers","type":"article-journal","volume":"20"},"uris":["http://www.mendeley.com/documents/?uuid=d9ee43c9-49cd-3d6d-93b4-8eb0527ceb3e"]}],"mendeley":{"formattedCitation":"&lt;sup&gt;148&lt;/sup&gt;","plainTextFormattedCitation":"148","previouslyFormattedCitation":"&lt;sup&gt;148&lt;/sup&gt;"},"properties":{"noteIndex":0},"schema":"https://github.com/citation-style-language/schema/raw/master/csl-citation.json"}</w:instrText>
                        </w:r>
                        <w:r w:rsidRPr="000C6782">
                          <w:fldChar w:fldCharType="separate"/>
                        </w:r>
                        <w:r w:rsidRPr="000C6782">
                          <w:rPr>
                            <w:noProof/>
                          </w:rPr>
                          <w:t>148</w:t>
                        </w:r>
                        <w:r w:rsidRPr="000C6782">
                          <w:fldChar w:fldCharType="end"/>
                        </w:r>
                        <w:r w:rsidRPr="000C6782">
                          <w:t>. Copyright 2018 WILEY-VCH.</w:t>
                        </w:r>
                        <w:bookmarkEnd w:id="35"/>
                        <w:r w:rsidRPr="000C6782">
                          <w:t xml:space="preserve"> (f) Polydimethylsiloxane (PDMS) sponge</w:t>
                        </w:r>
                        <w:r w:rsidRPr="000C6782">
                          <w:rPr>
                            <w:rFonts w:hint="eastAsia"/>
                          </w:rPr>
                          <w:t xml:space="preserve"> </w:t>
                        </w:r>
                        <w:r w:rsidRPr="000C6782">
                          <w:t xml:space="preserve">for </w:t>
                        </w:r>
                        <w:r w:rsidRPr="000C6782">
                          <w:rPr>
                            <w:rFonts w:hint="eastAsia"/>
                          </w:rPr>
                          <w:t>3</w:t>
                        </w:r>
                        <w:r w:rsidRPr="000C6782">
                          <w:t>D water</w:t>
                        </w:r>
                        <w:r w:rsidRPr="000C6782">
                          <w:rPr>
                            <w:rFonts w:hint="eastAsia"/>
                          </w:rPr>
                          <w:t>/oil</w:t>
                        </w:r>
                        <w:r w:rsidRPr="000C6782">
                          <w:t xml:space="preserve"> separation by 3D printed template. Reproduced with permission from Ref. </w:t>
                        </w:r>
                        <w:r w:rsidRPr="000C6782">
                          <w:fldChar w:fldCharType="begin" w:fldLock="1"/>
                        </w:r>
                        <w:r w:rsidRPr="000C6782">
                          <w:instrText xml:space="preserve">ADDIN CSL_CITATION {"citationItems":[{"id":"ITEM-1","itemData":{"DOI":"10.1016/j.jhazmat.2018.10.078","ISSN":"18733336","abstract":"Oil spills from disasters such as the sinking of ships and the discharge of oily wastes cause serious environmental problems. Polydimethylsiloxane(PDMS) sponges are valuable tools for isolating spilled oil. Here, we propose new PDMS sponges with bio-inspired design and enhanced absorption capacities. 3D printing was used to produce templates having negative designs, and after being filled with PDMS, the templates were selectively dissolved. Through this, PDMS sponges with well-interconnected and controlled porosities were produced within 10% error. The wettability of sponges with various pore sizes and line widths was investigated. The surfaces were found to be highly hydrophobic, with water contact angles of 100-143°, and oleophilic, with oil contact angles of </w:instrText>
                        </w:r>
                        <w:r w:rsidRPr="000C6782">
                          <w:rPr>
                            <w:rFonts w:ascii="Cambria Math" w:hAnsi="Cambria Math" w:cs="Cambria Math"/>
                          </w:rPr>
                          <w:instrText>∼</w:instrText>
                        </w:r>
                        <w:r w:rsidRPr="000C6782">
                          <w:instrText>0°. The sponge fabricated with line width of 200 μm and pore size of 400 μm showed the highest hydrophobicity and oleophilicity. These parameters were used to produce the surfaces of hollow sponges having bio-inspired design that mimics the water absorption and storage functions of cactus. Repeated oil-water separation testing was conducted, and the absorption capacities were compared with those of non-hollow and conventional sponges. The new design showed absorption capacity up to 3.7 times that of the sponges. The bio-inspired PDMS sponge provides a significant advance in oil–water separation ability.","author":[{"dropping-particle":"","family":"Shin","given":"Jung Hwal","non-dropping-particle":"","parse-names":false,"suffix":""},{"dropping-particle":"","family":"Heo","given":"Jun Ho","non-dropping-particle":"","parse-names":false,"suffix":""},{"dropping-particle":"","family":"Jeon","given":"Seunggyu","non-dropping-particle":"","parse-names":false,"suffix":""},{"dropping-particle":"","family":"Park","given":"Jeong Hun","non-dropping-particle":"","parse-names":false,"suffix":""},{"dropping-particle":"","family":"Kim","given":"Suhyeon","non-dropping-particle":"","parse-names":false,"suffix":""},{"dropping-particle":"","family":"Kang","given":"Hyun Wook","non-dropping-particle":"","parse-names":false,"suffix":""}],"container-title":"Journal of Hazardous Materials","id"</w:instrText>
                        </w:r>
                        <w:r w:rsidRPr="000C6782">
                          <w:rPr>
                            <w:rFonts w:hint="eastAsia"/>
                          </w:rPr>
                          <w:instrText>:"ITEM-1","issued":{"date-parts":[["2019"]]},"note":"</w:instrText>
                        </w:r>
                        <w:r w:rsidRPr="000C6782">
                          <w:rPr>
                            <w:rFonts w:hint="eastAsia"/>
                          </w:rPr>
                          <w:instrText>不加</w:instrText>
                        </w:r>
                        <w:r w:rsidRPr="000C6782">
                          <w:rPr>
                            <w:rFonts w:hint="eastAsia"/>
                          </w:rPr>
                          <w:instrText>\n</w:instrText>
                        </w:r>
                        <w:r w:rsidRPr="000C6782">
                          <w:rPr>
                            <w:rFonts w:hint="eastAsia"/>
                          </w:rPr>
                          <w:instrText>不是气凝胶，无干燥过程</w:instrText>
                        </w:r>
                        <w:r w:rsidRPr="000C6782">
                          <w:rPr>
                            <w:rFonts w:hint="eastAsia"/>
                          </w:rPr>
                          <w:instrText>\n3D</w:instrText>
                        </w:r>
                        <w:r w:rsidRPr="000C6782">
                          <w:rPr>
                            <w:rFonts w:hint="eastAsia"/>
                          </w:rPr>
                          <w:instrText>打印牺牲</w:instrText>
                        </w:r>
                        <w:r w:rsidRPr="000C6782">
                          <w:rPr>
                            <w:rFonts w:hint="eastAsia"/>
                          </w:rPr>
                          <w:instrText>polycaprolactone</w:instrText>
                        </w:r>
                        <w:r w:rsidRPr="000C6782">
                          <w:rPr>
                            <w:rFonts w:hint="eastAsia"/>
                          </w:rPr>
                          <w:instrText>（</w:instrText>
                        </w:r>
                        <w:r w:rsidRPr="000C6782">
                          <w:rPr>
                            <w:rFonts w:hint="eastAsia"/>
                          </w:rPr>
                          <w:instrText>PCL</w:instrText>
                        </w:r>
                        <w:r w:rsidRPr="000C6782">
                          <w:rPr>
                            <w:rFonts w:hint="eastAsia"/>
                          </w:rPr>
                          <w:instrText>）聚己内酯模板，原料</w:instrText>
                        </w:r>
                        <w:r w:rsidRPr="000C6782">
                          <w:rPr>
                            <w:rFonts w:hint="eastAsia"/>
                          </w:rPr>
                          <w:instrText>PDMS prepolymer (Sylgard 184 A) and thermal curing agent (Sylgard 184B)</w:instrText>
                        </w:r>
                        <w:r w:rsidRPr="000C6782">
                          <w:rPr>
                            <w:rFonts w:hint="eastAsia"/>
                          </w:rPr>
                          <w:instrText>，丙酮溶解模板，依次异丙醇洗、水洗</w:instrText>
                        </w:r>
                        <w:r w:rsidRPr="000C6782">
                          <w:rPr>
                            <w:rFonts w:hint="eastAsia"/>
                          </w:rPr>
                          <w:instrText>\n3D PDMS</w:instrText>
                        </w:r>
                        <w:r w:rsidRPr="000C6782">
                          <w:rPr>
                            <w:rFonts w:hint="eastAsia"/>
                          </w:rPr>
                          <w:instrText>聚二甲基硅氧烷泡沫</w:instrText>
                        </w:r>
                        <w:r w:rsidRPr="000C6782">
                          <w:rPr>
                            <w:rFonts w:hint="eastAsia"/>
                          </w:rPr>
                          <w:instrText>\n</w:instrText>
                        </w:r>
                        <w:r w:rsidRPr="000C6782">
                          <w:rPr>
                            <w:rFonts w:hint="eastAsia"/>
                          </w:rPr>
                          <w:instrText>水油分离</w:instrText>
                        </w:r>
                        <w:r w:rsidRPr="000C6782">
                          <w:rPr>
                            <w:rFonts w:hint="eastAsia"/>
                          </w:rPr>
                          <w:instrText>","page":"494-501","publisher":"Elsev</w:instrText>
                        </w:r>
                        <w:r w:rsidRPr="000C6782">
                          <w:instrText>ier","title":"Bio-inspired hollow PDMS sponge for enhanced oil–water separation","type":"article-journal","volume":"365"},"uris":["http://www.mendeley.com/documents/?uuid=c42e5b1a-68ae-4c71-9948-78aea8685c31"]}],"mendeley":{"formattedCitation":"&lt;sup&gt;140&lt;/sup&gt;","plainTextFormattedCitation":"140","previouslyFormattedCitation":"&lt;sup&gt;140&lt;/sup&gt;"},"properties":{"noteIndex":0},"schema":"https://github.com/citation-style-language/schema/raw/master/csl-citation.json"}</w:instrText>
                        </w:r>
                        <w:r w:rsidRPr="000C6782">
                          <w:fldChar w:fldCharType="separate"/>
                        </w:r>
                        <w:r w:rsidRPr="000C6782">
                          <w:rPr>
                            <w:noProof/>
                          </w:rPr>
                          <w:t>140</w:t>
                        </w:r>
                        <w:r w:rsidRPr="000C6782">
                          <w:fldChar w:fldCharType="end"/>
                        </w:r>
                        <w:r w:rsidRPr="000C6782">
                          <w:t xml:space="preserve">. Copyright 2018 Elsevier B.V. (g) 3D printed menisci in a knee model. Adapted with permission from Ref. </w:t>
                        </w:r>
                        <w:r w:rsidRPr="000C6782">
                          <w:fldChar w:fldCharType="begin" w:fldLock="1"/>
                        </w:r>
                        <w:r w:rsidRPr="000C6782">
                          <w:instrText>ADDIN CSL_CITATION {"citationItems":[{"id":"ITEM-1","itemData":{"DOI":"10.1021/acsbiomaterials.7b00094","ISSN":"23739878","abstract":"This article demonstrates a two-step method to 3D print double network hydrogels at room temperature with a low-cost ($300) 3D printer. A first network precursor solution was made 3D printable via extrusion from a nozzle by adding a layered silicate to make it shear-thinning. After printing and UV-curing, objects were soaked in a second network precursor solution and UV-cured again to create interpenetrating networks of poly(2-acrylamido-2-methylpropanesulfonate) and polyacrylamide. By varying the ratio of polyacrylamide to cross-linker, the trade-off between stiffness and maximum elongation of the gel can be tuned to yield a compression strength and elastic modulus of 61.9 and 0.44 MPa, respectively, values that are greater than those reported for bovine cartilage. The maximum compressive (93.5 MPa) and tensile (1.4 MPa) strengths of the gel are twice that of previous 3D printed gels, and the gel does not deform after it is soaked in water. By 3D printing a synthetic meniscus from an X-ray computed tomography image of an anatomical model, we demonstrate the potential to customize hydrogel implants based on 3D images of a patient’s anatomy.","author":[{"dropping-particle":"","family":"Yang","given":"Feichen","non-dropping-particle":"","parse-names":false,"suffix":""},{"dropping-particle":"","family":"Tadepalli","given":"Vaibhav","non-dropping-particle":"","parse-names":false,"suffix":""},{"dropping-particle":"","family":"Wiley","given":"Benjamin J.","non-dropping-particle":"","parse-names":false,"suffix":""}],"container-title":"ACS Biomaterials Science and Engineering","id":"ITEM-1","issue":"5","issued":{"date-parts":[["2017"]]},"page":"863-869","publisher":"American Chemical Society","title":"3D Printing of a Double Network Hydrogel with a Compression Strength and Elastic Modulus Greater than those of Cartilage","type":"article-journal","volume":"3"},"uris":["http://www.mendeley.com/documents/?uuid=044ff0e6-6f8c-3bfd-b6ab-0288874c1865"]}],"mendeley":{"formattedCitation":"&lt;sup&gt;152&lt;/sup&gt;","plainTextFormattedCitation":"152","previouslyFormattedCitation":"&lt;sup&gt;152&lt;/sup&gt;"},"properties":{"noteIndex":0},"schema":"https://github.com/citation-style-language/schema/raw/master/csl-citation.json"}</w:instrText>
                        </w:r>
                        <w:r w:rsidRPr="000C6782">
                          <w:fldChar w:fldCharType="separate"/>
                        </w:r>
                        <w:r w:rsidRPr="000C6782">
                          <w:rPr>
                            <w:noProof/>
                          </w:rPr>
                          <w:t>152</w:t>
                        </w:r>
                        <w:r w:rsidRPr="000C6782">
                          <w:fldChar w:fldCharType="end"/>
                        </w:r>
                        <w:r w:rsidRPr="000C6782">
                          <w:t xml:space="preserve">. Copyright 2017 American Chemical Society. (h) 3D printed kidney structure composed of heterogeneous tissue parts. Reproduced </w:t>
                        </w:r>
                        <w:r>
                          <w:rPr>
                            <w:color w:val="FF0000"/>
                          </w:rPr>
                          <w:t xml:space="preserve">with permission </w:t>
                        </w:r>
                        <w:r w:rsidRPr="000C6782">
                          <w:t xml:space="preserve">from Ref. </w:t>
                        </w:r>
                        <w:bookmarkStart w:id="36" w:name="_Hlk37973916"/>
                        <w:r w:rsidRPr="00107ADC">
                          <w:fldChar w:fldCharType="begin" w:fldLock="1"/>
                        </w:r>
                        <w:r w:rsidRPr="00107ADC">
                          <w:instrText>ADDIN CSL_CITATION {"citationItems":[{"id":"ITEM-1","itemData":{"DOI":"10.1038/srep21685","ISSN":"20452322","abstract":"Recently, much attention has focused on replacement or/and enhancement of biological tissues via the use of cell-laden hydrogel scaffolds with an architecture that mimics the tissue matrix, and with the desired three-dimensional (3D) external geometry. However, mimicking the heterogeneous tissues that most organs and tissues are formed of is challenging. Although multiple-head 3D printing systems have been proposed for fabricating heterogeneous cell-laden hydrogel scaffolds, to date only the simple exterior form has been realized. Here we describe a computer-Aided design and manufacturing (CAD/CAM) system for this application. We aim to develop an algorithm to enable easy, intuitive design and fabrication of a heterogeneous cell-laden hydrogel scaffolds with a free-form 3D geometry. The printing paths of the scaffold are automatically generated from the 3D CAD model, and the scaffold is then printed by dispensing four materials; i.e., a frame, two kinds of cell-laden hydrogel and a support. We demonstrated printing of heterogeneous tissue models formed of hydrogel scaffolds using this approach, including the outer ear, kidney and tooth tissue. These results indicate that this approach is particularly promising for tissue engineering and 3D printing applications to regenerate heterogeneous organs and tissues with tailored geometries to treat specific defects or injuries.","author":[{"dropping-particle":"","family":"Jung","given":"Jin Woo","non-dropping-particle":"","parse-names":false,"suffix":""},{"dropping-particle":"","family":"Lee","given":"Jung Seob","non-dropping-particle":"","parse-names":false,"suffix":""},{"dropping-particle":"","family":"Cho","given":"Dong Woo","non-dropping-particle":"","parse-names":false,"suffix":""}],"container-title":"Scientific Reports","id":"ITEM-1","issue":"1","issued":{"date-parts":[["2016"]]},"page":"21685","publisher":"Nature Publishing Group","title":"Computer-Aided multiple-head 3D printing system for printing of heterogeneous organ/tissue constructs","type":"article-journal","volume":"6"},"uris":["http://www.mendeley.com/documents/?uuid=16e96fe8-982e-3f39-953b-3b347d771654"]}],"mendeley":{"formattedCitation":"&lt;sup&gt;155&lt;/sup&gt;","plainTextFormattedCitation":"155","previouslyFormattedCitation":"&lt;sup&gt;362&lt;/sup&gt;"},"properties":{"noteIndex":0},"schema":"https://github.com/citation-style-language/schema/raw/master/csl-citation.json"}</w:instrText>
                        </w:r>
                        <w:r w:rsidRPr="00107ADC">
                          <w:fldChar w:fldCharType="separate"/>
                        </w:r>
                        <w:bookmarkEnd w:id="36"/>
                        <w:r w:rsidRPr="00107ADC">
                          <w:rPr>
                            <w:noProof/>
                          </w:rPr>
                          <w:t>155</w:t>
                        </w:r>
                        <w:r w:rsidRPr="00107ADC">
                          <w:fldChar w:fldCharType="end"/>
                        </w:r>
                        <w:r w:rsidRPr="000C6782">
                          <w:t xml:space="preserve">. </w:t>
                        </w:r>
                        <w:r w:rsidRPr="0034156B">
                          <w:rPr>
                            <w:color w:val="FF0000"/>
                          </w:rPr>
                          <w:t>Copyright 20</w:t>
                        </w:r>
                        <w:r>
                          <w:rPr>
                            <w:color w:val="FF0000"/>
                          </w:rPr>
                          <w:t>16</w:t>
                        </w:r>
                        <w:r w:rsidRPr="000C6782">
                          <w:t xml:space="preserve"> Springer Nature. (i) 3D printed foam and concrete for construction. Adapted with permission from Ref. </w:t>
                        </w:r>
                        <w:r w:rsidRPr="000C6782">
                          <w:fldChar w:fldCharType="begin" w:fldLock="1"/>
                        </w:r>
                        <w:r w:rsidRPr="000C6782">
                          <w:instrText>ADDIN CSL_CITATION {"citationItems":[{"id":"ITEM-1","itemData":{"DOI":"10.1016/j.addma.2019.04.002","ISSN":"22148604","abstract":"The objective of this paper is to present a new advanced Additive Manufacturing (AM)process for the construction of concrete structures: Batiprint3dTM. The proposed advanced technology consists of creating a complex wall of 3D-printed materials using a mobile and polyarticulated robot: two polymer-foam printed walls are used to encase a subsequent third wall made of concrete. Once the walls were in place, the foam is maintained to provide both an internal and external insulation to the house without requiring thermal bridges. This technique of the complex wall with 3D-printed composite foam/concrete material is similar to the use of expansive-foam formwork (FW)filled by concrete or Insulated Concrete Forms (ICF)but in that case printed directly on site. By using 3D printing for the foam and extrusion of the concrete with the same robotic system, the technique creates jointly both the structure and thermal elements of the building. In the first part of this paper the composite foam/concrete 3D printing method and optimized process parameters are présented. Polyurethane (PU)foam has weak mechanical properties and the filling of the internal void with concrete can yield in high deformations and even failure of the FW, it is therefore necessary to control this phenomenon. For that, an experimental study has been conducted to determine a filling procedure capable of minimizing the deformations. The results show that spacers between the two foam walls can allow for wall heights of poured concrete up to 50 cm. The problems solved, it was decided to experiment in full scale this new walls 3D printing method with the construction of YhnovaTM, a real 95m² social housing. This technology Batiprint3dTM have been used, it is possible now to propose a synthesis of the impacts of this new advanced technology for construction.","author":[{"dropping-particle":"","family":"Furet","given":"Benoit","non-dropping-particle":"","parse-names":false,"suffix":""},{"dropping-particle":"","family":"Poullain","given":"Philippe","non-dropping-particle":"","parse-names":false,"suffix":""},{"dropping-particle":"","family":"Garnier","given":"Sébastien","non-dropping-particle":"","parse-names":false,"suffix":""}],"container-title":"Additive Manufacturing","id":"ITEM-1","issued":{"date-parts":[["2019"]]},"page":"58-64","publisher":"Elsevier B.V.","title":"3D printing for construction based on a complex wall of polymer-foam and concrete","type":"article-journal","volume":"28"},"uris":["http://www.mendeley.com/documents/?uuid=e3700b20-43ec-3825-a647-9abd3fead738"]}],"mendeley":{"formattedCitation":"&lt;sup&gt;150&lt;/sup&gt;","plainTextFormattedCitation":"150","previouslyFormattedCitation":"&lt;sup&gt;150&lt;/sup&gt;"},"properties":{"noteIndex":0},"schema":"https://github.com/citation-style-language/schema/raw/master/csl-citation.json"}</w:instrText>
                        </w:r>
                        <w:r w:rsidRPr="000C6782">
                          <w:fldChar w:fldCharType="separate"/>
                        </w:r>
                        <w:r w:rsidRPr="000C6782">
                          <w:rPr>
                            <w:noProof/>
                          </w:rPr>
                          <w:t>150</w:t>
                        </w:r>
                        <w:r w:rsidRPr="000C6782">
                          <w:fldChar w:fldCharType="end"/>
                        </w:r>
                        <w:r w:rsidRPr="000C6782">
                          <w:t xml:space="preserve">. </w:t>
                        </w:r>
                        <w:r w:rsidRPr="006F2A2C">
                          <w:t>Copyright 2019 Elsevier B.V.</w:t>
                        </w:r>
                      </w:p>
                    </w:txbxContent>
                  </v:textbox>
                </v:shape>
                <w10:anchorlock/>
              </v:group>
            </w:pict>
          </mc:Fallback>
        </mc:AlternateContent>
      </w:r>
    </w:p>
    <w:p w14:paraId="3616ABD6" w14:textId="5359687B" w:rsidR="003A293A" w:rsidRPr="009F7F88" w:rsidRDefault="003A293A" w:rsidP="00BA0731">
      <w:pPr>
        <w:pStyle w:val="RSCB02ArticleText"/>
        <w:ind w:firstLineChars="100" w:firstLine="194"/>
        <w:rPr>
          <w:color w:val="000000" w:themeColor="text1"/>
        </w:rPr>
      </w:pPr>
      <w:bookmarkStart w:id="31" w:name="_Hlk39813416"/>
      <w:r w:rsidRPr="009F7F88">
        <w:rPr>
          <w:color w:val="000000" w:themeColor="text1"/>
        </w:rPr>
        <w:t xml:space="preserve"> </w:t>
      </w:r>
    </w:p>
    <w:p w14:paraId="7ADD2D43" w14:textId="77777777" w:rsidR="00950A0F" w:rsidRPr="009F7F88" w:rsidRDefault="00950A0F" w:rsidP="00BA0731">
      <w:pPr>
        <w:pStyle w:val="RSCB02ArticleText"/>
        <w:ind w:firstLineChars="100" w:firstLine="194"/>
        <w:rPr>
          <w:color w:val="000000" w:themeColor="text1"/>
        </w:rPr>
      </w:pPr>
    </w:p>
    <w:p w14:paraId="4FD7C946" w14:textId="77777777" w:rsidR="00150191" w:rsidRPr="009F7F88" w:rsidRDefault="00150191" w:rsidP="00150191">
      <w:pPr>
        <w:pStyle w:val="RSCB02ArticleText"/>
        <w:rPr>
          <w:color w:val="000000" w:themeColor="text1"/>
        </w:rPr>
        <w:sectPr w:rsidR="00150191" w:rsidRPr="009F7F88" w:rsidSect="00514CBA">
          <w:type w:val="continuous"/>
          <w:pgSz w:w="11907" w:h="16840" w:code="9"/>
          <w:pgMar w:top="1009" w:right="851" w:bottom="1758" w:left="851" w:header="851" w:footer="1049" w:gutter="0"/>
          <w:cols w:num="2" w:space="227"/>
          <w:titlePg/>
          <w:docGrid w:linePitch="360"/>
        </w:sectPr>
      </w:pPr>
    </w:p>
    <w:p w14:paraId="24515B26" w14:textId="4D86F352" w:rsidR="00150191" w:rsidRPr="009F7F88" w:rsidRDefault="00150191" w:rsidP="00150191">
      <w:pPr>
        <w:pStyle w:val="RSCT02Tabletitlewithouttopbar"/>
        <w:rPr>
          <w:color w:val="000000" w:themeColor="text1"/>
        </w:rPr>
      </w:pPr>
      <w:bookmarkStart w:id="32" w:name="_Ref41086413"/>
      <w:r w:rsidRPr="009F7F88">
        <w:rPr>
          <w:color w:val="000000" w:themeColor="text1"/>
        </w:rPr>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1</w:t>
      </w:r>
      <w:r w:rsidR="00B131A9" w:rsidRPr="009F7F88">
        <w:rPr>
          <w:noProof/>
          <w:color w:val="000000" w:themeColor="text1"/>
        </w:rPr>
        <w:fldChar w:fldCharType="end"/>
      </w:r>
      <w:bookmarkEnd w:id="32"/>
      <w:r w:rsidRPr="009F7F88">
        <w:rPr>
          <w:color w:val="000000" w:themeColor="text1"/>
        </w:rPr>
        <w:t xml:space="preserve">  Advantages of printing compared </w:t>
      </w:r>
      <w:r w:rsidR="00B82D52" w:rsidRPr="009F7F88">
        <w:rPr>
          <w:color w:val="000000" w:themeColor="text1"/>
        </w:rPr>
        <w:t>with</w:t>
      </w:r>
      <w:r w:rsidRPr="009F7F88">
        <w:rPr>
          <w:color w:val="000000" w:themeColor="text1"/>
        </w:rPr>
        <w:t xml:space="preserve"> other shaping methods</w:t>
      </w:r>
      <w:r w:rsidR="00B82D52" w:rsidRPr="009F7F88">
        <w:rPr>
          <w:color w:val="000000" w:themeColor="text1"/>
        </w:rPr>
        <w:t xml:space="preserve"> for aerogels</w:t>
      </w:r>
    </w:p>
    <w:tbl>
      <w:tblPr>
        <w:tblpPr w:leftFromText="180" w:rightFromText="180" w:vertAnchor="text" w:tblpY="1"/>
        <w:tblOverlap w:val="never"/>
        <w:tblW w:w="10206" w:type="dxa"/>
        <w:tblBorders>
          <w:top w:val="single" w:sz="4" w:space="0" w:color="auto"/>
          <w:bottom w:val="single" w:sz="4" w:space="0" w:color="auto"/>
        </w:tblBorders>
        <w:tblLook w:val="04A0" w:firstRow="1" w:lastRow="0" w:firstColumn="1" w:lastColumn="0" w:noHBand="0" w:noVBand="1"/>
      </w:tblPr>
      <w:tblGrid>
        <w:gridCol w:w="1701"/>
        <w:gridCol w:w="2410"/>
        <w:gridCol w:w="2268"/>
        <w:gridCol w:w="3827"/>
      </w:tblGrid>
      <w:tr w:rsidR="009F7F88" w:rsidRPr="009F7F88" w14:paraId="3A59214A" w14:textId="77777777" w:rsidTr="00326515">
        <w:trPr>
          <w:trHeight w:val="104"/>
        </w:trPr>
        <w:tc>
          <w:tcPr>
            <w:tcW w:w="1701" w:type="dxa"/>
            <w:tcBorders>
              <w:top w:val="nil"/>
              <w:left w:val="nil"/>
              <w:bottom w:val="single" w:sz="4" w:space="0" w:color="auto"/>
              <w:right w:val="nil"/>
            </w:tcBorders>
            <w:hideMark/>
          </w:tcPr>
          <w:p w14:paraId="602276AD" w14:textId="23ECEB9A" w:rsidR="00150191" w:rsidRPr="009F7F88" w:rsidRDefault="00150191" w:rsidP="00326515">
            <w:pPr>
              <w:pStyle w:val="RSCT03TableBody"/>
              <w:jc w:val="left"/>
              <w:rPr>
                <w:color w:val="000000" w:themeColor="text1"/>
                <w:w w:val="108"/>
              </w:rPr>
            </w:pPr>
            <w:r w:rsidRPr="009F7F88">
              <w:rPr>
                <w:rFonts w:hint="eastAsia"/>
                <w:color w:val="000000" w:themeColor="text1"/>
                <w:w w:val="108"/>
              </w:rPr>
              <w:t>S</w:t>
            </w:r>
            <w:r w:rsidRPr="009F7F88">
              <w:rPr>
                <w:color w:val="000000" w:themeColor="text1"/>
                <w:w w:val="108"/>
              </w:rPr>
              <w:t>hape of aerogel</w:t>
            </w:r>
          </w:p>
        </w:tc>
        <w:tc>
          <w:tcPr>
            <w:tcW w:w="2410" w:type="dxa"/>
            <w:tcBorders>
              <w:top w:val="nil"/>
              <w:left w:val="nil"/>
              <w:bottom w:val="single" w:sz="4" w:space="0" w:color="auto"/>
              <w:right w:val="nil"/>
            </w:tcBorders>
            <w:hideMark/>
          </w:tcPr>
          <w:p w14:paraId="252FBBB1" w14:textId="77777777" w:rsidR="00150191" w:rsidRPr="009F7F88" w:rsidRDefault="00150191" w:rsidP="00326515">
            <w:pPr>
              <w:pStyle w:val="RSCT03TableBody"/>
              <w:jc w:val="left"/>
              <w:rPr>
                <w:color w:val="000000" w:themeColor="text1"/>
                <w:w w:val="108"/>
              </w:rPr>
            </w:pPr>
            <w:r w:rsidRPr="009F7F88">
              <w:rPr>
                <w:color w:val="000000" w:themeColor="text1"/>
                <w:w w:val="108"/>
              </w:rPr>
              <w:t>Traditional shaping method</w:t>
            </w:r>
          </w:p>
        </w:tc>
        <w:tc>
          <w:tcPr>
            <w:tcW w:w="2268" w:type="dxa"/>
            <w:tcBorders>
              <w:top w:val="nil"/>
              <w:left w:val="nil"/>
              <w:bottom w:val="single" w:sz="4" w:space="0" w:color="auto"/>
              <w:right w:val="nil"/>
            </w:tcBorders>
            <w:hideMark/>
          </w:tcPr>
          <w:p w14:paraId="33403DE8" w14:textId="77777777" w:rsidR="00150191" w:rsidRPr="009F7F88" w:rsidRDefault="00150191" w:rsidP="00326515">
            <w:pPr>
              <w:pStyle w:val="RSCT03TableBody"/>
              <w:jc w:val="left"/>
              <w:rPr>
                <w:color w:val="000000" w:themeColor="text1"/>
                <w:w w:val="108"/>
              </w:rPr>
            </w:pPr>
            <w:r w:rsidRPr="009F7F88">
              <w:rPr>
                <w:color w:val="000000" w:themeColor="text1"/>
                <w:w w:val="108"/>
              </w:rPr>
              <w:t>Printing method</w:t>
            </w:r>
          </w:p>
        </w:tc>
        <w:tc>
          <w:tcPr>
            <w:tcW w:w="3827" w:type="dxa"/>
            <w:tcBorders>
              <w:top w:val="nil"/>
              <w:left w:val="nil"/>
              <w:bottom w:val="single" w:sz="4" w:space="0" w:color="auto"/>
              <w:right w:val="nil"/>
            </w:tcBorders>
            <w:hideMark/>
          </w:tcPr>
          <w:p w14:paraId="4293C77F" w14:textId="77777777" w:rsidR="00150191" w:rsidRPr="009F7F88" w:rsidRDefault="00150191" w:rsidP="00326515">
            <w:pPr>
              <w:pStyle w:val="RSCT03TableBody"/>
              <w:jc w:val="left"/>
              <w:rPr>
                <w:color w:val="000000" w:themeColor="text1"/>
                <w:w w:val="108"/>
              </w:rPr>
            </w:pPr>
            <w:r w:rsidRPr="009F7F88">
              <w:rPr>
                <w:color w:val="000000" w:themeColor="text1"/>
                <w:w w:val="108"/>
              </w:rPr>
              <w:t xml:space="preserve">Advantages </w:t>
            </w:r>
            <w:r w:rsidRPr="009F7F88">
              <w:rPr>
                <w:i/>
                <w:iCs/>
                <w:color w:val="000000" w:themeColor="text1"/>
                <w:w w:val="108"/>
              </w:rPr>
              <w:t>via</w:t>
            </w:r>
            <w:r w:rsidRPr="009F7F88">
              <w:rPr>
                <w:color w:val="000000" w:themeColor="text1"/>
                <w:w w:val="108"/>
              </w:rPr>
              <w:t xml:space="preserve"> printing</w:t>
            </w:r>
          </w:p>
        </w:tc>
      </w:tr>
      <w:tr w:rsidR="009F7F88" w:rsidRPr="009F7F88" w14:paraId="4C8D6B1F" w14:textId="77777777" w:rsidTr="00326515">
        <w:trPr>
          <w:trHeight w:val="167"/>
        </w:trPr>
        <w:tc>
          <w:tcPr>
            <w:tcW w:w="1701" w:type="dxa"/>
            <w:tcBorders>
              <w:top w:val="single" w:sz="4" w:space="0" w:color="auto"/>
              <w:left w:val="nil"/>
              <w:bottom w:val="nil"/>
              <w:right w:val="nil"/>
            </w:tcBorders>
            <w:hideMark/>
          </w:tcPr>
          <w:p w14:paraId="085ED8AC" w14:textId="3629B28A" w:rsidR="00C156A5" w:rsidRPr="009F7F88" w:rsidRDefault="00C156A5" w:rsidP="00C156A5">
            <w:pPr>
              <w:pStyle w:val="RSCT03TableBody"/>
              <w:jc w:val="left"/>
              <w:rPr>
                <w:color w:val="000000" w:themeColor="text1"/>
                <w:w w:val="108"/>
              </w:rPr>
            </w:pPr>
            <w:r w:rsidRPr="009F7F88">
              <w:rPr>
                <w:color w:val="000000" w:themeColor="text1"/>
                <w:w w:val="108"/>
              </w:rPr>
              <w:t>Microsphere</w:t>
            </w:r>
          </w:p>
        </w:tc>
        <w:tc>
          <w:tcPr>
            <w:tcW w:w="2410" w:type="dxa"/>
            <w:tcBorders>
              <w:top w:val="single" w:sz="4" w:space="0" w:color="auto"/>
              <w:left w:val="nil"/>
              <w:bottom w:val="nil"/>
              <w:right w:val="nil"/>
            </w:tcBorders>
            <w:hideMark/>
          </w:tcPr>
          <w:p w14:paraId="39AAE838" w14:textId="3474EAAB" w:rsidR="00C156A5" w:rsidRPr="009F7F88" w:rsidRDefault="00C156A5" w:rsidP="00C156A5">
            <w:pPr>
              <w:pStyle w:val="RSCT03TableBody"/>
              <w:jc w:val="left"/>
              <w:rPr>
                <w:color w:val="000000" w:themeColor="text1"/>
                <w:w w:val="108"/>
              </w:rPr>
            </w:pPr>
            <w:r w:rsidRPr="009F7F88">
              <w:rPr>
                <w:color w:val="000000" w:themeColor="text1"/>
                <w:w w:val="108"/>
              </w:rPr>
              <w:t>Emulsion</w:t>
            </w:r>
            <w:r w:rsidR="00894018" w:rsidRPr="009F7F88">
              <w:rPr>
                <w:rFonts w:ascii="Calibri" w:hAnsi="Calibri" w:cs="Calibri" w:hint="cs"/>
                <w:color w:val="000000" w:themeColor="text1"/>
                <w:w w:val="108"/>
              </w:rPr>
              <w:t>-</w:t>
            </w:r>
            <w:r w:rsidRPr="009F7F88">
              <w:rPr>
                <w:color w:val="000000" w:themeColor="text1"/>
                <w:w w:val="108"/>
              </w:rPr>
              <w:t xml:space="preserve">gelation, </w:t>
            </w:r>
            <w:proofErr w:type="spellStart"/>
            <w:r w:rsidRPr="009F7F88">
              <w:rPr>
                <w:color w:val="000000" w:themeColor="text1"/>
                <w:w w:val="108"/>
              </w:rPr>
              <w:t>Stöber</w:t>
            </w:r>
            <w:proofErr w:type="spellEnd"/>
            <w:r w:rsidRPr="009F7F88">
              <w:rPr>
                <w:color w:val="000000" w:themeColor="text1"/>
                <w:w w:val="108"/>
              </w:rPr>
              <w:t>, spraying, supercritical fluid</w:t>
            </w:r>
          </w:p>
        </w:tc>
        <w:tc>
          <w:tcPr>
            <w:tcW w:w="2268" w:type="dxa"/>
            <w:tcBorders>
              <w:top w:val="single" w:sz="4" w:space="0" w:color="auto"/>
              <w:left w:val="nil"/>
              <w:bottom w:val="nil"/>
              <w:right w:val="nil"/>
            </w:tcBorders>
            <w:hideMark/>
          </w:tcPr>
          <w:p w14:paraId="6C9B8CD9" w14:textId="77777777" w:rsidR="00C156A5" w:rsidRPr="009F7F88" w:rsidRDefault="00C156A5" w:rsidP="00C156A5">
            <w:pPr>
              <w:pStyle w:val="RSCT03TableBody"/>
              <w:jc w:val="left"/>
              <w:rPr>
                <w:color w:val="000000" w:themeColor="text1"/>
                <w:w w:val="108"/>
              </w:rPr>
            </w:pPr>
            <w:r w:rsidRPr="009F7F88">
              <w:rPr>
                <w:color w:val="000000" w:themeColor="text1"/>
                <w:w w:val="108"/>
              </w:rPr>
              <w:t>Inkjet printing with spinning</w:t>
            </w:r>
          </w:p>
        </w:tc>
        <w:tc>
          <w:tcPr>
            <w:tcW w:w="3827" w:type="dxa"/>
            <w:tcBorders>
              <w:top w:val="single" w:sz="4" w:space="0" w:color="auto"/>
              <w:left w:val="nil"/>
              <w:bottom w:val="nil"/>
              <w:right w:val="nil"/>
            </w:tcBorders>
            <w:hideMark/>
          </w:tcPr>
          <w:p w14:paraId="26775F3D" w14:textId="77777777" w:rsidR="00C156A5" w:rsidRPr="009F7F88" w:rsidRDefault="00C156A5" w:rsidP="00C156A5">
            <w:pPr>
              <w:pStyle w:val="RSCT03TableBody"/>
              <w:jc w:val="left"/>
              <w:rPr>
                <w:color w:val="000000" w:themeColor="text1"/>
                <w:w w:val="108"/>
              </w:rPr>
            </w:pPr>
            <w:r w:rsidRPr="009F7F88">
              <w:rPr>
                <w:color w:val="000000" w:themeColor="text1"/>
                <w:w w:val="108"/>
              </w:rPr>
              <w:t>Simple control in diameter and good repeatability</w:t>
            </w:r>
          </w:p>
        </w:tc>
      </w:tr>
      <w:tr w:rsidR="009F7F88" w:rsidRPr="009F7F88" w14:paraId="40741166" w14:textId="77777777" w:rsidTr="00326515">
        <w:trPr>
          <w:trHeight w:val="51"/>
        </w:trPr>
        <w:tc>
          <w:tcPr>
            <w:tcW w:w="1701" w:type="dxa"/>
            <w:tcBorders>
              <w:top w:val="nil"/>
              <w:left w:val="nil"/>
              <w:bottom w:val="nil"/>
              <w:right w:val="nil"/>
            </w:tcBorders>
            <w:hideMark/>
          </w:tcPr>
          <w:p w14:paraId="6853546F" w14:textId="0DBC0D31" w:rsidR="00C156A5" w:rsidRPr="009F7F88" w:rsidRDefault="00C156A5" w:rsidP="00C156A5">
            <w:pPr>
              <w:pStyle w:val="RSCT03TableBody"/>
              <w:jc w:val="left"/>
              <w:rPr>
                <w:color w:val="000000" w:themeColor="text1"/>
                <w:w w:val="108"/>
              </w:rPr>
            </w:pPr>
            <w:r w:rsidRPr="009F7F88">
              <w:rPr>
                <w:color w:val="000000" w:themeColor="text1"/>
                <w:w w:val="108"/>
              </w:rPr>
              <w:t>Fibre</w:t>
            </w:r>
          </w:p>
        </w:tc>
        <w:tc>
          <w:tcPr>
            <w:tcW w:w="2410" w:type="dxa"/>
            <w:tcBorders>
              <w:top w:val="nil"/>
              <w:left w:val="nil"/>
              <w:bottom w:val="nil"/>
              <w:right w:val="nil"/>
            </w:tcBorders>
            <w:hideMark/>
          </w:tcPr>
          <w:p w14:paraId="5FDB0DCC" w14:textId="77777777" w:rsidR="00C156A5" w:rsidRPr="009F7F88" w:rsidRDefault="00C156A5" w:rsidP="00C156A5">
            <w:pPr>
              <w:pStyle w:val="RSCT03TableBody"/>
              <w:jc w:val="left"/>
              <w:rPr>
                <w:color w:val="000000" w:themeColor="text1"/>
                <w:w w:val="108"/>
              </w:rPr>
            </w:pPr>
            <w:r w:rsidRPr="009F7F88">
              <w:rPr>
                <w:color w:val="000000" w:themeColor="text1"/>
                <w:w w:val="108"/>
              </w:rPr>
              <w:t>Spinning</w:t>
            </w:r>
          </w:p>
        </w:tc>
        <w:tc>
          <w:tcPr>
            <w:tcW w:w="2268" w:type="dxa"/>
            <w:tcBorders>
              <w:top w:val="nil"/>
              <w:left w:val="nil"/>
              <w:bottom w:val="nil"/>
              <w:right w:val="nil"/>
            </w:tcBorders>
            <w:hideMark/>
          </w:tcPr>
          <w:p w14:paraId="71AD4564" w14:textId="77777777" w:rsidR="00C156A5" w:rsidRPr="009F7F88" w:rsidRDefault="00C156A5" w:rsidP="00C156A5">
            <w:pPr>
              <w:pStyle w:val="RSCT03TableBody"/>
              <w:jc w:val="left"/>
              <w:rPr>
                <w:color w:val="000000" w:themeColor="text1"/>
                <w:w w:val="108"/>
              </w:rPr>
            </w:pPr>
            <w:r w:rsidRPr="009F7F88">
              <w:rPr>
                <w:color w:val="000000" w:themeColor="text1"/>
                <w:w w:val="108"/>
              </w:rPr>
              <w:t>Extrusion 3D printing</w:t>
            </w:r>
          </w:p>
        </w:tc>
        <w:tc>
          <w:tcPr>
            <w:tcW w:w="3827" w:type="dxa"/>
            <w:tcBorders>
              <w:top w:val="nil"/>
              <w:left w:val="nil"/>
              <w:bottom w:val="nil"/>
              <w:right w:val="nil"/>
            </w:tcBorders>
            <w:hideMark/>
          </w:tcPr>
          <w:p w14:paraId="1F4BF7F4" w14:textId="77777777" w:rsidR="00C156A5" w:rsidRPr="009F7F88" w:rsidRDefault="00C156A5" w:rsidP="00C156A5">
            <w:pPr>
              <w:pStyle w:val="RSCT03TableBody"/>
              <w:jc w:val="left"/>
              <w:rPr>
                <w:color w:val="000000" w:themeColor="text1"/>
                <w:w w:val="108"/>
              </w:rPr>
            </w:pPr>
            <w:r w:rsidRPr="009F7F88">
              <w:rPr>
                <w:color w:val="000000" w:themeColor="text1"/>
                <w:w w:val="108"/>
              </w:rPr>
              <w:t>No requirements on fibre’s flexibility, can directly form a device</w:t>
            </w:r>
          </w:p>
        </w:tc>
      </w:tr>
      <w:tr w:rsidR="009F7F88" w:rsidRPr="009F7F88" w14:paraId="3DF4F0F3" w14:textId="77777777" w:rsidTr="00326515">
        <w:trPr>
          <w:trHeight w:val="98"/>
        </w:trPr>
        <w:tc>
          <w:tcPr>
            <w:tcW w:w="1701" w:type="dxa"/>
            <w:tcBorders>
              <w:top w:val="nil"/>
              <w:left w:val="nil"/>
              <w:bottom w:val="nil"/>
              <w:right w:val="nil"/>
            </w:tcBorders>
            <w:hideMark/>
          </w:tcPr>
          <w:p w14:paraId="3FCC5404" w14:textId="21AE0DC9" w:rsidR="00C156A5" w:rsidRPr="009F7F88" w:rsidRDefault="007E6ABA" w:rsidP="00C156A5">
            <w:pPr>
              <w:pStyle w:val="RSCT03TableBody"/>
              <w:jc w:val="left"/>
              <w:rPr>
                <w:color w:val="000000" w:themeColor="text1"/>
                <w:w w:val="108"/>
                <w:highlight w:val="yellow"/>
              </w:rPr>
            </w:pPr>
            <w:r w:rsidRPr="009F7F88">
              <w:rPr>
                <w:color w:val="000000" w:themeColor="text1"/>
                <w:w w:val="108"/>
              </w:rPr>
              <w:t>Supported thin-film</w:t>
            </w:r>
          </w:p>
        </w:tc>
        <w:tc>
          <w:tcPr>
            <w:tcW w:w="2410" w:type="dxa"/>
            <w:tcBorders>
              <w:top w:val="nil"/>
              <w:left w:val="nil"/>
              <w:bottom w:val="nil"/>
              <w:right w:val="nil"/>
            </w:tcBorders>
            <w:hideMark/>
          </w:tcPr>
          <w:p w14:paraId="1CBFEEC1" w14:textId="68C4380F" w:rsidR="00C156A5" w:rsidRPr="009F7F88" w:rsidRDefault="00C156A5" w:rsidP="00C156A5">
            <w:pPr>
              <w:pStyle w:val="RSCT03TableBody"/>
              <w:jc w:val="left"/>
              <w:rPr>
                <w:color w:val="000000" w:themeColor="text1"/>
                <w:w w:val="108"/>
              </w:rPr>
            </w:pPr>
            <w:r w:rsidRPr="009F7F88">
              <w:rPr>
                <w:color w:val="000000" w:themeColor="text1"/>
                <w:w w:val="108"/>
              </w:rPr>
              <w:t>Spin</w:t>
            </w:r>
            <w:r w:rsidR="00E22B15" w:rsidRPr="009F7F88">
              <w:rPr>
                <w:color w:val="000000" w:themeColor="text1"/>
                <w:w w:val="108"/>
              </w:rPr>
              <w:t>-</w:t>
            </w:r>
            <w:r w:rsidRPr="009F7F88">
              <w:rPr>
                <w:color w:val="000000" w:themeColor="text1"/>
                <w:w w:val="108"/>
              </w:rPr>
              <w:t>, dip</w:t>
            </w:r>
            <w:r w:rsidR="00894018" w:rsidRPr="009F7F88">
              <w:rPr>
                <w:color w:val="000000" w:themeColor="text1"/>
                <w:w w:val="108"/>
              </w:rPr>
              <w:t>-coating</w:t>
            </w:r>
            <w:r w:rsidRPr="009F7F88">
              <w:rPr>
                <w:color w:val="000000" w:themeColor="text1"/>
                <w:w w:val="108"/>
              </w:rPr>
              <w:t>, spray</w:t>
            </w:r>
          </w:p>
        </w:tc>
        <w:tc>
          <w:tcPr>
            <w:tcW w:w="2268" w:type="dxa"/>
            <w:tcBorders>
              <w:top w:val="nil"/>
              <w:left w:val="nil"/>
              <w:bottom w:val="nil"/>
              <w:right w:val="nil"/>
            </w:tcBorders>
            <w:hideMark/>
          </w:tcPr>
          <w:p w14:paraId="0A3718AA" w14:textId="77777777" w:rsidR="00C156A5" w:rsidRPr="009F7F88" w:rsidRDefault="00C156A5" w:rsidP="00C156A5">
            <w:pPr>
              <w:pStyle w:val="RSCT03TableBody"/>
              <w:jc w:val="left"/>
              <w:rPr>
                <w:color w:val="000000" w:themeColor="text1"/>
                <w:w w:val="108"/>
              </w:rPr>
            </w:pPr>
            <w:r w:rsidRPr="009F7F88">
              <w:rPr>
                <w:color w:val="000000" w:themeColor="text1"/>
                <w:w w:val="108"/>
              </w:rPr>
              <w:t>Inkjet, screen printing</w:t>
            </w:r>
          </w:p>
        </w:tc>
        <w:tc>
          <w:tcPr>
            <w:tcW w:w="3827" w:type="dxa"/>
            <w:tcBorders>
              <w:top w:val="nil"/>
              <w:left w:val="nil"/>
              <w:bottom w:val="nil"/>
              <w:right w:val="nil"/>
            </w:tcBorders>
            <w:hideMark/>
          </w:tcPr>
          <w:p w14:paraId="7EB9EE39" w14:textId="77777777" w:rsidR="00C156A5" w:rsidRPr="009F7F88" w:rsidRDefault="00C156A5" w:rsidP="00C156A5">
            <w:pPr>
              <w:pStyle w:val="RSCT03TableBody"/>
              <w:jc w:val="left"/>
              <w:rPr>
                <w:color w:val="000000" w:themeColor="text1"/>
                <w:w w:val="108"/>
              </w:rPr>
            </w:pPr>
            <w:r w:rsidRPr="009F7F88">
              <w:rPr>
                <w:color w:val="000000" w:themeColor="text1"/>
                <w:w w:val="108"/>
              </w:rPr>
              <w:t>Easy access to patterns</w:t>
            </w:r>
          </w:p>
        </w:tc>
      </w:tr>
      <w:tr w:rsidR="009F7F88" w:rsidRPr="009F7F88" w14:paraId="19EFC029" w14:textId="77777777" w:rsidTr="00326515">
        <w:trPr>
          <w:trHeight w:val="98"/>
        </w:trPr>
        <w:tc>
          <w:tcPr>
            <w:tcW w:w="1701" w:type="dxa"/>
            <w:tcBorders>
              <w:top w:val="nil"/>
              <w:left w:val="nil"/>
              <w:bottom w:val="nil"/>
              <w:right w:val="nil"/>
            </w:tcBorders>
            <w:hideMark/>
          </w:tcPr>
          <w:p w14:paraId="78CC7802" w14:textId="2B2F81C1" w:rsidR="00C156A5" w:rsidRPr="009F7F88" w:rsidRDefault="00C156A5" w:rsidP="00C156A5">
            <w:pPr>
              <w:pStyle w:val="RSCT03TableBody"/>
              <w:jc w:val="left"/>
              <w:rPr>
                <w:color w:val="000000" w:themeColor="text1"/>
                <w:w w:val="108"/>
              </w:rPr>
            </w:pPr>
            <w:r w:rsidRPr="009F7F88">
              <w:rPr>
                <w:color w:val="000000" w:themeColor="text1"/>
                <w:w w:val="108"/>
              </w:rPr>
              <w:t xml:space="preserve">Self-supported </w:t>
            </w:r>
            <w:r w:rsidR="007E6ABA" w:rsidRPr="009F7F88">
              <w:rPr>
                <w:color w:val="000000" w:themeColor="text1"/>
                <w:w w:val="108"/>
              </w:rPr>
              <w:t>thin-</w:t>
            </w:r>
            <w:r w:rsidRPr="009F7F88">
              <w:rPr>
                <w:color w:val="000000" w:themeColor="text1"/>
                <w:w w:val="108"/>
              </w:rPr>
              <w:t>film</w:t>
            </w:r>
          </w:p>
        </w:tc>
        <w:tc>
          <w:tcPr>
            <w:tcW w:w="2410" w:type="dxa"/>
            <w:tcBorders>
              <w:top w:val="nil"/>
              <w:left w:val="nil"/>
              <w:bottom w:val="nil"/>
              <w:right w:val="nil"/>
            </w:tcBorders>
            <w:hideMark/>
          </w:tcPr>
          <w:p w14:paraId="5724EDD8" w14:textId="77777777" w:rsidR="00C156A5" w:rsidRPr="009F7F88" w:rsidRDefault="00C156A5" w:rsidP="00C156A5">
            <w:pPr>
              <w:pStyle w:val="RSCT03TableBody"/>
              <w:jc w:val="left"/>
              <w:rPr>
                <w:color w:val="000000" w:themeColor="text1"/>
                <w:w w:val="108"/>
              </w:rPr>
            </w:pPr>
            <w:r w:rsidRPr="009F7F88">
              <w:rPr>
                <w:color w:val="000000" w:themeColor="text1"/>
                <w:w w:val="108"/>
              </w:rPr>
              <w:t>Casting</w:t>
            </w:r>
          </w:p>
        </w:tc>
        <w:tc>
          <w:tcPr>
            <w:tcW w:w="2268" w:type="dxa"/>
            <w:tcBorders>
              <w:top w:val="nil"/>
              <w:left w:val="nil"/>
              <w:bottom w:val="nil"/>
              <w:right w:val="nil"/>
            </w:tcBorders>
            <w:hideMark/>
          </w:tcPr>
          <w:p w14:paraId="3EC560E5" w14:textId="77777777" w:rsidR="00C156A5" w:rsidRPr="009F7F88" w:rsidRDefault="00C156A5" w:rsidP="00C156A5">
            <w:pPr>
              <w:pStyle w:val="RSCT03TableBody"/>
              <w:jc w:val="left"/>
              <w:rPr>
                <w:color w:val="000000" w:themeColor="text1"/>
                <w:w w:val="108"/>
              </w:rPr>
            </w:pPr>
            <w:r w:rsidRPr="009F7F88">
              <w:rPr>
                <w:color w:val="000000" w:themeColor="text1"/>
                <w:w w:val="108"/>
              </w:rPr>
              <w:t>3D printing</w:t>
            </w:r>
          </w:p>
        </w:tc>
        <w:tc>
          <w:tcPr>
            <w:tcW w:w="3827" w:type="dxa"/>
            <w:tcBorders>
              <w:top w:val="nil"/>
              <w:left w:val="nil"/>
              <w:bottom w:val="nil"/>
              <w:right w:val="nil"/>
            </w:tcBorders>
            <w:hideMark/>
          </w:tcPr>
          <w:p w14:paraId="3522FA79" w14:textId="77777777" w:rsidR="00C156A5" w:rsidRPr="009F7F88" w:rsidRDefault="00C156A5" w:rsidP="00C156A5">
            <w:pPr>
              <w:pStyle w:val="RSCT03TableBody"/>
              <w:jc w:val="left"/>
              <w:rPr>
                <w:color w:val="000000" w:themeColor="text1"/>
                <w:w w:val="108"/>
              </w:rPr>
            </w:pPr>
            <w:r w:rsidRPr="009F7F88">
              <w:rPr>
                <w:color w:val="000000" w:themeColor="text1"/>
                <w:w w:val="108"/>
              </w:rPr>
              <w:t>Easy access to patterns</w:t>
            </w:r>
          </w:p>
        </w:tc>
      </w:tr>
      <w:tr w:rsidR="009F7F88" w:rsidRPr="009F7F88" w14:paraId="2F73B9E5" w14:textId="77777777" w:rsidTr="00326515">
        <w:trPr>
          <w:trHeight w:val="98"/>
        </w:trPr>
        <w:tc>
          <w:tcPr>
            <w:tcW w:w="1701" w:type="dxa"/>
            <w:tcBorders>
              <w:top w:val="nil"/>
              <w:left w:val="nil"/>
              <w:bottom w:val="nil"/>
              <w:right w:val="nil"/>
            </w:tcBorders>
            <w:hideMark/>
          </w:tcPr>
          <w:p w14:paraId="1DABB452" w14:textId="57517F04" w:rsidR="00C156A5" w:rsidRPr="009F7F88" w:rsidRDefault="00C156A5" w:rsidP="00C156A5">
            <w:pPr>
              <w:pStyle w:val="RSCT03TableBody"/>
              <w:jc w:val="left"/>
              <w:rPr>
                <w:color w:val="000000" w:themeColor="text1"/>
                <w:w w:val="108"/>
              </w:rPr>
            </w:pPr>
            <w:r w:rsidRPr="009F7F88">
              <w:rPr>
                <w:color w:val="000000" w:themeColor="text1"/>
                <w:w w:val="108"/>
              </w:rPr>
              <w:t>Complex part</w:t>
            </w:r>
          </w:p>
        </w:tc>
        <w:tc>
          <w:tcPr>
            <w:tcW w:w="2410" w:type="dxa"/>
            <w:tcBorders>
              <w:top w:val="nil"/>
              <w:left w:val="nil"/>
              <w:bottom w:val="nil"/>
              <w:right w:val="nil"/>
            </w:tcBorders>
            <w:hideMark/>
          </w:tcPr>
          <w:p w14:paraId="5F3175F2" w14:textId="77777777" w:rsidR="00C156A5" w:rsidRPr="009F7F88" w:rsidRDefault="00C156A5" w:rsidP="00C156A5">
            <w:pPr>
              <w:pStyle w:val="RSCT03TableBody"/>
              <w:jc w:val="left"/>
              <w:rPr>
                <w:color w:val="000000" w:themeColor="text1"/>
                <w:w w:val="108"/>
              </w:rPr>
            </w:pPr>
            <w:r w:rsidRPr="009F7F88">
              <w:rPr>
                <w:color w:val="000000" w:themeColor="text1"/>
                <w:w w:val="108"/>
              </w:rPr>
              <w:t>Moulding</w:t>
            </w:r>
          </w:p>
        </w:tc>
        <w:tc>
          <w:tcPr>
            <w:tcW w:w="2268" w:type="dxa"/>
            <w:tcBorders>
              <w:top w:val="nil"/>
              <w:left w:val="nil"/>
              <w:bottom w:val="nil"/>
              <w:right w:val="nil"/>
            </w:tcBorders>
            <w:hideMark/>
          </w:tcPr>
          <w:p w14:paraId="07869BAF" w14:textId="77777777" w:rsidR="00C156A5" w:rsidRPr="009F7F88" w:rsidRDefault="00C156A5" w:rsidP="00C156A5">
            <w:pPr>
              <w:pStyle w:val="RSCT03TableBody"/>
              <w:jc w:val="left"/>
              <w:rPr>
                <w:color w:val="000000" w:themeColor="text1"/>
                <w:w w:val="108"/>
              </w:rPr>
            </w:pPr>
            <w:r w:rsidRPr="009F7F88">
              <w:rPr>
                <w:color w:val="000000" w:themeColor="text1"/>
                <w:w w:val="108"/>
              </w:rPr>
              <w:t>3D printing</w:t>
            </w:r>
          </w:p>
        </w:tc>
        <w:tc>
          <w:tcPr>
            <w:tcW w:w="3827" w:type="dxa"/>
            <w:tcBorders>
              <w:top w:val="nil"/>
              <w:left w:val="nil"/>
              <w:bottom w:val="nil"/>
              <w:right w:val="nil"/>
            </w:tcBorders>
            <w:hideMark/>
          </w:tcPr>
          <w:p w14:paraId="520F4916" w14:textId="77777777" w:rsidR="00C156A5" w:rsidRPr="009F7F88" w:rsidRDefault="00C156A5" w:rsidP="00C156A5">
            <w:pPr>
              <w:pStyle w:val="RSCT03TableBody"/>
              <w:jc w:val="left"/>
              <w:rPr>
                <w:color w:val="000000" w:themeColor="text1"/>
                <w:w w:val="108"/>
              </w:rPr>
            </w:pPr>
            <w:r w:rsidRPr="009F7F88">
              <w:rPr>
                <w:color w:val="000000" w:themeColor="text1"/>
                <w:w w:val="108"/>
              </w:rPr>
              <w:t>Without mould</w:t>
            </w:r>
          </w:p>
        </w:tc>
      </w:tr>
      <w:tr w:rsidR="009F7F88" w:rsidRPr="009F7F88" w14:paraId="46F61064" w14:textId="77777777" w:rsidTr="00326515">
        <w:trPr>
          <w:trHeight w:val="108"/>
        </w:trPr>
        <w:tc>
          <w:tcPr>
            <w:tcW w:w="1701" w:type="dxa"/>
            <w:tcBorders>
              <w:top w:val="nil"/>
              <w:left w:val="nil"/>
              <w:bottom w:val="single" w:sz="4" w:space="0" w:color="auto"/>
              <w:right w:val="nil"/>
            </w:tcBorders>
            <w:hideMark/>
          </w:tcPr>
          <w:p w14:paraId="05AF450F" w14:textId="6C8F8197" w:rsidR="00C156A5" w:rsidRPr="009F7F88" w:rsidRDefault="00C156A5" w:rsidP="00C156A5">
            <w:pPr>
              <w:pStyle w:val="RSCT03TableBody"/>
              <w:jc w:val="left"/>
              <w:rPr>
                <w:color w:val="000000" w:themeColor="text1"/>
                <w:w w:val="108"/>
              </w:rPr>
            </w:pPr>
            <w:r w:rsidRPr="009F7F88">
              <w:rPr>
                <w:color w:val="000000" w:themeColor="text1"/>
                <w:w w:val="108"/>
              </w:rPr>
              <w:t>3D scaffold</w:t>
            </w:r>
          </w:p>
        </w:tc>
        <w:tc>
          <w:tcPr>
            <w:tcW w:w="2410" w:type="dxa"/>
            <w:tcBorders>
              <w:top w:val="nil"/>
              <w:left w:val="nil"/>
              <w:bottom w:val="single" w:sz="4" w:space="0" w:color="auto"/>
              <w:right w:val="nil"/>
            </w:tcBorders>
            <w:hideMark/>
          </w:tcPr>
          <w:p w14:paraId="2FF91323" w14:textId="77777777" w:rsidR="00C156A5" w:rsidRPr="009F7F88" w:rsidRDefault="00C156A5" w:rsidP="00C156A5">
            <w:pPr>
              <w:pStyle w:val="RSCT03TableBody"/>
              <w:jc w:val="left"/>
              <w:rPr>
                <w:color w:val="000000" w:themeColor="text1"/>
                <w:w w:val="108"/>
              </w:rPr>
            </w:pPr>
            <w:r w:rsidRPr="009F7F88">
              <w:rPr>
                <w:color w:val="000000" w:themeColor="text1"/>
                <w:w w:val="108"/>
              </w:rPr>
              <w:t>-</w:t>
            </w:r>
          </w:p>
        </w:tc>
        <w:tc>
          <w:tcPr>
            <w:tcW w:w="2268" w:type="dxa"/>
            <w:tcBorders>
              <w:top w:val="nil"/>
              <w:left w:val="nil"/>
              <w:bottom w:val="single" w:sz="4" w:space="0" w:color="auto"/>
              <w:right w:val="nil"/>
            </w:tcBorders>
            <w:hideMark/>
          </w:tcPr>
          <w:p w14:paraId="015FF285" w14:textId="77777777" w:rsidR="00C156A5" w:rsidRPr="009F7F88" w:rsidRDefault="00C156A5" w:rsidP="00C156A5">
            <w:pPr>
              <w:pStyle w:val="RSCT03TableBody"/>
              <w:jc w:val="left"/>
              <w:rPr>
                <w:color w:val="000000" w:themeColor="text1"/>
                <w:w w:val="108"/>
              </w:rPr>
            </w:pPr>
            <w:r w:rsidRPr="009F7F88">
              <w:rPr>
                <w:color w:val="000000" w:themeColor="text1"/>
                <w:w w:val="108"/>
              </w:rPr>
              <w:t>Extrusion 3D printing or sacrificed 3D printed mould</w:t>
            </w:r>
          </w:p>
        </w:tc>
        <w:tc>
          <w:tcPr>
            <w:tcW w:w="3827" w:type="dxa"/>
            <w:tcBorders>
              <w:top w:val="nil"/>
              <w:left w:val="nil"/>
              <w:bottom w:val="single" w:sz="4" w:space="0" w:color="auto"/>
              <w:right w:val="nil"/>
            </w:tcBorders>
            <w:hideMark/>
          </w:tcPr>
          <w:p w14:paraId="58E792C2" w14:textId="77777777" w:rsidR="00C156A5" w:rsidRPr="009F7F88" w:rsidRDefault="00C156A5" w:rsidP="00C156A5">
            <w:pPr>
              <w:pStyle w:val="RSCT03TableBody"/>
              <w:jc w:val="left"/>
              <w:rPr>
                <w:color w:val="000000" w:themeColor="text1"/>
                <w:w w:val="108"/>
              </w:rPr>
            </w:pPr>
            <w:r w:rsidRPr="009F7F88">
              <w:rPr>
                <w:color w:val="000000" w:themeColor="text1"/>
                <w:w w:val="108"/>
              </w:rPr>
              <w:t>Complex structure easily available, good controllability of macrostructure size</w:t>
            </w:r>
          </w:p>
        </w:tc>
      </w:tr>
    </w:tbl>
    <w:p w14:paraId="68DFB18E" w14:textId="77777777" w:rsidR="00150191" w:rsidRPr="009F7F88" w:rsidRDefault="00150191" w:rsidP="00150191">
      <w:pPr>
        <w:pStyle w:val="RSCB02ArticleText"/>
        <w:rPr>
          <w:rStyle w:val="06CHeading"/>
          <w:rFonts w:asciiTheme="minorHAnsi" w:hAnsiTheme="minorHAnsi"/>
          <w:b w:val="0"/>
          <w:smallCaps w:val="0"/>
          <w:color w:val="000000" w:themeColor="text1"/>
        </w:rPr>
      </w:pPr>
    </w:p>
    <w:p w14:paraId="68AB7DA2" w14:textId="77777777" w:rsidR="00150191" w:rsidRPr="009F7F88" w:rsidRDefault="00150191" w:rsidP="00150191">
      <w:pPr>
        <w:pStyle w:val="RSCB02ArticleText"/>
        <w:rPr>
          <w:rStyle w:val="06CHeading"/>
          <w:rFonts w:asciiTheme="minorHAnsi" w:hAnsiTheme="minorHAnsi"/>
          <w:b w:val="0"/>
          <w:smallCaps w:val="0"/>
          <w:color w:val="000000" w:themeColor="text1"/>
        </w:rPr>
        <w:sectPr w:rsidR="00150191" w:rsidRPr="009F7F88" w:rsidSect="00BA0731">
          <w:type w:val="continuous"/>
          <w:pgSz w:w="11907" w:h="16840" w:code="9"/>
          <w:pgMar w:top="1009" w:right="851" w:bottom="1758" w:left="851" w:header="851" w:footer="1049" w:gutter="0"/>
          <w:cols w:space="227"/>
          <w:docGrid w:linePitch="360"/>
        </w:sectPr>
      </w:pPr>
    </w:p>
    <w:bookmarkEnd w:id="31"/>
    <w:p w14:paraId="280A0C7A" w14:textId="347F956D" w:rsidR="002D7186" w:rsidRPr="009F7F88" w:rsidRDefault="002D7186" w:rsidP="002D7186">
      <w:pPr>
        <w:pStyle w:val="RSCB02ArticleText"/>
        <w:ind w:firstLineChars="100" w:firstLine="194"/>
        <w:rPr>
          <w:color w:val="000000" w:themeColor="text1"/>
        </w:rPr>
      </w:pPr>
      <w:r w:rsidRPr="009F7F88">
        <w:rPr>
          <w:color w:val="000000" w:themeColor="text1"/>
        </w:rPr>
        <w:t>Aerogel microspheres or microparticles can traditionally be prepared using several schemes, including emulsion-gelation,</w:t>
      </w:r>
      <w:r w:rsidRPr="009F7F88">
        <w:rPr>
          <w:color w:val="000000" w:themeColor="text1"/>
        </w:rPr>
        <w:fldChar w:fldCharType="begin" w:fldLock="1"/>
      </w:r>
      <w:r w:rsidR="004E1277" w:rsidRPr="009F7F88">
        <w:rPr>
          <w:color w:val="000000" w:themeColor="text1"/>
        </w:rPr>
        <w:instrText>ADDIN CSL_CITATION {"citationItems":[{"id":"ITEM-1","itemData":{"DOI":"10.3390/ma12091543","ISBN":"3021072747","ISSN":"19961944","abstract":"Aerogels have been defined as solid colloidal or polymeric networks of nanoparticles that are expanded throughout their entire volume by a gas. They have high surface areas, low thermal conductivities, low dielectric constants, and high acoustic attenuation, all of which are very attractive properties for applications that range from thermal and acoustic insulation to dielectrics to drug delivery. However, one of the most important impediments to that potential has been that most efforts have been concentrated on monolithic aerogels, which are prone to defects and their production requires long and costly processing. An alternative approach is to consider manufacturing aerogels in particulate form. Recognizing that need, the European Commission funded \"NanoHybrids\", a 3.5 years project under the Horizon 2020 framework with 12 industrial and academic partners aiming at aerogel particles from bio- and synthetic polymers. Biopolymer aerogels in particulate form have been reviewed recently. This mini-review focuses on the emerging field of particulate aerogels from synthetic polymers. That category includes mostly polyurea aerogels, but also some isolated cases of polyimide and phenolic resin aerogels. Particulate aerogels covered include powders, micro granules and spherical millimeter-size beads. For the benefit of the reader, in addition to the literature, some new results from our laboratory concerning polyurea particle aerogels are also included.","author":[{"dropping-particle":"","family":"Paraskevopoulou","given":"Patrina","non-dropping-particle":"","parse-names":false,"suffix":""},{"dropping-particle":"","family":"Chriti","given":"Despoina","non-dropping-particle":"","parse-names":false,"suffix":""},{"dropping-particle":"","family":"Raptopoulos","given":"Grigorios","non-dropping-particle":"","parse-names":false,"suffix":""},{"dropping-particle":"","family":"Anyfantis","given":"George C.","non-dropping-particle":"","parse-names":false,"suffix":""}],"container-title":"Materials","id":"ITEM-1","issue":"9","issued":{"date-parts":[["2019"]]},"page":"1543","publisher":"MDPI AG","title":"Synthetic polymer aerogels in particulate form","type":"article-journal","volume":"12"},"uris":["http://www.mendeley.com/documents/?uuid=09a7e002-e2aa-4d2e-92b6-7dac07091e70"]},{"id":"ITEM-2","itemData":{"DOI":"10.1016/j.carbpol.2012.02.023","ISSN":"01448617","abstract":"The inherent biocompatibility and biodegradability of starch, a natural polysaccharide-based product, allows its use in the form of microspheres as a chemical carrier for life science applications. However, current methods of preparation of starch microspheres utilize chemical crosslinkers and drying methods (air drying, freeze drying) that leads to problems of degradability of the matrix and low specific surface areas and chemical loading capacities. In this work, corn starch aerogel microspheres, a special class of nanoporous materials, were prepared by the combination of an emulsion-gelation method and supercritical drying without the use of chemical crosslinkers. Effects of gelation temperature (368, 393 and 413 K), oil-to-aqueous starch solution ratio (1:1, 2:1, 3:1) and surfactant content (3, 6 and 10% (w/w)) on the textural and morphological properties of the aerogel material were studied. The obtained starch aerogels were characterized using nitrogen adsorption-desorption measurements, helium pycnometry, CHN elemental analyses, thermogravimetry and scanning electron microscopy. Spherical starch aerogel microspheres with tailor-made specific surface areas (34-120 m 2 g -1 range) and particle sizes (215-1226 μm diameter range) were obtained. Aerogel textural properties were mainly influenced by the gelation temperature used, whereas the particle morphology depended on the three processing parameters studied. High specific chemical loading capacity (1.1 × 10 -3 g m -2) of the aerogel microspheres was obtained using ketoprofen as a model compound. © 2012 Elsevier Ltd. All rights reserved.","author":[{"dropping-particle":"","family":"García-González","given":"C. A.","non-dropping-particle":"","parse-names":false,"suffix":""},{"dropping-particle":"","family":"Uy","given":"J. J.","non-dropping-particle":"","parse-names":false,"suffix":""},{"dropping-particle":"","family":"Alnaief","given":"M.","non-dropping-particle":"","parse-names":false,"suffix":""},{"dropping-particle":"","family":"Smirnova","given":"I.","non-dropping-particle":"","parse-names":false,"suffix":""}],"container-title":"Carbohydrate Polymers","id":"ITEM-2","issue":"4","issued":{"date-parts":[["2012"]]},"page":"1378-1386","publisher":"Elsevier","title":"Preparation of tailor-made starch-based aerogel microspheres by the emulsion-gelation method","type":"article-journal","volume":"88"},"uris":["http://www.mendeley.com/documents/?uuid=3acce0ea-2ad4-3383-abe1-1b2688bf5be0"]}],"mendeley":{"formattedCitation":"&lt;sup&gt;111,158&lt;/sup&gt;","plainTextFormattedCitation":"111,158","previouslyFormattedCitation":"&lt;sup&gt;111,15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11,158</w:t>
      </w:r>
      <w:r w:rsidRPr="009F7F88">
        <w:rPr>
          <w:color w:val="000000" w:themeColor="text1"/>
        </w:rPr>
        <w:fldChar w:fldCharType="end"/>
      </w:r>
      <w:r w:rsidRPr="009F7F88">
        <w:rPr>
          <w:color w:val="000000" w:themeColor="text1"/>
        </w:rPr>
        <w:t xml:space="preserve"> Stöber,</w:t>
      </w:r>
      <w:r w:rsidRPr="009F7F88">
        <w:rPr>
          <w:color w:val="000000" w:themeColor="text1"/>
        </w:rPr>
        <w:fldChar w:fldCharType="begin" w:fldLock="1"/>
      </w:r>
      <w:r w:rsidR="004E1277" w:rsidRPr="009F7F88">
        <w:rPr>
          <w:color w:val="000000" w:themeColor="text1"/>
        </w:rPr>
        <w:instrText>ADDIN CSL_CITATION {"citationItems":[{"id":"ITEM-1","itemData":{"DOI":"10.1016/0021-9797(68)90272-5","ISSN":"00219797","abstract":"A system of chemical reactions has been developed which permits the controlled growth of spherical silica particles of uniform size by means of hydrolysis of alkyl silicates and subsequent condensation of silicic acid in alcoholic solutions. Ammonia is used as a morphological catalyst. Particle sizes obtained in suspension range from less than 0.05 μ to 2 μ in diameter. © 1968.","author":[{"dropping-particle":"","family":"Stöber","given":"Werner","non-dropping-particle":"","parse-names":false,"suffix":""},{"dropping-particle":"","family":"Fink","given":"Arthur","non-dropping-particle":"","parse-names":false,"suffix":""},{"dropping-particle":"","family":"Bohn","given":"Ernst","non-dropping-particle":"","parse-names":false,"suffix":""}],"container-title":"Journal of Colloid And Interface Science","id":"ITEM-1","issue":"1","issued":{"date-parts":[["1968"]]},"page":"62-69","publisher":"Academic Press","title":"Controlled growth of monodisperse silica spheres in the micron size range","type":"article-journal","volume":"26"},"uris":["http://www.mendeley.com/documents/?uuid=b5ff7444-9a78-3157-ae01-354e201fcfe1"]},{"id":"ITEM-2","itemData":{"DOI":"10.1007/s10971-019-05025-z","ISSN":"15734846","abstract":"Abstract: Monodispersed silica sol with a small particle size, narrow size distribution, and high conversion was prepared via a modified Stöber method, and an orthogonal test method was used to investigate the influence of TEOS concentration, R (H2O/TEOS), ammonia concentration, and reaction temperature on the particle size, size distribution, and conversion of silica sol. It was found that the remarkable factors affecting the particle size from a large to a small order were ammonia concentration, reaction, temperature, and R (H2O/TEOS) value; similarly, the remarkable factors affecting the silica sol conversion from a large to a small order were the R (H2O/TEOS) value and reaction temperature in decreasing order of influence. None of the factors investigated in this study exhibited a significant effect on the particle size distribution. The optimal synthesis conditions for the preparation of monodispersed silica sol with small particle size and high conversion were as follows: TEOS concentration = 0.4 mol/L; R (H2O/TEOS) = 60; ammonia concentration = 0.10 mol/L; reaction temperature = 75 °C. The average particle size of monodispersed silica sol under optimum conditions was 5.25 ± 0.77 nm, and the conversion was 94.05%. Besides, this study also provides a systematic experimental and theoretical basis for the preparation of different particle sizes monodispersed silica sol with high conversion. [Figure not available: see fulltext.]","author":[{"dropping-particle":"","family":"Cai","given":"Huafei","non-dropping-particle":"","parse-names":false,"suffix":""},{"dropping-particle":"","family":"Jiang","given":"Yonggang","non-dropping-particle":"","parse-names":false,"suffix":""},{"dropping-particle":"","family":"Li","given":"Liangjun","non-dropping-particle":"","parse-names":false,"suffix":""},{"dropping-particle":"","family":"Feng","given":"Junzong","non-dropping-particle":"","parse-names":false,"suffix":""},{"dropping-particle":"","family":"Feng","given":"Jian","non-dropping-particle":"","parse-names":false,"suffix":""}],"container-title":"Journal of Sol-Gel Science and Technology","id":"ITEM-2","issue":"1","issued":{"date-parts":[["2019"]]},"page":"44-53","publisher":"Springer New York LLC","title":"Preparation of monodispersed silica sol with small particle size, narrow size distribution, and high conversion","type":"article-journal","volume":"91"},"uris":["http://www.mendeley.com/documents/?uuid=24d202ec-96a7-3e41-9917-28d56a56fa41"]}],"mendeley":{"formattedCitation":"&lt;sup&gt;159,160&lt;/sup&gt;","plainTextFormattedCitation":"159,160","previouslyFormattedCitation":"&lt;sup&gt;157,15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59,160</w:t>
      </w:r>
      <w:r w:rsidRPr="009F7F88">
        <w:rPr>
          <w:color w:val="000000" w:themeColor="text1"/>
        </w:rPr>
        <w:fldChar w:fldCharType="end"/>
      </w:r>
      <w:r w:rsidRPr="009F7F88">
        <w:rPr>
          <w:color w:val="000000" w:themeColor="text1"/>
        </w:rPr>
        <w:t xml:space="preserve"> spraying or electrospraying,</w:t>
      </w:r>
      <w:r w:rsidRPr="009F7F88">
        <w:rPr>
          <w:color w:val="000000" w:themeColor="text1"/>
        </w:rPr>
        <w:fldChar w:fldCharType="begin" w:fldLock="1"/>
      </w:r>
      <w:r w:rsidR="004E1277" w:rsidRPr="009F7F88">
        <w:rPr>
          <w:color w:val="000000" w:themeColor="text1"/>
        </w:rPr>
        <w:instrText>ADDIN CSL_CITATION {"citationItems":[{"id":"ITEM-1","itemData":{"DOI":"10.1039/c5ta09540a","ISSN":"20507496","abstract":"The graphene oxide aerogel microspheres were prepared by a novel approach, i.e. a combination of electrospraying and freeze-casting. The unique well-defined \"center-diverging microchannel\" dandelion-like structures were observed in the aerogel microspheres and a formation mechanism of the structure, i.e. radial-directional freezing-thawing, was proposed. After further thermal reduction, the reduced graphene oxide aerogel microspheres were obtained and the center-diverging microchannel structures can be remained. Due to their highly porous, hierarchical and hydrophobic structure as well as a random packing effect, the aerogel microspheres possess excellent adsorption ability for various organic solvents and oils, showing their potential applications in environmental pollutant treatment.","author":[{"dropping-particle":"","family":"Liao","given":"Shuchi","non-dropping-particle":"","parse-names":false,"suffix":""},{"dropping-particle":"","family":"Zhai","given":"Tianliang","non-dropping-particle":"","parse-names":false,"suffix":""},{"dropping-particle":"","family":"Xia","given":"Hesheng","non-dropping-particle":"","parse-names":false,"suffix":""}],"container-title":"Journal of Materials Chemistry A","id":"ITEM-1","issue":"3","issued":{"date-parts":[["2016"]]},"page":"1068-1077","publisher":"Royal Society of Chemistry","title":"Highly adsorptive graphene aerogel microspheres with center-diverging microchannel structures","type":"article-journal","volume":"4"},"uris":["http://www.mendeley.com/documents/?uuid=d6ef4708-fc20-34cc-b086-ef5957ce2c04"]},{"id":"ITEM-2","itemData":{"DOI":"10.1016/j.matlet.2006.07.110","ISSN":"0167577X","abstract":"A novel spray approach has been developed for the synthesis of controlled size oxide microparticles and the technique is illustrated by the preparation of ca. 250 nm silica particles. Stöber-type spherical silica of uniform particle size is formed by spraying a tetraethoxysilane precursor solution onto the surface of a stirred ammoniacal hydrolysis medium. Particle size characteristics are determined through selection of reaction conditions, with solvent, temperature, reagent concentrations and mixing contributing to the particle size and dispersity. The silica products have been characterized by particle size distribution measurements, electron microscopy and nitrogen adsorption studies. The mechanism of particle formation under differing experimental conditions is discussed. © 2006 Elsevier B.V. All rights reserved.","author":[{"dropping-particle":"","family":"Howard","given":"Alan G.","non-dropping-particle":"","parse-names":false,"suffix":""},{"dropping-particle":"","family":"Khdary","given":"Nezar H.","non-dropping-particle":"","parse-names":false,"suffix":""}],"container-title":"Materials Letters","id":"ITEM-2","issue":"8-9","issued":{"date-parts":[["2007"]]},"page":"1951-1954","publisher":"North-Holland","title":"Spray synthesis of monodisperse sub-micron spherical silica particles","type":"article-journal","volume":"61"},"uris":["http://www.mendeley.com/documents/?uuid=1da1a6ee-01be-33b5-8e30-ddaa6ca11f63"]},{"id":"ITEM-3","itemData":{"DOI":"10.1016/j.carbpol.2016.09.068","ISSN":"01448617","abstract":"Nanofibrillated cellulose (NFC) aerogels were prepared by spray freeze-drying (SFD). Their structural, mechanical and thermal insulation properties were compared to those of NFC aerogels prepared by conventional freeze-drying (CFD). The purpose of this investigation is to develop superinsulating bioaerogels by reducing their pore size. Severe reduction of the aerogel pore size and skeleton architecture were observed by SEM, aerogels prepared by SFD method show a fibril skeleton morphology, which defines a mesoporous structure. BET analyses confirm the appearance of a new organization structure with pores of nanometric sizes. As a consequence, the thermal insulation properties were significantly improved for SFD materials compared to CFD aerogel, reaching values of thermal conductivity as low as 0.018 W/(m K). Moreover, NFC aerogels have a thermal conductivity below that of air in ambient conditions, making them one of the best cellulose based thermal superinsulating material.","author":[{"dropping-particle":"","family":"Jiménez-Saelices","given":"Clara","non-dropping-particle":"","parse-names":false,"suffix":""},{"dropping-particle":"","family":"Seantier","given":"Bastien","non-dropping-particle":"","parse-names":false,"suffix":""},{"dropping-particle":"","family":"Cathala","given":"Bernard","non-dropping-particle":"","parse-names":false,"suffix":""},{"dropping-particle":"","family":"Grohens","given":"Yves","non-dropping-particle":"","parse-names":false,"suffix":""}],"container-title":"Carbohydrate Polymers","id":"ITEM-3","issued":{"date-parts":[["2017"]]},"page":"105-113","publisher":"Elsevier Ltd","title":"Spray freeze-dried nanofibrillated cellulose aerogels with thermal superinsulating properties","type":"article-journal","volume":"157"},"uris":["http://www.mendeley.com/documents/?uuid=a79bdc31-e43d-3aa7-8c2c-7bf7d099317d"]}],"mendeley":{"formattedCitation":"&lt;sup&gt;110,161,162&lt;/sup&gt;","plainTextFormattedCitation":"110,161,162","previouslyFormattedCitation":"&lt;sup&gt;110,159,16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10,161,162</w:t>
      </w:r>
      <w:r w:rsidRPr="009F7F88">
        <w:rPr>
          <w:color w:val="000000" w:themeColor="text1"/>
        </w:rPr>
        <w:fldChar w:fldCharType="end"/>
      </w:r>
      <w:r w:rsidRPr="009F7F88">
        <w:rPr>
          <w:color w:val="000000" w:themeColor="text1"/>
        </w:rPr>
        <w:t xml:space="preserve"> and supercritical fluid</w:t>
      </w:r>
      <w:r w:rsidRPr="009F7F88">
        <w:rPr>
          <w:color w:val="000000" w:themeColor="text1"/>
        </w:rPr>
        <w:fldChar w:fldCharType="begin" w:fldLock="1"/>
      </w:r>
      <w:r w:rsidR="004E1277" w:rsidRPr="009F7F88">
        <w:rPr>
          <w:color w:val="000000" w:themeColor="text1"/>
        </w:rPr>
        <w:instrText>ADDIN CSL_CITATION {"citationItems":[{"id":"ITEM-1","itemData":{"DOI":"10.1007/s10971-018-4885-6","ISSN":"15734846","abstract":"Synthesis of metal oxide microspheres in supercritical carbon dioxide (SCO 2 ) is very attractive for a wide range of applications such as catalysis, controlled release, and separation science due to their identical properties. The aim of this study is the synthesis of silica microspheres (SM) in SCO 2 by sol–gel method. The effects of temperature, pressure, flow rate, time, co-solvent and its ratio on the synthesis of silica microspheres in SCO 2 were investigated. The synthesized microspheres were characterized by several techniques including field emission scanning electron microscopy (FE-SEM), Fourier transform infrared (FT-IR) spectroscopy, X-ray diffraction (XRD), dynamic light scattering (DLS), and surface area analysis. The results indicated that the optimum condition for the synthesis of SM was determined at 150 bar, 80 °C, and 2.5 mL min −1 of SCO 2 flow rate. The usability of SM as an adsorbent for the removal of dyes and heavy metals from aqueous solutions was also examined. Kinetic and isotherm studies for the adsorption of Pb(II) ions and Acid Blue 260 (AB260) onto SM were carried out. [Figure not available: see fulltext.].","author":[{"dropping-particle":"","family":"Başaran","given":"Ersin","non-dropping-particle":"","parse-names":false,"suffix":""},{"dropping-particle":"","family":"Alp Arıcı","given":"Tuğba","non-dropping-particle":"","parse-names":false,"suffix":""},{"dropping-particle":"","family":"Özcan","given":"Adnan","non-dropping-particle":"","parse-names":false,"suffix":""},{"dropping-particle":"","family":"Gök","given":"Özer","non-dropping-particle":"","parse-names":false,"suffix":""},{"dropping-particle":"","family":"Özcan","given":"A. Safa","non-dropping-particle":"","parse-names":false,"suffix":""}],"container-title":"Journal of Sol-Gel Science and Technology","id":"ITEM-1","issue":"2","issued":{"date-parts":[["2019"]]},"page":"458-472","publisher":"Springer New York LLC","title":"Effects of different parameters on the synthesis of silica aerogel microspheres in supercritical CO2 and their potential use as an adsorbent","type":"article-journal","volume":"89"},"uris":["http://www.mendeley.com/documents/?uuid=4e82d7d7-5424-36ad-b40b-cff5e2e51d65"]},{"id":"ITEM-2","itemData":{"DOI":"10.1016/j.supflu.2013.03.001","ISSN":"08968446","abstract":"Supercritical and compressed fluid technology provides a powerful tool for particle design and engineering. On the other hand, aerogels are nanoporous materials holding many world-class properties. However, the morphology of the end product can be the limiting factor for aerogels in some applications. The integration of different technologies for the production of particles can lead to a breakthrough in aerogel production. In this work, the combination of the emulsion-gelation process with supercritical fluid extraction was tested as a versatile technology for the production of microspherical aerogel particles. Novel natural product-based nanoporous materials (aerogels) based on starch were obtained using this method and were specifically targeted to chemical carriers for life science applications (e.g. pharmaceutics, tissue engineering, cosmetics, food, biotechnology, and agriculture). Aerogels in the form of cylinders and microspheres (400-800 μm) with the intrinsic outstanding textural aerogel properties (high surface area - Sa = 100-240 m 2/g, low density - ρ = 0.10-0.25 g/cm3, large porosity - ε = 85-90%) were produced. The effect of micronization on the kinetics of the supercritical drying of the wet gel (in ethanol) was also studied. Thus the obtained aerogels were then tested for their use as active agent carriers regarding loading capacity using ketoprofen as model compound as well as the release behavior of the loaded active compound in aqueous media simulating physiological pHs. © 2013 Elsevier B.V. All rights reserved.","author":[{"dropping-particle":"","family":"García-González","given":"C. A.","non-dropping-particle":"","parse-names":false,"suffix":""},{"dropping-particle":"","family":"Smirnova","given":"I.","non-dropping-particle":"","parse-names":false,"suffix":""}],"container-title":"Journal of Supercritical Fluids","id":"ITEM-2","issued":{"date-parts":[["2013"]]},"page":"152-158","publisher":"Elsevier B.V.","title":"Use of supercritical fluid technology for the production of tailor-made aerogel particles for delivery systems","type":"article-journal","volume":"79"},"uris":["http://www.mendeley.com/documents/?uuid=40004813-a453-352c-a4c8-9d6b11feb509"]}],"mendeley":{"formattedCitation":"&lt;sup&gt;163,164&lt;/sup&gt;","plainTextFormattedCitation":"163,164","previouslyFormattedCitation":"&lt;sup&gt;161,16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63,164</w:t>
      </w:r>
      <w:r w:rsidRPr="009F7F88">
        <w:rPr>
          <w:color w:val="000000" w:themeColor="text1"/>
        </w:rPr>
        <w:fldChar w:fldCharType="end"/>
      </w:r>
      <w:r w:rsidRPr="009F7F88">
        <w:rPr>
          <w:color w:val="000000" w:themeColor="text1"/>
        </w:rPr>
        <w:t xml:space="preserve"> methods. The diameters of the microspheres in these strategies are primarily controlled by either chemical reaction, applied voltage, or stirring and air flow rate. However, in practice, the batch-to-batch reproducibility in this approach is very challenging. There are various ways to limit these variations in the synthesis conditions. For example, if inkjet printing is used in combination with rotary stirring to synthesize aerogel particles, the size of the droplets ejected into the emulsion can be controlled through the precision nozzle of the inkjet printing, allowing synthesis of highly monodisperse microspheres.</w:t>
      </w:r>
    </w:p>
    <w:p w14:paraId="04283932" w14:textId="05E15F78" w:rsidR="00950A0F" w:rsidRPr="009F7F88" w:rsidRDefault="002D7186" w:rsidP="002D7186">
      <w:pPr>
        <w:pStyle w:val="RSCB02ArticleText"/>
        <w:ind w:firstLineChars="100" w:firstLine="194"/>
        <w:rPr>
          <w:color w:val="000000" w:themeColor="text1"/>
        </w:rPr>
      </w:pPr>
      <w:r w:rsidRPr="009F7F88">
        <w:rPr>
          <w:color w:val="000000" w:themeColor="text1"/>
        </w:rPr>
        <w:t>On the other hand, traditional freeze- or wet-spinning technologies can be used to fabricate aerogel fibres.</w:t>
      </w:r>
      <w:r w:rsidRPr="009F7F88">
        <w:rPr>
          <w:color w:val="000000" w:themeColor="text1"/>
        </w:rPr>
        <w:fldChar w:fldCharType="begin" w:fldLock="1"/>
      </w:r>
      <w:r w:rsidR="004E1277" w:rsidRPr="009F7F88">
        <w:rPr>
          <w:color w:val="000000" w:themeColor="text1"/>
        </w:rPr>
        <w:instrText>ADDIN CSL_CITATION {"citationItems":[{"id":"ITEM-1","itemData":{"DOI":"10.1016/j.cej.2020.124623","ISSN":"13858947","author":[{"dropping-particle":"","family":"Wang","given":"Yujie","non-dropping-particle":"","parse-names":false,"suffix":""},{"dropping-particle":"","family":"Cui","given":"Ying","non-dropping-particle":"","parse-names":false,"suffix":""},{"dropping-particle":"","family":"Shao","given":"Ziyu","non-dropping-particle":"","parse-names":false,"suffix":""},{"dropping-particle":"","family":"Gao","given":"Weiwei","non-dropping-particle":"","parse-names":false,"suffix":""},{"dropping-particle":"","family":"Fan","given":"Wei","non-dropping-particle":"","parse-names":false,"suffix":""},{"dropping-particle":"","family":"Liu","given":"Tianxi","non-dropping-particle":"","parse-names":false,"suffix":""},{"dropping-particle":"","family":"Bai","given":"Hao","non-dropping-particle":"","parse-names":false,"suffix":""}],"container-title":"Chemical Engineering Journal","id":"ITEM-1","issued":{"date-parts":[["2020"]]},"page":"124623","publisher":"Elsevier","title":"Multifunctional polyimide aerogel textile inspired by polar bear hair for thermoregulation in extreme environments","type":"article-journal","volume":"390"},"uris":["http://www.mendeley.com/documents/?uuid=331b34f8-d25d-3473-bc3b-ed653816b465"]}],"mendeley":{"formattedCitation":"&lt;sup&gt;165&lt;/sup&gt;","plainTextFormattedCitation":"165","previouslyFormattedCitation":"&lt;sup&gt;16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65</w:t>
      </w:r>
      <w:r w:rsidRPr="009F7F88">
        <w:rPr>
          <w:color w:val="000000" w:themeColor="text1"/>
        </w:rPr>
        <w:fldChar w:fldCharType="end"/>
      </w:r>
      <w:r w:rsidRPr="009F7F88">
        <w:rPr>
          <w:color w:val="000000" w:themeColor="text1"/>
        </w:rPr>
        <w:t xml:space="preserve"> These methods can usually be used for flexible aerogels only, such as those made with graphene,</w:t>
      </w:r>
      <w:r w:rsidRPr="009F7F88">
        <w:rPr>
          <w:color w:val="000000" w:themeColor="text1"/>
        </w:rPr>
        <w:fldChar w:fldCharType="begin" w:fldLock="1"/>
      </w:r>
      <w:r w:rsidRPr="009F7F88">
        <w:rPr>
          <w:color w:val="000000" w:themeColor="text1"/>
        </w:rPr>
        <w:instrText>ADDIN CSL_CITATION {"citationItems":[{"id":"ITEM-1","itemData":{"DOI":"10.1021/nn3021772","ISSN":"19360851","abstract":"Liquid crystals of anisotropic colloids are of great significance in the preparation of their ordered macroscopic materials, for example, in the cases of carbon nanotubes and graphene. Here, we report a facile and scalable spinning process to prepare neat 'core-shell' structured graphene aerogel fibers and three-dimensional cylinders with aligned pores from the flowing liquid crystalline graphene oxide (GO) gels. The uniform alignment of graphene sheets, inheriting the lamellar orders from GO liquid crystals, offers the porous fibers high specific tensile strength (188 kN m kg -1) and the porous cylinders high compression modulus (3.3 MPa). The porous graphene fibers have high specific surface area up to 884 m 2 g -1 due to their interconnected pores and exhibit fine electrical conductivity (2.6 × 10 3 to 4.9 × 10 3 S m -1) in the wide temperature range of 5-300 K. The decreasing conductivity with decreasing temperature illustrates a typical semiconducting behavior, and the 3D interconnected network of 2D graphene sheets determines a dual 2D and 3D hopping conduction mechanism. The strong mechanical strength, high porosity, and fine electrical conductivity enable this novel material of ordered graphene aerogels to be greatly useful in versatile catalysts, supercapacitors, flexible batteries and cells, lightweight conductive fibers, and functional textiles. © 2012 American Chemical Society.","author":[{"dropping-particle":"","family":"Xu","given":"Zhen","non-dropping-particle":"","parse-names":false,"suffix":""},{"dropping-particle":"","family":"Zhang","given":"Yuan","non-dropping-particle":"","parse-names":false,"suffix":""},{"dropping-particle":"","family":"Li","given":"Peigang","non-dropping-particle":"","parse-names":false,"suffix":""},{"dropping-particle":"","family":"Gao","given":"Chao","non-dropping-particle":"","parse-names":false,"suffix":""}],"container-title":"ACS Nano","id":"ITEM-1","issue":"8","issued":{"date-parts":[["2012"]]},"page":"7103-7113","title":"Strong, conductive, lightweight, neat graphene aerogel fibers with aligned pores","type":"article-journal","volume":"6"},"uris":["http://www.mendeley.com/documents/?uuid=1c4e73b8-6b5d-42f7-b302-5e11b29911bd"]},{"id":"ITEM-2","itemData":{"DOI":"10.1021/acs.chemmater.6b02882","ISSN":"15205002","abstract":"Graphene macroscopic materials have attracted tremendous attention for their fascinating performance and rich functionalities. Here, we provide an elaborate description of techniques in the fabrication of graphene macroscopic materials, focusing on the wet-spinning of 1D fibers and wet-spinning of continuous 2D films and 3D ultraflyweight aerogels. The thread of the research concepts is discussed to offer an overview of graphene macroscopic assembly. We summarize the fabrication system of wet-spinning of fiber and films, which extends to the chemistry of solvated graphene, the formation of graphene LCs, and the chemical/thermal reduction of graphene materials. The experimental details of graphene ultraflyweight aerogel are also been described. We hope that this paper can act as an experimental guidance for researchers, and become suggestive for forthcoming advances in graphene macroscopic materials.","author":[{"dropping-particle":"","family":"Xu","given":"Zhen","non-dropping-particle":"","parse-names":false,"suffix":""},{"dropping-particle":"","family":"Peng","given":"Li","non-dropping-particle":"","parse-names":false,"suffix":""},{"dropping-particle":"","family":"Liu","given":"Yingjun","non-dropping-particle":"","parse-names":false,"suffix":""},{"dropping-particle":"","family":"Liu","given":"Zheng","non-dropping-particle":"","parse-names":false,"suffix":""},{"dropping-particle":"","family":"Sun","given":"Haiyan","non-dropping-particle":"","parse-names":false,"suffix":""},{"dropping-particle":"","family":"Gao","given":"Weiwei","non-dropping-particle":"","parse-names":false,"suffix":""},{"dropping-particle":"","family":"Gao","given":"Chao","non-dropping-particle":"","parse-names":false,"suffix":""}],"container-title":"Chemistry of Materials","id":"ITEM-2","issue":"1","issued":{"date-parts":[["2017"]]},"page":"319-330","title":"Experimental guidance to graphene macroscopic wet-spun fibers, continuous papers, and ultralightweight aerogels","type":"article-journal","volume":"29"},"uris":["http://www.mendeley.com/documents/?uuid=7d03a150-fb0c-43a0-8bfc-07122bf22a32"]},{"id":"ITEM-3","itemData":{"DOI":"10.1002/adma.201801754","ISSN":"09359648","author":[{"dropping-particle":"","family":"Li","given":"Guangyong","non-dropping-particle":"","parse-names":false,"suffix":""},{"dropping-particle":"","family":"Hong","given":"Guo","non-dropping-particle":"","parse-names":false,"suffix":""},{"dropping-particle":"","family":"Dong","given":"Dapeng","non-dropping-particle":"","parse-names":false,"suffix":""},{"dropping-particle":"","family":"Song","given":"Wenhui","non-dropping-particle":"","parse-names":false,"suffix":""},{"dropping-particle":"","family":"Zhang","given":"Xuetong","non-dropping-particle":"","parse-names":false,"suffix":""}],"container-title":"Advanced Materials","id":"ITEM-3","issued":{"date-parts":[["2018"]]},"page":"1801754","title":"Multiresponsive Graphene-Aerogel-Directed Phase-Change Smart Fibers","type":"article-journal","volume":"30"},"uris":["http://www.mendeley.com/documents/?uuid=8ea475d0-3092-3a6c-b614-4f151fd5ed68"]}],"mendeley":{"formattedCitation":"&lt;sup&gt;112–114&lt;/sup&gt;","plainTextFormattedCitation":"112–114","previouslyFormattedCitation":"&lt;sup&gt;112–114&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12–114</w:t>
      </w:r>
      <w:r w:rsidRPr="009F7F88">
        <w:rPr>
          <w:color w:val="000000" w:themeColor="text1"/>
        </w:rPr>
        <w:fldChar w:fldCharType="end"/>
      </w:r>
      <w:r w:rsidRPr="009F7F88">
        <w:rPr>
          <w:color w:val="000000" w:themeColor="text1"/>
        </w:rPr>
        <w:t xml:space="preserve"> GO,</w:t>
      </w:r>
      <w:r w:rsidRPr="009F7F88">
        <w:rPr>
          <w:color w:val="000000" w:themeColor="text1"/>
        </w:rPr>
        <w:fldChar w:fldCharType="begin" w:fldLock="1"/>
      </w:r>
      <w:r w:rsidR="004E1277" w:rsidRPr="009F7F88">
        <w:rPr>
          <w:color w:val="000000" w:themeColor="text1"/>
        </w:rPr>
        <w:instrText>ADDIN CSL_CITATION {"citationItems":[{"id":"ITEM-1","itemData":{"DOI":"10.1021/acsami.0c01330","ISSN":"19448252","PMID":"32167746","abstract":"Aerogel fibers with ultrahigh porosity and ultralow density are promising candidates for personal thermal management to reduce the energy waste of heating an entire room, and play important roles in reducing energy waste in general. However, aerogel fibers generally suffer from poor mechanical properties and complicated preparation processes. Herein, we demonstrate hierarchically porous and continuous silk fibroin/graphene oxide aerogel fibers (SF/GO) with high strength, excellent radiative heating performance, and thermal insulation performance through coaxial wet spinning and freeze-drying. The hollow CA/PAA fibers prepared via a coaxial wet spinning process have multiscale porous structures, which are not only beneficial for the formation of an SF/GO aerogel core, but also help to improve the mechanical strength of the aerogel fibers. Moreover, the prepared aerogel fibers show comparable porosity and mechanical properties with those of hollow CA/PAA fibers. More importantly, GO can dramatically improve the infrared radiative heating properties, and the surface temperature is increased by 2.6 °C after exposure to infrared radiation for 30 s, greatly higher than that of hollow fiber and SF aerogel fibers. Furthermore, the integration of hierarchically porous hollow fibers and SF/GO aerogels prevents thermal convection, decreases thermal conduction, and suppresses thermal radiation, rendering the SF/GO aerogel fiber with excellent thermal insulation performance. This work may shed light on the heat transfer mechanism of the microenvironment between the human body and textiles and pave the way for the fabrication of high-performance aerogel fibers used for personal thermal management.","author":[{"dropping-particle":"","family":"Wang","given":"Zongqian","non-dropping-particle":"","parse-names":false,"suffix":""},{"dropping-particle":"","family":"Yang","given":"Haiwei","non-dropping-particle":"","parse-names":false,"suffix":""},{"dropping-particle":"","family":"Li","given":"Yu","non-dropping-particle":"","parse-names":false,"suffix":""},{"dropping-particle":"","family":"Zheng","given":"Xianhong","non-dropping-particle":"","parse-names":false,"suffix":""}],"container-title":"ACS Applied Materials and Interfaces","id":"ITEM-1","issue":"13","issued":{"date-parts":[["2020"]]},"page":"15726-15736","publisher":"American Chemical Society","title":"Robust Silk Fibroin/Graphene Oxide Aerogel Fiber for Radiative Heating Textiles","type":"article-journal","volume":"12"},"uris":["http://www.mendeley.com/documents/?uuid=ed6bd746-1e57-352b-8035-23248b39e147"]}],"mendeley":{"formattedCitation":"&lt;sup&gt;166&lt;/sup&gt;","plainTextFormattedCitation":"166","previouslyFormattedCitation":"&lt;sup&gt;16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66</w:t>
      </w:r>
      <w:r w:rsidRPr="009F7F88">
        <w:rPr>
          <w:color w:val="000000" w:themeColor="text1"/>
        </w:rPr>
        <w:fldChar w:fldCharType="end"/>
      </w:r>
      <w:r w:rsidRPr="009F7F88">
        <w:rPr>
          <w:color w:val="000000" w:themeColor="text1"/>
        </w:rPr>
        <w:t xml:space="preserve"> cellulose,</w:t>
      </w:r>
      <w:r w:rsidRPr="009F7F88">
        <w:rPr>
          <w:color w:val="000000" w:themeColor="text1"/>
        </w:rPr>
        <w:fldChar w:fldCharType="begin" w:fldLock="1"/>
      </w:r>
      <w:r w:rsidR="004E1277" w:rsidRPr="009F7F88">
        <w:rPr>
          <w:color w:val="000000" w:themeColor="text1"/>
        </w:rPr>
        <w:instrText>ADDIN CSL_CITATION {"citationItems":[{"id":"ITEM-1","itemData":{"DOI":"10.1016/j.supflu.2015.06.011","ISSN":"08968446","abstract":"The preparation, production and properties of light weight, porous cellulose aerogels in the form of thin extruded fibers is compared to monolithic pieces. The cellulose aerogels were synthesized from microcrystalline cellulose in a hydrated calciumthiocyanate salt melt, which upon cooling forms a gel at around 80°C. Twin screw extrusion experiments were performed systematically yielding thin and wet cellulose filaments. Washing and coagulation of the wet gels in ethanol was followed by supercritical drying with CO2 yielding cellulose aerogel filaments. These were characterized with regard to envelope density, nitrogen adsorption-desorption (BET) analysis, thermal conductivity measurements, tensile and compression tests and scanning electron microscopy (SEM). The microstructure can be described as an open porous network of nano-fibrils with pore sizes ranging from 10 to 100nm and fibril diameters of around 10 to 25nm. The densities of supercritically dried (SCD) cellulose aerogels were in the range of 0.009-0.137g/cm3 and the BET specific surface areas (SSABET) were between 120 and 230m2/g. The cellulose aerogel possessed thermal conductivities from 0.04 to 0.075W/m.K and compressive moduli up to 16.2MPa. The tensile strength of aerogel filaments increases with the increasing cellulose amount in the spin dope. Extruded cellulose aerogel filaments show a dependency of their specific surface area on the extrusion temperature: the higher the spinning temperature the higher the surface area.","author":[{"dropping-particle":"","family":"Karadagli","given":"Ilknur","non-dropping-particle":"","parse-names":false,"suffix":""},{"dropping-particle":"","family":"Schulz","given":"Björn","non-dropping-particle":"","parse-names":false,"suffix":""},{"dropping-particle":"","family":"Schestakow","given":"Maria","non-dropping-particle":"","parse-names":false,"suffix":""},{"dropping-particle":"","family":"Milow","given":"Barbara","non-dropping-particle":"","parse-names":false,"suffix":""},{"dropping-particle":"","family":"Gries","given":"Thomas","non-dropping-particle":"","parse-names":false,"suffix":""},{"dropping-particle":"","family":"Ratke","given":"Lorenz","non-dropping-particle":"","parse-names":false,"suffix":""}],"container-title":"Journal of Supercritical Fluids","id":"ITEM-1","issued":{"date-parts":[["2015"]]},"page":"105-114","title":"Production of porous cellulose aerogel fibers by an extrusion process","type":"article-journal","volume":"106"},"uris":["http://www.mendeley.com/documents/?uuid=7fa421b1-c079-3502-bbc1-ebda910b22ec"]},{"id":"ITEM-2","itemData":{"DOI":"10.1016/j.matpr.2017.09.194","ISSN":"22147853","abstract":"A Cellulose Aerogel fibre spinning process was investigated based on coagulation of a spinning dope out of aqueous zinc chloride salt hydrate melts into different coagulants. It has been shown that coagulants with less solubility of zinc chloride are more suitable for the production of fibres. The lower the solubility of zinc chloride the slower is the diffusion from the gel fibre into the coagulant. It has been shown that to fast diffusion is contra productive to the fibre strength. Therefore conditions with low diffusion rates are favorable to increase the mechanical properties of aerogel fibres. The fibres were supercritical dried and investigated due to their inner surface with BET analysis, pore structure via SEM images and mechanical properties. The described aerogel fibre synthesis is a promising step to the encapsulation of combustion engines with drapable aerogel structures to supress the cooling of hybrid cars during urban driving. It has been shown that this bears the potential of increasing the efficiency of hybrid engines and decreasing the amount of emissions during driving.","author":[{"dropping-particle":"","family":"Mroszczok","given":"Jens","non-dropping-particle":"","parse-names":false,"suffix":""},{"dropping-particle":"","family":"Schulz","given":"Bjorn","non-dropping-particle":"","parse-names":false,"suffix":""},{"dropping-particle":"","family":"Wilsch","given":"Kristina","non-dropping-particle":"","parse-names":false,"suffix":""},{"dropping-particle":"","family":"Frenzer","given":"Gerald","non-dropping-particle":"","parse-names":false,"suffix":""},{"dropping-particle":"","family":"Kasper","given":"Sven","non-dropping-particle":"","parse-names":false,"suffix":""},{"dropping-particle":"","family":"Seide","given":"Gunnar","non-dropping-particle":"","parse-names":false,"suffix":""}],"container-title":"Materials Today: Proceedings","id":"ITEM-2","issued":{"date-parts":[["2017"]]},"page":"S244-S248","title":"Cellulose Aerogel Fibres for Thermal Encapsulation of Diesel Hybrid Engines for Fuel Savings in Cars","type":"article-journal","volume":"4"},"uris":["http://www.mendeley.com/documents/?uuid=e9e4d370-be78-4bd0-b7f2-336ab113ba33"]},{"id":"ITEM-3","itemData":{"DOI":"10.1002/cite.201600003","ISSN":"0009286X","abstract":"Aerogels are high-performance materials used for space and aviation purposes. Cellulose aerogel fibers have been investigated under real space conditions for their insulation properties. The experiments were carried out in a one-stage high-altitude research rocket of the improved ORION type. A cuboid module with measurement cells, camera modules, and electronic devices has been developed for monitoring the insulation behavior of cellulose aerogel non-woven samples. The thermal behavior of these samples has been analyzed and compared to cellulose cloth (cotton) and aluminum for reference.","author":[{"dropping-particle":"","family":"Schulz","given":"Björn","non-dropping-particle":"","parse-names":false,"suffix":""},{"dropping-particle":"","family":"Meinert","given":"Tobias","non-dropping-particle":"","parse-names":false,"suffix":""},{"dropping-particle":"","family":"Bierbüsse","given":"David","non-dropping-particle":"","parse-names":false,"suffix":""},{"dropping-particle":"","family":"Busen","given":"Michel","non-dropping-particle":"","parse-names":false,"suffix":""},{"dropping-particle":"","family":"Körtzinger","given":"Nina","non-dropping-particle":"","parse-names":false,"suffix":""},{"dropping-particle":"","family":"Stankowski","given":"Michael","non-dropping-particle":"","parse-names":false,"suffix":""},{"dropping-particle":"","family":"Seide","given":"Gunnar","non-dropping-particle":"","parse-names":false,"suffix":""}],"container-title":"Chemie Ingenieur Technik","id":"ITEM-3","issue":"10","issued":{"date-parts":[["2016"]]},"page":"1501-1507","publisher":"Wiley-VCH Verlag","title":"Cellulose Aerogel Fibers Tested on a REXUS 18 Rocket - The ACTOR Project","type":"article-journal","volume":"88"},"uris":["http://www.mendeley.com/documents/?uuid=3ec673cc-401b-37c6-95f9-d59a3b8b9d80"]},{"id":"ITEM-4","itemData":{"DOI":"10.1016/j.nanoen.2019.104305","ISSN":"22112855","abstract":"Strong, continuous, and highly porous coaxial fibers with cellulose nanofibril (CNF) aerogel core and cellulose-rich sheath were fabricated by wet-spinning hollow fibers and infusing them with aerogel precursor for high-performance thermal insulators. The sheath contained multiscale pores, including microvoids (14.5 μm) and sub-micron pores (133 nm) in bulk, as well as ca. 25–26 nm surface nanopores, to function as a template and protective sheath for the microporous CNF aerogel core. The porous coaxial fibers had many desirable qualities, including low density (0.2 g cm3), high porosity (85%), high specific tensile strength (23.5 ± 2.5 MPa g cm−3), wide working temperatures (−20 to 150 °C), continuous and large-scale producibility, as well as biodegradability. The unique combination of multiscale porous sheath and ultra-low density aerogel core synergistically minimizes heat conductivity by all three mechanisms, i.e., restrain air circulation to limit convective heat transfer, while the poor conducting cellulose permitting little conductive heat transfer and the highly crystalline aerogel cellular walls prohibit infrared radiation, effectively suppresses radiative heat transfer under extreme temperatures.","author":[{"dropping-particle":"","family":"Zhou","given":"Jian","non-dropping-particle":"","parse-names":false,"suffix":""},{"dropping-particle":"Lo","family":"Hsieh","given":"You","non-dropping-particle":"","parse-names":false,"suffix":""}],"container-title":"Nano Energy","id":"ITEM-4","issued":{"date-parts":[["2020"]]},"page":"104305","publisher":"Elsevier Ltd","title":"Nanocellulose aerogel-based porous coaxial fibers for thermal insulation","type":"article-journal","volume":"68"},"uris":["http://www.mendeley.com/documents/?uuid=c09f713e-ad46-32ac-a31f-8e4275d7bff1"]}],"mendeley":{"formattedCitation":"&lt;sup&gt;167–170&lt;/sup&gt;","plainTextFormattedCitation":"167–170","previouslyFormattedCitation":"&lt;sup&gt;165–16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67–170</w:t>
      </w:r>
      <w:r w:rsidRPr="009F7F88">
        <w:rPr>
          <w:color w:val="000000" w:themeColor="text1"/>
        </w:rPr>
        <w:fldChar w:fldCharType="end"/>
      </w:r>
      <w:r w:rsidRPr="009F7F88">
        <w:rPr>
          <w:color w:val="000000" w:themeColor="text1"/>
        </w:rPr>
        <w:t xml:space="preserve"> and polyimide.</w:t>
      </w:r>
      <w:r w:rsidRPr="009F7F88">
        <w:rPr>
          <w:color w:val="000000" w:themeColor="text1"/>
        </w:rPr>
        <w:fldChar w:fldCharType="begin" w:fldLock="1"/>
      </w:r>
      <w:r w:rsidR="004E1277" w:rsidRPr="009F7F88">
        <w:rPr>
          <w:color w:val="000000" w:themeColor="text1"/>
        </w:rPr>
        <w:instrText>ADDIN CSL_CITATION {"citationItems":[{"id":"ITEM-1","itemData":{"DOI":"10.1016/j.cej.2020.124623","ISSN":"13858947","author":[{"dropping-particle":"","family":"Wang","given":"Yujie","non-dropping-particle":"","parse-names":false,"suffix":""},{"dropping-particle":"","family":"Cui","given":"Ying","non-dropping-particle":"","parse-names":false,"suffix":""},{"dropping-particle":"","family":"Shao","given":"Ziyu","non-dropping-particle":"","parse-names":false,"suffix":""},{"dropping-particle":"","family":"Gao","given":"Weiwei","non-dropping-particle":"","parse-names":false,"suffix":""},{"dropping-particle":"","family":"Fan","given":"Wei","non-dropping-particle":"","parse-names":false,"suffix":""},{"dropping-particle":"","family":"Liu","given":"Tianxi","non-dropping-particle":"","parse-names":false,"suffix":""},{"dropping-particle":"","family":"Bai","given":"Hao","non-dropping-particle":"","parse-names":false,"suffix":""}],"container-title":"Chemical Engineering Journal","id":"ITEM-1","issued":{"date-parts":[["2020"]]},"page":"124623","publisher":"Elsevier","title":"Multifunctional polyimide aerogel textile inspired by polar bear hair for thermoregulation in extreme environments","type":"article-journal","volume":"390"},"uris":["http://www.mendeley.com/documents/?uuid=331b34f8-d25d-3473-bc3b-ed653816b465"]}],"mendeley":{"formattedCitation":"&lt;sup&gt;165&lt;/sup&gt;","plainTextFormattedCitation":"165","previouslyFormattedCitation":"&lt;sup&gt;16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65</w:t>
      </w:r>
      <w:r w:rsidRPr="009F7F88">
        <w:rPr>
          <w:color w:val="000000" w:themeColor="text1"/>
        </w:rPr>
        <w:fldChar w:fldCharType="end"/>
      </w:r>
      <w:r w:rsidRPr="009F7F88">
        <w:rPr>
          <w:color w:val="000000" w:themeColor="text1"/>
        </w:rPr>
        <w:t xml:space="preserve"> Filaments can be fabricated using 3D extrusion method, which is somewhat similar to the traditional spinning techniques. However, the added advantage here is that the filaments can be directly printed onto the substrate to form a </w:t>
      </w:r>
      <w:r w:rsidR="00950A0F" w:rsidRPr="009F7F88">
        <w:rPr>
          <w:color w:val="000000" w:themeColor="text1"/>
        </w:rPr>
        <w:t>device,</w:t>
      </w:r>
      <w:r w:rsidR="00950A0F" w:rsidRPr="009F7F88">
        <w:rPr>
          <w:color w:val="000000" w:themeColor="text1"/>
        </w:rPr>
        <w:fldChar w:fldCharType="begin" w:fldLock="1"/>
      </w:r>
      <w:r w:rsidR="004E1277" w:rsidRPr="009F7F88">
        <w:rPr>
          <w:color w:val="000000" w:themeColor="text1"/>
        </w:rPr>
        <w:instrText>ADDIN CSL_CITATION {"citationItems":[{"id":"ITEM-1","itemData":{"DOI":"10.1039/c9tc00910h","ISSN":"20507526","abstract":"Multi-modal, multi-point, and multi-functional integration is the impending pursuit for next generation flexible electronical sensors. Graphene, a carbon sheet 2D material with excellent flexibility and mechanical performance, is endowed with diverse morphological structures, such as fibers, ribbons, films, papers, and aerogels. In this study, we designed and fabricated a flexible graphene sensor integrated with different microstructures and various macropatterns by direct writing printing. The porous serpentine patterns of the graphene aerogels resulted in a multi-dimensional deformation response, while the layered stacked dense-packing graphene ribbon patterns provided good conductivity for efficient signal transmission. The integrated sensors were produced via the cooperation of various macro-patterns and different microstructures with homo-graphene material, which eliminated interface coalescence defects and contact resistance. This methodology has potential application in e-skin, wearable devices, human-machine interactions, and health monitoring devices.","author":[{"dropping-particle":"","family":"Xue","given":"Tangyue","non-dropping-particle":"","parse-names":false,"suffix":""},{"dropping-particle":"","family":"Yang","given":"Huige","non-dropping-particle":"","parse-names":false,"suffix":""},{"dropping-particle":"","family":"Shen","given":"Bin","non-dropping-particle":"","parse-names":false,"suffix":""},{"dropping-particle":"","family":"Li","given":"Fengyu","non-dropping-particle":"","parse-names":false,"suffix":""},{"dropping-particle":"","family":"Su","given":"Meng","non-dropping-particle":"","parse-names":false,"suffix":""},{"dropping-particle":"","family":"Hu","given":"Xiaotian","non-dropping-particle":"","parse-names":false,"suffix":""},{"dropping-particle":"","family":"Liu","given":"Wentao","non-dropping-particle":"","parse-names":false,"suffix":""},{"dropping-particle":"","family":"Song","given":"Yanlin","non-dropping-particle":"","parse-names":false,"suffix":""}],"container-title":"Journal of Materials Chemistry C","id":"ITEM-1","issue":"21","issued":{"date-parts":[["2019"]]},"page":"6317-6322","publisher":"Royal Society of Chemistry","title":"Patterned flexible graphene sensor via printing and interface assembly","type":"article-journal","volume":"7"},"uris":["http://www.mendeley.com/documents/?uuid=0a32b38d-d66a-30f1-919c-1f1e813e93ac"]}],"mendeley":{"formattedCitation":"&lt;sup&gt;171&lt;/sup&gt;","plainTextFormattedCitation":"171","previouslyFormattedCitation":"&lt;sup&gt;169&lt;/sup&gt;"},"properties":{"noteIndex":0},"schema":"https://github.com/citation-style-language/schema/raw/master/csl-citation.json"}</w:instrText>
      </w:r>
      <w:r w:rsidR="00950A0F" w:rsidRPr="009F7F88">
        <w:rPr>
          <w:color w:val="000000" w:themeColor="text1"/>
        </w:rPr>
        <w:fldChar w:fldCharType="separate"/>
      </w:r>
      <w:r w:rsidR="004E1277" w:rsidRPr="009F7F88">
        <w:rPr>
          <w:noProof/>
          <w:color w:val="000000" w:themeColor="text1"/>
          <w:vertAlign w:val="superscript"/>
        </w:rPr>
        <w:t>171</w:t>
      </w:r>
      <w:r w:rsidR="00950A0F" w:rsidRPr="009F7F88">
        <w:rPr>
          <w:color w:val="000000" w:themeColor="text1"/>
        </w:rPr>
        <w:fldChar w:fldCharType="end"/>
      </w:r>
      <w:r w:rsidR="00950A0F" w:rsidRPr="009F7F88">
        <w:rPr>
          <w:color w:val="000000" w:themeColor="text1"/>
        </w:rPr>
        <w:t xml:space="preserve"> without worrying about the mechanical robustness of the aerogel, or its transfer and integration on to the target substrate.</w:t>
      </w:r>
    </w:p>
    <w:p w14:paraId="43AB7EE5" w14:textId="2EBB8961" w:rsidR="00240634" w:rsidRPr="009F7F88" w:rsidRDefault="00240634" w:rsidP="004731FC">
      <w:pPr>
        <w:pStyle w:val="RSCB02ArticleText"/>
        <w:ind w:firstLineChars="100" w:firstLine="194"/>
        <w:rPr>
          <w:color w:val="000000" w:themeColor="text1"/>
        </w:rPr>
      </w:pPr>
      <w:r w:rsidRPr="009F7F88">
        <w:rPr>
          <w:color w:val="000000" w:themeColor="text1"/>
        </w:rPr>
        <w:t>Substrate supported thin-films of aerogels can be prepared by the traditional spin coating,</w:t>
      </w:r>
      <w:r w:rsidRPr="009F7F88">
        <w:rPr>
          <w:color w:val="000000" w:themeColor="text1"/>
        </w:rPr>
        <w:fldChar w:fldCharType="begin" w:fldLock="1"/>
      </w:r>
      <w:r w:rsidR="00BF34A6" w:rsidRPr="009F7F88">
        <w:rPr>
          <w:color w:val="000000" w:themeColor="text1"/>
        </w:rPr>
        <w:instrText>ADDIN CSL_CITATION {"citationItems":[{"id":"ITEM-1","itemData":{"DOI":"10.1016/j.sna.2015.03.006","ISSN":"09244247","abstract":"The effects of SiO2 aerogel film thickness on the properties of pyroelectric device were studied by ANSYS thermal simulation and infrared radiation test. At first, the temperature distributions of the pyroelectric devices with different thicknesses of SiO2 aerogel film were simulated by ANSYS. After that, aerogel films with thicknesses from 300 nm to 1000 nm were deposited on Si substrates by spin coating. Thermal conductivity of SiO2 aerogel film was 2.78 × 10-2 W/m K by 3ω method test. Films were utilized in our pyroelectric infrared detectors as thermal insulators. The detectivity (D</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 of these detectors was measured by mechanically chopped blackbody radiation. The D</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 xml:space="preserve"> values was enhanced as the SiO2 aerogel film thickness increased from 300 nm to 800 nm, indicating the thermal isolation effects was improved. Detector with thermal insulation layer thickness of 780 nm possessed the greatest D</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 xml:space="preserve"> over the whole frequency range from 5.3 Hz to 133.3 Hz. The D</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 xml:space="preserve"> was above 7 </w:instrText>
      </w:r>
      <w:r w:rsidR="00BF34A6" w:rsidRPr="009F7F88">
        <w:rPr>
          <w:rFonts w:ascii="Calibri" w:hAnsi="Calibri" w:cs="Calibri"/>
          <w:color w:val="000000" w:themeColor="text1"/>
        </w:rPr>
        <w:instrText>×</w:instrText>
      </w:r>
      <w:r w:rsidR="00BF34A6" w:rsidRPr="009F7F88">
        <w:rPr>
          <w:color w:val="000000" w:themeColor="text1"/>
        </w:rPr>
        <w:instrText xml:space="preserve"> 107 cm Hz1/2 W-1 and reached the highest value of 9.7 × 107 cm Hz1/2 W-1, which represented a wide bandwidth of over 128 Hz. This result indicated that SiO2 aerogel film of 780 nm in thickness was a promising thermal isolation material for monolithic pyroelectric infrared detectors.","author":[{"dropping-particle":"","family":"Sun","given":"X. Y.","non-dropping-particle":"","parse-names":false,"suffix":""},{"dropping-particle":"","family":"Luo","given":"W. B.","non-dropping-particle":"","parse-names":false,"suffix":""},{"dropping-particle":"","family":"Meng","given":"J.","non-dropping-particle":"","parse-names":false,"suffix":""},{"dropping-particle":"","family":"Qing","given":"X.","non-dropping-particle":"","parse-names":false,"suffix":""},{"dropping-particle":"","family":"Fu","given":"W. Y.","non-dropping-particle":"","parse-names":false,"suffix":""},{"dropping-particle":"","family":"Shuai","given":"Y.","non-dropping-particle":"","parse-names":false,"suffix":""},{"dropping-particle":"","family":"Wu","given":"C. G.","non-dropping-particle":"","parse-names":false,"suffix":""}],"container-title":"Sensors and Actuators, A: Physical","id":"ITEM-1","issued":{"date-parts":[["2015"]]},"page":"69-74","publisher":"Elsevier","title":"Monolithic pyroelectric infrared detectors using SiO2 aerogel thin films","type":"article-journal","volume":"228"},"uris":["http://www.mendeley.com/documents/?uuid=4a8d2b0b-9b67-379d-bb7c-c3c6866cb532"]},{"id":"ITEM-2","itemData":{"DOI":"10.1088/2053-1591/3/8/086403","abstract":"The effect of hydrofluoric acid (HF) catalyst concentration in coating solution on chemical, physical and structural properties of silica aerogel thin films was investigated. The aerogel films were synthesized by using a sol–gel spin coating method followed by aging in ethanol and CO2 supercritical drying. The refractive index (RI) is observed to be reduced from 1.32 to 1.13 and porosity percentage increased from 30.21% to 71.64% in accordance with increasing HF concentration. Deposition of silica aerogel was confirmed from Fourier transform infrared spectroscopy measurement. The nanoporous nature of deposited films was confirmed from field effect scanning electron microscopy and observed pore diameter is in the range of 3.33 to 6.69 nm. The nanoporous nature of the film was also validated from atomic force microscopy and root mean square roughness was observed to be increased from 2.31 nm to 3.2 nm with increasing acid catalyst concentration in the coating solution. The calculated dielectric constant from CV measurement of fabricated metal–insulator–semiconductor structure for the silica aerogel formed at 0.8 ml HF concentration is observed to be 1.73. These deposited nanoporous silica aerogel low-k films with lower k value and smaller pore size have application as interlayer dielectric materials to minimize the disadvantages of porous materials.","author":[{"dropping-particle":"","family":"Gaikwad","given":"A S","non-dropping-particle":"","parse-names":false,"suffix":""},{"dropping-particle":"","family":"Gupta","given":"S A","non-dropping-particle":"","parse-names":false,"suffix":""},{"dropping-particle":"","family":"Mahajan","given":"A M","non-dropping-particle":"","parse-names":false,"suffix":""}],"container-title":"Materials Research Express","id":"ITEM-2","issue":"8","issued":{"date-parts":[["2016"]]},"page":"086403","title":"Influence of HF acid catalyst concentration on properties of aerogel low-k thin films","type":"article-journal","volume":"3"},"uris":["http://www.mendeley.com/documents/?uuid=56f57eed-60cf-3758-8aae-46561ab304b6"]},{"id":"ITEM-3","itemData":{"DOI":"10.1039/c7nj05159j","ISSN":"13699261","abstract":"As an unusual two-dimensional porous nanomaterial, a silica aerogel film was composited with a chiral nematic liquid crystal (N</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LC) to broaden the bandwidth. Here, a thin film of silica aerogel has been synthesized via ambient drying of the wet gel film that was obtained by the sol-gel process of tetraethoxysilane (TEOS). The porosity of the silica aerogel film depends on the hydrolysis and condensation of TEOS, and the modification of the microstructure of the wet gel film. The silica aerogel film/chiral nematic liquid crystal composite films were prepared by compositing the N</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LC with two kinds of silica aerogel films with different porosities. It is found that the reflection bandwidth (Δλ) of the composite film increased upon increasing the porosity of the silica aerogel film. Meanwhile, combining the anchoring effect of the polymer network, Δλ of the composite films was changed from 178 nm to 270 nm and the center wavelength was redshifted by approximately 120 nm. As a result, a presumed mechanism has been proposed to explain the effect of silica aerogel films on the N</w:instrText>
      </w:r>
      <w:r w:rsidR="00BF34A6" w:rsidRPr="009F7F88">
        <w:rPr>
          <w:rFonts w:ascii="MS Gothic" w:eastAsia="MS Gothic" w:hAnsi="MS Gothic" w:cs="MS Gothic" w:hint="eastAsia"/>
          <w:color w:val="000000" w:themeColor="text1"/>
        </w:rPr>
        <w:instrText>∗</w:instrText>
      </w:r>
      <w:r w:rsidR="00BF34A6" w:rsidRPr="009F7F88">
        <w:rPr>
          <w:color w:val="000000" w:themeColor="text1"/>
        </w:rPr>
        <w:instrText>-LC.","author":[{"dropping-particle":"","family":"Wang","given":"Xiaobo","non-dropping-particle":"","parse-names":false,"suffix":""},{"dropping-particle":"","family":"Zhang","given":"Yue","non-dropping-particle":"","parse-names":false,"suffix":""},{"dropping-particle":"","family":"Luo","given":"Jieya","non-dropping-particle":"","parse-names":false,"suffix":""},{"dropping-particle":"","family":"Wang","given":"Dong","non-dropping-particle":"","parse-names":false,"suffix":""},{"dropping-particle":"","family":"Gao","given":"Hong","non-dropping-particle":"","parse-names":false,"suffix":""},{"dropping-particle":"","family":"Zhang","given":"Jingjing","non-dropping-particle":"","parse-names":false,"suffix":""},{"dropping-particle":"","family":"Xing","given":"Yan","non-dropping-particle":"","parse-names":false,"suffix":""},{"dropping-particle":"","family":"Yang","given":"Zhou","non-dropping-particle":"","parse-names":false,"suffix":""},{"dropping-particle":"","family":"Cao","given":"Hui","non-dropping-particle":"","parse-names":false,"suffix":""},{"dropping-particle":"","family":"He","given":"Wanli","non-dropping-particle":"","parse-names":false,"suffix":""}],"container-title":"New Journal of Chemistry","id":"ITEM-3","issue":"8","issued":{"date-parts":[["2018"]]},"page":"6525-6531","publisher":"Royal Society of Chemistry","title":"Silica aerogel films: Via ambient pressure drying for broadband reflectors","type":"article-journal","volume":"42"},"uris":["http://www.mendeley.com/documents/?uuid=94e0db8d-8144-31f9-8063-85f23475c352"]}],"mendeley":{"formattedCitation":"&lt;sup&gt;115–117&lt;/sup&gt;","plainTextFormattedCitation":"115–117","previouslyFormattedCitation":"&lt;sup&gt;115–117&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15–117</w:t>
      </w:r>
      <w:r w:rsidRPr="009F7F88">
        <w:rPr>
          <w:color w:val="000000" w:themeColor="text1"/>
        </w:rPr>
        <w:fldChar w:fldCharType="end"/>
      </w:r>
      <w:r w:rsidRPr="009F7F88">
        <w:rPr>
          <w:color w:val="000000" w:themeColor="text1"/>
        </w:rPr>
        <w:t xml:space="preserve"> dip coating,</w:t>
      </w:r>
      <w:r w:rsidRPr="009F7F88">
        <w:rPr>
          <w:color w:val="000000" w:themeColor="text1"/>
        </w:rPr>
        <w:fldChar w:fldCharType="begin" w:fldLock="1"/>
      </w:r>
      <w:r w:rsidR="004E1277" w:rsidRPr="009F7F88">
        <w:rPr>
          <w:color w:val="000000" w:themeColor="text1"/>
        </w:rPr>
        <w:instrText>ADDIN CSL_CITATION {"citationItems":[{"id":"ITEM-1","itemData":{"DOI":"10.1016/j.carbon.2018.10.008","ISSN":"00086223","abstract":"Efficient solar-thermal energy conversion is critical for utilization of abundant solar energy in solar power-based concentration systems, photochemical plants and seawater desalination technologies, etc. However, conventional processes for solar steam generation generally rely on high-temperature heating of bulk liquids, which requires highly concentrated solar energy and suffers from high energy and optical losses. Therefore, it is still critical to explore and design solar absorption materials with high solar-thermal conversion efficiency. Herein, we report the preparation of a nitrogen-doped graphene/carbon hybrid aerogel (NGCA) using graphene oxide (GO) and melamine form (MF) for highly efficient solar steam generation by a simple dip-coating processes, air drying and carbonization at different temperatures. The NGCA carbonized at 600 °C (NGCA-600) exhibits excellent stability, efficient light absorption, good hydrophilicity for water supply and abundant micro-pores for vapor escape, therefore, it can achieve 90% solar-thermal conversion efficiency under the light density of 1 kW m−2. This cost-effective and reusable solar-thermal convertible material could be ideal for practical applications in seawater desalination, water purification and sterilization.","author":[{"dropping-particle":"","family":"Huo","given":"Bingbing","non-dropping-particle":"","parse-names":false,"suffix":""},{"dropping-particle":"","family":"Jiang","given":"Degang","non-dropping-particle":"","parse-names":false,"suffix":""},{"dropping-particle":"","family":"Cao","given":"Xueying","non-dropping-particle":"","parse-names":false,"suffix":""},{"dropping-particle":"","family":"Liang","given":"Hui","non-dropping-particle":"","parse-names":false,"suffix":""},{"dropping-particle":"","family":"Liu","given":"Zhen","non-dropping-particle":"","parse-names":false,"suffix":""},{"dropping-particle":"","family":"Li","given":"Chenwei","non-dropping-particle":"","parse-names":false,"suffix":""},{"dropping-particle":"","family":"Liu","given":"Jingquan","non-dropping-particle":"","parse-names":false,"suffix":""}],"container-title":"Carbon","id":"ITEM-1","issued":{"date-parts":[["2019"]]},"page":"13-19","publisher":"Elsevier Ltd","title":"N-doped graphene /carbon hybrid aerogels for efficient solar steam generation","type":"article-journal","volume":"142"},"uris":["http://www.mendeley.com/documents/?uuid=8e909707-ee7f-39a5-a0b8-fc364311471c"]},{"id":"ITEM-2","itemData":{"DOI":"10.1016/j.jallcom.2020.153847","ISSN":"09258388","abstract":"The multi-layer TiO2 aerogel-coated polymer scaffold (PS) composite containing 5 wt% of Fe3O4 nanoparticles was synthesized via the chemical liquid deposition of multiple layers of TiO2 aerogel onto the macroporous PS. The combination of the toughness, magnetic, and lightweight nature of the PS and the excellent microwave absorption properties of TiO2 specify that the composite could be used as a novel microwave absorbing material. The surface morphological results indicate that the pores of PS were mostly filled and covered by the TiO2 aerogel. The PS was used to reduce the weight of the microwave absorber, while the porous TiO2 aerogel and Fe3O4 particles were introduced to provide enhancement in the microwave absorption properties of the composite. Although the pristine PS showed 40% microwave absorption in the X-band region, the 10-times dip-coated TiO2 aerogel-PS composite enhanced the microwave absorption up to 70%, and this value reached 80% for the 15-times dip-coated sample.","author":[{"dropping-particle":"","family":"Phadtare","given":"Varsha D.","non-dropping-particle":"","parse-names":false,"suffix":""},{"dropping-particle":"","family":"Parale","given":"Vinayak G.","non-dropping-particle":"","parse-names":false,"suffix":""},{"dropping-particle":"","family":"Kim","given":"Taehee","non-dropping-particle":"","parse-names":false,"suffix":""},{"dropping-particle":"","family":"Lee","given":"Kyu Yeon","non-dropping-particle":"","parse-names":false,"suffix":""},{"dropping-particle":"","family":"Pathak","given":"Sachin","non-dropping-particle":"","parse-names":false,"suffix":""},{"dropping-particle":"","family":"Park","given":"Hyung Ho","non-dropping-particle":"","parse-names":false,"suffix":""}],"container-title":"Journal of Alloys and Compounds","id":"ITEM-2","issued":{"date-parts":[["2020"]]},"page":"153847","publisher":"Elsevier Ltd","title":"Facile synthesis of a lightweight three-dimensional polymer scaffold dip-coated with multiple layers of TiO2 aerogel for X-band microwave absorption applications","type":"article-journal","volume":"823"},"uris":["http://www.mendeley.com/documents/?uuid=97bee21b-d4ec-324e-bf13-11da7995f15a"]}],"mendeley":{"formattedCitation":"&lt;sup&gt;172,173&lt;/sup&gt;","plainTextFormattedCitation":"172,173","previouslyFormattedCitation":"&lt;sup&gt;170,17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2,173</w:t>
      </w:r>
      <w:r w:rsidRPr="009F7F88">
        <w:rPr>
          <w:color w:val="000000" w:themeColor="text1"/>
        </w:rPr>
        <w:fldChar w:fldCharType="end"/>
      </w:r>
      <w:r w:rsidRPr="009F7F88">
        <w:rPr>
          <w:color w:val="000000" w:themeColor="text1"/>
        </w:rPr>
        <w:t xml:space="preserve"> and spray</w:t>
      </w:r>
      <w:r w:rsidRPr="009F7F88">
        <w:rPr>
          <w:color w:val="000000" w:themeColor="text1"/>
        </w:rPr>
        <w:fldChar w:fldCharType="begin" w:fldLock="1"/>
      </w:r>
      <w:r w:rsidR="004E1277" w:rsidRPr="009F7F88">
        <w:rPr>
          <w:color w:val="000000" w:themeColor="text1"/>
        </w:rPr>
        <w:instrText>ADDIN CSL_CITATION {"citationItems":[{"id":"ITEM-1","itemData":{"DOI":"10.1021/acsanm.8b01091","ISSN":"25740970","abstract":"As a significant macrostructure of graphene, graphene aerogel (GA) with three-dimensional (3D) porous structure, good mechanical elasticity, and high electrical conductivity, has been an urgent requirement in the applications. However, the easy-operation, large-scale production of high-quality GA is rarely obtained. Herein, we reported a novel frozen spray-coating technique to prepare a GA sponge mat. It has an ultralarge aspect ratio and large-scale, economical, and practical advantages. The as-prepared samples possess the controllable interconnected pores and integrated conductive networks, which leads to the high specific surface area (SSA) and high elasticity. The conductive framework of GA generates the effective electrical loss, bringing on good electrochemical and electromagnetic performances. Taking all the excellent properties, our GA mat has prominent potential in the fields of pollution absorption, supercapacitors, battery electrodes, electromagnetic shielding, etc.","author":[{"dropping-particle":"","family":"Liu","given":"Lin","non-dropping-particle":"","parse-names":false,"suffix":""},{"dropping-particle":"","family":"Cai","given":"Zihe","non-dropping-particle":"","parse-names":false,"suffix":""},{"dropping-particle":"","family":"Lin","given":"Shengxuan","non-dropping-particle":"","parse-names":false,"suffix":""},{"dropping-particle":"","family":"Hu","given":"Xiaobin","non-dropping-particle":"","parse-names":false,"suffix":""}],"container-title":"ACS Applied Nano Materials","id":"ITEM-1","issue":"9","issued":{"date-parts":[["2018"]]},"page":"4910-4917","publisher":"American Chemical Society","title":"Frozen Spray-Coating Prepared Graphene Aerogel with Enhanced Mechanical, Electrochemical, and Electromagnetic Performance for Energy Storage","type":"article-journal","volume":"1"},"uris":["http://www.mendeley.com/documents/?uuid=6352c331-39be-3e6b-b832-517e166b9bcd"]},{"id":"ITEM-2","itemData":{"DOI":"10.1007/s11666-017-0677-8","ISSN":"10599630","abstract":"In this study, vacuum cold spraying was used as a simple and fast way to prepare transparent super-hydrophobic coatings. Submicrometer-sized Al2O3 powder modified by 1,1,2,2-tetrahydroperfluorodecyltriethoxysilane and mixed with hydrophobic SiO2 aerogel was employed for the coating deposition. The deposition mechanisms of pure Al2O3 powder and Al2O3-SiO2 mixed powder were examined, and the effects of powder structure on the hydrophobicity and light transmittance of the coatings were evaluated. The results showed that appropriate contents of SiO2 aerogel in the mixed powder could provide sufficient cushioning to the deposition of submicrometer Al2O3 powder during spraying. The prepared composite coating surface showed rough structures with a large number of submicrometer convex deposited particles, characterized by being super-hydrophobic. Also, the transmittance of the obtained coating was higher than 80% in the range of visible light.","author":[{"dropping-particle":"","family":"Li","given":"Jie","non-dropping-particle":"","parse-names":false,"suffix":""},{"dropping-particle":"","family":"Zhang","given":"Yu","non-dropping-particle":"","parse-names":false,"suffix":""},{"dropping-particle":"","family":"Ma","given":"Kai","non-dropping-particle":"","parse-names":false,"suffix":""},{"dropping-particle":"De","family":"Pan","given":"Xi","non-dropping-particle":"","parse-names":false,"suffix":""},{"dropping-particle":"","family":"Li","given":"Cheng Xin","non-dropping-particle":"","parse-names":false,"suffix":""},{"dropping-particle":"","family":"Yang","given":"Guan Jun","non-dropping-particle":"","parse-names":false,"suffix":""},{"dropping-particle":"","family":"Li","given":"Chang Jiu","non-dropping-particle":"","parse-names":false,"suffix":""}],"container-title":"Journal of Thermal Spray Technology","id":"ITEM-2","issue":"3","issued":{"date-parts":[["2018"]]},"page":"471-482","publisher":"Springer New York LLC","title":"Microstructure and Transparent Super-Hydrophobic Performance of Vacuum Cold-Sprayed Al2O3 and SiO2 Aerogel Composite Coating","type":"article-journal","volume":"27"},"uris":["http://www.mendeley.com/documents/?uuid=b65fd688-08c6-335a-9399-8cd1f9e4df4c"]}],"mendeley":{"formattedCitation":"&lt;sup&gt;174,175&lt;/sup&gt;","plainTextFormattedCitation":"174,175","previouslyFormattedCitation":"&lt;sup&gt;172,17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4,175</w:t>
      </w:r>
      <w:r w:rsidRPr="009F7F88">
        <w:rPr>
          <w:color w:val="000000" w:themeColor="text1"/>
        </w:rPr>
        <w:fldChar w:fldCharType="end"/>
      </w:r>
      <w:r w:rsidRPr="009F7F88">
        <w:rPr>
          <w:color w:val="000000" w:themeColor="text1"/>
        </w:rPr>
        <w:t xml:space="preserve"> methods. However, these methods can hardly be used to create patterns without masks or stencils. Inkjet or screen printing can offer significant advantages here. First, they would allow creation of aerogels with specific patterns. Second, the thickness of the resultant coating could be better adjusted through ink formulation and/or printing parameters. </w:t>
      </w:r>
    </w:p>
    <w:p w14:paraId="4D25A3D9" w14:textId="20E44FEB" w:rsidR="008C0ADA" w:rsidRPr="009F7F88" w:rsidRDefault="004731FC" w:rsidP="004731FC">
      <w:pPr>
        <w:pStyle w:val="RSCB02ArticleText"/>
        <w:ind w:firstLineChars="100" w:firstLine="194"/>
        <w:rPr>
          <w:color w:val="000000" w:themeColor="text1"/>
        </w:rPr>
      </w:pPr>
      <w:r w:rsidRPr="009F7F88">
        <w:rPr>
          <w:color w:val="000000" w:themeColor="text1"/>
        </w:rPr>
        <w:t xml:space="preserve">Self-supported aerogel </w:t>
      </w:r>
      <w:r w:rsidR="00256C81" w:rsidRPr="009F7F88">
        <w:rPr>
          <w:color w:val="000000" w:themeColor="text1"/>
        </w:rPr>
        <w:t>thin-</w:t>
      </w:r>
      <w:r w:rsidRPr="009F7F88">
        <w:rPr>
          <w:color w:val="000000" w:themeColor="text1"/>
        </w:rPr>
        <w:t>films can be conventionally prepared using roll-to-roll casting methods.</w:t>
      </w:r>
      <w:r w:rsidRPr="009F7F88">
        <w:rPr>
          <w:color w:val="000000" w:themeColor="text1"/>
        </w:rPr>
        <w:fldChar w:fldCharType="begin" w:fldLock="1"/>
      </w:r>
      <w:r w:rsidR="00BF34A6" w:rsidRPr="009F7F88">
        <w:rPr>
          <w:color w:val="000000" w:themeColor="text1"/>
        </w:rPr>
        <w:instrText xml:space="preserve">ADDIN CSL_CITATION {"citationItems":[{"id":"ITEM-1","itemData":{"DOI":"10.1021/am2014635","ISSN":"19448244","abstract":"Polyimide gels are produced by cross-linking anhydride capped polyamic acid oligomers with aromatic triamine in solution and chemically imidizing. The gels are then supercritically dried to form nanoporous polyimide aerogels with densities as low as 0.14 g/cm 3 and surface areas as high as 512 m 2/g. To understand the effect of the polyimide backbone on properties, aerogels from several </w:instrText>
      </w:r>
      <w:r w:rsidR="00BF34A6" w:rsidRPr="009F7F88">
        <w:rPr>
          <w:rFonts w:hint="eastAsia"/>
          <w:color w:val="000000" w:themeColor="text1"/>
        </w:rPr>
        <w:instrText>combinations of diamine and dianhydride, and formulated oligomer chain length are examined. Formulations made from 2,2</w:instrText>
      </w:r>
      <w:r w:rsidR="00BF34A6" w:rsidRPr="009F7F88">
        <w:rPr>
          <w:rFonts w:hint="eastAsia"/>
          <w:color w:val="000000" w:themeColor="text1"/>
        </w:rPr>
        <w:instrText>′</w:instrText>
      </w:r>
      <w:r w:rsidR="00BF34A6" w:rsidRPr="009F7F88">
        <w:rPr>
          <w:rFonts w:hint="eastAsia"/>
          <w:color w:val="000000" w:themeColor="text1"/>
        </w:rPr>
        <w:instrText>-dimethylbenzidine as the diamine shrink the least but have among the highest compressive modulus. Formulations made using 4,4</w:instrText>
      </w:r>
      <w:r w:rsidR="00BF34A6" w:rsidRPr="009F7F88">
        <w:rPr>
          <w:rFonts w:hint="eastAsia"/>
          <w:color w:val="000000" w:themeColor="text1"/>
        </w:rPr>
        <w:instrText>′</w:instrText>
      </w:r>
      <w:r w:rsidR="00BF34A6" w:rsidRPr="009F7F88">
        <w:rPr>
          <w:rFonts w:hint="eastAsia"/>
          <w:color w:val="000000" w:themeColor="text1"/>
        </w:rPr>
        <w:instrText>-oxydianiline or 2,2</w:instrText>
      </w:r>
      <w:r w:rsidR="00BF34A6" w:rsidRPr="009F7F88">
        <w:rPr>
          <w:rFonts w:hint="eastAsia"/>
          <w:color w:val="000000" w:themeColor="text1"/>
        </w:rPr>
        <w:instrText>′</w:instrText>
      </w:r>
      <w:r w:rsidR="00BF34A6" w:rsidRPr="009F7F88">
        <w:rPr>
          <w:rFonts w:hint="eastAsia"/>
          <w:color w:val="000000" w:themeColor="text1"/>
        </w:rPr>
        <w:instrText>dimethylbenzidine can be fabricated into continuous thin films using a roll to roll casting process. The films are flexible enough to be rolled or folded back on themselves and recover completely without cracking or flaking, and have tensile s</w:instrText>
      </w:r>
      <w:r w:rsidR="00BF34A6" w:rsidRPr="009F7F88">
        <w:rPr>
          <w:color w:val="000000" w:themeColor="text1"/>
        </w:rPr>
        <w:instrText>trengths of 4-9 MPa. Finally, the highest onset of decomposition (above 600 °C) of the polyimide aerogels was obtained using p-phenylene diamine as the backbone diamine with either dianhydride studied. All of the aerogels are suitable candidates for high-temperature insulation with glass transition temperatures ranging from 270-340 °C and onsets of decomposition from 460-610 °C. © 2012 American Chemical Society.","author":[{"dropping-particle":"","family":"Meador","given":"Mary Ann B.","non-dropping-particle":"","parse-names":false,"suffix":""},{"dropping-particle":"","family":"Malow","given":"Ericka J.","non-dropping-particle":"","parse-names":false,"suffix":""},{"dropping-particle":"","family":"Silva","given":"Rebecca","non-dropping-particle":"","parse-names":false,"suffix":""},{"dropping-particle":"","family":"Wright","given":"Sarah","non-dropping-particle":"","parse-names":false,"suffix":""},{"dropping-particle":"","family":"Quade","given":"Derek","non-dropping-particle":"","parse-names":false,"suffix":""},{"dropping-particle":"","family":"Vivod","given":"Stephanie L.","non-dropping-particle":"","parse-names":false,"suffix":""},{"dropping-particle":"","family":"Guo","given":"Haiquan","non-dropping-particle":"","parse-names":false,"suffix":""},{"dropping-particle":"","family":"Guo","given":"Jiao","non-dropping-particle":"","parse-names":false,"suffix":""},{"dropping-particle":"","family":"Cakmak","given":"Miko","non-dropping-particle":"","parse-names":false,"suffix":""}],"container-title":"ACS Applied Materials and Interfaces","id":"ITEM-1","issue":"2","issued":{"date-parts":[["2012"]]},"page":"536-544","title":"Mechanically strong, flexible polyimide aerogels cross-linked with aromatic triamine","type":"article-journal","volume":"4"},"uris":["http://www.mendeley.com/documents/?uuid=9eb507a3-388a-3d53-967f-c9027d5cb4f0"]}],"mendeley":{"formattedCitation":"&lt;sup&gt;118&lt;/sup&gt;","plainTextFormattedCitation":"118","previouslyFormattedCitation":"&lt;sup&gt;118&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18</w:t>
      </w:r>
      <w:r w:rsidRPr="009F7F88">
        <w:rPr>
          <w:color w:val="000000" w:themeColor="text1"/>
        </w:rPr>
        <w:fldChar w:fldCharType="end"/>
      </w:r>
      <w:r w:rsidRPr="009F7F88">
        <w:rPr>
          <w:color w:val="000000" w:themeColor="text1"/>
        </w:rPr>
        <w:t xml:space="preserve"> The obtained aerogel film </w:t>
      </w:r>
      <w:r w:rsidR="00577F82" w:rsidRPr="009F7F88">
        <w:rPr>
          <w:color w:val="000000" w:themeColor="text1"/>
        </w:rPr>
        <w:t>can then be additionally processed into the desired pattern</w:t>
      </w:r>
      <w:r w:rsidR="00256C81" w:rsidRPr="009F7F88">
        <w:rPr>
          <w:color w:val="000000" w:themeColor="text1"/>
        </w:rPr>
        <w:t>s</w:t>
      </w:r>
      <w:r w:rsidR="00577F82" w:rsidRPr="009F7F88">
        <w:rPr>
          <w:color w:val="000000" w:themeColor="text1"/>
        </w:rPr>
        <w:t xml:space="preserve">, for example, by cutting. On the other hand, 3D printing offers </w:t>
      </w:r>
      <w:r w:rsidR="00256C81" w:rsidRPr="009F7F88">
        <w:rPr>
          <w:color w:val="000000" w:themeColor="text1"/>
        </w:rPr>
        <w:t xml:space="preserve">the distinct </w:t>
      </w:r>
      <w:r w:rsidR="008C0ADA" w:rsidRPr="009F7F88">
        <w:rPr>
          <w:color w:val="000000" w:themeColor="text1"/>
        </w:rPr>
        <w:t xml:space="preserve">advantage </w:t>
      </w:r>
      <w:r w:rsidR="00256C81" w:rsidRPr="009F7F88">
        <w:rPr>
          <w:color w:val="000000" w:themeColor="text1"/>
        </w:rPr>
        <w:t>of direct patterning of self-supported thin-films</w:t>
      </w:r>
      <w:r w:rsidR="008C0ADA" w:rsidRPr="009F7F88">
        <w:rPr>
          <w:color w:val="000000" w:themeColor="text1"/>
        </w:rPr>
        <w:t>, without the loss of any material.</w:t>
      </w:r>
    </w:p>
    <w:p w14:paraId="380BA58F" w14:textId="36C5E6A0" w:rsidR="008C0ADA" w:rsidRPr="009F7F88" w:rsidRDefault="008C0ADA" w:rsidP="002101FD">
      <w:pPr>
        <w:pStyle w:val="RSCB02ArticleText"/>
        <w:ind w:firstLineChars="100" w:firstLine="194"/>
        <w:rPr>
          <w:color w:val="000000" w:themeColor="text1"/>
        </w:rPr>
      </w:pPr>
      <w:r w:rsidRPr="009F7F88">
        <w:rPr>
          <w:color w:val="000000" w:themeColor="text1"/>
        </w:rPr>
        <w:t>Complex aerogel parts can be traditionally fabricated by pouring the sol in a mould,</w:t>
      </w:r>
      <w:r w:rsidRPr="009F7F88">
        <w:rPr>
          <w:color w:val="000000" w:themeColor="text1"/>
        </w:rPr>
        <w:fldChar w:fldCharType="begin" w:fldLock="1"/>
      </w:r>
      <w:r w:rsidR="00BF34A6" w:rsidRPr="009F7F88">
        <w:rPr>
          <w:color w:val="000000" w:themeColor="text1"/>
        </w:rPr>
        <w:instrText>ADDIN CSL_CITATION {"citationItems":[{"id":"ITEM-1","itemData":{"DOI":"10.1088/2053-1613/3/1/015002","ISSN":"2053-1613","author":[{"dropping-particle":"","family":"White","given":"L S","non-dropping-particle":"","parse-names":false,"suffix":""},{"dropping-particle":"","family":"Echard","given":"D R","non-dropping-particle":"","parse-names":false,"suffix":""},{"dropping-particle":"","family":"Bertino","given":"M F","non-dropping-particle":"","parse-names":false,"suffix":""},{"dropping-particle":"","family":"Gao","given":"X","non-dropping-particle":"","parse-names":false,"suffix":""},{"dropping-particle":"","family":"Donthula","given":"S","non-dropping-particle":"","parse-names":false,"suffix":""},{"dropping-particle":"","family":"Leventis","given":"N","non-dropping-particle":"","parse-names":false,"suffix":""},{"dropping-particle":"","family":"Shukla","given":"N","non-dropping-particle":"","parse-names":false,"suffix":""},{"dropping-particle":"","family":"Kośny","given":"J","non-dropping-particle":"","parse-names":false,"suffix":""},{"dropping-particle":"","family":"Saeed","given":"S","non-dropping-particle":"","parse-names":false,"suffix":""},{"dropping-particle":"","family":"Saoud","given":"K","non-dropping-particle":"","parse-names":false,"suffix":""}],"container-title":"Translational Materials Research","id":"ITEM-1","issue":"1","issued":{"date-parts":[["2016"]]},"page":"015002","publisher":"IOP Publishing","title":"Fabrication of native silica, cross-linked, and hybrid aerogel monoliths with customized geometries","type":"article-journal","volume":"3"},"uris":["http://www.mendeley.com/documents/?uuid=00ed6ea2-2514-3a41-968f-e46254bed3c0"]}],"mendeley":{"formattedCitation":"&lt;sup&gt;119&lt;/sup&gt;","plainTextFormattedCitation":"119","previouslyFormattedCitation":"&lt;sup&gt;11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19</w:t>
      </w:r>
      <w:r w:rsidRPr="009F7F88">
        <w:rPr>
          <w:color w:val="000000" w:themeColor="text1"/>
        </w:rPr>
        <w:fldChar w:fldCharType="end"/>
      </w:r>
      <w:r w:rsidRPr="009F7F88">
        <w:rPr>
          <w:color w:val="000000" w:themeColor="text1"/>
        </w:rPr>
        <w:t xml:space="preserve"> which, after gelation, is </w:t>
      </w:r>
      <w:proofErr w:type="spellStart"/>
      <w:r w:rsidRPr="009F7F88">
        <w:rPr>
          <w:color w:val="000000" w:themeColor="text1"/>
        </w:rPr>
        <w:t>supercritically</w:t>
      </w:r>
      <w:proofErr w:type="spellEnd"/>
      <w:r w:rsidRPr="009F7F88">
        <w:rPr>
          <w:color w:val="000000" w:themeColor="text1"/>
        </w:rPr>
        <w:t xml:space="preserve"> dried. The bulk aerogel may additionally require mechanical cutting or milling. This process, involving multiple </w:t>
      </w:r>
      <w:r w:rsidRPr="009F7F88">
        <w:rPr>
          <w:color w:val="000000" w:themeColor="text1"/>
        </w:rPr>
        <w:t>steps, can only create structures with limited complexity. In contrast, 3D printing does not require a mould and can create significantly more complex structures. Additionally, due to the use of computer aided approach, it is straightforward to modify the design of the aerogel shape</w:t>
      </w:r>
      <w:r w:rsidR="007B7161" w:rsidRPr="009F7F88">
        <w:rPr>
          <w:color w:val="000000" w:themeColor="text1"/>
        </w:rPr>
        <w:t>s</w:t>
      </w:r>
      <w:r w:rsidRPr="009F7F88">
        <w:rPr>
          <w:color w:val="000000" w:themeColor="text1"/>
        </w:rPr>
        <w:t>, significantly simplifying prototyping or production of specialised parts.</w:t>
      </w:r>
    </w:p>
    <w:p w14:paraId="31DB1DBE" w14:textId="1507546F" w:rsidR="008C0ADA" w:rsidRPr="009F7F88" w:rsidRDefault="00FA6E87" w:rsidP="008C0ADA">
      <w:pPr>
        <w:pStyle w:val="RSCB02ArticleText"/>
        <w:ind w:firstLineChars="100" w:firstLine="194"/>
        <w:rPr>
          <w:color w:val="000000" w:themeColor="text1"/>
        </w:rPr>
      </w:pPr>
      <w:r w:rsidRPr="009F7F88">
        <w:rPr>
          <w:color w:val="000000" w:themeColor="text1"/>
        </w:rPr>
        <w:t>Similarly</w:t>
      </w:r>
      <w:r w:rsidR="008C0ADA" w:rsidRPr="009F7F88">
        <w:rPr>
          <w:color w:val="000000" w:themeColor="text1"/>
        </w:rPr>
        <w:t xml:space="preserve">, </w:t>
      </w:r>
      <w:bookmarkStart w:id="33" w:name="_Hlk31091368"/>
      <w:r w:rsidR="008C0ADA" w:rsidRPr="009F7F88">
        <w:rPr>
          <w:color w:val="000000" w:themeColor="text1"/>
        </w:rPr>
        <w:t>3D aerogel scaffolds</w:t>
      </w:r>
      <w:bookmarkEnd w:id="33"/>
      <w:r w:rsidR="008C0ADA" w:rsidRPr="009F7F88">
        <w:rPr>
          <w:color w:val="000000" w:themeColor="text1"/>
        </w:rPr>
        <w:t xml:space="preserve"> cannot be realized through traditional shaping methods without using templates. </w:t>
      </w:r>
      <w:r w:rsidRPr="009F7F88">
        <w:rPr>
          <w:color w:val="000000" w:themeColor="text1"/>
        </w:rPr>
        <w:t xml:space="preserve">On the other hand, from digital scaffold designs, </w:t>
      </w:r>
      <w:r w:rsidR="008C0ADA" w:rsidRPr="009F7F88">
        <w:rPr>
          <w:color w:val="000000" w:themeColor="text1"/>
        </w:rPr>
        <w:t>3D printing methods such as stereolithography (</w:t>
      </w:r>
      <w:bookmarkStart w:id="34" w:name="_Hlk40997166"/>
      <w:r w:rsidR="008C0ADA" w:rsidRPr="009F7F88">
        <w:rPr>
          <w:color w:val="000000" w:themeColor="text1"/>
        </w:rPr>
        <w:t>SLA</w:t>
      </w:r>
      <w:bookmarkEnd w:id="34"/>
      <w:r w:rsidR="008C0ADA" w:rsidRPr="009F7F88">
        <w:rPr>
          <w:color w:val="000000" w:themeColor="text1"/>
        </w:rPr>
        <w:t>),</w:t>
      </w:r>
      <w:r w:rsidR="008C0ADA" w:rsidRPr="009F7F88">
        <w:rPr>
          <w:color w:val="000000" w:themeColor="text1"/>
        </w:rPr>
        <w:fldChar w:fldCharType="begin" w:fldLock="1"/>
      </w:r>
      <w:r w:rsidR="00BF34A6" w:rsidRPr="009F7F88">
        <w:rPr>
          <w:color w:val="000000" w:themeColor="text1"/>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nFrom Duplicate 2 (A new PEGDA/CNF aerogel-wet hydrogel scaffold fabricated by a two-step method - Sun, Dong; Liu, Wangyu; Tang, Aimin; Guo, Fengjing; Xie, Weigui)\n\n\nFrom Duplicate 2 (A new P</w:instrText>
      </w:r>
      <w:r w:rsidR="00BF34A6" w:rsidRPr="009F7F88">
        <w:rPr>
          <w:color w:val="000000" w:themeColor="text1"/>
        </w:rPr>
        <w:instrText xml:space="preserve">EGDA/CNF aerogel-wet hydrogel scaffold fabricated by a two-step method - Sun, Dong; Liu, Wangyu; Tang, Aimin; Guo, Fengjing; Xie, Weigui)\n\nFrom Duplicate 2 (A new PEGDA/CNF aerogel-wet hydrogel scaffold fabricated by a two-step method - Sun, Dong; Liu, </w:instrText>
      </w:r>
      <w:r w:rsidR="00BF34A6" w:rsidRPr="009F7F88">
        <w:rPr>
          <w:rFonts w:hint="eastAsia"/>
          <w:color w:val="000000" w:themeColor="text1"/>
        </w:rPr>
        <w:instrText>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page":"8092-8101","publisher":"Royal Society of Chemistry","title":"A new PEGDA/CNF aerogel-wet hydrogel scaffold fabricated by a two-step m</w:instrText>
      </w:r>
      <w:r w:rsidR="00BF34A6" w:rsidRPr="009F7F88">
        <w:rPr>
          <w:color w:val="000000" w:themeColor="text1"/>
        </w:rPr>
        <w:instrText>ethod","type":"article-journal","volume":"15"},"uris":["http://www.mendeley.com/documents/?uuid=63983ca0-5020-4f32-ba58-0f44f5f006cb"]}],"mendeley":{"formattedCitation":"&lt;sup&gt;22&lt;/sup&gt;","plainTextFormattedCitation":"22","previouslyFormattedCitation":"&lt;sup&gt;22&lt;/sup&gt;"},"properties":{"noteIndex":0},"schema":"https://github.com/citation-style-language/schema/raw/master/csl-citation.json"}</w:instrText>
      </w:r>
      <w:r w:rsidR="008C0ADA" w:rsidRPr="009F7F88">
        <w:rPr>
          <w:color w:val="000000" w:themeColor="text1"/>
        </w:rPr>
        <w:fldChar w:fldCharType="separate"/>
      </w:r>
      <w:r w:rsidR="00BF34A6" w:rsidRPr="009F7F88">
        <w:rPr>
          <w:noProof/>
          <w:color w:val="000000" w:themeColor="text1"/>
          <w:vertAlign w:val="superscript"/>
        </w:rPr>
        <w:t>22</w:t>
      </w:r>
      <w:r w:rsidR="008C0ADA" w:rsidRPr="009F7F88">
        <w:rPr>
          <w:color w:val="000000" w:themeColor="text1"/>
        </w:rPr>
        <w:fldChar w:fldCharType="end"/>
      </w:r>
      <w:r w:rsidR="008C0ADA" w:rsidRPr="009F7F88">
        <w:rPr>
          <w:color w:val="000000" w:themeColor="text1"/>
        </w:rPr>
        <w:t xml:space="preserve"> extrusion,</w:t>
      </w:r>
      <w:r w:rsidR="008C0ADA" w:rsidRPr="009F7F88">
        <w:rPr>
          <w:color w:val="000000" w:themeColor="text1"/>
        </w:rPr>
        <w:fldChar w:fldCharType="begin" w:fldLock="1"/>
      </w:r>
      <w:r w:rsidR="004E1277" w:rsidRPr="009F7F88">
        <w:rPr>
          <w:color w:val="000000" w:themeColor="text1"/>
        </w:rPr>
        <w:instrText>ADDIN CSL_CITATION {"citationItems":[{"id":"ITEM-1","itemData":{"DOI":"10.1021/acssuschemeng.7b03439","ISSN":"21680485","abstract":"Recent advancements in cellulosic aerogels have been extensive, but the lack of reproducible customization over the aerogel's overall 3D structure has limited their ability to adapt to different application requirements. In this paper, high pressure homogenization and 2,2,6,6-tetramethyl-1-piperidinyloxy (TEMPO) modified cellulose nanofiber (T-CNF) was printed using direct-ink-write (DIW) into customizable 3D structures. After freeze-drying and cross-linking, highly deformable and shape recoverable T-CNF aerogel 3D structures were obtained. The 3D printed parts have a porosity of 98% and density of 26 mg/cm3. Due to their sustainability, biocompatibility, ultralight weight with high porosity, and deformability, the resultant aerogels have great potential for applications in thermal insulation, shock/vibration damping, and tissue engineering. In addition, the 3D printed T-CNF aerogels were templated to impart hydrophobicity and electromechanical properties. The resultant aerogels demonstrated potential for oil/water separation, and electronic related applications.","author":[{"dropping-particle":"","family":"Li","given":"Vincent C.F.","non-dropping-particle":"","parse-names":false,"suffix":""},{"dropping-particle":"","family":"Mulyadi","given":"Arie","non-dropping-particle":"","parse-names":false,"suffix":""},{"dropping-particle":"","family":"Dunn","given":"Conner K.","non-dropping-particle":"","parse-names":false,"suffix":""},{"dropping-particle":"","family":"Deng","given":"Yulin","non-dropping-particle":"","parse-names":false,"suffix":""},{"dropping-particle":"","family":"Qi","given":"H. Jerry","non-dropping-particle":"","pa</w:instrText>
      </w:r>
      <w:r w:rsidR="004E1277" w:rsidRPr="009F7F88">
        <w:rPr>
          <w:rFonts w:hint="eastAsia"/>
          <w:color w:val="000000" w:themeColor="text1"/>
        </w:rPr>
        <w:instrText>rse-names":false,"suffix":""}],"container-title":"ACS Sustainable Chemistry and Engineering","id":"ITEM-1","issue":"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纳米纤维气凝胶</w:instrText>
      </w:r>
      <w:r w:rsidR="004E1277" w:rsidRPr="009F7F88">
        <w:rPr>
          <w:rFonts w:hint="eastAsia"/>
          <w:color w:val="000000" w:themeColor="text1"/>
        </w:rPr>
        <w:instrText>\ntissue engineering</w:instrText>
      </w:r>
      <w:r w:rsidR="004E1277" w:rsidRPr="009F7F88">
        <w:rPr>
          <w:rFonts w:hint="eastAsia"/>
          <w:color w:val="000000" w:themeColor="text1"/>
        </w:rPr>
        <w:instrText>组织工程，电机械敏感，水油分离</w:instrText>
      </w:r>
      <w:r w:rsidR="004E1277" w:rsidRPr="009F7F88">
        <w:rPr>
          <w:rFonts w:hint="eastAsia"/>
          <w:color w:val="000000" w:themeColor="text1"/>
        </w:rPr>
        <w:instrText>","page":"2011-2022","title":"Dire</w:instrText>
      </w:r>
      <w:r w:rsidR="004E1277" w:rsidRPr="009F7F88">
        <w:rPr>
          <w:color w:val="000000" w:themeColor="text1"/>
        </w:rPr>
        <w:instrText>ct Ink Write 3D Printed Cellulose Nanofiber Aerogel Structures with Highly Deformable, Shape Recoverable, and Functionalizable Properties","type":"article-journal","volume":"6"},"uris":["http://www.mendeley.com/documents/?uuid=4ec3ef6a-eec8-4793-871a-4c34520c649e"]}],"mendeley":{"formattedCitation":"&lt;sup&gt;176&lt;/sup&gt;","plainTextFormattedCitation":"176","previouslyFormattedCitation":"&lt;sup&gt;174&lt;/sup&gt;"},"properties":{"noteIndex":0},"schema":"https://github.com/citation-style-language/schema/raw/master/csl-citation.json"}</w:instrText>
      </w:r>
      <w:r w:rsidR="008C0ADA" w:rsidRPr="009F7F88">
        <w:rPr>
          <w:color w:val="000000" w:themeColor="text1"/>
        </w:rPr>
        <w:fldChar w:fldCharType="separate"/>
      </w:r>
      <w:r w:rsidR="004E1277" w:rsidRPr="009F7F88">
        <w:rPr>
          <w:noProof/>
          <w:color w:val="000000" w:themeColor="text1"/>
          <w:vertAlign w:val="superscript"/>
        </w:rPr>
        <w:t>176</w:t>
      </w:r>
      <w:r w:rsidR="008C0ADA" w:rsidRPr="009F7F88">
        <w:rPr>
          <w:color w:val="000000" w:themeColor="text1"/>
        </w:rPr>
        <w:fldChar w:fldCharType="end"/>
      </w:r>
      <w:r w:rsidR="008C0ADA" w:rsidRPr="009F7F88">
        <w:rPr>
          <w:color w:val="000000" w:themeColor="text1"/>
        </w:rPr>
        <w:t xml:space="preserve"> or sacrificial 3D printed mould</w:t>
      </w:r>
      <w:r w:rsidR="008C0ADA" w:rsidRPr="009F7F88">
        <w:rPr>
          <w:color w:val="000000" w:themeColor="text1"/>
        </w:rPr>
        <w:fldChar w:fldCharType="begin" w:fldLock="1"/>
      </w:r>
      <w:r w:rsidR="004E1277" w:rsidRPr="009F7F88">
        <w:rPr>
          <w:color w:val="000000" w:themeColor="text1"/>
        </w:rPr>
        <w:instrText>ADDIN CSL_CITATION {"citationItems":[{"id":"ITEM-1","itemData":{"DOI":"10.1021/acsapm.9b00301","ISSN":"2637-6105","author":[{"dropping-particle":"","family":"Teo","given":"Nicholas","non-dropping-particle":"","parse-names":false,"suffix":""},{"dropping-particle":"","family":"Joo","given":"Piljae","non-dropping-particle":"","parse-names":false,"suffix":""},{"dropping-particle":"","family":"Amis","given":"Eric J.","non-dropping-particle":"","parse-names":false,"suffix":""},{"dropping-particle":"","family":"</w:instrText>
      </w:r>
      <w:r w:rsidR="004E1277" w:rsidRPr="009F7F88">
        <w:rPr>
          <w:rFonts w:hint="eastAsia"/>
          <w:color w:val="000000" w:themeColor="text1"/>
        </w:rPr>
        <w:instrText>Jana","given":"Sadhan C.","non-dropping-particle":"","parse-names":false,"suffix":""}],"container-title":"ACS Applied Polymer Materials","genre":"research-article","id":"ITEM-1","issue":"7","issued":{"date-parts":[["2019"]]},"note":"</w:instrText>
      </w:r>
      <w:r w:rsidR="004E1277" w:rsidRPr="009F7F88">
        <w:rPr>
          <w:rFonts w:hint="eastAsia"/>
          <w:color w:val="000000" w:themeColor="text1"/>
        </w:rPr>
        <w:instrText>已加，放沾边</w:instrText>
      </w:r>
      <w:r w:rsidR="004E1277" w:rsidRPr="009F7F88">
        <w:rPr>
          <w:rFonts w:hint="eastAsia"/>
          <w:color w:val="000000" w:themeColor="text1"/>
        </w:rPr>
        <w:instrText>\n</w:instrText>
      </w:r>
      <w:r w:rsidR="004E1277" w:rsidRPr="009F7F88">
        <w:rPr>
          <w:rFonts w:hint="eastAsia"/>
          <w:color w:val="000000" w:themeColor="text1"/>
        </w:rPr>
        <w:instrText>用</w:instrText>
      </w:r>
      <w:r w:rsidR="004E1277" w:rsidRPr="009F7F88">
        <w:rPr>
          <w:rFonts w:hint="eastAsia"/>
          <w:color w:val="000000" w:themeColor="text1"/>
        </w:rPr>
        <w:instrText>3D</w:instrText>
      </w:r>
      <w:r w:rsidR="004E1277" w:rsidRPr="009F7F88">
        <w:rPr>
          <w:rFonts w:hint="eastAsia"/>
          <w:color w:val="000000" w:themeColor="text1"/>
        </w:rPr>
        <w:instrText>打印材料作为牺牲模板，凝胶后溶解模板，超临界干燥</w:instrText>
      </w:r>
      <w:r w:rsidR="004E1277" w:rsidRPr="009F7F88">
        <w:rPr>
          <w:rFonts w:hint="eastAsia"/>
          <w:color w:val="000000" w:themeColor="text1"/>
        </w:rPr>
        <w:instrText>\n3D</w:instrText>
      </w:r>
      <w:r w:rsidR="004E1277" w:rsidRPr="009F7F88">
        <w:rPr>
          <w:rFonts w:hint="eastAsia"/>
          <w:color w:val="000000" w:themeColor="text1"/>
        </w:rPr>
        <w:instrText>聚酰亚胺气凝胶</w:instrText>
      </w:r>
      <w:r w:rsidR="004E1277" w:rsidRPr="009F7F88">
        <w:rPr>
          <w:rFonts w:hint="eastAsia"/>
          <w:color w:val="000000" w:themeColor="text1"/>
        </w:rPr>
        <w:instrText>\n</w:instrText>
      </w:r>
      <w:r w:rsidR="004E1277" w:rsidRPr="009F7F88">
        <w:rPr>
          <w:rFonts w:hint="eastAsia"/>
          <w:color w:val="000000" w:themeColor="text1"/>
        </w:rPr>
        <w:instrText>可能用于传感器外壳和任意形状和大小的声屏障，以及可透气的承重多孔隔热结构</w:instrText>
      </w:r>
      <w:r w:rsidR="004E1277" w:rsidRPr="009F7F88">
        <w:rPr>
          <w:rFonts w:hint="eastAsia"/>
          <w:color w:val="000000" w:themeColor="text1"/>
        </w:rPr>
        <w:instrText>","page":"1749-1756","publisher":"American Chemical Society","title":"Development of Intricate Aerogel Articles Using Fused Filament Fabrication","type":"article-journal","volume":"1"},"uris":[</w:instrText>
      </w:r>
      <w:r w:rsidR="004E1277" w:rsidRPr="009F7F88">
        <w:rPr>
          <w:color w:val="000000" w:themeColor="text1"/>
        </w:rPr>
        <w:instrText>"http://www.mendeley.com/documents/?uuid=72a21a4c-6662-4c09-b6ae-8bd603973e6d"]}],"mendeley":{"formattedCitation":"&lt;sup&gt;177&lt;/sup&gt;","plainTextFormattedCitation":"177","previouslyFormattedCitation":"&lt;sup&gt;175&lt;/sup&gt;"},"properties":{"noteIndex":0},"schema":"https://github.com/citation-style-language/schema/raw/master/csl-citation.json"}</w:instrText>
      </w:r>
      <w:r w:rsidR="008C0ADA" w:rsidRPr="009F7F88">
        <w:rPr>
          <w:color w:val="000000" w:themeColor="text1"/>
        </w:rPr>
        <w:fldChar w:fldCharType="separate"/>
      </w:r>
      <w:r w:rsidR="004E1277" w:rsidRPr="009F7F88">
        <w:rPr>
          <w:noProof/>
          <w:color w:val="000000" w:themeColor="text1"/>
          <w:vertAlign w:val="superscript"/>
        </w:rPr>
        <w:t>177</w:t>
      </w:r>
      <w:r w:rsidR="008C0ADA" w:rsidRPr="009F7F88">
        <w:rPr>
          <w:color w:val="000000" w:themeColor="text1"/>
        </w:rPr>
        <w:fldChar w:fldCharType="end"/>
      </w:r>
      <w:r w:rsidR="008C0ADA" w:rsidRPr="009F7F88">
        <w:rPr>
          <w:color w:val="000000" w:themeColor="text1"/>
        </w:rPr>
        <w:t xml:space="preserve"> </w:t>
      </w:r>
      <w:r w:rsidRPr="009F7F88">
        <w:rPr>
          <w:color w:val="000000" w:themeColor="text1"/>
        </w:rPr>
        <w:t xml:space="preserve">can be used to create </w:t>
      </w:r>
      <w:r w:rsidR="008C0ADA" w:rsidRPr="009F7F88">
        <w:rPr>
          <w:color w:val="000000" w:themeColor="text1"/>
        </w:rPr>
        <w:t xml:space="preserve">3D aerogel scaffolds with fine structures. As before, the adaptability in </w:t>
      </w:r>
      <w:r w:rsidR="00D764F1" w:rsidRPr="009F7F88">
        <w:rPr>
          <w:color w:val="000000" w:themeColor="text1"/>
        </w:rPr>
        <w:t xml:space="preserve">the </w:t>
      </w:r>
      <w:r w:rsidR="008C0ADA" w:rsidRPr="009F7F88">
        <w:rPr>
          <w:color w:val="000000" w:themeColor="text1"/>
        </w:rPr>
        <w:t xml:space="preserve">design and adjustment of </w:t>
      </w:r>
      <w:r w:rsidRPr="009F7F88">
        <w:rPr>
          <w:color w:val="000000" w:themeColor="text1"/>
        </w:rPr>
        <w:t xml:space="preserve">the </w:t>
      </w:r>
      <w:r w:rsidR="008C0ADA" w:rsidRPr="009F7F88">
        <w:rPr>
          <w:color w:val="000000" w:themeColor="text1"/>
        </w:rPr>
        <w:t>channels, pore types, and porosity offers an added advantage. These can in turn be used to adjust the physicochemical properties of the scaffolds such as adsorption, mass transfer, and electrical conductivity for specific applications.</w:t>
      </w:r>
    </w:p>
    <w:p w14:paraId="63840B91" w14:textId="12053161" w:rsidR="008C0ADA" w:rsidRPr="009F7F88" w:rsidRDefault="008C0ADA" w:rsidP="00150191">
      <w:pPr>
        <w:pStyle w:val="RSCB02ArticleText"/>
        <w:ind w:firstLineChars="100" w:firstLine="194"/>
        <w:rPr>
          <w:color w:val="000000" w:themeColor="text1"/>
        </w:rPr>
      </w:pPr>
      <w:r w:rsidRPr="009F7F88">
        <w:rPr>
          <w:color w:val="000000" w:themeColor="text1"/>
        </w:rPr>
        <w:t xml:space="preserve">Fragile aerogels are very challenging to shape using traditional moulding and processing methods, specially, in the micron scale. In the majority of the cases, the functional printing methods can enable designing and shaping of aerogels on tens to hundreds of micron scale, addressing </w:t>
      </w:r>
      <w:r w:rsidR="00FA6E87" w:rsidRPr="009F7F88">
        <w:rPr>
          <w:color w:val="000000" w:themeColor="text1"/>
        </w:rPr>
        <w:t xml:space="preserve">a critical </w:t>
      </w:r>
      <w:r w:rsidRPr="009F7F88">
        <w:rPr>
          <w:color w:val="000000" w:themeColor="text1"/>
        </w:rPr>
        <w:t xml:space="preserve">shortcoming of the traditional sol-gel and mechanical processing methods. The controllability of the nanostructures through aerogel chemistry, and the macrostructural construction offered by various printing methods enables adaptability and precise control over aerogel designs from nanometre to centimetre scale. This significantly shortens, simplifies and improves the processes from basic chemicals or nanomaterials to useful device components, while reducing the production cost. In the next section, we discuss the processing and chemistry of printed aerogels </w:t>
      </w:r>
      <w:r w:rsidR="00FA6E87" w:rsidRPr="009F7F88">
        <w:rPr>
          <w:color w:val="000000" w:themeColor="text1"/>
        </w:rPr>
        <w:t xml:space="preserve">in terms of </w:t>
      </w:r>
      <w:r w:rsidRPr="009F7F88">
        <w:rPr>
          <w:color w:val="000000" w:themeColor="text1"/>
        </w:rPr>
        <w:t>ink preparation, drying, and post-treatment.</w:t>
      </w:r>
    </w:p>
    <w:p w14:paraId="4F9667F0" w14:textId="3E788E84" w:rsidR="002956D7" w:rsidRPr="009F7F88" w:rsidRDefault="002956D7" w:rsidP="002956D7">
      <w:pPr>
        <w:pStyle w:val="RSCB04AHeadingSection"/>
        <w:rPr>
          <w:color w:val="000000" w:themeColor="text1"/>
          <w:w w:val="108"/>
        </w:rPr>
      </w:pPr>
      <w:bookmarkStart w:id="35" w:name="_Toc39868903"/>
      <w:r w:rsidRPr="009F7F88">
        <w:rPr>
          <w:color w:val="000000" w:themeColor="text1"/>
          <w:w w:val="108"/>
        </w:rPr>
        <w:t>4. Print</w:t>
      </w:r>
      <w:r w:rsidR="00017E86" w:rsidRPr="009F7F88">
        <w:rPr>
          <w:color w:val="000000" w:themeColor="text1"/>
          <w:w w:val="108"/>
        </w:rPr>
        <w:t xml:space="preserve">ing </w:t>
      </w:r>
      <w:r w:rsidR="007C0B50" w:rsidRPr="009F7F88">
        <w:rPr>
          <w:color w:val="000000" w:themeColor="text1"/>
          <w:w w:val="108"/>
        </w:rPr>
        <w:t xml:space="preserve">technology </w:t>
      </w:r>
      <w:r w:rsidR="00017E86" w:rsidRPr="009F7F88">
        <w:rPr>
          <w:color w:val="000000" w:themeColor="text1"/>
          <w:w w:val="108"/>
        </w:rPr>
        <w:t>for</w:t>
      </w:r>
      <w:r w:rsidRPr="009F7F88">
        <w:rPr>
          <w:color w:val="000000" w:themeColor="text1"/>
          <w:w w:val="108"/>
        </w:rPr>
        <w:t xml:space="preserve"> aerogels</w:t>
      </w:r>
      <w:bookmarkEnd w:id="35"/>
    </w:p>
    <w:p w14:paraId="581E3366" w14:textId="4EFEF985" w:rsidR="002956D7" w:rsidRPr="009F7F88" w:rsidRDefault="00920971" w:rsidP="002956D7">
      <w:pPr>
        <w:pStyle w:val="RSCB02ArticleText"/>
        <w:rPr>
          <w:color w:val="000000" w:themeColor="text1"/>
        </w:rPr>
      </w:pPr>
      <w:bookmarkStart w:id="36" w:name="_Hlk49104971"/>
      <w:r w:rsidRPr="009F7F88">
        <w:rPr>
          <w:color w:val="000000" w:themeColor="text1"/>
        </w:rPr>
        <w:t>Printed aerogels were first reported in 2015</w:t>
      </w:r>
      <w:bookmarkEnd w:id="36"/>
      <w:r w:rsidRPr="009F7F88">
        <w:rPr>
          <w:color w:val="000000" w:themeColor="text1"/>
        </w:rPr>
        <w:t>,</w:t>
      </w:r>
      <w:bookmarkStart w:id="37" w:name="_Hlk44741390"/>
      <w:r w:rsidRPr="009F7F88">
        <w:rPr>
          <w:color w:val="000000" w:themeColor="text1"/>
        </w:rPr>
        <w:fldChar w:fldCharType="begin" w:fldLock="1"/>
      </w:r>
      <w:r w:rsidR="00BF34A6"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BF34A6" w:rsidRPr="009F7F88">
        <w:rPr>
          <w:rFonts w:hint="eastAsia"/>
          <w:color w:val="000000" w:themeColor="text1"/>
        </w:rPr>
        <w:instrText>,"parse-names":false,"suffix":""}],"container-title":"Nature Communications","id":"ITEM-1","issued":{"date-parts":[["2015"]]},"note":"</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第一篇</w:instrText>
      </w:r>
      <w:r w:rsidR="00BF34A6" w:rsidRPr="009F7F88">
        <w:rPr>
          <w:rFonts w:hint="eastAsia"/>
          <w:color w:val="000000" w:themeColor="text1"/>
        </w:rPr>
        <w:instrText>3D</w:instrText>
      </w:r>
      <w:r w:rsidR="00BF34A6" w:rsidRPr="009F7F88">
        <w:rPr>
          <w:rFonts w:hint="eastAsia"/>
          <w:color w:val="000000" w:themeColor="text1"/>
        </w:rPr>
        <w:instrText>打印气凝胶文献</w:instrText>
      </w:r>
      <w:r w:rsidR="00BF34A6" w:rsidRPr="009F7F88">
        <w:rPr>
          <w:rFonts w:hint="eastAsia"/>
          <w:color w:val="000000" w:themeColor="text1"/>
        </w:rPr>
        <w:instrText>\n</w:instrText>
      </w:r>
      <w:r w:rsidR="00BF34A6" w:rsidRPr="009F7F88">
        <w:rPr>
          <w:rFonts w:hint="eastAsia"/>
          <w:color w:val="000000" w:themeColor="text1"/>
        </w:rPr>
        <w:instrText>两种途径：添加气相氧化硅最后</w:instrText>
      </w:r>
      <w:r w:rsidR="00BF34A6" w:rsidRPr="009F7F88">
        <w:rPr>
          <w:rFonts w:hint="eastAsia"/>
          <w:color w:val="000000" w:themeColor="text1"/>
        </w:rPr>
        <w:instrText>etching</w:instrText>
      </w:r>
      <w:r w:rsidR="00BF34A6" w:rsidRPr="009F7F88">
        <w:rPr>
          <w:rFonts w:hint="eastAsia"/>
          <w:color w:val="000000" w:themeColor="text1"/>
        </w:rPr>
        <w:instrText>；添加</w:instrText>
      </w:r>
      <w:r w:rsidR="00BF34A6" w:rsidRPr="009F7F88">
        <w:rPr>
          <w:rFonts w:hint="eastAsia"/>
          <w:color w:val="000000" w:themeColor="text1"/>
        </w:rPr>
        <w:instrText>R-F</w:instrText>
      </w:r>
      <w:r w:rsidR="00BF34A6" w:rsidRPr="009F7F88">
        <w:rPr>
          <w:rFonts w:hint="eastAsia"/>
          <w:color w:val="000000" w:themeColor="text1"/>
        </w:rPr>
        <w:instrText>溶胶</w:instrText>
      </w:r>
      <w:r w:rsidR="00BF34A6" w:rsidRPr="009F7F88">
        <w:rPr>
          <w:rFonts w:hint="eastAsia"/>
          <w:color w:val="000000" w:themeColor="text1"/>
        </w:rPr>
        <w:instrText>","page":"6962","publisher":"Nature Publishing Group","title":"Highly comp</w:instrText>
      </w:r>
      <w:r w:rsidR="00BF34A6" w:rsidRPr="009F7F88">
        <w:rPr>
          <w:color w:val="000000" w:themeColor="text1"/>
        </w:rPr>
        <w:instrText>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8</w:t>
      </w:r>
      <w:r w:rsidRPr="009F7F88">
        <w:rPr>
          <w:color w:val="000000" w:themeColor="text1"/>
        </w:rPr>
        <w:fldChar w:fldCharType="end"/>
      </w:r>
      <w:bookmarkStart w:id="38" w:name="_Hlk36315582"/>
      <w:bookmarkEnd w:id="37"/>
      <w:r w:rsidRPr="009F7F88">
        <w:rPr>
          <w:color w:val="000000" w:themeColor="text1"/>
        </w:rPr>
        <w:t xml:space="preserve"> realized by extrusion-based 3D printing of GO-based inks. </w:t>
      </w:r>
      <w:bookmarkEnd w:id="38"/>
      <w:r w:rsidRPr="009F7F88">
        <w:rPr>
          <w:color w:val="000000" w:themeColor="text1"/>
        </w:rPr>
        <w:t>Since then, printing of a wide variety of aerogels, including of graphene,</w:t>
      </w:r>
      <w:r w:rsidRPr="009F7F88">
        <w:rPr>
          <w:color w:val="000000" w:themeColor="text1"/>
        </w:rPr>
        <w:fldChar w:fldCharType="begin" w:fldLock="1"/>
      </w:r>
      <w:r w:rsidR="004E1277" w:rsidRPr="009F7F88">
        <w:rPr>
          <w:color w:val="000000" w:themeColor="text1"/>
        </w:rPr>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w:instrText>
      </w:r>
      <w:r w:rsidR="004E1277" w:rsidRPr="009F7F88">
        <w:rPr>
          <w:rFonts w:hint="eastAsia"/>
          <w:color w:val="000000" w:themeColor="text1"/>
        </w:rPr>
        <w:instrText>,"suffix":""}],"container-title":"Advanced Materials","id":"ITEM-1","issue":"36","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却至常温固化，通风厨中自然升华干燥得到。</w:instrText>
      </w:r>
      <w:r w:rsidR="004E1277" w:rsidRPr="009F7F88">
        <w:rPr>
          <w:rFonts w:hint="eastAsia"/>
          <w:color w:val="000000" w:themeColor="text1"/>
        </w:rPr>
        <w:instrText>\n</w:instrText>
      </w:r>
      <w:r w:rsidR="004E1277" w:rsidRPr="009F7F88">
        <w:rPr>
          <w:rFonts w:hint="eastAsia"/>
          <w:color w:val="000000" w:themeColor="text1"/>
        </w:rPr>
        <w:instrText>溶剂分别用</w:instrText>
      </w:r>
      <w:r w:rsidR="004E1277" w:rsidRPr="009F7F88">
        <w:rPr>
          <w:rFonts w:hint="eastAsia"/>
          <w:color w:val="000000" w:themeColor="text1"/>
        </w:rPr>
        <w:instrText>2</w:instrText>
      </w:r>
      <w:r w:rsidR="004E1277" w:rsidRPr="009F7F88">
        <w:rPr>
          <w:rFonts w:hint="eastAsia"/>
          <w:color w:val="000000" w:themeColor="text1"/>
        </w:rPr>
        <w:instrText>种</w:instrText>
      </w:r>
      <w:r w:rsidR="004E1277" w:rsidRPr="009F7F88">
        <w:rPr>
          <w:rFonts w:hint="eastAsia"/>
          <w:color w:val="000000" w:themeColor="text1"/>
        </w:rPr>
        <w:instrText>: i)</w:instrText>
      </w:r>
      <w:r w:rsidR="004E1277" w:rsidRPr="009F7F88">
        <w:rPr>
          <w:rFonts w:hint="eastAsia"/>
          <w:color w:val="000000" w:themeColor="text1"/>
        </w:rPr>
        <w:instrText>苯酚</w:instrText>
      </w:r>
      <w:r w:rsidR="004E1277" w:rsidRPr="009F7F88">
        <w:rPr>
          <w:rFonts w:hint="eastAsia"/>
          <w:color w:val="000000" w:themeColor="text1"/>
        </w:rPr>
        <w:instrText xml:space="preserve">phenol (C 6 H 6 O: melting temperature, T M = 40.5 </w:instrText>
      </w:r>
      <w:r w:rsidR="004E1277" w:rsidRPr="009F7F88">
        <w:rPr>
          <w:rFonts w:hint="eastAsia"/>
          <w:color w:val="000000" w:themeColor="text1"/>
        </w:rPr>
        <w:instrText>°</w:instrText>
      </w:r>
      <w:r w:rsidR="004E1277" w:rsidRPr="009F7F88">
        <w:rPr>
          <w:rFonts w:hint="eastAsia"/>
          <w:color w:val="000000" w:themeColor="text1"/>
        </w:rPr>
        <w:instrText xml:space="preserve">C, vapor pressure at room temperature, P T = 47 Pa) [ 10 ] because of its prior use as a graphene exfoliant and solvent, [ 11 ] and ii) </w:instrText>
      </w:r>
      <w:r w:rsidR="004E1277" w:rsidRPr="009F7F88">
        <w:rPr>
          <w:rFonts w:hint="eastAsia"/>
          <w:color w:val="000000" w:themeColor="text1"/>
        </w:rPr>
        <w:instrText>樟脑</w:instrText>
      </w:r>
      <w:r w:rsidR="004E1277" w:rsidRPr="009F7F88">
        <w:rPr>
          <w:rFonts w:hint="eastAsia"/>
          <w:color w:val="000000" w:themeColor="text1"/>
        </w:rPr>
        <w:instrText xml:space="preserve">camphene (C 10 H 16 : T M = 51.5 </w:instrText>
      </w:r>
      <w:r w:rsidR="004E1277" w:rsidRPr="009F7F88">
        <w:rPr>
          <w:rFonts w:hint="eastAsia"/>
          <w:color w:val="000000" w:themeColor="text1"/>
        </w:rPr>
        <w:instrText>°</w:instrText>
      </w:r>
      <w:r w:rsidR="004E1277" w:rsidRPr="009F7F88">
        <w:rPr>
          <w:rFonts w:hint="eastAsia"/>
          <w:color w:val="000000" w:themeColor="text1"/>
        </w:rPr>
        <w:instrText>C, P T = 400 Pa)\n</w:instrText>
      </w:r>
      <w:r w:rsidR="004E1277" w:rsidRPr="009F7F88">
        <w:rPr>
          <w:rFonts w:hint="eastAsia"/>
          <w:color w:val="000000" w:themeColor="text1"/>
        </w:rPr>
        <w:instrText>石墨烯气凝胶</w:instrText>
      </w:r>
      <w:r w:rsidR="004E1277" w:rsidRPr="009F7F88">
        <w:rPr>
          <w:rFonts w:hint="eastAsia"/>
          <w:color w:val="000000" w:themeColor="text1"/>
        </w:rPr>
        <w:instrText>","page":"7993-8000","title":"Pristine Graphene Aerogels by Room-Temperature Freeze Gelation"</w:instrText>
      </w:r>
      <w:r w:rsidR="004E1277" w:rsidRPr="009F7F88">
        <w:rPr>
          <w:color w:val="000000" w:themeColor="text1"/>
        </w:rPr>
        <w:instrText>,"type":"article-journal","volume":"28"},"uris":["http://www.mendeley.com/documents/?uuid=3f40973a-a091-4a15-8868-33948eaa0ddc"]}],"mendeley":{"formattedCitation":"&lt;sup&gt;178&lt;/sup&gt;","plainTextFormattedCitation":"178","previouslyFormattedCitation":"&lt;sup&gt;17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8</w:t>
      </w:r>
      <w:r w:rsidRPr="009F7F88">
        <w:rPr>
          <w:color w:val="000000" w:themeColor="text1"/>
        </w:rPr>
        <w:fldChar w:fldCharType="end"/>
      </w:r>
      <w:r w:rsidRPr="009F7F88">
        <w:rPr>
          <w:color w:val="000000" w:themeColor="text1"/>
        </w:rPr>
        <w:t xml:space="preserve"> </w:t>
      </w:r>
      <w:r w:rsidR="004E7614" w:rsidRPr="009F7F88">
        <w:rPr>
          <w:color w:val="000000" w:themeColor="text1"/>
        </w:rPr>
        <w:t>SiO</w:t>
      </w:r>
      <w:r w:rsidR="004E7614" w:rsidRPr="009F7F88">
        <w:rPr>
          <w:color w:val="000000" w:themeColor="text1"/>
          <w:vertAlign w:val="subscript"/>
        </w:rPr>
        <w:t>2</w:t>
      </w:r>
      <w:r w:rsidRPr="009F7F88">
        <w:rPr>
          <w:color w:val="000000" w:themeColor="text1"/>
        </w:rPr>
        <w:t>,</w:t>
      </w:r>
      <w:r w:rsidR="00683435" w:rsidRPr="009F7F88">
        <w:rPr>
          <w:color w:val="000000" w:themeColor="text1"/>
        </w:rPr>
        <w:fldChar w:fldCharType="begin" w:fldLock="1"/>
      </w:r>
      <w:r w:rsidR="004E1277" w:rsidRPr="009F7F88">
        <w:rPr>
          <w:color w:val="000000" w:themeColor="text1"/>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00683435" w:rsidRPr="009F7F88">
        <w:rPr>
          <w:color w:val="000000" w:themeColor="text1"/>
        </w:rPr>
        <w:fldChar w:fldCharType="separate"/>
      </w:r>
      <w:r w:rsidR="004E1277" w:rsidRPr="009F7F88">
        <w:rPr>
          <w:noProof/>
          <w:color w:val="000000" w:themeColor="text1"/>
          <w:vertAlign w:val="superscript"/>
        </w:rPr>
        <w:t>179</w:t>
      </w:r>
      <w:r w:rsidR="00683435" w:rsidRPr="009F7F88">
        <w:rPr>
          <w:color w:val="000000" w:themeColor="text1"/>
        </w:rPr>
        <w:fldChar w:fldCharType="end"/>
      </w:r>
      <w:r w:rsidRPr="009F7F88">
        <w:rPr>
          <w:color w:val="000000" w:themeColor="text1"/>
        </w:rPr>
        <w:t xml:space="preserve"> RF polymer,</w:t>
      </w:r>
      <w:r w:rsidRPr="009F7F88">
        <w:rPr>
          <w:color w:val="000000" w:themeColor="text1"/>
        </w:rPr>
        <w:fldChar w:fldCharType="begin" w:fldLock="1"/>
      </w:r>
      <w:r w:rsidR="004E1277" w:rsidRPr="009F7F88">
        <w:rPr>
          <w:color w:val="000000" w:themeColor="text1"/>
        </w:rPr>
        <w:instrText>ADDIN CSL_CITATION {"citationItems":[{"id":"ITEM-1","itemData":{"DOI":"10.1557/jmr.2018.104","ISSN":"20445326","abstract":"We designed a resorcinol-formaldehyde (RF) sol-gel ink for direct ink writing of the microlattices. To improve the formability, the fresh microlattices were strengthened by surface catalysis with HCl atmosphere. After supercritical drying and carbonization, the sample's specific surface area was 631 m2/g and the average pore size was 3.81 nm. Both RF aerogel and carbonized RF aerogel samples had millimeter-scale pore, micron-scale pore, and nanoscale skeleton. The pore and skeleton could provide high surface area and diffusion channels, which were beneficial to the adsorption performances. The carbonized RF aerogel sample fully adsorbed Dulbecco's modified eagle medium in 250 min, which exhibited a good capacity of quick adsorption and indicated the potential application for cell supports.","author":[{"dropping-particle":"","family":"Ge","given":"Yingting","non-dropping-particle":"","parse-names":false,"suffix":""},{"dropping-particle":"","family":"Zhang","given":"Ting","non-dropping-particle":"","parse-names":false,"suffix":""},{"dropping-particle":"","family":"Zhou","given":"Bin","non-dropping-particle":"","parse-names":false,"suffix":""},{"dropping-particle":"","family":"Wang","given":"Hongqiang","non-dropping-particle":"","parse-names":false,"suffix":""},{"dropping-particle":"","family":"Zhang","given":"Zhihua","non-dropping-particle":"","parse-names":false,"suffix":""},{"dropping-particle":"","family":"Shen","given":"Jun","non-dropping-particle":"","parse-names":false,"suffix":""},{"dropping-particle":"","family":"Du","given":"Ai","non-dropping-particle":"","parse-names":false,"suffix":""}],"container-title":"Journal of Materials Research","id":"ITEM-1","issue":"14","issued":{"date-parts":[["2018"]]},"page":"2052-2061","publisher":"Cambridge University Press","title":"Nanostructured resorcinol-formaldehyde ink for 3D direct writing","type":"article-journal","volume":"33"},"uris":["http://www.mendeley.com/documents/?uuid=b695be7c-ea5a-4eea-a12a-7848acefc2b1"]}],"mendeley":{"formattedCitation":"&lt;sup&gt;180&lt;/sup&gt;","plainTextFormattedCitation":"180","previouslyFormattedCitation":"&lt;sup&gt;17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0</w:t>
      </w:r>
      <w:r w:rsidRPr="009F7F88">
        <w:rPr>
          <w:color w:val="000000" w:themeColor="text1"/>
        </w:rPr>
        <w:fldChar w:fldCharType="end"/>
      </w:r>
      <w:r w:rsidR="00A93283" w:rsidRPr="009F7F88">
        <w:rPr>
          <w:color w:val="000000" w:themeColor="text1"/>
        </w:rPr>
        <w:t xml:space="preserve"> </w:t>
      </w:r>
      <w:r w:rsidR="00631750" w:rsidRPr="009F7F88">
        <w:rPr>
          <w:color w:val="000000" w:themeColor="text1"/>
        </w:rPr>
        <w:t>carbon</w:t>
      </w:r>
      <w:r w:rsidRPr="009F7F88">
        <w:rPr>
          <w:color w:val="000000" w:themeColor="text1"/>
        </w:rPr>
        <w:t>,</w:t>
      </w:r>
      <w:bookmarkStart w:id="39" w:name="_Hlk44741693"/>
      <w:r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BF34A6" w:rsidRPr="009F7F88">
        <w:rPr>
          <w:rFonts w:hint="eastAsia"/>
          <w:color w:val="000000" w:themeColor="text1"/>
        </w:rPr>
        <w:instrText>":"Marcus A.","non-dropping-particle":"","parse-names":false,"suffix":""}],"container-title":"Materials Horizons","id":"ITEM-1","issue":"6","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RF</w:instrText>
      </w:r>
      <w:r w:rsidR="00BF34A6" w:rsidRPr="009F7F88">
        <w:rPr>
          <w:rFonts w:hint="eastAsia"/>
          <w:color w:val="000000" w:themeColor="text1"/>
        </w:rPr>
        <w:instrText>有机和炭气凝胶</w:instrText>
      </w:r>
      <w:r w:rsidR="00BF34A6" w:rsidRPr="009F7F88">
        <w:rPr>
          <w:rFonts w:hint="eastAsia"/>
          <w:color w:val="000000" w:themeColor="text1"/>
        </w:rPr>
        <w:instrText>\n</w:instrText>
      </w:r>
      <w:r w:rsidR="00BF34A6" w:rsidRPr="009F7F88">
        <w:rPr>
          <w:rFonts w:hint="eastAsia"/>
          <w:color w:val="000000" w:themeColor="text1"/>
        </w:rPr>
        <w:instrText>作为电极材料</w:instrText>
      </w:r>
      <w:r w:rsidR="00BF34A6" w:rsidRPr="009F7F88">
        <w:rPr>
          <w:rFonts w:hint="eastAsia"/>
          <w:color w:val="000000" w:themeColor="text1"/>
        </w:rPr>
        <w:instrText>","page":"1166-1175","publisher":"Royal Society</w:instrText>
      </w:r>
      <w:r w:rsidR="00BF34A6" w:rsidRPr="009F7F88">
        <w:rPr>
          <w:color w:val="000000" w:themeColor="text1"/>
        </w:rPr>
        <w:instrText xml:space="preserve">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9</w:t>
      </w:r>
      <w:r w:rsidRPr="009F7F88">
        <w:rPr>
          <w:color w:val="000000" w:themeColor="text1"/>
        </w:rPr>
        <w:fldChar w:fldCharType="end"/>
      </w:r>
      <w:bookmarkEnd w:id="39"/>
      <w:r w:rsidRPr="009F7F88">
        <w:rPr>
          <w:color w:val="000000" w:themeColor="text1"/>
        </w:rPr>
        <w:t xml:space="preserve"> cellulose,</w:t>
      </w:r>
      <w:r w:rsidRPr="009F7F88">
        <w:rPr>
          <w:color w:val="000000" w:themeColor="text1"/>
        </w:rPr>
        <w:fldChar w:fldCharType="begin" w:fldLock="1"/>
      </w:r>
      <w:r w:rsidR="004E1277" w:rsidRPr="009F7F88">
        <w:rPr>
          <w:color w:val="000000" w:themeColor="text1"/>
        </w:rPr>
        <w:instrText>ADDIN CSL_CITATION {"citationItems":[{"id":"ITEM-1","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w:instrText>
      </w:r>
      <w:r w:rsidR="004E1277" w:rsidRPr="009F7F88">
        <w:rPr>
          <w:rFonts w:hint="eastAsia"/>
          <w:color w:val="000000" w:themeColor="text1"/>
        </w:rPr>
        <w:instrText>Scientific Reports","id":"ITEM-1","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纤维素纳米晶气凝胶</w:instrText>
      </w:r>
      <w:r w:rsidR="004E1277" w:rsidRPr="009F7F88">
        <w:rPr>
          <w:rFonts w:hint="eastAsia"/>
          <w:color w:val="000000" w:themeColor="text1"/>
        </w:rPr>
        <w:instrText>","page":"8018","title":"Direct Ink Write (DIW) 3D Printed Cellulose Nanocrystal Aerogel Structures","type":"article-journal","volume":"7"},"uris":["http://www</w:instrText>
      </w:r>
      <w:r w:rsidR="004E1277" w:rsidRPr="009F7F88">
        <w:rPr>
          <w:color w:val="000000" w:themeColor="text1"/>
        </w:rPr>
        <w:instrText>.mendeley.com/documents/?uuid=4ba88c7f-8162-4ab1-8f37-372156f301f3"]}],"mendeley":{"formattedCitation":"&lt;sup&gt;181&lt;/sup&gt;","plainTextFormattedCitation":"181","previouslyFormattedCitation":"&lt;sup&gt;17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1</w:t>
      </w:r>
      <w:r w:rsidRPr="009F7F88">
        <w:rPr>
          <w:color w:val="000000" w:themeColor="text1"/>
        </w:rPr>
        <w:fldChar w:fldCharType="end"/>
      </w:r>
      <w:r w:rsidRPr="009F7F88">
        <w:rPr>
          <w:color w:val="000000" w:themeColor="text1"/>
        </w:rPr>
        <w:t xml:space="preserve"> metal,</w:t>
      </w:r>
      <w:r w:rsidRPr="009F7F88">
        <w:rPr>
          <w:color w:val="000000" w:themeColor="text1"/>
        </w:rPr>
        <w:fldChar w:fldCharType="begin" w:fldLock="1"/>
      </w:r>
      <w:r w:rsidR="00BF34A6"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00BF34A6" w:rsidRPr="009F7F88">
        <w:rPr>
          <w:rFonts w:hint="eastAsia"/>
          <w:color w:val="000000" w:themeColor="text1"/>
        </w:rPr>
        <w:instrText>"date-parts":[["2017"]]},"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冷冻干燥</w:instrText>
      </w:r>
      <w:r w:rsidR="00BF34A6" w:rsidRPr="009F7F88">
        <w:rPr>
          <w:rFonts w:hint="eastAsia"/>
          <w:color w:val="000000" w:themeColor="text1"/>
        </w:rPr>
        <w:instrText>\n</w:instrText>
      </w:r>
      <w:r w:rsidR="00BF34A6" w:rsidRPr="009F7F88">
        <w:rPr>
          <w:rFonts w:hint="eastAsia"/>
          <w:color w:val="000000" w:themeColor="text1"/>
        </w:rPr>
        <w:instrText>金属银纳米线气凝胶</w:instrText>
      </w:r>
      <w:r w:rsidR="00BF34A6" w:rsidRPr="009F7F88">
        <w:rPr>
          <w:rFonts w:hint="eastAsia"/>
          <w:color w:val="000000" w:themeColor="text1"/>
        </w:rPr>
        <w:instrText>\n</w:instrText>
      </w:r>
      <w:r w:rsidR="00BF34A6" w:rsidRPr="009F7F88">
        <w:rPr>
          <w:rFonts w:hint="eastAsia"/>
          <w:color w:val="000000" w:themeColor="text1"/>
        </w:rPr>
        <w:instrText>可压缩可伸长可变泊松比（从负变到正）</w:instrText>
      </w:r>
      <w:r w:rsidR="00BF34A6" w:rsidRPr="009F7F88">
        <w:rPr>
          <w:rFonts w:hint="eastAsia"/>
          <w:color w:val="000000" w:themeColor="text1"/>
        </w:rPr>
        <w:instrText>","page":"1701756","title":"3D Printing Hierarchical Silver Nanowire Aerogel with Highly Compressive Resilience and Tensile Elongation through Tunable Poisson's Ratio","type":"art</w:instrText>
      </w:r>
      <w:r w:rsidR="00BF34A6" w:rsidRPr="009F7F88">
        <w:rPr>
          <w:color w:val="000000" w:themeColor="text1"/>
        </w:rPr>
        <w:instrText>icle-journal","volume":"13"},"uris":["http://www.mendeley.com/documents/?uuid=e6705bbd-552b-440c-802d-aebf688a7c53"]}],"mendeley":{"formattedCitation":"&lt;sup&gt;54&lt;/sup&gt;","plainTextFormattedCitation":"54","previouslyFormattedCitation":"&lt;sup&gt;5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54</w:t>
      </w:r>
      <w:r w:rsidRPr="009F7F88">
        <w:rPr>
          <w:color w:val="000000" w:themeColor="text1"/>
        </w:rPr>
        <w:fldChar w:fldCharType="end"/>
      </w:r>
      <w:r w:rsidRPr="009F7F88">
        <w:rPr>
          <w:color w:val="000000" w:themeColor="text1"/>
        </w:rPr>
        <w:t xml:space="preserve"> semiconductor,</w:t>
      </w:r>
      <w:r w:rsidRPr="009F7F88">
        <w:rPr>
          <w:color w:val="000000" w:themeColor="text1"/>
        </w:rPr>
        <w:fldChar w:fldCharType="begin" w:fldLock="1"/>
      </w:r>
      <w:r w:rsidR="004E1277" w:rsidRPr="009F7F88">
        <w:rPr>
          <w:color w:val="000000" w:themeColor="text1"/>
        </w:rPr>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多次打印，控湿度常压干燥或超临界干燥</w:instrText>
      </w:r>
      <w:r w:rsidR="004E1277" w:rsidRPr="009F7F88">
        <w:rPr>
          <w:rFonts w:hint="eastAsia"/>
          <w:color w:val="000000" w:themeColor="text1"/>
        </w:rPr>
        <w:instrText>\nCdSe/CdS</w:instrText>
      </w:r>
      <w:r w:rsidR="004E1277" w:rsidRPr="009F7F88">
        <w:rPr>
          <w:rFonts w:hint="eastAsia"/>
          <w:color w:val="000000" w:themeColor="text1"/>
        </w:rPr>
        <w:instrText>纳米颗粒气凝胶</w:instrText>
      </w:r>
      <w:r w:rsidR="004E1277" w:rsidRPr="009F7F88">
        <w:rPr>
          <w:rFonts w:hint="eastAsia"/>
          <w:color w:val="000000" w:themeColor="text1"/>
        </w:rPr>
        <w:instrText>\n</w:instrText>
      </w:r>
      <w:r w:rsidR="004E1277" w:rsidRPr="009F7F88">
        <w:rPr>
          <w:rFonts w:hint="eastAsia"/>
          <w:color w:val="000000" w:themeColor="text1"/>
        </w:rPr>
        <w:instrText>光电化学</w:instrText>
      </w:r>
      <w:r w:rsidR="004E1277" w:rsidRPr="009F7F88">
        <w:rPr>
          <w:rFonts w:hint="eastAsia"/>
          <w:color w:val="000000" w:themeColor="text1"/>
        </w:rPr>
        <w:instrText>","page":"1902186","title":"Patterning of Nanoparticle</w:instrText>
      </w:r>
      <w:r w:rsidR="004E1277" w:rsidRPr="009F7F88">
        <w:rPr>
          <w:rFonts w:hint="eastAsia"/>
          <w:color w:val="000000" w:themeColor="text1"/>
        </w:rPr>
        <w:instrText>‐</w:instrText>
      </w:r>
      <w:r w:rsidR="004E1277" w:rsidRPr="009F7F88">
        <w:rPr>
          <w:rFonts w:hint="eastAsia"/>
          <w:color w:val="000000" w:themeColor="text1"/>
        </w:rPr>
        <w:instrText>Based Aerogels and Xerogels by Inkjet Printing","type":"article-journal","volume":"15"},"uris":["http://www.mendeley.com/documents/?uuid=9db8</w:instrText>
      </w:r>
      <w:r w:rsidR="004E1277" w:rsidRPr="009F7F88">
        <w:rPr>
          <w:color w:val="000000" w:themeColor="text1"/>
        </w:rPr>
        <w:instrText>e202-489c-3ce9-bc02-1ef5c5e4d411"]}],"mendeley":{"formattedCitation":"&lt;sup&gt;182&lt;/sup&gt;","plainTextFormattedCitation":"182","previouslyFormattedCitation":"&lt;sup&gt;18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2</w:t>
      </w:r>
      <w:r w:rsidRPr="009F7F88">
        <w:rPr>
          <w:color w:val="000000" w:themeColor="text1"/>
        </w:rPr>
        <w:fldChar w:fldCharType="end"/>
      </w:r>
      <w:r w:rsidRPr="009F7F88">
        <w:rPr>
          <w:color w:val="000000" w:themeColor="text1"/>
        </w:rPr>
        <w:t xml:space="preserve"> and </w:t>
      </w:r>
      <w:r w:rsidR="005E7CFD" w:rsidRPr="009F7F88">
        <w:rPr>
          <w:color w:val="000000" w:themeColor="text1"/>
        </w:rPr>
        <w:t>g-</w:t>
      </w:r>
      <w:r w:rsidR="005E7CFD" w:rsidRPr="009F7F88">
        <w:rPr>
          <w:color w:val="000000" w:themeColor="text1"/>
          <w:lang w:val="en"/>
        </w:rPr>
        <w:t>C</w:t>
      </w:r>
      <w:r w:rsidR="005E7CFD" w:rsidRPr="009F7F88">
        <w:rPr>
          <w:color w:val="000000" w:themeColor="text1"/>
          <w:vertAlign w:val="subscript"/>
          <w:lang w:val="en"/>
        </w:rPr>
        <w:t>3</w:t>
      </w:r>
      <w:r w:rsidR="005E7CFD" w:rsidRPr="009F7F88">
        <w:rPr>
          <w:color w:val="000000" w:themeColor="text1"/>
          <w:lang w:val="en"/>
        </w:rPr>
        <w:t>N</w:t>
      </w:r>
      <w:r w:rsidR="005E7CFD" w:rsidRPr="009F7F88">
        <w:rPr>
          <w:color w:val="000000" w:themeColor="text1"/>
          <w:vertAlign w:val="subscript"/>
          <w:lang w:val="en"/>
        </w:rPr>
        <w:t>4</w:t>
      </w:r>
      <w:r w:rsidRPr="009F7F88">
        <w:rPr>
          <w:color w:val="000000" w:themeColor="text1"/>
        </w:rPr>
        <w:fldChar w:fldCharType="begin" w:fldLock="1"/>
      </w:r>
      <w:r w:rsidR="004E1277" w:rsidRPr="009F7F88">
        <w:rPr>
          <w:color w:val="000000" w:themeColor="text1"/>
        </w:rPr>
        <w:instrText>ADDIN CSL_CITATION {"citationItems":[{"id":"ITEM-1","itemData":{"DOI":"10.1002/adfm.201801121","ISSN":"16163028","abstract":"Controlled scalable assembly of 2D building blocks into macroscopic 3D architectures is highly significant. However, the assembly of g-C3N4 into tailored, 3D architectures is not yet reported. Here, a 3D printing methodology to enable the programmable construction of carbon nitride–based hybrid aerogel membranes with patterned macroscopic architectures is proposed. g-C3N4 nanosheets (CNNS) are used as the building block, and sodium alginate (SA) increases the viscosity of the ink to obtain the desired rheological properties. Three printing routes, including printing directly in air and in the supporting reservoirs composed of CaCl2/glycerol solution or Pluronic F127, are demonstrated for printing versatility. The printed Au nanobipyramid–CNNS–SA hybrid aerogels exhibit broadband visible-light absorption and superior solar wastewater remediation performance with excellent cyclic stability and easy manipulation features. Remarkably, the activity of the 3D-printed aerogel is about 2.5 times of that of the contrast sample, attributing to the enhanced liquid velocity and solution diffusion efficiency because of the 3D-printed structure, which is demonstrated by experimental and theoretical simulations. This approach can be extended to the macroscopic assembly of other 2D materials for myriad applications.","author":[{"dropping-particle":"","family":"He","given":"Peisheng","non-dropping-particle":"","parse-names":false,"suffix":""},{"dropping-particle":"","family":"Tang","given":"Xingwei","non-dropping-particle":"","parse-names":false,"suffix":""},{"dropping-particle":"","family":"Chen","given":"Liao","non-dropping-particle":"","parse-names":false,"suffix":""},{"dropping-particle":"","family":"Xie","given":"Peiwen","non-dropping-particle":"","parse-names":false,"suffix":""},{"dropping-particle":"","family":"He","given":"Lu","non-dropping-particle":"","parse-names":false,"suffix":""},{"dropping-particle":"","family":"Zhou","given":"Han","non-dropping-particle":"","parse-names":false,"suffix":""},{"dropping-particle":"","family":"Zhang","given":"Di","non-dropping-particle":"","parse-names":false,"suffix":""},{"dropping-particle":"","family"</w:instrText>
      </w:r>
      <w:r w:rsidR="004E1277" w:rsidRPr="009F7F88">
        <w:rPr>
          <w:rFonts w:hint="eastAsia"/>
          <w:color w:val="000000" w:themeColor="text1"/>
        </w:rPr>
        <w:instrText>:"Fan","given":"Tongxiang","non-dropping-particle":"","parse-names":false,"suffix":""}],"container-title":"Advanced Functional Materials","id":"ITEM-1","issue":"29","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g-C3N4 nanosheets (CNNS) -</w:instrText>
      </w:r>
      <w:r w:rsidR="004E1277" w:rsidRPr="009F7F88">
        <w:rPr>
          <w:rFonts w:hint="eastAsia"/>
          <w:color w:val="000000" w:themeColor="text1"/>
        </w:rPr>
        <w:instrText>海藻酸钠</w:instrText>
      </w:r>
      <w:r w:rsidR="004E1277" w:rsidRPr="009F7F88">
        <w:rPr>
          <w:rFonts w:hint="eastAsia"/>
          <w:color w:val="000000" w:themeColor="text1"/>
        </w:rPr>
        <w:instrText>sodium alginate (SA)</w:instrText>
      </w:r>
      <w:r w:rsidR="004E1277" w:rsidRPr="009F7F88">
        <w:rPr>
          <w:rFonts w:hint="eastAsia"/>
          <w:color w:val="000000" w:themeColor="text1"/>
        </w:rPr>
        <w:instrText>气凝胶</w:instrText>
      </w:r>
      <w:r w:rsidR="004E1277" w:rsidRPr="009F7F88">
        <w:rPr>
          <w:rFonts w:hint="eastAsia"/>
          <w:color w:val="000000" w:themeColor="text1"/>
        </w:rPr>
        <w:instrText>\n</w:instrText>
      </w:r>
      <w:r w:rsidR="004E1277" w:rsidRPr="009F7F88">
        <w:rPr>
          <w:rFonts w:hint="eastAsia"/>
          <w:color w:val="000000" w:themeColor="text1"/>
        </w:rPr>
        <w:instrText>宽频太阳能废水处理</w:instrText>
      </w:r>
      <w:r w:rsidR="004E1277" w:rsidRPr="009F7F88">
        <w:rPr>
          <w:rFonts w:hint="eastAsia"/>
          <w:color w:val="000000" w:themeColor="text1"/>
        </w:rPr>
        <w:instrText>","page":"1801121","title":"Patterned Carbon Nitride</w:instrText>
      </w:r>
      <w:r w:rsidR="004E1277" w:rsidRPr="009F7F88">
        <w:rPr>
          <w:rFonts w:hint="eastAsia"/>
          <w:color w:val="000000" w:themeColor="text1"/>
        </w:rPr>
        <w:instrText>–</w:instrText>
      </w:r>
      <w:r w:rsidR="004E1277" w:rsidRPr="009F7F88">
        <w:rPr>
          <w:rFonts w:hint="eastAsia"/>
          <w:color w:val="000000" w:themeColor="text1"/>
        </w:rPr>
        <w:instrText>Based Hybrid Aerogel Membranes via 3D Printing for Broadband Solar Wastewater Remediation","type":"article-journal","volume":"28"},"uris":["http://www.mendeley.com/documents/?</w:instrText>
      </w:r>
      <w:r w:rsidR="004E1277" w:rsidRPr="009F7F88">
        <w:rPr>
          <w:color w:val="000000" w:themeColor="text1"/>
        </w:rPr>
        <w:instrText>uuid=f1539d23-bdfd-4cf5-a320-026f9f6c5964"]}],"mendeley":{"formattedCitation":"&lt;sup&gt;183&lt;/sup&gt;","plainTextFormattedCitation":"183","previouslyFormattedCitation":"&lt;sup&gt;18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3</w:t>
      </w:r>
      <w:r w:rsidRPr="009F7F88">
        <w:rPr>
          <w:color w:val="000000" w:themeColor="text1"/>
        </w:rPr>
        <w:fldChar w:fldCharType="end"/>
      </w:r>
      <w:r w:rsidR="00683435" w:rsidRPr="009F7F88">
        <w:rPr>
          <w:color w:val="000000" w:themeColor="text1"/>
        </w:rPr>
        <w:t xml:space="preserve"> </w:t>
      </w:r>
      <w:r w:rsidRPr="009F7F88">
        <w:rPr>
          <w:color w:val="000000" w:themeColor="text1"/>
        </w:rPr>
        <w:t xml:space="preserve">have been reported. The printing technologies that have thus far been used to print </w:t>
      </w:r>
      <w:r w:rsidRPr="009F7F88">
        <w:rPr>
          <w:color w:val="000000" w:themeColor="text1"/>
        </w:rPr>
        <w:lastRenderedPageBreak/>
        <w:t>aerogels include inkjet for microsphere</w:t>
      </w:r>
      <w:r w:rsidR="00B04284" w:rsidRPr="009F7F88">
        <w:rPr>
          <w:color w:val="000000" w:themeColor="text1"/>
        </w:rPr>
        <w:t>s</w:t>
      </w:r>
      <w:r w:rsidRPr="009F7F88">
        <w:rPr>
          <w:color w:val="000000" w:themeColor="text1"/>
        </w:rPr>
        <w:t>,</w:t>
      </w:r>
      <w:bookmarkStart w:id="40" w:name="_Hlk44742228"/>
      <w:r w:rsidRPr="009F7F88">
        <w:rPr>
          <w:color w:val="000000" w:themeColor="text1"/>
        </w:rPr>
        <w:fldChar w:fldCharType="begin" w:fldLock="1"/>
      </w:r>
      <w:r w:rsidR="004E1277" w:rsidRPr="009F7F88">
        <w:rPr>
          <w:color w:val="000000" w:themeColor="text1"/>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004E1277" w:rsidRPr="009F7F88">
        <w:rPr>
          <w:rFonts w:hint="eastAsia"/>
          <w:color w:val="000000" w:themeColor="text1"/>
        </w:rPr>
        <w:instrText>:"L.","non-dropping-particle":"","parse-names":false,"suffix":""}],"container-title":"Materials Chemistry and Physics","id":"ITEM-1","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打印常压干燥无表面改性</w:instrText>
      </w:r>
      <w:r w:rsidR="004E1277" w:rsidRPr="009F7F88">
        <w:rPr>
          <w:rFonts w:hint="eastAsia"/>
          <w:color w:val="000000" w:themeColor="text1"/>
        </w:rPr>
        <w:instrText xml:space="preserve"> </w:instrText>
      </w:r>
      <w:r w:rsidR="004E1277" w:rsidRPr="009F7F88">
        <w:rPr>
          <w:rFonts w:hint="eastAsia"/>
          <w:color w:val="000000" w:themeColor="text1"/>
        </w:rPr>
        <w:instrText>氧化硅气凝胶微球</w:instrText>
      </w:r>
      <w:r w:rsidR="004E1277" w:rsidRPr="009F7F88">
        <w:rPr>
          <w:rFonts w:hint="eastAsia"/>
          <w:color w:val="000000" w:themeColor="text1"/>
        </w:rPr>
        <w:instrText xml:space="preserve"> </w:instrText>
      </w:r>
      <w:r w:rsidR="004E1277" w:rsidRPr="009F7F88">
        <w:rPr>
          <w:rFonts w:hint="eastAsia"/>
          <w:color w:val="000000" w:themeColor="text1"/>
        </w:rPr>
        <w:instrText>无明确应用</w:instrText>
      </w:r>
      <w:r w:rsidR="004E1277" w:rsidRPr="009F7F88">
        <w:rPr>
          <w:rFonts w:hint="eastAsia"/>
          <w:color w:val="000000" w:themeColor="text1"/>
        </w:rPr>
        <w:instrText>","page":"32-38","title":"Synthesis of silica a</w:instrText>
      </w:r>
      <w:r w:rsidR="004E1277" w:rsidRPr="009F7F88">
        <w:rPr>
          <w:color w:val="000000" w:themeColor="text1"/>
        </w:rPr>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4</w:t>
      </w:r>
      <w:r w:rsidRPr="009F7F88">
        <w:rPr>
          <w:color w:val="000000" w:themeColor="text1"/>
        </w:rPr>
        <w:fldChar w:fldCharType="end"/>
      </w:r>
      <w:r w:rsidRPr="009F7F88">
        <w:rPr>
          <w:color w:val="000000" w:themeColor="text1"/>
        </w:rPr>
        <w:t xml:space="preserve"> inkjet and screen for </w:t>
      </w:r>
      <w:r w:rsidR="00B04284" w:rsidRPr="009F7F88">
        <w:rPr>
          <w:color w:val="000000" w:themeColor="text1"/>
        </w:rPr>
        <w:t xml:space="preserve">substrate-bound </w:t>
      </w:r>
      <w:r w:rsidRPr="009F7F88">
        <w:rPr>
          <w:color w:val="000000" w:themeColor="text1"/>
        </w:rPr>
        <w:t>thin-film</w:t>
      </w:r>
      <w:r w:rsidR="00B04284" w:rsidRPr="009F7F88">
        <w:rPr>
          <w:color w:val="000000" w:themeColor="text1"/>
        </w:rPr>
        <w:t>s</w:t>
      </w:r>
      <w:r w:rsidRPr="009F7F88">
        <w:rPr>
          <w:color w:val="000000" w:themeColor="text1"/>
        </w:rPr>
        <w:t>,</w:t>
      </w:r>
      <w:bookmarkEnd w:id="40"/>
      <w:r w:rsidR="00D330A9" w:rsidRPr="009F7F88">
        <w:rPr>
          <w:color w:val="000000" w:themeColor="text1"/>
        </w:rPr>
        <w:fldChar w:fldCharType="begin" w:fldLock="1"/>
      </w:r>
      <w:r w:rsidR="004E1277" w:rsidRPr="009F7F88">
        <w:rPr>
          <w:color w:val="000000" w:themeColor="text1"/>
        </w:rPr>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多次打印，控湿度常压干燥或超临界干燥</w:instrText>
      </w:r>
      <w:r w:rsidR="004E1277" w:rsidRPr="009F7F88">
        <w:rPr>
          <w:rFonts w:hint="eastAsia"/>
          <w:color w:val="000000" w:themeColor="text1"/>
        </w:rPr>
        <w:instrText>\nCdSe/CdS</w:instrText>
      </w:r>
      <w:r w:rsidR="004E1277" w:rsidRPr="009F7F88">
        <w:rPr>
          <w:rFonts w:hint="eastAsia"/>
          <w:color w:val="000000" w:themeColor="text1"/>
        </w:rPr>
        <w:instrText>纳米颗粒气凝胶</w:instrText>
      </w:r>
      <w:r w:rsidR="004E1277" w:rsidRPr="009F7F88">
        <w:rPr>
          <w:rFonts w:hint="eastAsia"/>
          <w:color w:val="000000" w:themeColor="text1"/>
        </w:rPr>
        <w:instrText>\n</w:instrText>
      </w:r>
      <w:r w:rsidR="004E1277" w:rsidRPr="009F7F88">
        <w:rPr>
          <w:rFonts w:hint="eastAsia"/>
          <w:color w:val="000000" w:themeColor="text1"/>
        </w:rPr>
        <w:instrText>光电化学</w:instrText>
      </w:r>
      <w:r w:rsidR="004E1277" w:rsidRPr="009F7F88">
        <w:rPr>
          <w:rFonts w:hint="eastAsia"/>
          <w:color w:val="000000" w:themeColor="text1"/>
        </w:rPr>
        <w:instrText>","page":"1902186","title":"Patterning of Nanoparticle</w:instrText>
      </w:r>
      <w:r w:rsidR="004E1277" w:rsidRPr="009F7F88">
        <w:rPr>
          <w:rFonts w:hint="eastAsia"/>
          <w:color w:val="000000" w:themeColor="text1"/>
        </w:rPr>
        <w:instrText>‐</w:instrText>
      </w:r>
      <w:r w:rsidR="004E1277" w:rsidRPr="009F7F88">
        <w:rPr>
          <w:rFonts w:hint="eastAsia"/>
          <w:color w:val="000000" w:themeColor="text1"/>
        </w:rPr>
        <w:instrText>Based Aerogels and Xerogels by Inkjet Printing","type":"article-journal","volume":"15"},"uris":["http://www.mendeley.com/documents/?uuid=9db8</w:instrText>
      </w:r>
      <w:r w:rsidR="004E1277" w:rsidRPr="009F7F88">
        <w:rPr>
          <w:color w:val="000000" w:themeColor="text1"/>
        </w:rPr>
        <w:instrText>e202-489c-3ce9-bc02-1ef5c5e4d411"]},{"id":"ITEM-2","itemData":{"DOI":"10.1002/er.4128","ISSN":"1099114X","abstract":"This study looks at investigating the influence of high surface area TiO2 and MgO-doped TiO2 aerogel nanomaterials to improve the photovoltaic performance of monocrystalline silicon (mono-Si) solar cells. TiO2 and MgO-doped TiO2 anatase nanoaerogels were synthesized via a single-step colloidal homogeneous precipitation sol-gel method in a compact high-pressure hydrogen reactor. TiO2-based nanoparticles were encapsulated in ethylene vinyl acetate resins, and the obtained composite solutions were screen printed on the textured surface of the cells. The specific surface area, microstructural, composition, and optical properties of the nanoaerogels were characterized by Brunaur-Emmett-Teller, X-ray powder diffractometer, energy-dispersive X-ray spectroscopy, field emission transmission electron microscope, field emission scanning electron microscope, and ultraviolet-visible spectrophotometry. We observed that the MgO-doped TiO2 (2% mol) nanoaerogel exhibited a much superior specific surface area (231 m2/g) compared with the undoped TiO2 (154 m2/g). Experimental results showed that the calculated relative power conversion efficiency increased by 4.6% for the MgO-doped TiO2 coating and 3.4% for the undoped TiO2 under a simulated one-sun illumination.","author":[{"dropping-particle":"","family":"Meng","given":"Fanchao","non-dropping-particle":"","parse-names":false,"suffix":""},{"dropping-particle":"","family":"Dehouche","given":"Zahir","non-dropping-particle":"","parse-names":false,"suffix":""},{"dropping-particle":"","family":"Nutasarin","given":"Aorrapum","non-dropping-particle":"","parse-names":false,"suffix":""},{"dropping-particle":"","family":"Fern","given":"George R.","non-dropping-particle":"","parse-names":false,"suffix":""}],"container-title":"International Journal of Energy Research","id":"ITEM-2","issue":"12","issued":{"date-parts":[["2018"]]},"note":"From Duplicate 2 (Effective MgO-d</w:instrText>
      </w:r>
      <w:r w:rsidR="004E1277" w:rsidRPr="009F7F88">
        <w:rPr>
          <w:rFonts w:hint="eastAsia"/>
          <w:color w:val="000000" w:themeColor="text1"/>
        </w:rPr>
        <w:instrText>oped TiO2 nanoaerogel coating for crystalline silicon solar cells improvement - Meng, Fanchao; Dehouche, Zahir; Nutasarin, Aorrapum; Fern, George R.)\n\n</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先做</w:instrText>
      </w:r>
      <w:r w:rsidR="004E1277" w:rsidRPr="009F7F88">
        <w:rPr>
          <w:rFonts w:hint="eastAsia"/>
          <w:color w:val="000000" w:themeColor="text1"/>
        </w:rPr>
        <w:instrText>TO2</w:instrText>
      </w:r>
      <w:r w:rsidR="004E1277" w:rsidRPr="009F7F88">
        <w:rPr>
          <w:rFonts w:hint="eastAsia"/>
          <w:color w:val="000000" w:themeColor="text1"/>
        </w:rPr>
        <w:instrText>气凝胶</w:instrText>
      </w:r>
      <w:r w:rsidR="004E1277" w:rsidRPr="009F7F88">
        <w:rPr>
          <w:rFonts w:hint="eastAsia"/>
          <w:color w:val="000000" w:themeColor="text1"/>
        </w:rPr>
        <w:instrText>\n</w:instrText>
      </w:r>
      <w:r w:rsidR="004E1277" w:rsidRPr="009F7F88">
        <w:rPr>
          <w:rFonts w:hint="eastAsia"/>
          <w:color w:val="000000" w:themeColor="text1"/>
        </w:rPr>
        <w:instrText>再丝网印刷至硅太阳能电池</w:instrText>
      </w:r>
      <w:r w:rsidR="004E1277" w:rsidRPr="009F7F88">
        <w:rPr>
          <w:rFonts w:hint="eastAsia"/>
          <w:color w:val="000000" w:themeColor="text1"/>
        </w:rPr>
        <w:instrText>\nTiO2</w:instrText>
      </w:r>
      <w:r w:rsidR="004E1277" w:rsidRPr="009F7F88">
        <w:rPr>
          <w:rFonts w:hint="eastAsia"/>
          <w:color w:val="000000" w:themeColor="text1"/>
        </w:rPr>
        <w:instrText>基气凝胶</w:instrText>
      </w:r>
      <w:r w:rsidR="004E1277" w:rsidRPr="009F7F88">
        <w:rPr>
          <w:rFonts w:hint="eastAsia"/>
          <w:color w:val="000000" w:themeColor="text1"/>
        </w:rPr>
        <w:instrText>","page":"3915-3927","title":"Effective MgO-doped TiO2 nanoaerogel</w:instrText>
      </w:r>
      <w:r w:rsidR="004E1277" w:rsidRPr="009F7F88">
        <w:rPr>
          <w:color w:val="000000" w:themeColor="text1"/>
        </w:rPr>
        <w:instrText xml:space="preserve"> coating for crystalline silicon solar cells improvement","type":"article-journal","volume":"42"},"uris":["http://www.mendeley.com/documents/?uuid=d9165b3e-65f3-4380-8ace-d73871a45518"]}],"mendeley":{"formattedCitation":"&lt;sup&gt;182,185&lt;/sup&gt;","plainTextFormattedCitation":"182,185","previouslyFormattedCitation":"&lt;sup&gt;180,183&lt;/sup&gt;"},"properties":{"noteIndex":0},"schema":"https://github.com/citation-style-language/schema/raw/master/csl-citation.json"}</w:instrText>
      </w:r>
      <w:r w:rsidR="00D330A9" w:rsidRPr="009F7F88">
        <w:rPr>
          <w:color w:val="000000" w:themeColor="text1"/>
        </w:rPr>
        <w:fldChar w:fldCharType="separate"/>
      </w:r>
      <w:r w:rsidR="004E1277" w:rsidRPr="009F7F88">
        <w:rPr>
          <w:noProof/>
          <w:color w:val="000000" w:themeColor="text1"/>
          <w:vertAlign w:val="superscript"/>
        </w:rPr>
        <w:t>182,185</w:t>
      </w:r>
      <w:r w:rsidR="00D330A9" w:rsidRPr="009F7F88">
        <w:rPr>
          <w:color w:val="000000" w:themeColor="text1"/>
        </w:rPr>
        <w:fldChar w:fldCharType="end"/>
      </w:r>
      <w:r w:rsidRPr="009F7F88">
        <w:rPr>
          <w:color w:val="000000" w:themeColor="text1"/>
        </w:rPr>
        <w:t xml:space="preserve"> </w:t>
      </w:r>
      <w:r w:rsidR="00B04284" w:rsidRPr="009F7F88">
        <w:rPr>
          <w:color w:val="000000" w:themeColor="text1"/>
        </w:rPr>
        <w:t xml:space="preserve">and </w:t>
      </w:r>
      <w:r w:rsidRPr="009F7F88">
        <w:rPr>
          <w:color w:val="000000" w:themeColor="text1"/>
        </w:rPr>
        <w:t>photopolymerization</w:t>
      </w:r>
      <w:r w:rsidR="00FF0FC9" w:rsidRPr="009F7F88">
        <w:rPr>
          <w:color w:val="000000" w:themeColor="text1"/>
        </w:rPr>
        <w:t xml:space="preserve"> (light-based printing)</w:t>
      </w:r>
      <w:r w:rsidRPr="009F7F88">
        <w:rPr>
          <w:color w:val="000000" w:themeColor="text1"/>
        </w:rPr>
        <w:t>,</w:t>
      </w:r>
      <w:bookmarkStart w:id="41" w:name="_Hlk40996918"/>
      <w:r w:rsidRPr="009F7F88">
        <w:rPr>
          <w:color w:val="000000" w:themeColor="text1"/>
        </w:rPr>
        <w:fldChar w:fldCharType="begin" w:fldLock="1"/>
      </w:r>
      <w:r w:rsidR="00BF34A6" w:rsidRPr="009F7F88">
        <w:rPr>
          <w:color w:val="000000" w:themeColor="text1"/>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nFrom Duplicate 2 (A new PEGDA/CNF aerogel-wet hydrogel scaffold fabricated by a two-step method - Sun, Dong; Liu, Wangyu; Tang, Aimin; Guo, Fengjing; Xie, Weigui)\n\n\nFrom Duplicate 2 (A new P</w:instrText>
      </w:r>
      <w:r w:rsidR="00BF34A6" w:rsidRPr="009F7F88">
        <w:rPr>
          <w:color w:val="000000" w:themeColor="text1"/>
        </w:rPr>
        <w:instrText xml:space="preserve">EGDA/CNF aerogel-wet hydrogel scaffold fabricated by a two-step method - Sun, Dong; Liu, Wangyu; Tang, Aimin; Guo, Fengjing; Xie, Weigui)\n\nFrom Duplicate 2 (A new PEGDA/CNF aerogel-wet hydrogel scaffold fabricated by a two-step method - Sun, Dong; Liu, </w:instrText>
      </w:r>
      <w:r w:rsidR="00BF34A6" w:rsidRPr="009F7F88">
        <w:rPr>
          <w:rFonts w:hint="eastAsia"/>
          <w:color w:val="000000" w:themeColor="text1"/>
        </w:rPr>
        <w:instrText>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page":"8092-8101","publisher":"Royal Society of Chemistry","title":"A new PEGDA/CNF aerogel-wet hydrogel scaffold fabricated by a two-step m</w:instrText>
      </w:r>
      <w:r w:rsidR="00BF34A6" w:rsidRPr="009F7F88">
        <w:rPr>
          <w:color w:val="000000" w:themeColor="text1"/>
        </w:rPr>
        <w:instrText>ethod","type":"article-journal","volume":"15"},"uris":["http://www.mendeley.com/documents/?uuid=63983ca0-5020-4f32-ba58-0f44f5f006cb"]}],"mendeley":{"formattedCitation":"&lt;sup&gt;22&lt;/sup&gt;","plainTextFormattedCitation":"22","previouslyFormattedCitation":"&lt;sup&gt;22&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2</w:t>
      </w:r>
      <w:r w:rsidRPr="009F7F88">
        <w:rPr>
          <w:color w:val="000000" w:themeColor="text1"/>
        </w:rPr>
        <w:fldChar w:fldCharType="end"/>
      </w:r>
      <w:bookmarkEnd w:id="41"/>
      <w:r w:rsidRPr="009F7F88">
        <w:rPr>
          <w:color w:val="000000" w:themeColor="text1"/>
        </w:rPr>
        <w:t xml:space="preserve"> extrusion</w:t>
      </w:r>
      <w:r w:rsidRPr="009F7F88">
        <w:rPr>
          <w:color w:val="000000" w:themeColor="text1"/>
        </w:rPr>
        <w:fldChar w:fldCharType="begin" w:fldLock="1"/>
      </w:r>
      <w:r w:rsidR="004E1277" w:rsidRPr="009F7F88">
        <w:rPr>
          <w:color w:val="000000" w:themeColor="text1"/>
        </w:rPr>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004E1277" w:rsidRPr="009F7F88">
        <w:rPr>
          <w:rFonts w:hint="eastAsia"/>
          <w:color w:val="000000" w:themeColor="text1"/>
        </w:rPr>
        <w:instrText>an","given":"Tongxiang","non-dropping-particle":"","parse-names":false,"suffix":""}],"container-title":"ACS Nano","id":"ITEM-1","issue":"4","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广义</w:instrText>
      </w:r>
      <w:r w:rsidR="004E1277" w:rsidRPr="009F7F88">
        <w:rPr>
          <w:rFonts w:hint="eastAsia"/>
          <w:color w:val="000000" w:themeColor="text1"/>
        </w:rPr>
        <w:instrText>3D</w:instrText>
      </w:r>
      <w:r w:rsidR="004E1277" w:rsidRPr="009F7F88">
        <w:rPr>
          <w:rFonts w:hint="eastAsia"/>
          <w:color w:val="000000" w:themeColor="text1"/>
        </w:rPr>
        <w:instrText>打印混合维数石墨烯气凝胶</w:instrText>
      </w:r>
      <w:r w:rsidR="004E1277" w:rsidRPr="009F7F88">
        <w:rPr>
          <w:rFonts w:hint="eastAsia"/>
          <w:color w:val="000000" w:themeColor="text1"/>
        </w:rPr>
        <w:instrText>","page":"3502-3511","title":"Generalized 3D Printin</w:instrText>
      </w:r>
      <w:r w:rsidR="004E1277" w:rsidRPr="009F7F88">
        <w:rPr>
          <w:color w:val="000000" w:themeColor="text1"/>
        </w:rPr>
        <w:instrText>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6</w:t>
      </w:r>
      <w:r w:rsidRPr="009F7F88">
        <w:rPr>
          <w:color w:val="000000" w:themeColor="text1"/>
        </w:rPr>
        <w:fldChar w:fldCharType="end"/>
      </w:r>
      <w:r w:rsidRPr="009F7F88">
        <w:rPr>
          <w:color w:val="000000" w:themeColor="text1"/>
        </w:rPr>
        <w:t xml:space="preserve"> and sacrificial template</w:t>
      </w:r>
      <w:r w:rsidRPr="009F7F88">
        <w:rPr>
          <w:color w:val="000000" w:themeColor="text1"/>
        </w:rPr>
        <w:fldChar w:fldCharType="begin" w:fldLock="1"/>
      </w:r>
      <w:r w:rsidR="004E1277" w:rsidRPr="009F7F88">
        <w:rPr>
          <w:color w:val="000000" w:themeColor="text1"/>
        </w:rPr>
        <w:instrText>ADDIN CSL_CITATION {"citationItems":[{"id":"ITEM-1","itemData":{"DOI":"10.1021/acsapm.9b00301","ISSN":"2637-6105","author":[{"dropping-particle":"","family":"Teo","given":"Nicholas","non-dropping-particle":"","parse-names":false,"suffix":""},{"dropping-particle":"","family":"Joo","given":"Piljae","non-dropping-particle":"","parse-names":false,"suffix":""},{"dropping-particle":"","family":"Amis","given":"Eric J.","non-dropping-particle":"","parse-names":false,"suffix":""},{"dropping-particle":"","family":"</w:instrText>
      </w:r>
      <w:r w:rsidR="004E1277" w:rsidRPr="009F7F88">
        <w:rPr>
          <w:rFonts w:hint="eastAsia"/>
          <w:color w:val="000000" w:themeColor="text1"/>
        </w:rPr>
        <w:instrText>Jana","given":"Sadhan C.","non-dropping-particle":"","parse-names":false,"suffix":""}],"container-title":"ACS Applied Polymer Materials","genre":"research-article","id":"ITEM-1","issue":"7","issued":{"date-parts":[["2019"]]},"note":"</w:instrText>
      </w:r>
      <w:r w:rsidR="004E1277" w:rsidRPr="009F7F88">
        <w:rPr>
          <w:rFonts w:hint="eastAsia"/>
          <w:color w:val="000000" w:themeColor="text1"/>
        </w:rPr>
        <w:instrText>已加，放沾边</w:instrText>
      </w:r>
      <w:r w:rsidR="004E1277" w:rsidRPr="009F7F88">
        <w:rPr>
          <w:rFonts w:hint="eastAsia"/>
          <w:color w:val="000000" w:themeColor="text1"/>
        </w:rPr>
        <w:instrText>\n</w:instrText>
      </w:r>
      <w:r w:rsidR="004E1277" w:rsidRPr="009F7F88">
        <w:rPr>
          <w:rFonts w:hint="eastAsia"/>
          <w:color w:val="000000" w:themeColor="text1"/>
        </w:rPr>
        <w:instrText>用</w:instrText>
      </w:r>
      <w:r w:rsidR="004E1277" w:rsidRPr="009F7F88">
        <w:rPr>
          <w:rFonts w:hint="eastAsia"/>
          <w:color w:val="000000" w:themeColor="text1"/>
        </w:rPr>
        <w:instrText>3D</w:instrText>
      </w:r>
      <w:r w:rsidR="004E1277" w:rsidRPr="009F7F88">
        <w:rPr>
          <w:rFonts w:hint="eastAsia"/>
          <w:color w:val="000000" w:themeColor="text1"/>
        </w:rPr>
        <w:instrText>打印材料作为牺牲模板，凝胶后溶解模板，超临界干燥</w:instrText>
      </w:r>
      <w:r w:rsidR="004E1277" w:rsidRPr="009F7F88">
        <w:rPr>
          <w:rFonts w:hint="eastAsia"/>
          <w:color w:val="000000" w:themeColor="text1"/>
        </w:rPr>
        <w:instrText>\n3D</w:instrText>
      </w:r>
      <w:r w:rsidR="004E1277" w:rsidRPr="009F7F88">
        <w:rPr>
          <w:rFonts w:hint="eastAsia"/>
          <w:color w:val="000000" w:themeColor="text1"/>
        </w:rPr>
        <w:instrText>聚酰亚胺气凝胶</w:instrText>
      </w:r>
      <w:r w:rsidR="004E1277" w:rsidRPr="009F7F88">
        <w:rPr>
          <w:rFonts w:hint="eastAsia"/>
          <w:color w:val="000000" w:themeColor="text1"/>
        </w:rPr>
        <w:instrText>\n</w:instrText>
      </w:r>
      <w:r w:rsidR="004E1277" w:rsidRPr="009F7F88">
        <w:rPr>
          <w:rFonts w:hint="eastAsia"/>
          <w:color w:val="000000" w:themeColor="text1"/>
        </w:rPr>
        <w:instrText>可能用于传感器外壳和任意形状和大小的声屏障，以及可透气的承重多孔隔热结构</w:instrText>
      </w:r>
      <w:r w:rsidR="004E1277" w:rsidRPr="009F7F88">
        <w:rPr>
          <w:rFonts w:hint="eastAsia"/>
          <w:color w:val="000000" w:themeColor="text1"/>
        </w:rPr>
        <w:instrText>","page":"1749-1756","publisher":"American Chemical Society","title":"Development of Intricate Aerogel Articles Using Fused Filament Fabrication","type":"article-journal","volume":"1"},"uris":[</w:instrText>
      </w:r>
      <w:r w:rsidR="004E1277" w:rsidRPr="009F7F88">
        <w:rPr>
          <w:color w:val="000000" w:themeColor="text1"/>
        </w:rPr>
        <w:instrText>"http://www.mendeley.com/documents/?uuid=72a21a4c-6662-4c09-b6ae-8bd603973e6d"]}],"mendeley":{"formattedCitation":"&lt;sup&gt;177&lt;/sup&gt;","plainTextFormattedCitation":"177","previouslyFormattedCitation":"&lt;sup&gt;17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7</w:t>
      </w:r>
      <w:r w:rsidRPr="009F7F88">
        <w:rPr>
          <w:color w:val="000000" w:themeColor="text1"/>
        </w:rPr>
        <w:fldChar w:fldCharType="end"/>
      </w:r>
      <w:r w:rsidRPr="009F7F88">
        <w:rPr>
          <w:color w:val="000000" w:themeColor="text1"/>
        </w:rPr>
        <w:t xml:space="preserve"> for 3D </w:t>
      </w:r>
      <w:r w:rsidR="00B04284" w:rsidRPr="009F7F88">
        <w:rPr>
          <w:color w:val="000000" w:themeColor="text1"/>
        </w:rPr>
        <w:t>form factors</w:t>
      </w:r>
      <w:r w:rsidRPr="009F7F88">
        <w:rPr>
          <w:color w:val="000000" w:themeColor="text1"/>
        </w:rPr>
        <w:t xml:space="preserve">. </w:t>
      </w:r>
      <w:r w:rsidR="007C0B50" w:rsidRPr="009F7F88">
        <w:rPr>
          <w:color w:val="000000" w:themeColor="text1"/>
        </w:rPr>
        <w:t>S</w:t>
      </w:r>
      <w:r w:rsidRPr="009F7F88">
        <w:rPr>
          <w:color w:val="000000" w:themeColor="text1"/>
        </w:rPr>
        <w:t>implified printing mechanisms of these technologies for aerogels are summarized in</w:t>
      </w:r>
      <w:r w:rsidRPr="009F7F88">
        <w:rPr>
          <w:rFonts w:hint="eastAsia"/>
          <w:color w:val="000000" w:themeColor="text1"/>
          <w:lang w:val="en-US"/>
        </w:rPr>
        <w:t xml:space="preserve"> </w:t>
      </w:r>
      <w:r w:rsidR="00B11821" w:rsidRPr="009F7F88">
        <w:rPr>
          <w:color w:val="000000" w:themeColor="text1"/>
        </w:rPr>
        <w:fldChar w:fldCharType="begin"/>
      </w:r>
      <w:r w:rsidR="00B11821" w:rsidRPr="009F7F88">
        <w:rPr>
          <w:color w:val="000000" w:themeColor="text1"/>
        </w:rPr>
        <w:instrText xml:space="preserve"> REF _Ref41089447 \h </w:instrText>
      </w:r>
      <w:r w:rsidR="00B11821" w:rsidRPr="009F7F88">
        <w:rPr>
          <w:color w:val="000000" w:themeColor="text1"/>
        </w:rPr>
      </w:r>
      <w:r w:rsidR="00B11821"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4</w:t>
      </w:r>
      <w:r w:rsidR="00B11821" w:rsidRPr="009F7F88">
        <w:rPr>
          <w:color w:val="000000" w:themeColor="text1"/>
        </w:rPr>
        <w:fldChar w:fldCharType="end"/>
      </w:r>
      <w:r w:rsidR="002956D7" w:rsidRPr="009F7F88">
        <w:rPr>
          <w:color w:val="000000" w:themeColor="text1"/>
        </w:rPr>
        <w:t>.</w:t>
      </w:r>
    </w:p>
    <w:p w14:paraId="3D0E6094" w14:textId="31F3AD00" w:rsidR="00104A00" w:rsidRPr="009F7F88" w:rsidRDefault="00104A00" w:rsidP="00104A00">
      <w:pPr>
        <w:pStyle w:val="RSCB02ArticleText"/>
        <w:ind w:firstLineChars="100" w:firstLine="194"/>
        <w:rPr>
          <w:color w:val="000000" w:themeColor="text1"/>
        </w:rPr>
      </w:pPr>
      <w:r w:rsidRPr="009F7F88">
        <w:rPr>
          <w:color w:val="000000" w:themeColor="text1"/>
        </w:rPr>
        <w:t>The fabrication processes of the printed aerogels involve several steps: mixing of raw materials into highly consistent fluids with appropriate rheology/ physical characteristics (</w:t>
      </w:r>
      <w:r w:rsidRPr="009F7F88">
        <w:rPr>
          <w:i/>
          <w:iCs/>
          <w:color w:val="000000" w:themeColor="text1"/>
        </w:rPr>
        <w:t>i.e.</w:t>
      </w:r>
      <w:r w:rsidRPr="009F7F88">
        <w:rPr>
          <w:color w:val="000000" w:themeColor="text1"/>
        </w:rPr>
        <w:t xml:space="preserve">, </w:t>
      </w:r>
      <w:r w:rsidR="007C0B50" w:rsidRPr="009F7F88">
        <w:rPr>
          <w:color w:val="000000" w:themeColor="text1"/>
        </w:rPr>
        <w:t xml:space="preserve">formulation of </w:t>
      </w:r>
      <w:r w:rsidRPr="009F7F88">
        <w:rPr>
          <w:color w:val="000000" w:themeColor="text1"/>
        </w:rPr>
        <w:t xml:space="preserve">functional ink), extrusion/printing, drying, and additional post curing processes such as pyrolysis or etching. Among them, the last two steps can be borrowed from conventional aerogel preparation processes, and therefore, </w:t>
      </w:r>
      <w:r w:rsidR="007C0B50" w:rsidRPr="009F7F88">
        <w:rPr>
          <w:color w:val="000000" w:themeColor="text1"/>
        </w:rPr>
        <w:t xml:space="preserve">are </w:t>
      </w:r>
      <w:r w:rsidRPr="009F7F88">
        <w:rPr>
          <w:color w:val="000000" w:themeColor="text1"/>
        </w:rPr>
        <w:t xml:space="preserve">not particularly challenging to implement. Conversely, the first two steps, ink </w:t>
      </w:r>
      <w:r w:rsidR="007C0B50" w:rsidRPr="009F7F88">
        <w:rPr>
          <w:color w:val="000000" w:themeColor="text1"/>
        </w:rPr>
        <w:t xml:space="preserve">formulation </w:t>
      </w:r>
      <w:r w:rsidRPr="009F7F88">
        <w:rPr>
          <w:color w:val="000000" w:themeColor="text1"/>
        </w:rPr>
        <w:t xml:space="preserve">and printing, </w:t>
      </w:r>
      <w:r w:rsidR="007C0B50" w:rsidRPr="009F7F88">
        <w:rPr>
          <w:color w:val="000000" w:themeColor="text1"/>
        </w:rPr>
        <w:t xml:space="preserve">face </w:t>
      </w:r>
      <w:r w:rsidRPr="009F7F88">
        <w:rPr>
          <w:color w:val="000000" w:themeColor="text1"/>
        </w:rPr>
        <w:t>a range of technical difficulties and challenges. This is primarily due to the requirements of the specific printing technologies used, which can affect printing quality and feature resolution.</w:t>
      </w:r>
    </w:p>
    <w:p w14:paraId="6B9BEC2C" w14:textId="5494796D" w:rsidR="00104A00" w:rsidRPr="009F7F88" w:rsidRDefault="007C0B50" w:rsidP="00104A00">
      <w:pPr>
        <w:pStyle w:val="RSCB02ArticleText"/>
        <w:ind w:firstLineChars="100" w:firstLine="194"/>
        <w:rPr>
          <w:color w:val="000000" w:themeColor="text1"/>
          <w:lang w:val="en"/>
        </w:rPr>
      </w:pPr>
      <w:r w:rsidRPr="009F7F88">
        <w:rPr>
          <w:color w:val="000000" w:themeColor="text1"/>
          <w:lang w:val="en"/>
        </w:rPr>
        <w:t>Based on</w:t>
      </w:r>
      <w:r w:rsidR="00104A00" w:rsidRPr="009F7F88">
        <w:rPr>
          <w:color w:val="000000" w:themeColor="text1"/>
          <w:lang w:val="en"/>
        </w:rPr>
        <w:t xml:space="preserve"> the processes involved in printing </w:t>
      </w:r>
      <w:r w:rsidRPr="009F7F88">
        <w:rPr>
          <w:color w:val="000000" w:themeColor="text1"/>
          <w:lang w:val="en"/>
        </w:rPr>
        <w:t xml:space="preserve">of </w:t>
      </w:r>
      <w:r w:rsidR="00104A00" w:rsidRPr="009F7F88">
        <w:rPr>
          <w:color w:val="000000" w:themeColor="text1"/>
          <w:lang w:val="en"/>
        </w:rPr>
        <w:t xml:space="preserve">aerogels, the relevant technical </w:t>
      </w:r>
      <w:r w:rsidR="00104A00" w:rsidRPr="009F7F88">
        <w:rPr>
          <w:color w:val="000000" w:themeColor="text1"/>
        </w:rPr>
        <w:t>characteristics</w:t>
      </w:r>
      <w:r w:rsidR="00104A00" w:rsidRPr="009F7F88">
        <w:rPr>
          <w:color w:val="000000" w:themeColor="text1"/>
          <w:lang w:val="en"/>
        </w:rPr>
        <w:t xml:space="preserve"> and classifications</w:t>
      </w:r>
      <w:r w:rsidR="00104A00" w:rsidRPr="009F7F88">
        <w:rPr>
          <w:color w:val="000000" w:themeColor="text1"/>
        </w:rPr>
        <w:t xml:space="preserve"> are</w:t>
      </w:r>
      <w:r w:rsidR="00104A00" w:rsidRPr="009F7F88">
        <w:rPr>
          <w:color w:val="000000" w:themeColor="text1"/>
          <w:lang w:val="en"/>
        </w:rPr>
        <w:t xml:space="preserve"> summarized in</w:t>
      </w:r>
      <w:r w:rsidR="00104A00" w:rsidRPr="009F7F88">
        <w:rPr>
          <w:color w:val="000000" w:themeColor="text1"/>
        </w:rPr>
        <w:t xml:space="preserve"> </w:t>
      </w:r>
      <w:r w:rsidR="00104A00" w:rsidRPr="009F7F88">
        <w:rPr>
          <w:color w:val="000000" w:themeColor="text1"/>
        </w:rPr>
        <w:fldChar w:fldCharType="begin"/>
      </w:r>
      <w:r w:rsidR="00104A00" w:rsidRPr="009F7F88">
        <w:rPr>
          <w:color w:val="000000" w:themeColor="text1"/>
        </w:rPr>
        <w:instrText xml:space="preserve"> REF _Ref45892910 \h </w:instrText>
      </w:r>
      <w:r w:rsidR="00104A00" w:rsidRPr="009F7F88">
        <w:rPr>
          <w:color w:val="000000" w:themeColor="text1"/>
        </w:rPr>
      </w:r>
      <w:r w:rsidR="00104A00" w:rsidRPr="009F7F88">
        <w:rPr>
          <w:color w:val="000000" w:themeColor="text1"/>
        </w:rPr>
        <w:fldChar w:fldCharType="separate"/>
      </w:r>
      <w:r w:rsidR="00104A00" w:rsidRPr="009F7F88">
        <w:rPr>
          <w:color w:val="000000" w:themeColor="text1"/>
        </w:rPr>
        <w:t xml:space="preserve">Fig. </w:t>
      </w:r>
      <w:r w:rsidR="00104A00" w:rsidRPr="009F7F88">
        <w:rPr>
          <w:noProof/>
          <w:color w:val="000000" w:themeColor="text1"/>
        </w:rPr>
        <w:t>5</w:t>
      </w:r>
      <w:r w:rsidR="00104A00" w:rsidRPr="009F7F88">
        <w:rPr>
          <w:color w:val="000000" w:themeColor="text1"/>
        </w:rPr>
        <w:fldChar w:fldCharType="end"/>
      </w:r>
      <w:r w:rsidR="00104A00" w:rsidRPr="009F7F88">
        <w:rPr>
          <w:color w:val="000000" w:themeColor="text1"/>
          <w:lang w:val="en"/>
        </w:rPr>
        <w:t xml:space="preserve">. </w:t>
      </w:r>
      <w:r w:rsidR="00104A00" w:rsidRPr="009F7F88">
        <w:rPr>
          <w:color w:val="000000" w:themeColor="text1"/>
        </w:rPr>
        <w:t>In the following, we introduce them and related research progress</w:t>
      </w:r>
      <w:r w:rsidR="00104A00" w:rsidRPr="009F7F88">
        <w:rPr>
          <w:color w:val="000000" w:themeColor="text1"/>
          <w:lang w:val="en"/>
        </w:rPr>
        <w:t xml:space="preserve"> in accordance with the sequence in </w:t>
      </w:r>
      <w:r w:rsidR="00104A00" w:rsidRPr="009F7F88">
        <w:rPr>
          <w:color w:val="000000" w:themeColor="text1"/>
        </w:rPr>
        <w:fldChar w:fldCharType="begin"/>
      </w:r>
      <w:r w:rsidR="00104A00" w:rsidRPr="009F7F88">
        <w:rPr>
          <w:color w:val="000000" w:themeColor="text1"/>
        </w:rPr>
        <w:instrText xml:space="preserve"> REF _Ref45892910 \h </w:instrText>
      </w:r>
      <w:r w:rsidR="00104A00" w:rsidRPr="009F7F88">
        <w:rPr>
          <w:color w:val="000000" w:themeColor="text1"/>
        </w:rPr>
      </w:r>
      <w:r w:rsidR="00104A00" w:rsidRPr="009F7F88">
        <w:rPr>
          <w:color w:val="000000" w:themeColor="text1"/>
        </w:rPr>
        <w:fldChar w:fldCharType="separate"/>
      </w:r>
      <w:r w:rsidR="00104A00" w:rsidRPr="009F7F88">
        <w:rPr>
          <w:color w:val="000000" w:themeColor="text1"/>
        </w:rPr>
        <w:t xml:space="preserve">Fig. </w:t>
      </w:r>
      <w:r w:rsidR="00104A00" w:rsidRPr="009F7F88">
        <w:rPr>
          <w:noProof/>
          <w:color w:val="000000" w:themeColor="text1"/>
        </w:rPr>
        <w:t>5</w:t>
      </w:r>
      <w:r w:rsidR="00104A00" w:rsidRPr="009F7F88">
        <w:rPr>
          <w:color w:val="000000" w:themeColor="text1"/>
        </w:rPr>
        <w:fldChar w:fldCharType="end"/>
      </w:r>
      <w:r w:rsidR="00104A00" w:rsidRPr="009F7F88">
        <w:rPr>
          <w:color w:val="000000" w:themeColor="text1"/>
          <w:lang w:val="en"/>
        </w:rPr>
        <w:t>.</w:t>
      </w:r>
    </w:p>
    <w:p w14:paraId="1D847FDD" w14:textId="77777777" w:rsidR="002D7186" w:rsidRPr="009F7F88" w:rsidRDefault="002D7186" w:rsidP="002D7186">
      <w:pPr>
        <w:pStyle w:val="RSCB07BHeadingSub-Section-standalone"/>
        <w:rPr>
          <w:color w:val="000000" w:themeColor="text1"/>
          <w:w w:val="108"/>
        </w:rPr>
      </w:pPr>
      <w:bookmarkStart w:id="42" w:name="_Toc39868904"/>
      <w:r w:rsidRPr="009F7F88">
        <w:rPr>
          <w:color w:val="000000" w:themeColor="text1"/>
          <w:w w:val="108"/>
        </w:rPr>
        <w:t>4.1 Ink preparation processes and chemistry for printed aerogels</w:t>
      </w:r>
      <w:bookmarkEnd w:id="42"/>
    </w:p>
    <w:p w14:paraId="5F033704" w14:textId="353063C0" w:rsidR="00950A0F" w:rsidRPr="009F7F88" w:rsidRDefault="002D7186" w:rsidP="002D7186">
      <w:pPr>
        <w:pStyle w:val="RSCB02ArticleText"/>
        <w:rPr>
          <w:color w:val="000000" w:themeColor="text1"/>
        </w:rPr>
      </w:pPr>
      <w:r w:rsidRPr="009F7F88">
        <w:rPr>
          <w:color w:val="000000" w:themeColor="text1"/>
        </w:rPr>
        <w:t xml:space="preserve">The word “ink” usually refers to a liquid or paste with suitable viscosity and rheological properties, specifically for inkjet, screen, certain types of 3D extrusion, or photopolymerization printers. Depending on the printing technique, a functional ink </w:t>
      </w:r>
    </w:p>
    <w:p w14:paraId="351C1EB5" w14:textId="77777777" w:rsidR="002D7186" w:rsidRPr="009F7F88" w:rsidRDefault="002D7186" w:rsidP="002D7186">
      <w:pPr>
        <w:pStyle w:val="RSCB02ArticleText"/>
        <w:ind w:firstLineChars="100" w:firstLine="194"/>
        <w:rPr>
          <w:color w:val="000000" w:themeColor="text1"/>
          <w:lang w:val="en"/>
        </w:rPr>
      </w:pPr>
    </w:p>
    <w:p w14:paraId="082448A5" w14:textId="1FF22413" w:rsidR="00950A0F" w:rsidRPr="009F7F88" w:rsidRDefault="00950A0F" w:rsidP="00950A0F">
      <w:pPr>
        <w:pStyle w:val="RSCB02ArticleText"/>
        <w:spacing w:line="240" w:lineRule="auto"/>
        <w:rPr>
          <w:color w:val="000000" w:themeColor="text1"/>
          <w:lang w:val="en"/>
        </w:rPr>
      </w:pPr>
      <w:r w:rsidRPr="009F7F88">
        <w:rPr>
          <w:noProof/>
          <w:color w:val="000000" w:themeColor="text1"/>
          <w:w w:val="100"/>
        </w:rPr>
        <mc:AlternateContent>
          <mc:Choice Requires="wpg">
            <w:drawing>
              <wp:inline distT="0" distB="0" distL="0" distR="0" wp14:anchorId="4A92F4EF" wp14:editId="1F9A4DEB">
                <wp:extent cx="3168015" cy="4299585"/>
                <wp:effectExtent l="0" t="0" r="0" b="5715"/>
                <wp:docPr id="18" name="组合 18"/>
                <wp:cNvGraphicFramePr/>
                <a:graphic xmlns:a="http://schemas.openxmlformats.org/drawingml/2006/main">
                  <a:graphicData uri="http://schemas.microsoft.com/office/word/2010/wordprocessingGroup">
                    <wpg:wgp>
                      <wpg:cNvGrpSpPr/>
                      <wpg:grpSpPr>
                        <a:xfrm>
                          <a:off x="0" y="0"/>
                          <a:ext cx="3168015" cy="4299585"/>
                          <a:chOff x="-465640" y="1"/>
                          <a:chExt cx="3177563" cy="4309606"/>
                        </a:xfrm>
                      </wpg:grpSpPr>
                      <pic:pic xmlns:pic="http://schemas.openxmlformats.org/drawingml/2006/picture">
                        <pic:nvPicPr>
                          <pic:cNvPr id="19" name="图片 19"/>
                          <pic:cNvPicPr preferRelativeResize="0">
                            <a:picLocks noChangeAspect="1"/>
                          </pic:cNvPicPr>
                        </pic:nvPicPr>
                        <pic:blipFill>
                          <a:blip r:embed="rId20"/>
                          <a:srcRect/>
                          <a:stretch/>
                        </pic:blipFill>
                        <pic:spPr bwMode="auto">
                          <a:xfrm>
                            <a:off x="-389344" y="1"/>
                            <a:ext cx="2990410" cy="3815374"/>
                          </a:xfrm>
                          <a:prstGeom prst="rect">
                            <a:avLst/>
                          </a:prstGeom>
                          <a:noFill/>
                          <a:ln>
                            <a:noFill/>
                          </a:ln>
                        </pic:spPr>
                      </pic:pic>
                      <wps:wsp>
                        <wps:cNvPr id="17" name="文本框 17"/>
                        <wps:cNvSpPr txBox="1"/>
                        <wps:spPr>
                          <a:xfrm>
                            <a:off x="-465640" y="3868682"/>
                            <a:ext cx="3177563" cy="440925"/>
                          </a:xfrm>
                          <a:prstGeom prst="rect">
                            <a:avLst/>
                          </a:prstGeom>
                          <a:solidFill>
                            <a:prstClr val="white"/>
                          </a:solidFill>
                          <a:ln>
                            <a:noFill/>
                          </a:ln>
                        </wps:spPr>
                        <wps:txbx>
                          <w:txbxContent>
                            <w:p w14:paraId="1B2BE153" w14:textId="77777777" w:rsidR="005573B9" w:rsidRPr="002E1603" w:rsidRDefault="005573B9" w:rsidP="002D7186">
                              <w:pPr>
                                <w:pStyle w:val="RSCI04CaptiontoFigureSchemeChart"/>
                              </w:pPr>
                              <w:bookmarkStart w:id="43" w:name="_Ref41089447"/>
                              <w:r w:rsidRPr="002E1603">
                                <w:t xml:space="preserve">Fig. </w:t>
                              </w:r>
                              <w:r w:rsidR="00B131A9">
                                <w:fldChar w:fldCharType="begin"/>
                              </w:r>
                              <w:r w:rsidR="00B131A9">
                                <w:instrText xml:space="preserve"> SEQ Fig. \* ARABIC </w:instrText>
                              </w:r>
                              <w:r w:rsidR="00B131A9">
                                <w:fldChar w:fldCharType="separate"/>
                              </w:r>
                              <w:r w:rsidRPr="002E1603">
                                <w:t>4</w:t>
                              </w:r>
                              <w:r w:rsidR="00B131A9">
                                <w:fldChar w:fldCharType="end"/>
                              </w:r>
                              <w:bookmarkEnd w:id="43"/>
                              <w:r w:rsidRPr="002E1603">
                                <w:t xml:space="preserve">  </w:t>
                              </w:r>
                              <w:r w:rsidRPr="007F5EEB">
                                <w:t>Mechanisms</w:t>
                              </w:r>
                              <w:r w:rsidRPr="002E1603">
                                <w:t xml:space="preserve"> of commonly employed printing technologies for aerogels: Inkjet printing for microspheres, inkjet and screen printing for patterned thin-films and extrusion, light-based printing, or 3D printed templates for 3D aerogel</w:t>
                              </w:r>
                              <w:r>
                                <w:t xml:space="preserve"> structures</w:t>
                              </w:r>
                              <w:r w:rsidRPr="002E1603">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A92F4EF" id="组合 18" o:spid="_x0000_s1036" style="width:249.45pt;height:338.55pt;mso-position-horizontal-relative:char;mso-position-vertical-relative:line" coordorigin="-4656" coordsize="31775,4309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TooooAKKKKACiiigAooooAKKKKACiiigA&#10;ooooAKKKKACiiigAooooAKKKKACiiigAooooAKKKKACiiigAooooAKKKKACiiigAooooAKKKKACi&#10;iigAooooAKKKKACiiigAooooAKKKKACiiigAoorK13xRpPhmESapfw2YIJVZG+dgOu1Ryeo6CqjG&#10;U3yxV2ROcacXKbsl3NWivML/APaF8NWLYW11S6T/AJ6Q26gfX5nU/pVjR/2gvA+rXQtpNW/sudjh&#10;V1KMwKf+Bn5PzOa654LE01zSptL0PPp5ngqsuSFaLfqj0eikVg6hlIZSMgjoaWuI9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SUtFAHzn45/YC+DPjrW7vWJ/DR07UrqTzZZtPmaIFu529Bnviuz+HP7LPw0+F/2eXSfDcFxe27bo&#10;r3UCbmaM/wCyz52/hivWaK19tUty8zsZeyp35uVXEUBQABgDoBS0UVka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COeCO6hkhmjWWGRSjxyKGVlIwQQeoIr8wf2jf+CMsPiDxBe638IPEllo&#10;cF07Snw7rok+zwMTkiGdFZgnojIcf3sdP1CooA/CLVP+CSP7RdhcGODQdG1JMkeda6zAq8Hr+8KH&#10;nr0rr/Af/BGb4zeINQjHiXWfDfhTT9wEsv2l7yfHcpHGoVsehkWv2uooA8O/ZR/ZF8GfskeCZtG8&#10;NCXUNUvmWXVNbvFAnvHUYAwOEjXJ2oM4yckkkn3G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">
                <v:shape id="图片 19" o:spid="_x0000_s1037" type="#_x0000_t75" style="position:absolute;left:-3893;width:29903;height:3815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">
                  <v:imagedata r:id="rId21" o:title=""/>
                </v:shape>
                <v:shape id="文本框 17" o:spid="_x0000_s1038" type="#_x0000_t202" style="position:absolute;left:-4656;top:38686;width:31775;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1B2BE153" w14:textId="77777777" w:rsidR="005573B9" w:rsidRPr="002E1603" w:rsidRDefault="005573B9" w:rsidP="002D7186">
                        <w:pPr>
                          <w:pStyle w:val="RSCI04CaptiontoFigureSchemeChart"/>
                        </w:pPr>
                        <w:bookmarkStart w:id="50" w:name="_Ref41089447"/>
                        <w:r w:rsidRPr="002E1603">
                          <w:t xml:space="preserve">Fig. </w:t>
                        </w:r>
                        <w:fldSimple w:instr=" SEQ Fig. \* ARABIC ">
                          <w:r w:rsidRPr="002E1603">
                            <w:t>4</w:t>
                          </w:r>
                        </w:fldSimple>
                        <w:bookmarkEnd w:id="50"/>
                        <w:r w:rsidRPr="002E1603">
                          <w:t xml:space="preserve">  </w:t>
                        </w:r>
                        <w:r w:rsidRPr="007F5EEB">
                          <w:t>Mechanisms</w:t>
                        </w:r>
                        <w:r w:rsidRPr="002E1603">
                          <w:t xml:space="preserve"> of commonly employed printing technologies for aerogels: Inkjet printing for microspheres, inkjet and screen printing for patterned thin-films and extrusion, light-based printing, or 3D printed templates for 3D aerogel</w:t>
                        </w:r>
                        <w:r>
                          <w:t xml:space="preserve"> structures</w:t>
                        </w:r>
                        <w:r w:rsidRPr="002E1603">
                          <w:t>.</w:t>
                        </w:r>
                      </w:p>
                    </w:txbxContent>
                  </v:textbox>
                </v:shape>
                <w10:anchorlock/>
              </v:group>
            </w:pict>
          </mc:Fallback>
        </mc:AlternateContent>
      </w:r>
    </w:p>
    <w:p w14:paraId="506A23EB" w14:textId="6A0F11E2" w:rsidR="00104A00" w:rsidRPr="009F7F88" w:rsidRDefault="00104A00" w:rsidP="00104A00">
      <w:pPr>
        <w:pStyle w:val="RSCB02ArticleText"/>
        <w:rPr>
          <w:color w:val="000000" w:themeColor="text1"/>
        </w:rPr>
      </w:pPr>
      <w:bookmarkStart w:id="44" w:name="_Hlk45217677"/>
      <w:r w:rsidRPr="009F7F88">
        <w:rPr>
          <w:color w:val="000000" w:themeColor="text1"/>
        </w:rPr>
        <w:t>is usually composed of the active material, additives (</w:t>
      </w:r>
      <w:r w:rsidRPr="009F7F88">
        <w:rPr>
          <w:i/>
          <w:iCs/>
          <w:color w:val="000000" w:themeColor="text1"/>
        </w:rPr>
        <w:t>e.g.</w:t>
      </w:r>
      <w:r w:rsidRPr="009F7F88">
        <w:rPr>
          <w:color w:val="000000" w:themeColor="text1"/>
        </w:rPr>
        <w:t>, binders and surfactants), and solvents. The matching of ink rheological properties specific to printing methods determine</w:t>
      </w:r>
      <w:r w:rsidR="009433EE" w:rsidRPr="009F7F88">
        <w:rPr>
          <w:color w:val="000000" w:themeColor="text1"/>
        </w:rPr>
        <w:t>s</w:t>
      </w:r>
      <w:r w:rsidRPr="009F7F88">
        <w:rPr>
          <w:color w:val="000000" w:themeColor="text1"/>
        </w:rPr>
        <w:t xml:space="preserve"> their printability.</w:t>
      </w:r>
      <w:r w:rsidRPr="009F7F88">
        <w:rPr>
          <w:color w:val="000000" w:themeColor="text1"/>
        </w:rPr>
        <w:fldChar w:fldCharType="begin" w:fldLock="1"/>
      </w:r>
      <w:r w:rsidR="004E1277" w:rsidRPr="009F7F88">
        <w:rPr>
          <w:rFonts w:hint="eastAsia"/>
          <w:color w:val="000000" w:themeColor="text1"/>
        </w:rPr>
        <w:instrText>ADDIN CSL_CITATION {"citationItems":[{"id":"ITEM-1","itemData":{"DOI":"10.1002/cssc.201902019","ISSN":"1864564X","abstract":"</w:instrText>
      </w:r>
      <w:r w:rsidR="004E1277" w:rsidRPr="009F7F88">
        <w:rPr>
          <w:rFonts w:hint="eastAsia"/>
          <w:color w:val="000000" w:themeColor="text1"/>
        </w:rPr>
        <w:instrText>多图重画，美观</w:instrText>
      </w:r>
      <w:r w:rsidR="004E1277" w:rsidRPr="009F7F88">
        <w:rPr>
          <w:rFonts w:hint="eastAsia"/>
          <w:color w:val="000000" w:themeColor="text1"/>
        </w:rPr>
        <w:instrText>-Ubiquitous portable electronics and the ever-growing internet-of-things have necessitated the emergence of high-end miniat</w:instrText>
      </w:r>
      <w:r w:rsidR="004E1277" w:rsidRPr="009F7F88">
        <w:rPr>
          <w:color w:val="000000" w:themeColor="text1"/>
        </w:rPr>
        <w:instrText>urized devices as well as associated sophisticated printing technologies. With excellent solution processability and tunable electronic properties, 2 D materials stand as a promising candidate for functional inks that are readily printable for energy-storage devices. In this Review, we outline the significance, status, and challenges that we are facing of the developments of 2 D materials-based functional inks. Then, general ink formulation and basic knowledge of printing techniques together with their rheological requirements and enabled applications in energy storage are introduced, providing guidelines for developing inks that match well with the present printing techniques. Last, but not least, we also propose the perspectives on the development of 2 D materials-based inks for energy-storage applications.","author":[{"dropping-particle":"","family":"Wang","given":"Libin","non-dropping-particle":"","parse-names":false,"suffix":""},{"dropping-particle":"","family":"Chen","given":"Shi","non-dropping-particle":"","parse-names":false,"suffix":""},{"dropping-particle":"","family":"Shu","given":"Ting","non-dropping-particle":"","parse-names":false,"suffix":""},{"dropping-particle":"","family":"Hu","given":"Xianluo","non-dropping-particle":"","parse-names":fa</w:instrText>
      </w:r>
      <w:r w:rsidR="004E1277" w:rsidRPr="009F7F88">
        <w:rPr>
          <w:rFonts w:hint="eastAsia"/>
          <w:color w:val="000000" w:themeColor="text1"/>
        </w:rPr>
        <w:instrText>lse,"suffix":""}],"container-title":"ChemSusChem","id":"ITEM-1","issued":{"date-parts":[["2020"]]},"note":"</w:instrText>
      </w:r>
      <w:r w:rsidR="004E1277" w:rsidRPr="009F7F88">
        <w:rPr>
          <w:rFonts w:hint="eastAsia"/>
          <w:color w:val="000000" w:themeColor="text1"/>
        </w:rPr>
        <w:instrText>多图重画，美观</w:instrText>
      </w:r>
      <w:r w:rsidR="004E1277" w:rsidRPr="009F7F88">
        <w:rPr>
          <w:rFonts w:hint="eastAsia"/>
          <w:color w:val="000000" w:themeColor="text1"/>
        </w:rPr>
        <w:instrText>","page":"1330-1353","title":"Functional Inks for Printable Energy Storage Applications based on 2 D Materials","type":"article-journal","vol</w:instrText>
      </w:r>
      <w:r w:rsidR="004E1277" w:rsidRPr="009F7F88">
        <w:rPr>
          <w:color w:val="000000" w:themeColor="text1"/>
        </w:rPr>
        <w:instrText>ume":"13"},"uris":["http://www.mendeley.com/documents/?uuid=93711a60-0bea-4e6f-a525-0a78d903e092"]}],"mendeley":{"formattedCitation":"&lt;sup&gt;187&lt;/sup&gt;","plainTextFormattedCitation":"187","previouslyFormattedCitation":"&lt;sup&gt;18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7</w:t>
      </w:r>
      <w:r w:rsidRPr="009F7F88">
        <w:rPr>
          <w:color w:val="000000" w:themeColor="text1"/>
        </w:rPr>
        <w:fldChar w:fldCharType="end"/>
      </w:r>
      <w:r w:rsidRPr="009F7F88">
        <w:rPr>
          <w:color w:val="000000" w:themeColor="text1"/>
        </w:rPr>
        <w:t xml:space="preserve"> These rheological properties as well as the microstructure and final characteristics of the printed aerogels can be controlled by the process parameters in the ink preparation process, such as the ink composition, raw material morphology, and formulation. Based on different gelation principles in inks, we divide the discussion in this section into molecule-derived and nanomaterial-derived pathways. The chemical reaction processes follow the traditional sol-gel method which we will not repeat here. For this, we refer interested readers to Ref. </w:t>
      </w:r>
      <w:r w:rsidRPr="009F7F88">
        <w:rPr>
          <w:color w:val="000000" w:themeColor="text1"/>
        </w:rPr>
        <w:fldChar w:fldCharType="begin" w:fldLock="1"/>
      </w:r>
      <w:r w:rsidR="004E1277" w:rsidRPr="009F7F88">
        <w:rPr>
          <w:color w:val="000000" w:themeColor="text1"/>
        </w:rPr>
        <w:instrText>ADDIN CSL_CITATION {"citationItems":[{"id":"ITEM-1","itemData":{"DOI":"10.1016/j.cis.2016.05.011","ISSN":"00018686","PMID":"27321857","abstract":"Aerogels are an exceptional group of nanoporous materials with outstanding physicochemical properties. Due to their unique physical, chemical, and mechanical properties, aerogels are recognized as promising candidates for diverse applications including, thermal insulation, catalysis, environmental cleaning up, chemical sensors, acoustic transducers, energy storage devices, metal casting molds and water repellant coatings. Here, we have provided a comprehensive overview on the synthesis, processing and drying methods of the mostly investigated types of aerogels used in the biological and biomedical contexts, including silica aerogels, silica-polymer composites, polymeric and biopolymer aerogels. In addition, the very recent challenges on these aerogels with regard to their applicability in biomedical field as well as for personalized medicine applications are considered and explained in detail.","author":[{"dropping-particle":"","family":"Maleki","given":"Hajar","non-dropping-particle":"","parse-names":false,"suffix":""},{"dropping-particle":"","family":"Durães","given":"Luisa","non-dropping-particle":"","parse-names":false,"suffix":""},{"dropping-particle":"","family":"García-González","given":"Carlos A.","non-dropping-particle":"","parse-names":false,"suffix":""},{"dropping-particle":"","family":"Gaudio","given":"Pasquale","non-dropping-particle":"del","parse-names":false,"suffix":""},{"dropping-particle":"","family":"Portugal","given":"António","non-dropping-particle":"","parse-names":false,"suffix":""},{"dropping-particle":"","family":"Mahmoudi","given":"Morteza","non-dropping-particle":"","parse-names":false,"suffix":""}],"container-title":"Advances in Colloid and Interface Science","id":"ITEM-1","issued":{"date-parts":[["2016"]]},"page":"1-27","publisher":"Elsevier B.V.","title":"Synthesis and biomedical applications of aerogels: Possibilities and challenges","type":"article-journal","volume":"236"},"uris":["http://www.mendeley.com/documents/?uuid=2f140a24-582b-3cdb-b2bc-26c83ac66171"]}],"mendeley":{"formattedCitation":"&lt;sup&gt;188&lt;/sup&gt;","plainTextFormattedCitation":"188","previouslyFormattedCitation":"&lt;sup&gt;18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rPr>
        <w:t>188</w:t>
      </w:r>
      <w:r w:rsidRPr="009F7F88">
        <w:rPr>
          <w:color w:val="000000" w:themeColor="text1"/>
        </w:rPr>
        <w:fldChar w:fldCharType="end"/>
      </w:r>
      <w:r w:rsidRPr="009F7F88">
        <w:rPr>
          <w:color w:val="000000" w:themeColor="text1"/>
        </w:rPr>
        <w:t>. In this review, we will mainly focus on the chemical reaction limitations caused by the printing requirements, as well as raw materials and reactions that may be specifically tailored for printing.</w:t>
      </w:r>
    </w:p>
    <w:p w14:paraId="32B2025A" w14:textId="6272FAF1" w:rsidR="00104A00" w:rsidRPr="009F7F88" w:rsidRDefault="00104A00" w:rsidP="00104A00">
      <w:pPr>
        <w:pStyle w:val="RSCB02ArticleText"/>
        <w:ind w:firstLine="196"/>
        <w:rPr>
          <w:color w:val="000000" w:themeColor="text1"/>
        </w:rPr>
      </w:pPr>
      <w:r w:rsidRPr="009F7F88">
        <w:rPr>
          <w:rStyle w:val="RSCB08CHeadingIn-lineChar"/>
          <w:color w:val="000000" w:themeColor="text1"/>
        </w:rPr>
        <w:t>4.1.1 Ink’s rheological property requirements for printing.</w:t>
      </w:r>
      <w:r w:rsidRPr="009F7F88">
        <w:rPr>
          <w:b/>
          <w:bCs/>
          <w:color w:val="000000" w:themeColor="text1"/>
        </w:rPr>
        <w:t xml:space="preserve"> </w:t>
      </w:r>
      <w:r w:rsidRPr="009F7F88">
        <w:rPr>
          <w:color w:val="000000" w:themeColor="text1"/>
        </w:rPr>
        <w:t xml:space="preserve">Printing is the flow and transfer process of </w:t>
      </w:r>
      <w:r w:rsidR="00FB1A16" w:rsidRPr="009F7F88">
        <w:rPr>
          <w:color w:val="000000" w:themeColor="text1"/>
        </w:rPr>
        <w:t xml:space="preserve">a </w:t>
      </w:r>
      <w:r w:rsidRPr="009F7F88">
        <w:rPr>
          <w:color w:val="000000" w:themeColor="text1"/>
        </w:rPr>
        <w:t>liquid ink. When the liquid is forced to flow, an internal friction force that hinders the relative movement between the liquid molecules is generated</w:t>
      </w:r>
      <w:r w:rsidR="00FB1A16" w:rsidRPr="009F7F88">
        <w:rPr>
          <w:color w:val="000000" w:themeColor="text1"/>
        </w:rPr>
        <w:t xml:space="preserve"> due to the cohesive forces between them</w:t>
      </w:r>
      <w:r w:rsidRPr="009F7F88">
        <w:rPr>
          <w:color w:val="000000" w:themeColor="text1"/>
        </w:rPr>
        <w:t xml:space="preserve">. The term viscosity is the measure of this internal friction force, </w:t>
      </w:r>
      <w:r w:rsidRPr="009F7F88">
        <w:rPr>
          <w:i/>
          <w:iCs/>
          <w:color w:val="000000" w:themeColor="text1"/>
        </w:rPr>
        <w:t>i.e.</w:t>
      </w:r>
      <w:r w:rsidRPr="009F7F88">
        <w:rPr>
          <w:color w:val="000000" w:themeColor="text1"/>
        </w:rPr>
        <w:t>, the ability of a liquid to resist shear deformation. The viscosity is usually characterized by the ratio of shear stress to shear rate. It is related to the ink concentration, substance type, and temperature.</w:t>
      </w:r>
      <w:r w:rsidRPr="009F7F88">
        <w:rPr>
          <w:color w:val="000000" w:themeColor="text1"/>
        </w:rPr>
        <w:fldChar w:fldCharType="begin" w:fldLock="1"/>
      </w:r>
      <w:r w:rsidR="004E1277" w:rsidRPr="009F7F88">
        <w:rPr>
          <w:color w:val="000000" w:themeColor="text1"/>
        </w:rPr>
        <w:instrText>ADDIN CSL_CITATION {"citationItems":[{"id":"ITEM-1","itemData":{"DOI":"10.1016/j.rser.2017.03.113","ISSN":"18790690","abstract":"A comprehensive review of research and development on rheological characteristics of nanofluids for their advanced heat transfer applications is performed and reported in this paper. It identifies the research anomaly and importance on this topic besides analysing rheology of nanofluids. Various classical and recently developed viscosity models for nanofluids are presented and discussed. Nanofluids are classified as metallic and nonmetallic types and research findings on this key property of available nanofluids are analyzed. Effects of several important factors such as concentration of nanoparticles and temperature on viscosity of each type of nanofluids have been explicitly reviewed. Results from various research groups and predictions from viscosity models are also compared and discussed in detail. Role and importance of the viscosity in connection with other thermal properties and parameters for their thermal management applications are highlighted. Furthermore, the research challenges and needs in this important area of nanofluids are also revealed.","author":[{"dropping-particle":"","family":"Murshed","given":"S. M.Sohel","non-dropping-particle":"","parse-names":false,"suffix":""},{"dropping-particle":"","family":"Estellé","given":"Patrice","non-dropping-particle":"","parse-names":false,"suffix":""}],"container-title":"Renewable and Sustainable Energy Reviews","id":"ITEM-1","issued":{"date-parts":[["2017"]]},"page":"1134-1152","publisher":"Elsevier Ltd","title":"A state of the art review on viscosity of nanofluids","type":"article-journal","volume":"76"},"uris":["http://www.mendeley.com/documents/?uuid=9be07bc4-4d5c-320f-828d-24aff17d4d42"]}],"mendeley":{"formattedCitation":"&lt;sup&gt;189&lt;/sup&gt;","plainTextFormattedCitation":"189","previouslyFormattedCitation":"&lt;sup&gt;18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9</w:t>
      </w:r>
      <w:r w:rsidRPr="009F7F88">
        <w:rPr>
          <w:color w:val="000000" w:themeColor="text1"/>
        </w:rPr>
        <w:fldChar w:fldCharType="end"/>
      </w:r>
    </w:p>
    <w:p w14:paraId="7210F243" w14:textId="5DA346E0" w:rsidR="00104A00" w:rsidRPr="009F7F88" w:rsidRDefault="00104A00" w:rsidP="00104A00">
      <w:pPr>
        <w:pStyle w:val="RSCB02ArticleText"/>
        <w:ind w:firstLine="196"/>
        <w:rPr>
          <w:color w:val="000000" w:themeColor="text1"/>
          <w:lang w:val="en"/>
        </w:rPr>
      </w:pPr>
      <w:r w:rsidRPr="009F7F88">
        <w:rPr>
          <w:color w:val="000000" w:themeColor="text1"/>
          <w:lang w:val="en"/>
        </w:rPr>
        <w:t xml:space="preserve">Shear stresses in fluids may show a linear or nonlinear increasing relationship with the increase in shear rates, that is, the viscosity may remain constant or vary with increasing shear </w:t>
      </w:r>
      <w:r w:rsidRPr="009F7F88">
        <w:rPr>
          <w:color w:val="000000" w:themeColor="text1"/>
          <w:lang w:val="en"/>
        </w:rPr>
        <w:lastRenderedPageBreak/>
        <w:t>rate. Based on this, fluids can be divided into Newtonian and non-Newtonian types.</w:t>
      </w:r>
      <w:r w:rsidRPr="009F7F88">
        <w:rPr>
          <w:color w:val="000000" w:themeColor="text1"/>
          <w:lang w:val="en"/>
        </w:rPr>
        <w:fldChar w:fldCharType="begin" w:fldLock="1"/>
      </w:r>
      <w:r w:rsidR="004E1277" w:rsidRPr="009F7F88">
        <w:rPr>
          <w:color w:val="000000" w:themeColor="text1"/>
          <w:lang w:val="en"/>
        </w:rPr>
        <w:instrText>ADDIN CSL_CITATION {"citationItems":[{"id":"ITEM-1","itemData":{"DOI":"10.1007/978-1-4419-6494-6_1","ISBN":"9781441964939","abstract":"The objective of this chapter is to introduce and to illustrate the frequent and wide occurrence of non-Newtonian fluid behaviour in a diverse range of applications, both in nature and in technology. Starting with the definition of a non-Newtonian fluid, different types of non-Newtonian characteristics are briefly described. Representative examples of materials (foams, suspensions, polymer solutions and melts), which, under appropriate circumstances, display shear-thinning, shear-thickening, visco-plastic, time-dependent and viscoelastic behaviour are presented. Each type of non-Newtonian fluid behaviour has been illustrated via experimental data on real materials. This is followed by a short discussion on how to engineer non-Newtonian flow characteristics of a product for its satisfactory end use by manipulating its microstructure by controlling physico-chemical aspects of the system. Finally, we touch upon the ultimate question about the role of non-Newtonian characteristics on the analysis and modelling of the processes of pragmatic engineering significance. © 2010 Springer Science+Business Media LLC.","author":[{"dropping-particle":"","family":"Chhabra","given":"Rajendra P.","non-dropping-particle":"","parse-names":false,"suffix":""}],"container-title":"Rheology of Complex Fluids","id":"ITEM-1","issued":{"date-parts":[["2010"]]},"page":"3-34","publisher":"Springer New York","title":"Non-Newtonian fluids: An introduction","type":"chapter"},"uris":["http://www.mendeley.com/documents/?uuid=247dbe43-18db-3ee3-ad6b-63fda631e491"]}],"mendeley":{"formattedCitation":"&lt;sup&gt;190&lt;/sup&gt;","plainTextFormattedCitation":"190","previouslyFormattedCitation":"&lt;sup&gt;188&lt;/sup&gt;"},"properties":{"noteIndex":0},"schema":"https://github.com/citation-style-language/schema/raw/master/csl-citation.json"}</w:instrText>
      </w:r>
      <w:r w:rsidRPr="009F7F88">
        <w:rPr>
          <w:color w:val="000000" w:themeColor="text1"/>
          <w:lang w:val="en"/>
        </w:rPr>
        <w:fldChar w:fldCharType="separate"/>
      </w:r>
      <w:r w:rsidR="004E1277" w:rsidRPr="009F7F88">
        <w:rPr>
          <w:noProof/>
          <w:color w:val="000000" w:themeColor="text1"/>
          <w:vertAlign w:val="superscript"/>
          <w:lang w:val="en"/>
        </w:rPr>
        <w:t>190</w:t>
      </w:r>
      <w:r w:rsidRPr="009F7F88">
        <w:rPr>
          <w:color w:val="000000" w:themeColor="text1"/>
          <w:lang w:val="en"/>
        </w:rPr>
        <w:fldChar w:fldCharType="end"/>
      </w:r>
      <w:r w:rsidRPr="009F7F88">
        <w:rPr>
          <w:color w:val="000000" w:themeColor="text1"/>
          <w:lang w:val="en"/>
        </w:rPr>
        <w:t xml:space="preserve"> </w:t>
      </w:r>
      <w:r w:rsidRPr="009F7F88">
        <w:rPr>
          <w:color w:val="000000" w:themeColor="text1"/>
          <w:lang w:val="en"/>
        </w:rPr>
        <w:fldChar w:fldCharType="begin"/>
      </w:r>
      <w:r w:rsidRPr="009F7F88">
        <w:rPr>
          <w:color w:val="000000" w:themeColor="text1"/>
          <w:lang w:val="en"/>
        </w:rPr>
        <w:instrText xml:space="preserve"> REF _Ref45488005 \h </w:instrText>
      </w:r>
      <w:r w:rsidRPr="009F7F88">
        <w:rPr>
          <w:color w:val="000000" w:themeColor="text1"/>
          <w:lang w:val="en"/>
        </w:rPr>
      </w:r>
      <w:r w:rsidRPr="009F7F88">
        <w:rPr>
          <w:color w:val="000000" w:themeColor="text1"/>
          <w:lang w:val="en"/>
        </w:rPr>
        <w:fldChar w:fldCharType="separate"/>
      </w:r>
      <w:r w:rsidRPr="009F7F88">
        <w:rPr>
          <w:color w:val="000000" w:themeColor="text1"/>
        </w:rPr>
        <w:t xml:space="preserve">Fig. </w:t>
      </w:r>
      <w:r w:rsidRPr="009F7F88">
        <w:rPr>
          <w:noProof/>
          <w:color w:val="000000" w:themeColor="text1"/>
        </w:rPr>
        <w:t>6</w:t>
      </w:r>
      <w:r w:rsidRPr="009F7F88">
        <w:rPr>
          <w:color w:val="000000" w:themeColor="text1"/>
          <w:lang w:val="en"/>
        </w:rPr>
        <w:fldChar w:fldCharType="end"/>
      </w:r>
      <w:r w:rsidRPr="009F7F88">
        <w:rPr>
          <w:rFonts w:hint="eastAsia"/>
          <w:color w:val="000000" w:themeColor="text1"/>
          <w:lang w:val="en" w:eastAsia="zh-CN"/>
        </w:rPr>
        <w:t>a</w:t>
      </w:r>
      <w:r w:rsidRPr="009F7F88">
        <w:rPr>
          <w:color w:val="000000" w:themeColor="text1"/>
          <w:lang w:val="en"/>
        </w:rPr>
        <w:t xml:space="preserve"> shows the variation of shear stress with shear rate for various fluids.</w:t>
      </w:r>
      <w:r w:rsidRPr="009F7F88">
        <w:rPr>
          <w:color w:val="000000" w:themeColor="text1"/>
        </w:rPr>
        <w:fldChar w:fldCharType="begin" w:fldLock="1"/>
      </w:r>
      <w:r w:rsidR="004E1277" w:rsidRPr="009F7F88">
        <w:rPr>
          <w:color w:val="000000" w:themeColor="text1"/>
        </w:rPr>
        <w:instrText>ADDIN CSL_CITATION {"citationItems":[{"id":"ITEM-1","itemData":{"DOI":"10.1039/c9ta07552f","ISSN":"2050-7488","abstract":"Emerging trends and future prospects for nanoparticle synthesis and colloidal ink formulation, additive printing processes, and functional devices are highlighted. Colloidal nanoparticles have been widely studied and proven to have unique and superior properties compared to their bulk form and are attractive building blocks for diverse technologies, including energy conversion and storage, sensing, electronics, etc. However, transforming colloidal nanoparticles into functional devices while translating their unique properties from the nanoscale to the macroscale remains a major challenge. The development of advanced manufacturing methodologies that can convert functional nanomaterials into high-performance devices in a scalable, controllable and affordable manner presents great research opportunities and challenges for the next several decades. One promising approach to fabricate functional devices from nanoscale building blocks is additive manufacturing, such as 2D and 3D printing, owing to their capability of fast prototyping and versatile fabrication. Here, we review recent progress and methodologies for printing functional devices using colloidal nanoparticle inks with an emphasis on 2D nanomaterial-based inks. This review provides a comprehensive overview on four important and interconnected topics, including nanoparticle synthesis, ink formulation, printing methods, and device applications. New research opportunities as well as future directions are also discussed.","author":[{"dropping-particle":"","family":"Zeng","given":"Minxiang","non-dropping-particle":"","parse-names":false,"suffix":""},{"dropping-particle":"","family":"Zha</w:instrText>
      </w:r>
      <w:r w:rsidR="004E1277" w:rsidRPr="009F7F88">
        <w:rPr>
          <w:rFonts w:hint="eastAsia"/>
          <w:color w:val="000000" w:themeColor="text1"/>
        </w:rPr>
        <w:instrText>ng","given":"Yanliang","non-dropping-particle":"","parse-names":false,"suffix":""}],"container-title":"Journal of Materials Chemistry A","id":"ITEM-1","issued":{"date-parts":[["2019"]]},"note":"</w:instrText>
      </w:r>
      <w:r w:rsidR="004E1277" w:rsidRPr="009F7F88">
        <w:rPr>
          <w:rFonts w:hint="eastAsia"/>
          <w:color w:val="000000" w:themeColor="text1"/>
        </w:rPr>
        <w:instrText>极相似综述</w:instrText>
      </w:r>
      <w:r w:rsidR="004E1277" w:rsidRPr="009F7F88">
        <w:rPr>
          <w:rFonts w:hint="eastAsia"/>
          <w:color w:val="000000" w:themeColor="text1"/>
        </w:rPr>
        <w:instrText>","page":"23301-23336","publisher":"Royal Society of Che</w:instrText>
      </w:r>
      <w:r w:rsidR="004E1277" w:rsidRPr="009F7F88">
        <w:rPr>
          <w:color w:val="000000" w:themeColor="text1"/>
        </w:rPr>
        <w:instrText>mistry","title":"Colloidal nanoparticle inks for printing functional devices: emerging trends and future prospects","type":"article-journal","volume":"7"},"uris":["http://www.mendeley.com/documents/?uuid=14fdb6c2-d02f-48a7-af8a-dd8f87767365"]}],"mendeley":{"formattedCitation":"&lt;sup&gt;191&lt;/sup&gt;","plainTextFormattedCitation":"191","previouslyFormattedCitation":"&lt;sup&gt;18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91</w:t>
      </w:r>
      <w:r w:rsidRPr="009F7F88">
        <w:rPr>
          <w:color w:val="000000" w:themeColor="text1"/>
          <w:lang w:val="en"/>
        </w:rPr>
        <w:fldChar w:fldCharType="end"/>
      </w:r>
      <w:r w:rsidRPr="009F7F88">
        <w:rPr>
          <w:color w:val="000000" w:themeColor="text1"/>
          <w:lang w:val="en"/>
        </w:rPr>
        <w:t xml:space="preserve"> </w:t>
      </w:r>
      <w:r w:rsidRPr="009F7F88">
        <w:rPr>
          <w:color w:val="000000" w:themeColor="text1"/>
          <w:lang w:val="en" w:eastAsia="zh-CN"/>
        </w:rPr>
        <w:t xml:space="preserve">As shown, </w:t>
      </w:r>
      <w:r w:rsidRPr="009F7F88">
        <w:rPr>
          <w:color w:val="000000" w:themeColor="text1"/>
          <w:lang w:eastAsia="zh-CN"/>
        </w:rPr>
        <w:t xml:space="preserve">the shear stress of a Newtonian fluid increases linearly with increasing shear rate (thus the viscosity remains constant, </w:t>
      </w:r>
      <w:r w:rsidRPr="009F7F88">
        <w:rPr>
          <w:color w:val="000000" w:themeColor="text1"/>
          <w:lang w:val="en"/>
        </w:rPr>
        <w:fldChar w:fldCharType="begin"/>
      </w:r>
      <w:r w:rsidRPr="009F7F88">
        <w:rPr>
          <w:color w:val="000000" w:themeColor="text1"/>
          <w:lang w:val="en" w:eastAsia="zh-CN"/>
        </w:rPr>
        <w:instrText xml:space="preserve"> REF _Ref45488005 \h </w:instrText>
      </w:r>
      <w:r w:rsidRPr="009F7F88">
        <w:rPr>
          <w:color w:val="000000" w:themeColor="text1"/>
          <w:lang w:val="en"/>
        </w:rPr>
      </w:r>
      <w:r w:rsidRPr="009F7F88">
        <w:rPr>
          <w:color w:val="000000" w:themeColor="text1"/>
          <w:lang w:val="en"/>
        </w:rPr>
        <w:fldChar w:fldCharType="separate"/>
      </w:r>
      <w:r w:rsidRPr="009F7F88">
        <w:rPr>
          <w:color w:val="000000" w:themeColor="text1"/>
        </w:rPr>
        <w:t xml:space="preserve">Fig. </w:t>
      </w:r>
      <w:r w:rsidRPr="009F7F88">
        <w:rPr>
          <w:noProof/>
          <w:color w:val="000000" w:themeColor="text1"/>
        </w:rPr>
        <w:t>6</w:t>
      </w:r>
      <w:r w:rsidRPr="009F7F88">
        <w:rPr>
          <w:color w:val="000000" w:themeColor="text1"/>
          <w:lang w:val="en"/>
        </w:rPr>
        <w:fldChar w:fldCharType="end"/>
      </w:r>
      <w:r w:rsidRPr="009F7F88">
        <w:rPr>
          <w:color w:val="000000" w:themeColor="text1"/>
          <w:lang w:eastAsia="zh-CN"/>
        </w:rPr>
        <w:t>b).</w:t>
      </w:r>
      <w:r w:rsidRPr="009F7F88">
        <w:rPr>
          <w:color w:val="000000" w:themeColor="text1"/>
          <w:lang w:val="en" w:eastAsia="zh-CN"/>
        </w:rPr>
        <w:fldChar w:fldCharType="begin" w:fldLock="1"/>
      </w:r>
      <w:r w:rsidR="004E1277" w:rsidRPr="009F7F88">
        <w:rPr>
          <w:color w:val="000000" w:themeColor="text1"/>
          <w:lang w:val="en" w:eastAsia="zh-CN"/>
        </w:rPr>
        <w:instrText>ADDIN CSL_CITATION {"citationItems":[{"id":"ITEM-1","itemData":{"DOI":"10.1039/c9ta07552f","ISSN":"2050-7488","abstract":"Emerging trends and future prospects for nanoparticle synthesis and colloidal ink formulation, additive printing processes, and functional devices are highlighted. Colloidal nanoparticles have been widely studied and proven to have unique and superior properties compared to their bulk form and are attractive building blocks for diverse technologies, including energy conversion and storage, sensing, electronics, etc. However, transforming colloidal nanoparticles into functional devices while translating their unique properties from the nanoscale to the macroscale remains a major challenge. The development of advanced manufacturing methodologies that can convert functional nanomaterials into high-performance devices in a scalable, controllable and affordable manner presents great research opportunities and challenges for the next several decades. One promising approach to fabricate functional devices from nanoscale building blocks is additive manufacturing, such as 2D and 3D printing, owing to their capability of fast prototyping and versatile fabrication. Here, we review recent progress and methodologies for printing functional devices using colloidal nanoparticle inks with an emphasis on 2D nanomaterial-based inks. This review provides a comprehensive overview on four important and interconnected topics, including nanoparticle synthesis, ink formulation, printing methods, and device applications. New research opportunities as well as future directions are also discussed.","author":[{"dropping-particle":"","family":"Zeng","given":"Minxiang","non-dropping-particle":"","parse-names":false,"suffix":""},{"dropping-particle":"","family":"Zha</w:instrText>
      </w:r>
      <w:r w:rsidR="004E1277" w:rsidRPr="009F7F88">
        <w:rPr>
          <w:rFonts w:hint="eastAsia"/>
          <w:color w:val="000000" w:themeColor="text1"/>
          <w:lang w:val="en" w:eastAsia="zh-CN"/>
        </w:rPr>
        <w:instrText>ng","given":"Yanliang","non-dropping-particle":"","parse-names":false,"suffix":""}],"container-title":"Journal of Materials Chemistry A","id":"ITEM-1","issued":{"date-parts":[["2019"]]},"note":"</w:instrText>
      </w:r>
      <w:r w:rsidR="004E1277" w:rsidRPr="009F7F88">
        <w:rPr>
          <w:rFonts w:hint="eastAsia"/>
          <w:color w:val="000000" w:themeColor="text1"/>
          <w:lang w:val="en" w:eastAsia="zh-CN"/>
        </w:rPr>
        <w:instrText>极相似综述</w:instrText>
      </w:r>
      <w:r w:rsidR="004E1277" w:rsidRPr="009F7F88">
        <w:rPr>
          <w:rFonts w:hint="eastAsia"/>
          <w:color w:val="000000" w:themeColor="text1"/>
          <w:lang w:val="en" w:eastAsia="zh-CN"/>
        </w:rPr>
        <w:instrText>","page":"23301-23336","publisher":"Royal Society of Che</w:instrText>
      </w:r>
      <w:r w:rsidR="004E1277" w:rsidRPr="009F7F88">
        <w:rPr>
          <w:color w:val="000000" w:themeColor="text1"/>
          <w:lang w:val="en" w:eastAsia="zh-CN"/>
        </w:rPr>
        <w:instrText>mistry","title":"Colloidal nanoparticle inks for printing functional devices: emerging trends and future prospects","type":"article-journal","volume":"7"},"uris":["http://www.mendeley.com/documents/?uuid=14fdb6c2-d02f-48a7-af8a-dd8f87767365"]}],"mendeley":{"formattedCitation":"&lt;sup&gt;191&lt;/sup&gt;","plainTextFormattedCitation":"191","previouslyFormattedCitation":"&lt;sup&gt;189&lt;/sup&gt;"},"properties":{"noteIndex":0},"schema":"https://github.com/citation-style-language/schema/raw/master/csl-citation.json"}</w:instrText>
      </w:r>
      <w:r w:rsidRPr="009F7F88">
        <w:rPr>
          <w:color w:val="000000" w:themeColor="text1"/>
          <w:lang w:val="en" w:eastAsia="zh-CN"/>
        </w:rPr>
        <w:fldChar w:fldCharType="separate"/>
      </w:r>
      <w:r w:rsidR="004E1277" w:rsidRPr="009F7F88">
        <w:rPr>
          <w:noProof/>
          <w:color w:val="000000" w:themeColor="text1"/>
          <w:vertAlign w:val="superscript"/>
          <w:lang w:val="en" w:eastAsia="zh-CN"/>
        </w:rPr>
        <w:t>191</w:t>
      </w:r>
      <w:r w:rsidRPr="009F7F88">
        <w:rPr>
          <w:color w:val="000000" w:themeColor="text1"/>
          <w:lang w:eastAsia="zh-CN"/>
        </w:rPr>
        <w:fldChar w:fldCharType="end"/>
      </w:r>
      <w:r w:rsidRPr="009F7F88">
        <w:rPr>
          <w:color w:val="000000" w:themeColor="text1"/>
          <w:lang w:eastAsia="zh-CN"/>
        </w:rPr>
        <w:t xml:space="preserve"> Newtonian fluids can therefore flow under a small external force. Liquids close to this ideal state, such as water, solvents, and mineral oil, are generally considered to be Newtonian fluids for practical calculations at standard conditions.</w:t>
      </w:r>
    </w:p>
    <w:p w14:paraId="0F2ADDB1" w14:textId="502EFAF5" w:rsidR="00104A00" w:rsidRPr="009F7F88" w:rsidRDefault="00104A00" w:rsidP="00104A00">
      <w:pPr>
        <w:pStyle w:val="RSCB02ArticleText"/>
        <w:ind w:firstLineChars="100" w:firstLine="194"/>
        <w:rPr>
          <w:color w:val="000000" w:themeColor="text1"/>
        </w:rPr>
      </w:pPr>
      <w:r w:rsidRPr="009F7F88">
        <w:rPr>
          <w:color w:val="000000" w:themeColor="text1"/>
        </w:rPr>
        <w:t>The viscosity of non-Newtonian fluids is variable, and based on their decrease or increase with increasing shear rate, they can be classified into shear-thinning (pseudoplastic) and shear-thickening (dilatant) fluids (</w:t>
      </w:r>
      <w:r w:rsidRPr="009F7F88">
        <w:rPr>
          <w:color w:val="000000" w:themeColor="text1"/>
          <w:lang w:val="en"/>
        </w:rPr>
        <w:fldChar w:fldCharType="begin"/>
      </w:r>
      <w:r w:rsidRPr="009F7F88">
        <w:rPr>
          <w:color w:val="000000" w:themeColor="text1"/>
          <w:lang w:val="en" w:eastAsia="zh-CN"/>
        </w:rPr>
        <w:instrText xml:space="preserve"> REF _Ref45488005 \h </w:instrText>
      </w:r>
      <w:r w:rsidRPr="009F7F88">
        <w:rPr>
          <w:color w:val="000000" w:themeColor="text1"/>
          <w:lang w:val="en"/>
        </w:rPr>
      </w:r>
      <w:r w:rsidRPr="009F7F88">
        <w:rPr>
          <w:color w:val="000000" w:themeColor="text1"/>
          <w:lang w:val="en"/>
        </w:rPr>
        <w:fldChar w:fldCharType="separate"/>
      </w:r>
      <w:r w:rsidRPr="009F7F88">
        <w:rPr>
          <w:color w:val="000000" w:themeColor="text1"/>
        </w:rPr>
        <w:t xml:space="preserve">Fig. </w:t>
      </w:r>
      <w:r w:rsidRPr="009F7F88">
        <w:rPr>
          <w:noProof/>
          <w:color w:val="000000" w:themeColor="text1"/>
        </w:rPr>
        <w:t>6</w:t>
      </w:r>
      <w:r w:rsidRPr="009F7F88">
        <w:rPr>
          <w:color w:val="000000" w:themeColor="text1"/>
          <w:lang w:val="en"/>
        </w:rPr>
        <w:fldChar w:fldCharType="end"/>
      </w:r>
      <w:r w:rsidRPr="009F7F88">
        <w:rPr>
          <w:color w:val="000000" w:themeColor="text1"/>
          <w:lang w:eastAsia="zh-CN"/>
        </w:rPr>
        <w:t>b).</w:t>
      </w:r>
      <w:r w:rsidRPr="009F7F88">
        <w:rPr>
          <w:color w:val="000000" w:themeColor="text1"/>
          <w:lang w:val="en" w:eastAsia="zh-CN"/>
        </w:rPr>
        <w:fldChar w:fldCharType="begin" w:fldLock="1"/>
      </w:r>
      <w:r w:rsidR="004E1277" w:rsidRPr="009F7F88">
        <w:rPr>
          <w:color w:val="000000" w:themeColor="text1"/>
          <w:lang w:val="en" w:eastAsia="zh-CN"/>
        </w:rPr>
        <w:instrText>ADDIN CSL_CITATION {"citationItems":[{"id":"ITEM-1","itemData":{"DOI":"10.1007/978-1-4419-6494-6_1","ISBN":"9781441964939","abstract":"The objective of this chapter is to introduce and to illustrate the frequent and wide occurrence of non-Newtonian fluid behaviour in a diverse range of applications, both in nature and in technology. Starting with the definition of a non-Newtonian fluid, different types of non-Newtonian characteristics are briefly described. Representative examples of materials (foams, suspensions, polymer solutions and melts), which, under appropriate circumstances, display shear-thinning, shear-thickening, visco-plastic, time-dependent and viscoelastic behaviour are presented. Each type of non-Newtonian fluid behaviour has been illustrated via experimental data on real materials. This is followed by a short discussion on how to engineer non-Newtonian flow characteristics of a product for its satisfactory end use by manipulating its microstructure by controlling physico-chemical aspects of the system. Finally, we touch upon the ultimate question about the role of non-Newtonian characteristics on the analysis and modelling of the processes of pragmatic engineering significance. © 2010 Springer Science+Business Media LLC.","author":[{"dropping-particle":"","family":"Chhabra","given":"Rajendra P.","non-dropping-particle":"","parse-names":false,"suffix":""}],"container-title":"Rheology of Complex Fluids","id":"ITEM-1","issued":{"date-parts":[["2010"]]},"page":"3-34","publisher":"Springer New York","title":"Non-Newtonian fluids: An introduction","type":"chapter"},"uris":["http://www.mendeley.com/documents/?uuid=247dbe43-18db-3ee3-ad6b-63fda631e491"]}],"mendeley":{"formattedCitation":"&lt;sup&gt;190&lt;/sup&gt;","plainTextFormattedCitation":"190","previouslyFormattedCitation":"&lt;sup&gt;188&lt;/sup&gt;"},"properties":{"noteIndex":0},"schema":"https://github.com/citation-style-language/schema/raw/master/csl-citation.json"}</w:instrText>
      </w:r>
      <w:r w:rsidRPr="009F7F88">
        <w:rPr>
          <w:color w:val="000000" w:themeColor="text1"/>
          <w:lang w:val="en" w:eastAsia="zh-CN"/>
        </w:rPr>
        <w:fldChar w:fldCharType="separate"/>
      </w:r>
      <w:r w:rsidR="004E1277" w:rsidRPr="009F7F88">
        <w:rPr>
          <w:noProof/>
          <w:color w:val="000000" w:themeColor="text1"/>
          <w:vertAlign w:val="superscript"/>
          <w:lang w:val="en" w:eastAsia="zh-CN"/>
        </w:rPr>
        <w:t>190</w:t>
      </w:r>
      <w:r w:rsidRPr="009F7F88">
        <w:rPr>
          <w:color w:val="000000" w:themeColor="text1"/>
          <w:lang w:eastAsia="zh-CN"/>
        </w:rPr>
        <w:fldChar w:fldCharType="end"/>
      </w:r>
      <w:r w:rsidRPr="009F7F88">
        <w:rPr>
          <w:color w:val="000000" w:themeColor="text1"/>
          <w:lang w:val="en" w:eastAsia="zh-CN"/>
        </w:rPr>
        <w:t xml:space="preserve"> Shear-thinning </w:t>
      </w:r>
      <w:r w:rsidRPr="009F7F88">
        <w:rPr>
          <w:color w:val="000000" w:themeColor="text1"/>
          <w:lang w:eastAsia="zh-CN"/>
        </w:rPr>
        <w:t xml:space="preserve">behaviour of fluids is very important for the printing process. It ensures smooth flow of ink under a driving force during printing. </w:t>
      </w:r>
      <w:r w:rsidRPr="009F7F88">
        <w:rPr>
          <w:color w:val="000000" w:themeColor="text1"/>
          <w:lang w:eastAsia="zh-CN"/>
        </w:rPr>
        <w:t xml:space="preserve">Additionally, these fluids can maintain a certain level of self-support to retain the printed shape or pattern after the driving force is withdrawn. Polymer solutions, melts, and greases are generally shear-thinning </w:t>
      </w:r>
      <w:r w:rsidRPr="009F7F88">
        <w:rPr>
          <w:rFonts w:hint="eastAsia"/>
          <w:color w:val="000000" w:themeColor="text1"/>
          <w:lang w:eastAsia="zh-CN"/>
        </w:rPr>
        <w:t>f</w:t>
      </w:r>
      <w:r w:rsidRPr="009F7F88">
        <w:rPr>
          <w:color w:val="000000" w:themeColor="text1"/>
          <w:lang w:eastAsia="zh-CN"/>
        </w:rPr>
        <w:t xml:space="preserve">luids. In contrast to the shear-thinning fluids, the viscosity of the shear-thickening fluid increases with increasing shear rate. When at rest, it can gradually restore the state where it ‘flows’ easily. Aqueous solutions of potassium silicate and gum </w:t>
      </w:r>
      <w:proofErr w:type="spellStart"/>
      <w:r w:rsidRPr="009F7F88">
        <w:rPr>
          <w:color w:val="000000" w:themeColor="text1"/>
          <w:lang w:eastAsia="zh-CN"/>
        </w:rPr>
        <w:t>arabic</w:t>
      </w:r>
      <w:proofErr w:type="spellEnd"/>
      <w:r w:rsidRPr="009F7F88">
        <w:rPr>
          <w:color w:val="000000" w:themeColor="text1"/>
          <w:lang w:eastAsia="zh-CN"/>
        </w:rPr>
        <w:t xml:space="preserve"> are typical examples of shear-thickening fluids.</w:t>
      </w:r>
    </w:p>
    <w:p w14:paraId="3DEFC41A" w14:textId="1F14357D" w:rsidR="00104A00" w:rsidRPr="009F7F88" w:rsidRDefault="00104A00" w:rsidP="00104A00">
      <w:pPr>
        <w:pStyle w:val="RSCB02ArticleText"/>
        <w:ind w:firstLine="196"/>
        <w:rPr>
          <w:color w:val="000000" w:themeColor="text1"/>
        </w:rPr>
      </w:pPr>
      <w:r w:rsidRPr="009F7F88">
        <w:rPr>
          <w:color w:val="000000" w:themeColor="text1"/>
        </w:rPr>
        <w:t xml:space="preserve">In addition to viscosity, viscoelasticity also plays an important role in </w:t>
      </w:r>
      <w:r w:rsidR="00D47DB6" w:rsidRPr="009F7F88">
        <w:rPr>
          <w:color w:val="000000" w:themeColor="text1"/>
        </w:rPr>
        <w:t xml:space="preserve">the </w:t>
      </w:r>
      <w:r w:rsidRPr="009F7F88">
        <w:rPr>
          <w:color w:val="000000" w:themeColor="text1"/>
        </w:rPr>
        <w:t>printability of inks.</w:t>
      </w:r>
      <w:r w:rsidRPr="009F7F88">
        <w:rPr>
          <w:color w:val="000000" w:themeColor="text1"/>
        </w:rPr>
        <w:fldChar w:fldCharType="begin" w:fldLock="1"/>
      </w:r>
      <w:r w:rsidR="004E1277" w:rsidRPr="009F7F88">
        <w:rPr>
          <w:color w:val="000000" w:themeColor="text1"/>
        </w:rPr>
        <w:instrText>ADDIN CSL_CITATION {"citationItems":[{"id":"ITEM-1","itemData":{"DOI":"10.1016/j.rser.2016.11.008","ISSN":"18790690","abstract":"Fabrication of solid oxide fuel cell (SOFC) components via a simple and economical technique is critical to lower the overall manufacturing cost of SOFCs. Thus, screen-printing is widely used to fabricate SOFC components having thickness in the range of 10–100 µm. Fabrication of optimized screen-printing inks is highly significant for the production of high quality films with improved performance. The effect of solid, binder, solvent and dispersant on the ink rheological properties and performance of resultant films must be deeply understood for the fabrication of optimized screen-printing inks. These effects can be optimized by measuring the rheological properties of inks such as viscosity, yield stress, thixotropy and viscoelasticity for application at a specific printer setting. Understanding the relationship between the composition and rheology of the inks may enhance the properties and performance of the resultant screen-printed films. Furthermore, these parameters can be correlated to the film properties such as mechanical strength, electrical conductivity and electrochemical properties of the resultant films. The focus of this review paper is to understand the underpinning science of ink rheology and processing conditions of screen-printing inks for the fabrication of high performance SOFC electrodes and/or electrolyte.","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 Ltd","title":"Screen-printing inks for the fabrication of solid oxide fuel cell films: A review","type":"article-journal","volume":"75"},"uris":["http://www.mendeley.com/documents/?uuid=c2ed5535-5cd9-363d-8fc9-ab452eed2547"]}],"mendeley":{"formattedCitation":"&lt;sup&gt;192&lt;/sup&gt;","plainTextFormattedCitation":"192","previouslyFormattedCitation":"&lt;sup&gt;19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92</w:t>
      </w:r>
      <w:r w:rsidRPr="009F7F88">
        <w:rPr>
          <w:color w:val="000000" w:themeColor="text1"/>
        </w:rPr>
        <w:fldChar w:fldCharType="end"/>
      </w:r>
      <w:r w:rsidRPr="009F7F88">
        <w:rPr>
          <w:color w:val="000000" w:themeColor="text1"/>
        </w:rPr>
        <w:t xml:space="preserve"> The storage modulus (G′) and loss modulus (G″) characterize the ink’s elasticity and viscous properties, respectively. </w:t>
      </w:r>
      <w:r w:rsidR="005E7CFD" w:rsidRPr="009F7F88">
        <w:rPr>
          <w:color w:val="000000" w:themeColor="text1"/>
        </w:rPr>
        <w:t>The s</w:t>
      </w:r>
      <w:r w:rsidRPr="009F7F88">
        <w:rPr>
          <w:color w:val="000000" w:themeColor="text1"/>
        </w:rPr>
        <w:t xml:space="preserve">torage modulus, also known as </w:t>
      </w:r>
    </w:p>
    <w:p w14:paraId="785DE9B7" w14:textId="77777777" w:rsidR="00104A00" w:rsidRPr="009F7F88" w:rsidRDefault="00104A00" w:rsidP="00006E37">
      <w:pPr>
        <w:pStyle w:val="RSCB02ArticleText"/>
        <w:ind w:firstLineChars="100" w:firstLine="194"/>
        <w:rPr>
          <w:color w:val="000000" w:themeColor="text1"/>
        </w:rPr>
      </w:pPr>
    </w:p>
    <w:p w14:paraId="40287546" w14:textId="77777777" w:rsidR="00006E37" w:rsidRPr="009F7F88" w:rsidRDefault="00006E37" w:rsidP="00006E37">
      <w:pPr>
        <w:spacing w:after="0" w:line="240" w:lineRule="auto"/>
        <w:rPr>
          <w:rFonts w:cs="Times New Roman"/>
          <w:color w:val="000000" w:themeColor="text1"/>
          <w:w w:val="108"/>
          <w:sz w:val="18"/>
          <w:szCs w:val="18"/>
        </w:rPr>
        <w:sectPr w:rsidR="00006E37" w:rsidRPr="009F7F88" w:rsidSect="0010223D">
          <w:type w:val="continuous"/>
          <w:pgSz w:w="11907" w:h="16840"/>
          <w:pgMar w:top="1009" w:right="851" w:bottom="1758" w:left="851" w:header="851" w:footer="1049" w:gutter="0"/>
          <w:cols w:num="2" w:space="227"/>
        </w:sectPr>
      </w:pPr>
    </w:p>
    <w:p w14:paraId="72C31F2F" w14:textId="782B4B4E" w:rsidR="00006E37" w:rsidRPr="009F7F88" w:rsidRDefault="00006E37" w:rsidP="00A205E4">
      <w:pPr>
        <w:pStyle w:val="RSCB02ArticleText"/>
        <w:spacing w:line="240" w:lineRule="auto"/>
        <w:jc w:val="center"/>
        <w:rPr>
          <w:color w:val="000000" w:themeColor="text1"/>
        </w:rPr>
      </w:pPr>
      <w:r w:rsidRPr="009F7F88">
        <w:rPr>
          <w:noProof/>
          <w:color w:val="000000" w:themeColor="text1"/>
        </w:rPr>
        <mc:AlternateContent>
          <mc:Choice Requires="wpg">
            <w:drawing>
              <wp:inline distT="0" distB="0" distL="0" distR="0" wp14:anchorId="31A2060F" wp14:editId="46401345">
                <wp:extent cx="6454800" cy="4286233"/>
                <wp:effectExtent l="0" t="0" r="3175" b="635"/>
                <wp:docPr id="1857" name="组合 18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54800" cy="4286233"/>
                          <a:chOff x="-897" y="-595"/>
                          <a:chExt cx="64548" cy="42862"/>
                        </a:xfrm>
                      </wpg:grpSpPr>
                      <pic:pic xmlns:pic="http://schemas.openxmlformats.org/drawingml/2006/picture">
                        <pic:nvPicPr>
                          <pic:cNvPr id="1860" name="图片 47"/>
                          <pic:cNvPicPr preferRelativeResize="0">
                            <a:picLocks noChangeAspect="1" noChangeArrowheads="1"/>
                          </pic:cNvPicPr>
                        </pic:nvPicPr>
                        <pic:blipFill>
                          <a:blip r:embed="rId22"/>
                          <a:srcRect/>
                          <a:stretch/>
                        </pic:blipFill>
                        <pic:spPr bwMode="auto">
                          <a:xfrm>
                            <a:off x="7144" y="-595"/>
                            <a:ext cx="47520" cy="40326"/>
                          </a:xfrm>
                          <a:prstGeom prst="rect">
                            <a:avLst/>
                          </a:prstGeom>
                          <a:noFill/>
                          <a:extLst>
                            <a:ext uri="{909E8E84-426E-40DD-AFC4-6F175D3DCCD1}">
                              <a14:hiddenFill xmlns:a14="http://schemas.microsoft.com/office/drawing/2010/main">
                                <a:solidFill>
                                  <a:srgbClr val="FFFFFF"/>
                                </a:solidFill>
                              </a14:hiddenFill>
                            </a:ext>
                          </a:extLst>
                        </pic:spPr>
                      </pic:pic>
                      <wps:wsp>
                        <wps:cNvPr id="1871" name="文本框 1857"/>
                        <wps:cNvSpPr txBox="1">
                          <a:spLocks noChangeArrowheads="1"/>
                        </wps:cNvSpPr>
                        <wps:spPr bwMode="auto">
                          <a:xfrm>
                            <a:off x="-897" y="40242"/>
                            <a:ext cx="64548" cy="2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1C6EBA" w14:textId="47FAE805" w:rsidR="005573B9" w:rsidRPr="00A864A9" w:rsidRDefault="005573B9" w:rsidP="00104A00">
                              <w:pPr>
                                <w:pStyle w:val="RSCI05CaptiontoFigureSchemeChartwithbottombar"/>
                                <w:rPr>
                                  <w:rFonts w:cs="Times New Roman"/>
                                  <w:noProof/>
                                  <w:w w:val="108"/>
                                  <w:sz w:val="18"/>
                                </w:rPr>
                              </w:pPr>
                              <w:bookmarkStart w:id="45" w:name="_Ref45892910"/>
                              <w:r w:rsidRPr="00A864A9">
                                <w:t xml:space="preserve">Fig. </w:t>
                              </w:r>
                              <w:r w:rsidR="00B131A9">
                                <w:fldChar w:fldCharType="begin"/>
                              </w:r>
                              <w:r w:rsidR="00B131A9">
                                <w:instrText xml:space="preserve"> SEQ Fig. \* ARABIC </w:instrText>
                              </w:r>
                              <w:r w:rsidR="00B131A9">
                                <w:fldChar w:fldCharType="separate"/>
                              </w:r>
                              <w:r>
                                <w:rPr>
                                  <w:noProof/>
                                </w:rPr>
                                <w:t>5</w:t>
                              </w:r>
                              <w:r w:rsidR="00B131A9">
                                <w:rPr>
                                  <w:noProof/>
                                </w:rPr>
                                <w:fldChar w:fldCharType="end"/>
                              </w:r>
                              <w:bookmarkEnd w:id="45"/>
                              <w:r w:rsidRPr="00A864A9">
                                <w:t xml:space="preserve">  </w:t>
                              </w:r>
                              <w:r w:rsidRPr="0076514C">
                                <w:t>Relevant technical characteristics of printing for aerogels.</w:t>
                              </w:r>
                            </w:p>
                          </w:txbxContent>
                        </wps:txbx>
                        <wps:bodyPr rot="0" vert="horz" wrap="square" lIns="0" tIns="0" rIns="0" bIns="0" anchor="t" anchorCtr="0" upright="1">
                          <a:noAutofit/>
                        </wps:bodyPr>
                      </wps:wsp>
                    </wpg:wgp>
                  </a:graphicData>
                </a:graphic>
              </wp:inline>
            </w:drawing>
          </mc:Choice>
          <mc:Fallback>
            <w:pict>
              <v:group w14:anchorId="31A2060F" id="组合 1857" o:spid="_x0000_s1039" style="width:508.25pt;height:337.5pt;mso-position-horizontal-relative:char;mso-position-vertical-relative:line" coordorigin="-897,-595" coordsize="64548,4286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&#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RlDKQeh4paKAPibWofs+rXcQ/g&#10;kK/lVWM7ZFPvWx42t/sni7WYem28mH/kRqxR1r+FVJ4HH8y3pz/9Jl/wD95sq+Ht/MvzRy/i6Py9&#10;clP95Fb9Kxq6LxtHjUIH/vRfyJrna/0jxNvbSa2bv9+p/nTmcHTxtWL7v/M+tv2S743HgPUbYnmC&#10;/JA9mjT+oNe4V84fsf34MPiSz7jyJR/4+D/Svo+vkcUrVpH7twzU9plNB9k19zaCiiiuQ+n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8i/FSH7P8QNbXGM3DP+Zz/WuUruvjZbmD4jaqT/ABlG&#10;H/fta4Sv4czyn7LNcVDtUn/6Uz92wMubC0pf3Y/kjJ8bJmOwk9mX+Rrla7HxdHu0a2f+7Lj8wf8A&#10;CuOr/QrB1vrOCw2I/np05ffBM/gXiqh9XznEU+0n+Gn6HvP7I2oCLxlqtmf+W1kXH/AXT/Gvq2vj&#10;L9mK8+y/FazQnAuIJov/ABwt/NRX2bXkY5Wq38j9K4Nqc+V8v8smvyf6hRRRXnn3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zJ+0BH5fj6Tj70Eb/pj/wBlrzSv&#10;Wv2jrfy/F1nLj/WWafo7/wD1q8lr+LeK6fs89xcf77f36/qftuUy5sBRf91fhoV/EUfmeHZD/cdT&#10;+v8A9euHrv8AUU87Qb5e+wkfhg1wFf27wrW+scN5bV/6dRX/AIDeP6H8W+IlH2PEFfzbf3tv9Tu/&#10;gfeCy+Knh2QttBuQn/fQK/8As1fddfnn4KvP7P8AF+i3WceTewyH6BwT/Kv0MrqzBe/Fns8C1L4a&#10;tT7ST+9f8AKKKK8o/T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wL9paHb&#10;qmjS/wB6Fl/Js/1rxavd/wBpa13Q6JPj7vnJ+qV4RX8e8dU/Z8RYrzcX98In7JkMubLqXz/Nk6p5&#10;1jdR92jYfoa84r03T1DeZz7V5rMvlzSL/dYj9a/rLw7re24QwLf2XUj/AOTt/qfyp4q0fZ52590v&#10;/SYjrWRo7iNl+8G4r9F9Luvt2m2lznPnQpJ+ag1+cqNtdT6HNff3wzvjqXw98OXBOWewhz9QgB/U&#10;V9VmC0izx+Balq1en3UX9zf+Z01FFFeKfr4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&#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iW2j&#10;W6e4C/vXRULewJI/maloooGFFFFAg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&#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HcTLbwSSvnZGpc464AzWBpfxC0DVsCLUY4p&#10;D/yzuP3Z+nPB/A1sat/yCr3/AK4v/wCgmvl+uerUdNqx62BwcMVGXM7NH1SrLIoZSGU8gg5Bp1fM&#10;Wm65qOjtusr2e29o3IB+o6Guu0v4ya1Z7Vu0gv07ll2P+a8fpSjXi9zWplVWPwNP8D2+iuA0v4za&#10;PebVvIZ7Bz1YjzEH4jn9K67TPEOmawoNlfQXJ/uo43D6jqK2jOMtmeZUw9Wl8cWjRoooqzn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U1b/kFXv/AFxf/wBBNfO+l+D9a1rBtNOnkQ9JGXYn&#10;/fRwK+k6KynTVRq56GFxksLGSir3PG9L+CeoXGGv72G0X+7EDI307D9TXYaX8JdA0/a00Ut9IO87&#10;8fkMD8812lFEaUI9BVMdiKm8remhWstOtdNj8u0tobaP+7CgUfpVmiitThbbd2FFFFAg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">
                <v:shape id="图片 47" o:spid="_x0000_s1040" type="#_x0000_t75" style="position:absolute;left:7144;top:-595;width:47520;height:4032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">
                  <v:imagedata r:id="rId23" o:title=""/>
                </v:shape>
                <v:shape id="文本框 1857" o:spid="_x0000_s1041" type="#_x0000_t202" style="position:absolute;left:-897;top:40242;width:64548;height: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" stroked="f">
                  <v:textbox inset="0,0,0,0">
                    <w:txbxContent>
                      <w:p w14:paraId="0F1C6EBA" w14:textId="47FAE805" w:rsidR="005573B9" w:rsidRPr="00A864A9" w:rsidRDefault="005573B9" w:rsidP="00104A00">
                        <w:pPr>
                          <w:pStyle w:val="RSCI05CaptiontoFigureSchemeChartwithbottombar"/>
                          <w:rPr>
                            <w:rFonts w:cs="Times New Roman"/>
                            <w:noProof/>
                            <w:w w:val="108"/>
                            <w:sz w:val="18"/>
                          </w:rPr>
                        </w:pPr>
                        <w:bookmarkStart w:id="53" w:name="_Ref45892910"/>
                        <w:r w:rsidRPr="00A864A9">
                          <w:t xml:space="preserve">Fig. </w:t>
                        </w:r>
                        <w:fldSimple w:instr=" SEQ Fig. \* ARABIC ">
                          <w:r>
                            <w:rPr>
                              <w:noProof/>
                            </w:rPr>
                            <w:t>5</w:t>
                          </w:r>
                        </w:fldSimple>
                        <w:bookmarkEnd w:id="53"/>
                        <w:r w:rsidRPr="00A864A9">
                          <w:t xml:space="preserve">  </w:t>
                        </w:r>
                        <w:r w:rsidRPr="0076514C">
                          <w:t>Relevant technical characteristics of printing for aerogels.</w:t>
                        </w:r>
                      </w:p>
                    </w:txbxContent>
                  </v:textbox>
                </v:shape>
                <w10:anchorlock/>
              </v:group>
            </w:pict>
          </mc:Fallback>
        </mc:AlternateContent>
      </w:r>
    </w:p>
    <w:p w14:paraId="2FF4EF2A" w14:textId="77777777" w:rsidR="00104A00" w:rsidRPr="009F7F88" w:rsidRDefault="00104A00" w:rsidP="00621B53">
      <w:pPr>
        <w:pStyle w:val="RSCB02ArticleText"/>
        <w:spacing w:line="240" w:lineRule="auto"/>
        <w:rPr>
          <w:color w:val="000000" w:themeColor="text1"/>
        </w:rPr>
      </w:pPr>
    </w:p>
    <w:p w14:paraId="429042E3" w14:textId="77777777" w:rsidR="00006E37" w:rsidRPr="009F7F88" w:rsidRDefault="00006E37" w:rsidP="00006E37">
      <w:pPr>
        <w:spacing w:after="0" w:line="240" w:lineRule="auto"/>
        <w:rPr>
          <w:rFonts w:cs="Times New Roman"/>
          <w:color w:val="000000" w:themeColor="text1"/>
          <w:w w:val="108"/>
          <w:sz w:val="18"/>
          <w:szCs w:val="18"/>
        </w:rPr>
        <w:sectPr w:rsidR="00006E37" w:rsidRPr="009F7F88">
          <w:type w:val="continuous"/>
          <w:pgSz w:w="11907" w:h="16840"/>
          <w:pgMar w:top="1009" w:right="851" w:bottom="1758" w:left="851" w:header="851" w:footer="1049" w:gutter="0"/>
          <w:cols w:space="720"/>
        </w:sectPr>
      </w:pPr>
    </w:p>
    <w:p w14:paraId="1C0A7238" w14:textId="199D8CB7" w:rsidR="00950A0F" w:rsidRPr="009F7F88" w:rsidRDefault="00C24729" w:rsidP="00EA52E4">
      <w:pPr>
        <w:pStyle w:val="RSCB02ArticleText"/>
        <w:rPr>
          <w:color w:val="000000" w:themeColor="text1"/>
        </w:rPr>
      </w:pPr>
      <w:r w:rsidRPr="009F7F88">
        <w:rPr>
          <w:color w:val="000000" w:themeColor="text1"/>
        </w:rPr>
        <w:t xml:space="preserve">elastic modulus, refers to the amount of elastic (reversible) energy stored by deformation and reflects the elasticity of a material. The loss modulus, also known as the viscous modulus, refers to the amount of energy lost due to viscous deformation (irreversible). The ratio of the plateau values of the storage modulus to the loss modulus (G’/G’’) reflects the viscoelasticity of the material. When the storage modulus is much greater than the loss modulus (G’ ˃˃ G’’), the material mainly undergoes elastic deformation, indicating that the substance is closer to a solid state. On the other hand, when G’ ˂˂ G’’, the material mainly undergoes viscous deformation, indicating that the substance is closer to a liquid state. When the storage and loss modulus are comparable, the material is in a semi-solid state. A </w:t>
      </w:r>
      <w:r w:rsidRPr="009F7F88">
        <w:rPr>
          <w:color w:val="000000" w:themeColor="text1"/>
        </w:rPr>
        <w:t xml:space="preserve">gel is a typical semi-solid substance. The stress where the modulus begins to decrease with increasing shear stress, is called yield stress; </w:t>
      </w:r>
      <w:r w:rsidRPr="009F7F88">
        <w:rPr>
          <w:color w:val="000000" w:themeColor="text1"/>
          <w:lang w:val="en"/>
        </w:rPr>
        <w:fldChar w:fldCharType="begin"/>
      </w:r>
      <w:r w:rsidRPr="009F7F88">
        <w:rPr>
          <w:color w:val="000000" w:themeColor="text1"/>
          <w:lang w:val="en"/>
        </w:rPr>
        <w:instrText xml:space="preserve"> REF _Ref45488005 \h  \* MERGEFORMAT </w:instrText>
      </w:r>
      <w:r w:rsidRPr="009F7F88">
        <w:rPr>
          <w:color w:val="000000" w:themeColor="text1"/>
          <w:lang w:val="en"/>
        </w:rPr>
      </w:r>
      <w:r w:rsidRPr="009F7F88">
        <w:rPr>
          <w:color w:val="000000" w:themeColor="text1"/>
          <w:lang w:val="en"/>
        </w:rPr>
        <w:fldChar w:fldCharType="separate"/>
      </w:r>
      <w:r w:rsidRPr="009F7F88">
        <w:rPr>
          <w:color w:val="000000" w:themeColor="text1"/>
        </w:rPr>
        <w:t xml:space="preserve">Fig. </w:t>
      </w:r>
      <w:r w:rsidRPr="009F7F88">
        <w:rPr>
          <w:noProof/>
          <w:color w:val="000000" w:themeColor="text1"/>
        </w:rPr>
        <w:t>6</w:t>
      </w:r>
      <w:r w:rsidRPr="009F7F88">
        <w:rPr>
          <w:color w:val="000000" w:themeColor="text1"/>
          <w:lang w:val="en"/>
        </w:rPr>
        <w:fldChar w:fldCharType="end"/>
      </w:r>
      <w:r w:rsidRPr="009F7F88">
        <w:rPr>
          <w:color w:val="000000" w:themeColor="text1"/>
        </w:rPr>
        <w:t>c. This indicates the applied stress required to make the substance to flow with irreversible plastic deformation.</w:t>
      </w:r>
      <w:r w:rsidRPr="009F7F88">
        <w:rPr>
          <w:color w:val="000000" w:themeColor="text1"/>
        </w:rPr>
        <w:fldChar w:fldCharType="begin" w:fldLock="1"/>
      </w:r>
      <w:r w:rsidR="004E1277" w:rsidRPr="009F7F88">
        <w:rPr>
          <w:color w:val="000000" w:themeColor="text1"/>
        </w:rPr>
        <w:instrText>ADDIN CSL_CITATION {"citationItems":[{"id":"ITEM-1","itemData":{"DOI":"10.1016/j.jmatprotec.2007.06.067","ISSN":"09240136","abstract":"Typically, the printing paste consists of vehicles and inorganic powders, in which vehicles refer to solvent, resin and additives and inorganic powders refer to functional powders and glass powders. A variety of functional pastes are prepared depending on printing needs, while rheological behaviors such as the paste liquidity, thixotropy, and viscoelastic properties will influence printing quality. This study is designed to measure the yield stress, thixotropy, and viscosity at different shear rates of commercially available screen-printing pastes and self-prepared pastes by using a rheometer. In addition, it dynamically measures rheological properties such as viscoelastic. This study also involves the discussion over the viscosity change of commercially available pastes at various shear rates to acquire the association between paste liquidity and printing. Also, with the preparation of vehicles and pastes, the study is intended to observe the impact of various fillers on paste rheological behaviors in a steady-state and dynamic rheological test, offering a reference for selection of solution during paste preparation and using the effects of binders and fillers on the system's rheology to control the conditions, e.g. viscosity, thixotropy and viscoelasticity, for preparation of pastes that fit screen-printing requirements. © 2007.","author":[{"dropping-particle":"","family":"Lin","given":"Hung Wen","non-dropping-particle":"","parse-names":false,"suffix":""},{"dropping-particle":"","family":"Chang","given":"Chang Pin","non-dropping-particle":"","parse-names":false,"suffix":""},{"dropping-particle":"","family":"Hwu","given":"Wen Hwa","non-dropping-particle":"","parse-names":false,"suffix":""},{"dropping-particle":"Der","family":"Ger","given":"Ming","non-dropping-particle":"","parse-names":false,"suffix":""}],"container-title":"Journal of Materials Processing Technology","id":"ITEM-1","issue":"1-3","issued":{"date-parts":[["2008"]]},"page":"284-291","publisher":"Elsevier","title":"The rheological behaviors of screen-printing pastes","type":"article-journal","volume":"197"},"uris":["http://www.mendeley.com/documents/?uuid=e45cf443-a9bc-3034-ae3e-e8524ee1f654"]}],"mendeley":{"formattedCitation":"&lt;sup&gt;193&lt;/sup&gt;","plainTextFormattedCitation":"193","previouslyFormattedCitation":"&lt;sup&gt;19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93</w:t>
      </w:r>
      <w:r w:rsidRPr="009F7F88">
        <w:rPr>
          <w:color w:val="000000" w:themeColor="text1"/>
        </w:rPr>
        <w:fldChar w:fldCharType="end"/>
      </w:r>
      <w:r w:rsidRPr="009F7F88">
        <w:rPr>
          <w:color w:val="000000" w:themeColor="text1"/>
        </w:rPr>
        <w:t xml:space="preserve"> The point at G’=G’’ is the transition point from solid-like to liquid-like state. For high viscosity printing such as screen and extrusion-based techniques, there needs to be a balance between </w:t>
      </w:r>
      <w:r w:rsidRPr="009F7F88">
        <w:rPr>
          <w:color w:val="000000" w:themeColor="text1"/>
          <w:lang w:val="en-US"/>
        </w:rPr>
        <w:t>G′ and G’’</w:t>
      </w:r>
      <w:r w:rsidRPr="009F7F88">
        <w:rPr>
          <w:color w:val="000000" w:themeColor="text1"/>
        </w:rPr>
        <w:t>.</w:t>
      </w:r>
      <w:r w:rsidRPr="009F7F88">
        <w:rPr>
          <w:color w:val="000000" w:themeColor="text1"/>
          <w:lang w:val="en-US"/>
        </w:rPr>
        <w:fldChar w:fldCharType="begin" w:fldLock="1"/>
      </w:r>
      <w:r w:rsidR="004E1277" w:rsidRPr="009F7F88">
        <w:rPr>
          <w:color w:val="000000" w:themeColor="text1"/>
          <w:lang w:val="en-US"/>
        </w:rPr>
        <w:instrText>ADDIN CSL_CITATION {"citationItems":[{"id":"ITEM-1","itemData":{"DOI":"10.1016/j.rser.2016.11.008","ISSN":"18790690","abstract":"Fabrication of solid oxide fuel cell (SOFC) components via a simple and economical technique is critical to lower the overall manufacturing cost of SOFCs. Thus, screen-printing is widely used to fabricate SOFC components having thickness in the range of 10–100 µm. Fabrication of optimized screen-printing inks is highly significant for the production of high quality films with improved performance. The effect of solid, binder, solvent and dispersant on the ink rheological properties and performance of resultant films must be deeply understood for the fabrication of optimized screen-printing inks. These effects can be optimized by measuring the rheological properties of inks such as viscosity, yield stress, thixotropy and viscoelasticity for application at a specific printer setting. Understanding the relationship between the composition and rheology of the inks may enhance the properties and performance of the resultant screen-printed films. Furthermore, these parameters can be correlated to the film properties such as mechanical strength, electrical conductivity and electrochemical properties of the resultant films. The focus of this review paper is to understand the underpinning science of ink rheology and processing conditions of screen-printing inks for the fabrication of high performance SOFC electrodes and/or electrolyte.","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 Ltd","title":"Screen-printing inks for the fabrication of solid oxide fuel cell films: A review","type":"article-journal","volume":"75"},"uris":["http://www.mendeley.com/documents/?uuid=c2ed5535-5cd9-363d-8fc9-ab452eed2547"]}],"mendeley":{"formattedCitation":"&lt;sup&gt;192&lt;/sup&gt;","plainTextFormattedCitation":"192","previouslyFormattedCitation":"&lt;sup&gt;190&lt;/sup&gt;"},"properties":{"noteIndex":0},"schema":"https://github.com/citation-style-language/schema/raw/master/csl-citation.json"}</w:instrText>
      </w:r>
      <w:r w:rsidRPr="009F7F88">
        <w:rPr>
          <w:color w:val="000000" w:themeColor="text1"/>
          <w:lang w:val="en-US"/>
        </w:rPr>
        <w:fldChar w:fldCharType="separate"/>
      </w:r>
      <w:r w:rsidR="004E1277" w:rsidRPr="009F7F88">
        <w:rPr>
          <w:noProof/>
          <w:color w:val="000000" w:themeColor="text1"/>
          <w:vertAlign w:val="superscript"/>
          <w:lang w:val="en-US"/>
        </w:rPr>
        <w:t>192</w:t>
      </w:r>
      <w:r w:rsidRPr="009F7F88">
        <w:rPr>
          <w:color w:val="000000" w:themeColor="text1"/>
        </w:rPr>
        <w:fldChar w:fldCharType="end"/>
      </w:r>
      <w:r w:rsidRPr="009F7F88">
        <w:rPr>
          <w:color w:val="000000" w:themeColor="text1"/>
        </w:rPr>
        <w:t xml:space="preserve"> A high-enough </w:t>
      </w:r>
      <w:r w:rsidRPr="009F7F88">
        <w:rPr>
          <w:color w:val="000000" w:themeColor="text1"/>
          <w:lang w:val="en-US"/>
        </w:rPr>
        <w:t xml:space="preserve">magnitude of G′ </w:t>
      </w:r>
      <w:r w:rsidR="00EA52E4" w:rsidRPr="009F7F88">
        <w:rPr>
          <w:color w:val="000000" w:themeColor="text1"/>
          <w:lang w:val="en-US"/>
        </w:rPr>
        <w:t xml:space="preserve">and G’’ (the value at the plateau region in </w:t>
      </w:r>
      <w:r w:rsidR="00EA52E4" w:rsidRPr="009F7F88">
        <w:rPr>
          <w:color w:val="000000" w:themeColor="text1"/>
          <w:lang w:val="en"/>
        </w:rPr>
        <w:fldChar w:fldCharType="begin"/>
      </w:r>
      <w:r w:rsidR="00EA52E4" w:rsidRPr="009F7F88">
        <w:rPr>
          <w:color w:val="000000" w:themeColor="text1"/>
          <w:lang w:val="en"/>
        </w:rPr>
        <w:instrText xml:space="preserve"> REF _Ref45488005 \h </w:instrText>
      </w:r>
      <w:r w:rsidR="00EA52E4" w:rsidRPr="009F7F88">
        <w:rPr>
          <w:color w:val="000000" w:themeColor="text1"/>
          <w:lang w:val="en"/>
        </w:rPr>
      </w:r>
      <w:r w:rsidR="00EA52E4" w:rsidRPr="009F7F88">
        <w:rPr>
          <w:color w:val="000000" w:themeColor="text1"/>
          <w:lang w:val="en"/>
        </w:rPr>
        <w:fldChar w:fldCharType="separate"/>
      </w:r>
      <w:r w:rsidR="00EA52E4" w:rsidRPr="009F7F88">
        <w:rPr>
          <w:color w:val="000000" w:themeColor="text1"/>
        </w:rPr>
        <w:t xml:space="preserve">Fig. </w:t>
      </w:r>
      <w:r w:rsidR="00EA52E4" w:rsidRPr="009F7F88">
        <w:rPr>
          <w:noProof/>
          <w:color w:val="000000" w:themeColor="text1"/>
        </w:rPr>
        <w:t>6</w:t>
      </w:r>
      <w:r w:rsidR="00EA52E4" w:rsidRPr="009F7F88">
        <w:rPr>
          <w:color w:val="000000" w:themeColor="text1"/>
          <w:lang w:val="en"/>
        </w:rPr>
        <w:fldChar w:fldCharType="end"/>
      </w:r>
      <w:r w:rsidR="00EA52E4" w:rsidRPr="009F7F88">
        <w:rPr>
          <w:color w:val="000000" w:themeColor="text1"/>
          <w:lang w:val="en-US"/>
        </w:rPr>
        <w:t>c)</w:t>
      </w:r>
      <w:r w:rsidR="00EA52E4" w:rsidRPr="009F7F88">
        <w:rPr>
          <w:color w:val="000000" w:themeColor="text1"/>
        </w:rPr>
        <w:t>,</w:t>
      </w:r>
      <w:r w:rsidR="00EA52E4" w:rsidRPr="009F7F88">
        <w:rPr>
          <w:color w:val="000000" w:themeColor="text1"/>
        </w:rPr>
        <w:fldChar w:fldCharType="begin" w:fldLock="1"/>
      </w:r>
      <w:r w:rsidR="004E1277" w:rsidRPr="009F7F88">
        <w:rPr>
          <w:color w:val="000000" w:themeColor="text1"/>
        </w:rPr>
        <w:instrText>ADDIN CSL_CITATION {"citationItems":[{"id":"ITEM-1","itemData":{"DOI":"10.1109/ESTC.2006.280024","ISBN":"1424405521","abstract":"As the trend towards further miniaturisation of pocket and hand held consumer electronic products continue, the electronics manufacturing industry is very keen to develop materials and processes which will facilitate the implementation of board level interconnections at the sub 100μm geometry. The development of solder pastes for ultra-fine pitch applications is critical for achieving this process. This will require the formulation and development of better performance paste products: in terms ofprintability, good adhesion, tack, reflow soldering, and the long-term solder joint reliability. The other challenge for solder paste manufacturers is that they have to develop and manufactures these higher performance pastes at increasingly lower costs. The implementation of an effective materials characterisation process at the paste development stage and the use of quality control tools during the paste production stage can help paste manufacturers to meet these challenges. Rheology is the study of flow and deformation of materials which can be used to investigate the flow behaviour of solder pastes and to predict its performance in the printing process. Rheological instrumentation and measurements is increasingly being used in R&amp;D laboratories for characterising paste materials, monitoring manufacturing process parameters and predicting product performance. The most basic and widely used instrument for predicting solder paste behaviour is the steady shear viscometer. A wide variety of existing devices have been developed for the measurement of steady shear viscosity, many of which are specific to a particular industry or materials. In principle, however, all of these devices share a common goal: to measure the bulk viscosity of a material as it flows in a steady or continuous. Unfortunately the traditional viscometer is ineffective as a material characterisation tool when compared to the modern rheometer. This is because the rheometer can measure the bulk viscosity and also the visco-elastic behaviour of a material. The aim of this study is to develop quality control (QA) tools for the various aspects of solder pastes process, for example, product formulation, paste mixing and packaging, as well as tools for defect diagnosis on the production line. The oscillatory test was used to study the solid characteristics and cohesiveness of the solder pastes and flux medium. In the oscillatory test the stress is applied in a sinusoidal form to determine the structura…","author":[{"dropping-particle":"","family":"Durairaj","given":"R.","non-dropping-particle":"","parse-names":false,"suffix":""},{"dropping-particle":"","family":"Seman","given":"A.","non-dropping-particle":"","parse-names":false,"suffix":""},{"dropping-particle":"","family":"Ekere","given":"N. N.","non-dropping-particle":"","parse-names":false,"suffix":""}],"container-title":"ESTC 2006 - 1st Electronics Systemintegration Technology Conference","id":"ITEM-1","issued":{"date-parts":[["2006"]]},"page":"347-353","publisher":"Institute of Electrical and Electronics Engineers Inc.","title":"Development of Quality Control (QC) tools for solder pastes used for flip chip assembly based on oscillatory tests","type":"paper-conference"},"uris":["http://www.mendeley.com/documents/?uuid=1f06a105-4881-39b0-8822-a130710f74ea"]}],"mendeley":{"formattedCitation":"&lt;sup&gt;194&lt;/sup&gt;","plainTextFormattedCitation":"194","previouslyFormattedCitation":"&lt;sup&gt;192&lt;/sup&gt;"},"properties":{"noteIndex":0},"schema":"https://github.com/citation-style-language/schema/raw/master/csl-citation.json"}</w:instrText>
      </w:r>
      <w:r w:rsidR="00EA52E4" w:rsidRPr="009F7F88">
        <w:rPr>
          <w:color w:val="000000" w:themeColor="text1"/>
        </w:rPr>
        <w:fldChar w:fldCharType="separate"/>
      </w:r>
      <w:r w:rsidR="004E1277" w:rsidRPr="009F7F88">
        <w:rPr>
          <w:noProof/>
          <w:color w:val="000000" w:themeColor="text1"/>
          <w:vertAlign w:val="superscript"/>
        </w:rPr>
        <w:t>194</w:t>
      </w:r>
      <w:r w:rsidR="00EA52E4" w:rsidRPr="009F7F88">
        <w:rPr>
          <w:color w:val="000000" w:themeColor="text1"/>
        </w:rPr>
        <w:fldChar w:fldCharType="end"/>
      </w:r>
      <w:r w:rsidR="00EA52E4" w:rsidRPr="009F7F88">
        <w:rPr>
          <w:color w:val="000000" w:themeColor="text1"/>
        </w:rPr>
        <w:t xml:space="preserve"> and a suitable yield stress</w:t>
      </w:r>
      <w:r w:rsidR="00EA52E4" w:rsidRPr="009F7F88">
        <w:rPr>
          <w:color w:val="000000" w:themeColor="text1"/>
        </w:rPr>
        <w:fldChar w:fldCharType="begin" w:fldLock="1"/>
      </w:r>
      <w:r w:rsidR="004E1277" w:rsidRPr="009F7F88">
        <w:rPr>
          <w:color w:val="000000" w:themeColor="text1"/>
        </w:rPr>
        <w:instrText>ADDIN CSL_CITATION {"citationItems":[{"id":"ITEM-1","itemData":{"DOI":"10.1016/j.jmatprotec.2007.06.067","ISSN":"09240136","abstract":"Typically, the printing paste consists of vehicles and inorganic powders, in which vehicles refer to solvent, resin and additives and inorganic powders refer to functional powders and glass powders. A variety of functional pastes are prepared depending on printing needs, while rheological behaviors such as the paste liquidity, thixotropy, and viscoelastic properties will influence printing quality. This study is designed to measure the yield stress, thixotropy, and viscosity at different shear rates of commercially available screen-printing pastes and self-prepared pastes by using a rheometer. In addition, it dynamically measures rheological properties such as viscoelastic. This study also involves the discussion over the viscosity change of commercially available pastes at various shear rates to acquire the association between paste liquidity and printing. Also, with the preparation of vehicles and pastes, the study is intended to observe the impact of various fillers on paste rheological behaviors in a steady-state and dynamic rheological test, offering a reference for selection of solution during paste preparation and using the effects of binders and fillers on the system's rheology to control the conditions, e.g. viscosity, thixotropy and viscoelasticity, for preparation of pastes that fit screen-printing requirements. © 2007.","author":[{"dropping-particle":"","family":"Lin","given":"Hung Wen","non-dropping-particle":"","parse-names":false,"suffix":""},{"dropping-particle":"","family":"Chang","given":"Chang Pin","non-dropping-particle":"","parse-names":false,"suffix":""},{"dropping-particle":"","family":"Hwu","given":"Wen Hwa","non-dropping-particle":"","parse-names":false,"suffix":""},{"dropping-particle":"Der","family":"Ger","given":"Ming","non-dropping-particle":"","parse-names":false,"suffix":""}],"container-title":"Journal of Materials Processing Technology","id":"ITEM-1","issue":"1-3","issued":{"date-parts":[["2008"]]},"page":"284-291","publisher":"Elsevier","title":"The rheological behaviors of screen-printing pastes","type":"article-journal","volume":"197"},"uris":["http://www.mendeley.com/documents/?uuid=e45cf443-a9bc-3034-ae3e-e8524ee1f654"]},{"id":"ITEM-2","itemData":{"DOI":"10.1016/j.jpowsour.2017.04.042","ISSN":"03787753","abstract":"Among different printing techniques, direct ink writing is commonly used to fabricate 3D battery and supercapacitor electrodes. The major advantages of using the direct ink writing include effectively building 3D structure for energy storage devices and providing higher power density and higher energy density than traditional techniques due to the increased surface area of electrode. Nevertheless, direct ink writing has high standards for the printing inks, which requires high viscosity, high yield stress under shear and compression, and well-controlled viscoelasticity. Recently, a number of 3D-printed energy storage devices have been reported, and it is very important to understand the printing process and the ink preparation process for further material design and technology development. We discussed current progress of direct ink writing technologies by using various electrode materials including carbon nanotube-based material, graphene-based material, LTO (Li 4 Ti 5 O 12 ), LFP (LiFePO 4 ), LiMn 1-x Fe x PO 4 , and Zn-based metallic oxide. Based on achieve electrochemical performance, these 3D-printed devices deliver performance comparable to the energy storage device fabricated using traditional methods still leaving large room for further improvement. Finally, perspectives are provided on the potential future direction of 3D printing for all solid-state electrochemical energy storage devices.","author":[{"dropping-particle":"","family":"Wei","given":"Min","non-dropping-particle":"","parse-names":false,"suffix":""},{"dropping-particle":"","family":"Zhang","given":"Feng","non-dropping-particle":"","parse-names":false,"suffix":""},{"dropping-particle":"","family":"Wang","given":"Wei","non-dropping-particle":"","parse-names":false,"suffix":""},{"dropping-particle":"","family":"Alexandridis","given":"Paschalis","non-dropping-particle":"","parse-names":false,"suffix":""},{"dropping-particle":"","family":"Zhou","given":"Chi","non-dropping-particle":"","parse-names":false,"suffix":""},{"dropping-particle":"","family":"Wu","given":"Gang","non-dropping-particle":"","parse-names":false,"suffix":""}],"container-title":"Journal of Power Sources","id":"ITEM-2","issued":{"date-parts":[["2017"]]},"page":"134-147","publisher":"Elsevier B.V","title":"3D direct writing fabrication of electrodes for electrochemical storage devices","type":"article-journal","volume":"354"},"uris":["http://www.mendeley.com/documents/?uuid=e761a0fc-044b-4b2d-8eea-810c424d5806"]}],"mendeley":{"formattedCitation":"&lt;sup&gt;193,195&lt;/sup&gt;","plainTextFormattedCitation":"193,195","previouslyFormattedCitation":"&lt;sup&gt;191,193&lt;/sup&gt;"},"properties":{"noteIndex":0},"schema":"https://github.com/citation-style-language/schema/raw/master/csl-citation.json"}</w:instrText>
      </w:r>
      <w:r w:rsidR="00EA52E4" w:rsidRPr="009F7F88">
        <w:rPr>
          <w:color w:val="000000" w:themeColor="text1"/>
        </w:rPr>
        <w:fldChar w:fldCharType="separate"/>
      </w:r>
      <w:r w:rsidR="004E1277" w:rsidRPr="009F7F88">
        <w:rPr>
          <w:noProof/>
          <w:color w:val="000000" w:themeColor="text1"/>
          <w:vertAlign w:val="superscript"/>
        </w:rPr>
        <w:t>193,195</w:t>
      </w:r>
      <w:r w:rsidR="00EA52E4" w:rsidRPr="009F7F88">
        <w:rPr>
          <w:color w:val="000000" w:themeColor="text1"/>
        </w:rPr>
        <w:fldChar w:fldCharType="end"/>
      </w:r>
      <w:r w:rsidR="00EA52E4" w:rsidRPr="009F7F88">
        <w:rPr>
          <w:color w:val="000000" w:themeColor="text1"/>
        </w:rPr>
        <w:t xml:space="preserve"> are important for effective printability of the ink in these cases.</w:t>
      </w:r>
    </w:p>
    <w:p w14:paraId="0D9F5F1F" w14:textId="6115EAC0" w:rsidR="00C24729" w:rsidRPr="009F7F88" w:rsidRDefault="00C24729" w:rsidP="00C24729">
      <w:pPr>
        <w:pStyle w:val="RSCB02ArticleText"/>
        <w:ind w:firstLine="196"/>
        <w:rPr>
          <w:color w:val="000000" w:themeColor="text1"/>
        </w:rPr>
      </w:pPr>
      <w:r w:rsidRPr="009F7F88">
        <w:rPr>
          <w:color w:val="000000" w:themeColor="text1"/>
        </w:rPr>
        <w:t xml:space="preserve">In inkjet printing, viscosity and surface tension greatly affects the formation of ink droplets. The ejection behaviour of such </w:t>
      </w:r>
      <w:r w:rsidRPr="009F7F88">
        <w:rPr>
          <w:color w:val="000000" w:themeColor="text1"/>
        </w:rPr>
        <w:lastRenderedPageBreak/>
        <w:t xml:space="preserve">droplets from printing nozzle can be characterized by </w:t>
      </w:r>
      <w:r w:rsidRPr="009F7F88">
        <w:rPr>
          <w:i/>
          <w:iCs/>
          <w:color w:val="000000" w:themeColor="text1"/>
        </w:rPr>
        <w:t>Z</w:t>
      </w:r>
      <w:r w:rsidRPr="009F7F88">
        <w:rPr>
          <w:color w:val="000000" w:themeColor="text1"/>
        </w:rPr>
        <w:t xml:space="preserve">, which is the inverse of the dimensionless </w:t>
      </w:r>
      <w:proofErr w:type="spellStart"/>
      <w:r w:rsidRPr="009F7F88">
        <w:rPr>
          <w:color w:val="000000" w:themeColor="text1"/>
        </w:rPr>
        <w:t>Ohnesorge</w:t>
      </w:r>
      <w:proofErr w:type="spellEnd"/>
      <w:r w:rsidRPr="009F7F88">
        <w:rPr>
          <w:color w:val="000000" w:themeColor="text1"/>
        </w:rPr>
        <w:t xml:space="preserve"> (</w:t>
      </w:r>
      <w:r w:rsidRPr="009F7F88">
        <w:rPr>
          <w:rFonts w:ascii="Times New Roman" w:hAnsi="Times New Roman"/>
          <w:i/>
          <w:iCs/>
          <w:color w:val="000000" w:themeColor="text1"/>
        </w:rPr>
        <w:t>Oh</w:t>
      </w:r>
      <w:r w:rsidRPr="009F7F88">
        <w:rPr>
          <w:color w:val="000000" w:themeColor="text1"/>
        </w:rPr>
        <w:t>) number:</w:t>
      </w:r>
      <w:r w:rsidRPr="009F7F88">
        <w:rPr>
          <w:color w:val="000000" w:themeColor="text1"/>
          <w:lang w:val="en"/>
        </w:rPr>
        <w:fldChar w:fldCharType="begin" w:fldLock="1"/>
      </w:r>
      <w:r w:rsidR="004E1277" w:rsidRPr="009F7F88">
        <w:rPr>
          <w:color w:val="000000" w:themeColor="text1"/>
          <w:lang w:val="en"/>
        </w:rPr>
        <w:instrText>ADDIN CSL_CITATION {"citationItems":[{"id":"ITEM-1","itemData":{"DOI":"10.1146/annurev-matsci-070909-104502","ISSN":"1531-7331","abstract":"Inkjet printing is viewed as a versatile manufacturing tool for applications in materials fabrication in addition to its traditional role in graphics output and marking. The unifying feature in all these applications is the dispensing and precise positioning of very small volumes of fluid (1-100 picoliters) on a substrate before transformation to a solid. The application of inkjet printing to the fabrication of structures for structural or functional materials applications requires an understanding as to how the physical processes that operate during inkjet printing interact with the properties of the fluid precursors used. Here we review the current state of understanding of the mechanisms of drop formation and how this defines the fluid properties that are required for a given liquid to be printable. The interactions between individual drops and the substrate as well as between adjacent drops are important in defining the resolution and accuracy of printed objects. Pattern resolution is limited by the extent to which a liquid drop spreads on a substrate and how spreading changes with the overlap of adjacent drops to form continuous features. There are clearly defined upper and lower bounds to the width of a printed continuous line, which can be defined in terms of materials and process variables. Finer-resolution features can be achieved through appropriate patterning and structuring of the substrate prior to printing, which is essential if polymeric semiconducting devices are to be fabricated. Low advancing and receding contact angles promote printed line stability but are also more prone to solute segregation or \"coffee staining\" on drying. © 2010 by Annual Reviews. All rights reserved.","author":[{"dropping-particle":"","family":"Derby","given":"Brian","non-dropping-particle":"","parse-names":false,"suffix":""}],"container-title":"Annual Review of Materials Research","id":"ITEM-1","issue":"1","issued":{"date-parts":[["2010"]]},"page":"395-414","title":"Inkjet Printing of Functional and Structural Materials: Fluid Property Requirements, Feature Stability, and Resolution","type":"article-journal","volume":"40"},"uris":["http://www.mendeley.com/documents/?uuid=dbb0a7d3-6f59-4991-bad8-c17c89f67c84"]}],"mendeley":{"formattedCitation":"&lt;sup&gt;196&lt;/sup&gt;","plainTextFormattedCitation":"196","previouslyFormattedCitation":"&lt;sup&gt;194&lt;/sup&gt;"},"properties":{"noteIndex":0},"schema":"https://github.com/citation-style-language/schema/raw/master/csl-citation.json"}</w:instrText>
      </w:r>
      <w:r w:rsidRPr="009F7F88">
        <w:rPr>
          <w:color w:val="000000" w:themeColor="text1"/>
          <w:lang w:val="en"/>
        </w:rPr>
        <w:fldChar w:fldCharType="separate"/>
      </w:r>
      <w:r w:rsidR="004E1277" w:rsidRPr="009F7F88">
        <w:rPr>
          <w:noProof/>
          <w:color w:val="000000" w:themeColor="text1"/>
          <w:vertAlign w:val="superscript"/>
          <w:lang w:val="en"/>
        </w:rPr>
        <w:t>196</w:t>
      </w:r>
      <w:r w:rsidRPr="009F7F88">
        <w:rPr>
          <w:color w:val="000000" w:themeColor="text1"/>
          <w:lang w:val="en"/>
        </w:rPr>
        <w:fldChar w:fldCharType="end"/>
      </w:r>
    </w:p>
    <w:p w14:paraId="1F8575C1" w14:textId="3610E0E9" w:rsidR="00104A00" w:rsidRPr="009F7F88" w:rsidRDefault="00104A00" w:rsidP="00104A00">
      <w:pPr>
        <w:pStyle w:val="RSCB02ArticleText"/>
        <w:ind w:firstLine="196"/>
        <w:rPr>
          <w:color w:val="000000" w:themeColor="text1"/>
          <w:lang w:val="en" w:eastAsia="zh-CN"/>
        </w:rPr>
      </w:pPr>
    </w:p>
    <w:p w14:paraId="00CF0561" w14:textId="6287F399" w:rsidR="00F9477F" w:rsidRPr="009F7F88" w:rsidRDefault="00F9477F" w:rsidP="00F9477F">
      <w:pPr>
        <w:pStyle w:val="RSCB02ArticleText"/>
        <w:spacing w:line="240" w:lineRule="auto"/>
        <w:jc w:val="center"/>
        <w:rPr>
          <w:color w:val="000000" w:themeColor="text1"/>
          <w:lang w:val="en" w:eastAsia="zh-CN"/>
        </w:rPr>
      </w:pPr>
      <w:r w:rsidRPr="009F7F88">
        <w:rPr>
          <w:noProof/>
          <w:color w:val="000000" w:themeColor="text1"/>
        </w:rPr>
        <mc:AlternateContent>
          <mc:Choice Requires="wpg">
            <w:drawing>
              <wp:inline distT="0" distB="0" distL="0" distR="0" wp14:anchorId="2D523EA9" wp14:editId="1FB4F252">
                <wp:extent cx="3092451" cy="3603243"/>
                <wp:effectExtent l="0" t="0" r="0" b="0"/>
                <wp:docPr id="16" name="组合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92451" cy="3603243"/>
                          <a:chOff x="-2030" y="5892"/>
                          <a:chExt cx="30924" cy="36032"/>
                        </a:xfrm>
                      </wpg:grpSpPr>
                      <pic:pic xmlns:pic="http://schemas.openxmlformats.org/drawingml/2006/picture">
                        <pic:nvPicPr>
                          <pic:cNvPr id="23" name="图片 1857"/>
                          <pic:cNvPicPr preferRelativeResize="0">
                            <a:picLocks noChangeAspect="1" noChangeArrowheads="1"/>
                          </pic:cNvPicPr>
                        </pic:nvPicPr>
                        <pic:blipFill>
                          <a:blip r:embed="rId24"/>
                          <a:srcRect/>
                          <a:stretch/>
                        </pic:blipFill>
                        <pic:spPr bwMode="auto">
                          <a:xfrm>
                            <a:off x="-1623" y="5892"/>
                            <a:ext cx="29880" cy="28798"/>
                          </a:xfrm>
                          <a:prstGeom prst="rect">
                            <a:avLst/>
                          </a:prstGeom>
                          <a:noFill/>
                          <a:extLst>
                            <a:ext uri="{909E8E84-426E-40DD-AFC4-6F175D3DCCD1}">
                              <a14:hiddenFill xmlns:a14="http://schemas.microsoft.com/office/drawing/2010/main">
                                <a:solidFill>
                                  <a:srgbClr val="FFFFFF"/>
                                </a:solidFill>
                              </a14:hiddenFill>
                            </a:ext>
                          </a:extLst>
                        </pic:spPr>
                      </pic:pic>
                      <wps:wsp>
                        <wps:cNvPr id="47" name="文本框 1860"/>
                        <wps:cNvSpPr txBox="1">
                          <a:spLocks noChangeArrowheads="1"/>
                        </wps:cNvSpPr>
                        <wps:spPr bwMode="auto">
                          <a:xfrm>
                            <a:off x="-2030" y="34673"/>
                            <a:ext cx="30924" cy="72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F520A3" w14:textId="29C67847" w:rsidR="005573B9" w:rsidRPr="00A864A9" w:rsidRDefault="005573B9" w:rsidP="00C24729">
                              <w:pPr>
                                <w:pStyle w:val="RSCI04CaptiontoFigureSchemeChart"/>
                                <w:rPr>
                                  <w:rFonts w:cs="Times New Roman"/>
                                  <w:noProof/>
                                  <w:w w:val="108"/>
                                  <w:sz w:val="18"/>
                                  <w:lang w:eastAsia="zh-CN"/>
                                </w:rPr>
                              </w:pPr>
                              <w:bookmarkStart w:id="46" w:name="_Ref45488005"/>
                              <w:r w:rsidRPr="00A864A9">
                                <w:t xml:space="preserve">Fig. </w:t>
                              </w:r>
                              <w:r w:rsidR="00B131A9">
                                <w:fldChar w:fldCharType="begin"/>
                              </w:r>
                              <w:r w:rsidR="00B131A9">
                                <w:instrText xml:space="preserve"> SEQ Fig. \* ARABIC </w:instrText>
                              </w:r>
                              <w:r w:rsidR="00B131A9">
                                <w:fldChar w:fldCharType="separate"/>
                              </w:r>
                              <w:r>
                                <w:rPr>
                                  <w:noProof/>
                                </w:rPr>
                                <w:t>6</w:t>
                              </w:r>
                              <w:r w:rsidR="00B131A9">
                                <w:rPr>
                                  <w:noProof/>
                                </w:rPr>
                                <w:fldChar w:fldCharType="end"/>
                              </w:r>
                              <w:bookmarkEnd w:id="46"/>
                              <w:r w:rsidRPr="00A864A9">
                                <w:t xml:space="preserve">  Newtonian and non-Newtonian fluids with </w:t>
                              </w:r>
                              <w:r>
                                <w:t xml:space="preserve">(a) </w:t>
                              </w:r>
                              <w:r w:rsidRPr="00A864A9">
                                <w:t>shear stress and (</w:t>
                              </w:r>
                              <w:r>
                                <w:t>b</w:t>
                              </w:r>
                              <w:r w:rsidRPr="00A864A9">
                                <w:t>) viscosity as a function of shear rate. (</w:t>
                              </w:r>
                              <w:r>
                                <w:t>c</w:t>
                              </w:r>
                              <w:r w:rsidRPr="00A864A9">
                                <w:t>) Typical storage (G’) and loss (G’’) modulus of shear-thinning non-Newtonian fluid as a function of shear stress. (d) Expected ink viscosity and G’/G’’ ranges suitable for different printing methods,</w:t>
                              </w:r>
                              <w:bookmarkStart w:id="47" w:name="_Hlk51519039"/>
                              <w:bookmarkStart w:id="48" w:name="_Hlk51519040"/>
                              <w:r w:rsidRPr="00A864A9">
                                <w:t xml:space="preserve"> data collected from Refs.</w:t>
                              </w:r>
                              <w:r w:rsidRPr="00B40CFB">
                                <w:t xml:space="preserve"> </w:t>
                              </w:r>
                              <w:r w:rsidRPr="00A85043">
                                <w:fldChar w:fldCharType="begin" w:fldLock="1"/>
                              </w:r>
                              <w:r w:rsidRPr="00A85043">
                                <w:rPr>
                                  <w:rFonts w:hint="eastAsia"/>
                                </w:rPr>
                                <w:instrText>ADDIN CSL_CITATION {"citationItems":[{"id":"ITEM-1","itemData":{"DOI":"10.1039/c8cs00084k","ISSN":"14604744","abstract":"</w:instrText>
                              </w:r>
                              <w:r w:rsidRPr="00A85043">
                                <w:rPr>
                                  <w:rFonts w:hint="eastAsia"/>
                                </w:rPr>
                                <w:instrText>正文</w:instrText>
                              </w:r>
                              <w:r w:rsidRPr="00A85043">
                                <w:rPr>
                                  <w:rFonts w:hint="eastAsia"/>
                                </w:rPr>
                                <w:instrText>2</w:instrText>
                              </w:r>
                              <w:r w:rsidRPr="00A85043">
                                <w:rPr>
                                  <w:rFonts w:hint="eastAsia"/>
                                </w:rPr>
                                <w:instrText>万字，</w:instrText>
                              </w:r>
                              <w:r w:rsidRPr="00A85043">
                                <w:rPr>
                                  <w:rFonts w:hint="eastAsia"/>
                                </w:rPr>
                                <w:instrText>Graphene and related two-dimensional materials provide an ideal platform for next generation disruptive technologies and applica</w:instrText>
                              </w:r>
                              <w:r w:rsidRPr="00A85043">
                                <w:instrText>tions. Exploiting these solution-processed two-dimensional materials in printing can accelerate this development by allowing additive patterning on both rigid and conformable substrates for flexible device design and large-scale, high-speed, cost-effective manufacturing. In this review, we summarise the current progress on ink formulation of two-dimensional materials and the printable applications enabled by them. We also present our perspectives on their research and technological future prospects.","author":[{"dropping-particle":"","family":"Hu","given":"Guohua","non-dropping-particle":"","parse-names":false,"suffix":""},{"dropping-particle":"","family":"Kang","given":"Joohoon","non-dropping-particle":"","parse-names":false,"suffix":""},{"dropping-particle":"","family":"Ng","given":"Leonard W.T.","non-dropping-particle":"","parse-names":false,"suffix":""},{"dropping-particle":"","family":"Zhu","given":"Xiaoxi","non-dropping-particle":"","parse-names":false,"suffix":""},{"dropping-particle":"","family":"Howe","given":"Richard C.T.","non-dropping-particle":"","parse-names":false,"suffix":""},{"dropping-particle":"","family":"Jones","given":"Christopher G.","non-dropping-particle":"","parse-names":false,"suffix":""},{"dropping-particle":"","family":"Hersam","given":"Mark C.","non-dropping-particle":"","parse-names":false,"suffix":""},{"dropping-particle":"","family":"Hasan","given":"Tawfique","non-dropping-particle":"","parse-names":false,"suffix":""}],"container-title":"Chemical Society Reviews","id":"ITEM-1","issue":"9","issued":{"date-parts":[["2018"]]},"page":"3265-3300","title":"Functional inks and printing of two-dimensional materials","type":"article-journal","volume":"47"},"uris":["http://www.mendeley.com/documents/?uuid=8a5ff9fc-addc-4343-8d75-4fb3fa0b2253"]},{"id":"ITEM-2","itemData":{"DOI":"10.1039/c9cs00459a","ISSN":"14604744","PMID":"32065178","abstract":"The rapid development of the Internet of Things (IoT)-enabled applications and connected automation are increasingly making sensing technologies the heart of future intelligent systems. The potential applications have wide-ranging implications, from industrial manufacturing and chemical process control to agriculture and nature conservation, and even to personal health monitoring, smart cities, and national defence. Devices that can detect trace amounts of analyte gases represent the most ubiquitous of these sensor platforms. In particular, the advent of nanostructured organic and inorganic materials has significantly transformed this field. Highly sensitive, selective, and portable sensing devices are now possible due to the large surface to volume ratios, favorable transport properties and tunable surface chemistry of the sensing materials. Here, we present a review on the recent development of printed gas sensors. We first introduce the state-of-the-art printing techniques, and then describe a variety of gas sensing materials including metal oxides, conducting polymers, carbon nanotubes and two-dimensional (2D) materials. Particular emphases are given to the working principles of the printing techniques and sensing mechanisms of the different material systems. Strategies that can improve sensor performance via materials design and device fabrication are discussed. Finally, we summarize the current challenges and present our perspectives in opportunities in the future development of printed gas sensors.","author":[{"dropping-particle":"","family":"Dai","given":"Jie","non-dropping-particle":"","parse-names":false,"suffix":""},{"dropping-particle":"","family":"Ogbeide","given":"Osarenkhoe","non-dropping-particle":"","parse-names":false,"suffix":""},{"dropping-particle":"","family":"Macadam","given":"Nasiruddin","non-dropping-particle":"","parse-names":false,"suffix":""},{"dropping-particle":"","family":"Sun","given":"Qian","non-dropping-particle":"","parse-names":false,"suffix":""},{"dropping-particle":"","family":"Yu","given":"Wenbei","non-dropping-particle":"","parse-names":false,"suffix":""},{"dropping-particle":"","family":"Li","given":"Yu","non-dropping-particle":"","parse-names":false,"suffix":""},{"dropping-particle":"","family":"Su","given":"Bao Lian","non-dropping-particle":"","parse-names":false,"suffix":""},{"dropping-particle":"","family":"Hasan","given":"Tawfique","non-dropping-particle":"","parse-names":false,"suffix":""},{"dropping-particle":"","family":"Huang","given":"Xiao","non-dropping-particle":"","parse-names":false,"suffix":""},{"dropping-particle":"","family":"Huang","given":"Wei","non-dropping-particle":"","parse-names":false,"suffix":""}],"container-title":"Chemical Society Reviews","id":"ITEM-2","issue":"6","issued":{"date-parts":[["2020"]]},"page":"1756-1789","publisher":"Royal Society of Chemistry","title":"Printed gas sensors","type":"article-journal","volume":"49"},"uris":["http://www.mendeley.com/documents/?uuid=8db5694a-aca9-32b5-8172-5d2498eedbbe"]},{"id":"ITEM-3","itemData":{"DOI":"10.1039/c3mh00144j","ISSN":"20516355","abstract":"Here, we show that graphene oxide (GO) dispersions exhibit unique viscoelastic properties, making them a new class of soft materials. The fundamental insights accrued here provide the basis for the development of fabrication protocols for these two-dimensional soft materials, in a diverse array of processing techniques.","author":[{"dropping-particle":"","family":"Naficy","given":"Sina","non-dropping-particle":"","parse-names":false,"suffix":""},{"dropping-particle":"","family":"Jalili","given":"Rouhollah","non-dropping-particle":"","parse-names":false,"suffix":""},{"dropping-particle":"","family":"Aboutalebi","given":"Seyed Hamed","non-dropping-particle":"","parse-names":false,"suffix":""},{"dropping-particle":"","family":"Gorkin","given":"Robert A.","non-dropping-particle":"","parse-names":false,"suffix":""},{"dropping-particle":"","family":"Konstantinov","given":"Konstantin","non-dropping-particle":"","parse-names":false,"suffix":""},{"dropping-particle":"","family":"Innis","given":"Peter C.","non-dropping-particle":"","parse-names":false,"suffix":""},{"dropping-particle":"","family":"Spinks","given":"Geoffrey M.","non-dropping-particle":"","parse-names":false,"suffix":""},{"dropping-particle":"","family":"Poulin","given":"Philippe","non-dropping-particle":"","parse-names":false,"suffix":""},{"dropping-particle":"","family":"Wallace","given":"Gordon G.","non-dropping-particle":"","parse-names":false,"suffix":""}],"container-title":"Materials Horizons","id":"ITEM-3","issue":"3","issued":{"date-parts":[["2014"]]},"page":"326-331","title":"Graphene oxide dispersions: Tuning rheology to enable fabrication","type":"article-journal","volume":"1"},"uris":["http://www.mendeley.com/documents/?uuid=e0ac233b-514e-464b-bf0e-8ddf2f8e6fe8"]},{"id":"ITEM-4","itemData":{"DOI":"10.1016/j.rser.2016.11.008","ISSN":"18790690","abstract":"Fabrication of solid oxide fuel cell (SOFC) components via a simple and economical technique is critical to lower the overall manufacturing cost of SOFCs. Thus, screen-printing is widely used to fabricate SOFC components having thickness in the range of 10–100 µm. Fabrication of optimized screen-printing inks is highly significant for the production of high quality films with improved performance. The effect of solid, binder, solvent and dispersant on the ink rheological properties and performance of resultant films must be deeply understood for the fabrication of optimized screen-printing inks. These effects can be optimized by measuring the rheological properties of inks such as viscosity, yield stress, thixotropy and viscoelasticity for application at a specific printer setting. Understanding the relationship between the composition and rheology of the inks may enhance the properties and performance of the resultant screen-printed films. Furthermore, these parameters can be correlated to the film properties such as mechanical strength, electrical conductivity and electrochemical properties of the resultant films. The focus of this review paper is to understand the underpinning science of ink rheology and processing conditions of screen-printing inks for the fabrication of high performance SOFC electrodes and/or electrolyte.","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4","issued":{"date-parts":[["2017"]]},"page":"426-439","publisher":"Elsevier Ltd","title":"Screen-printing inks for the fabrication of solid oxide fuel cell films: A review","type":"article-journal","volume":"75"},"uris":["http://www.mendeley.com/documents/?uuid=c2ed5535-5cd9-363d-8fc9-ab452eed2547"]}],"mendeley":{"formattedCitation":"&lt;sup&gt;120,192,201,203&lt;/sup&gt;","plainTextFormattedCitation":"120,192,201,203","previouslyFormattedCitation":"&lt;sup&gt;120,190,199,201&lt;/sup&gt;"},"properties":{"noteIndex":0},"schema":"https://github.com/citation-style-language/schema/raw/master/csl-citation.json"}</w:instrText>
                              </w:r>
                              <w:r w:rsidRPr="00A85043">
                                <w:fldChar w:fldCharType="separate"/>
                              </w:r>
                              <w:r w:rsidRPr="00A85043">
                                <w:rPr>
                                  <w:noProof/>
                                </w:rPr>
                                <w:t>120,192,201,203</w:t>
                              </w:r>
                              <w:r w:rsidRPr="00A85043">
                                <w:fldChar w:fldCharType="end"/>
                              </w:r>
                              <w:r>
                                <w:rPr>
                                  <w:lang w:val="en"/>
                                </w:rPr>
                                <w:t>.</w:t>
                              </w:r>
                              <w:bookmarkEnd w:id="47"/>
                              <w:bookmarkEnd w:id="48"/>
                            </w:p>
                          </w:txbxContent>
                        </wps:txbx>
                        <wps:bodyPr rot="0" vert="horz" wrap="square" lIns="0" tIns="0" rIns="0" bIns="0" anchor="t" anchorCtr="0" upright="1">
                          <a:noAutofit/>
                        </wps:bodyPr>
                      </wps:wsp>
                    </wpg:wgp>
                  </a:graphicData>
                </a:graphic>
              </wp:inline>
            </w:drawing>
          </mc:Choice>
          <mc:Fallback>
            <w:pict>
              <v:group w14:anchorId="2D523EA9" id="组合 16" o:spid="_x0000_s1042" style="width:243.5pt;height:283.7pt;mso-position-horizontal-relative:char;mso-position-vertical-relative:line" coordorigin="-2030,5892" coordsize="30924,360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qGva9p3hfRL/AFjV72HTtKsIHurq8uXCRwxIpZ3Zj0AAJJ9q&#10;5D4VfHr4f/HCPUZPAfiiy8Tx6cUW7ksdxWEvu2gkgDJ2tx7UAd9RRRQAUUUUAFFFYHjvx5oHwy8K&#10;33iXxRqcOjaFYhTc31wG8uIM4RS2AcAsyjPvQBv0VyPwz+LXg74y+H31zwT4isfEukxztbPdWMm5&#10;UlUAlG7g4ZTg9iDXX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VHcXEVrBJPPIkMMal3kkYKqqBkkk9AB3oAkorzb4a/tIfDP4w65e6P4K8Y6f&#10;4k1GyTzLmCxLP5S5xljjA59+cV2+t+JNJ8NQJPq+qWWlQu21ZL64SFWPoCxGTQBpUVm6H4m0fxND&#10;JNo+q2OrRRtseSxuUmVWxnBKk4OK0qACiiigAorO8Q+INP8ACuh32satcrZaZYwtPc3DglYo1GWY&#10;4BOAOa5T4V/Hf4f/ABut76bwJ4s03xPHYsEufsMm4xEjI3AgHB9elAHe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&#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">
                <v:shape id="图片 1857" o:spid="_x0000_s1043" type="#_x0000_t75" style="position:absolute;left:-1623;top:5892;width:29880;height:2879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">
                  <v:imagedata r:id="rId25" o:title=""/>
                </v:shape>
                <v:shape id="文本框 1860" o:spid="_x0000_s1044" type="#_x0000_t202" style="position:absolute;left:-2030;top:34673;width:30924;height:7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GM3xQAAANsAAAAPAAAAZHJzL2Rvd25yZXYueG1sRI9Pa8JA&#10;FMTvBb/D8oReim4ai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AFeGM3xQAAANsAAAAP&#10;AAAAAAAAAAAAAAAAAAcCAABkcnMvZG93bnJldi54bWxQSwUGAAAAAAMAAwC3AAAA+QIAAAAA&#10;" stroked="f">
                  <v:textbox inset="0,0,0,0">
                    <w:txbxContent>
                      <w:p w14:paraId="6FF520A3" w14:textId="29C67847" w:rsidR="005573B9" w:rsidRPr="00A864A9" w:rsidRDefault="005573B9" w:rsidP="00C24729">
                        <w:pPr>
                          <w:pStyle w:val="RSCI04CaptiontoFigureSchemeChart"/>
                          <w:rPr>
                            <w:rFonts w:cs="Times New Roman"/>
                            <w:noProof/>
                            <w:w w:val="108"/>
                            <w:sz w:val="18"/>
                            <w:lang w:eastAsia="zh-CN"/>
                          </w:rPr>
                        </w:pPr>
                        <w:bookmarkStart w:id="57" w:name="_Ref45488005"/>
                        <w:r w:rsidRPr="00A864A9">
                          <w:t xml:space="preserve">Fig. </w:t>
                        </w:r>
                        <w:fldSimple w:instr=" SEQ Fig. \* ARABIC ">
                          <w:r>
                            <w:rPr>
                              <w:noProof/>
                            </w:rPr>
                            <w:t>6</w:t>
                          </w:r>
                        </w:fldSimple>
                        <w:bookmarkEnd w:id="57"/>
                        <w:r w:rsidRPr="00A864A9">
                          <w:t xml:space="preserve">  Newtonian and non-Newtonian fluids with </w:t>
                        </w:r>
                        <w:r>
                          <w:t xml:space="preserve">(a) </w:t>
                        </w:r>
                        <w:r w:rsidRPr="00A864A9">
                          <w:t>shear stress and (</w:t>
                        </w:r>
                        <w:r>
                          <w:t>b</w:t>
                        </w:r>
                        <w:r w:rsidRPr="00A864A9">
                          <w:t>) viscosity as a function of shear rate. (</w:t>
                        </w:r>
                        <w:r>
                          <w:t>c</w:t>
                        </w:r>
                        <w:r w:rsidRPr="00A864A9">
                          <w:t>) Typical storage (G’) and loss (G’’) modulus of shear-thinning non-Newtonian fluid as a function of shear stress. (d) Expected ink viscosity and G’/G’’ ranges suitable for different printing methods,</w:t>
                        </w:r>
                        <w:bookmarkStart w:id="58" w:name="_Hlk51519039"/>
                        <w:bookmarkStart w:id="59" w:name="_Hlk51519040"/>
                        <w:r w:rsidRPr="00A864A9">
                          <w:t xml:space="preserve"> data collected from Refs.</w:t>
                        </w:r>
                        <w:r w:rsidRPr="00B40CFB">
                          <w:t xml:space="preserve"> </w:t>
                        </w:r>
                        <w:r w:rsidRPr="00A85043">
                          <w:fldChar w:fldCharType="begin" w:fldLock="1"/>
                        </w:r>
                        <w:r w:rsidRPr="00A85043">
                          <w:rPr>
                            <w:rFonts w:hint="eastAsia"/>
                          </w:rPr>
                          <w:instrText>ADDIN CSL_CITATION {"citationItems":[{"id":"ITEM-1","itemData":{"DOI":"10.1039/c8cs00084k","ISSN":"14604744","abstract":"</w:instrText>
                        </w:r>
                        <w:r w:rsidRPr="00A85043">
                          <w:rPr>
                            <w:rFonts w:hint="eastAsia"/>
                          </w:rPr>
                          <w:instrText>正文</w:instrText>
                        </w:r>
                        <w:r w:rsidRPr="00A85043">
                          <w:rPr>
                            <w:rFonts w:hint="eastAsia"/>
                          </w:rPr>
                          <w:instrText>2</w:instrText>
                        </w:r>
                        <w:r w:rsidRPr="00A85043">
                          <w:rPr>
                            <w:rFonts w:hint="eastAsia"/>
                          </w:rPr>
                          <w:instrText>万字，</w:instrText>
                        </w:r>
                        <w:r w:rsidRPr="00A85043">
                          <w:rPr>
                            <w:rFonts w:hint="eastAsia"/>
                          </w:rPr>
                          <w:instrText>Graphene and related two-dimensional materials provide an ideal platform for next generation disruptive technologies and applica</w:instrText>
                        </w:r>
                        <w:r w:rsidRPr="00A85043">
                          <w:instrText>tions. Exploiting these solution-processed two-dimensional materials in printing can accelerate this development by allowing additive patterning on both rigid and conformable substrates for flexible device design and large-scale, high-speed, cost-effective manufacturing. In this review, we summarise the current progress on ink formulation of two-dimensional materials and the printable applications enabled by them. We also present our perspectives on their research and technological future prospects.","author":[{"dropping-particle":"","family":"Hu","given":"Guohua","non-dropping-particle":"","parse-names":false,"suffix":""},{"dropping-particle":"","family":"Kang","given":"Joohoon","non-dropping-particle":"","parse-names":false,"suffix":""},{"dropping-particle":"","family":"Ng","given":"Leonard W.T.","non-dropping-particle":"","parse-names":false,"suffix":""},{"dropping-particle":"","family":"Zhu","given":"Xiaoxi","non-dropping-particle":"","parse-names":false,"suffix":""},{"dropping-particle":"","family":"Howe","given":"Richard C.T.","non-dropping-particle":"","parse-names":false,"suffix":""},{"dropping-particle":"","family":"Jones","given":"Christopher G.","non-dropping-particle":"","parse-names":false,"suffix":""},{"dropping-particle":"","family":"Hersam","given":"Mark C.","non-dropping-particle":"","parse-names":false,"suffix":""},{"dropping-particle":"","family":"Hasan","given":"Tawfique","non-dropping-particle":"","parse-names":false,"suffix":""}],"container-title":"Chemical Society Reviews","id":"ITEM-1","issue":"9","issued":{"date-parts":[["2018"]]},"page":"3265-3300","title":"Functional inks and printing of two-dimensional materials","type":"article-journal","volume":"47"},"uris":["http://www.mendeley.com/documents/?uuid=8a5ff9fc-addc-4343-8d75-4fb3fa0b2253"]},{"id":"ITEM-2","itemData":{"DOI":"10.1039/c9cs00459a","ISSN":"14604744","PMID":"32065178","abstract":"The rapid development of the Internet of Things (IoT)-enabled applications and connected automation are increasingly making sensing technologies the heart of future intelligent systems. The potential applications have wide-ranging implications, from industrial manufacturing and chemical process control to agriculture and nature conservation, and even to personal health monitoring, smart cities, and national defence. Devices that can detect trace amounts of analyte gases represent the most ubiquitous of these sensor platforms. In particular, the advent of nanostructured organic and inorganic materials has significantly transformed this field. Highly sensitive, selective, and portable sensing devices are now possible due to the large surface to volume ratios, favorable transport properties and tunable surface chemistry of the sensing materials. Here, we present a review on the recent development of printed gas sensors. We first introduce the state-of-the-art printing techniques, and then describe a variety of gas sensing materials including metal oxides, conducting polymers, carbon nanotubes and two-dimensional (2D) materials. Particular emphases are given to the working principles of the printing techniques and sensing mechanisms of the different material systems. Strategies that can improve sensor performance via materials design and device fabrication are discussed. Finally, we summarize the current challenges and present our perspectives in opportunities in the future development of printed gas sensors.","author":[{"dropping-particle":"","family":"Dai","given":"Jie","non-dropping-particle":"","parse-names":false,"suffix":""},{"dropping-particle":"","family":"Ogbeide","given":"Osarenkhoe","non-dropping-particle":"","parse-names":false,"suffix":""},{"dropping-particle":"","family":"Macadam","given":"Nasiruddin","non-dropping-particle":"","parse-names":false,"suffix":""},{"dropping-particle":"","family":"Sun","given":"Qian","non-dropping-particle":"","parse-names":false,"suffix":""},{"dropping-particle":"","family":"Yu","given":"Wenbei","non-dropping-particle":"","parse-names":false,"suffix":""},{"dropping-particle":"","family":"Li","given":"Yu","non-dropping-particle":"","parse-names":false,"suffix":""},{"dropping-particle":"","family":"Su","given":"Bao Lian","non-dropping-particle":"","parse-names":false,"suffix":""},{"dropping-particle":"","family":"Hasan","given":"Tawfique","non-dropping-particle":"","parse-names":false,"suffix":""},{"dropping-particle":"","family":"Huang","given":"Xiao","non-dropping-particle":"","parse-names":false,"suffix":""},{"dropping-particle":"","family":"Huang","given":"Wei","non-dropping-particle":"","parse-names":false,"suffix":""}],"container-title":"Chemical Society Reviews","id":"ITEM-2","issue":"6","issued":{"date-parts":[["2020"]]},"page":"1756-1789","publisher":"Royal Society of Chemistry","title":"Printed gas sensors","type":"article-journal","volume":"49"},"uris":["http://www.mendeley.com/documents/?uuid=8db5694a-aca9-32b5-8172-5d2498eedbbe"]},{"id":"ITEM-3","itemData":{"DOI":"10.1039/c3mh00144j","ISSN":"20516355","abstract":"Here, we show that graphene oxide (GO) dispersions exhibit unique viscoelastic properties, making them a new class of soft materials. The fundamental insights accrued here provide the basis for the development of fabrication protocols for these two-dimensional soft materials, in a diverse array of processing techniques.","author":[{"dropping-particle":"","family":"Naficy","given":"Sina","non-dropping-particle":"","parse-names":false,"suffix":""},{"dropping-particle":"","family":"Jalili","given":"Rouhollah","non-dropping-particle":"","parse-names":false,"suffix":""},{"dropping-particle":"","family":"Aboutalebi","given":"Seyed Hamed","non-dropping-particle":"","parse-names":false,"suffix":""},{"dropping-particle":"","family":"Gorkin","given":"Robert A.","non-dropping-particle":"","parse-names":false,"suffix":""},{"dropping-particle":"","family":"Konstantinov","given":"Konstantin","non-dropping-particle":"","parse-names":false,"suffix":""},{"dropping-particle":"","family":"Innis","given":"Peter C.","non-dropping-particle":"","parse-names":false,"suffix":""},{"dropping-particle":"","family":"Spinks","given":"Geoffrey M.","non-dropping-particle":"","parse-names":false,"suffix":""},{"dropping-particle":"","family":"Poulin","given":"Philippe","non-dropping-particle":"","parse-names":false,"suffix":""},{"dropping-particle":"","family":"Wallace","given":"Gordon G.","non-dropping-particle":"","parse-names":false,"suffix":""}],"container-title":"Materials Horizons","id":"ITEM-3","issue":"3","issued":{"date-parts":[["2014"]]},"page":"326-331","title":"Graphene oxide dispersions: Tuning rheology to enable fabrication","type":"article-journal","volume":"1"},"uris":["http://www.mendeley.com/documents/?uuid=e0ac233b-514e-464b-bf0e-8ddf2f8e6fe8"]},{"id":"ITEM-4","itemData":{"DOI":"10.1016/j.rser.2016.11.008","ISSN":"18790690","abstract":"Fabrication of solid oxide fuel cell (SOFC) components via a simple and economical technique is critical to lower the overall manufacturing cost of SOFCs. Thus, screen-printing is widely used to fabricate SOFC components having thickness in the range of 10–100 µm. Fabrication of optimized screen-printing inks is highly significant for the production of high quality films with improved performance. The effect of solid, binder, solvent and dispersant on the ink rheological properties and performance of resultant films must be deeply understood for the fabrication of optimized screen-printing inks. These effects can be optimized by measuring the rheological properties of inks such as viscosity, yield stress, thixotropy and viscoelasticity for application at a specific printer setting. Understanding the relationship between the composition and rheology of the inks may enhance the properties and performance of the resultant screen-printed films. Furthermore, these parameters can be correlated to the film properties such as mechanical strength, electrical conductivity and electrochemical properties of the resultant films. The focus of this review paper is to understand the underpinning science of ink rheology and processing conditions of screen-printing inks for the fabrication of high performance SOFC electrodes and/or electrolyte.","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4","issued":{"date-parts":[["2017"]]},"page":"426-439","publisher":"Elsevier Ltd","title":"Screen-printing inks for the fabrication of solid oxide fuel cell films: A review","type":"article-journal","volume":"75"},"uris":["http://www.mendeley.com/documents/?uuid=c2ed5535-5cd9-363d-8fc9-ab452eed2547"]}],"mendeley":{"formattedCitation":"&lt;sup&gt;120,192,201,203&lt;/sup&gt;","plainTextFormattedCitation":"120,192,201,203","previouslyFormattedCitation":"&lt;sup&gt;120,190,199,201&lt;/sup&gt;"},"properties":{"noteIndex":0},"schema":"https://github.com/citation-style-language/schema/raw/master/csl-citation.json"}</w:instrText>
                        </w:r>
                        <w:r w:rsidRPr="00A85043">
                          <w:fldChar w:fldCharType="separate"/>
                        </w:r>
                        <w:r w:rsidRPr="00A85043">
                          <w:rPr>
                            <w:noProof/>
                          </w:rPr>
                          <w:t>120,192,201,203</w:t>
                        </w:r>
                        <w:r w:rsidRPr="00A85043">
                          <w:fldChar w:fldCharType="end"/>
                        </w:r>
                        <w:r>
                          <w:rPr>
                            <w:lang w:val="en"/>
                          </w:rPr>
                          <w:t>.</w:t>
                        </w:r>
                        <w:bookmarkEnd w:id="58"/>
                        <w:bookmarkEnd w:id="59"/>
                      </w:p>
                    </w:txbxContent>
                  </v:textbox>
                </v:shape>
                <w10:anchorlock/>
              </v:group>
            </w:pict>
          </mc:Fallback>
        </mc:AlternateContent>
      </w:r>
    </w:p>
    <w:p w14:paraId="4A1C8AE4" w14:textId="7EBA3363" w:rsidR="00F9477F" w:rsidRPr="009F7F88" w:rsidRDefault="00F9477F" w:rsidP="00F9477F">
      <w:pPr>
        <w:pStyle w:val="RSCB02ArticleText"/>
        <w:spacing w:line="240" w:lineRule="auto"/>
        <w:ind w:firstLine="198"/>
        <w:rPr>
          <w:color w:val="000000" w:themeColor="text1"/>
        </w:rPr>
      </w:pPr>
      <m:oMath>
        <m:r>
          <w:rPr>
            <w:rFonts w:ascii="Cambria Math" w:hAnsi="Cambria Math"/>
            <w:color w:val="000000" w:themeColor="text1"/>
          </w:rPr>
          <m:t>Z=</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Oh</m:t>
            </m:r>
          </m:den>
        </m:f>
        <m:r>
          <w:rPr>
            <w:rFonts w:ascii="Cambria Math" w:hAnsi="Cambria Math"/>
            <w:color w:val="000000" w:themeColor="text1"/>
          </w:rPr>
          <m:t>=</m:t>
        </m:r>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γρa</m:t>
                </m:r>
              </m:e>
            </m:rad>
          </m:num>
          <m:den>
            <m:r>
              <w:rPr>
                <w:rFonts w:ascii="Cambria Math" w:hAnsi="Cambria Math"/>
                <w:color w:val="000000" w:themeColor="text1"/>
              </w:rPr>
              <m:t>η</m:t>
            </m:r>
          </m:den>
        </m:f>
      </m:oMath>
      <w:r w:rsidRPr="009F7F88">
        <w:rPr>
          <w:color w:val="000000" w:themeColor="text1"/>
        </w:rPr>
        <w:t xml:space="preserve">   </w:t>
      </w:r>
      <w:r w:rsidR="00780551" w:rsidRPr="009F7F88">
        <w:rPr>
          <w:color w:val="000000" w:themeColor="text1"/>
        </w:rPr>
        <w:t xml:space="preserve">                                                  </w:t>
      </w:r>
      <w:r w:rsidRPr="009F7F88">
        <w:rPr>
          <w:color w:val="000000" w:themeColor="text1"/>
        </w:rPr>
        <w:t xml:space="preserve">        (1)</w:t>
      </w:r>
    </w:p>
    <w:p w14:paraId="4F26A15B" w14:textId="5CBE2EA2" w:rsidR="00EA52E4" w:rsidRPr="009F7F88" w:rsidRDefault="00186F51" w:rsidP="00F9477F">
      <w:pPr>
        <w:pStyle w:val="RSCB02ArticleText"/>
        <w:ind w:firstLine="196"/>
        <w:rPr>
          <w:rFonts w:ascii="Calibri" w:eastAsia="SimSun" w:hAnsi="Calibri"/>
          <w:color w:val="000000" w:themeColor="text1"/>
        </w:rPr>
      </w:pPr>
      <w:r w:rsidRPr="009F7F88">
        <w:rPr>
          <w:color w:val="000000" w:themeColor="text1"/>
        </w:rPr>
        <w:t xml:space="preserve">Among them, </w:t>
      </w:r>
      <w:r w:rsidRPr="009F7F88">
        <w:rPr>
          <w:rFonts w:ascii="Times New Roman" w:hAnsi="Times New Roman"/>
          <w:i/>
          <w:iCs/>
          <w:color w:val="000000" w:themeColor="text1"/>
        </w:rPr>
        <w:t>η</w:t>
      </w:r>
      <w:r w:rsidRPr="009F7F88">
        <w:rPr>
          <w:color w:val="000000" w:themeColor="text1"/>
        </w:rPr>
        <w:t xml:space="preserve">, </w:t>
      </w:r>
      <w:r w:rsidRPr="009F7F88">
        <w:rPr>
          <w:rFonts w:ascii="Times New Roman" w:hAnsi="Times New Roman"/>
          <w:i/>
          <w:iCs/>
          <w:color w:val="000000" w:themeColor="text1"/>
        </w:rPr>
        <w:t>γ</w:t>
      </w:r>
      <w:r w:rsidRPr="009F7F88">
        <w:rPr>
          <w:color w:val="000000" w:themeColor="text1"/>
        </w:rPr>
        <w:t xml:space="preserve">, and </w:t>
      </w:r>
      <w:r w:rsidRPr="009F7F88">
        <w:rPr>
          <w:rFonts w:ascii="Times New Roman" w:hAnsi="Times New Roman"/>
          <w:i/>
          <w:iCs/>
          <w:color w:val="000000" w:themeColor="text1"/>
        </w:rPr>
        <w:t>ρ</w:t>
      </w:r>
      <w:r w:rsidRPr="009F7F88">
        <w:rPr>
          <w:color w:val="000000" w:themeColor="text1"/>
        </w:rPr>
        <w:t xml:space="preserve"> are the viscosity, surface tension, and density of the ink, respectively, and </w:t>
      </w:r>
      <w:r w:rsidRPr="009F7F88">
        <w:rPr>
          <w:rFonts w:ascii="Times New Roman" w:hAnsi="Times New Roman"/>
          <w:i/>
          <w:iCs/>
          <w:color w:val="000000" w:themeColor="text1"/>
        </w:rPr>
        <w:t>a</w:t>
      </w:r>
      <w:r w:rsidRPr="009F7F88">
        <w:rPr>
          <w:color w:val="000000" w:themeColor="text1"/>
        </w:rPr>
        <w:t xml:space="preserve"> is the diameter of the nozzle. Through numerical simulation</w:t>
      </w:r>
      <w:r w:rsidR="00D764F1" w:rsidRPr="009F7F88">
        <w:rPr>
          <w:color w:val="000000" w:themeColor="text1"/>
        </w:rPr>
        <w:t>,</w:t>
      </w:r>
      <w:r w:rsidRPr="009F7F88">
        <w:rPr>
          <w:color w:val="000000" w:themeColor="text1"/>
        </w:rPr>
        <w:t xml:space="preserve"> it </w:t>
      </w:r>
      <w:r w:rsidR="00D918AD" w:rsidRPr="009F7F88">
        <w:rPr>
          <w:color w:val="000000" w:themeColor="text1"/>
        </w:rPr>
        <w:t>has been</w:t>
      </w:r>
      <w:r w:rsidRPr="009F7F88">
        <w:rPr>
          <w:color w:val="000000" w:themeColor="text1"/>
        </w:rPr>
        <w:t xml:space="preserve"> proposed that 1˂</w:t>
      </w:r>
      <w:r w:rsidRPr="009F7F88">
        <w:rPr>
          <w:i/>
          <w:iCs/>
          <w:color w:val="000000" w:themeColor="text1"/>
        </w:rPr>
        <w:t>Z</w:t>
      </w:r>
      <w:r w:rsidRPr="009F7F88">
        <w:rPr>
          <w:color w:val="000000" w:themeColor="text1"/>
        </w:rPr>
        <w:t>˂10 is considered suitable for inkjet printing for stable drop formation.</w:t>
      </w:r>
      <w:r w:rsidRPr="009F7F88">
        <w:rPr>
          <w:color w:val="000000" w:themeColor="text1"/>
        </w:rPr>
        <w:fldChar w:fldCharType="begin" w:fldLock="1"/>
      </w:r>
      <w:r w:rsidR="004E1277" w:rsidRPr="009F7F88">
        <w:rPr>
          <w:color w:val="000000" w:themeColor="text1"/>
        </w:rPr>
        <w:instrText>ADDIN CSL_CITATION {"citationItems":[{"id":"ITEM-1","itemData":{"DOI":"10.1557/PROC-625-195","ISBN":"1558995331","ISSN":"02729172","abstract":"Ink-jet printing is a versatile freeform fabrication technique with a high spatial resolution. By suspending ceramic particles in low melting point organic materials and printing above the melting point, rapid cooling on impact after printing results in rapid layer growth. Current results from a collaborative programme studying the hot wax ink-jet printing of structural ceramic components will be reported. The influence of key fluid properties on the ink-jet deposition process are discussed.","author":[{"dropping-particle":"","family":"Derby","given":"B.","non-dropping-particle":"","parse-names":false,"suffix":""},{"dropping-particle":"","family":"Reis","given":"N.","non-dropping-particle":"","parse-names":false,"suffix":""},{"dropping-particle":"","family":"Seerden","given":"K. A.M.","non-dropping-particle":"","parse-names":false,"suffix":""},{"dropping-particle":"","family":"Grant","given":"P. S.","non-dropping-particle":"","parse-names":false,"suffix":""},{"dropping-particle":"","family":"Evans","given":"J. R.G.","non-dropping-particle":"","parse-names":false,"suffix":""}],"container-title":"Materials Research Society Symposium - Proceedings","id":"ITEM-1","issued":{"date-parts":[["2000"]]},"page":"195-201","title":"Freeform fabrication of ceramics by hot-melt ink-jet printing","type":"paper-conference","volume":"625"},"uris":["http://www.mendeley.com/documents/?uuid=6043c068-2bf4-407f-a844-e4b626f1c818"]}],"mendeley":{"formattedCitation":"&lt;sup&gt;197&lt;/sup&gt;","plainTextFormattedCitation":"197","previouslyFormattedCitation":"&lt;sup&gt;19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97</w:t>
      </w:r>
      <w:r w:rsidRPr="009F7F88">
        <w:rPr>
          <w:color w:val="000000" w:themeColor="text1"/>
        </w:rPr>
        <w:fldChar w:fldCharType="end"/>
      </w:r>
      <w:r w:rsidRPr="009F7F88">
        <w:rPr>
          <w:color w:val="000000" w:themeColor="text1"/>
        </w:rPr>
        <w:t xml:space="preserve"> </w:t>
      </w:r>
      <w:r w:rsidR="00056F2C" w:rsidRPr="009F7F88">
        <w:rPr>
          <w:color w:val="000000" w:themeColor="text1"/>
        </w:rPr>
        <w:t xml:space="preserve">However, although </w:t>
      </w:r>
      <w:r w:rsidRPr="009F7F88">
        <w:rPr>
          <w:color w:val="000000" w:themeColor="text1"/>
        </w:rPr>
        <w:t xml:space="preserve">this </w:t>
      </w:r>
      <w:r w:rsidR="00056F2C" w:rsidRPr="009F7F88">
        <w:rPr>
          <w:color w:val="000000" w:themeColor="text1"/>
        </w:rPr>
        <w:t xml:space="preserve">proposed </w:t>
      </w:r>
      <w:r w:rsidRPr="009F7F88">
        <w:rPr>
          <w:color w:val="000000" w:themeColor="text1"/>
        </w:rPr>
        <w:t xml:space="preserve">range </w:t>
      </w:r>
      <w:r w:rsidR="00056F2C" w:rsidRPr="009F7F88">
        <w:rPr>
          <w:color w:val="000000" w:themeColor="text1"/>
        </w:rPr>
        <w:t>facilitates reliable jetting,</w:t>
      </w:r>
      <w:r w:rsidRPr="009F7F88">
        <w:rPr>
          <w:color w:val="000000" w:themeColor="text1"/>
        </w:rPr>
        <w:t xml:space="preserve"> </w:t>
      </w:r>
      <w:r w:rsidR="00056F2C" w:rsidRPr="009F7F88">
        <w:rPr>
          <w:color w:val="000000" w:themeColor="text1"/>
        </w:rPr>
        <w:t xml:space="preserve">it is </w:t>
      </w:r>
      <w:r w:rsidRPr="009F7F88">
        <w:rPr>
          <w:color w:val="000000" w:themeColor="text1"/>
        </w:rPr>
        <w:t xml:space="preserve">not </w:t>
      </w:r>
      <w:r w:rsidR="00056F2C" w:rsidRPr="009F7F88">
        <w:rPr>
          <w:color w:val="000000" w:themeColor="text1"/>
        </w:rPr>
        <w:t xml:space="preserve">very </w:t>
      </w:r>
      <w:r w:rsidRPr="009F7F88">
        <w:rPr>
          <w:color w:val="000000" w:themeColor="text1"/>
        </w:rPr>
        <w:t>strict</w:t>
      </w:r>
      <w:r w:rsidR="00056F2C" w:rsidRPr="009F7F88">
        <w:rPr>
          <w:color w:val="000000" w:themeColor="text1"/>
        </w:rPr>
        <w:t>. For example,</w:t>
      </w:r>
      <w:r w:rsidRPr="009F7F88">
        <w:rPr>
          <w:color w:val="000000" w:themeColor="text1"/>
        </w:rPr>
        <w:t xml:space="preserve"> </w:t>
      </w:r>
      <w:r w:rsidR="00A77AC0" w:rsidRPr="009F7F88">
        <w:rPr>
          <w:color w:val="000000" w:themeColor="text1"/>
        </w:rPr>
        <w:t>it has been</w:t>
      </w:r>
      <w:r w:rsidRPr="009F7F88">
        <w:rPr>
          <w:color w:val="000000" w:themeColor="text1"/>
          <w:lang w:val="en"/>
        </w:rPr>
        <w:t xml:space="preserve"> </w:t>
      </w:r>
      <w:r w:rsidRPr="009F7F88">
        <w:rPr>
          <w:color w:val="000000" w:themeColor="text1"/>
        </w:rPr>
        <w:t>shown through experiments that 1&lt;</w:t>
      </w:r>
      <w:r w:rsidRPr="009F7F88">
        <w:rPr>
          <w:i/>
          <w:iCs/>
          <w:color w:val="000000" w:themeColor="text1"/>
        </w:rPr>
        <w:t>Z</w:t>
      </w:r>
      <w:r w:rsidRPr="009F7F88">
        <w:rPr>
          <w:color w:val="000000" w:themeColor="text1"/>
        </w:rPr>
        <w:t xml:space="preserve">&lt;14 is sufficient to satisfy drop-on-demand </w:t>
      </w:r>
      <w:r w:rsidR="00AD283F" w:rsidRPr="009F7F88">
        <w:rPr>
          <w:color w:val="000000" w:themeColor="text1"/>
        </w:rPr>
        <w:t xml:space="preserve">(where individual droplets are ejected through the nozzles for each electrical actuating signal) </w:t>
      </w:r>
      <w:r w:rsidRPr="009F7F88">
        <w:rPr>
          <w:color w:val="000000" w:themeColor="text1"/>
        </w:rPr>
        <w:t>inkjet printing.</w:t>
      </w:r>
      <w:r w:rsidR="00A77AC0" w:rsidRPr="009F7F88">
        <w:rPr>
          <w:rFonts w:ascii="Calibri" w:eastAsia="SimSun" w:hAnsi="Calibri" w:cs="Calibri"/>
          <w:color w:val="000000" w:themeColor="text1"/>
        </w:rPr>
        <w:fldChar w:fldCharType="begin" w:fldLock="1"/>
      </w:r>
      <w:r w:rsidR="004E1277" w:rsidRPr="009F7F88">
        <w:rPr>
          <w:rFonts w:ascii="Calibri" w:eastAsia="SimSun" w:hAnsi="Calibri" w:cs="Calibri"/>
          <w:color w:val="000000" w:themeColor="text1"/>
        </w:rPr>
        <w:instrText xml:space="preserve">ADDIN CSL_CITATION {"citationItems":[{"id":"ITEM-1","itemData":{"DOI":"10.1021/nn2044609","ISSN":"19360851","abstract":"We demonstrate inkjet printing as a viable method for large-area fabrication of graphene devices. We produce a graphene-based ink by liquid phase exfoliation of graphite in N-methylpyrrolidone. We use it to print thin-film transistors, with mobilities up to </w:instrText>
      </w:r>
      <w:r w:rsidR="004E1277" w:rsidRPr="009F7F88">
        <w:rPr>
          <w:rFonts w:ascii="Cambria Math" w:eastAsia="SimSun" w:hAnsi="Cambria Math" w:cs="Cambria Math"/>
          <w:color w:val="000000" w:themeColor="text1"/>
        </w:rPr>
        <w:instrText>∼</w:instrText>
      </w:r>
      <w:r w:rsidR="004E1277" w:rsidRPr="009F7F88">
        <w:rPr>
          <w:rFonts w:ascii="Calibri" w:eastAsia="SimSun" w:hAnsi="Calibri" w:cs="Calibri"/>
          <w:color w:val="000000" w:themeColor="text1"/>
        </w:rPr>
        <w:instrText xml:space="preserve">95 cm 2 V -1 s -1, as well as transparent and conductive patterns, with </w:instrText>
      </w:r>
      <w:r w:rsidR="004E1277" w:rsidRPr="009F7F88">
        <w:rPr>
          <w:rFonts w:ascii="Cambria Math" w:eastAsia="SimSun" w:hAnsi="Cambria Math" w:cs="Cambria Math"/>
          <w:color w:val="000000" w:themeColor="text1"/>
        </w:rPr>
        <w:instrText>∼</w:instrText>
      </w:r>
      <w:r w:rsidR="004E1277" w:rsidRPr="009F7F88">
        <w:rPr>
          <w:rFonts w:ascii="Calibri" w:eastAsia="SimSun" w:hAnsi="Calibri" w:cs="Calibri"/>
          <w:color w:val="000000" w:themeColor="text1"/>
        </w:rPr>
        <w:instrText xml:space="preserve">80% transmittance and </w:instrText>
      </w:r>
      <w:r w:rsidR="004E1277" w:rsidRPr="009F7F88">
        <w:rPr>
          <w:rFonts w:ascii="Cambria Math" w:eastAsia="SimSun" w:hAnsi="Cambria Math" w:cs="Cambria Math"/>
          <w:color w:val="000000" w:themeColor="text1"/>
        </w:rPr>
        <w:instrText>∼</w:instrText>
      </w:r>
      <w:r w:rsidR="004E1277" w:rsidRPr="009F7F88">
        <w:rPr>
          <w:rFonts w:ascii="Calibri" w:eastAsia="SimSun" w:hAnsi="Calibri" w:cs="Calibri"/>
          <w:color w:val="000000" w:themeColor="text1"/>
        </w:rPr>
        <w:instrText>30 kΩ/</w:instrText>
      </w:r>
      <w:r w:rsidR="004E1277" w:rsidRPr="009F7F88">
        <w:rPr>
          <w:rFonts w:ascii="Calibri" w:eastAsia="SimSun" w:hAnsi="Calibri" w:cs="Calibri" w:hint="eastAsia"/>
          <w:color w:val="000000" w:themeColor="text1"/>
        </w:rPr>
        <w:instrText>□</w:instrText>
      </w:r>
      <w:r w:rsidR="004E1277" w:rsidRPr="009F7F88">
        <w:rPr>
          <w:rFonts w:ascii="Calibri" w:eastAsia="SimSun" w:hAnsi="Calibri" w:cs="Calibri"/>
          <w:color w:val="000000" w:themeColor="text1"/>
        </w:rPr>
        <w:instrText xml:space="preserve"> sheet resistance. This paves the way to all-printed, flexible, and transparent graphene devices on arbitrary substrates. © 2012 American Chemical Society.","author":[{"dropping-particle":"","family":"Torrisi","given":"Felice","non-dropping-particle":"","parse-names":false,"suffix":""},{"dropping-particle":"","family":"Hasan","given":"Tawfique","non-dropping-particle":"","parse-names":false,"suffix":""},{"dropping-particle":"","family":"Wu","given":"Weiping","non-dropping-particle":"","parse-names":false,"suffix":""},{"dropping-particle":"","family":"Sun","given":"Zhipei","non-dropping-particle":"","parse-names":false,"suffix":""},{"dropping-particle":"","family":"Lombardo","given":"Antonio","non-dropping-particle":"","parse-names":false,"suffix":""},{"dropping-particle":"","family":"Kulmala","given":"Tero S.","non-dropping-particle":"","parse-names":false,"suffix":""},{"dropping-particle":"","family":"Hsieh","given":"Gen Wen","non-dropping-particle":"","parse-names":false,"suffix":""},{"dropping-particle":"","family":"Jung","given":"Sungjune","non-dropping-particle":"","parse-names":false,"suffix":""},{"dropping-particle":"","family":"Bonaccorso","given":"Francesco","non-dropping-particle":"","parse-names":false,"suffix":""},{"dropping-particle":"","family":"Paul","given":"Philip J.","non-dropping-particle":"","parse-names":false,"suffix":""},{"dropping-particle":"","family":"Chu","given":"Daping","non-dropping-particle":"","parse-names":false,"suffix":""},{"dropping-particle":"","family":"Ferrari","given":"Andrea C.","non-dropping-particle":"","parse-names":false,"suffix":""}],"container-title":"ACS Nano","id":"ITEM-1","issue":"4","issued":{"date-parts":[["2012"]]},"page":"2992-3006","publisher":"American Chemical Society","title":"Inkjet-printed graphene electronics","type":"article-journal","volume":"6"},"uris":["http://www.mendeley.com/documents/?uuid=e36011e9-c787-3961-a5d6-d9bd3e9309ae"]},{"id":"ITEM-2","itemData":{"DOI":"10.1126/sciadv.aba5029","ISSN":"23752548","PMID":"32851166","abstract":"Recent advances in inkjet printing of two-dimensional (2D) crystals show great promise for next-generation printed electronics development. Printing nonuniformity, however, results in poor reproducibility in device performance and remains a major impediment to their large-scale manufacturing. At the heart of this challenge lies the coffee-ring effect (CRE), ring-shaped nonuniform deposits formed during postdeposition drying. We present an experimental study of the drying mechanism of a binary solvent ink formulation. We show that Marangoni-enhanced spreading in this formulation inhibits contact line pinning and deforms the droplet shape to naturally suppress the capillary flows that give rise to the CRE. This general formulation supports uniform deposition of 2D crystals and their derivatives, enabling scalable and even wafer-scale device fabrication, moving them closer to industrial-level additive manufacturing.","author":[{"dropping-particle":"","family":"Hu","given":"Guohua","non-dropping-particle":"","parse-names":false,"suffix":""},{"dropping-particle":"","family":"Yang","given":"Lisong","non-dropping-particle":"","parse-names":false,"suffix":""},{"dropping-particle":"","family":"Yang","given":"Zongyin","non-dropping-particle":"","parse-names":false,"suffix":""},{"dropping-particle":"","family":"Wang","given":"Yubo","non-dropping-particle":"","parse-names":false,"suffix":""},{"dropping-particle":"","family":"Jin","given":"Xinxin","non-dropping-particle":"","parse-names":false,"suffix":""},{"dropping-particle":"","family":"Dai","given":"Jie","non-dropping-particle":"","parse-names":false,"suffix":""},{"dropping-particle":"","family":"Wu","given":"Qing","non-dropping-particle":"","parse-names":false,"suffix":""},{"dropping-particle":"","family":"Liu","given":"Shouhu","non-dropping-particle":"","parse-names":false,"suffix":""},{"dropping-particle":"","family":"Zhu","given":"Xiaoxi","non-dropping-particle":"","parse-names":false,"suffix":""},{"dropping-particle":"","family":"Wang","given":"Xiaoshan","non-dropping-particle":"","parse-names":false,"suffix":""},{"dropping-particle":"","family":"Wu","given":"Tien Chun","non-dropping-particle":"","parse-names":false,"suffix":""},{"dropping-particle":"","family":"Howe","given":"Richard C.T.","non-dropping-particle":"","parse-names":false,"suffix":""},{"dropping-particle":"","family":"Albrow-Owen","given":"Tom","non-dropping-particle":"","parse-names":false,"suffix":""},{"dropping-particle":"","family":"Ng","given":"Leonard W.T.","non-dropping-particle":"","parse-names":false,"suffix":""},{"dropping-particle":"","family":"Yang","given":"Qing","non-dropping-particle":"","parse-names":false,"suffix":""},{"dropping-particle":"","family":"Occhipinti","given":"Luigi G.","non-dropping-particle":"","parse-names":false,"suffix":""},{"dropping-particle":"","family":"Woodward","given":"Robert I.","non-dropping-particle":"","parse-names":false,"suffix":""},{"dropping-particle":"","family":"Kelleher","given":"Edmund J.R.","non-dropping-particle":"","parse-names":false,"suffix":""},{"dropping-particle":"","family":"Sun","given":"Zhipei","non-dropping-particle":"","parse-names":false,"suffix":""},{"dropping-particle":"","family":"Huang","given":"Xiao","non-dropping-particle":"","parse-names":false,"suffix":""},{"dropping-particle":"","family":"Zhang","given":"Meng","non-dropping-particle":"","parse-names":false,"suffix":""},{"dropping-particle":"","family":"Bain","given":"Colin D.","non-dropping-particle":"","parse-names":false,"suffix":""},{"dropping-particle":"","family":"Hasan","given":"Tawfique","non-dropping-particle":"","parse-names":false,"suffix":""}],"container-title":"Science Advances","id":"ITEM-2","issue":"33","issued":{"date-parts":[["2020"]]},"page":"eaba5029","publisher":"American Association for the Advancement of Science","title":"A general ink formulation of 2D crystals for wafer-scale inkjet printing","type":"article-journal","volume":"6"},"uris":["http://www.mendeley.com/documents/?uuid=46afe918-5e67-3bf2-aaea-3283b1d37c05"]},{"id":"ITEM-3","itemData":{"DOI":"10.1038/s41467-017-00358-1","ISSN":"20411723","PMID":"28819184","abstract":"Black phosphorus is a two-dimensional material of great interest, in part because of its high carrier mobility and thickness dependent direct bandgap. However, its instability under ambient conditions limits material deposition options for device fabrication. Here we show a black phosphorus ink that can be reliably inkjet printed, enabling scalable development of optoelectronic and photonic devices. Our binder-free ink suppresses coffee ring formation through induced recirculating Marangoni flow, and supports excellent consistency (&lt; 2% variation) and spatial uniformity (&lt; 3.4% variation), without substrate pre-treatment. Due to rapid ink drying (&lt; 10 s at &lt; 60 °C), printing causes minimal oxidation. Following encapsulation, the printed black phosphorus is stable against long-term (&gt; 30 days) oxidation. We demonstrate printed black phosphorus as a passive switch for ultrafast lasers, stable against intense irradiation, and as a visible to near-infrared photodetector with high responsivities. Our work highlights the promise of this material as a functional ink platform for printed devices.","author":[{"dropping-particle":"","family":"Hu","given":"Guohua","non-dropping-particle":"","parse-names":false,"suffix":""},{"dropping-particle":"","family":"Albrow-Owen","given":"Tom","non-dropping-particle":"","parse-names":false,"suffix":""},{"dropping-particle":"","family":"Jin","given":"Xinxin","non-dropping-particle":"","parse-names":false,"suffix":""},{"dropping-particle":"","family":"Ali","given":"Ayaz","non-dropping-particle":"","parse-names":false,"suffix":""},{"dropping-particle":"","family":"Hu","given":"Yuwei","non-dropping-particle":"","parse-names":false,"suffix":""},{"dropping-particle":"","family":"Howe","given":"Richard C.T.","non-dropping-particle":"","parse-names":false,"suffix":""},{"dropping-particle":"","family":"Shehzad","given":"Khurram","non-dropping-particle":"","parse-names":false,"suffix":""},{"dropping-particle":"","family":"Yang","given":"Zongyin","non-dropping-particle":"","parse-names":false,"suffix":""},{"dropping-particle":"","family":"Zhu","given":"Xuekun","non-dropping-particle":"","parse-names":false,"suffix":""},{"dropping-particle":"","family":"Woodward","given":"Robert I.","non-dropping-particle":"","parse-names":false,"suffix":""},{"dropping-particle":"","family":"Wu","given":"Tien Chun","non-dropping-particle":"","parse-names":false,"suffix":""},{"dropping-particle":"","family":"Jussila","given":"Henri","non-dropping-particle":"","parse-names":false,"suffix":""},{"dropping-particle":"Bin","family":"Wu","given":"Jiang","non-dropping-particle":"","parse-names":false,"suffix":""},{"dropping-particle":"","family":"Peng","given":"Peng","non-dropping-particle":"","parse-names":false,"suffix":""},{"dropping-particle":"","family":"Tan","given":"Ping Heng","non-dropping-particle":"","parse-names":false,"suffix":""},{"dropping-particle":"","family":"Sun","given":"Zhipei","non-dropping-particle":"","parse-names":false,"suffix":""},{"dropping-particle":"","family":"Kelleher","given":"Edmund J.R.","non-dropping-particle":"","parse-names":false,"suffix":""},{"dropping-particle":"","family":"Zhang","given":"Meng","non-dropping-particle":"","parse-names":false,"suffix":""},{"dropping-particle":"","family":"Xu","given":"Yang","non-dropping-particle":"","parse-names":false,"suffix":""},{"dropping-particle":"","family":"Hasan","given":"Tawfique","non-dropping-particle":"","parse-names":false,"suffix":""}],"container-title":"Nature Communications","id":"ITEM-3","issue":"1","issued":{"date-parts":[["2017"]]},"page":"278","publisher":"Nature Publishing Group","title":"Black phosphorus ink formulation for inkjet printing of optoelectronics and photonics","type":"article-journal","volume":"8"},"uris":["http://www.mendeley.com/documents/?uuid=4c4ec186-277d-3611-9798-43add28ef08d"]}],"mendeley":{"formattedCitation":"&lt;sup&gt;198–200&lt;/sup&gt;","plainTextFormattedCitation":"198–200","previouslyFormattedCitation":"&lt;sup&gt;196–198&lt;/sup&gt;"},"properties":{"noteIndex":0},"schema":"https://github.com/citation-style-language/schema/raw/master/csl-citation.json"}</w:instrText>
      </w:r>
      <w:r w:rsidR="00A77AC0" w:rsidRPr="009F7F88">
        <w:rPr>
          <w:rFonts w:ascii="Calibri" w:eastAsia="SimSun" w:hAnsi="Calibri" w:cs="Calibri"/>
          <w:color w:val="000000" w:themeColor="text1"/>
        </w:rPr>
        <w:fldChar w:fldCharType="separate"/>
      </w:r>
      <w:r w:rsidR="004E1277" w:rsidRPr="009F7F88">
        <w:rPr>
          <w:rFonts w:ascii="Calibri" w:eastAsia="SimSun" w:hAnsi="Calibri" w:cs="Calibri"/>
          <w:noProof/>
          <w:color w:val="000000" w:themeColor="text1"/>
          <w:vertAlign w:val="superscript"/>
        </w:rPr>
        <w:t>198–200</w:t>
      </w:r>
      <w:r w:rsidR="00A77AC0" w:rsidRPr="009F7F88">
        <w:rPr>
          <w:rFonts w:ascii="Calibri" w:eastAsia="SimSun" w:hAnsi="Calibri" w:cs="Calibri"/>
          <w:color w:val="000000" w:themeColor="text1"/>
        </w:rPr>
        <w:fldChar w:fldCharType="end"/>
      </w:r>
      <w:r w:rsidRPr="009F7F88">
        <w:rPr>
          <w:color w:val="000000" w:themeColor="text1"/>
        </w:rPr>
        <w:t xml:space="preserve"> When </w:t>
      </w:r>
      <w:r w:rsidRPr="009F7F88">
        <w:rPr>
          <w:i/>
          <w:iCs/>
          <w:color w:val="000000" w:themeColor="text1"/>
        </w:rPr>
        <w:t>Z</w:t>
      </w:r>
      <w:r w:rsidRPr="009F7F88">
        <w:rPr>
          <w:color w:val="000000" w:themeColor="text1"/>
        </w:rPr>
        <w:t>&lt;1, the fluid is too viscous</w:t>
      </w:r>
      <w:r w:rsidR="003F42E0" w:rsidRPr="009F7F88">
        <w:rPr>
          <w:color w:val="000000" w:themeColor="text1"/>
        </w:rPr>
        <w:t>.</w:t>
      </w:r>
      <w:r w:rsidRPr="009F7F88">
        <w:rPr>
          <w:color w:val="000000" w:themeColor="text1"/>
        </w:rPr>
        <w:t xml:space="preserve"> </w:t>
      </w:r>
      <w:r w:rsidR="003F42E0" w:rsidRPr="009F7F88">
        <w:rPr>
          <w:color w:val="000000" w:themeColor="text1"/>
        </w:rPr>
        <w:t xml:space="preserve">This may </w:t>
      </w:r>
      <w:r w:rsidRPr="009F7F88">
        <w:rPr>
          <w:color w:val="000000" w:themeColor="text1"/>
        </w:rPr>
        <w:t>cause the tail of the droplet</w:t>
      </w:r>
      <w:r w:rsidR="003F42E0" w:rsidRPr="009F7F88">
        <w:rPr>
          <w:color w:val="000000" w:themeColor="text1"/>
        </w:rPr>
        <w:t>s</w:t>
      </w:r>
      <w:r w:rsidRPr="009F7F88">
        <w:rPr>
          <w:color w:val="000000" w:themeColor="text1"/>
        </w:rPr>
        <w:t xml:space="preserve"> to be elongated and drawn</w:t>
      </w:r>
      <w:r w:rsidR="003F42E0" w:rsidRPr="009F7F88">
        <w:rPr>
          <w:color w:val="000000" w:themeColor="text1"/>
        </w:rPr>
        <w:t>, or even failure of droplet formation</w:t>
      </w:r>
      <w:r w:rsidRPr="009F7F88">
        <w:rPr>
          <w:color w:val="000000" w:themeColor="text1"/>
        </w:rPr>
        <w:t>. When</w:t>
      </w:r>
      <w:r w:rsidRPr="009F7F88">
        <w:rPr>
          <w:i/>
          <w:iCs/>
          <w:color w:val="000000" w:themeColor="text1"/>
        </w:rPr>
        <w:t xml:space="preserve"> Z</w:t>
      </w:r>
      <w:r w:rsidRPr="009F7F88">
        <w:rPr>
          <w:color w:val="000000" w:themeColor="text1"/>
        </w:rPr>
        <w:t xml:space="preserve">˃14, the viscosity is </w:t>
      </w:r>
      <w:r w:rsidR="003F42E0" w:rsidRPr="009F7F88">
        <w:rPr>
          <w:color w:val="000000" w:themeColor="text1"/>
        </w:rPr>
        <w:t xml:space="preserve">so </w:t>
      </w:r>
      <w:r w:rsidRPr="009F7F88">
        <w:rPr>
          <w:color w:val="000000" w:themeColor="text1"/>
        </w:rPr>
        <w:t xml:space="preserve">small </w:t>
      </w:r>
      <w:r w:rsidR="003F42E0" w:rsidRPr="009F7F88">
        <w:rPr>
          <w:color w:val="000000" w:themeColor="text1"/>
        </w:rPr>
        <w:t xml:space="preserve">such </w:t>
      </w:r>
      <w:r w:rsidRPr="009F7F88">
        <w:rPr>
          <w:color w:val="000000" w:themeColor="text1"/>
        </w:rPr>
        <w:t xml:space="preserve">that the droplets are easily broken, forming satellite droplets (secondary droplets), or sputtering after </w:t>
      </w:r>
      <w:r w:rsidR="003F42E0" w:rsidRPr="009F7F88">
        <w:rPr>
          <w:color w:val="000000" w:themeColor="text1"/>
        </w:rPr>
        <w:t xml:space="preserve">coming in contact with </w:t>
      </w:r>
      <w:r w:rsidRPr="009F7F88">
        <w:rPr>
          <w:color w:val="000000" w:themeColor="text1"/>
        </w:rPr>
        <w:t xml:space="preserve">the substrate, reducing the print </w:t>
      </w:r>
      <w:r w:rsidR="003F42E0" w:rsidRPr="009F7F88">
        <w:rPr>
          <w:color w:val="000000" w:themeColor="text1"/>
        </w:rPr>
        <w:t xml:space="preserve">reliability and </w:t>
      </w:r>
      <w:r w:rsidRPr="009F7F88">
        <w:rPr>
          <w:color w:val="000000" w:themeColor="text1"/>
        </w:rPr>
        <w:t xml:space="preserve">resolution. Compared </w:t>
      </w:r>
      <w:r w:rsidR="00F61C80" w:rsidRPr="009F7F88">
        <w:rPr>
          <w:color w:val="000000" w:themeColor="text1"/>
        </w:rPr>
        <w:t xml:space="preserve">to </w:t>
      </w:r>
      <w:r w:rsidRPr="009F7F88">
        <w:rPr>
          <w:color w:val="000000" w:themeColor="text1"/>
        </w:rPr>
        <w:t>screen printing, the ink</w:t>
      </w:r>
      <w:r w:rsidR="003F42E0" w:rsidRPr="009F7F88">
        <w:rPr>
          <w:color w:val="000000" w:themeColor="text1"/>
        </w:rPr>
        <w:t>s</w:t>
      </w:r>
      <w:r w:rsidRPr="009F7F88">
        <w:rPr>
          <w:color w:val="000000" w:themeColor="text1"/>
        </w:rPr>
        <w:t xml:space="preserve"> used for inkjet printing </w:t>
      </w:r>
      <w:r w:rsidR="003F42E0" w:rsidRPr="009F7F88">
        <w:rPr>
          <w:color w:val="000000" w:themeColor="text1"/>
        </w:rPr>
        <w:t xml:space="preserve">has </w:t>
      </w:r>
      <w:r w:rsidRPr="009F7F88">
        <w:rPr>
          <w:color w:val="000000" w:themeColor="text1"/>
        </w:rPr>
        <w:t xml:space="preserve">a much lower viscosity, generally </w:t>
      </w:r>
      <w:r w:rsidR="003F42E0" w:rsidRPr="009F7F88">
        <w:rPr>
          <w:color w:val="000000" w:themeColor="text1"/>
        </w:rPr>
        <w:t xml:space="preserve">in the </w:t>
      </w:r>
      <w:r w:rsidR="00C279DD" w:rsidRPr="009F7F88">
        <w:rPr>
          <w:color w:val="000000" w:themeColor="text1"/>
        </w:rPr>
        <w:t xml:space="preserve">range of </w:t>
      </w:r>
      <w:r w:rsidR="00836753" w:rsidRPr="009F7F88">
        <w:rPr>
          <w:color w:val="000000" w:themeColor="text1"/>
        </w:rPr>
        <w:t>4</w:t>
      </w:r>
      <w:r w:rsidRPr="009F7F88">
        <w:rPr>
          <w:color w:val="000000" w:themeColor="text1"/>
        </w:rPr>
        <w:t>-</w:t>
      </w:r>
      <w:r w:rsidR="00836753" w:rsidRPr="009F7F88">
        <w:rPr>
          <w:color w:val="000000" w:themeColor="text1"/>
        </w:rPr>
        <w:t>3</w:t>
      </w:r>
      <w:r w:rsidRPr="009F7F88">
        <w:rPr>
          <w:color w:val="000000" w:themeColor="text1"/>
        </w:rPr>
        <w:t>0 mPa s,</w:t>
      </w:r>
      <w:bookmarkStart w:id="49" w:name="_Hlk51519205"/>
      <w:r w:rsidR="00836753" w:rsidRPr="009F7F88">
        <w:rPr>
          <w:color w:val="000000" w:themeColor="text1"/>
        </w:rPr>
        <w:fldChar w:fldCharType="begin" w:fldLock="1"/>
      </w:r>
      <w:r w:rsidR="004E1277" w:rsidRPr="009F7F88">
        <w:rPr>
          <w:rFonts w:hint="eastAsia"/>
          <w:color w:val="000000" w:themeColor="text1"/>
        </w:rPr>
        <w:instrText>ADDIN CSL_CITATION {"citationItems":[{"id":"ITEM-1","itemData":{"DOI":"10.1039/c8cs00084k","ISSN":"14604744","abstract":"</w:instrText>
      </w:r>
      <w:r w:rsidR="004E1277" w:rsidRPr="009F7F88">
        <w:rPr>
          <w:rFonts w:hint="eastAsia"/>
          <w:color w:val="000000" w:themeColor="text1"/>
        </w:rPr>
        <w:instrText>正文</w:instrText>
      </w:r>
      <w:r w:rsidR="004E1277" w:rsidRPr="009F7F88">
        <w:rPr>
          <w:rFonts w:hint="eastAsia"/>
          <w:color w:val="000000" w:themeColor="text1"/>
        </w:rPr>
        <w:instrText>2</w:instrText>
      </w:r>
      <w:r w:rsidR="004E1277" w:rsidRPr="009F7F88">
        <w:rPr>
          <w:rFonts w:hint="eastAsia"/>
          <w:color w:val="000000" w:themeColor="text1"/>
        </w:rPr>
        <w:instrText>万字，</w:instrText>
      </w:r>
      <w:r w:rsidR="004E1277" w:rsidRPr="009F7F88">
        <w:rPr>
          <w:rFonts w:hint="eastAsia"/>
          <w:color w:val="000000" w:themeColor="text1"/>
        </w:rPr>
        <w:instrText>Graphene and related two-dimensional materials provide an ideal platform for next generation disruptive technologies and applica</w:instrText>
      </w:r>
      <w:r w:rsidR="004E1277" w:rsidRPr="009F7F88">
        <w:rPr>
          <w:color w:val="000000" w:themeColor="text1"/>
        </w:rPr>
        <w:instrText>tions. Exploiting these solution-processed two-dimensional materials in printing can accelerate this development by allowing additive patterning on both rigid and conformable substrates for flexible device design and large-scale, high-speed, cost-effective manufacturing. In this review, we summarise the current progress on ink formulation of two-dimensional materials and the printable applications enabled by them. We also present our perspectives on their research and technological future prospects.","author":[{"dropping-particle":"","family":"Hu","given":"Guohua","non-dropping-particle":"","parse-names":false,"suffix":""},{"dropping-particle":"","family":"Kang","given":"Joohoon","non-dropping-particle":"","parse-names":false,"suffix":""},{"dropping-particle":"","family":"Ng","given":"Leonard W.T.","non-dropping-particle":"","parse-names":false,"suffix":""},{"dropping-particle":"","family":"Zhu","given":"Xiaoxi","non-dropping-particle":"","parse-names":false,"suffix":""},{"dropping-particle":"","family":"Howe","given":"Richard C.T.","non-dropping-particle":"","parse-names":false,"suffix":""},{"dropping-particle":"","family":"Jones","given":"Christopher G.","non-dropping-particle":"","parse-names":false,"suffix":""},{"dropping-particle":"","family":"Hersam","given":"Mark C.","non-dropping-particle":"","parse-names":false,"suffix":""},{"dropping-particle":"","family":"Hasan","given":"Tawfique","non-dropping-particle":"","parse-names":false,"suffix":""}],"container-title":"Chemical Society Reviews","id":"ITEM-1","issue":"9","issued":{"date-parts":[["2018"]]},"page":"3265-3300","title":"Functional inks and printing of two-dimensional materials","type":"article-journal","volume":"47"},"uris":["http://www.mendeley.com/documents/?uuid=8a5ff9fc-addc-4343-8d75-4fb3fa0b2253"]},{"id":"ITEM-2","itemData":{"DOI":"10.1039/c9cs00459a","ISSN":"14604744","PMID":"32065178","abstract":"The rapid development of the Internet of Things (IoT)-enabled applications and connected automation are increasingly making sensing technologies the heart of future intelligent systems. The potential applications have wide-ranging implications, from industrial manufacturing and chemical process control to agriculture and nature conservation, and even to personal health monitoring, smart cities, and national defence. Devices that can detect trace amounts of analyte gases represent the most ubiquitous of these sensor platforms. In particular, the advent of nanostructured organic and inorganic materials has significantly transformed this field. Highly sensitive, selective, and portable sensing devices are now possible due to the large surface to volume ratios, favorable transport properties and tunable surface chemistry of the sensing materials. Here, we present a review on the recent development of printed gas sensors. We first introduce the state-of-the-art printing techniques, and then describe a variety of gas sensing materials including metal oxides, conducting polymers, carbon nanotubes and two-dimensional (2D) materials. Particular emphases are given to the working principles of the printing techniques and sensing mechanisms of the different material systems. Strategies that can improve sensor performance via materials design and device fabrication are discussed. Finally, we summarize the current challenges and present our perspectives in opportunities in the future development of printed gas sensors.","author":[{"dropping-particle":"","family":"Dai","given":"Jie","non-dropping-particle":"","parse-names":false,"suffix":""},{"dropping-particle":"","family":"Ogbeide","given":"Osarenkhoe","non-dropping-particle":"","parse-names":false,"suffix":""},{"dropping-particle":"","family":"Macadam","given":"Nasiruddin","non-dropping-particle":"","parse-names":false,"suffix":""},{"dropping-particle":"","family":"Sun","given":"Qian","non-dropping-particle":"","parse-names":false,"suffix":""},{"dropping-particle":"","family":"Yu","given":"Wenbei","non-dropping-particle":"","parse-names":false,"suffix":""},{"dropping-particle":"","family":"Li","given":"Yu","non-dropping-particle":"","parse-names":false,"suffix":""},{"dropping-particle":"","family":"Su","given":"Bao Lian","non-dropping-particle":"","parse-names":false,"suffix":""},{"dropping-particle":"","family":"Hasan","given":"Tawfique","non-dropping-particle":"","parse-names":false,"suffix":""},{"dropping-particle":"","family":"Huang","given":"Xiao","non-dropping-particle":"","parse-names":false,"suffix":""},{"dropping-particle":"","family":"Huang","given":"Wei","non-dropping-particle":"","parse-names":false,"suffix":""}],"container-title":"Chemical Society Reviews","id":"ITEM-2","issue":"6","issued":{"date-parts":[["2020"]]},"page":"1756-1789","publisher":"Royal Society of Chemistry","title":"Printed gas sensors","type":"article-journal","volume":"49"},"uris":["http://www.mendeley.com/documents/?uuid=8db5694a-aca9-32b5-8172-5d2498eedbbe"]}],"mendeley":{"formattedCitation":"&lt;sup&gt;120,201&lt;/sup&gt;","plainTextFormattedCitation":"120,201","previouslyFormattedCitation":"&lt;sup&gt;120,199&lt;/sup&gt;"},"properties":{"noteIndex":0},"schema":"https://github.com/citation-style-language/schema/raw/master/csl-citation.json"}</w:instrText>
      </w:r>
      <w:r w:rsidR="00836753" w:rsidRPr="009F7F88">
        <w:rPr>
          <w:color w:val="000000" w:themeColor="text1"/>
        </w:rPr>
        <w:fldChar w:fldCharType="separate"/>
      </w:r>
      <w:r w:rsidR="004E1277" w:rsidRPr="009F7F88">
        <w:rPr>
          <w:noProof/>
          <w:color w:val="000000" w:themeColor="text1"/>
          <w:vertAlign w:val="superscript"/>
        </w:rPr>
        <w:t>120,201</w:t>
      </w:r>
      <w:r w:rsidR="00836753" w:rsidRPr="009F7F88">
        <w:rPr>
          <w:color w:val="000000" w:themeColor="text1"/>
        </w:rPr>
        <w:fldChar w:fldCharType="end"/>
      </w:r>
      <w:bookmarkEnd w:id="49"/>
      <w:r w:rsidRPr="009F7F88">
        <w:rPr>
          <w:color w:val="000000" w:themeColor="text1"/>
        </w:rPr>
        <w:t xml:space="preserve"> </w:t>
      </w:r>
      <w:r w:rsidR="0024421C" w:rsidRPr="009F7F88">
        <w:rPr>
          <w:color w:val="000000" w:themeColor="text1"/>
        </w:rPr>
        <w:t xml:space="preserve">which is similar to that of </w:t>
      </w:r>
      <w:r w:rsidRPr="009F7F88">
        <w:rPr>
          <w:color w:val="000000" w:themeColor="text1"/>
        </w:rPr>
        <w:t xml:space="preserve">water at 20 °C </w:t>
      </w:r>
      <w:r w:rsidR="0024421C" w:rsidRPr="009F7F88">
        <w:rPr>
          <w:color w:val="000000" w:themeColor="text1"/>
        </w:rPr>
        <w:t>(</w:t>
      </w:r>
      <w:r w:rsidRPr="009F7F88">
        <w:rPr>
          <w:color w:val="000000" w:themeColor="text1"/>
        </w:rPr>
        <w:t>1.0016 mPa s</w:t>
      </w:r>
      <w:r w:rsidR="0024421C" w:rsidRPr="009F7F88">
        <w:rPr>
          <w:color w:val="000000" w:themeColor="text1"/>
        </w:rPr>
        <w:t>)</w:t>
      </w:r>
      <w:r w:rsidRPr="009F7F88">
        <w:rPr>
          <w:color w:val="000000" w:themeColor="text1"/>
        </w:rPr>
        <w:t>.</w:t>
      </w:r>
      <w:r w:rsidRPr="009F7F88">
        <w:rPr>
          <w:color w:val="000000" w:themeColor="text1"/>
        </w:rPr>
        <w:fldChar w:fldCharType="begin" w:fldLock="1"/>
      </w:r>
      <w:r w:rsidR="004E1277" w:rsidRPr="009F7F88">
        <w:rPr>
          <w:color w:val="000000" w:themeColor="text1"/>
        </w:rPr>
        <w:instrText>ADDIN CSL_CITATION {"citationItems":[{"id":"ITEM-1","itemData":{"ISBN":"9781138367296","abstract":"Over the past 10 years, researchers have been investigating the expression, regulation, and protective nature of stress proteins (SPs) during and following exercise. Since the expression of SPs have been shown to provide protection to cells and tissues, the importance of understanding their role during exercise cannot be understated. However the terminology, the myriad of stress proteins, and their complex regulation creates a confusing arena in which to enter. Exercise and Stress Response: The Role of Stress Proteins provides an up-to-date review on topics related to exercise and health, giving investigators the necessary background to pursue stress proteins.","author":[{"dropping-particle":"","family":"Rumble","given":"John","non-dropping-particle":"","parse-names":false,"suffix":""}],"edition":"100","editor":[{"dropping-particle":"","family":"Rumble","given":"John","non-dropping-particle":"","parse-names":false,"suffix":""}],"id":"ITEM-1","issued":{"date-parts":[["2019"]]},"publisher":"CRC Press","title":"CRC handbook of chemistry and physics","type":"book"},"uris":["http://www.mendeley.com/documents/?uuid=3d2f0052-b7c6-3d3c-8484-04b63fc48715"]}],"mendeley":{"formattedCitation":"&lt;sup&gt;202&lt;/sup&gt;","plainTextFormattedCitation":"202","previouslyFormattedCitation":"&lt;sup&gt;20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2</w:t>
      </w:r>
      <w:r w:rsidRPr="009F7F88">
        <w:rPr>
          <w:color w:val="000000" w:themeColor="text1"/>
        </w:rPr>
        <w:fldChar w:fldCharType="end"/>
      </w:r>
      <w:r w:rsidRPr="009F7F88">
        <w:rPr>
          <w:color w:val="000000" w:themeColor="text1"/>
        </w:rPr>
        <w:t xml:space="preserve"> </w:t>
      </w:r>
      <w:r w:rsidRPr="009F7F88">
        <w:rPr>
          <w:color w:val="000000" w:themeColor="text1"/>
          <w:lang w:val="en-US"/>
        </w:rPr>
        <w:t xml:space="preserve">The </w:t>
      </w:r>
      <w:r w:rsidRPr="009F7F88">
        <w:rPr>
          <w:rFonts w:hint="eastAsia"/>
          <w:color w:val="000000" w:themeColor="text1"/>
          <w:lang w:val="en-US"/>
        </w:rPr>
        <w:t>G</w:t>
      </w:r>
      <w:r w:rsidRPr="009F7F88">
        <w:rPr>
          <w:color w:val="000000" w:themeColor="text1"/>
          <w:lang w:val="en-US"/>
        </w:rPr>
        <w:t xml:space="preserve">’/G’’ </w:t>
      </w:r>
      <w:r w:rsidR="00C279DD" w:rsidRPr="009F7F88">
        <w:rPr>
          <w:color w:val="000000" w:themeColor="text1"/>
          <w:lang w:val="en-US"/>
        </w:rPr>
        <w:t xml:space="preserve">for inkjet printing is </w:t>
      </w:r>
      <w:r w:rsidR="00722A67" w:rsidRPr="009F7F88">
        <w:rPr>
          <w:color w:val="000000" w:themeColor="text1"/>
          <w:lang w:val="en-US"/>
        </w:rPr>
        <w:t xml:space="preserve">typically </w:t>
      </w:r>
      <w:r w:rsidRPr="009F7F88">
        <w:rPr>
          <w:color w:val="000000" w:themeColor="text1"/>
          <w:lang w:val="en-US"/>
        </w:rPr>
        <w:t xml:space="preserve">in the range of 0.74-2 </w:t>
      </w:r>
      <w:r w:rsidR="00511BC1" w:rsidRPr="009F7F88">
        <w:rPr>
          <w:color w:val="000000" w:themeColor="text1"/>
          <w:lang w:val="en-US"/>
        </w:rPr>
        <w:t xml:space="preserve">to allow for reliable printing </w:t>
      </w:r>
      <w:r w:rsidRPr="009F7F88">
        <w:rPr>
          <w:color w:val="000000" w:themeColor="text1"/>
        </w:rPr>
        <w:t>(</w:t>
      </w:r>
      <w:r w:rsidRPr="009F7F88">
        <w:rPr>
          <w:color w:val="000000" w:themeColor="text1"/>
          <w:lang w:val="en"/>
        </w:rPr>
        <w:fldChar w:fldCharType="begin"/>
      </w:r>
      <w:r w:rsidRPr="009F7F88">
        <w:rPr>
          <w:color w:val="000000" w:themeColor="text1"/>
          <w:lang w:val="en"/>
        </w:rPr>
        <w:instrText xml:space="preserve"> REF _Ref45488005 \h </w:instrText>
      </w:r>
      <w:r w:rsidR="003F42E0" w:rsidRPr="009F7F88">
        <w:rPr>
          <w:color w:val="000000" w:themeColor="text1"/>
          <w:lang w:val="en"/>
        </w:rPr>
        <w:instrText xml:space="preserve"> \* MERGEFORMAT </w:instrText>
      </w:r>
      <w:r w:rsidRPr="009F7F88">
        <w:rPr>
          <w:color w:val="000000" w:themeColor="text1"/>
          <w:lang w:val="en"/>
        </w:rPr>
      </w:r>
      <w:r w:rsidRPr="009F7F88">
        <w:rPr>
          <w:color w:val="000000" w:themeColor="text1"/>
          <w:lang w:val="en"/>
        </w:rPr>
        <w:fldChar w:fldCharType="separate"/>
      </w:r>
      <w:r w:rsidR="003E54B2" w:rsidRPr="009F7F88">
        <w:rPr>
          <w:color w:val="000000" w:themeColor="text1"/>
        </w:rPr>
        <w:t xml:space="preserve">Fig. </w:t>
      </w:r>
      <w:r w:rsidR="003E54B2" w:rsidRPr="009F7F88">
        <w:rPr>
          <w:noProof/>
          <w:color w:val="000000" w:themeColor="text1"/>
        </w:rPr>
        <w:t>6</w:t>
      </w:r>
      <w:r w:rsidRPr="009F7F88">
        <w:rPr>
          <w:color w:val="000000" w:themeColor="text1"/>
          <w:lang w:val="en"/>
        </w:rPr>
        <w:fldChar w:fldCharType="end"/>
      </w:r>
      <w:r w:rsidRPr="009F7F88">
        <w:rPr>
          <w:color w:val="000000" w:themeColor="text1"/>
        </w:rPr>
        <w:t>d)</w:t>
      </w:r>
      <w:r w:rsidRPr="009F7F88">
        <w:rPr>
          <w:rFonts w:ascii="Calibri" w:eastAsia="SimSun" w:hAnsi="Calibri"/>
          <w:color w:val="000000" w:themeColor="text1"/>
        </w:rPr>
        <w:t>.</w:t>
      </w:r>
      <w:r w:rsidRPr="009F7F88">
        <w:rPr>
          <w:rFonts w:ascii="Calibri" w:eastAsia="SimSun" w:hAnsi="Calibri"/>
          <w:color w:val="000000" w:themeColor="text1"/>
        </w:rPr>
        <w:fldChar w:fldCharType="begin" w:fldLock="1"/>
      </w:r>
      <w:r w:rsidR="004E1277" w:rsidRPr="009F7F88">
        <w:rPr>
          <w:rFonts w:ascii="Calibri" w:eastAsia="SimSun" w:hAnsi="Calibri"/>
          <w:color w:val="000000" w:themeColor="text1"/>
        </w:rPr>
        <w:instrText>ADDIN CSL_CITATION {"citationItems":[{"id":"ITEM-1","itemData":{"DOI":"10.1039/c3mh00144j","ISSN":"20516355","abstract":"Here, we show that graphene oxide (GO) dispersions exhibit unique viscoelastic properties, making them a new class of soft materials. The fundamental insights accrued here provide the basis for the development of fabrication protocols for these two-dimensional soft materials, in a diverse array of processing techniques.","author":[{"dropping-particle":"","family":"Naficy","given":"Sina","non-dropping-particle":"","parse-names":false,"suffix":""},{"dropping-particle":"","family":"Jalili","given":"Rouhollah","non-dropping-particle":"","parse-names":false,"suffix":""},{"dropping-particle":"","family":"Aboutalebi","given":"Seyed Hamed","non-dropping-particle":"","parse-names":false,"suffix":""},{"dropping-particle":"","family":"Gorkin","given":"Robert A.","non-dropping-particle":"","parse-names":false,"suffix":""},{"dropping-particle":"","family":"Konstantinov","given":"Konstantin","non-dropping-particle":"","parse-names":false,"suffix":""},{"dropping-particle":"","family":"Innis","given":"Peter C.","non-dropping-particle":"","parse-names":false,"suffix":""},{"dropping-particle":"","family":"Spinks","given":"Geoffrey M.","non-dropping-particle":"","parse-names":false,"suffix":""},{"dropping-particle":"","family":"Poulin","given":"Philippe","non-dropping-particle":"","parse-names":false,"suffix":""},{"dropping-particle":"","family":"Wallace","given":"Gordon G.","non-dropping-particle":"","parse-names":false,"suffix":""}],"container-title":"Materials Horizons","id":"ITEM-1","issue":"3","issued":{"date-parts":[["2014"]]},"page":"326-331","title":"Graphene oxide dispersions: Tuning rheology to enable fabrication","type":"article-journal","volume":"1"},"uris":["http://www.mendeley.com/documents/?uuid=e0ac233b-514e-464b-bf0e-8ddf2f8e6fe8"]}],"mendeley":{"formattedCitation":"&lt;sup&gt;203&lt;/sup&gt;","plainTextFormattedCitation":"203","previouslyFormattedCitation":"&lt;sup&gt;201&lt;/sup&gt;"},"properties":{"noteIndex":0},"schema":"https://github.com/citation-style-language/schema/raw/master/csl-citation.json"}</w:instrText>
      </w:r>
      <w:r w:rsidRPr="009F7F88">
        <w:rPr>
          <w:rFonts w:ascii="Calibri" w:eastAsia="SimSun" w:hAnsi="Calibri"/>
          <w:color w:val="000000" w:themeColor="text1"/>
        </w:rPr>
        <w:fldChar w:fldCharType="separate"/>
      </w:r>
      <w:r w:rsidR="004E1277" w:rsidRPr="009F7F88">
        <w:rPr>
          <w:rFonts w:ascii="Calibri" w:eastAsia="SimSun" w:hAnsi="Calibri"/>
          <w:noProof/>
          <w:color w:val="000000" w:themeColor="text1"/>
          <w:vertAlign w:val="superscript"/>
          <w:lang w:eastAsia="zh-CN"/>
        </w:rPr>
        <w:t>203</w:t>
      </w:r>
      <w:r w:rsidRPr="009F7F88">
        <w:rPr>
          <w:rFonts w:ascii="Calibri" w:eastAsia="SimSun" w:hAnsi="Calibri"/>
          <w:color w:val="000000" w:themeColor="text1"/>
        </w:rPr>
        <w:fldChar w:fldCharType="end"/>
      </w:r>
    </w:p>
    <w:p w14:paraId="2EEAC696" w14:textId="1F901F10" w:rsidR="00F9477F" w:rsidRPr="009F7F88" w:rsidRDefault="00B708D6" w:rsidP="00F9477F">
      <w:pPr>
        <w:pStyle w:val="RSCB02ArticleText"/>
        <w:ind w:firstLine="196"/>
        <w:rPr>
          <w:color w:val="000000" w:themeColor="text1"/>
        </w:rPr>
      </w:pPr>
      <w:r w:rsidRPr="009F7F88">
        <w:rPr>
          <w:color w:val="000000" w:themeColor="text1"/>
          <w:lang w:val="en" w:eastAsia="zh-CN"/>
        </w:rPr>
        <w:t>S</w:t>
      </w:r>
      <w:r w:rsidR="00A20BFA" w:rsidRPr="009F7F88">
        <w:rPr>
          <w:color w:val="000000" w:themeColor="text1"/>
          <w:lang w:val="en" w:eastAsia="zh-CN"/>
        </w:rPr>
        <w:t xml:space="preserve">creen printing </w:t>
      </w:r>
      <w:r w:rsidR="00F75DFE" w:rsidRPr="009F7F88">
        <w:rPr>
          <w:color w:val="000000" w:themeColor="text1"/>
          <w:lang w:val="en" w:eastAsia="zh-CN"/>
        </w:rPr>
        <w:t xml:space="preserve">uses a squeegee to scrape the ink </w:t>
      </w:r>
      <w:r w:rsidRPr="009F7F88">
        <w:rPr>
          <w:color w:val="000000" w:themeColor="text1"/>
          <w:lang w:val="en" w:eastAsia="zh-CN"/>
        </w:rPr>
        <w:t xml:space="preserve">from one </w:t>
      </w:r>
      <w:r w:rsidR="00F75DFE" w:rsidRPr="009F7F88">
        <w:rPr>
          <w:color w:val="000000" w:themeColor="text1"/>
          <w:lang w:val="en" w:eastAsia="zh-CN"/>
        </w:rPr>
        <w:t xml:space="preserve">toward the other end of the screen mesh, </w:t>
      </w:r>
      <w:r w:rsidRPr="009F7F88">
        <w:rPr>
          <w:color w:val="000000" w:themeColor="text1"/>
          <w:lang w:val="en" w:eastAsia="zh-CN"/>
        </w:rPr>
        <w:t xml:space="preserve">forcing </w:t>
      </w:r>
      <w:r w:rsidR="00F75DFE" w:rsidRPr="009F7F88">
        <w:rPr>
          <w:color w:val="000000" w:themeColor="text1"/>
          <w:lang w:val="en" w:eastAsia="zh-CN"/>
        </w:rPr>
        <w:t xml:space="preserve">the ink </w:t>
      </w:r>
      <w:r w:rsidRPr="009F7F88">
        <w:rPr>
          <w:color w:val="000000" w:themeColor="text1"/>
          <w:lang w:val="en" w:eastAsia="zh-CN"/>
        </w:rPr>
        <w:t xml:space="preserve">to </w:t>
      </w:r>
      <w:r w:rsidR="00F75DFE" w:rsidRPr="009F7F88">
        <w:rPr>
          <w:color w:val="000000" w:themeColor="text1"/>
          <w:lang w:val="en" w:eastAsia="zh-CN"/>
        </w:rPr>
        <w:t>penetrate through the pre-made holes to form a graphic printed on the substrate</w:t>
      </w:r>
      <w:r w:rsidR="00A20BFA" w:rsidRPr="009F7F88">
        <w:rPr>
          <w:color w:val="000000" w:themeColor="text1"/>
          <w:lang w:val="en" w:eastAsia="zh-CN"/>
        </w:rPr>
        <w:t>.</w:t>
      </w:r>
      <w:r w:rsidR="00A20BFA" w:rsidRPr="009F7F88">
        <w:rPr>
          <w:color w:val="000000" w:themeColor="text1"/>
          <w:lang w:val="en-US"/>
        </w:rPr>
        <w:fldChar w:fldCharType="begin" w:fldLock="1"/>
      </w:r>
      <w:r w:rsidR="004E1277" w:rsidRPr="009F7F88">
        <w:rPr>
          <w:color w:val="000000" w:themeColor="text1"/>
          <w:lang w:val="en-US" w:eastAsia="zh-CN"/>
        </w:rPr>
        <w:instrText>ADDIN CSL_CITATION {"citationItems":[{"id":"ITEM-1","itemData":{"DOI":"10.1016/j.rser.2016.11.008","ISSN":"18790690","abstract":"Fabrication of solid oxide fuel cell (SOFC) components via a simple and economical technique is critical to lower the overall manufacturing cost of SOFCs. Thus, screen-printing is widely used to fabricate SOFC components having thickness in the range of 10–100 µm. Fabrication of optimized screen-printing inks is highly significant for the production of high quality films with improved performance. The effect of solid, binder, solvent and dispersant on the ink rheological properties and performance of resultant films must be deeply understood for the fabrication of optimized screen-printing inks. These effects can be optimized by measuring the rheological properties of inks such as viscosity, yield stress, thixotropy and viscoelasticity for application at a specific printer setting. Understanding the relationship between the composition and rheology of the inks may enhance the properties and performance of the resultant screen-printed films. Furthermore, these parameters can be correlated to the film properties such as mechanical strength, electrical conductivity and electrochemical properties of the resultant films. The focus of this review paper is to understand the underpinning science of ink rheology and processing conditions of screen-printing inks for the fabrication of high performance SOFC electrodes and/or electrolyte.","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 Ltd","title":"Screen-printing inks for the fabrication of solid oxide fuel cell films: A review","type":"article-journal","volume":"75"},"uris":["http://www.mendeley.com/documents/?uuid=c2ed5535-5cd9-363d-8fc9-ab452eed2547"]}],"mendeley":{"formattedCitation":"&lt;sup&gt;192&lt;/sup&gt;","plainTextFormattedCitation":"192","previouslyFormattedCitation":"&lt;sup&gt;190&lt;/sup&gt;"},"properties":{"noteIndex":0},"schema":"https://github.com/citation-style-language/schema/raw/master/csl-citation.json"}</w:instrText>
      </w:r>
      <w:r w:rsidR="00A20BFA" w:rsidRPr="009F7F88">
        <w:rPr>
          <w:color w:val="000000" w:themeColor="text1"/>
          <w:lang w:val="en-US"/>
        </w:rPr>
        <w:fldChar w:fldCharType="separate"/>
      </w:r>
      <w:r w:rsidR="004E1277" w:rsidRPr="009F7F88">
        <w:rPr>
          <w:noProof/>
          <w:color w:val="000000" w:themeColor="text1"/>
          <w:vertAlign w:val="superscript"/>
          <w:lang w:val="en-US"/>
        </w:rPr>
        <w:t>192</w:t>
      </w:r>
      <w:r w:rsidR="00A20BFA" w:rsidRPr="009F7F88">
        <w:rPr>
          <w:color w:val="000000" w:themeColor="text1"/>
        </w:rPr>
        <w:fldChar w:fldCharType="end"/>
      </w:r>
      <w:r w:rsidR="00A20BFA" w:rsidRPr="009F7F88">
        <w:rPr>
          <w:color w:val="000000" w:themeColor="text1"/>
          <w:lang w:val="en"/>
        </w:rPr>
        <w:t xml:space="preserve"> </w:t>
      </w:r>
      <w:r w:rsidR="00CC3425" w:rsidRPr="009F7F88">
        <w:rPr>
          <w:color w:val="000000" w:themeColor="text1"/>
        </w:rPr>
        <w:t xml:space="preserve">A suitably high viscosity </w:t>
      </w:r>
      <w:r w:rsidR="00E82CD0" w:rsidRPr="009F7F88">
        <w:rPr>
          <w:color w:val="000000" w:themeColor="text1"/>
        </w:rPr>
        <w:t xml:space="preserve">with shear thinning behaviour </w:t>
      </w:r>
      <w:r w:rsidR="00CC3425" w:rsidRPr="009F7F88">
        <w:rPr>
          <w:color w:val="000000" w:themeColor="text1"/>
        </w:rPr>
        <w:t xml:space="preserve">is needed to </w:t>
      </w:r>
      <w:r w:rsidR="00E82CD0" w:rsidRPr="009F7F88">
        <w:rPr>
          <w:color w:val="000000" w:themeColor="text1"/>
        </w:rPr>
        <w:t xml:space="preserve">retain the transferred patterns </w:t>
      </w:r>
      <w:r w:rsidR="00CC3425" w:rsidRPr="009F7F88">
        <w:rPr>
          <w:color w:val="000000" w:themeColor="text1"/>
        </w:rPr>
        <w:t xml:space="preserve">on the </w:t>
      </w:r>
      <w:r w:rsidR="00CC3425" w:rsidRPr="009F7F88">
        <w:rPr>
          <w:color w:val="000000" w:themeColor="text1"/>
        </w:rPr>
        <w:t>substrate</w:t>
      </w:r>
      <w:r w:rsidR="00E82CD0" w:rsidRPr="009F7F88">
        <w:rPr>
          <w:color w:val="000000" w:themeColor="text1"/>
        </w:rPr>
        <w:t xml:space="preserve"> before the inks are ‘cured’</w:t>
      </w:r>
      <w:r w:rsidR="00CC3425" w:rsidRPr="009F7F88">
        <w:rPr>
          <w:color w:val="000000" w:themeColor="text1"/>
        </w:rPr>
        <w:t>. Too low viscosity may reduce the clarity of the printed graphics</w:t>
      </w:r>
      <w:r w:rsidR="00A017FC" w:rsidRPr="009F7F88">
        <w:rPr>
          <w:color w:val="000000" w:themeColor="text1"/>
        </w:rPr>
        <w:t>, while</w:t>
      </w:r>
      <w:r w:rsidR="00CC3425" w:rsidRPr="009F7F88">
        <w:rPr>
          <w:color w:val="000000" w:themeColor="text1"/>
        </w:rPr>
        <w:t xml:space="preserve"> </w:t>
      </w:r>
      <w:r w:rsidR="00A017FC" w:rsidRPr="009F7F88">
        <w:rPr>
          <w:color w:val="000000" w:themeColor="text1"/>
        </w:rPr>
        <w:t>i</w:t>
      </w:r>
      <w:r w:rsidR="00CC3425" w:rsidRPr="009F7F88">
        <w:rPr>
          <w:color w:val="000000" w:themeColor="text1"/>
        </w:rPr>
        <w:t xml:space="preserve">nks with too high viscosity </w:t>
      </w:r>
      <w:r w:rsidR="00A017FC" w:rsidRPr="009F7F88">
        <w:rPr>
          <w:color w:val="000000" w:themeColor="text1"/>
        </w:rPr>
        <w:t xml:space="preserve">with poor shear thinning property </w:t>
      </w:r>
      <w:r w:rsidR="00CC3425" w:rsidRPr="009F7F88">
        <w:rPr>
          <w:color w:val="000000" w:themeColor="text1"/>
        </w:rPr>
        <w:t xml:space="preserve">are difficult </w:t>
      </w:r>
      <w:r w:rsidR="00AF6D30" w:rsidRPr="009F7F88">
        <w:rPr>
          <w:color w:val="000000" w:themeColor="text1"/>
        </w:rPr>
        <w:t xml:space="preserve">to </w:t>
      </w:r>
      <w:r w:rsidR="00A017FC" w:rsidRPr="009F7F88">
        <w:rPr>
          <w:color w:val="000000" w:themeColor="text1"/>
        </w:rPr>
        <w:t>transfer through the patterned openings in the screen mesh</w:t>
      </w:r>
      <w:r w:rsidR="00CC3425" w:rsidRPr="009F7F88">
        <w:rPr>
          <w:color w:val="000000" w:themeColor="text1"/>
        </w:rPr>
        <w:t>.</w:t>
      </w:r>
      <w:r w:rsidR="00B01BC7" w:rsidRPr="009F7F88">
        <w:rPr>
          <w:rFonts w:ascii="Calibri" w:eastAsia="SimSun" w:hAnsi="Calibri" w:cs="Calibri"/>
          <w:color w:val="000000" w:themeColor="text1"/>
        </w:rPr>
        <w:fldChar w:fldCharType="begin" w:fldLock="1"/>
      </w:r>
      <w:r w:rsidR="004E1277" w:rsidRPr="009F7F88">
        <w:rPr>
          <w:rFonts w:ascii="Calibri" w:eastAsia="SimSun" w:hAnsi="Calibri" w:cs="Calibri"/>
          <w:color w:val="000000" w:themeColor="text1"/>
        </w:rPr>
        <w:instrText>ADDIN CSL_CITATION {"citationItems":[{"id":"ITEM-1","itemData":{"DOI":"10.1002/adfm.201807933","ISSN":"1616-301X","abstract":"Printing has drawn a lot of attention as a means of low per-unit cost and high throughput patterning of graphene inks for scaled-up thin-form factor device manufacturing. However, traditional printing processes require a flat surface and are incapable of achieving patterning onto 3D objects. Here, a conformal printing method is presented to achieve functional graphene-based patterns onto arbitrarily shaped surfaces. Using experimental design, a water-insoluble graphene ink with optimum conductivity is formulated. Then single- and multilayered electrically functional structures are printed onto a sacrificial layer using conventional screen printing. The print is then floated on water, allowing the dissolution of the sacrificial layer, while retaining the functional patterns. The single- and multilayer patterns can then be directly transferred onto arbitrarily shaped 3D objects without requiring any postdeposition processing. Using this technique, conformal printing of single- and multilayer functional devices that include joule heaters, resistive deformation sensors, and proximity sensors on hard, flexible, and soft substrates, such as glass, latex, thermoplastics, textiles, and even candies and marshmallows, is demonstrated. This simple strategy promises to add new device and sensing functionalities to previously inert 3D surfaces.","author":[{"dropping-particle":"","family":"Ng","given":"Leonard Wei Tat","non-dropping-particle":"","parse-names":false,"suffix":""},{"dropping-particle":"","family":"Zhu","given":"Xiaoxi","non-dropping-particle":"","parse-names":false,"suffix":""},{"dropping-particle":"","family":"Hu","given":"Guohua","non-dropping-particle":"","parse-names":false,"suffix":""},{"dropping-particle":"","family":"Macadam","given":"Nasiruddin","non-dropping-particle":"","parse-names":false,"suffix":""},{"dropping-particle":"","family":"Um","given":"Dooseung","non-dropping</w:instrText>
      </w:r>
      <w:r w:rsidR="004E1277" w:rsidRPr="009F7F88">
        <w:rPr>
          <w:rFonts w:ascii="Calibri" w:eastAsia="SimSun" w:hAnsi="Calibri" w:cs="Calibri" w:hint="eastAsia"/>
          <w:color w:val="000000" w:themeColor="text1"/>
        </w:rPr>
        <w:instrText>-particle":"","parse-names":false,"suffix":""},{"dropping-particle":"","family":"Wu","given":"Tien</w:instrText>
      </w:r>
      <w:r w:rsidR="004E1277" w:rsidRPr="009F7F88">
        <w:rPr>
          <w:rFonts w:ascii="Calibri" w:eastAsia="SimSun" w:hAnsi="Calibri" w:cs="Calibri" w:hint="eastAsia"/>
          <w:color w:val="000000" w:themeColor="text1"/>
        </w:rPr>
        <w:instrText>‐</w:instrText>
      </w:r>
      <w:r w:rsidR="004E1277" w:rsidRPr="009F7F88">
        <w:rPr>
          <w:rFonts w:ascii="Calibri" w:eastAsia="SimSun" w:hAnsi="Calibri" w:cs="Calibri" w:hint="eastAsia"/>
          <w:color w:val="000000" w:themeColor="text1"/>
        </w:rPr>
        <w:instrText>Chun","non-dropping-particle":"","parse-names":false,"suffix":""},{"dropping-particle":"","family":"Moal","given":"Frederic","non-dropping-particle":"Le","p</w:instrText>
      </w:r>
      <w:r w:rsidR="004E1277" w:rsidRPr="009F7F88">
        <w:rPr>
          <w:rFonts w:ascii="Calibri" w:eastAsia="SimSun" w:hAnsi="Calibri" w:cs="Calibri"/>
          <w:color w:val="000000" w:themeColor="text1"/>
        </w:rPr>
        <w:instrText>arse-names":false,"suffix":""},{"dropping-particle":"","family":"Jones","given":"Chris","non-dropping-particle":"","parse-names":false,"suffix":""},{"dropping-particle":"","family":"Hasan","given":"Tawfique","non-dropping-particle":"","parse-names":false,</w:instrText>
      </w:r>
      <w:r w:rsidR="004E1277" w:rsidRPr="009F7F88">
        <w:rPr>
          <w:rFonts w:ascii="Calibri" w:eastAsia="SimSun" w:hAnsi="Calibri" w:cs="Calibri" w:hint="eastAsia"/>
          <w:color w:val="000000" w:themeColor="text1"/>
        </w:rPr>
        <w:instrText>"suffix":""}],"container-title":"Advanced Functional Materials","id":"ITEM-1","issue":"36","issued":{"date-parts":[["2019"]]},"page":"1807933","publisher":"Wiley-VCH Verlag","title":"Conformal Printing of Graphene for Single</w:instrText>
      </w:r>
      <w:r w:rsidR="004E1277" w:rsidRPr="009F7F88">
        <w:rPr>
          <w:rFonts w:ascii="Calibri" w:eastAsia="SimSun" w:hAnsi="Calibri" w:cs="Calibri" w:hint="eastAsia"/>
          <w:color w:val="000000" w:themeColor="text1"/>
        </w:rPr>
        <w:instrText>‐</w:instrText>
      </w:r>
      <w:r w:rsidR="004E1277" w:rsidRPr="009F7F88">
        <w:rPr>
          <w:rFonts w:ascii="Calibri" w:eastAsia="SimSun" w:hAnsi="Calibri" w:cs="Calibri" w:hint="eastAsia"/>
          <w:color w:val="000000" w:themeColor="text1"/>
        </w:rPr>
        <w:instrText xml:space="preserve"> and Multilayered Devices onto</w:instrText>
      </w:r>
      <w:r w:rsidR="004E1277" w:rsidRPr="009F7F88">
        <w:rPr>
          <w:rFonts w:ascii="Calibri" w:eastAsia="SimSun" w:hAnsi="Calibri" w:cs="Calibri"/>
          <w:color w:val="000000" w:themeColor="text1"/>
        </w:rPr>
        <w:instrText xml:space="preserve"> Arbitrarily Shaped 3D Surfaces","type":"article-journal","volume":"29"},"uris":["http://www.mendeley.com/documents/?uuid=93baa558-3fdd-361c-a917-2b086a340022"]}],"mendeley":{"formattedCitation":"&lt;sup&gt;204&lt;/sup&gt;","plainTextFormattedCitation":"204","previouslyFormattedCitation":"&lt;sup&gt;202&lt;/sup&gt;"},"properties":{"noteIndex":0},"schema":"https://github.com/citation-style-language/schema/raw/master/csl-citation.json"}</w:instrText>
      </w:r>
      <w:r w:rsidR="00B01BC7" w:rsidRPr="009F7F88">
        <w:rPr>
          <w:rFonts w:ascii="Calibri" w:eastAsia="SimSun" w:hAnsi="Calibri" w:cs="Calibri"/>
          <w:color w:val="000000" w:themeColor="text1"/>
        </w:rPr>
        <w:fldChar w:fldCharType="separate"/>
      </w:r>
      <w:r w:rsidR="004E1277" w:rsidRPr="009F7F88">
        <w:rPr>
          <w:rFonts w:ascii="Calibri" w:eastAsia="SimSun" w:hAnsi="Calibri" w:cs="Calibri"/>
          <w:noProof/>
          <w:color w:val="000000" w:themeColor="text1"/>
          <w:vertAlign w:val="superscript"/>
        </w:rPr>
        <w:t>204</w:t>
      </w:r>
      <w:r w:rsidR="00B01BC7" w:rsidRPr="009F7F88">
        <w:rPr>
          <w:rFonts w:ascii="Calibri" w:eastAsia="SimSun" w:hAnsi="Calibri" w:cs="Calibri"/>
          <w:color w:val="000000" w:themeColor="text1"/>
        </w:rPr>
        <w:fldChar w:fldCharType="end"/>
      </w:r>
      <w:r w:rsidR="00CC3425" w:rsidRPr="009F7F88">
        <w:rPr>
          <w:color w:val="000000" w:themeColor="text1"/>
        </w:rPr>
        <w:t xml:space="preserve"> The viscosity and </w:t>
      </w:r>
      <w:r w:rsidR="00CC3425" w:rsidRPr="009F7F88">
        <w:rPr>
          <w:color w:val="000000" w:themeColor="text1"/>
          <w:lang w:val="en-US"/>
        </w:rPr>
        <w:t xml:space="preserve">the G’/G’’ </w:t>
      </w:r>
      <w:r w:rsidR="00CC3425" w:rsidRPr="009F7F88">
        <w:rPr>
          <w:color w:val="000000" w:themeColor="text1"/>
        </w:rPr>
        <w:t xml:space="preserve">of screen printing inks are generally in the range of </w:t>
      </w:r>
      <w:r w:rsidR="00836753" w:rsidRPr="009F7F88">
        <w:rPr>
          <w:color w:val="000000" w:themeColor="text1"/>
        </w:rPr>
        <w:t>1</w:t>
      </w:r>
      <w:r w:rsidR="00CC3425" w:rsidRPr="009F7F88">
        <w:rPr>
          <w:color w:val="000000" w:themeColor="text1"/>
        </w:rPr>
        <w:t>×10</w:t>
      </w:r>
      <w:r w:rsidR="00836753" w:rsidRPr="009F7F88">
        <w:rPr>
          <w:color w:val="000000" w:themeColor="text1"/>
          <w:vertAlign w:val="superscript"/>
        </w:rPr>
        <w:t>3</w:t>
      </w:r>
      <w:r w:rsidR="00CC3425" w:rsidRPr="009F7F88">
        <w:rPr>
          <w:color w:val="000000" w:themeColor="text1"/>
        </w:rPr>
        <w:t>-</w:t>
      </w:r>
      <w:r w:rsidR="00836753" w:rsidRPr="009F7F88">
        <w:rPr>
          <w:color w:val="000000" w:themeColor="text1"/>
        </w:rPr>
        <w:t>1</w:t>
      </w:r>
      <w:r w:rsidR="00CC3425" w:rsidRPr="009F7F88">
        <w:rPr>
          <w:color w:val="000000" w:themeColor="text1"/>
        </w:rPr>
        <w:t>×10</w:t>
      </w:r>
      <w:r w:rsidR="00836753" w:rsidRPr="009F7F88">
        <w:rPr>
          <w:color w:val="000000" w:themeColor="text1"/>
          <w:vertAlign w:val="superscript"/>
        </w:rPr>
        <w:t>4</w:t>
      </w:r>
      <w:r w:rsidR="00CC3425" w:rsidRPr="009F7F88">
        <w:rPr>
          <w:color w:val="000000" w:themeColor="text1"/>
        </w:rPr>
        <w:t xml:space="preserve"> mPa s</w:t>
      </w:r>
      <w:r w:rsidR="00836753" w:rsidRPr="009F7F88">
        <w:rPr>
          <w:color w:val="000000" w:themeColor="text1"/>
        </w:rPr>
        <w:fldChar w:fldCharType="begin" w:fldLock="1"/>
      </w:r>
      <w:r w:rsidR="004E1277" w:rsidRPr="009F7F88">
        <w:rPr>
          <w:rFonts w:hint="eastAsia"/>
          <w:color w:val="000000" w:themeColor="text1"/>
        </w:rPr>
        <w:instrText>ADDIN CSL_CITATION {"citationItems":[{"id":"ITEM-1","itemData":{"DOI":"10.1039/c8cs00084k","ISSN":"14604744","abstract":"</w:instrText>
      </w:r>
      <w:r w:rsidR="004E1277" w:rsidRPr="009F7F88">
        <w:rPr>
          <w:rFonts w:hint="eastAsia"/>
          <w:color w:val="000000" w:themeColor="text1"/>
        </w:rPr>
        <w:instrText>正文</w:instrText>
      </w:r>
      <w:r w:rsidR="004E1277" w:rsidRPr="009F7F88">
        <w:rPr>
          <w:rFonts w:hint="eastAsia"/>
          <w:color w:val="000000" w:themeColor="text1"/>
        </w:rPr>
        <w:instrText>2</w:instrText>
      </w:r>
      <w:r w:rsidR="004E1277" w:rsidRPr="009F7F88">
        <w:rPr>
          <w:rFonts w:hint="eastAsia"/>
          <w:color w:val="000000" w:themeColor="text1"/>
        </w:rPr>
        <w:instrText>万字，</w:instrText>
      </w:r>
      <w:r w:rsidR="004E1277" w:rsidRPr="009F7F88">
        <w:rPr>
          <w:rFonts w:hint="eastAsia"/>
          <w:color w:val="000000" w:themeColor="text1"/>
        </w:rPr>
        <w:instrText>Graphene and related two-dimensional materials provide an ideal platform for next generation disruptive technologies and applica</w:instrText>
      </w:r>
      <w:r w:rsidR="004E1277" w:rsidRPr="009F7F88">
        <w:rPr>
          <w:color w:val="000000" w:themeColor="text1"/>
        </w:rPr>
        <w:instrText>tions. Exploiting these solution-processed two-dimensional materials in printing can accelerate this development by allowing additive patterning on both rigid and conformable substrates for flexible device design and large-scale, high-speed, cost-effective manufacturing. In this review, we summarise the current progress on ink formulation of two-dimensional materials and the printable applications enabled by them. We also present our perspectives on their research and technological future prospects.","author":[{"dropping-particle":"","family":"Hu","given":"Guohua","non-dropping-particle":"","parse-names":false,"suffix":""},{"dropping-particle":"","family":"Kang","given":"Joohoon","non-dropping-particle":"","parse-names":false,"suffix":""},{"dropping-particle":"","family":"Ng","given":"Leonard W.T.","non-dropping-particle":"","parse-names":false,"suffix":""},{"dropping-particle":"","family":"Zhu","given":"Xiaoxi","non-dropping-particle":"","parse-names":false,"suffix":""},{"dropping-particle":"","family":"Howe","given":"Richard C.T.","non-dropping-particle":"","parse-names":false,"suffix":""},{"dropping-particle":"","family":"Jones","given":"Christopher G.","non-dropping-particle":"","parse-names":false,"suffix":""},{"dropping-particle":"","family":"Hersam","given":"Mark C.","non-dropping-particle":"","parse-names":false,"suffix":""},{"dropping-particle":"","family":"Hasan","given":"Tawfique","non-dropping-particle":"","parse-names":false,"suffix":""}],"container-title":"Chemical Society Reviews","id":"ITEM-1","issue":"9","issued":{"date-parts":[["2018"]]},"page":"3265-3300","title":"Functional inks and printing of two-dimensional materials","type":"article-journal","volume":"47"},"uris":["http://www.mendeley.com/documents/?uuid=8a5ff9fc-addc-4343-8d75-4fb3fa0b2253"]},{"id":"ITEM-2","itemData":{"DOI":"10.1039/c9cs00459a","ISSN":"14604744","PMID":"32065178","abstract":"The rapid development of the Internet of Things (IoT)-enabled applications and connected automation are increasingly making sensing technologies the heart of future intelligent systems. The potential applications have wide-ranging implications, from industrial manufacturing and chemical process control to agriculture and nature conservation, and even to personal health monitoring, smart cities, and national defence. Devices that can detect trace amounts of analyte gases represent the most ubiquitous of these sensor platforms. In particular, the advent of nanostructured organic and inorganic materials has significantly transformed this field. Highly sensitive, selective, and portable sensing devices are now possible due to the large surface to volume ratios, favorable transport properties and tunable surface chemistry of the sensing materials. Here, we present a review on the recent development of printed gas sensors. We first introduce the state-of-the-art printing techniques, and then describe a variety of gas sensing materials including metal oxides, conducting polymers, carbon nanotubes and two-dimensional (2D) materials. Particular emphases are given to the working principles of the printing techniques and sensing mechanisms of the different material systems. Strategies that can improve sensor performance via materials design and device fabrication are discussed. Finally, we summarize the current challenges and present our perspectives in opportunities in the future development of printed gas sensors.","author":[{"dropping-particle":"","family":"Dai","given":"Jie","non-dropping-particle":"","parse-names":false,"suffix":""},{"dropping-particle":"","family":"Ogbeide","given":"Osarenkhoe","non-dropping-particle":"","parse-names":false,"suffix":""},{"dropping-particle":"","family":"Macadam","given":"Nasiruddin","non-dropping-particle":"","parse-names":false,"suffix":""},{"dropping-particle":"","family":"Sun","given":"Qian","non-dropping-particle":"","parse-names":false,"suffix":""},{"dropping-particle":"","family":"Yu","given":"Wenbei","non-dropping-particle":"","parse-names":false,"suffix":""},{"dropping-particle":"","family":"Li","given":"Yu","non-dropping-particle":"","parse-names":false,"suffix":""},{"dropping-particle":"","family":"Su","given":"Bao Lian","non-dropping-particle":"","parse-names":false,"suffix":""},{"dropping-particle":"","family":"Hasan","given":"Tawfique","non-dropping-particle":"","parse-names":false,"suffix":""},{"dropping-particle":"","family":"Huang","given":"Xiao","non-dropping-particle":"","parse-names":false,"suffix":""},{"dropping-particle":"","family":"Huang","given":"Wei","non-dropping-particle":"","parse-names":false,"suffix":""}],"container-title":"Chemical Society Reviews","id":"ITEM-2","issue":"6","issued":{"date-parts":[["2020"]]},"page":"1756-1789","publisher":"Royal Society of Chemistry","title":"Printed gas sensors","type":"article-journal","volume":"49"},"uris":["http://www.mendeley.com/documents/?uuid=8db5694a-aca9-32b5-8172-5d2498eedbbe"]}],"mendeley":{"formattedCitation":"&lt;sup&gt;120,201&lt;/sup&gt;","plainTextFormattedCitation":"120,201","previouslyFormattedCitation":"&lt;sup&gt;120,199&lt;/sup&gt;"},"properties":{"noteIndex":0},"schema":"https://github.com/citation-style-language/schema/raw/master/csl-citation.json"}</w:instrText>
      </w:r>
      <w:r w:rsidR="00836753" w:rsidRPr="009F7F88">
        <w:rPr>
          <w:color w:val="000000" w:themeColor="text1"/>
        </w:rPr>
        <w:fldChar w:fldCharType="separate"/>
      </w:r>
      <w:r w:rsidR="004E1277" w:rsidRPr="009F7F88">
        <w:rPr>
          <w:noProof/>
          <w:color w:val="000000" w:themeColor="text1"/>
          <w:vertAlign w:val="superscript"/>
        </w:rPr>
        <w:t>120,201</w:t>
      </w:r>
      <w:r w:rsidR="00836753" w:rsidRPr="009F7F88">
        <w:rPr>
          <w:color w:val="000000" w:themeColor="text1"/>
        </w:rPr>
        <w:fldChar w:fldCharType="end"/>
      </w:r>
      <w:r w:rsidR="00CC3425" w:rsidRPr="009F7F88">
        <w:rPr>
          <w:color w:val="000000" w:themeColor="text1"/>
        </w:rPr>
        <w:t xml:space="preserve"> </w:t>
      </w:r>
      <w:r w:rsidR="00CC3425" w:rsidRPr="009F7F88">
        <w:rPr>
          <w:color w:val="000000" w:themeColor="text1"/>
          <w:lang w:val="en-US"/>
        </w:rPr>
        <w:t xml:space="preserve">and 0.8-1.7 </w:t>
      </w:r>
      <w:r w:rsidR="00CC3425" w:rsidRPr="009F7F88">
        <w:rPr>
          <w:color w:val="000000" w:themeColor="text1"/>
        </w:rPr>
        <w:t>(</w:t>
      </w:r>
      <w:r w:rsidR="00CC3425" w:rsidRPr="009F7F88">
        <w:rPr>
          <w:color w:val="000000" w:themeColor="text1"/>
          <w:lang w:val="en"/>
        </w:rPr>
        <w:fldChar w:fldCharType="begin"/>
      </w:r>
      <w:r w:rsidR="00CC3425" w:rsidRPr="009F7F88">
        <w:rPr>
          <w:color w:val="000000" w:themeColor="text1"/>
          <w:lang w:val="en"/>
        </w:rPr>
        <w:instrText xml:space="preserve"> REF _Ref45488005 \h </w:instrText>
      </w:r>
      <w:r w:rsidR="00CC3425" w:rsidRPr="009F7F88">
        <w:rPr>
          <w:color w:val="000000" w:themeColor="text1"/>
          <w:lang w:val="en"/>
        </w:rPr>
      </w:r>
      <w:r w:rsidR="00CC3425" w:rsidRPr="009F7F88">
        <w:rPr>
          <w:color w:val="000000" w:themeColor="text1"/>
          <w:lang w:val="en"/>
        </w:rPr>
        <w:fldChar w:fldCharType="separate"/>
      </w:r>
      <w:r w:rsidR="003E54B2" w:rsidRPr="009F7F88">
        <w:rPr>
          <w:color w:val="000000" w:themeColor="text1"/>
        </w:rPr>
        <w:t xml:space="preserve">Fig. </w:t>
      </w:r>
      <w:r w:rsidR="003E54B2" w:rsidRPr="009F7F88">
        <w:rPr>
          <w:noProof/>
          <w:color w:val="000000" w:themeColor="text1"/>
        </w:rPr>
        <w:t>6</w:t>
      </w:r>
      <w:r w:rsidR="00CC3425" w:rsidRPr="009F7F88">
        <w:rPr>
          <w:color w:val="000000" w:themeColor="text1"/>
          <w:lang w:val="en"/>
        </w:rPr>
        <w:fldChar w:fldCharType="end"/>
      </w:r>
      <w:r w:rsidR="00CC3425" w:rsidRPr="009F7F88">
        <w:rPr>
          <w:color w:val="000000" w:themeColor="text1"/>
        </w:rPr>
        <w:t>d)</w:t>
      </w:r>
      <w:r w:rsidR="00CC3425" w:rsidRPr="009F7F88">
        <w:rPr>
          <w:color w:val="000000" w:themeColor="text1"/>
          <w:lang w:val="en-US"/>
        </w:rPr>
        <w:t>,</w:t>
      </w:r>
      <w:r w:rsidR="00995DEA" w:rsidRPr="009F7F88">
        <w:rPr>
          <w:color w:val="000000" w:themeColor="text1"/>
          <w:lang w:val="en"/>
        </w:rPr>
        <w:fldChar w:fldCharType="begin" w:fldLock="1"/>
      </w:r>
      <w:r w:rsidR="004E1277" w:rsidRPr="009F7F88">
        <w:rPr>
          <w:color w:val="000000" w:themeColor="text1"/>
          <w:lang w:val="en"/>
        </w:rPr>
        <w:instrText>ADDIN CSL_CITATION {"citationItems":[{"id":"ITEM-1","itemData":{"DOI":"10.1016/j.rser.2016.11.008","ISSN":"18790690","abstract":"Fabrication of solid oxide fuel cell (SOFC) components via a simple and economical technique is critical to lower the overall manufacturing cost of SOFCs. Thus, screen-printing is widely used to fabricate SOFC components having thickness in the range of 10–100 µm. Fabrication of optimized screen-printing inks is highly significant for the production of high quality films with improved performance. The effect of solid, binder, solvent and dispersant on the ink rheological properties and performance of resultant films must be deeply understood for the fabrication of optimized screen-printing inks. These effects can be optimized by measuring the rheological properties of inks such as viscosity, yield stress, thixotropy and viscoelasticity for application at a specific printer setting. Understanding the relationship between the composition and rheology of the inks may enhance the properties and performance of the resultant screen-printed films. Furthermore, these parameters can be correlated to the film properties such as mechanical strength, electrical conductivity and electrochemical properties of the resultant films. The focus of this review paper is to understand the underpinning science of ink rheology and processing conditions of screen-printing inks for the fabrication of high performance SOFC electrodes and/or electrolyte.","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 Ltd","title":"Screen-printing inks for the fabrication of solid oxide fuel cell films: A review","type":"article-journal","volume":"75"},"uris":["http://www.mendeley.com/documents/?uuid=c2ed5535-5cd9-363d-8fc9-ab452eed2547"]}],"mendeley":{"formattedCitation":"&lt;sup&gt;192&lt;/sup&gt;","plainTextFormattedCitation":"192","previouslyFormattedCitation":"&lt;sup&gt;190&lt;/sup&gt;"},"properties":{"noteIndex":0},"schema":"https://github.com/citation-style-language/schema/raw/master/csl-citation.json"}</w:instrText>
      </w:r>
      <w:r w:rsidR="00995DEA" w:rsidRPr="009F7F88">
        <w:rPr>
          <w:color w:val="000000" w:themeColor="text1"/>
          <w:lang w:val="en"/>
        </w:rPr>
        <w:fldChar w:fldCharType="separate"/>
      </w:r>
      <w:r w:rsidR="004E1277" w:rsidRPr="009F7F88">
        <w:rPr>
          <w:noProof/>
          <w:color w:val="000000" w:themeColor="text1"/>
          <w:vertAlign w:val="superscript"/>
          <w:lang w:val="en"/>
        </w:rPr>
        <w:t>192</w:t>
      </w:r>
      <w:r w:rsidR="00995DEA" w:rsidRPr="009F7F88">
        <w:rPr>
          <w:color w:val="000000" w:themeColor="text1"/>
          <w:lang w:val="en"/>
        </w:rPr>
        <w:fldChar w:fldCharType="end"/>
      </w:r>
      <w:r w:rsidR="00CC3425" w:rsidRPr="009F7F88">
        <w:rPr>
          <w:color w:val="000000" w:themeColor="text1"/>
          <w:lang w:val="en-US"/>
        </w:rPr>
        <w:t xml:space="preserve"> </w:t>
      </w:r>
      <w:r w:rsidR="00CC3425" w:rsidRPr="009F7F88">
        <w:rPr>
          <w:rFonts w:hint="eastAsia"/>
          <w:color w:val="000000" w:themeColor="text1"/>
          <w:lang w:val="en-US"/>
        </w:rPr>
        <w:t>r</w:t>
      </w:r>
      <w:r w:rsidR="00CC3425" w:rsidRPr="009F7F88">
        <w:rPr>
          <w:color w:val="000000" w:themeColor="text1"/>
          <w:lang w:val="en-US"/>
        </w:rPr>
        <w:t>espectively.</w:t>
      </w:r>
    </w:p>
    <w:p w14:paraId="7FD12B40" w14:textId="46DD5E81" w:rsidR="00F9477F" w:rsidRPr="009F7F88" w:rsidRDefault="00CC3425" w:rsidP="00F9477F">
      <w:pPr>
        <w:pStyle w:val="RSCB02ArticleText"/>
        <w:ind w:firstLine="196"/>
        <w:rPr>
          <w:color w:val="000000" w:themeColor="text1"/>
          <w:lang w:eastAsia="zh-CN"/>
        </w:rPr>
      </w:pPr>
      <w:r w:rsidRPr="009F7F88">
        <w:rPr>
          <w:color w:val="000000" w:themeColor="text1"/>
        </w:rPr>
        <w:t>3D print</w:t>
      </w:r>
      <w:r w:rsidR="00677D6D" w:rsidRPr="009F7F88">
        <w:rPr>
          <w:color w:val="000000" w:themeColor="text1"/>
        </w:rPr>
        <w:t>able</w:t>
      </w:r>
      <w:r w:rsidRPr="009F7F88">
        <w:rPr>
          <w:color w:val="000000" w:themeColor="text1"/>
        </w:rPr>
        <w:t xml:space="preserve"> inks must have high viscosity to ensure that the printed structure is self-supporting, </w:t>
      </w:r>
      <w:r w:rsidR="006B7363" w:rsidRPr="009F7F88">
        <w:rPr>
          <w:i/>
          <w:iCs/>
          <w:color w:val="000000" w:themeColor="text1"/>
        </w:rPr>
        <w:t>i.e.</w:t>
      </w:r>
      <w:r w:rsidR="004A4378" w:rsidRPr="009F7F88">
        <w:rPr>
          <w:color w:val="000000" w:themeColor="text1"/>
        </w:rPr>
        <w:t>,</w:t>
      </w:r>
      <w:r w:rsidRPr="009F7F88">
        <w:rPr>
          <w:color w:val="000000" w:themeColor="text1"/>
        </w:rPr>
        <w:t xml:space="preserve"> the extruded filaments cannot collapse, or disperse</w:t>
      </w:r>
      <w:r w:rsidR="00716611" w:rsidRPr="009F7F88">
        <w:rPr>
          <w:color w:val="000000" w:themeColor="text1"/>
        </w:rPr>
        <w:t xml:space="preserve"> after the </w:t>
      </w:r>
      <w:r w:rsidR="006B7363" w:rsidRPr="009F7F88">
        <w:rPr>
          <w:color w:val="000000" w:themeColor="text1"/>
        </w:rPr>
        <w:t>applied</w:t>
      </w:r>
      <w:r w:rsidR="00716611" w:rsidRPr="009F7F88">
        <w:rPr>
          <w:color w:val="000000" w:themeColor="text1"/>
        </w:rPr>
        <w:t xml:space="preserve"> shear force is withdrawn</w:t>
      </w:r>
      <w:r w:rsidRPr="009F7F88">
        <w:rPr>
          <w:color w:val="000000" w:themeColor="text1"/>
        </w:rPr>
        <w:t xml:space="preserve">. In addition, </w:t>
      </w:r>
      <w:r w:rsidR="006B7363" w:rsidRPr="009F7F88">
        <w:rPr>
          <w:color w:val="000000" w:themeColor="text1"/>
        </w:rPr>
        <w:t xml:space="preserve">as above, </w:t>
      </w:r>
      <w:r w:rsidRPr="009F7F88">
        <w:rPr>
          <w:color w:val="000000" w:themeColor="text1"/>
        </w:rPr>
        <w:t>the ink</w:t>
      </w:r>
      <w:r w:rsidR="006B7363" w:rsidRPr="009F7F88">
        <w:rPr>
          <w:color w:val="000000" w:themeColor="text1"/>
        </w:rPr>
        <w:t>s</w:t>
      </w:r>
      <w:r w:rsidRPr="009F7F88">
        <w:rPr>
          <w:color w:val="000000" w:themeColor="text1"/>
        </w:rPr>
        <w:t xml:space="preserve"> must also have shear-thinning rheological properties. When the ink flows through the </w:t>
      </w:r>
      <w:r w:rsidR="000A35AA" w:rsidRPr="009F7F88">
        <w:rPr>
          <w:color w:val="000000" w:themeColor="text1"/>
        </w:rPr>
        <w:t>extrusion</w:t>
      </w:r>
      <w:r w:rsidRPr="009F7F88">
        <w:rPr>
          <w:color w:val="000000" w:themeColor="text1"/>
        </w:rPr>
        <w:t xml:space="preserve"> nozzle (usually with </w:t>
      </w:r>
      <w:r w:rsidR="00D764F1" w:rsidRPr="009F7F88">
        <w:rPr>
          <w:color w:val="000000" w:themeColor="text1"/>
        </w:rPr>
        <w:t xml:space="preserve">a </w:t>
      </w:r>
      <w:r w:rsidRPr="009F7F88">
        <w:rPr>
          <w:color w:val="000000" w:themeColor="text1"/>
        </w:rPr>
        <w:t xml:space="preserve">diameter of tens to hundreds of microns) under pressure, the viscosity must be thinned to be low enough to prevent nozzle clogging and ensure continuous filament extrusion. Generally, the viscosities and the </w:t>
      </w:r>
      <w:r w:rsidRPr="009F7F88">
        <w:rPr>
          <w:rFonts w:hint="eastAsia"/>
          <w:color w:val="000000" w:themeColor="text1"/>
        </w:rPr>
        <w:t>G</w:t>
      </w:r>
      <w:r w:rsidRPr="009F7F88">
        <w:rPr>
          <w:color w:val="000000" w:themeColor="text1"/>
        </w:rPr>
        <w:t>’/G’’ of 3D printing inks are in the range of 6×10</w:t>
      </w:r>
      <w:r w:rsidRPr="009F7F88">
        <w:rPr>
          <w:color w:val="000000" w:themeColor="text1"/>
          <w:vertAlign w:val="superscript"/>
        </w:rPr>
        <w:t>5</w:t>
      </w:r>
      <w:r w:rsidRPr="009F7F88">
        <w:rPr>
          <w:color w:val="000000" w:themeColor="text1"/>
        </w:rPr>
        <w:t>-5×10</w:t>
      </w:r>
      <w:r w:rsidRPr="009F7F88">
        <w:rPr>
          <w:color w:val="000000" w:themeColor="text1"/>
          <w:vertAlign w:val="superscript"/>
        </w:rPr>
        <w:t>8</w:t>
      </w:r>
      <w:r w:rsidRPr="009F7F88">
        <w:rPr>
          <w:color w:val="000000" w:themeColor="text1"/>
        </w:rPr>
        <w:t xml:space="preserve"> mPa s and ˃3.4 (</w:t>
      </w:r>
      <w:r w:rsidRPr="009F7F88">
        <w:rPr>
          <w:color w:val="000000" w:themeColor="text1"/>
          <w:lang w:val="en"/>
        </w:rPr>
        <w:fldChar w:fldCharType="begin"/>
      </w:r>
      <w:r w:rsidRPr="009F7F88">
        <w:rPr>
          <w:color w:val="000000" w:themeColor="text1"/>
          <w:lang w:val="en"/>
        </w:rPr>
        <w:instrText xml:space="preserve"> REF _Ref45488005 \h </w:instrText>
      </w:r>
      <w:r w:rsidRPr="009F7F88">
        <w:rPr>
          <w:color w:val="000000" w:themeColor="text1"/>
          <w:lang w:val="en"/>
        </w:rPr>
      </w:r>
      <w:r w:rsidRPr="009F7F88">
        <w:rPr>
          <w:color w:val="000000" w:themeColor="text1"/>
          <w:lang w:val="en"/>
        </w:rPr>
        <w:fldChar w:fldCharType="separate"/>
      </w:r>
      <w:r w:rsidR="003E54B2" w:rsidRPr="009F7F88">
        <w:rPr>
          <w:color w:val="000000" w:themeColor="text1"/>
        </w:rPr>
        <w:t xml:space="preserve">Fig. </w:t>
      </w:r>
      <w:r w:rsidR="003E54B2" w:rsidRPr="009F7F88">
        <w:rPr>
          <w:noProof/>
          <w:color w:val="000000" w:themeColor="text1"/>
        </w:rPr>
        <w:t>6</w:t>
      </w:r>
      <w:r w:rsidRPr="009F7F88">
        <w:rPr>
          <w:color w:val="000000" w:themeColor="text1"/>
          <w:lang w:val="en"/>
        </w:rPr>
        <w:fldChar w:fldCharType="end"/>
      </w:r>
      <w:r w:rsidRPr="009F7F88">
        <w:rPr>
          <w:color w:val="000000" w:themeColor="text1"/>
        </w:rPr>
        <w:t>d),</w:t>
      </w:r>
      <w:r w:rsidR="00D330A9" w:rsidRPr="009F7F88">
        <w:rPr>
          <w:color w:val="000000" w:themeColor="text1"/>
          <w:lang w:val="en"/>
        </w:rPr>
        <w:fldChar w:fldCharType="begin" w:fldLock="1"/>
      </w:r>
      <w:r w:rsidR="004E1277" w:rsidRPr="009F7F88">
        <w:rPr>
          <w:rFonts w:hint="eastAsia"/>
          <w:color w:val="000000" w:themeColor="text1"/>
          <w:lang w:val="en"/>
        </w:rPr>
        <w:instrText>ADDIN CSL_CITATION {"citationItems":[{"id":"ITEM-1","itemData":{"DOI":"10.1002/cssc.201902019","ISSN":"1864564X","abstract":"</w:instrText>
      </w:r>
      <w:r w:rsidR="004E1277" w:rsidRPr="009F7F88">
        <w:rPr>
          <w:rFonts w:hint="eastAsia"/>
          <w:color w:val="000000" w:themeColor="text1"/>
          <w:lang w:val="en"/>
        </w:rPr>
        <w:instrText>多图重画，美观</w:instrText>
      </w:r>
      <w:r w:rsidR="004E1277" w:rsidRPr="009F7F88">
        <w:rPr>
          <w:rFonts w:hint="eastAsia"/>
          <w:color w:val="000000" w:themeColor="text1"/>
          <w:lang w:val="en"/>
        </w:rPr>
        <w:instrText>-Ubiquitous portable electronics and the ever-growing internet-of-things have necessitated the emergence of high-end miniat</w:instrText>
      </w:r>
      <w:r w:rsidR="004E1277" w:rsidRPr="009F7F88">
        <w:rPr>
          <w:color w:val="000000" w:themeColor="text1"/>
          <w:lang w:val="en"/>
        </w:rPr>
        <w:instrText>urized devices as well as associated sophisticated printing technologies. With excellent solution processability and tunable electronic properties, 2 D materials stand as a promising candidate for functional inks that are readily printable for energy-storage devices. In this Review, we outline the significance, status, and challenges that we are facing of the developments of 2 D materials-based functional inks. Then, general ink formulation and basic knowledge of printing techniques together with their rheological requirements and enabled applications in energy storage are introduced, providing guidelines for developing inks that match well with the present printing techniques. Last, but not least, we also propose the perspectives on the development of 2 D materials-based inks for energy-storage applications.","author":[{"dropping-particle":"","family":"Wang","given":"Libin","non-dropping-particle":"","parse-names":false,"suffix":""},{"dropping-particle":"","family":"Chen","given":"Shi","non-dropping-particle":"","parse-names":false,"suffix":""},{"dropping-particle":"","family":"Shu","given":"Ting","non-dropping-particle":"","parse-names":false,"suffix":""},{"dropping-particle":"","family":"Hu","given":"Xianluo","non-dropping-particle":"","parse-names":fa</w:instrText>
      </w:r>
      <w:r w:rsidR="004E1277" w:rsidRPr="009F7F88">
        <w:rPr>
          <w:rFonts w:hint="eastAsia"/>
          <w:color w:val="000000" w:themeColor="text1"/>
          <w:lang w:val="en"/>
        </w:rPr>
        <w:instrText>lse,"suffix":""}],"container-title":"ChemSusChem","id":"ITEM-1","issued":{"date-parts":[["2020"]]},"note":"</w:instrText>
      </w:r>
      <w:r w:rsidR="004E1277" w:rsidRPr="009F7F88">
        <w:rPr>
          <w:rFonts w:hint="eastAsia"/>
          <w:color w:val="000000" w:themeColor="text1"/>
          <w:lang w:val="en"/>
        </w:rPr>
        <w:instrText>多图重画，美观</w:instrText>
      </w:r>
      <w:r w:rsidR="004E1277" w:rsidRPr="009F7F88">
        <w:rPr>
          <w:rFonts w:hint="eastAsia"/>
          <w:color w:val="000000" w:themeColor="text1"/>
          <w:lang w:val="en"/>
        </w:rPr>
        <w:instrText>","page":"1330-1353","title":"Functional Inks for Printable Energy Storage Applications based on 2 D Materials","type":"article-journal","vol</w:instrText>
      </w:r>
      <w:r w:rsidR="004E1277" w:rsidRPr="009F7F88">
        <w:rPr>
          <w:color w:val="000000" w:themeColor="text1"/>
          <w:lang w:val="en"/>
        </w:rPr>
        <w:instrText>ume":"13"},"uris":["http://www.mendeley.com/documents/?uuid=93711a60-0bea-4e6f-a525-0a78d903e092"]},{"id":"ITEM-2","itemData":{"DOI":"10.1039/c3mh00144j","ISSN":"20516355","abstract":"Here, we show that graphene oxide (GO) dispersions exhibit unique viscoelastic properties, making them a new class of soft materials. The fundamental insights accrued here provide the basis for the development of fabrication protocols for these two-dimensional soft materials, in a diverse array of processing techniques.","author":[{"dropping-particle":"","family":"Naficy","given":"Sina","non-dropping-particle":"","parse-names":false,"suffix":""},{"dropping-particle":"","family":"Jalili","given":"Rouhollah","non-dropping-particle":"","parse-names":false,"suffix":""},{"dropping-particle":"","family":"Aboutalebi","given":"Seyed Hamed","non-dropping-particle":"","parse-names":false,"suffix":""},{"dropping-particle":"","family":"Gorkin","given":"Robert A.","non-dropping-particle":"","parse-names":false,"suffix":""},{"dropping-particle":"","family":"Konstantinov","given":"Konstantin","non-dropping-particle":"","parse-names":false,"suffix":""},{"dropping-particle":"","family":"Innis","given":"Peter C.","non-dropping-particle":"","parse-names":false,"suffix":""},{"dropping-particle":"","family":"Spinks","given":"Geoffrey M.","non-dropping-particle":"","parse-names":false,"suffix":""},{"dropping-particle":"","family":"Poulin","given":"Philippe","non-dropping-particle":"","parse-names":false,"suffix":""},{"dropping-particle":"","family":"Wallace","given":"Gordon G.","non-dropping-particle":"","parse-names":false,"suffix":""}],"container-title":"Materials Horizons","id":"ITEM-2","issue":"3","issued":{"date-parts":[["2014"]]},"page":"326-331","title":"Graphene oxide dispersions: Tuning rheology to enable fabrication","type":"article-journal","volume":"1"},"uris":["http://www.mendeley.com/documents/?uuid=e0ac233b-514e-464b-bf0e-8ddf2f8e6fe8"]}],"mendeley":{"formattedCitation":"&lt;sup&gt;187,203&lt;/sup&gt;","plainTextFormattedCitation":"187,203","previouslyFormattedCitation":"&lt;sup&gt;185,201&lt;/sup&gt;"},"properties":{"noteIndex":0},"schema":"https://github.com/citation-style-language/schema/raw/master/csl-citation.json"}</w:instrText>
      </w:r>
      <w:r w:rsidR="00D330A9" w:rsidRPr="009F7F88">
        <w:rPr>
          <w:color w:val="000000" w:themeColor="text1"/>
          <w:lang w:val="en"/>
        </w:rPr>
        <w:fldChar w:fldCharType="separate"/>
      </w:r>
      <w:r w:rsidR="004E1277" w:rsidRPr="009F7F88">
        <w:rPr>
          <w:noProof/>
          <w:color w:val="000000" w:themeColor="text1"/>
          <w:vertAlign w:val="superscript"/>
          <w:lang w:val="en"/>
        </w:rPr>
        <w:t>187,203</w:t>
      </w:r>
      <w:r w:rsidR="00D330A9" w:rsidRPr="009F7F88">
        <w:rPr>
          <w:color w:val="000000" w:themeColor="text1"/>
          <w:lang w:val="en"/>
        </w:rPr>
        <w:fldChar w:fldCharType="end"/>
      </w:r>
      <w:r w:rsidRPr="009F7F88">
        <w:rPr>
          <w:color w:val="000000" w:themeColor="text1"/>
        </w:rPr>
        <w:t xml:space="preserve"> respectively. Besides high viscosity and high </w:t>
      </w:r>
      <w:r w:rsidRPr="009F7F88">
        <w:rPr>
          <w:rFonts w:hint="eastAsia"/>
          <w:color w:val="000000" w:themeColor="text1"/>
        </w:rPr>
        <w:t>G</w:t>
      </w:r>
      <w:r w:rsidRPr="009F7F88">
        <w:rPr>
          <w:color w:val="000000" w:themeColor="text1"/>
        </w:rPr>
        <w:t xml:space="preserve">’/G’’, high modulus </w:t>
      </w:r>
      <w:r w:rsidR="00CD35BD" w:rsidRPr="009F7F88">
        <w:rPr>
          <w:color w:val="000000" w:themeColor="text1"/>
        </w:rPr>
        <w:t xml:space="preserve">in the </w:t>
      </w:r>
      <w:r w:rsidRPr="009F7F88">
        <w:rPr>
          <w:color w:val="000000" w:themeColor="text1"/>
        </w:rPr>
        <w:t xml:space="preserve">plateau region and high yield stress are also required for extrusion-based 3D printing to prevent </w:t>
      </w:r>
      <w:r w:rsidR="000A35AA" w:rsidRPr="009F7F88">
        <w:rPr>
          <w:color w:val="000000" w:themeColor="text1"/>
        </w:rPr>
        <w:t xml:space="preserve">collapse </w:t>
      </w:r>
      <w:r w:rsidRPr="009F7F88">
        <w:rPr>
          <w:color w:val="000000" w:themeColor="text1"/>
        </w:rPr>
        <w:t xml:space="preserve">of the printed object </w:t>
      </w:r>
      <w:r w:rsidR="000A35AA" w:rsidRPr="009F7F88">
        <w:rPr>
          <w:color w:val="000000" w:themeColor="text1"/>
        </w:rPr>
        <w:t xml:space="preserve">due to </w:t>
      </w:r>
      <w:r w:rsidRPr="009F7F88">
        <w:rPr>
          <w:color w:val="000000" w:themeColor="text1"/>
        </w:rPr>
        <w:t xml:space="preserve">gravity and the pressure imposed by the </w:t>
      </w:r>
      <w:r w:rsidR="000A35AA" w:rsidRPr="009F7F88">
        <w:rPr>
          <w:color w:val="000000" w:themeColor="text1"/>
        </w:rPr>
        <w:t xml:space="preserve">extrusion </w:t>
      </w:r>
      <w:r w:rsidRPr="009F7F88">
        <w:rPr>
          <w:color w:val="000000" w:themeColor="text1"/>
        </w:rPr>
        <w:t>nozzle.</w:t>
      </w:r>
      <w:r w:rsidRPr="009F7F88">
        <w:rPr>
          <w:color w:val="000000" w:themeColor="text1"/>
        </w:rPr>
        <w:fldChar w:fldCharType="begin" w:fldLock="1"/>
      </w:r>
      <w:r w:rsidR="004E1277" w:rsidRPr="009F7F88">
        <w:rPr>
          <w:color w:val="000000" w:themeColor="text1"/>
        </w:rPr>
        <w:instrText>ADDIN CSL_CITATION {"citationItems":[{"id":"ITEM-1","itemData":{"DOI":"10.1016/j.jpowsour.2017.04.042","ISSN":"03787753","abstract":"Among different printing techniques, direct ink writing is commonly used to fabricate 3D battery and supercapacitor electrodes. The major advantages of using the direct ink writing include effectively building 3D structure for energy storage devices and providing higher power density and higher energy density than traditional techniques due to the increased surface area of electrode. Nevertheless, direct ink writing has high standards for the printing inks, which requires high viscosity, high yield stress under shear and compression, and well-controlled viscoelasticity. Recently, a number of 3D-printed energy storage devices have been reported, and it is very important to understand the printing process and the ink preparation process for further material design and technology development. We discussed current progress of direct ink writing technologies by using various electrode materials including carbon nanotube-based material, graphene-based material, LTO (Li 4 Ti 5 O 12 ), LFP (LiFePO 4 ), LiMn 1-x Fe x PO 4 , and Zn-based metallic oxide. Based on achieve electrochemical performance, these 3D-printed devices deliver performance comparable to the energy storage device fabricated using traditional methods still leaving large room for further improvement. Finally, perspectives are provided on the potential future direction of 3D printing for all solid-state electrochemical energy storage devices.","author":[{"dropping-particle":"","family":"Wei","given":"Min","non-dropping-particle":"","parse-names":false,"suffix":""},{"dropping-particle":"","family":"Zhang","given":"Feng","non-dropping-particle":"","parse-names":false,"suffix":""},{"dropping-particle":"","family":"Wang","given":"Wei","non-dropping-particle":"","parse-names":false,"suffix":""},{"dropping-particle":"","family":"Alexandridis","given":"Paschalis","non-dropping-particle":"","parse-names":false,"suffix":""},{"dropping-particle":"","family":"Zhou","given":"Chi","non-dropping-particle":"","parse-names":false,"suffix":""},{"dropping-particle":"","family":"Wu","given":"Gang","non-dropping-particle":"","parse-names":false,"suffix":""}],"container-title":"Journal of Power Sources","id":"ITEM-1","issued":{"date-parts":[["2017"]]},"page":"134-147","publisher":"Elsevier B.V","title":"3D direct writing fabrication of electrodes for electrochemical storage devices","type":"article-journal","volume":"354"},"uris":["http://www.mendeley.com/documents/?uuid=e761a0fc-044b-4b2d-8eea-810c424d5806"]}],"mendeley":{"formattedCitation":"&lt;sup&gt;195&lt;/sup&gt;","plainTextFormattedCitation":"195","previouslyFormattedCitation":"&lt;sup&gt;19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lang w:eastAsia="zh-CN"/>
        </w:rPr>
        <w:t>195</w:t>
      </w:r>
      <w:r w:rsidRPr="009F7F88">
        <w:rPr>
          <w:color w:val="000000" w:themeColor="text1"/>
        </w:rPr>
        <w:fldChar w:fldCharType="end"/>
      </w:r>
    </w:p>
    <w:p w14:paraId="16753063" w14:textId="2C62D161" w:rsidR="00F9477F" w:rsidRPr="009F7F88" w:rsidRDefault="00CC3425" w:rsidP="00CC3425">
      <w:pPr>
        <w:pStyle w:val="RSCB02ArticleText"/>
        <w:ind w:firstLine="196"/>
        <w:rPr>
          <w:color w:val="000000" w:themeColor="text1"/>
          <w:lang w:eastAsia="zh-CN"/>
        </w:rPr>
      </w:pPr>
      <w:r w:rsidRPr="009F7F88">
        <w:rPr>
          <w:color w:val="000000" w:themeColor="text1"/>
          <w:lang w:eastAsia="zh-CN"/>
        </w:rPr>
        <w:t>Light curing</w:t>
      </w:r>
      <w:r w:rsidR="0070054F" w:rsidRPr="009F7F88">
        <w:rPr>
          <w:color w:val="000000" w:themeColor="text1"/>
          <w:lang w:eastAsia="zh-CN"/>
        </w:rPr>
        <w:t>-</w:t>
      </w:r>
      <w:r w:rsidR="00B22854" w:rsidRPr="009F7F88">
        <w:rPr>
          <w:color w:val="000000" w:themeColor="text1"/>
          <w:lang w:eastAsia="zh-CN"/>
        </w:rPr>
        <w:t xml:space="preserve">based </w:t>
      </w:r>
      <w:r w:rsidRPr="009F7F88">
        <w:rPr>
          <w:color w:val="000000" w:themeColor="text1"/>
          <w:lang w:eastAsia="zh-CN"/>
        </w:rPr>
        <w:t xml:space="preserve">printing, whether it is a top-down system of SLA or a bottom-up projection system of digital light processing (DLP), requires the light-curing resins to quickly flow back into the gap formed after the workpiece </w:t>
      </w:r>
      <w:r w:rsidR="00B22854" w:rsidRPr="009F7F88">
        <w:rPr>
          <w:color w:val="000000" w:themeColor="text1"/>
          <w:lang w:eastAsia="zh-CN"/>
        </w:rPr>
        <w:t xml:space="preserve">is </w:t>
      </w:r>
      <w:r w:rsidRPr="009F7F88">
        <w:rPr>
          <w:color w:val="000000" w:themeColor="text1"/>
          <w:lang w:eastAsia="zh-CN"/>
        </w:rPr>
        <w:t>move</w:t>
      </w:r>
      <w:r w:rsidR="00B22854" w:rsidRPr="009F7F88">
        <w:rPr>
          <w:color w:val="000000" w:themeColor="text1"/>
          <w:lang w:eastAsia="zh-CN"/>
        </w:rPr>
        <w:t>d</w:t>
      </w:r>
      <w:r w:rsidRPr="009F7F88">
        <w:rPr>
          <w:color w:val="000000" w:themeColor="text1"/>
          <w:lang w:eastAsia="zh-CN"/>
        </w:rPr>
        <w:t xml:space="preserve"> </w:t>
      </w:r>
      <w:r w:rsidR="00B22854" w:rsidRPr="009F7F88">
        <w:rPr>
          <w:color w:val="000000" w:themeColor="text1"/>
          <w:lang w:eastAsia="zh-CN"/>
        </w:rPr>
        <w:t>for the construction and light-curing of the subsequent</w:t>
      </w:r>
      <w:r w:rsidRPr="009F7F88">
        <w:rPr>
          <w:color w:val="000000" w:themeColor="text1"/>
          <w:lang w:eastAsia="zh-CN"/>
        </w:rPr>
        <w:t xml:space="preserve"> layer. </w:t>
      </w:r>
      <w:r w:rsidR="00C26086" w:rsidRPr="009F7F88">
        <w:rPr>
          <w:color w:val="000000" w:themeColor="text1"/>
          <w:lang w:eastAsia="zh-CN"/>
        </w:rPr>
        <w:t>Hence</w:t>
      </w:r>
      <w:r w:rsidRPr="009F7F88">
        <w:rPr>
          <w:color w:val="000000" w:themeColor="text1"/>
          <w:lang w:eastAsia="zh-CN"/>
        </w:rPr>
        <w:t>, the requirement for the viscosities of the light curing resins is as low as possible to effectively and quickly backfill.</w:t>
      </w:r>
      <w:r w:rsidRPr="009F7F88">
        <w:rPr>
          <w:color w:val="000000" w:themeColor="text1"/>
        </w:rPr>
        <w:fldChar w:fldCharType="begin" w:fldLock="1"/>
      </w:r>
      <w:r w:rsidR="00BF34A6" w:rsidRPr="009F7F88">
        <w:rPr>
          <w:color w:val="000000" w:themeColor="text1"/>
          <w:lang w:eastAsia="zh-CN"/>
        </w:rPr>
        <w:instrText>ADDIN CSL_CITATION {"citationItems":[{"id":"ITEM-1","itemData":{"DOI":"10.1126/science.aaa2397","ISSN":"10959203","abstract":"Additive manufacturing processes such as 3D printing use time-consuming, stepwise layer-by-layer approaches to object fabrication. We demonstrate the continuous generation of monolithic polymeric parts up to tens of centimeters in size with feature resolution below 100 micrometers. Continuous liquid interface production is achieved with an oxygen-permeable window below the ultraviolet image projection plane, which creates a \"dead zone\" (persistent liquid interface) where photopolymerization is inhibited between the window and the polymerizing part. We delineate critical control parameters and show that complex solid parts can be drawn out of the resin at rates of hundreds of millimeters per hour. These print speeds allow parts to be produced in minutes instead of hours.","author":[{"dropping-particle":"","family":"Tumbleston","given":"John R.","non-dropping-particle":"","parse-names":false,"suffix":""},{"dropping-particle":"","family":"Shirvanyants","given":"David","non-dropping-particle":"","parse-names":false,"suffix":""},{"dropping-particle":"","family":"Ermoshkin","given":"Nikita","non-dropping-particle":"","parse-names":false,"suffix":""},{"dropping-particle":"","family":"Janusziewicz","given":"Rima","non-dropping-particle":"","parse-names":false,"suffix":""},{"dropping-particle":"","family":"Johnson","given":"Ashley R.","non-dropping-particle":"","parse-names":false,"suffix":""},{"dropping-particle":"","family":"Kelly","given":"David","non-dropping-particle":"","parse-names":false,"suffix":""},{"dropping-particle":"","family":"Chen","given":"Kai","non-dropping-particle":"","parse-names":false,"suffix":""},{"dropping-particle":"","family":"Pinschmidt","given":"Robert","non-dropping-particle":"","parse-names":false,"suffix":""},{"dropping-particle":"","family":"Rolland","given":"Jason P.","non-dropping-particle":"","parse-names":false,"suffix":""},{"dropping-particle":"","family":"Ermoshkin","given":"Alexander","non-dropping-particle":"","parse-names":false,"suffix":""},{"dropping-particle":"","family":"Samulski","given":"Edward T.","non-dropping-particle":"","parse-names":false,"suffix":""},{"dropping-particle":"","family":"DeSimone","given":"Joseph M.","non-dropping-particle":"","parse-names":false,"suffix":""}],"container-title":"Science","id":"ITEM-1","issue":"6228","issued":{"date-parts":[["2015"]]},"page":"1349-1352","publisher":"American Association for the Advancement of Science","title":"Continuous liquid interface production of 3D objects","type":"article-journal","volume":"347"},"uris":["http://www.mendeley.com/documents/?uuid=0f05d0e8-bff2-3284-9379-554083edecb4"]}],"mendeley":{"formattedCitation":"&lt;sup&gt;142&lt;/sup&gt;","plainTextFormattedCitation":"142","previouslyFormattedCitation":"&lt;sup&gt;142&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lang w:eastAsia="zh-CN"/>
        </w:rPr>
        <w:t>142</w:t>
      </w:r>
      <w:r w:rsidRPr="009F7F88">
        <w:rPr>
          <w:color w:val="000000" w:themeColor="text1"/>
        </w:rPr>
        <w:fldChar w:fldCharType="end"/>
      </w:r>
    </w:p>
    <w:p w14:paraId="65E57155" w14:textId="4B5208EA" w:rsidR="00AF7299" w:rsidRPr="009F7F88" w:rsidRDefault="00B11821" w:rsidP="00AF7299">
      <w:pPr>
        <w:pStyle w:val="RSCB02ArticleText"/>
        <w:ind w:firstLineChars="100" w:firstLine="195"/>
        <w:rPr>
          <w:color w:val="000000" w:themeColor="text1"/>
        </w:rPr>
      </w:pPr>
      <w:bookmarkStart w:id="50" w:name="_Toc39868905"/>
      <w:bookmarkEnd w:id="44"/>
      <w:r w:rsidRPr="009F7F88">
        <w:rPr>
          <w:rStyle w:val="RSCB08CHeadingIn-lineChar"/>
          <w:color w:val="000000" w:themeColor="text1"/>
          <w:lang w:eastAsia="zh-CN"/>
        </w:rPr>
        <w:t>4.1.</w:t>
      </w:r>
      <w:r w:rsidR="008A5C62" w:rsidRPr="009F7F88">
        <w:rPr>
          <w:rStyle w:val="RSCB08CHeadingIn-lineChar"/>
          <w:color w:val="000000" w:themeColor="text1"/>
          <w:lang w:eastAsia="zh-CN"/>
        </w:rPr>
        <w:t>2</w:t>
      </w:r>
      <w:r w:rsidRPr="009F7F88">
        <w:rPr>
          <w:rStyle w:val="RSCB08CHeadingIn-lineChar"/>
          <w:color w:val="000000" w:themeColor="text1"/>
          <w:lang w:eastAsia="zh-CN"/>
        </w:rPr>
        <w:t xml:space="preserve"> Molecul</w:t>
      </w:r>
      <w:r w:rsidR="00920971" w:rsidRPr="009F7F88">
        <w:rPr>
          <w:rStyle w:val="RSCB08CHeadingIn-lineChar"/>
          <w:rFonts w:hint="eastAsia"/>
          <w:color w:val="000000" w:themeColor="text1"/>
          <w:lang w:eastAsia="zh-CN"/>
        </w:rPr>
        <w:t>e</w:t>
      </w:r>
      <w:r w:rsidRPr="009F7F88">
        <w:rPr>
          <w:rStyle w:val="RSCB08CHeadingIn-lineChar"/>
          <w:color w:val="000000" w:themeColor="text1"/>
          <w:lang w:eastAsia="zh-CN"/>
        </w:rPr>
        <w:t>-derived gel inks</w:t>
      </w:r>
      <w:bookmarkEnd w:id="50"/>
      <w:r w:rsidRPr="009F7F88">
        <w:rPr>
          <w:rStyle w:val="RSCB08CHeadingIn-lineChar"/>
          <w:color w:val="000000" w:themeColor="text1"/>
          <w:lang w:eastAsia="zh-CN"/>
        </w:rPr>
        <w:t>.</w:t>
      </w:r>
      <w:r w:rsidRPr="009F7F88">
        <w:rPr>
          <w:b/>
          <w:bCs/>
          <w:color w:val="000000" w:themeColor="text1"/>
          <w:lang w:eastAsia="zh-CN"/>
        </w:rPr>
        <w:t xml:space="preserve"> </w:t>
      </w:r>
      <w:r w:rsidR="00920971" w:rsidRPr="009F7F88">
        <w:rPr>
          <w:color w:val="000000" w:themeColor="text1"/>
          <w:lang w:eastAsia="zh-CN"/>
        </w:rPr>
        <w:t xml:space="preserve">The molecule-derived gel inks that have been developed thus far have focused on printing </w:t>
      </w:r>
      <w:r w:rsidR="004E7614" w:rsidRPr="009F7F88">
        <w:rPr>
          <w:color w:val="000000" w:themeColor="text1"/>
          <w:lang w:eastAsia="zh-CN"/>
        </w:rPr>
        <w:t>SiO</w:t>
      </w:r>
      <w:r w:rsidR="004E7614" w:rsidRPr="009F7F88">
        <w:rPr>
          <w:color w:val="000000" w:themeColor="text1"/>
          <w:vertAlign w:val="subscript"/>
          <w:lang w:eastAsia="zh-CN"/>
        </w:rPr>
        <w:t>2</w:t>
      </w:r>
      <w:r w:rsidR="00A00233" w:rsidRPr="009F7F88">
        <w:rPr>
          <w:color w:val="000000" w:themeColor="text1"/>
          <w:lang w:eastAsia="zh-CN"/>
        </w:rPr>
        <w:t>-based</w:t>
      </w:r>
      <w:r w:rsidR="00920971" w:rsidRPr="009F7F88">
        <w:rPr>
          <w:color w:val="000000" w:themeColor="text1"/>
          <w:lang w:eastAsia="zh-CN"/>
        </w:rPr>
        <w:t>,</w:t>
      </w:r>
      <w:r w:rsidR="00A00233" w:rsidRPr="009F7F88">
        <w:rPr>
          <w:color w:val="000000" w:themeColor="text1"/>
        </w:rPr>
        <w:fldChar w:fldCharType="begin" w:fldLock="1"/>
      </w:r>
      <w:r w:rsidR="004E1277" w:rsidRPr="009F7F88">
        <w:rPr>
          <w:color w:val="000000" w:themeColor="text1"/>
          <w:lang w:eastAsia="zh-CN"/>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id":"ITEM-2","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w:instrText>
      </w:r>
      <w:r w:rsidR="004E1277" w:rsidRPr="009F7F88">
        <w:rPr>
          <w:rFonts w:hint="eastAsia"/>
          <w:color w:val="000000" w:themeColor="text1"/>
          <w:lang w:eastAsia="zh-CN"/>
        </w:rPr>
        <w:instrText>"","family":"Saoud","given":"Khaled M.","non-dropping-particle":"","parse-names":false,"suffix":""}],"container-title":"Journal of Materials Chemistry A","id":"ITEM-2","issue":"34","issued":{"date-parts":[["2015"]]},"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用激光束（波长</w:instrText>
      </w:r>
      <w:r w:rsidR="004E1277" w:rsidRPr="009F7F88">
        <w:rPr>
          <w:rFonts w:hint="eastAsia"/>
          <w:color w:val="000000" w:themeColor="text1"/>
          <w:lang w:eastAsia="zh-CN"/>
        </w:rPr>
        <w:instrText>532 nm</w:instrText>
      </w:r>
      <w:r w:rsidR="004E1277" w:rsidRPr="009F7F88">
        <w:rPr>
          <w:rFonts w:hint="eastAsia"/>
          <w:color w:val="000000" w:themeColor="text1"/>
          <w:lang w:eastAsia="zh-CN"/>
        </w:rPr>
        <w:instrText>）照射</w:instrText>
      </w:r>
      <w:r w:rsidR="004E1277" w:rsidRPr="009F7F88">
        <w:rPr>
          <w:rFonts w:hint="eastAsia"/>
          <w:color w:val="000000" w:themeColor="text1"/>
          <w:lang w:eastAsia="zh-CN"/>
        </w:rPr>
        <w:instrText>TEOS</w:instrText>
      </w:r>
      <w:r w:rsidR="004E1277" w:rsidRPr="009F7F88">
        <w:rPr>
          <w:rFonts w:hint="eastAsia"/>
          <w:color w:val="000000" w:themeColor="text1"/>
          <w:lang w:eastAsia="zh-CN"/>
        </w:rPr>
        <w:instrText>，己二醇二丙烯酸酯，曙红</w:instrText>
      </w:r>
      <w:r w:rsidR="004E1277" w:rsidRPr="009F7F88">
        <w:rPr>
          <w:rFonts w:hint="eastAsia"/>
          <w:color w:val="000000" w:themeColor="text1"/>
          <w:lang w:eastAsia="zh-CN"/>
        </w:rPr>
        <w:instrText>Y</w:instrText>
      </w:r>
      <w:r w:rsidR="004E1277" w:rsidRPr="009F7F88">
        <w:rPr>
          <w:rFonts w:hint="eastAsia"/>
          <w:color w:val="000000" w:themeColor="text1"/>
          <w:lang w:eastAsia="zh-CN"/>
        </w:rPr>
        <w:instrText>和胺的溶液，在几秒钟内即可完成聚合物交联二氧化硅醇凝胶的合成。气凝胶基本性能与传统方法相当</w:instrText>
      </w:r>
      <w:r w:rsidR="004E1277" w:rsidRPr="009F7F88">
        <w:rPr>
          <w:rFonts w:hint="eastAsia"/>
          <w:color w:val="000000" w:themeColor="text1"/>
          <w:lang w:eastAsia="zh-CN"/>
        </w:rPr>
        <w:instrText>\n3D</w:instrText>
      </w:r>
      <w:r w:rsidR="004E1277" w:rsidRPr="009F7F88">
        <w:rPr>
          <w:rFonts w:hint="eastAsia"/>
          <w:color w:val="000000" w:themeColor="text1"/>
          <w:lang w:eastAsia="zh-CN"/>
        </w:rPr>
        <w:instrText>打印氧化硅气凝胶</w:instrText>
      </w:r>
      <w:r w:rsidR="004E1277" w:rsidRPr="009F7F88">
        <w:rPr>
          <w:rFonts w:hint="eastAsia"/>
          <w:color w:val="000000" w:themeColor="text1"/>
          <w:lang w:eastAsia="zh-CN"/>
        </w:rPr>
        <w:instrText>","page":"17606-17611","publisher":"Royal Society of Chemistry","title":"Laser induced instantaneous gelation: aerogels for 3D printing","type":"article-journal","volume":"3"},"uris":["http://</w:instrText>
      </w:r>
      <w:r w:rsidR="004E1277" w:rsidRPr="009F7F88">
        <w:rPr>
          <w:color w:val="000000" w:themeColor="text1"/>
          <w:lang w:eastAsia="zh-CN"/>
        </w:rPr>
        <w:instrText>www.mendeley.com/documents/?uuid=14304e7f-4dd9-4b80-a224-8df1a925627b"]},{"id":"ITEM-3","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w:instrText>
      </w:r>
      <w:r w:rsidR="004E1277" w:rsidRPr="009F7F88">
        <w:rPr>
          <w:rFonts w:hint="eastAsia"/>
          <w:color w:val="000000" w:themeColor="text1"/>
          <w:lang w:eastAsia="zh-CN"/>
        </w:rPr>
        <w:instrText>"family":"Álvarez-Contreras","given":"L.","non-dropping-particle":"","parse-names":false,"suffix":""}],"container-title":"Materials Chemistry and Physics","id":"ITEM-3","issued":{"date-parts":[["2016"]]},"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喷墨打印常压干燥无表面改性</w:instrText>
      </w:r>
      <w:r w:rsidR="004E1277" w:rsidRPr="009F7F88">
        <w:rPr>
          <w:rFonts w:hint="eastAsia"/>
          <w:color w:val="000000" w:themeColor="text1"/>
          <w:lang w:eastAsia="zh-CN"/>
        </w:rPr>
        <w:instrText xml:space="preserve"> </w:instrText>
      </w:r>
      <w:r w:rsidR="004E1277" w:rsidRPr="009F7F88">
        <w:rPr>
          <w:rFonts w:hint="eastAsia"/>
          <w:color w:val="000000" w:themeColor="text1"/>
          <w:lang w:eastAsia="zh-CN"/>
        </w:rPr>
        <w:instrText>氧化硅气凝胶微球</w:instrText>
      </w:r>
      <w:r w:rsidR="004E1277" w:rsidRPr="009F7F88">
        <w:rPr>
          <w:rFonts w:hint="eastAsia"/>
          <w:color w:val="000000" w:themeColor="text1"/>
          <w:lang w:eastAsia="zh-CN"/>
        </w:rPr>
        <w:instrText xml:space="preserve"> </w:instrText>
      </w:r>
      <w:r w:rsidR="004E1277" w:rsidRPr="009F7F88">
        <w:rPr>
          <w:rFonts w:hint="eastAsia"/>
          <w:color w:val="000000" w:themeColor="text1"/>
          <w:lang w:eastAsia="zh-CN"/>
        </w:rPr>
        <w:instrText>无明确应用</w:instrText>
      </w:r>
      <w:r w:rsidR="004E1277" w:rsidRPr="009F7F88">
        <w:rPr>
          <w:rFonts w:hint="eastAsia"/>
          <w:color w:val="000000" w:themeColor="text1"/>
          <w:lang w:eastAsia="zh-CN"/>
        </w:rPr>
        <w:instrText>","page":"3</w:instrText>
      </w:r>
      <w:r w:rsidR="004E1277" w:rsidRPr="009F7F88">
        <w:rPr>
          <w:color w:val="000000" w:themeColor="text1"/>
          <w:lang w:eastAsia="zh-CN"/>
        </w:rPr>
        <w:instrText>2-38","title":"Synthesis of silica aerogels microspheres prepared by ink jet printing and dried at ambient pressure without surface hydrophobization","type":"article-journal","volume":"172"},"uris":["http://www.mendeley.com/documents/?uuid=84ab5305-8de0-4fba-8662-ef598ea7463b"]},{"id":"ITEM-4","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4","issue":"22","issued":</w:instrText>
      </w:r>
      <w:r w:rsidR="004E1277" w:rsidRPr="009F7F88">
        <w:rPr>
          <w:rFonts w:hint="eastAsia"/>
          <w:color w:val="000000" w:themeColor="text1"/>
          <w:lang w:eastAsia="zh-CN"/>
        </w:rPr>
        <w:instrText>{"date-parts":[["2018"]]},"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墨水原料含</w:instrText>
      </w:r>
      <w:r w:rsidR="004E1277" w:rsidRPr="009F7F88">
        <w:rPr>
          <w:rFonts w:hint="eastAsia"/>
          <w:color w:val="000000" w:themeColor="text1"/>
          <w:lang w:eastAsia="zh-CN"/>
        </w:rPr>
        <w:instrText>\n3D</w:instrText>
      </w:r>
      <w:r w:rsidR="004E1277" w:rsidRPr="009F7F88">
        <w:rPr>
          <w:rFonts w:hint="eastAsia"/>
          <w:color w:val="000000" w:themeColor="text1"/>
          <w:lang w:eastAsia="zh-CN"/>
        </w:rPr>
        <w:instrText>打印，紫外光固化，在扎小孔的密封瓶子中常压干燥</w:instrText>
      </w:r>
      <w:r w:rsidR="004E1277" w:rsidRPr="009F7F88">
        <w:rPr>
          <w:rFonts w:hint="eastAsia"/>
          <w:color w:val="000000" w:themeColor="text1"/>
          <w:lang w:eastAsia="zh-CN"/>
        </w:rPr>
        <w:instrText>5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5</w:instrText>
      </w:r>
      <w:r w:rsidR="004E1277" w:rsidRPr="009F7F88">
        <w:rPr>
          <w:rFonts w:hint="eastAsia"/>
          <w:color w:val="000000" w:themeColor="text1"/>
          <w:lang w:eastAsia="zh-CN"/>
        </w:rPr>
        <w:instrText>天，</w:instrText>
      </w:r>
      <w:r w:rsidR="004E1277" w:rsidRPr="009F7F88">
        <w:rPr>
          <w:rFonts w:hint="eastAsia"/>
          <w:color w:val="000000" w:themeColor="text1"/>
          <w:lang w:eastAsia="zh-CN"/>
        </w:rPr>
        <w:instrText>800</w:instrText>
      </w:r>
      <w:r w:rsidR="004E1277" w:rsidRPr="009F7F88">
        <w:rPr>
          <w:rFonts w:hint="eastAsia"/>
          <w:color w:val="000000" w:themeColor="text1"/>
          <w:lang w:eastAsia="zh-CN"/>
        </w:rPr>
        <w:instrText>℃烧结</w:instrText>
      </w:r>
      <w:r w:rsidR="004E1277" w:rsidRPr="009F7F88">
        <w:rPr>
          <w:rFonts w:hint="eastAsia"/>
          <w:color w:val="000000" w:themeColor="text1"/>
          <w:lang w:eastAsia="zh-CN"/>
        </w:rPr>
        <w:instrText>1</w:instrText>
      </w:r>
      <w:r w:rsidR="004E1277" w:rsidRPr="009F7F88">
        <w:rPr>
          <w:rFonts w:hint="eastAsia"/>
          <w:color w:val="000000" w:themeColor="text1"/>
          <w:lang w:eastAsia="zh-CN"/>
        </w:rPr>
        <w:instrText>小时除去有机物，真空烧结</w:instrText>
      </w:r>
      <w:r w:rsidR="004E1277" w:rsidRPr="009F7F88">
        <w:rPr>
          <w:rFonts w:hint="eastAsia"/>
          <w:color w:val="000000" w:themeColor="text1"/>
          <w:lang w:eastAsia="zh-CN"/>
        </w:rPr>
        <w:instrText>90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30min</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95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10min</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100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15min</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110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5min</w:instrText>
      </w:r>
      <w:r w:rsidR="004E1277" w:rsidRPr="009F7F88">
        <w:rPr>
          <w:rFonts w:hint="eastAsia"/>
          <w:color w:val="000000" w:themeColor="text1"/>
          <w:lang w:eastAsia="zh-CN"/>
        </w:rPr>
        <w:instrText>，加热速率</w:instrText>
      </w:r>
      <w:r w:rsidR="004E1277" w:rsidRPr="009F7F88">
        <w:rPr>
          <w:rFonts w:hint="eastAsia"/>
          <w:color w:val="000000" w:themeColor="text1"/>
          <w:lang w:eastAsia="zh-CN"/>
        </w:rPr>
        <w:instrText>5min/</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获得透明玻璃，也可超临界干燥获得气凝胶</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含毛细管张力的计算公式</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本文主要通过控制水含量和加入乙醇来减少液</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气表面张力，控制收缩平衡</w:instrText>
      </w:r>
      <w:r w:rsidR="004E1277" w:rsidRPr="009F7F88">
        <w:rPr>
          <w:rFonts w:hint="eastAsia"/>
          <w:color w:val="000000" w:themeColor="text1"/>
          <w:lang w:eastAsia="zh-CN"/>
        </w:rPr>
        <w:instrText>","page":"18879-18885","title":"Additive</w:instrText>
      </w:r>
      <w:r w:rsidR="004E1277" w:rsidRPr="009F7F88">
        <w:rPr>
          <w:color w:val="000000" w:themeColor="text1"/>
          <w:lang w:eastAsia="zh-CN"/>
        </w:rPr>
        <w:instrText xml:space="preserve"> Manufacturing of Transparent Silica Glass from Solutions","type":"article-journal","volume":"10"},"uris":["http://www.mendeley.com/documents/?uuid=56c5d69a-88b4-4bf1-a510-c69a02fc4fc0"]},{"id":"ITEM-5","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color w:val="000000" w:themeColor="text1"/>
          <w:lang w:eastAsia="zh-CN"/>
        </w:rPr>
        <w:instrText>∼</w:instrText>
      </w:r>
      <w:r w:rsidR="004E1277" w:rsidRPr="009F7F88">
        <w:rPr>
          <w:color w:val="000000" w:themeColor="text1"/>
          <w:lang w:eastAsia="zh-CN"/>
        </w:rPr>
        <w:instrText>90%), high specific surface area (</w:instrText>
      </w:r>
      <w:r w:rsidR="004E1277" w:rsidRPr="009F7F88">
        <w:rPr>
          <w:rFonts w:ascii="Cambria Math" w:hAnsi="Cambria Math" w:cs="Cambria Math"/>
          <w:color w:val="000000" w:themeColor="text1"/>
          <w:lang w:eastAsia="zh-CN"/>
        </w:rPr>
        <w:instrText>∼</w:instrText>
      </w:r>
      <w:r w:rsidR="004E1277" w:rsidRPr="009F7F88">
        <w:rPr>
          <w:color w:val="000000" w:themeColor="text1"/>
          <w:lang w:eastAsia="zh-CN"/>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w:instrText>
      </w:r>
      <w:r w:rsidR="004E1277" w:rsidRPr="009F7F88">
        <w:rPr>
          <w:rFonts w:hint="eastAsia"/>
          <w:color w:val="000000" w:themeColor="text1"/>
          <w:lang w:eastAsia="zh-CN"/>
        </w:rPr>
        <w:instrText>fix":""}],"container-title":"ACS Applied Materials and Interfaces","genre":"research-article","id":"ITEM-5","issued":{"date-parts":[["2018"]]},"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3D</w:instrText>
      </w:r>
      <w:r w:rsidR="004E1277" w:rsidRPr="009F7F88">
        <w:rPr>
          <w:rFonts w:hint="eastAsia"/>
          <w:color w:val="000000" w:themeColor="text1"/>
          <w:lang w:eastAsia="zh-CN"/>
        </w:rPr>
        <w:instrText>打印，置换，超临界干燥</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氧化硅</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蚕丝蛋白气凝胶</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用于隔热或骨质再生医疗支架</w:instrText>
      </w:r>
      <w:r w:rsidR="004E1277" w:rsidRPr="009F7F88">
        <w:rPr>
          <w:rFonts w:hint="eastAsia"/>
          <w:color w:val="000000" w:themeColor="text1"/>
          <w:lang w:eastAsia="zh-CN"/>
        </w:rPr>
        <w:instrText>","page":"22718-22730","publisher":"American Chemical Socie</w:instrText>
      </w:r>
      <w:r w:rsidR="004E1277" w:rsidRPr="009F7F88">
        <w:rPr>
          <w:color w:val="000000" w:themeColor="text1"/>
          <w:lang w:eastAsia="zh-CN"/>
        </w:rPr>
        <w:instrText>ty","title":"Compressible, Thermally Insulating, and Fire Retardant Aerogels through Self-Assembling Silk Fibroin Biopolymers Inside a Silica Structure - An Approach towards 3D Printing of Aerogels","type":"article-journal","volume":"10"},"uris":["http://www.mendeley.com/documents/?uuid=892155f0-658c-4d2e-ba5a-0fa139da355b"]},{"id":"ITEM-6","itemData":{"DOI":"10.1007/s10934-017-0463-5","ISBN":"0123456789","ISSN":"15734854","abstract":"Cross-linked silica aerogels are promising, strong, lightweight materials for photolithographic applications. The work presented here details the preparation of ultra-lightweight aerogel materials with tailored properties through the appropriate combination of silica and methacrylate polymer using laser-induced rapid photogelation fabrication technique. For fabrication, an ethanolic solution of hexanediol diacrylate, tetraorthosilicate, Eosin Y and a tertiary amine was prepared. The amounts of reactants were varied to prepare different compositions of aerogel monoliths. The solution was irradiated with a green beam from a low power laser source. The samples, after drying in supercritical ethanol, were characterized using FTIR, BET, SEM, TGA, and a mechanical testing instrument. FTIR data suggests that neither low nor high silica content has an effect on the reactivity of acrylate functionalities during polymer formation. SEM micrographs reveal that variation in silica or polymer content does not produce any phase-separated structures. Instead, uniformly distributed nano-sized polymer–silica structures were obtained for all compositions. Our results suggest that a variety of combinations of mechanical and other properties (such as densities, surface areas, pore sizes, and pore volumes) can be produced through appropriate combination for diverse applications. All these findings provide convincing evidence that the variation of silica and/or polymer content can be used to fabricate aerogels with a variety of properties, which have the depth needed for use in laser-based 3D printing technology of simple or complex structures with nearly any dimensions.","author":[{"dropping-particle":"","family":"Saoud","given":"Khaled M.","non-dropping-particle":"","parse-names":false,"suffix":""},{"dropping-particle":"","family":"Saeed","given":"Shaukat","non-dropping-particle":"","parse-names":false,"suffix":""},{"dropping-particle":"","family":"Bertino","given":"Massimo F.","non-dropping-particle":"","parse-names":false,"suffix":""},{"dropping-particle":"","family":"White","given":"Lauren S.</w:instrText>
      </w:r>
      <w:r w:rsidR="004E1277" w:rsidRPr="009F7F88">
        <w:rPr>
          <w:rFonts w:hint="eastAsia"/>
          <w:color w:val="000000" w:themeColor="text1"/>
          <w:lang w:eastAsia="zh-CN"/>
        </w:rPr>
        <w:instrText>","non-dropping-particle":"","parse-names":false,"suffix":""}],"container-title":"Journal of Porous Materials","id":"ITEM-6","issue":"2","issued":{"date-parts":[["2018"]]},"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laser-induced rapid photogelation fabrication technique\n</w:instrText>
      </w:r>
      <w:r w:rsidR="004E1277" w:rsidRPr="009F7F88">
        <w:rPr>
          <w:rFonts w:hint="eastAsia"/>
          <w:color w:val="000000" w:themeColor="text1"/>
          <w:lang w:eastAsia="zh-CN"/>
        </w:rPr>
        <w:instrText>光致交联，乙醇超临界干燥</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聚合物</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氧化硅气凝胶</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无需后</w:instrText>
      </w:r>
      <w:r w:rsidR="004E1277" w:rsidRPr="009F7F88">
        <w:rPr>
          <w:rFonts w:hint="eastAsia"/>
          <w:color w:val="000000" w:themeColor="text1"/>
          <w:lang w:eastAsia="zh-CN"/>
        </w:rPr>
        <w:instrText>UV</w:instrText>
      </w:r>
      <w:r w:rsidR="004E1277" w:rsidRPr="009F7F88">
        <w:rPr>
          <w:rFonts w:hint="eastAsia"/>
          <w:color w:val="000000" w:themeColor="text1"/>
          <w:lang w:eastAsia="zh-CN"/>
        </w:rPr>
        <w:instrText>固化</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为</w:instrText>
      </w:r>
      <w:r w:rsidR="004E1277" w:rsidRPr="009F7F88">
        <w:rPr>
          <w:rFonts w:hint="eastAsia"/>
          <w:color w:val="000000" w:themeColor="text1"/>
          <w:lang w:eastAsia="zh-CN"/>
        </w:rPr>
        <w:instrText>3D</w:instrText>
      </w:r>
      <w:r w:rsidR="004E1277" w:rsidRPr="009F7F88">
        <w:rPr>
          <w:rFonts w:hint="eastAsia"/>
          <w:color w:val="000000" w:themeColor="text1"/>
          <w:lang w:eastAsia="zh-CN"/>
        </w:rPr>
        <w:instrText>打印气凝胶做准备</w:instrText>
      </w:r>
      <w:r w:rsidR="004E1277" w:rsidRPr="009F7F88">
        <w:rPr>
          <w:rFonts w:hint="eastAsia"/>
          <w:color w:val="000000" w:themeColor="text1"/>
          <w:lang w:eastAsia="zh-CN"/>
        </w:rPr>
        <w:instrText>","page":"511-520","publisher":"Springer US","title":"Fabrication of strong and ultra-lightweight silica-based aerogel materials with tailored properties","type":"article-journal","volume":"25"},"uris":["http://www.mendeley</w:instrText>
      </w:r>
      <w:r w:rsidR="004E1277" w:rsidRPr="009F7F88">
        <w:rPr>
          <w:color w:val="000000" w:themeColor="text1"/>
          <w:lang w:eastAsia="zh-CN"/>
        </w:rPr>
        <w:instrText>.com/documents/?uuid=9df1728f-9e88-42ee-9ce3-93912fa088a3"]}],"mendeley":{"formattedCitation":"&lt;sup&gt;179,184,205–208&lt;/sup&gt;","plainTextFormattedCitation":"179,184,205–208","previouslyFormattedCitation":"&lt;sup&gt;177,182,203–206&lt;/sup&gt;"},"properties":{"noteIndex":0},"schema":"https://github.com/citation-style-language/schema/raw/master/csl-citation.json"}</w:instrText>
      </w:r>
      <w:r w:rsidR="00A00233" w:rsidRPr="009F7F88">
        <w:rPr>
          <w:color w:val="000000" w:themeColor="text1"/>
        </w:rPr>
        <w:fldChar w:fldCharType="separate"/>
      </w:r>
      <w:r w:rsidR="004E1277" w:rsidRPr="009F7F88">
        <w:rPr>
          <w:noProof/>
          <w:color w:val="000000" w:themeColor="text1"/>
          <w:vertAlign w:val="superscript"/>
        </w:rPr>
        <w:t>179,184,205–208</w:t>
      </w:r>
      <w:r w:rsidR="00A00233" w:rsidRPr="009F7F88">
        <w:rPr>
          <w:color w:val="000000" w:themeColor="text1"/>
        </w:rPr>
        <w:fldChar w:fldCharType="end"/>
      </w:r>
      <w:r w:rsidR="00920971" w:rsidRPr="009F7F88">
        <w:rPr>
          <w:color w:val="000000" w:themeColor="text1"/>
        </w:rPr>
        <w:t xml:space="preserve"> RF,</w:t>
      </w:r>
      <w:r w:rsidR="00D330A9" w:rsidRPr="009F7F88">
        <w:rPr>
          <w:color w:val="000000" w:themeColor="text1"/>
        </w:rPr>
        <w:fldChar w:fldCharType="begin" w:fldLock="1"/>
      </w:r>
      <w:r w:rsidR="004E1277"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4E1277" w:rsidRPr="009F7F88">
        <w:rPr>
          <w:rFonts w:ascii="Cambria Math" w:hAnsi="Cambria Math" w:cs="Cambria Math"/>
          <w:color w:val="000000" w:themeColor="text1"/>
        </w:rPr>
        <w:instrText>∼</w:instrText>
      </w:r>
      <w:r w:rsidR="004E1277"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4E1277" w:rsidRPr="009F7F88">
        <w:rPr>
          <w:rFonts w:hint="eastAsia"/>
          <w:color w:val="000000" w:themeColor="text1"/>
        </w:rPr>
        <w:instrText>":"Marcus A.","non-dropping-particle":"","parse-names":false,"suffix":""}],"container-title":"Materials Horizons","id":"ITEM-1","issue":"6","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RF</w:instrText>
      </w:r>
      <w:r w:rsidR="004E1277" w:rsidRPr="009F7F88">
        <w:rPr>
          <w:rFonts w:hint="eastAsia"/>
          <w:color w:val="000000" w:themeColor="text1"/>
        </w:rPr>
        <w:instrText>有机和炭气凝胶</w:instrText>
      </w:r>
      <w:r w:rsidR="004E1277" w:rsidRPr="009F7F88">
        <w:rPr>
          <w:rFonts w:hint="eastAsia"/>
          <w:color w:val="000000" w:themeColor="text1"/>
        </w:rPr>
        <w:instrText>\n</w:instrText>
      </w:r>
      <w:r w:rsidR="004E1277" w:rsidRPr="009F7F88">
        <w:rPr>
          <w:rFonts w:hint="eastAsia"/>
          <w:color w:val="000000" w:themeColor="text1"/>
        </w:rPr>
        <w:instrText>作为电极材料</w:instrText>
      </w:r>
      <w:r w:rsidR="004E1277" w:rsidRPr="009F7F88">
        <w:rPr>
          <w:rFonts w:hint="eastAsia"/>
          <w:color w:val="000000" w:themeColor="text1"/>
        </w:rPr>
        <w:instrText>","page":"1166-1175","publisher":"Royal Society</w:instrText>
      </w:r>
      <w:r w:rsidR="004E1277" w:rsidRPr="009F7F88">
        <w:rPr>
          <w:color w:val="000000" w:themeColor="text1"/>
        </w:rPr>
        <w:instrText xml:space="preserve"> of Chemistry","title":"Direct ink writing of organic and carbon aerogels","type":"article-journal","volume":"5"},"uris":["http://www.mendeley.com/documents/?uuid=8965fd1d-8523-381f-b664-a94d3ae119a3"]},{"id":"ITEM-2","itemData":{"DOI":"10.1557/jmr.2018.104","ISSN":"20445326","abstract":"We designed a resorcinol-formaldehyde (RF) sol-gel ink for direct ink writing of the microlattices. To improve the formability, the fresh microlattices were strengthened by surface catalysis with HCl atmosphere. After supercritical drying and carbonization, the sample's specific surface area was 631 m2/g and the average pore size was 3.81 nm. Both RF aerogel and carbonized RF aerogel samples had millimeter-scale pore, micron-scale pore, and nanoscale skeleton. The pore and skeleton could provide high surface area and diffusion channels, which were beneficial to the adsorption performances. The carbonized RF aerogel sample fully adsorbed Dulbecco's modified eagle medium in 250 min, which exhibited a good capacity of quick adsorption and indicated the potential application for cell supports.","author":[{"dropping-particle":"","family":"Ge","given":"Yingting","non-dropping-particle":"","parse-names":false,"suffix":""},{"dropping-particle":"","family":"Zhang","given":"Ting","non-dropping-particle":"","parse-names":false,"suffix":""},{"dropping-particle":"","family":"Zhou","given":"Bin","non-dropping-particle":"","parse-names":false,"suffix":""},{"dropping-particle":"","family":"Wang","given":"Hongqiang","non-dropping-particle":"","parse-names":false,"suffix":""},{"dropping-particle":"","family":"Zhang","given":"Zhihua","non-dropping-particle":"","parse-names":false,"suffix":""},{"dropping-particle":"","family":"Shen","given":"Jun","non-dropping-particle":"","parse-names":false,"suffix":""},{"dropping-particle":"","family":"Du","given":"Ai","non-dropping-particle":"","parse-names":false,"suffix":""}],"container-title":"Journal of Materials Research","id":"ITEM-2","issue":"14","issued":{"date-parts":[["2018"]]},"page":"2052-2061","publisher":"Cambridge University Press","title":"Nanostructured resorcinol-formaldehyde ink for 3D direct writing","type":"article-journal","volume":"33"},"uris":["http://www.mendeley.com/documents/?uuid=b695be7c-ea5a-4eea-a12a-7848acefc2b1"]}],"mendeley":{"formattedCitation":"&lt;sup&gt;19,180&lt;/sup&gt;","plainTextFormattedCitation":"19,180","previouslyFormattedCitation":"&lt;sup&gt;19,178&lt;/sup&gt;"},"properties":{"noteIndex":0},"schema":"https://github.com/citation-style-language/schema/raw/master/csl-citation.json"}</w:instrText>
      </w:r>
      <w:r w:rsidR="00D330A9" w:rsidRPr="009F7F88">
        <w:rPr>
          <w:color w:val="000000" w:themeColor="text1"/>
        </w:rPr>
        <w:fldChar w:fldCharType="separate"/>
      </w:r>
      <w:r w:rsidR="004E1277" w:rsidRPr="009F7F88">
        <w:rPr>
          <w:noProof/>
          <w:color w:val="000000" w:themeColor="text1"/>
          <w:vertAlign w:val="superscript"/>
        </w:rPr>
        <w:t>19,180</w:t>
      </w:r>
      <w:r w:rsidR="00D330A9" w:rsidRPr="009F7F88">
        <w:rPr>
          <w:color w:val="000000" w:themeColor="text1"/>
        </w:rPr>
        <w:fldChar w:fldCharType="end"/>
      </w:r>
      <w:r w:rsidR="00920971" w:rsidRPr="009F7F88">
        <w:rPr>
          <w:color w:val="000000" w:themeColor="text1"/>
        </w:rPr>
        <w:t xml:space="preserve"> and </w:t>
      </w:r>
      <w:bookmarkStart w:id="51" w:name="_Hlk44780906"/>
      <w:r w:rsidR="00920971" w:rsidRPr="009F7F88">
        <w:rPr>
          <w:color w:val="000000" w:themeColor="text1"/>
        </w:rPr>
        <w:t>alginate</w:t>
      </w:r>
      <w:bookmarkEnd w:id="51"/>
      <w:r w:rsidR="00920971" w:rsidRPr="009F7F88">
        <w:rPr>
          <w:color w:val="000000" w:themeColor="text1"/>
        </w:rPr>
        <w:t xml:space="preserve"> aerogels.</w:t>
      </w:r>
      <w:r w:rsidR="00920971" w:rsidRPr="009F7F88">
        <w:rPr>
          <w:color w:val="000000" w:themeColor="text1"/>
        </w:rPr>
        <w:fldChar w:fldCharType="begin" w:fldLock="1"/>
      </w:r>
      <w:r w:rsidR="004E1277" w:rsidRPr="009F7F88">
        <w:rPr>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004E1277" w:rsidRPr="009F7F88">
        <w:rPr>
          <w:rFonts w:hint="eastAsia"/>
          <w:color w:val="000000" w:themeColor="text1"/>
        </w:rPr>
        <w:instrText>":""}],"container-title":"Chemical Engineering Journal","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热喷墨打印，</w:instrText>
      </w:r>
      <w:r w:rsidR="004E1277" w:rsidRPr="009F7F88">
        <w:rPr>
          <w:rFonts w:hint="eastAsia"/>
          <w:color w:val="000000" w:themeColor="text1"/>
        </w:rPr>
        <w:instrText>CO2</w:instrText>
      </w:r>
      <w:r w:rsidR="004E1277" w:rsidRPr="009F7F88">
        <w:rPr>
          <w:rFonts w:hint="eastAsia"/>
          <w:color w:val="000000" w:themeColor="text1"/>
        </w:rPr>
        <w:instrText>超临界干燥</w:instrText>
      </w:r>
      <w:r w:rsidR="004E1277" w:rsidRPr="009F7F88">
        <w:rPr>
          <w:rFonts w:hint="eastAsia"/>
          <w:color w:val="000000" w:themeColor="text1"/>
        </w:rPr>
        <w:instrText>\n</w:instrText>
      </w:r>
      <w:r w:rsidR="004E1277" w:rsidRPr="009F7F88">
        <w:rPr>
          <w:rFonts w:hint="eastAsia"/>
          <w:color w:val="000000" w:themeColor="text1"/>
        </w:rPr>
        <w:instrText>海藻酸盐气凝胶颗粒</w:instrText>
      </w:r>
      <w:r w:rsidR="004E1277" w:rsidRPr="009F7F88">
        <w:rPr>
          <w:rFonts w:hint="eastAsia"/>
          <w:color w:val="000000" w:themeColor="text1"/>
        </w:rPr>
        <w:instrText>\npulmonary delivery</w:instrText>
      </w:r>
      <w:r w:rsidR="004E1277" w:rsidRPr="009F7F88">
        <w:rPr>
          <w:rFonts w:hint="eastAsia"/>
          <w:color w:val="000000" w:themeColor="text1"/>
        </w:rPr>
        <w:instrText>肺部输运</w:instrText>
      </w:r>
      <w:r w:rsidR="004E1277" w:rsidRPr="009F7F88">
        <w:rPr>
          <w:rFonts w:hint="eastAsia"/>
          <w:color w:val="000000" w:themeColor="text1"/>
        </w:rPr>
        <w:instrText>","page":"559-566","publisher":"Elsevier","title":"From the printer to the lungs: Inkjet-</w:instrText>
      </w:r>
      <w:r w:rsidR="004E1277" w:rsidRPr="009F7F88">
        <w:rPr>
          <w:color w:val="000000" w:themeColor="text1"/>
        </w:rPr>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00920971" w:rsidRPr="009F7F88">
        <w:rPr>
          <w:color w:val="000000" w:themeColor="text1"/>
        </w:rPr>
        <w:fldChar w:fldCharType="separate"/>
      </w:r>
      <w:r w:rsidR="004E1277" w:rsidRPr="009F7F88">
        <w:rPr>
          <w:noProof/>
          <w:color w:val="000000" w:themeColor="text1"/>
          <w:vertAlign w:val="superscript"/>
        </w:rPr>
        <w:t>209</w:t>
      </w:r>
      <w:r w:rsidR="00920971" w:rsidRPr="009F7F88">
        <w:rPr>
          <w:color w:val="000000" w:themeColor="text1"/>
        </w:rPr>
        <w:fldChar w:fldCharType="end"/>
      </w:r>
      <w:r w:rsidR="00920971" w:rsidRPr="009F7F88">
        <w:rPr>
          <w:color w:val="000000" w:themeColor="text1"/>
        </w:rPr>
        <w:t xml:space="preserve"> The printing methods compatible with these inks mainly include </w:t>
      </w:r>
      <w:r w:rsidR="00126550" w:rsidRPr="009F7F88">
        <w:rPr>
          <w:color w:val="000000" w:themeColor="text1"/>
        </w:rPr>
        <w:t>i</w:t>
      </w:r>
      <w:r w:rsidR="00920971" w:rsidRPr="009F7F88">
        <w:rPr>
          <w:color w:val="000000" w:themeColor="text1"/>
        </w:rPr>
        <w:t>nkjet,</w:t>
      </w:r>
      <w:r w:rsidR="00D330A9" w:rsidRPr="009F7F88">
        <w:rPr>
          <w:color w:val="000000" w:themeColor="text1"/>
        </w:rPr>
        <w:fldChar w:fldCharType="begin" w:fldLock="1"/>
      </w:r>
      <w:r w:rsidR="004E1277" w:rsidRPr="009F7F88">
        <w:rPr>
          <w:color w:val="000000" w:themeColor="text1"/>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004E1277" w:rsidRPr="009F7F88">
        <w:rPr>
          <w:rFonts w:hint="eastAsia"/>
          <w:color w:val="000000" w:themeColor="text1"/>
        </w:rPr>
        <w:instrText>:"L.","non-dropping-particle":"","parse-names":false,"suffix":""}],"container-title":"Materials Chemistry and Physics","id":"ITEM-1","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打印常压干燥无表面改性</w:instrText>
      </w:r>
      <w:r w:rsidR="004E1277" w:rsidRPr="009F7F88">
        <w:rPr>
          <w:rFonts w:hint="eastAsia"/>
          <w:color w:val="000000" w:themeColor="text1"/>
        </w:rPr>
        <w:instrText xml:space="preserve"> </w:instrText>
      </w:r>
      <w:r w:rsidR="004E1277" w:rsidRPr="009F7F88">
        <w:rPr>
          <w:rFonts w:hint="eastAsia"/>
          <w:color w:val="000000" w:themeColor="text1"/>
        </w:rPr>
        <w:instrText>氧化硅气凝胶微球</w:instrText>
      </w:r>
      <w:r w:rsidR="004E1277" w:rsidRPr="009F7F88">
        <w:rPr>
          <w:rFonts w:hint="eastAsia"/>
          <w:color w:val="000000" w:themeColor="text1"/>
        </w:rPr>
        <w:instrText xml:space="preserve"> </w:instrText>
      </w:r>
      <w:r w:rsidR="004E1277" w:rsidRPr="009F7F88">
        <w:rPr>
          <w:rFonts w:hint="eastAsia"/>
          <w:color w:val="000000" w:themeColor="text1"/>
        </w:rPr>
        <w:instrText>无明确应用</w:instrText>
      </w:r>
      <w:r w:rsidR="004E1277" w:rsidRPr="009F7F88">
        <w:rPr>
          <w:rFonts w:hint="eastAsia"/>
          <w:color w:val="000000" w:themeColor="text1"/>
        </w:rPr>
        <w:instrText>","page":"32-38","title":"Synthesis of silica a</w:instrText>
      </w:r>
      <w:r w:rsidR="004E1277" w:rsidRPr="009F7F88">
        <w:rPr>
          <w:color w:val="000000" w:themeColor="text1"/>
        </w:rPr>
        <w:instrText>erogels microspheres prepared by ink jet printing and dried at ambient pressure without surface hydrophobization","type":"article-journal","volume":"172"},"uris":["http://www.mendeley.com/documents/?uuid=84ab5305-8de0-4fba-8662-ef598ea7463b"]},{"id":"ITEM-2","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container-title":"Chemical Engineering J</w:instrText>
      </w:r>
      <w:r w:rsidR="004E1277" w:rsidRPr="009F7F88">
        <w:rPr>
          <w:rFonts w:hint="eastAsia"/>
          <w:color w:val="000000" w:themeColor="text1"/>
        </w:rPr>
        <w:instrText>ournal","id":"ITEM-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热喷墨打印，</w:instrText>
      </w:r>
      <w:r w:rsidR="004E1277" w:rsidRPr="009F7F88">
        <w:rPr>
          <w:rFonts w:hint="eastAsia"/>
          <w:color w:val="000000" w:themeColor="text1"/>
        </w:rPr>
        <w:instrText>CO2</w:instrText>
      </w:r>
      <w:r w:rsidR="004E1277" w:rsidRPr="009F7F88">
        <w:rPr>
          <w:rFonts w:hint="eastAsia"/>
          <w:color w:val="000000" w:themeColor="text1"/>
        </w:rPr>
        <w:instrText>超临界干燥</w:instrText>
      </w:r>
      <w:r w:rsidR="004E1277" w:rsidRPr="009F7F88">
        <w:rPr>
          <w:rFonts w:hint="eastAsia"/>
          <w:color w:val="000000" w:themeColor="text1"/>
        </w:rPr>
        <w:instrText>\n</w:instrText>
      </w:r>
      <w:r w:rsidR="004E1277" w:rsidRPr="009F7F88">
        <w:rPr>
          <w:rFonts w:hint="eastAsia"/>
          <w:color w:val="000000" w:themeColor="text1"/>
        </w:rPr>
        <w:instrText>海藻酸盐气凝胶颗粒</w:instrText>
      </w:r>
      <w:r w:rsidR="004E1277" w:rsidRPr="009F7F88">
        <w:rPr>
          <w:rFonts w:hint="eastAsia"/>
          <w:color w:val="000000" w:themeColor="text1"/>
        </w:rPr>
        <w:instrText>\npulmonary delivery</w:instrText>
      </w:r>
      <w:r w:rsidR="004E1277" w:rsidRPr="009F7F88">
        <w:rPr>
          <w:rFonts w:hint="eastAsia"/>
          <w:color w:val="000000" w:themeColor="text1"/>
        </w:rPr>
        <w:instrText>肺部输运</w:instrText>
      </w:r>
      <w:r w:rsidR="004E1277" w:rsidRPr="009F7F88">
        <w:rPr>
          <w:rFonts w:hint="eastAsia"/>
          <w:color w:val="000000" w:themeColor="text1"/>
        </w:rPr>
        <w:instrText>","page":"559-566","publisher":"Elsevier","title":"From the printer to the lungs: Inkjet-printed aerogel particles for pulmonary delivery</w:instrText>
      </w:r>
      <w:r w:rsidR="004E1277" w:rsidRPr="009F7F88">
        <w:rPr>
          <w:color w:val="000000" w:themeColor="text1"/>
        </w:rPr>
        <w:instrText>","type":"article-journal","volume":"357"},"uris":["http://www.mendeley.com/documents/?uuid=48b7139e-aa46-48fe-aebe-e2978e4a8b70"]}],"mendeley":{"formattedCitation":"&lt;sup&gt;184,209&lt;/sup&gt;","plainTextFormattedCitation":"184,209","previouslyFormattedCitation":"&lt;sup&gt;182,207&lt;/sup&gt;"},"properties":{"noteIndex":0},"schema":"https://github.com/citation-style-language/schema/raw/master/csl-citation.json"}</w:instrText>
      </w:r>
      <w:r w:rsidR="00D330A9" w:rsidRPr="009F7F88">
        <w:rPr>
          <w:color w:val="000000" w:themeColor="text1"/>
        </w:rPr>
        <w:fldChar w:fldCharType="separate"/>
      </w:r>
      <w:r w:rsidR="004E1277" w:rsidRPr="009F7F88">
        <w:rPr>
          <w:noProof/>
          <w:color w:val="000000" w:themeColor="text1"/>
          <w:vertAlign w:val="superscript"/>
        </w:rPr>
        <w:t>184,209</w:t>
      </w:r>
      <w:r w:rsidR="00D330A9" w:rsidRPr="009F7F88">
        <w:rPr>
          <w:color w:val="000000" w:themeColor="text1"/>
        </w:rPr>
        <w:fldChar w:fldCharType="end"/>
      </w:r>
      <w:r w:rsidR="00920971" w:rsidRPr="009F7F88">
        <w:rPr>
          <w:color w:val="000000" w:themeColor="text1"/>
        </w:rPr>
        <w:t xml:space="preserve"> </w:t>
      </w:r>
      <w:r w:rsidR="00307614" w:rsidRPr="009F7F88">
        <w:rPr>
          <w:color w:val="000000" w:themeColor="text1"/>
        </w:rPr>
        <w:t>light-induced</w:t>
      </w:r>
      <w:r w:rsidR="00920971" w:rsidRPr="009F7F88">
        <w:rPr>
          <w:color w:val="000000" w:themeColor="text1"/>
        </w:rPr>
        <w:t>-cross-linking 3D,</w:t>
      </w:r>
      <w:r w:rsidR="00D330A9" w:rsidRPr="009F7F88">
        <w:rPr>
          <w:color w:val="000000" w:themeColor="text1"/>
        </w:rPr>
        <w:fldChar w:fldCharType="begin" w:fldLock="1"/>
      </w:r>
      <w:r w:rsidR="004E1277" w:rsidRPr="009F7F88">
        <w:rPr>
          <w:color w:val="000000" w:themeColor="text1"/>
        </w:rPr>
        <w:instrText>ADDIN CSL_CITATION {"citationItems":[{"id":"ITEM-1","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family":"Saoud","given":"Khaled M.","non-dropping-particle":"","parse-names":false,"suffix":""}],"container-title":"Journal of Materials Chemistry A","id":"ITEM-1","issue":"34</w:instrText>
      </w:r>
      <w:r w:rsidR="004E1277" w:rsidRPr="009F7F88">
        <w:rPr>
          <w:rFonts w:hint="eastAsia"/>
          <w:color w:val="000000" w:themeColor="text1"/>
        </w:rPr>
        <w:instrText>","issued":{"date-parts":[["2015"]]},"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用激光束（波长</w:instrText>
      </w:r>
      <w:r w:rsidR="004E1277" w:rsidRPr="009F7F88">
        <w:rPr>
          <w:rFonts w:hint="eastAsia"/>
          <w:color w:val="000000" w:themeColor="text1"/>
        </w:rPr>
        <w:instrText>532 nm</w:instrText>
      </w:r>
      <w:r w:rsidR="004E1277" w:rsidRPr="009F7F88">
        <w:rPr>
          <w:rFonts w:hint="eastAsia"/>
          <w:color w:val="000000" w:themeColor="text1"/>
        </w:rPr>
        <w:instrText>）照射</w:instrText>
      </w:r>
      <w:r w:rsidR="004E1277" w:rsidRPr="009F7F88">
        <w:rPr>
          <w:rFonts w:hint="eastAsia"/>
          <w:color w:val="000000" w:themeColor="text1"/>
        </w:rPr>
        <w:instrText>TEOS</w:instrText>
      </w:r>
      <w:r w:rsidR="004E1277" w:rsidRPr="009F7F88">
        <w:rPr>
          <w:rFonts w:hint="eastAsia"/>
          <w:color w:val="000000" w:themeColor="text1"/>
        </w:rPr>
        <w:instrText>，己二醇二丙烯酸酯，曙红</w:instrText>
      </w:r>
      <w:r w:rsidR="004E1277" w:rsidRPr="009F7F88">
        <w:rPr>
          <w:rFonts w:hint="eastAsia"/>
          <w:color w:val="000000" w:themeColor="text1"/>
        </w:rPr>
        <w:instrText>Y</w:instrText>
      </w:r>
      <w:r w:rsidR="004E1277" w:rsidRPr="009F7F88">
        <w:rPr>
          <w:rFonts w:hint="eastAsia"/>
          <w:color w:val="000000" w:themeColor="text1"/>
        </w:rPr>
        <w:instrText>和胺的溶液，在几秒钟内即可完成聚合物交联二氧化硅醇凝胶的合成。气凝胶基本性能与传统方法相当</w:instrText>
      </w:r>
      <w:r w:rsidR="004E1277" w:rsidRPr="009F7F88">
        <w:rPr>
          <w:rFonts w:hint="eastAsia"/>
          <w:color w:val="000000" w:themeColor="text1"/>
        </w:rPr>
        <w:instrText>\n3D</w:instrText>
      </w:r>
      <w:r w:rsidR="004E1277" w:rsidRPr="009F7F88">
        <w:rPr>
          <w:rFonts w:hint="eastAsia"/>
          <w:color w:val="000000" w:themeColor="text1"/>
        </w:rPr>
        <w:instrText>打印氧化硅气凝胶</w:instrText>
      </w:r>
      <w:r w:rsidR="004E1277" w:rsidRPr="009F7F88">
        <w:rPr>
          <w:rFonts w:hint="eastAsia"/>
          <w:color w:val="000000" w:themeColor="text1"/>
        </w:rPr>
        <w:instrText>","page":"17606-17611","publisher":"Royal Society of Chemistry","title":"Laser induced instantaneous gelation: aerog</w:instrText>
      </w:r>
      <w:r w:rsidR="004E1277" w:rsidRPr="009F7F88">
        <w:rPr>
          <w:color w:val="000000" w:themeColor="text1"/>
        </w:rPr>
        <w:instrText>els for 3D printing","type":"article-journal","volume":"3"},"uris":["http://www.mendeley.com/documents/?uuid=14304e7f-4dd9-4b80-a224-8df1a925627b"]},{"id":"ITEM-2","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w:instrText>
      </w:r>
      <w:r w:rsidR="004E1277" w:rsidRPr="009F7F88">
        <w:rPr>
          <w:rFonts w:hint="eastAsia"/>
          <w:color w:val="000000" w:themeColor="text1"/>
        </w:rPr>
        <w:instrText>rse-names":false,"suffix":""}],"container-title":"ACS Applied Materials and Interfaces","id":"ITEM-2","issue":"2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墨水原料含</w:instrText>
      </w:r>
      <w:r w:rsidR="004E1277" w:rsidRPr="009F7F88">
        <w:rPr>
          <w:rFonts w:hint="eastAsia"/>
          <w:color w:val="000000" w:themeColor="text1"/>
        </w:rPr>
        <w:instrText>\n3D</w:instrText>
      </w:r>
      <w:r w:rsidR="004E1277" w:rsidRPr="009F7F88">
        <w:rPr>
          <w:rFonts w:hint="eastAsia"/>
          <w:color w:val="000000" w:themeColor="text1"/>
        </w:rPr>
        <w:instrText>打印，紫外光固化，在扎小孔的密封瓶子中常压干燥</w:instrText>
      </w:r>
      <w:r w:rsidR="004E1277" w:rsidRPr="009F7F88">
        <w:rPr>
          <w:rFonts w:hint="eastAsia"/>
          <w:color w:val="000000" w:themeColor="text1"/>
        </w:rPr>
        <w:instrText>50</w:instrText>
      </w:r>
      <w:r w:rsidR="004E1277" w:rsidRPr="009F7F88">
        <w:rPr>
          <w:rFonts w:hint="eastAsia"/>
          <w:color w:val="000000" w:themeColor="text1"/>
        </w:rPr>
        <w:instrText>℃</w:instrText>
      </w:r>
      <w:r w:rsidR="004E1277" w:rsidRPr="009F7F88">
        <w:rPr>
          <w:rFonts w:hint="eastAsia"/>
          <w:color w:val="000000" w:themeColor="text1"/>
        </w:rPr>
        <w:instrText>5</w:instrText>
      </w:r>
      <w:r w:rsidR="004E1277" w:rsidRPr="009F7F88">
        <w:rPr>
          <w:rFonts w:hint="eastAsia"/>
          <w:color w:val="000000" w:themeColor="text1"/>
        </w:rPr>
        <w:instrText>天，</w:instrText>
      </w:r>
      <w:r w:rsidR="004E1277" w:rsidRPr="009F7F88">
        <w:rPr>
          <w:rFonts w:hint="eastAsia"/>
          <w:color w:val="000000" w:themeColor="text1"/>
        </w:rPr>
        <w:instrText>800</w:instrText>
      </w:r>
      <w:r w:rsidR="004E1277" w:rsidRPr="009F7F88">
        <w:rPr>
          <w:rFonts w:hint="eastAsia"/>
          <w:color w:val="000000" w:themeColor="text1"/>
        </w:rPr>
        <w:instrText>℃烧结</w:instrText>
      </w:r>
      <w:r w:rsidR="004E1277" w:rsidRPr="009F7F88">
        <w:rPr>
          <w:rFonts w:hint="eastAsia"/>
          <w:color w:val="000000" w:themeColor="text1"/>
        </w:rPr>
        <w:instrText>1</w:instrText>
      </w:r>
      <w:r w:rsidR="004E1277" w:rsidRPr="009F7F88">
        <w:rPr>
          <w:rFonts w:hint="eastAsia"/>
          <w:color w:val="000000" w:themeColor="text1"/>
        </w:rPr>
        <w:instrText>小时除去有机物，真空烧结</w:instrText>
      </w:r>
      <w:r w:rsidR="004E1277" w:rsidRPr="009F7F88">
        <w:rPr>
          <w:rFonts w:hint="eastAsia"/>
          <w:color w:val="000000" w:themeColor="text1"/>
        </w:rPr>
        <w:instrText>900</w:instrText>
      </w:r>
      <w:r w:rsidR="004E1277" w:rsidRPr="009F7F88">
        <w:rPr>
          <w:rFonts w:hint="eastAsia"/>
          <w:color w:val="000000" w:themeColor="text1"/>
        </w:rPr>
        <w:instrText>℃</w:instrText>
      </w:r>
      <w:r w:rsidR="004E1277" w:rsidRPr="009F7F88">
        <w:rPr>
          <w:rFonts w:hint="eastAsia"/>
          <w:color w:val="000000" w:themeColor="text1"/>
        </w:rPr>
        <w:instrText>30min</w:instrText>
      </w:r>
      <w:r w:rsidR="004E1277" w:rsidRPr="009F7F88">
        <w:rPr>
          <w:rFonts w:hint="eastAsia"/>
          <w:color w:val="000000" w:themeColor="text1"/>
        </w:rPr>
        <w:instrText>、</w:instrText>
      </w:r>
      <w:r w:rsidR="004E1277" w:rsidRPr="009F7F88">
        <w:rPr>
          <w:rFonts w:hint="eastAsia"/>
          <w:color w:val="000000" w:themeColor="text1"/>
        </w:rPr>
        <w:instrText>950</w:instrText>
      </w:r>
      <w:r w:rsidR="004E1277" w:rsidRPr="009F7F88">
        <w:rPr>
          <w:rFonts w:hint="eastAsia"/>
          <w:color w:val="000000" w:themeColor="text1"/>
        </w:rPr>
        <w:instrText>℃</w:instrText>
      </w:r>
      <w:r w:rsidR="004E1277" w:rsidRPr="009F7F88">
        <w:rPr>
          <w:rFonts w:hint="eastAsia"/>
          <w:color w:val="000000" w:themeColor="text1"/>
        </w:rPr>
        <w:instrText>10min</w:instrText>
      </w:r>
      <w:r w:rsidR="004E1277" w:rsidRPr="009F7F88">
        <w:rPr>
          <w:rFonts w:hint="eastAsia"/>
          <w:color w:val="000000" w:themeColor="text1"/>
        </w:rPr>
        <w:instrText>、</w:instrText>
      </w:r>
      <w:r w:rsidR="004E1277" w:rsidRPr="009F7F88">
        <w:rPr>
          <w:rFonts w:hint="eastAsia"/>
          <w:color w:val="000000" w:themeColor="text1"/>
        </w:rPr>
        <w:instrText>1000</w:instrText>
      </w:r>
      <w:r w:rsidR="004E1277" w:rsidRPr="009F7F88">
        <w:rPr>
          <w:rFonts w:hint="eastAsia"/>
          <w:color w:val="000000" w:themeColor="text1"/>
        </w:rPr>
        <w:instrText>℃</w:instrText>
      </w:r>
      <w:r w:rsidR="004E1277" w:rsidRPr="009F7F88">
        <w:rPr>
          <w:rFonts w:hint="eastAsia"/>
          <w:color w:val="000000" w:themeColor="text1"/>
        </w:rPr>
        <w:instrText>15min</w:instrText>
      </w:r>
      <w:r w:rsidR="004E1277" w:rsidRPr="009F7F88">
        <w:rPr>
          <w:rFonts w:hint="eastAsia"/>
          <w:color w:val="000000" w:themeColor="text1"/>
        </w:rPr>
        <w:instrText>、</w:instrText>
      </w:r>
      <w:r w:rsidR="004E1277" w:rsidRPr="009F7F88">
        <w:rPr>
          <w:rFonts w:hint="eastAsia"/>
          <w:color w:val="000000" w:themeColor="text1"/>
        </w:rPr>
        <w:instrText>1100</w:instrText>
      </w:r>
      <w:r w:rsidR="004E1277" w:rsidRPr="009F7F88">
        <w:rPr>
          <w:rFonts w:hint="eastAsia"/>
          <w:color w:val="000000" w:themeColor="text1"/>
        </w:rPr>
        <w:instrText>℃</w:instrText>
      </w:r>
      <w:r w:rsidR="004E1277" w:rsidRPr="009F7F88">
        <w:rPr>
          <w:rFonts w:hint="eastAsia"/>
          <w:color w:val="000000" w:themeColor="text1"/>
        </w:rPr>
        <w:instrText>5min</w:instrText>
      </w:r>
      <w:r w:rsidR="004E1277" w:rsidRPr="009F7F88">
        <w:rPr>
          <w:rFonts w:hint="eastAsia"/>
          <w:color w:val="000000" w:themeColor="text1"/>
        </w:rPr>
        <w:instrText>，加热速率</w:instrText>
      </w:r>
      <w:r w:rsidR="004E1277" w:rsidRPr="009F7F88">
        <w:rPr>
          <w:rFonts w:hint="eastAsia"/>
          <w:color w:val="000000" w:themeColor="text1"/>
        </w:rPr>
        <w:instrText>5min/</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获得透明玻璃，也可超临界干燥获得气凝胶</w:instrText>
      </w:r>
      <w:r w:rsidR="004E1277" w:rsidRPr="009F7F88">
        <w:rPr>
          <w:rFonts w:hint="eastAsia"/>
          <w:color w:val="000000" w:themeColor="text1"/>
        </w:rPr>
        <w:instrText>\n</w:instrText>
      </w:r>
      <w:r w:rsidR="004E1277" w:rsidRPr="009F7F88">
        <w:rPr>
          <w:rFonts w:hint="eastAsia"/>
          <w:color w:val="000000" w:themeColor="text1"/>
        </w:rPr>
        <w:instrText>含毛细管张力的计算公式</w:instrText>
      </w:r>
      <w:r w:rsidR="004E1277" w:rsidRPr="009F7F88">
        <w:rPr>
          <w:rFonts w:hint="eastAsia"/>
          <w:color w:val="000000" w:themeColor="text1"/>
        </w:rPr>
        <w:instrText>\n</w:instrText>
      </w:r>
      <w:r w:rsidR="004E1277" w:rsidRPr="009F7F88">
        <w:rPr>
          <w:rFonts w:hint="eastAsia"/>
          <w:color w:val="000000" w:themeColor="text1"/>
        </w:rPr>
        <w:instrText>本文主要通过控制水含量和加入乙醇来减少液</w:instrText>
      </w:r>
      <w:r w:rsidR="004E1277" w:rsidRPr="009F7F88">
        <w:rPr>
          <w:rFonts w:hint="eastAsia"/>
          <w:color w:val="000000" w:themeColor="text1"/>
        </w:rPr>
        <w:instrText>-</w:instrText>
      </w:r>
      <w:r w:rsidR="004E1277" w:rsidRPr="009F7F88">
        <w:rPr>
          <w:rFonts w:hint="eastAsia"/>
          <w:color w:val="000000" w:themeColor="text1"/>
        </w:rPr>
        <w:instrText>气表面张力，控制收缩平衡</w:instrText>
      </w:r>
      <w:r w:rsidR="004E1277" w:rsidRPr="009F7F88">
        <w:rPr>
          <w:rFonts w:hint="eastAsia"/>
          <w:color w:val="000000" w:themeColor="text1"/>
        </w:rPr>
        <w:instrText>","page":"18879-18885","title":"Additive Manufacturing of Transparent Silica Glass from Solutions","type":"article-journal","volume":"10"},"uris":["http://www.mendeley.com</w:instrText>
      </w:r>
      <w:r w:rsidR="004E1277" w:rsidRPr="009F7F88">
        <w:rPr>
          <w:color w:val="000000" w:themeColor="text1"/>
        </w:rPr>
        <w:instrText>/documents/?uuid=56c5d69a-88b4-4bf1-a510-c69a02fc4fc0"]},{"id":"ITEM-3","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color w:val="000000" w:themeColor="text1"/>
        </w:rPr>
        <w:instrText>∼</w:instrText>
      </w:r>
      <w:r w:rsidR="004E1277" w:rsidRPr="009F7F88">
        <w:rPr>
          <w:color w:val="000000" w:themeColor="text1"/>
        </w:rPr>
        <w:instrText>90%), high specific surface area (</w:instrText>
      </w:r>
      <w:r w:rsidR="004E1277" w:rsidRPr="009F7F88">
        <w:rPr>
          <w:rFonts w:ascii="Cambria Math" w:hAnsi="Cambria Math" w:cs="Cambria Math"/>
          <w:color w:val="000000" w:themeColor="text1"/>
        </w:rPr>
        <w:instrText>∼</w:instrText>
      </w:r>
      <w:r w:rsidR="004E1277" w:rsidRPr="009F7F88">
        <w:rPr>
          <w:color w:val="000000" w:themeColor="text1"/>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3","issued":{"date-parts":</w:instrText>
      </w:r>
      <w:r w:rsidR="004E1277" w:rsidRPr="009F7F88">
        <w:rPr>
          <w:rFonts w:hint="eastAsia"/>
          <w:color w:val="000000" w:themeColor="text1"/>
        </w:rPr>
        <w:instrText>[["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置换，超临界干燥</w:instrText>
      </w:r>
      <w:r w:rsidR="004E1277" w:rsidRPr="009F7F88">
        <w:rPr>
          <w:rFonts w:hint="eastAsia"/>
          <w:color w:val="000000" w:themeColor="text1"/>
        </w:rPr>
        <w:instrText>\n</w:instrText>
      </w:r>
      <w:r w:rsidR="004E1277" w:rsidRPr="009F7F88">
        <w:rPr>
          <w:rFonts w:hint="eastAsia"/>
          <w:color w:val="000000" w:themeColor="text1"/>
        </w:rPr>
        <w:instrText>氧化硅</w:instrText>
      </w:r>
      <w:r w:rsidR="004E1277" w:rsidRPr="009F7F88">
        <w:rPr>
          <w:rFonts w:hint="eastAsia"/>
          <w:color w:val="000000" w:themeColor="text1"/>
        </w:rPr>
        <w:instrText>-</w:instrText>
      </w:r>
      <w:r w:rsidR="004E1277" w:rsidRPr="009F7F88">
        <w:rPr>
          <w:rFonts w:hint="eastAsia"/>
          <w:color w:val="000000" w:themeColor="text1"/>
        </w:rPr>
        <w:instrText>蚕丝蛋白气凝胶</w:instrText>
      </w:r>
      <w:r w:rsidR="004E1277" w:rsidRPr="009F7F88">
        <w:rPr>
          <w:rFonts w:hint="eastAsia"/>
          <w:color w:val="000000" w:themeColor="text1"/>
        </w:rPr>
        <w:instrText>\n</w:instrText>
      </w:r>
      <w:r w:rsidR="004E1277" w:rsidRPr="009F7F88">
        <w:rPr>
          <w:rFonts w:hint="eastAsia"/>
          <w:color w:val="000000" w:themeColor="text1"/>
        </w:rPr>
        <w:instrText>用于隔热或骨质再生医疗支架</w:instrText>
      </w:r>
      <w:r w:rsidR="004E1277" w:rsidRPr="009F7F88">
        <w:rPr>
          <w:rFonts w:hint="eastAsia"/>
          <w:color w:val="000000" w:themeColor="text1"/>
        </w:rPr>
        <w:instrText>","page":"22718-22730","publisher":"American Chemical Society","title":"Compressible, Thermally Insulating, and Fire Retardant Aerogels through Self-Assembling Silk Fibroin Biopolymers Insid</w:instrText>
      </w:r>
      <w:r w:rsidR="004E1277" w:rsidRPr="009F7F88">
        <w:rPr>
          <w:color w:val="000000" w:themeColor="text1"/>
        </w:rPr>
        <w:instrText>e a Silica Structure - An Approach towards 3D Printing of Aerogels","type":"article-journal","volume":"10"},"uris":["http://www.mendeley.com/documents/?uuid=892155f0-658c-4d2e-ba5a-0fa139da355b"]}],"mendeley":{"formattedCitation":"&lt;sup&gt;205–207&lt;/sup&gt;","plainTextFormattedCitation":"205–207","previouslyFormattedCitation":"&lt;sup&gt;203–205&lt;/sup&gt;"},"properties":{"noteIndex":0},"schema":"https://github.com/citation-style-language/schema/raw/master/csl-citation.json"}</w:instrText>
      </w:r>
      <w:r w:rsidR="00D330A9" w:rsidRPr="009F7F88">
        <w:rPr>
          <w:color w:val="000000" w:themeColor="text1"/>
        </w:rPr>
        <w:fldChar w:fldCharType="separate"/>
      </w:r>
      <w:r w:rsidR="004E1277" w:rsidRPr="009F7F88">
        <w:rPr>
          <w:noProof/>
          <w:color w:val="000000" w:themeColor="text1"/>
          <w:vertAlign w:val="superscript"/>
        </w:rPr>
        <w:t>205–207</w:t>
      </w:r>
      <w:r w:rsidR="00D330A9" w:rsidRPr="009F7F88">
        <w:rPr>
          <w:color w:val="000000" w:themeColor="text1"/>
        </w:rPr>
        <w:fldChar w:fldCharType="end"/>
      </w:r>
      <w:r w:rsidR="00920971" w:rsidRPr="009F7F88">
        <w:rPr>
          <w:color w:val="000000" w:themeColor="text1"/>
        </w:rPr>
        <w:t xml:space="preserve"> and extrusion 3D printing.</w:t>
      </w:r>
      <w:r w:rsidR="00A00233" w:rsidRPr="009F7F88">
        <w:rPr>
          <w:color w:val="000000" w:themeColor="text1"/>
        </w:rPr>
        <w:fldChar w:fldCharType="begin" w:fldLock="1"/>
      </w:r>
      <w:r w:rsidR="004E1277" w:rsidRPr="009F7F88">
        <w:rPr>
          <w:color w:val="000000" w:themeColor="text1"/>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id":"ITEM-2","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4E1277" w:rsidRPr="009F7F88">
        <w:rPr>
          <w:rFonts w:ascii="Cambria Math" w:hAnsi="Cambria Math" w:cs="Cambria Math"/>
          <w:color w:val="000000" w:themeColor="text1"/>
        </w:rPr>
        <w:instrText>∼</w:instrText>
      </w:r>
      <w:r w:rsidR="004E1277"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w:instrText>
      </w:r>
      <w:r w:rsidR="004E1277" w:rsidRPr="009F7F88">
        <w:rPr>
          <w:rFonts w:hint="eastAsia"/>
          <w:color w:val="000000" w:themeColor="text1"/>
        </w:rPr>
        <w:instrText>container-title":"Materials Horizons","id":"ITEM-2","issue":"6","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RF</w:instrText>
      </w:r>
      <w:r w:rsidR="004E1277" w:rsidRPr="009F7F88">
        <w:rPr>
          <w:rFonts w:hint="eastAsia"/>
          <w:color w:val="000000" w:themeColor="text1"/>
        </w:rPr>
        <w:instrText>有机和炭气凝胶</w:instrText>
      </w:r>
      <w:r w:rsidR="004E1277" w:rsidRPr="009F7F88">
        <w:rPr>
          <w:rFonts w:hint="eastAsia"/>
          <w:color w:val="000000" w:themeColor="text1"/>
        </w:rPr>
        <w:instrText>\n</w:instrText>
      </w:r>
      <w:r w:rsidR="004E1277" w:rsidRPr="009F7F88">
        <w:rPr>
          <w:rFonts w:hint="eastAsia"/>
          <w:color w:val="000000" w:themeColor="text1"/>
        </w:rPr>
        <w:instrText>作为电极材料</w:instrText>
      </w:r>
      <w:r w:rsidR="004E1277" w:rsidRPr="009F7F88">
        <w:rPr>
          <w:rFonts w:hint="eastAsia"/>
          <w:color w:val="000000" w:themeColor="text1"/>
        </w:rPr>
        <w:instrText>","page":"1166-1175","publisher":"Royal Society of Chemistry","title":"Direct ink writing of organic and carbon aerogels","</w:instrText>
      </w:r>
      <w:r w:rsidR="004E1277" w:rsidRPr="009F7F88">
        <w:rPr>
          <w:color w:val="000000" w:themeColor="text1"/>
        </w:rPr>
        <w:instrText>type":"article-journal","volume":"5"},"uris":["http://www.mendeley.com/documents/?uuid=8965fd1d-8523-381f-b664-a94d3ae119a3"]},{"id":"ITEM-3","itemData":{"DOI":"10.1557/jmr.2018.104","ISSN":"20445326","abstract":"We designed a resorcinol-formaldehyde (RF) sol-gel ink for direct ink writing of the microlattices. To improve the formability, the fresh microlattices were strengthened by surface catalysis with HCl atmosphere. After supercritical drying and carbonization, the sample's specific surface area was 631 m2/g and the average pore size was 3.81 nm. Both RF aerogel and carbonized RF aerogel samples had millimeter-scale pore, micron-scale pore, and nanoscale skeleton. The pore and skeleton could provide high surface area and diffusion channels, which were beneficial to the adsorption performances. The carbonized RF aerogel sample fully adsorbed Dulbecco's modified eagle medium in 250 min, which exhibited a good capacity of quick adsorption and indicated the potential application for cell supports.","author":[{"dropping-particle":"","family":"Ge","given":"Yingting","non-dropping-particle":"","parse-names":false,"suffix":""},{"dropping-particle":"","family":"Zhang","given":"Ting","non-dropping-particle":"","parse-names":false,"suffix":""},{"dropping-particle":"","family":"Zhou","given":"Bin","non-dropping-particle":"","parse-names":false,"suffix":""},{"dropping-particle":"","family":"Wang","given":"Hongqiang","non-dropping-particle":"","parse-names":false,"suffix":""},{"dropping-particle":"","family":"Zhang","given":"Zhihua","non-dropping-particle":"","parse-names":false,"suffix":""},{"dropping-particle":"","family":"Shen","given":"Jun","non-dropping-particle":"","parse-names":false,"suffix":""},{"dropping-particle":"","family":"Du","given":"Ai","non-dropping-particle":"","parse-names":false,"suffix":""}],"container-title":"Journal of Materials Research","id":"ITEM-3","issue":"14","issued":{"date-parts":[["2018"]]},"page":"2052-2061","publisher":"Cambridge University Press","title":"Nanostructured resorcinol-formaldehyde ink for 3D direct writing","type":"article-journal","volume":"33"},"uris":["http://www.mendeley.com/documents/?uuid=b695be7c-ea5a-4eea-a12a-7848acefc2b1"]}],"mendeley":{"formattedCitation":"&lt;sup&gt;19,179,180&lt;/sup&gt;","plainTextFormattedCitation":"19,179,180","previouslyFormattedCitation":"&lt;sup&gt;19,177,178&lt;/sup&gt;"},"properties":{"noteIndex":0},"schema":"https://github.com/citation-style-language/schema/raw/master/csl-citation.json"}</w:instrText>
      </w:r>
      <w:r w:rsidR="00A00233" w:rsidRPr="009F7F88">
        <w:rPr>
          <w:color w:val="000000" w:themeColor="text1"/>
        </w:rPr>
        <w:fldChar w:fldCharType="separate"/>
      </w:r>
      <w:r w:rsidR="004E1277" w:rsidRPr="009F7F88">
        <w:rPr>
          <w:noProof/>
          <w:color w:val="000000" w:themeColor="text1"/>
          <w:vertAlign w:val="superscript"/>
        </w:rPr>
        <w:t>19,179,180</w:t>
      </w:r>
      <w:r w:rsidR="00A00233" w:rsidRPr="009F7F88">
        <w:rPr>
          <w:color w:val="000000" w:themeColor="text1"/>
        </w:rPr>
        <w:fldChar w:fldCharType="end"/>
      </w:r>
      <w:r w:rsidR="00920971" w:rsidRPr="009F7F88">
        <w:rPr>
          <w:color w:val="000000" w:themeColor="text1"/>
        </w:rPr>
        <w:t xml:space="preserve"> </w:t>
      </w:r>
      <w:r w:rsidR="0030288F" w:rsidRPr="009F7F88">
        <w:rPr>
          <w:color w:val="000000" w:themeColor="text1"/>
        </w:rPr>
        <w:fldChar w:fldCharType="begin"/>
      </w:r>
      <w:r w:rsidR="0030288F" w:rsidRPr="009F7F88">
        <w:rPr>
          <w:color w:val="000000" w:themeColor="text1"/>
        </w:rPr>
        <w:instrText xml:space="preserve"> REF _Ref41090881 \h </w:instrText>
      </w:r>
      <w:r w:rsidR="0030288F" w:rsidRPr="009F7F88">
        <w:rPr>
          <w:color w:val="000000" w:themeColor="text1"/>
        </w:rPr>
      </w:r>
      <w:r w:rsidR="0030288F"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2</w:t>
      </w:r>
      <w:r w:rsidR="0030288F" w:rsidRPr="009F7F88">
        <w:rPr>
          <w:color w:val="000000" w:themeColor="text1"/>
        </w:rPr>
        <w:fldChar w:fldCharType="end"/>
      </w:r>
      <w:r w:rsidR="0030288F" w:rsidRPr="009F7F88">
        <w:rPr>
          <w:color w:val="000000" w:themeColor="text1"/>
        </w:rPr>
        <w:t xml:space="preserve"> </w:t>
      </w:r>
      <w:r w:rsidR="00920971" w:rsidRPr="009F7F88">
        <w:rPr>
          <w:color w:val="000000" w:themeColor="text1"/>
        </w:rPr>
        <w:t>shows selected examples of molecule-derived gel inks printed using these methods.</w:t>
      </w:r>
    </w:p>
    <w:p w14:paraId="0AD9841B" w14:textId="50B5E330" w:rsidR="00126550" w:rsidRPr="009F7F88" w:rsidRDefault="00126550" w:rsidP="00D44829">
      <w:pPr>
        <w:pStyle w:val="RSCB02ArticleText"/>
        <w:ind w:firstLineChars="100" w:firstLine="194"/>
        <w:rPr>
          <w:color w:val="000000" w:themeColor="text1"/>
        </w:rPr>
      </w:pPr>
      <w:r w:rsidRPr="009F7F88">
        <w:rPr>
          <w:color w:val="000000" w:themeColor="text1"/>
        </w:rPr>
        <w:t xml:space="preserve">As discussed above, </w:t>
      </w:r>
      <w:r w:rsidR="006B2884" w:rsidRPr="009F7F88">
        <w:rPr>
          <w:color w:val="000000" w:themeColor="text1"/>
        </w:rPr>
        <w:t xml:space="preserve">inkjet printing </w:t>
      </w:r>
      <w:r w:rsidRPr="009F7F88">
        <w:rPr>
          <w:color w:val="000000" w:themeColor="text1"/>
        </w:rPr>
        <w:t xml:space="preserve">generally </w:t>
      </w:r>
      <w:r w:rsidR="006B2884" w:rsidRPr="009F7F88">
        <w:rPr>
          <w:color w:val="000000" w:themeColor="text1"/>
        </w:rPr>
        <w:t xml:space="preserve">requires the ink to have low viscosity </w:t>
      </w:r>
      <w:r w:rsidRPr="009F7F88">
        <w:rPr>
          <w:color w:val="000000" w:themeColor="text1"/>
        </w:rPr>
        <w:t xml:space="preserve">for reliable ejection of </w:t>
      </w:r>
      <w:r w:rsidR="006B2884" w:rsidRPr="009F7F88">
        <w:rPr>
          <w:color w:val="000000" w:themeColor="text1"/>
        </w:rPr>
        <w:t>ink droplets from the nozzle</w:t>
      </w:r>
      <w:r w:rsidRPr="009F7F88">
        <w:rPr>
          <w:color w:val="000000" w:themeColor="text1"/>
        </w:rPr>
        <w:t>.</w:t>
      </w:r>
      <w:r w:rsidR="006B2884" w:rsidRPr="009F7F88">
        <w:rPr>
          <w:color w:val="000000" w:themeColor="text1"/>
        </w:rPr>
        <w:t xml:space="preserve"> </w:t>
      </w:r>
      <w:r w:rsidRPr="009F7F88">
        <w:rPr>
          <w:color w:val="000000" w:themeColor="text1"/>
        </w:rPr>
        <w:t xml:space="preserve">On the other hand, </w:t>
      </w:r>
      <w:r w:rsidR="006B2884" w:rsidRPr="009F7F88">
        <w:rPr>
          <w:color w:val="000000" w:themeColor="text1"/>
        </w:rPr>
        <w:t xml:space="preserve">3D extrusion-based printing requires the ink to have a relatively high viscosity </w:t>
      </w:r>
      <w:r w:rsidRPr="009F7F88">
        <w:rPr>
          <w:color w:val="000000" w:themeColor="text1"/>
        </w:rPr>
        <w:t xml:space="preserve">to ensure </w:t>
      </w:r>
      <w:r w:rsidR="00BA0CA5" w:rsidRPr="009F7F88">
        <w:rPr>
          <w:color w:val="000000" w:themeColor="text1"/>
        </w:rPr>
        <w:t xml:space="preserve">that </w:t>
      </w:r>
      <w:r w:rsidR="006B2884" w:rsidRPr="009F7F88">
        <w:rPr>
          <w:color w:val="000000" w:themeColor="text1"/>
        </w:rPr>
        <w:t>the printed filament</w:t>
      </w:r>
      <w:r w:rsidR="00AF6D30" w:rsidRPr="009F7F88">
        <w:rPr>
          <w:color w:val="000000" w:themeColor="text1"/>
        </w:rPr>
        <w:t>s</w:t>
      </w:r>
      <w:r w:rsidR="006B2884" w:rsidRPr="009F7F88">
        <w:rPr>
          <w:color w:val="000000" w:themeColor="text1"/>
        </w:rPr>
        <w:t xml:space="preserve"> </w:t>
      </w:r>
      <w:r w:rsidRPr="009F7F88">
        <w:rPr>
          <w:color w:val="000000" w:themeColor="text1"/>
        </w:rPr>
        <w:t xml:space="preserve">are </w:t>
      </w:r>
      <w:r w:rsidR="006B2884" w:rsidRPr="009F7F88">
        <w:rPr>
          <w:color w:val="000000" w:themeColor="text1"/>
        </w:rPr>
        <w:t>self-supporting</w:t>
      </w:r>
      <w:r w:rsidRPr="009F7F88">
        <w:rPr>
          <w:color w:val="000000" w:themeColor="text1"/>
        </w:rPr>
        <w:t xml:space="preserve"> to retain their structure before curing</w:t>
      </w:r>
      <w:r w:rsidR="006B2884" w:rsidRPr="009F7F88">
        <w:rPr>
          <w:color w:val="000000" w:themeColor="text1"/>
        </w:rPr>
        <w:t>.</w:t>
      </w:r>
      <w:r w:rsidR="006B2884" w:rsidRPr="009F7F88">
        <w:rPr>
          <w:color w:val="000000" w:themeColor="text1"/>
        </w:rPr>
        <w:fldChar w:fldCharType="begin" w:fldLock="1"/>
      </w:r>
      <w:r w:rsidR="004E1277" w:rsidRPr="009F7F88">
        <w:rPr>
          <w:color w:val="000000" w:themeColor="text1"/>
        </w:rPr>
        <w:instrText>ADDIN CSL_CITATION {"citationItems":[{"id":"ITEM-1","itemData":{"DOI":"10.1039/c9ta07552f","ISSN":"2050-7488","abstract":"Emerging trends and future prospects for nanoparticle synthesis and colloidal ink formulation, additive printing processes, and functional devices are highlighted. Colloidal nanoparticles have been widely studied and proven to have unique and superior properties compared to their bulk form and are attractive building blocks for diverse technologies, including energy conversion and storage, sensing, electronics, etc. However, transforming colloidal nanoparticles into functional devices while translating their unique properties from the nanoscale to the macroscale remains a major challenge. The development of advanced manufacturing methodologies that can convert functional nanomaterials into high-performance devices in a scalable, controllable and affordable manner presents great research opportunities and challenges for the next several decades. One promising approach to fabricate functional devices from nanoscale building blocks is additive manufacturing, such as 2D and 3D printing, owing to their capability of fast prototyping and versatile fabrication. Here, we review recent progress and methodologies for printing functional devices using colloidal nanoparticle inks with an emphasis on 2D nanomaterial-based inks. This review provides a comprehensive overview on four important and interconnected topics, including nanoparticle synthesis, ink formulation, printing methods, and device applications. New research opportunities as well as future directions are also discussed.","author":[{"dropping-particle":"","family":"Zeng","given":"Minxiang","non-dropping-particle":"","parse-names":false,"suffix":""},{"dropping-particle":"","family":"Zha</w:instrText>
      </w:r>
      <w:r w:rsidR="004E1277" w:rsidRPr="009F7F88">
        <w:rPr>
          <w:rFonts w:hint="eastAsia"/>
          <w:color w:val="000000" w:themeColor="text1"/>
        </w:rPr>
        <w:instrText>ng","given":"Yanliang","non-dropping-particle":"","parse-names":false,"suffix":""}],"container-title":"Journal of Materials Chemistry A","id":"ITEM-1","issued":{"date-parts":[["2019"]]},"note":"</w:instrText>
      </w:r>
      <w:r w:rsidR="004E1277" w:rsidRPr="009F7F88">
        <w:rPr>
          <w:rFonts w:hint="eastAsia"/>
          <w:color w:val="000000" w:themeColor="text1"/>
        </w:rPr>
        <w:instrText>极相似综述</w:instrText>
      </w:r>
      <w:r w:rsidR="004E1277" w:rsidRPr="009F7F88">
        <w:rPr>
          <w:rFonts w:hint="eastAsia"/>
          <w:color w:val="000000" w:themeColor="text1"/>
        </w:rPr>
        <w:instrText>","page":"23301-23336","publisher":"Royal Society of Che</w:instrText>
      </w:r>
      <w:r w:rsidR="004E1277" w:rsidRPr="009F7F88">
        <w:rPr>
          <w:color w:val="000000" w:themeColor="text1"/>
        </w:rPr>
        <w:instrText>mistry","title":"Colloidal nanoparticle inks for printing functional devices: emerging trends and future prospects","type":"article-journal","volume":"7"},"uris":["http://www.mendeley.com/documents/?uuid=14fdb6c2-d02f-48a7-af8a-dd8f87767365"]}],"mendeley":{"formattedCitation":"&lt;sup&gt;191&lt;/sup&gt;","plainTextFormattedCitation":"191","previouslyFormattedCitation":"&lt;sup&gt;189&lt;/sup&gt;"},"properties":{"noteIndex":0},"schema":"https://github.com/citation-style-language/schema/raw/master/csl-citation.json"}</w:instrText>
      </w:r>
      <w:r w:rsidR="006B2884" w:rsidRPr="009F7F88">
        <w:rPr>
          <w:color w:val="000000" w:themeColor="text1"/>
        </w:rPr>
        <w:fldChar w:fldCharType="separate"/>
      </w:r>
      <w:r w:rsidR="004E1277" w:rsidRPr="009F7F88">
        <w:rPr>
          <w:noProof/>
          <w:color w:val="000000" w:themeColor="text1"/>
          <w:vertAlign w:val="superscript"/>
        </w:rPr>
        <w:t>191</w:t>
      </w:r>
      <w:r w:rsidR="006B2884" w:rsidRPr="009F7F88">
        <w:rPr>
          <w:color w:val="000000" w:themeColor="text1"/>
        </w:rPr>
        <w:fldChar w:fldCharType="end"/>
      </w:r>
      <w:r w:rsidR="006B2884" w:rsidRPr="009F7F88">
        <w:rPr>
          <w:color w:val="000000" w:themeColor="text1"/>
        </w:rPr>
        <w:t xml:space="preserve"> </w:t>
      </w:r>
    </w:p>
    <w:p w14:paraId="67740AFD" w14:textId="7DF9968E" w:rsidR="006B2884" w:rsidRPr="009F7F88" w:rsidRDefault="006B2884" w:rsidP="00D44829">
      <w:pPr>
        <w:pStyle w:val="RSCB02ArticleText"/>
        <w:ind w:firstLineChars="100" w:firstLine="194"/>
        <w:rPr>
          <w:color w:val="000000" w:themeColor="text1"/>
        </w:rPr>
      </w:pPr>
      <w:r w:rsidRPr="009F7F88">
        <w:rPr>
          <w:color w:val="000000" w:themeColor="text1"/>
        </w:rPr>
        <w:t xml:space="preserve">The traditional molecule-derived sol such as </w:t>
      </w:r>
      <w:r w:rsidR="00126550" w:rsidRPr="009F7F88">
        <w:rPr>
          <w:color w:val="000000" w:themeColor="text1"/>
        </w:rPr>
        <w:t xml:space="preserve">of </w:t>
      </w:r>
      <w:r w:rsidR="004E7614" w:rsidRPr="009F7F88">
        <w:rPr>
          <w:color w:val="000000" w:themeColor="text1"/>
        </w:rPr>
        <w:t>SiO</w:t>
      </w:r>
      <w:r w:rsidR="004E7614" w:rsidRPr="009F7F88">
        <w:rPr>
          <w:color w:val="000000" w:themeColor="text1"/>
          <w:vertAlign w:val="subscript"/>
        </w:rPr>
        <w:t>2</w:t>
      </w:r>
      <w:r w:rsidRPr="009F7F88">
        <w:rPr>
          <w:color w:val="000000" w:themeColor="text1"/>
        </w:rPr>
        <w:fldChar w:fldCharType="begin" w:fldLock="1"/>
      </w:r>
      <w:r w:rsidR="004E1277" w:rsidRPr="009F7F88">
        <w:rPr>
          <w:color w:val="000000" w:themeColor="text1"/>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004E1277" w:rsidRPr="009F7F88">
        <w:rPr>
          <w:rFonts w:hint="eastAsia"/>
          <w:color w:val="000000" w:themeColor="text1"/>
        </w:rPr>
        <w:instrText>:"L.","non-dropping-particle":"","parse-names":false,"suffix":""}],"container-title":"Materials Chemistry and Physics","id":"ITEM-1","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打印常压干燥无表面改性</w:instrText>
      </w:r>
      <w:r w:rsidR="004E1277" w:rsidRPr="009F7F88">
        <w:rPr>
          <w:rFonts w:hint="eastAsia"/>
          <w:color w:val="000000" w:themeColor="text1"/>
        </w:rPr>
        <w:instrText xml:space="preserve"> </w:instrText>
      </w:r>
      <w:r w:rsidR="004E1277" w:rsidRPr="009F7F88">
        <w:rPr>
          <w:rFonts w:hint="eastAsia"/>
          <w:color w:val="000000" w:themeColor="text1"/>
        </w:rPr>
        <w:instrText>氧化硅气凝胶微球</w:instrText>
      </w:r>
      <w:r w:rsidR="004E1277" w:rsidRPr="009F7F88">
        <w:rPr>
          <w:rFonts w:hint="eastAsia"/>
          <w:color w:val="000000" w:themeColor="text1"/>
        </w:rPr>
        <w:instrText xml:space="preserve"> </w:instrText>
      </w:r>
      <w:r w:rsidR="004E1277" w:rsidRPr="009F7F88">
        <w:rPr>
          <w:rFonts w:hint="eastAsia"/>
          <w:color w:val="000000" w:themeColor="text1"/>
        </w:rPr>
        <w:instrText>无明确应用</w:instrText>
      </w:r>
      <w:r w:rsidR="004E1277" w:rsidRPr="009F7F88">
        <w:rPr>
          <w:rFonts w:hint="eastAsia"/>
          <w:color w:val="000000" w:themeColor="text1"/>
        </w:rPr>
        <w:instrText>","page":"32-38","title":"Synthesis of silica a</w:instrText>
      </w:r>
      <w:r w:rsidR="004E1277" w:rsidRPr="009F7F88">
        <w:rPr>
          <w:color w:val="000000" w:themeColor="text1"/>
        </w:rPr>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4</w:t>
      </w:r>
      <w:r w:rsidRPr="009F7F88">
        <w:rPr>
          <w:color w:val="000000" w:themeColor="text1"/>
        </w:rPr>
        <w:fldChar w:fldCharType="end"/>
      </w:r>
      <w:r w:rsidRPr="009F7F88">
        <w:rPr>
          <w:color w:val="000000" w:themeColor="text1"/>
        </w:rPr>
        <w:t xml:space="preserve"> or alginate</w:t>
      </w:r>
      <w:r w:rsidRPr="009F7F88">
        <w:rPr>
          <w:color w:val="000000" w:themeColor="text1"/>
        </w:rPr>
        <w:fldChar w:fldCharType="begin" w:fldLock="1"/>
      </w:r>
      <w:r w:rsidR="004E1277" w:rsidRPr="009F7F88">
        <w:rPr>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004E1277" w:rsidRPr="009F7F88">
        <w:rPr>
          <w:rFonts w:hint="eastAsia"/>
          <w:color w:val="000000" w:themeColor="text1"/>
        </w:rPr>
        <w:instrText>":""}],"container-title":"Chemical Engineering Journal","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热喷墨打印，</w:instrText>
      </w:r>
      <w:r w:rsidR="004E1277" w:rsidRPr="009F7F88">
        <w:rPr>
          <w:rFonts w:hint="eastAsia"/>
          <w:color w:val="000000" w:themeColor="text1"/>
        </w:rPr>
        <w:instrText>CO2</w:instrText>
      </w:r>
      <w:r w:rsidR="004E1277" w:rsidRPr="009F7F88">
        <w:rPr>
          <w:rFonts w:hint="eastAsia"/>
          <w:color w:val="000000" w:themeColor="text1"/>
        </w:rPr>
        <w:instrText>超临界干燥</w:instrText>
      </w:r>
      <w:r w:rsidR="004E1277" w:rsidRPr="009F7F88">
        <w:rPr>
          <w:rFonts w:hint="eastAsia"/>
          <w:color w:val="000000" w:themeColor="text1"/>
        </w:rPr>
        <w:instrText>\n</w:instrText>
      </w:r>
      <w:r w:rsidR="004E1277" w:rsidRPr="009F7F88">
        <w:rPr>
          <w:rFonts w:hint="eastAsia"/>
          <w:color w:val="000000" w:themeColor="text1"/>
        </w:rPr>
        <w:instrText>海藻酸盐气凝胶颗粒</w:instrText>
      </w:r>
      <w:r w:rsidR="004E1277" w:rsidRPr="009F7F88">
        <w:rPr>
          <w:rFonts w:hint="eastAsia"/>
          <w:color w:val="000000" w:themeColor="text1"/>
        </w:rPr>
        <w:instrText>\npulmonary delivery</w:instrText>
      </w:r>
      <w:r w:rsidR="004E1277" w:rsidRPr="009F7F88">
        <w:rPr>
          <w:rFonts w:hint="eastAsia"/>
          <w:color w:val="000000" w:themeColor="text1"/>
        </w:rPr>
        <w:instrText>肺部输运</w:instrText>
      </w:r>
      <w:r w:rsidR="004E1277" w:rsidRPr="009F7F88">
        <w:rPr>
          <w:rFonts w:hint="eastAsia"/>
          <w:color w:val="000000" w:themeColor="text1"/>
        </w:rPr>
        <w:instrText>","page":"559-566","publisher":"Elsevier","title":"From the printer to the lungs: Inkjet-</w:instrText>
      </w:r>
      <w:r w:rsidR="004E1277" w:rsidRPr="009F7F88">
        <w:rPr>
          <w:color w:val="000000" w:themeColor="text1"/>
        </w:rPr>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9</w:t>
      </w:r>
      <w:r w:rsidRPr="009F7F88">
        <w:rPr>
          <w:color w:val="000000" w:themeColor="text1"/>
        </w:rPr>
        <w:fldChar w:fldCharType="end"/>
      </w:r>
      <w:r w:rsidRPr="009F7F88">
        <w:rPr>
          <w:color w:val="000000" w:themeColor="text1"/>
        </w:rPr>
        <w:t xml:space="preserve"> always has a low viscosity and can be directly used for inkjet printing without any special modification of the sol formulation. For example, </w:t>
      </w:r>
      <w:r w:rsidR="004E7614" w:rsidRPr="009F7F88">
        <w:rPr>
          <w:color w:val="000000" w:themeColor="text1"/>
        </w:rPr>
        <w:t>SiO</w:t>
      </w:r>
      <w:r w:rsidR="004E7614" w:rsidRPr="009F7F88">
        <w:rPr>
          <w:color w:val="000000" w:themeColor="text1"/>
          <w:vertAlign w:val="subscript"/>
        </w:rPr>
        <w:t>2</w:t>
      </w:r>
      <w:r w:rsidRPr="009F7F88">
        <w:rPr>
          <w:color w:val="000000" w:themeColor="text1"/>
        </w:rPr>
        <w:t xml:space="preserve"> sol, prepared by a traditional two-step acid-base process, ha</w:t>
      </w:r>
      <w:r w:rsidR="00574DA1" w:rsidRPr="009F7F88">
        <w:rPr>
          <w:color w:val="000000" w:themeColor="text1"/>
        </w:rPr>
        <w:t>s</w:t>
      </w:r>
      <w:r w:rsidRPr="009F7F88">
        <w:rPr>
          <w:color w:val="000000" w:themeColor="text1"/>
        </w:rPr>
        <w:t xml:space="preserve"> directly been used for inkjet printing to prepare </w:t>
      </w:r>
      <w:r w:rsidR="004E7614" w:rsidRPr="009F7F88">
        <w:rPr>
          <w:color w:val="000000" w:themeColor="text1"/>
        </w:rPr>
        <w:t>SiO</w:t>
      </w:r>
      <w:r w:rsidR="004E7614" w:rsidRPr="009F7F88">
        <w:rPr>
          <w:color w:val="000000" w:themeColor="text1"/>
          <w:vertAlign w:val="subscript"/>
        </w:rPr>
        <w:t>2</w:t>
      </w:r>
      <w:r w:rsidRPr="009F7F88">
        <w:rPr>
          <w:color w:val="000000" w:themeColor="text1"/>
        </w:rPr>
        <w:t xml:space="preserve"> aerogel microspheres</w:t>
      </w:r>
      <w:r w:rsidR="00F36F8E" w:rsidRPr="009F7F88">
        <w:rPr>
          <w:color w:val="000000" w:themeColor="text1"/>
        </w:rPr>
        <w:t>.</w:t>
      </w:r>
      <w:r w:rsidRPr="009F7F88">
        <w:rPr>
          <w:color w:val="000000" w:themeColor="text1"/>
        </w:rPr>
        <w:fldChar w:fldCharType="begin" w:fldLock="1"/>
      </w:r>
      <w:r w:rsidR="004E1277" w:rsidRPr="009F7F88">
        <w:rPr>
          <w:color w:val="000000" w:themeColor="text1"/>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004E1277" w:rsidRPr="009F7F88">
        <w:rPr>
          <w:rFonts w:hint="eastAsia"/>
          <w:color w:val="000000" w:themeColor="text1"/>
        </w:rPr>
        <w:instrText>:"L.","non-dropping-particle":"","parse-names":false,"suffix":""}],"container-title":"Materials Chemistry and Physics","id":"ITEM-1","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打印常压干燥无表面改性</w:instrText>
      </w:r>
      <w:r w:rsidR="004E1277" w:rsidRPr="009F7F88">
        <w:rPr>
          <w:rFonts w:hint="eastAsia"/>
          <w:color w:val="000000" w:themeColor="text1"/>
        </w:rPr>
        <w:instrText xml:space="preserve"> </w:instrText>
      </w:r>
      <w:r w:rsidR="004E1277" w:rsidRPr="009F7F88">
        <w:rPr>
          <w:rFonts w:hint="eastAsia"/>
          <w:color w:val="000000" w:themeColor="text1"/>
        </w:rPr>
        <w:instrText>氧化硅气凝胶微球</w:instrText>
      </w:r>
      <w:r w:rsidR="004E1277" w:rsidRPr="009F7F88">
        <w:rPr>
          <w:rFonts w:hint="eastAsia"/>
          <w:color w:val="000000" w:themeColor="text1"/>
        </w:rPr>
        <w:instrText xml:space="preserve"> </w:instrText>
      </w:r>
      <w:r w:rsidR="004E1277" w:rsidRPr="009F7F88">
        <w:rPr>
          <w:rFonts w:hint="eastAsia"/>
          <w:color w:val="000000" w:themeColor="text1"/>
        </w:rPr>
        <w:instrText>无明确应用</w:instrText>
      </w:r>
      <w:r w:rsidR="004E1277" w:rsidRPr="009F7F88">
        <w:rPr>
          <w:rFonts w:hint="eastAsia"/>
          <w:color w:val="000000" w:themeColor="text1"/>
        </w:rPr>
        <w:instrText>","page":"32-38","title":"Synthesis of silica a</w:instrText>
      </w:r>
      <w:r w:rsidR="004E1277" w:rsidRPr="009F7F88">
        <w:rPr>
          <w:color w:val="000000" w:themeColor="text1"/>
        </w:rPr>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4</w:t>
      </w:r>
      <w:r w:rsidRPr="009F7F88">
        <w:rPr>
          <w:color w:val="000000" w:themeColor="text1"/>
        </w:rPr>
        <w:fldChar w:fldCharType="end"/>
      </w:r>
      <w:r w:rsidRPr="009F7F88">
        <w:rPr>
          <w:color w:val="000000" w:themeColor="text1"/>
        </w:rPr>
        <w:t xml:space="preserve"> Similarly, alginate gel microspheres </w:t>
      </w:r>
      <w:r w:rsidR="00D918AD" w:rsidRPr="009F7F88">
        <w:rPr>
          <w:color w:val="000000" w:themeColor="text1"/>
        </w:rPr>
        <w:t>ha</w:t>
      </w:r>
      <w:r w:rsidR="00AF6D30" w:rsidRPr="009F7F88">
        <w:rPr>
          <w:color w:val="000000" w:themeColor="text1"/>
        </w:rPr>
        <w:t>ve</w:t>
      </w:r>
      <w:r w:rsidR="00D918AD" w:rsidRPr="009F7F88">
        <w:rPr>
          <w:color w:val="000000" w:themeColor="text1"/>
        </w:rPr>
        <w:t xml:space="preserve"> been</w:t>
      </w:r>
      <w:r w:rsidRPr="009F7F88">
        <w:rPr>
          <w:color w:val="000000" w:themeColor="text1"/>
        </w:rPr>
        <w:t xml:space="preserve"> </w:t>
      </w:r>
      <w:r w:rsidR="009D563F" w:rsidRPr="009F7F88">
        <w:rPr>
          <w:color w:val="000000" w:themeColor="text1"/>
        </w:rPr>
        <w:t xml:space="preserve">successfully </w:t>
      </w:r>
      <w:r w:rsidRPr="009F7F88">
        <w:rPr>
          <w:color w:val="000000" w:themeColor="text1"/>
        </w:rPr>
        <w:t xml:space="preserve">demonstrated by inkjet printing </w:t>
      </w:r>
      <w:r w:rsidR="009D563F" w:rsidRPr="009F7F88">
        <w:rPr>
          <w:color w:val="000000" w:themeColor="text1"/>
          <w:lang w:eastAsia="zh-CN"/>
        </w:rPr>
        <w:t>aque</w:t>
      </w:r>
      <w:r w:rsidR="009D563F" w:rsidRPr="009F7F88">
        <w:rPr>
          <w:color w:val="000000" w:themeColor="text1"/>
        </w:rPr>
        <w:t xml:space="preserve">ous solution of alginic acid sodium salt </w:t>
      </w:r>
      <w:r w:rsidRPr="009F7F88">
        <w:rPr>
          <w:color w:val="000000" w:themeColor="text1"/>
        </w:rPr>
        <w:t xml:space="preserve">into </w:t>
      </w:r>
      <w:r w:rsidR="00B64ABF" w:rsidRPr="009F7F88">
        <w:rPr>
          <w:color w:val="000000" w:themeColor="text1"/>
          <w:lang w:eastAsia="zh-CN"/>
        </w:rPr>
        <w:t>calcium chloride (</w:t>
      </w:r>
      <w:r w:rsidRPr="009F7F88">
        <w:rPr>
          <w:color w:val="000000" w:themeColor="text1"/>
        </w:rPr>
        <w:t>CaCl</w:t>
      </w:r>
      <w:r w:rsidRPr="009F7F88">
        <w:rPr>
          <w:color w:val="000000" w:themeColor="text1"/>
          <w:vertAlign w:val="subscript"/>
        </w:rPr>
        <w:t>2</w:t>
      </w:r>
      <w:r w:rsidR="00B64ABF" w:rsidRPr="009F7F88">
        <w:rPr>
          <w:color w:val="000000" w:themeColor="text1"/>
        </w:rPr>
        <w:t>)</w:t>
      </w:r>
      <w:r w:rsidRPr="009F7F88">
        <w:rPr>
          <w:color w:val="000000" w:themeColor="text1"/>
        </w:rPr>
        <w:t xml:space="preserve"> aqueous solution</w:t>
      </w:r>
      <w:r w:rsidR="00126550" w:rsidRPr="009F7F88">
        <w:rPr>
          <w:color w:val="000000" w:themeColor="text1"/>
        </w:rPr>
        <w:t>.</w:t>
      </w:r>
      <w:r w:rsidR="005E0104" w:rsidRPr="009F7F88">
        <w:rPr>
          <w:color w:val="000000" w:themeColor="text1"/>
        </w:rPr>
        <w:t xml:space="preserve"> </w:t>
      </w:r>
      <w:r w:rsidR="00126550" w:rsidRPr="009F7F88">
        <w:rPr>
          <w:color w:val="000000" w:themeColor="text1"/>
        </w:rPr>
        <w:t>T</w:t>
      </w:r>
      <w:r w:rsidR="005E0104" w:rsidRPr="009F7F88">
        <w:rPr>
          <w:color w:val="000000" w:themeColor="text1"/>
        </w:rPr>
        <w:t xml:space="preserve">he concentrations that are feasible for inkjet printing are 0.25–0.35 </w:t>
      </w:r>
    </w:p>
    <w:p w14:paraId="7618ADA2" w14:textId="65451CB7" w:rsidR="00A205E4" w:rsidRPr="009F7F88" w:rsidRDefault="00A205E4" w:rsidP="00104A00">
      <w:pPr>
        <w:pStyle w:val="RSCB02ArticleText"/>
        <w:ind w:firstLineChars="100" w:firstLine="194"/>
        <w:rPr>
          <w:color w:val="000000" w:themeColor="text1"/>
        </w:rPr>
      </w:pPr>
    </w:p>
    <w:p w14:paraId="19B16780" w14:textId="73474C29" w:rsidR="00194A05" w:rsidRPr="009F7F88" w:rsidRDefault="00194A05" w:rsidP="00A205E4">
      <w:pPr>
        <w:pStyle w:val="RSCB02ArticleText"/>
        <w:ind w:firstLineChars="100" w:firstLine="194"/>
        <w:rPr>
          <w:color w:val="000000" w:themeColor="text1"/>
        </w:rPr>
        <w:sectPr w:rsidR="00194A05" w:rsidRPr="009F7F88" w:rsidSect="00A205E4">
          <w:type w:val="continuous"/>
          <w:pgSz w:w="11907" w:h="16840" w:code="9"/>
          <w:pgMar w:top="1009" w:right="851" w:bottom="1758" w:left="851" w:header="851" w:footer="1049" w:gutter="0"/>
          <w:cols w:num="2" w:space="227"/>
          <w:docGrid w:linePitch="360"/>
        </w:sectPr>
      </w:pPr>
    </w:p>
    <w:p w14:paraId="0522807E" w14:textId="1B366529" w:rsidR="00A205E4" w:rsidRPr="009F7F88" w:rsidRDefault="00A205E4" w:rsidP="00A205E4">
      <w:pPr>
        <w:pStyle w:val="RSCT01TableTitlewithtopbar"/>
        <w:rPr>
          <w:color w:val="000000" w:themeColor="text1"/>
        </w:rPr>
      </w:pPr>
      <w:bookmarkStart w:id="52" w:name="_Ref41090881"/>
      <w:r w:rsidRPr="009F7F88">
        <w:rPr>
          <w:color w:val="000000" w:themeColor="text1"/>
        </w:rPr>
        <w:lastRenderedPageBreak/>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2</w:t>
      </w:r>
      <w:r w:rsidR="00B131A9" w:rsidRPr="009F7F88">
        <w:rPr>
          <w:noProof/>
          <w:color w:val="000000" w:themeColor="text1"/>
        </w:rPr>
        <w:fldChar w:fldCharType="end"/>
      </w:r>
      <w:bookmarkEnd w:id="52"/>
      <w:r w:rsidRPr="009F7F88">
        <w:rPr>
          <w:color w:val="000000" w:themeColor="text1"/>
        </w:rPr>
        <w:t xml:space="preserve">  Examples of molecule-derived gel inks for printing aerogels</w:t>
      </w:r>
    </w:p>
    <w:tbl>
      <w:tblPr>
        <w:tblpPr w:leftFromText="180" w:rightFromText="180" w:vertAnchor="text" w:tblpY="1"/>
        <w:tblOverlap w:val="never"/>
        <w:tblW w:w="10206"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276"/>
        <w:gridCol w:w="1276"/>
        <w:gridCol w:w="3685"/>
        <w:gridCol w:w="1134"/>
        <w:gridCol w:w="993"/>
        <w:gridCol w:w="992"/>
        <w:gridCol w:w="850"/>
      </w:tblGrid>
      <w:tr w:rsidR="009F7F88" w:rsidRPr="009F7F88" w14:paraId="68FF1757" w14:textId="77777777" w:rsidTr="00A205E4">
        <w:trPr>
          <w:trHeight w:val="530"/>
          <w:tblHeader/>
        </w:trPr>
        <w:tc>
          <w:tcPr>
            <w:tcW w:w="1276" w:type="dxa"/>
            <w:tcBorders>
              <w:top w:val="nil"/>
              <w:left w:val="nil"/>
              <w:bottom w:val="single" w:sz="4" w:space="0" w:color="auto"/>
              <w:right w:val="nil"/>
            </w:tcBorders>
            <w:hideMark/>
          </w:tcPr>
          <w:p w14:paraId="17A804FE" w14:textId="77777777" w:rsidR="00A205E4" w:rsidRPr="009F7F88" w:rsidRDefault="00A205E4" w:rsidP="00A205E4">
            <w:pPr>
              <w:pStyle w:val="RSCT03TableBody"/>
              <w:jc w:val="left"/>
              <w:rPr>
                <w:color w:val="000000" w:themeColor="text1"/>
                <w:w w:val="108"/>
              </w:rPr>
            </w:pPr>
            <w:bookmarkStart w:id="53" w:name="_Hlk25258846"/>
            <w:r w:rsidRPr="009F7F88">
              <w:rPr>
                <w:color w:val="000000" w:themeColor="text1"/>
                <w:w w:val="108"/>
              </w:rPr>
              <w:t>Composition of aerogel</w:t>
            </w:r>
          </w:p>
        </w:tc>
        <w:tc>
          <w:tcPr>
            <w:tcW w:w="1276" w:type="dxa"/>
            <w:tcBorders>
              <w:top w:val="nil"/>
              <w:left w:val="nil"/>
              <w:bottom w:val="single" w:sz="4" w:space="0" w:color="auto"/>
              <w:right w:val="nil"/>
            </w:tcBorders>
            <w:hideMark/>
          </w:tcPr>
          <w:p w14:paraId="23D445FD" w14:textId="77777777" w:rsidR="00A205E4" w:rsidRPr="009F7F88" w:rsidRDefault="00A205E4" w:rsidP="00A205E4">
            <w:pPr>
              <w:pStyle w:val="RSCT03TableBody"/>
              <w:jc w:val="left"/>
              <w:rPr>
                <w:color w:val="000000" w:themeColor="text1"/>
                <w:w w:val="108"/>
              </w:rPr>
            </w:pPr>
            <w:r w:rsidRPr="009F7F88">
              <w:rPr>
                <w:color w:val="000000" w:themeColor="text1"/>
                <w:w w:val="108"/>
              </w:rPr>
              <w:t>Shape of product</w:t>
            </w:r>
          </w:p>
        </w:tc>
        <w:tc>
          <w:tcPr>
            <w:tcW w:w="3685" w:type="dxa"/>
            <w:tcBorders>
              <w:top w:val="nil"/>
              <w:left w:val="nil"/>
              <w:bottom w:val="single" w:sz="4" w:space="0" w:color="auto"/>
              <w:right w:val="nil"/>
            </w:tcBorders>
            <w:hideMark/>
          </w:tcPr>
          <w:p w14:paraId="218DB9DA" w14:textId="77777777" w:rsidR="00A205E4" w:rsidRPr="009F7F88" w:rsidRDefault="00A205E4" w:rsidP="00A205E4">
            <w:pPr>
              <w:pStyle w:val="RSCT03TableBody"/>
              <w:jc w:val="left"/>
              <w:rPr>
                <w:color w:val="000000" w:themeColor="text1"/>
                <w:w w:val="108"/>
              </w:rPr>
            </w:pPr>
            <w:r w:rsidRPr="009F7F88">
              <w:rPr>
                <w:color w:val="000000" w:themeColor="text1"/>
                <w:w w:val="108"/>
              </w:rPr>
              <w:t>Main raw material</w:t>
            </w:r>
          </w:p>
        </w:tc>
        <w:tc>
          <w:tcPr>
            <w:tcW w:w="1134" w:type="dxa"/>
            <w:tcBorders>
              <w:top w:val="nil"/>
              <w:left w:val="nil"/>
              <w:bottom w:val="single" w:sz="4" w:space="0" w:color="auto"/>
              <w:right w:val="nil"/>
            </w:tcBorders>
            <w:hideMark/>
          </w:tcPr>
          <w:p w14:paraId="551FA9D9" w14:textId="77777777" w:rsidR="00A205E4" w:rsidRPr="009F7F88" w:rsidRDefault="00A205E4" w:rsidP="00A205E4">
            <w:pPr>
              <w:pStyle w:val="RSCT03TableBody"/>
              <w:jc w:val="left"/>
              <w:rPr>
                <w:color w:val="000000" w:themeColor="text1"/>
                <w:w w:val="108"/>
              </w:rPr>
            </w:pPr>
            <w:r w:rsidRPr="009F7F88">
              <w:rPr>
                <w:color w:val="000000" w:themeColor="text1"/>
                <w:w w:val="108"/>
              </w:rPr>
              <w:t>Printing method</w:t>
            </w:r>
          </w:p>
        </w:tc>
        <w:tc>
          <w:tcPr>
            <w:tcW w:w="993" w:type="dxa"/>
            <w:tcBorders>
              <w:top w:val="nil"/>
              <w:left w:val="nil"/>
              <w:bottom w:val="single" w:sz="4" w:space="0" w:color="auto"/>
              <w:right w:val="nil"/>
            </w:tcBorders>
            <w:hideMark/>
          </w:tcPr>
          <w:p w14:paraId="3AC3D8E0" w14:textId="77777777" w:rsidR="00A205E4" w:rsidRPr="009F7F88" w:rsidRDefault="00A205E4" w:rsidP="00A205E4">
            <w:pPr>
              <w:pStyle w:val="RSCT03TableBody"/>
              <w:jc w:val="left"/>
              <w:rPr>
                <w:color w:val="000000" w:themeColor="text1"/>
                <w:w w:val="108"/>
              </w:rPr>
            </w:pPr>
            <w:r w:rsidRPr="009F7F88">
              <w:rPr>
                <w:color w:val="000000" w:themeColor="text1"/>
                <w:w w:val="108"/>
              </w:rPr>
              <w:t>Drying method</w:t>
            </w:r>
          </w:p>
        </w:tc>
        <w:tc>
          <w:tcPr>
            <w:tcW w:w="992" w:type="dxa"/>
            <w:tcBorders>
              <w:top w:val="nil"/>
              <w:left w:val="nil"/>
              <w:bottom w:val="single" w:sz="4" w:space="0" w:color="auto"/>
              <w:right w:val="nil"/>
            </w:tcBorders>
            <w:hideMark/>
          </w:tcPr>
          <w:p w14:paraId="0663EA90" w14:textId="77777777" w:rsidR="00A205E4" w:rsidRPr="009F7F88" w:rsidRDefault="00A205E4" w:rsidP="00A205E4">
            <w:pPr>
              <w:pStyle w:val="RSCT03TableBody"/>
              <w:jc w:val="left"/>
              <w:rPr>
                <w:color w:val="000000" w:themeColor="text1"/>
                <w:w w:val="108"/>
              </w:rPr>
            </w:pPr>
            <w:r w:rsidRPr="009F7F88">
              <w:rPr>
                <w:color w:val="000000" w:themeColor="text1"/>
                <w:w w:val="108"/>
              </w:rPr>
              <w:t>Application</w:t>
            </w:r>
          </w:p>
        </w:tc>
        <w:tc>
          <w:tcPr>
            <w:tcW w:w="850" w:type="dxa"/>
            <w:tcBorders>
              <w:top w:val="nil"/>
              <w:left w:val="nil"/>
              <w:bottom w:val="single" w:sz="4" w:space="0" w:color="auto"/>
              <w:right w:val="nil"/>
            </w:tcBorders>
            <w:hideMark/>
          </w:tcPr>
          <w:p w14:paraId="422A39FB" w14:textId="77777777" w:rsidR="00A205E4" w:rsidRPr="009F7F88" w:rsidRDefault="00A205E4" w:rsidP="00A205E4">
            <w:pPr>
              <w:pStyle w:val="RSCT03TableBody"/>
              <w:jc w:val="left"/>
              <w:rPr>
                <w:color w:val="000000" w:themeColor="text1"/>
                <w:w w:val="108"/>
              </w:rPr>
            </w:pPr>
            <w:r w:rsidRPr="009F7F88">
              <w:rPr>
                <w:color w:val="000000" w:themeColor="text1"/>
                <w:w w:val="108"/>
              </w:rPr>
              <w:t>Ref.</w:t>
            </w:r>
          </w:p>
        </w:tc>
      </w:tr>
      <w:tr w:rsidR="009F7F88" w:rsidRPr="009F7F88" w14:paraId="642597C7" w14:textId="77777777" w:rsidTr="00A205E4">
        <w:trPr>
          <w:trHeight w:val="128"/>
        </w:trPr>
        <w:tc>
          <w:tcPr>
            <w:tcW w:w="1276" w:type="dxa"/>
            <w:tcBorders>
              <w:top w:val="single" w:sz="4" w:space="0" w:color="auto"/>
              <w:left w:val="nil"/>
              <w:bottom w:val="nil"/>
              <w:right w:val="nil"/>
            </w:tcBorders>
            <w:hideMark/>
          </w:tcPr>
          <w:p w14:paraId="1D2F578C" w14:textId="5F3E631B" w:rsidR="00A205E4" w:rsidRPr="009F7F88" w:rsidRDefault="004E7614" w:rsidP="00A205E4">
            <w:pPr>
              <w:pStyle w:val="RSCT03TableBody"/>
              <w:jc w:val="left"/>
              <w:rPr>
                <w:color w:val="000000" w:themeColor="text1"/>
                <w:w w:val="108"/>
              </w:rPr>
            </w:pPr>
            <w:r w:rsidRPr="009F7F88">
              <w:rPr>
                <w:color w:val="000000" w:themeColor="text1"/>
              </w:rPr>
              <w:t>SiO</w:t>
            </w:r>
            <w:r w:rsidRPr="009F7F88">
              <w:rPr>
                <w:color w:val="000000" w:themeColor="text1"/>
                <w:vertAlign w:val="subscript"/>
              </w:rPr>
              <w:t>2</w:t>
            </w:r>
          </w:p>
        </w:tc>
        <w:tc>
          <w:tcPr>
            <w:tcW w:w="1276" w:type="dxa"/>
            <w:tcBorders>
              <w:top w:val="single" w:sz="4" w:space="0" w:color="auto"/>
              <w:left w:val="nil"/>
              <w:bottom w:val="nil"/>
              <w:right w:val="nil"/>
            </w:tcBorders>
            <w:hideMark/>
          </w:tcPr>
          <w:p w14:paraId="3C3E61C3" w14:textId="77777777" w:rsidR="00A205E4" w:rsidRPr="009F7F88" w:rsidRDefault="00A205E4" w:rsidP="00A205E4">
            <w:pPr>
              <w:pStyle w:val="RSCT03TableBody"/>
              <w:jc w:val="left"/>
              <w:rPr>
                <w:color w:val="000000" w:themeColor="text1"/>
                <w:w w:val="108"/>
              </w:rPr>
            </w:pPr>
            <w:r w:rsidRPr="009F7F88">
              <w:rPr>
                <w:color w:val="000000" w:themeColor="text1"/>
                <w:w w:val="108"/>
              </w:rPr>
              <w:t>Microsphere</w:t>
            </w:r>
          </w:p>
        </w:tc>
        <w:tc>
          <w:tcPr>
            <w:tcW w:w="3685" w:type="dxa"/>
            <w:tcBorders>
              <w:top w:val="single" w:sz="4" w:space="0" w:color="auto"/>
              <w:left w:val="nil"/>
              <w:bottom w:val="nil"/>
              <w:right w:val="nil"/>
            </w:tcBorders>
            <w:hideMark/>
          </w:tcPr>
          <w:p w14:paraId="40394FC1" w14:textId="77777777" w:rsidR="00A205E4" w:rsidRPr="009F7F88" w:rsidRDefault="00A205E4" w:rsidP="00A205E4">
            <w:pPr>
              <w:pStyle w:val="RSCT03TableBody"/>
              <w:jc w:val="left"/>
              <w:rPr>
                <w:color w:val="000000" w:themeColor="text1"/>
                <w:w w:val="108"/>
              </w:rPr>
            </w:pPr>
            <w:r w:rsidRPr="009F7F88">
              <w:rPr>
                <w:color w:val="000000" w:themeColor="text1"/>
                <w:w w:val="108"/>
              </w:rPr>
              <w:t>TEOS, isopropyl alcohol</w:t>
            </w:r>
          </w:p>
        </w:tc>
        <w:tc>
          <w:tcPr>
            <w:tcW w:w="1134" w:type="dxa"/>
            <w:tcBorders>
              <w:top w:val="single" w:sz="4" w:space="0" w:color="auto"/>
              <w:left w:val="nil"/>
              <w:bottom w:val="nil"/>
              <w:right w:val="nil"/>
            </w:tcBorders>
            <w:hideMark/>
          </w:tcPr>
          <w:p w14:paraId="71B577C0" w14:textId="77777777" w:rsidR="00A205E4" w:rsidRPr="009F7F88" w:rsidRDefault="00A205E4" w:rsidP="00A205E4">
            <w:pPr>
              <w:pStyle w:val="RSCT03TableBody"/>
              <w:jc w:val="left"/>
              <w:rPr>
                <w:color w:val="000000" w:themeColor="text1"/>
                <w:w w:val="108"/>
              </w:rPr>
            </w:pPr>
            <w:r w:rsidRPr="009F7F88">
              <w:rPr>
                <w:color w:val="000000" w:themeColor="text1"/>
                <w:w w:val="108"/>
              </w:rPr>
              <w:t>Inkjet</w:t>
            </w:r>
          </w:p>
        </w:tc>
        <w:tc>
          <w:tcPr>
            <w:tcW w:w="993" w:type="dxa"/>
            <w:tcBorders>
              <w:top w:val="single" w:sz="4" w:space="0" w:color="auto"/>
              <w:left w:val="nil"/>
              <w:bottom w:val="nil"/>
              <w:right w:val="nil"/>
            </w:tcBorders>
            <w:hideMark/>
          </w:tcPr>
          <w:p w14:paraId="59BFFC61" w14:textId="77777777" w:rsidR="00A205E4" w:rsidRPr="009F7F88" w:rsidRDefault="00A205E4" w:rsidP="00A205E4">
            <w:pPr>
              <w:pStyle w:val="RSCT03TableBody"/>
              <w:jc w:val="left"/>
              <w:rPr>
                <w:color w:val="000000" w:themeColor="text1"/>
                <w:w w:val="108"/>
              </w:rPr>
            </w:pPr>
            <w:r w:rsidRPr="009F7F88">
              <w:rPr>
                <w:color w:val="000000" w:themeColor="text1"/>
                <w:w w:val="108"/>
              </w:rPr>
              <w:t>Ambient</w:t>
            </w:r>
          </w:p>
        </w:tc>
        <w:tc>
          <w:tcPr>
            <w:tcW w:w="992" w:type="dxa"/>
            <w:tcBorders>
              <w:top w:val="single" w:sz="4" w:space="0" w:color="auto"/>
              <w:left w:val="nil"/>
              <w:bottom w:val="nil"/>
              <w:right w:val="nil"/>
            </w:tcBorders>
            <w:hideMark/>
          </w:tcPr>
          <w:p w14:paraId="35420A5A" w14:textId="77777777" w:rsidR="00A205E4" w:rsidRPr="009F7F88" w:rsidRDefault="00A205E4" w:rsidP="00A205E4">
            <w:pPr>
              <w:pStyle w:val="RSCT03TableBody"/>
              <w:jc w:val="left"/>
              <w:rPr>
                <w:color w:val="000000" w:themeColor="text1"/>
                <w:w w:val="108"/>
              </w:rPr>
            </w:pPr>
            <w:r w:rsidRPr="009F7F88">
              <w:rPr>
                <w:color w:val="000000" w:themeColor="text1"/>
                <w:w w:val="108"/>
              </w:rPr>
              <w:t>-</w:t>
            </w:r>
          </w:p>
        </w:tc>
        <w:bookmarkStart w:id="54" w:name="_Hlk45977680"/>
        <w:tc>
          <w:tcPr>
            <w:tcW w:w="850" w:type="dxa"/>
            <w:tcBorders>
              <w:top w:val="single" w:sz="4" w:space="0" w:color="auto"/>
              <w:left w:val="nil"/>
              <w:bottom w:val="nil"/>
              <w:right w:val="nil"/>
            </w:tcBorders>
            <w:hideMark/>
          </w:tcPr>
          <w:p w14:paraId="4193F4DD" w14:textId="58B40357" w:rsidR="00A205E4" w:rsidRPr="009F7F88" w:rsidRDefault="00A205E4" w:rsidP="00A205E4">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L.","non-dropping-particle":"","parse-names":false,"suffix":""}],"container-title":"Materials Chemistry and Physics","id":"ITEM-1","issued":{"date-parts":[["2016"]]},"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喷墨打印常压干燥无表面改性</w:instrText>
            </w:r>
            <w:r w:rsidR="004E1277" w:rsidRPr="009F7F88">
              <w:rPr>
                <w:color w:val="000000" w:themeColor="text1"/>
                <w:w w:val="108"/>
              </w:rPr>
              <w:instrText xml:space="preserve"> </w:instrText>
            </w:r>
            <w:r w:rsidR="004E1277" w:rsidRPr="009F7F88">
              <w:rPr>
                <w:rFonts w:ascii="SimSun" w:eastAsia="SimSun" w:hAnsi="SimSun" w:cs="SimSun" w:hint="eastAsia"/>
                <w:color w:val="000000" w:themeColor="text1"/>
                <w:w w:val="108"/>
              </w:rPr>
              <w:instrText>氧化硅气凝胶微球</w:instrText>
            </w:r>
            <w:r w:rsidR="004E1277" w:rsidRPr="009F7F88">
              <w:rPr>
                <w:color w:val="000000" w:themeColor="text1"/>
                <w:w w:val="108"/>
              </w:rPr>
              <w:instrText xml:space="preserve"> </w:instrText>
            </w:r>
            <w:r w:rsidR="004E1277" w:rsidRPr="009F7F88">
              <w:rPr>
                <w:rFonts w:ascii="SimSun" w:eastAsia="SimSun" w:hAnsi="SimSun" w:cs="SimSun" w:hint="eastAsia"/>
                <w:color w:val="000000" w:themeColor="text1"/>
                <w:w w:val="108"/>
              </w:rPr>
              <w:instrText>无明确应用</w:instrText>
            </w:r>
            <w:r w:rsidR="004E1277" w:rsidRPr="009F7F88">
              <w:rPr>
                <w:color w:val="000000" w:themeColor="text1"/>
                <w:w w:val="108"/>
              </w:rPr>
              <w:instrText>","page":"32-38","title":"Synthesis of silica a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84</w:t>
            </w:r>
            <w:r w:rsidRPr="009F7F88">
              <w:rPr>
                <w:color w:val="000000" w:themeColor="text1"/>
                <w:w w:val="108"/>
              </w:rPr>
              <w:fldChar w:fldCharType="end"/>
            </w:r>
            <w:bookmarkEnd w:id="54"/>
          </w:p>
        </w:tc>
      </w:tr>
      <w:bookmarkEnd w:id="53"/>
      <w:tr w:rsidR="009F7F88" w:rsidRPr="009F7F88" w14:paraId="4780E446" w14:textId="77777777" w:rsidTr="0088755B">
        <w:trPr>
          <w:trHeight w:val="128"/>
        </w:trPr>
        <w:tc>
          <w:tcPr>
            <w:tcW w:w="1276" w:type="dxa"/>
            <w:tcBorders>
              <w:top w:val="nil"/>
              <w:left w:val="nil"/>
              <w:bottom w:val="nil"/>
              <w:right w:val="nil"/>
            </w:tcBorders>
          </w:tcPr>
          <w:p w14:paraId="113C90CD" w14:textId="775C7E06" w:rsidR="0088755B" w:rsidRPr="009F7F88" w:rsidRDefault="004E7614" w:rsidP="0088755B">
            <w:pPr>
              <w:pStyle w:val="RSCT03TableBody"/>
              <w:jc w:val="left"/>
              <w:rPr>
                <w:color w:val="000000" w:themeColor="text1"/>
                <w:w w:val="108"/>
              </w:rPr>
            </w:pPr>
            <w:r w:rsidRPr="009F7F88">
              <w:rPr>
                <w:color w:val="000000" w:themeColor="text1"/>
              </w:rPr>
              <w:t>SiO</w:t>
            </w:r>
            <w:r w:rsidRPr="009F7F88">
              <w:rPr>
                <w:color w:val="000000" w:themeColor="text1"/>
                <w:vertAlign w:val="subscript"/>
              </w:rPr>
              <w:t>2</w:t>
            </w:r>
          </w:p>
        </w:tc>
        <w:tc>
          <w:tcPr>
            <w:tcW w:w="1276" w:type="dxa"/>
            <w:tcBorders>
              <w:top w:val="nil"/>
              <w:left w:val="nil"/>
              <w:bottom w:val="nil"/>
              <w:right w:val="nil"/>
            </w:tcBorders>
          </w:tcPr>
          <w:p w14:paraId="5B8BC457" w14:textId="6C5DD894" w:rsidR="0088755B" w:rsidRPr="009F7F88" w:rsidRDefault="0088755B" w:rsidP="0088755B">
            <w:pPr>
              <w:pStyle w:val="RSCT03TableBody"/>
              <w:jc w:val="left"/>
              <w:rPr>
                <w:color w:val="000000" w:themeColor="text1"/>
                <w:w w:val="108"/>
              </w:rPr>
            </w:pPr>
            <w:r w:rsidRPr="009F7F88">
              <w:rPr>
                <w:rFonts w:eastAsiaTheme="minorEastAsia" w:hint="eastAsia"/>
                <w:color w:val="000000" w:themeColor="text1"/>
                <w:w w:val="108"/>
                <w:lang w:eastAsia="zh-CN"/>
              </w:rPr>
              <w:t>3</w:t>
            </w:r>
            <w:r w:rsidRPr="009F7F88">
              <w:rPr>
                <w:rFonts w:eastAsiaTheme="minorEastAsia"/>
                <w:color w:val="000000" w:themeColor="text1"/>
                <w:w w:val="108"/>
                <w:lang w:eastAsia="zh-CN"/>
              </w:rPr>
              <w:t>D complex object</w:t>
            </w:r>
          </w:p>
        </w:tc>
        <w:tc>
          <w:tcPr>
            <w:tcW w:w="3685" w:type="dxa"/>
            <w:tcBorders>
              <w:top w:val="nil"/>
              <w:left w:val="nil"/>
              <w:bottom w:val="nil"/>
              <w:right w:val="nil"/>
            </w:tcBorders>
          </w:tcPr>
          <w:p w14:paraId="1BF81C78" w14:textId="495BC940" w:rsidR="0088755B" w:rsidRPr="009F7F88" w:rsidRDefault="00493C2C" w:rsidP="0088755B">
            <w:pPr>
              <w:pStyle w:val="RSCT03TableBody"/>
              <w:jc w:val="left"/>
              <w:rPr>
                <w:color w:val="000000" w:themeColor="text1"/>
                <w:w w:val="108"/>
              </w:rPr>
            </w:pPr>
            <w:proofErr w:type="spellStart"/>
            <w:r w:rsidRPr="009F7F88">
              <w:rPr>
                <w:color w:val="000000" w:themeColor="text1"/>
                <w:w w:val="108"/>
              </w:rPr>
              <w:t>Dynasylan</w:t>
            </w:r>
            <w:proofErr w:type="spellEnd"/>
            <w:r w:rsidRPr="009F7F88">
              <w:rPr>
                <w:color w:val="000000" w:themeColor="text1"/>
                <w:w w:val="108"/>
              </w:rPr>
              <w:t xml:space="preserve"> 40</w:t>
            </w:r>
            <w:r w:rsidR="0088755B" w:rsidRPr="009F7F88">
              <w:rPr>
                <w:color w:val="000000" w:themeColor="text1"/>
                <w:w w:val="108"/>
              </w:rPr>
              <w:t xml:space="preserve">, </w:t>
            </w:r>
            <w:r w:rsidR="004E7614" w:rsidRPr="009F7F88">
              <w:rPr>
                <w:color w:val="000000" w:themeColor="text1"/>
              </w:rPr>
              <w:t>SiO</w:t>
            </w:r>
            <w:r w:rsidR="004E7614" w:rsidRPr="009F7F88">
              <w:rPr>
                <w:color w:val="000000" w:themeColor="text1"/>
                <w:vertAlign w:val="subscript"/>
              </w:rPr>
              <w:t>2</w:t>
            </w:r>
            <w:r w:rsidR="0088755B" w:rsidRPr="009F7F88">
              <w:rPr>
                <w:color w:val="000000" w:themeColor="text1"/>
                <w:w w:val="108"/>
              </w:rPr>
              <w:t xml:space="preserve"> aerogel particle, </w:t>
            </w:r>
            <w:r w:rsidR="00691D96" w:rsidRPr="009F7F88">
              <w:rPr>
                <w:color w:val="000000" w:themeColor="text1"/>
                <w:w w:val="108"/>
              </w:rPr>
              <w:t xml:space="preserve">PPGNH, </w:t>
            </w:r>
            <w:r w:rsidR="0088755B" w:rsidRPr="009F7F88">
              <w:rPr>
                <w:color w:val="000000" w:themeColor="text1"/>
                <w:w w:val="108"/>
              </w:rPr>
              <w:t>1-pentanol</w:t>
            </w:r>
          </w:p>
        </w:tc>
        <w:tc>
          <w:tcPr>
            <w:tcW w:w="1134" w:type="dxa"/>
            <w:tcBorders>
              <w:top w:val="nil"/>
              <w:left w:val="nil"/>
              <w:bottom w:val="nil"/>
              <w:right w:val="nil"/>
            </w:tcBorders>
          </w:tcPr>
          <w:p w14:paraId="1868D96C" w14:textId="3380A76E" w:rsidR="0088755B" w:rsidRPr="009F7F88" w:rsidRDefault="0088755B" w:rsidP="0088755B">
            <w:pPr>
              <w:pStyle w:val="RSCT03TableBody"/>
              <w:jc w:val="left"/>
              <w:rPr>
                <w:color w:val="000000" w:themeColor="text1"/>
                <w:w w:val="108"/>
              </w:rPr>
            </w:pPr>
            <w:r w:rsidRPr="009F7F88">
              <w:rPr>
                <w:color w:val="000000" w:themeColor="text1"/>
                <w:w w:val="108"/>
              </w:rPr>
              <w:t>3D extrusion</w:t>
            </w:r>
          </w:p>
        </w:tc>
        <w:tc>
          <w:tcPr>
            <w:tcW w:w="993" w:type="dxa"/>
            <w:tcBorders>
              <w:top w:val="nil"/>
              <w:left w:val="nil"/>
              <w:bottom w:val="nil"/>
              <w:right w:val="nil"/>
            </w:tcBorders>
          </w:tcPr>
          <w:p w14:paraId="0969D60F" w14:textId="69A3E8BF" w:rsidR="0088755B" w:rsidRPr="009F7F88" w:rsidRDefault="0088755B" w:rsidP="0088755B">
            <w:pPr>
              <w:pStyle w:val="RSCT03TableBody"/>
              <w:jc w:val="left"/>
              <w:rPr>
                <w:color w:val="000000" w:themeColor="text1"/>
                <w:w w:val="108"/>
              </w:rPr>
            </w:pPr>
            <w:r w:rsidRPr="009F7F88">
              <w:rPr>
                <w:color w:val="000000" w:themeColor="text1"/>
                <w:w w:val="108"/>
              </w:rPr>
              <w:t>Supercritical</w:t>
            </w:r>
          </w:p>
        </w:tc>
        <w:tc>
          <w:tcPr>
            <w:tcW w:w="992" w:type="dxa"/>
            <w:tcBorders>
              <w:top w:val="nil"/>
              <w:left w:val="nil"/>
              <w:bottom w:val="nil"/>
              <w:right w:val="nil"/>
            </w:tcBorders>
          </w:tcPr>
          <w:p w14:paraId="3C45BE6A" w14:textId="5024D3A8" w:rsidR="0088755B" w:rsidRPr="009F7F88" w:rsidRDefault="0088755B" w:rsidP="0088755B">
            <w:pPr>
              <w:pStyle w:val="RSCT03TableBody"/>
              <w:jc w:val="left"/>
              <w:rPr>
                <w:color w:val="000000" w:themeColor="text1"/>
                <w:w w:val="108"/>
              </w:rPr>
            </w:pPr>
            <w:r w:rsidRPr="009F7F88">
              <w:rPr>
                <w:color w:val="000000" w:themeColor="text1"/>
                <w:w w:val="108"/>
              </w:rPr>
              <w:t>Thermal insulation</w:t>
            </w:r>
          </w:p>
        </w:tc>
        <w:tc>
          <w:tcPr>
            <w:tcW w:w="850" w:type="dxa"/>
            <w:tcBorders>
              <w:top w:val="nil"/>
              <w:left w:val="nil"/>
              <w:bottom w:val="nil"/>
              <w:right w:val="nil"/>
            </w:tcBorders>
          </w:tcPr>
          <w:p w14:paraId="5AA6AE7D" w14:textId="780423C7" w:rsidR="0088755B" w:rsidRPr="009F7F88" w:rsidRDefault="0088755B" w:rsidP="0088755B">
            <w:pPr>
              <w:pStyle w:val="RSCT03TableBody"/>
              <w:jc w:val="left"/>
              <w:rPr>
                <w:color w:val="000000" w:themeColor="text1"/>
                <w:w w:val="108"/>
                <w:lang w:eastAsia="zh-CN"/>
              </w:rPr>
            </w:pPr>
            <w:r w:rsidRPr="009F7F88">
              <w:rPr>
                <w:color w:val="000000" w:themeColor="text1"/>
              </w:rPr>
              <w:fldChar w:fldCharType="begin" w:fldLock="1"/>
            </w:r>
            <w:r w:rsidR="004E1277" w:rsidRPr="009F7F88">
              <w:rPr>
                <w:color w:val="000000" w:themeColor="text1"/>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lang w:eastAsia="zh-CN"/>
              </w:rPr>
              <w:t>179</w:t>
            </w:r>
            <w:r w:rsidRPr="009F7F88">
              <w:rPr>
                <w:color w:val="000000" w:themeColor="text1"/>
              </w:rPr>
              <w:fldChar w:fldCharType="end"/>
            </w:r>
          </w:p>
        </w:tc>
      </w:tr>
      <w:tr w:rsidR="009F7F88" w:rsidRPr="009F7F88" w14:paraId="6EFF5919" w14:textId="77777777" w:rsidTr="00A205E4">
        <w:trPr>
          <w:trHeight w:val="128"/>
        </w:trPr>
        <w:tc>
          <w:tcPr>
            <w:tcW w:w="1276" w:type="dxa"/>
            <w:tcBorders>
              <w:top w:val="nil"/>
              <w:left w:val="nil"/>
              <w:bottom w:val="nil"/>
              <w:right w:val="nil"/>
            </w:tcBorders>
          </w:tcPr>
          <w:p w14:paraId="3DEFC5FA" w14:textId="65252C24" w:rsidR="0088755B" w:rsidRPr="009F7F88" w:rsidRDefault="004E7614" w:rsidP="0088755B">
            <w:pPr>
              <w:pStyle w:val="RSCT03TableBody"/>
              <w:jc w:val="left"/>
              <w:rPr>
                <w:color w:val="000000" w:themeColor="text1"/>
                <w:w w:val="108"/>
                <w:lang w:eastAsia="zh-CN"/>
              </w:rPr>
            </w:pPr>
            <w:r w:rsidRPr="009F7F88">
              <w:rPr>
                <w:color w:val="000000" w:themeColor="text1"/>
              </w:rPr>
              <w:t>SiO</w:t>
            </w:r>
            <w:r w:rsidRPr="009F7F88">
              <w:rPr>
                <w:color w:val="000000" w:themeColor="text1"/>
                <w:vertAlign w:val="subscript"/>
              </w:rPr>
              <w:t>2</w:t>
            </w:r>
            <w:r w:rsidR="0088755B" w:rsidRPr="009F7F88">
              <w:rPr>
                <w:color w:val="000000" w:themeColor="text1"/>
                <w:w w:val="108"/>
                <w:lang w:eastAsia="zh-CN"/>
              </w:rPr>
              <w:t>-silk fibroin</w:t>
            </w:r>
          </w:p>
        </w:tc>
        <w:tc>
          <w:tcPr>
            <w:tcW w:w="1276" w:type="dxa"/>
            <w:tcBorders>
              <w:top w:val="nil"/>
              <w:left w:val="nil"/>
              <w:bottom w:val="nil"/>
              <w:right w:val="nil"/>
            </w:tcBorders>
          </w:tcPr>
          <w:p w14:paraId="328ADD77" w14:textId="7B7387B0"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3D grid</w:t>
            </w:r>
          </w:p>
        </w:tc>
        <w:tc>
          <w:tcPr>
            <w:tcW w:w="3685" w:type="dxa"/>
            <w:tcBorders>
              <w:top w:val="nil"/>
              <w:left w:val="nil"/>
              <w:bottom w:val="nil"/>
              <w:right w:val="nil"/>
            </w:tcBorders>
          </w:tcPr>
          <w:p w14:paraId="145EE950" w14:textId="1A296CF1"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 xml:space="preserve">Silkworm cocoons, TMOS, </w:t>
            </w:r>
            <w:proofErr w:type="spellStart"/>
            <w:r w:rsidRPr="009F7F88">
              <w:rPr>
                <w:color w:val="000000" w:themeColor="text1"/>
                <w:w w:val="108"/>
                <w:lang w:eastAsia="zh-CN"/>
              </w:rPr>
              <w:t>trimethoxysilane</w:t>
            </w:r>
            <w:proofErr w:type="spellEnd"/>
          </w:p>
        </w:tc>
        <w:tc>
          <w:tcPr>
            <w:tcW w:w="1134" w:type="dxa"/>
            <w:tcBorders>
              <w:top w:val="nil"/>
              <w:left w:val="nil"/>
              <w:bottom w:val="nil"/>
              <w:right w:val="nil"/>
            </w:tcBorders>
          </w:tcPr>
          <w:p w14:paraId="182955B1" w14:textId="424512B9"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3D extrusion</w:t>
            </w:r>
          </w:p>
        </w:tc>
        <w:tc>
          <w:tcPr>
            <w:tcW w:w="993" w:type="dxa"/>
            <w:tcBorders>
              <w:top w:val="nil"/>
              <w:left w:val="nil"/>
              <w:bottom w:val="nil"/>
              <w:right w:val="nil"/>
            </w:tcBorders>
          </w:tcPr>
          <w:p w14:paraId="04C9208D" w14:textId="6EEC0D62"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Supercritical</w:t>
            </w:r>
          </w:p>
        </w:tc>
        <w:tc>
          <w:tcPr>
            <w:tcW w:w="992" w:type="dxa"/>
            <w:tcBorders>
              <w:top w:val="nil"/>
              <w:left w:val="nil"/>
              <w:bottom w:val="nil"/>
              <w:right w:val="nil"/>
            </w:tcBorders>
          </w:tcPr>
          <w:p w14:paraId="32F26C02" w14:textId="70CA620F"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Thermal insulation</w:t>
            </w:r>
          </w:p>
        </w:tc>
        <w:bookmarkStart w:id="55" w:name="_Hlk39538740"/>
        <w:tc>
          <w:tcPr>
            <w:tcW w:w="850" w:type="dxa"/>
            <w:tcBorders>
              <w:top w:val="nil"/>
              <w:left w:val="nil"/>
              <w:bottom w:val="nil"/>
              <w:right w:val="nil"/>
            </w:tcBorders>
          </w:tcPr>
          <w:p w14:paraId="192657B4" w14:textId="0122A225" w:rsidR="0088755B" w:rsidRPr="009F7F88" w:rsidRDefault="0088755B" w:rsidP="0088755B">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color w:val="000000" w:themeColor="text1"/>
                <w:w w:val="108"/>
                <w:lang w:eastAsia="zh-CN"/>
              </w:rPr>
              <w:instrText>∼</w:instrText>
            </w:r>
            <w:r w:rsidR="004E1277" w:rsidRPr="009F7F88">
              <w:rPr>
                <w:color w:val="000000" w:themeColor="text1"/>
                <w:w w:val="108"/>
                <w:lang w:eastAsia="zh-CN"/>
              </w:rPr>
              <w:instrText>90%), high specific surface area (</w:instrText>
            </w:r>
            <w:r w:rsidR="004E1277" w:rsidRPr="009F7F88">
              <w:rPr>
                <w:rFonts w:ascii="Cambria Math" w:hAnsi="Cambria Math" w:cs="Cambria Math"/>
                <w:color w:val="000000" w:themeColor="text1"/>
                <w:w w:val="108"/>
                <w:lang w:eastAsia="zh-CN"/>
              </w:rPr>
              <w:instrText>∼</w:instrText>
            </w:r>
            <w:r w:rsidR="004E1277" w:rsidRPr="009F7F88">
              <w:rPr>
                <w:color w:val="000000" w:themeColor="text1"/>
                <w:w w:val="108"/>
                <w:lang w:eastAsia="zh-CN"/>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1","issued":{"date-parts":[["2018"]]},"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3D</w:instrText>
            </w:r>
            <w:r w:rsidR="004E1277" w:rsidRPr="009F7F88">
              <w:rPr>
                <w:rFonts w:ascii="SimSun" w:eastAsia="SimSun" w:hAnsi="SimSun" w:cs="SimSun" w:hint="eastAsia"/>
                <w:color w:val="000000" w:themeColor="text1"/>
                <w:w w:val="108"/>
                <w:lang w:eastAsia="zh-CN"/>
              </w:rPr>
              <w:instrText>打印，置换，超临界干燥</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氧化硅</w:instrText>
            </w:r>
            <w:r w:rsidR="004E1277" w:rsidRPr="009F7F88">
              <w:rPr>
                <w:color w:val="000000" w:themeColor="text1"/>
                <w:w w:val="108"/>
                <w:lang w:eastAsia="zh-CN"/>
              </w:rPr>
              <w:instrText>-</w:instrText>
            </w:r>
            <w:r w:rsidR="004E1277" w:rsidRPr="009F7F88">
              <w:rPr>
                <w:rFonts w:ascii="SimSun" w:eastAsia="SimSun" w:hAnsi="SimSun" w:cs="SimSun" w:hint="eastAsia"/>
                <w:color w:val="000000" w:themeColor="text1"/>
                <w:w w:val="108"/>
                <w:lang w:eastAsia="zh-CN"/>
              </w:rPr>
              <w:instrText>蚕丝蛋白气凝胶</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用于隔热或骨质再生医疗支架</w:instrText>
            </w:r>
            <w:r w:rsidR="004E1277" w:rsidRPr="009F7F88">
              <w:rPr>
                <w:color w:val="000000" w:themeColor="text1"/>
                <w:w w:val="108"/>
                <w:lang w:eastAsia="zh-CN"/>
              </w:rPr>
              <w:instrText>","page":"22718-22730","publisher":"American Chemical Society","title":"Compressible, Thermally Insulating, and Fire Retardant Aerogels through Self-Assembling Silk Fibroin Biopolymers Inside a Silica Structure - An Approach towards 3D Printing of Aerogels","type":"article-journal","volume":"10"},"uris":["http://www.mendeley.com/documents/?uuid=892155f0-658c-4d2e-ba5a-0fa139da355b"]}],"mendeley":{"formattedCitation":"&lt;sup&gt;207&lt;/sup&gt;","plainTextFormattedCitation":"207","previouslyFormattedCitation":"&lt;sup&gt;20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07</w:t>
            </w:r>
            <w:r w:rsidRPr="009F7F88">
              <w:rPr>
                <w:color w:val="000000" w:themeColor="text1"/>
                <w:w w:val="108"/>
              </w:rPr>
              <w:fldChar w:fldCharType="end"/>
            </w:r>
            <w:bookmarkEnd w:id="55"/>
          </w:p>
        </w:tc>
      </w:tr>
      <w:tr w:rsidR="009F7F88" w:rsidRPr="009F7F88" w14:paraId="460A708F" w14:textId="77777777" w:rsidTr="00A205E4">
        <w:trPr>
          <w:trHeight w:val="128"/>
        </w:trPr>
        <w:tc>
          <w:tcPr>
            <w:tcW w:w="1276" w:type="dxa"/>
            <w:tcBorders>
              <w:top w:val="nil"/>
              <w:left w:val="nil"/>
              <w:bottom w:val="nil"/>
              <w:right w:val="nil"/>
            </w:tcBorders>
            <w:hideMark/>
          </w:tcPr>
          <w:p w14:paraId="36C23CBA" w14:textId="06810357" w:rsidR="0088755B" w:rsidRPr="009F7F88" w:rsidRDefault="004E7614" w:rsidP="0088755B">
            <w:pPr>
              <w:pStyle w:val="RSCT03TableBody"/>
              <w:jc w:val="left"/>
              <w:rPr>
                <w:color w:val="000000" w:themeColor="text1"/>
                <w:w w:val="108"/>
                <w:lang w:eastAsia="zh-CN"/>
              </w:rPr>
            </w:pPr>
            <w:bookmarkStart w:id="56" w:name="_Hlk31410719"/>
            <w:r w:rsidRPr="009F7F88">
              <w:rPr>
                <w:color w:val="000000" w:themeColor="text1"/>
              </w:rPr>
              <w:t>SiO</w:t>
            </w:r>
            <w:r w:rsidRPr="009F7F88">
              <w:rPr>
                <w:color w:val="000000" w:themeColor="text1"/>
                <w:vertAlign w:val="subscript"/>
              </w:rPr>
              <w:t>2</w:t>
            </w:r>
            <w:r w:rsidR="0088755B" w:rsidRPr="009F7F88">
              <w:rPr>
                <w:color w:val="000000" w:themeColor="text1"/>
                <w:w w:val="108"/>
                <w:lang w:eastAsia="zh-CN"/>
              </w:rPr>
              <w:t>-polymer</w:t>
            </w:r>
          </w:p>
        </w:tc>
        <w:tc>
          <w:tcPr>
            <w:tcW w:w="1276" w:type="dxa"/>
            <w:tcBorders>
              <w:top w:val="nil"/>
              <w:left w:val="nil"/>
              <w:bottom w:val="nil"/>
              <w:right w:val="nil"/>
            </w:tcBorders>
            <w:hideMark/>
          </w:tcPr>
          <w:p w14:paraId="54A0899B"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Letter pattern</w:t>
            </w:r>
          </w:p>
        </w:tc>
        <w:tc>
          <w:tcPr>
            <w:tcW w:w="3685" w:type="dxa"/>
            <w:tcBorders>
              <w:top w:val="nil"/>
              <w:left w:val="nil"/>
              <w:bottom w:val="nil"/>
              <w:right w:val="nil"/>
            </w:tcBorders>
            <w:hideMark/>
          </w:tcPr>
          <w:p w14:paraId="2DCBD793"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TEOS, TMSM, ethanol–water</w:t>
            </w:r>
          </w:p>
        </w:tc>
        <w:tc>
          <w:tcPr>
            <w:tcW w:w="1134" w:type="dxa"/>
            <w:tcBorders>
              <w:top w:val="nil"/>
              <w:left w:val="nil"/>
              <w:bottom w:val="nil"/>
              <w:right w:val="nil"/>
            </w:tcBorders>
            <w:hideMark/>
          </w:tcPr>
          <w:p w14:paraId="0019FB32"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Photo-cure</w:t>
            </w:r>
          </w:p>
        </w:tc>
        <w:tc>
          <w:tcPr>
            <w:tcW w:w="993" w:type="dxa"/>
            <w:tcBorders>
              <w:top w:val="nil"/>
              <w:left w:val="nil"/>
              <w:bottom w:val="nil"/>
              <w:right w:val="nil"/>
            </w:tcBorders>
            <w:hideMark/>
          </w:tcPr>
          <w:p w14:paraId="7FC66A01"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Supercritical</w:t>
            </w:r>
          </w:p>
        </w:tc>
        <w:tc>
          <w:tcPr>
            <w:tcW w:w="992" w:type="dxa"/>
            <w:tcBorders>
              <w:top w:val="nil"/>
              <w:left w:val="nil"/>
              <w:bottom w:val="nil"/>
              <w:right w:val="nil"/>
            </w:tcBorders>
            <w:hideMark/>
          </w:tcPr>
          <w:p w14:paraId="79DD9515"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w:t>
            </w:r>
          </w:p>
        </w:tc>
        <w:tc>
          <w:tcPr>
            <w:tcW w:w="850" w:type="dxa"/>
            <w:tcBorders>
              <w:top w:val="nil"/>
              <w:left w:val="nil"/>
              <w:bottom w:val="nil"/>
              <w:right w:val="nil"/>
            </w:tcBorders>
            <w:hideMark/>
          </w:tcPr>
          <w:p w14:paraId="44AD43AF" w14:textId="171AB1DA" w:rsidR="0088755B" w:rsidRPr="009F7F88" w:rsidRDefault="0088755B" w:rsidP="0088755B">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family":"Saoud","given":"Khaled M.","non-dropping-particle":"","parse-names":false,"suffix":""}],"container-title":"Journal of Materials Chemistry A","id":"ITEM-1","issue":"34","issued":{"date-parts":[["2015"]]},"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用激光束（波长</w:instrText>
            </w:r>
            <w:r w:rsidR="004E1277" w:rsidRPr="009F7F88">
              <w:rPr>
                <w:color w:val="000000" w:themeColor="text1"/>
                <w:w w:val="108"/>
                <w:lang w:eastAsia="zh-CN"/>
              </w:rPr>
              <w:instrText>532 nm</w:instrText>
            </w:r>
            <w:r w:rsidR="004E1277" w:rsidRPr="009F7F88">
              <w:rPr>
                <w:rFonts w:ascii="SimSun" w:eastAsia="SimSun" w:hAnsi="SimSun" w:cs="SimSun" w:hint="eastAsia"/>
                <w:color w:val="000000" w:themeColor="text1"/>
                <w:w w:val="108"/>
                <w:lang w:eastAsia="zh-CN"/>
              </w:rPr>
              <w:instrText>）照射</w:instrText>
            </w:r>
            <w:r w:rsidR="004E1277" w:rsidRPr="009F7F88">
              <w:rPr>
                <w:color w:val="000000" w:themeColor="text1"/>
                <w:w w:val="108"/>
                <w:lang w:eastAsia="zh-CN"/>
              </w:rPr>
              <w:instrText>TEOS</w:instrText>
            </w:r>
            <w:r w:rsidR="004E1277" w:rsidRPr="009F7F88">
              <w:rPr>
                <w:rFonts w:ascii="SimSun" w:eastAsia="SimSun" w:hAnsi="SimSun" w:cs="SimSun" w:hint="eastAsia"/>
                <w:color w:val="000000" w:themeColor="text1"/>
                <w:w w:val="108"/>
                <w:lang w:eastAsia="zh-CN"/>
              </w:rPr>
              <w:instrText>，己二醇二丙烯酸酯，曙红</w:instrText>
            </w:r>
            <w:r w:rsidR="004E1277" w:rsidRPr="009F7F88">
              <w:rPr>
                <w:color w:val="000000" w:themeColor="text1"/>
                <w:w w:val="108"/>
                <w:lang w:eastAsia="zh-CN"/>
              </w:rPr>
              <w:instrText>Y</w:instrText>
            </w:r>
            <w:r w:rsidR="004E1277" w:rsidRPr="009F7F88">
              <w:rPr>
                <w:rFonts w:ascii="SimSun" w:eastAsia="SimSun" w:hAnsi="SimSun" w:cs="SimSun" w:hint="eastAsia"/>
                <w:color w:val="000000" w:themeColor="text1"/>
                <w:w w:val="108"/>
                <w:lang w:eastAsia="zh-CN"/>
              </w:rPr>
              <w:instrText>和胺的溶液，在几秒钟内即可完成聚合物交联二氧化硅醇凝胶的合成。气凝胶基本性能与传统方法相当</w:instrText>
            </w:r>
            <w:r w:rsidR="004E1277" w:rsidRPr="009F7F88">
              <w:rPr>
                <w:color w:val="000000" w:themeColor="text1"/>
                <w:w w:val="108"/>
                <w:lang w:eastAsia="zh-CN"/>
              </w:rPr>
              <w:instrText>\n3D</w:instrText>
            </w:r>
            <w:r w:rsidR="004E1277" w:rsidRPr="009F7F88">
              <w:rPr>
                <w:rFonts w:ascii="SimSun" w:eastAsia="SimSun" w:hAnsi="SimSun" w:cs="SimSun" w:hint="eastAsia"/>
                <w:color w:val="000000" w:themeColor="text1"/>
                <w:w w:val="108"/>
                <w:lang w:eastAsia="zh-CN"/>
              </w:rPr>
              <w:instrText>打印氧化硅气凝胶</w:instrText>
            </w:r>
            <w:r w:rsidR="004E1277" w:rsidRPr="009F7F88">
              <w:rPr>
                <w:color w:val="000000" w:themeColor="text1"/>
                <w:w w:val="108"/>
                <w:lang w:eastAsia="zh-CN"/>
              </w:rPr>
              <w:instrText>","page":"17606-17611","publisher":"Royal Society of Chemistry","title":"Laser induced instantaneous gelation: aerogels for 3D printing","type":"article-journal","volume":"3"},"uris":["http://www.mendeley.com/documents/?uuid=14304e7f-4dd9-4b80-a224-8df1a925627b"]},{"id":"ITEM-2","itemData":{"DOI":"10.1007/s10934-017-0463-5","ISBN":"0123456789","ISSN":"15734854","abstract":"Cross-linked silica aerogels are promising, strong, lightweight materials for photolithographic applications. The work presented here details the preparation of ultra-lightweight aerogel materials with tailored properties through the appropriate combination of silica and methacrylate polymer using laser-induced rapid photogelation fabrication technique. For fabrication, an ethanolic solution of hexanediol diacrylate, tetraorthosilicate, Eosin Y and a tertiary amine was prepared. The amounts of reactants were varied to prepare different compositions of aerogel monoliths. The solution was irradiated with a green beam from a low power laser source. The samples, after drying in supercritical ethanol, were characterized using FTIR, BET, SEM, TGA, and a mechanical testing instrument. FTIR data suggests that neither low nor high silica content has an effect on the reactivity of acrylate functionalities during polymer formation. SEM micrographs reveal that variation in silica or polymer content does not produce any phase-separated structures. Instead, uniformly distributed nano-sized polymer–silica structures were obtained for all compositions. Our results suggest that a variety of combinations of mechanical and other properties (such as densities, surface areas, pore sizes, and pore volumes) can be produced through appropriate combination for diverse applications. All these findings provide convincing evidence that the variation of silica and/or polymer content can be used to fabricate aerogels with a variety of properties, which have the depth needed for use in laser-based 3D printing technology of simple or complex structures with nearly any dimensions.","author":[{"dropping-particle":"","family":"Saoud","given":"Khaled M.","non-dropping-particle":"","parse-names":false,"suffix":""},{"dropping-particle":"","family":"Saeed","given":"Shaukat","non-dropping-particle":"","parse-names":false,"suffix":""},{"dropping-particle":"","family":"Bertino","given":"Massimo F.","non-dropping-particle":"","parse-names":false,"suffix":""},{"dropping-particle":"","family":"White","given":"Lauren S.","non-dropping-particle":"","parse-names":false,"suffix":""}],"container-title":"Journal of Porous Materials","id":"ITEM-2","issue":"2","issued":{"date-parts":[["2018"]]},"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laser-induced rapid photogelation fabrication technique\n</w:instrText>
            </w:r>
            <w:r w:rsidR="004E1277" w:rsidRPr="009F7F88">
              <w:rPr>
                <w:rFonts w:ascii="SimSun" w:eastAsia="SimSun" w:hAnsi="SimSun" w:cs="SimSun" w:hint="eastAsia"/>
                <w:color w:val="000000" w:themeColor="text1"/>
                <w:w w:val="108"/>
                <w:lang w:eastAsia="zh-CN"/>
              </w:rPr>
              <w:instrText>光致交联，乙醇超临界干燥</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聚合物</w:instrText>
            </w:r>
            <w:r w:rsidR="004E1277" w:rsidRPr="009F7F88">
              <w:rPr>
                <w:color w:val="000000" w:themeColor="text1"/>
                <w:w w:val="108"/>
                <w:lang w:eastAsia="zh-CN"/>
              </w:rPr>
              <w:instrText>-</w:instrText>
            </w:r>
            <w:r w:rsidR="004E1277" w:rsidRPr="009F7F88">
              <w:rPr>
                <w:rFonts w:ascii="SimSun" w:eastAsia="SimSun" w:hAnsi="SimSun" w:cs="SimSun" w:hint="eastAsia"/>
                <w:color w:val="000000" w:themeColor="text1"/>
                <w:w w:val="108"/>
                <w:lang w:eastAsia="zh-CN"/>
              </w:rPr>
              <w:instrText>氧化硅气凝胶</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无需后</w:instrText>
            </w:r>
            <w:r w:rsidR="004E1277" w:rsidRPr="009F7F88">
              <w:rPr>
                <w:color w:val="000000" w:themeColor="text1"/>
                <w:w w:val="108"/>
                <w:lang w:eastAsia="zh-CN"/>
              </w:rPr>
              <w:instrText>UV</w:instrText>
            </w:r>
            <w:r w:rsidR="004E1277" w:rsidRPr="009F7F88">
              <w:rPr>
                <w:rFonts w:ascii="SimSun" w:eastAsia="SimSun" w:hAnsi="SimSun" w:cs="SimSun" w:hint="eastAsia"/>
                <w:color w:val="000000" w:themeColor="text1"/>
                <w:w w:val="108"/>
                <w:lang w:eastAsia="zh-CN"/>
              </w:rPr>
              <w:instrText>固化</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为</w:instrText>
            </w:r>
            <w:r w:rsidR="004E1277" w:rsidRPr="009F7F88">
              <w:rPr>
                <w:color w:val="000000" w:themeColor="text1"/>
                <w:w w:val="108"/>
                <w:lang w:eastAsia="zh-CN"/>
              </w:rPr>
              <w:instrText>3D</w:instrText>
            </w:r>
            <w:r w:rsidR="004E1277" w:rsidRPr="009F7F88">
              <w:rPr>
                <w:rFonts w:ascii="SimSun" w:eastAsia="SimSun" w:hAnsi="SimSun" w:cs="SimSun" w:hint="eastAsia"/>
                <w:color w:val="000000" w:themeColor="text1"/>
                <w:w w:val="108"/>
                <w:lang w:eastAsia="zh-CN"/>
              </w:rPr>
              <w:instrText>打印气凝胶做准备</w:instrText>
            </w:r>
            <w:r w:rsidR="004E1277" w:rsidRPr="009F7F88">
              <w:rPr>
                <w:color w:val="000000" w:themeColor="text1"/>
                <w:w w:val="108"/>
                <w:lang w:eastAsia="zh-CN"/>
              </w:rPr>
              <w:instrText>","page":"511-520","publisher":"Springer US","title":"Fabrication of strong and ultra-lightweight silica-based aerogel materials with tailored properties","type":"article-journal","volume":"25"},"uris":["http://www.mendeley.com/documents/?uuid=9df1728f-9e88-42ee-9ce3-93912fa088a3"]}],"mendeley":{"formattedCitation":"&lt;sup&gt;205,208&lt;/sup&gt;","plainTextFormattedCitation":"205,208","previouslyFormattedCitation":"&lt;sup&gt;203,20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05,208</w:t>
            </w:r>
            <w:r w:rsidRPr="009F7F88">
              <w:rPr>
                <w:color w:val="000000" w:themeColor="text1"/>
                <w:w w:val="108"/>
              </w:rPr>
              <w:fldChar w:fldCharType="end"/>
            </w:r>
          </w:p>
        </w:tc>
        <w:bookmarkEnd w:id="56"/>
      </w:tr>
      <w:tr w:rsidR="009F7F88" w:rsidRPr="009F7F88" w14:paraId="66FCBC82" w14:textId="77777777" w:rsidTr="00A205E4">
        <w:trPr>
          <w:trHeight w:val="128"/>
        </w:trPr>
        <w:tc>
          <w:tcPr>
            <w:tcW w:w="1276" w:type="dxa"/>
            <w:tcBorders>
              <w:top w:val="nil"/>
              <w:left w:val="nil"/>
              <w:bottom w:val="nil"/>
              <w:right w:val="nil"/>
            </w:tcBorders>
            <w:hideMark/>
          </w:tcPr>
          <w:p w14:paraId="198CEB94" w14:textId="375E5AEE" w:rsidR="0088755B" w:rsidRPr="009F7F88" w:rsidRDefault="004E7614" w:rsidP="0088755B">
            <w:pPr>
              <w:pStyle w:val="RSCT03TableBody"/>
              <w:jc w:val="left"/>
              <w:rPr>
                <w:color w:val="000000" w:themeColor="text1"/>
                <w:w w:val="108"/>
                <w:lang w:eastAsia="zh-CN"/>
              </w:rPr>
            </w:pPr>
            <w:r w:rsidRPr="009F7F88">
              <w:rPr>
                <w:color w:val="000000" w:themeColor="text1"/>
              </w:rPr>
              <w:t>SiO</w:t>
            </w:r>
            <w:r w:rsidRPr="009F7F88">
              <w:rPr>
                <w:color w:val="000000" w:themeColor="text1"/>
                <w:vertAlign w:val="subscript"/>
              </w:rPr>
              <w:t>2</w:t>
            </w:r>
            <w:r w:rsidR="0088755B" w:rsidRPr="009F7F88">
              <w:rPr>
                <w:color w:val="000000" w:themeColor="text1"/>
                <w:w w:val="108"/>
                <w:lang w:eastAsia="zh-CN"/>
              </w:rPr>
              <w:t>-polymer</w:t>
            </w:r>
          </w:p>
        </w:tc>
        <w:tc>
          <w:tcPr>
            <w:tcW w:w="1276" w:type="dxa"/>
            <w:tcBorders>
              <w:top w:val="nil"/>
              <w:left w:val="nil"/>
              <w:bottom w:val="nil"/>
              <w:right w:val="nil"/>
            </w:tcBorders>
            <w:hideMark/>
          </w:tcPr>
          <w:p w14:paraId="4E364722"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3D complex structure</w:t>
            </w:r>
          </w:p>
        </w:tc>
        <w:tc>
          <w:tcPr>
            <w:tcW w:w="3685" w:type="dxa"/>
            <w:tcBorders>
              <w:top w:val="nil"/>
              <w:left w:val="nil"/>
              <w:bottom w:val="nil"/>
              <w:right w:val="nil"/>
            </w:tcBorders>
            <w:hideMark/>
          </w:tcPr>
          <w:p w14:paraId="1353D04D"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 xml:space="preserve">TEOS, APTMS, 2,4,6-trimethylbenzoyl- diphenyl- </w:t>
            </w:r>
            <w:proofErr w:type="spellStart"/>
            <w:r w:rsidRPr="009F7F88">
              <w:rPr>
                <w:color w:val="000000" w:themeColor="text1"/>
                <w:w w:val="108"/>
                <w:lang w:eastAsia="zh-CN"/>
              </w:rPr>
              <w:t>phosphineoxide</w:t>
            </w:r>
            <w:proofErr w:type="spellEnd"/>
            <w:r w:rsidRPr="009F7F88">
              <w:rPr>
                <w:color w:val="000000" w:themeColor="text1"/>
                <w:w w:val="108"/>
                <w:lang w:eastAsia="zh-CN"/>
              </w:rPr>
              <w:t>, ethanol–water</w:t>
            </w:r>
          </w:p>
        </w:tc>
        <w:tc>
          <w:tcPr>
            <w:tcW w:w="1134" w:type="dxa"/>
            <w:tcBorders>
              <w:top w:val="nil"/>
              <w:left w:val="nil"/>
              <w:bottom w:val="nil"/>
              <w:right w:val="nil"/>
            </w:tcBorders>
            <w:hideMark/>
          </w:tcPr>
          <w:p w14:paraId="116AD17F"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3D DLP</w:t>
            </w:r>
          </w:p>
        </w:tc>
        <w:tc>
          <w:tcPr>
            <w:tcW w:w="993" w:type="dxa"/>
            <w:tcBorders>
              <w:top w:val="nil"/>
              <w:left w:val="nil"/>
              <w:bottom w:val="nil"/>
              <w:right w:val="nil"/>
            </w:tcBorders>
            <w:hideMark/>
          </w:tcPr>
          <w:p w14:paraId="49F3BF77"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Ambient</w:t>
            </w:r>
          </w:p>
        </w:tc>
        <w:tc>
          <w:tcPr>
            <w:tcW w:w="992" w:type="dxa"/>
            <w:tcBorders>
              <w:top w:val="nil"/>
              <w:left w:val="nil"/>
              <w:bottom w:val="nil"/>
              <w:right w:val="nil"/>
            </w:tcBorders>
            <w:hideMark/>
          </w:tcPr>
          <w:p w14:paraId="27051944" w14:textId="77777777" w:rsidR="0088755B" w:rsidRPr="009F7F88" w:rsidRDefault="0088755B" w:rsidP="0088755B">
            <w:pPr>
              <w:pStyle w:val="RSCT03TableBody"/>
              <w:jc w:val="left"/>
              <w:rPr>
                <w:color w:val="000000" w:themeColor="text1"/>
                <w:w w:val="108"/>
                <w:lang w:eastAsia="zh-CN"/>
              </w:rPr>
            </w:pPr>
            <w:r w:rsidRPr="009F7F88">
              <w:rPr>
                <w:color w:val="000000" w:themeColor="text1"/>
                <w:w w:val="108"/>
                <w:lang w:eastAsia="zh-CN"/>
              </w:rPr>
              <w:t>Optical devices</w:t>
            </w:r>
          </w:p>
        </w:tc>
        <w:bookmarkStart w:id="57" w:name="_Hlk39538890"/>
        <w:bookmarkStart w:id="58" w:name="_Hlk41089850"/>
        <w:tc>
          <w:tcPr>
            <w:tcW w:w="850" w:type="dxa"/>
            <w:tcBorders>
              <w:top w:val="nil"/>
              <w:left w:val="nil"/>
              <w:bottom w:val="nil"/>
              <w:right w:val="nil"/>
            </w:tcBorders>
            <w:hideMark/>
          </w:tcPr>
          <w:p w14:paraId="09A701CD" w14:textId="0520B9B6" w:rsidR="0088755B" w:rsidRPr="009F7F88" w:rsidRDefault="0088755B" w:rsidP="0088755B">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2","issued":{"date-parts":[["2018"]]},"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墨水原料含</w:instrText>
            </w:r>
            <w:r w:rsidR="004E1277" w:rsidRPr="009F7F88">
              <w:rPr>
                <w:color w:val="000000" w:themeColor="text1"/>
                <w:w w:val="108"/>
                <w:lang w:eastAsia="zh-CN"/>
              </w:rPr>
              <w:instrText>\n3D</w:instrText>
            </w:r>
            <w:r w:rsidR="004E1277" w:rsidRPr="009F7F88">
              <w:rPr>
                <w:rFonts w:ascii="SimSun" w:eastAsia="SimSun" w:hAnsi="SimSun" w:cs="SimSun" w:hint="eastAsia"/>
                <w:color w:val="000000" w:themeColor="text1"/>
                <w:w w:val="108"/>
                <w:lang w:eastAsia="zh-CN"/>
              </w:rPr>
              <w:instrText>打印，紫外光固化，在扎小孔的密封瓶子中常压干燥</w:instrText>
            </w:r>
            <w:r w:rsidR="004E1277" w:rsidRPr="009F7F88">
              <w:rPr>
                <w:color w:val="000000" w:themeColor="text1"/>
                <w:w w:val="108"/>
                <w:lang w:eastAsia="zh-CN"/>
              </w:rPr>
              <w:instrText>50</w:instrText>
            </w:r>
            <w:r w:rsidR="004E1277" w:rsidRPr="009F7F88">
              <w:rPr>
                <w:rFonts w:ascii="SimSun" w:eastAsia="SimSun" w:hAnsi="SimSun" w:cs="SimSun" w:hint="eastAsia"/>
                <w:color w:val="000000" w:themeColor="text1"/>
                <w:w w:val="108"/>
                <w:lang w:eastAsia="zh-CN"/>
              </w:rPr>
              <w:instrText>℃</w:instrText>
            </w:r>
            <w:r w:rsidR="004E1277" w:rsidRPr="009F7F88">
              <w:rPr>
                <w:color w:val="000000" w:themeColor="text1"/>
                <w:w w:val="108"/>
                <w:lang w:eastAsia="zh-CN"/>
              </w:rPr>
              <w:instrText>5</w:instrText>
            </w:r>
            <w:r w:rsidR="004E1277" w:rsidRPr="009F7F88">
              <w:rPr>
                <w:rFonts w:ascii="SimSun" w:eastAsia="SimSun" w:hAnsi="SimSun" w:cs="SimSun" w:hint="eastAsia"/>
                <w:color w:val="000000" w:themeColor="text1"/>
                <w:w w:val="108"/>
                <w:lang w:eastAsia="zh-CN"/>
              </w:rPr>
              <w:instrText>天，</w:instrText>
            </w:r>
            <w:r w:rsidR="004E1277" w:rsidRPr="009F7F88">
              <w:rPr>
                <w:color w:val="000000" w:themeColor="text1"/>
                <w:w w:val="108"/>
                <w:lang w:eastAsia="zh-CN"/>
              </w:rPr>
              <w:instrText>800</w:instrText>
            </w:r>
            <w:r w:rsidR="004E1277" w:rsidRPr="009F7F88">
              <w:rPr>
                <w:rFonts w:ascii="SimSun" w:eastAsia="SimSun" w:hAnsi="SimSun" w:cs="SimSun" w:hint="eastAsia"/>
                <w:color w:val="000000" w:themeColor="text1"/>
                <w:w w:val="108"/>
                <w:lang w:eastAsia="zh-CN"/>
              </w:rPr>
              <w:instrText>℃烧结</w:instrText>
            </w:r>
            <w:r w:rsidR="004E1277" w:rsidRPr="009F7F88">
              <w:rPr>
                <w:color w:val="000000" w:themeColor="text1"/>
                <w:w w:val="108"/>
                <w:lang w:eastAsia="zh-CN"/>
              </w:rPr>
              <w:instrText>1</w:instrText>
            </w:r>
            <w:r w:rsidR="004E1277" w:rsidRPr="009F7F88">
              <w:rPr>
                <w:rFonts w:ascii="SimSun" w:eastAsia="SimSun" w:hAnsi="SimSun" w:cs="SimSun" w:hint="eastAsia"/>
                <w:color w:val="000000" w:themeColor="text1"/>
                <w:w w:val="108"/>
                <w:lang w:eastAsia="zh-CN"/>
              </w:rPr>
              <w:instrText>小时除去有机物，真空烧结</w:instrText>
            </w:r>
            <w:r w:rsidR="004E1277" w:rsidRPr="009F7F88">
              <w:rPr>
                <w:color w:val="000000" w:themeColor="text1"/>
                <w:w w:val="108"/>
                <w:lang w:eastAsia="zh-CN"/>
              </w:rPr>
              <w:instrText>900</w:instrText>
            </w:r>
            <w:r w:rsidR="004E1277" w:rsidRPr="009F7F88">
              <w:rPr>
                <w:rFonts w:ascii="SimSun" w:eastAsia="SimSun" w:hAnsi="SimSun" w:cs="SimSun" w:hint="eastAsia"/>
                <w:color w:val="000000" w:themeColor="text1"/>
                <w:w w:val="108"/>
                <w:lang w:eastAsia="zh-CN"/>
              </w:rPr>
              <w:instrText>℃</w:instrText>
            </w:r>
            <w:r w:rsidR="004E1277" w:rsidRPr="009F7F88">
              <w:rPr>
                <w:color w:val="000000" w:themeColor="text1"/>
                <w:w w:val="108"/>
                <w:lang w:eastAsia="zh-CN"/>
              </w:rPr>
              <w:instrText>30min</w:instrText>
            </w:r>
            <w:r w:rsidR="004E1277" w:rsidRPr="009F7F88">
              <w:rPr>
                <w:rFonts w:ascii="SimSun" w:eastAsia="SimSun" w:hAnsi="SimSun" w:cs="SimSun" w:hint="eastAsia"/>
                <w:color w:val="000000" w:themeColor="text1"/>
                <w:w w:val="108"/>
                <w:lang w:eastAsia="zh-CN"/>
              </w:rPr>
              <w:instrText>、</w:instrText>
            </w:r>
            <w:r w:rsidR="004E1277" w:rsidRPr="009F7F88">
              <w:rPr>
                <w:color w:val="000000" w:themeColor="text1"/>
                <w:w w:val="108"/>
                <w:lang w:eastAsia="zh-CN"/>
              </w:rPr>
              <w:instrText>950</w:instrText>
            </w:r>
            <w:r w:rsidR="004E1277" w:rsidRPr="009F7F88">
              <w:rPr>
                <w:rFonts w:ascii="SimSun" w:eastAsia="SimSun" w:hAnsi="SimSun" w:cs="SimSun" w:hint="eastAsia"/>
                <w:color w:val="000000" w:themeColor="text1"/>
                <w:w w:val="108"/>
                <w:lang w:eastAsia="zh-CN"/>
              </w:rPr>
              <w:instrText>℃</w:instrText>
            </w:r>
            <w:r w:rsidR="004E1277" w:rsidRPr="009F7F88">
              <w:rPr>
                <w:color w:val="000000" w:themeColor="text1"/>
                <w:w w:val="108"/>
                <w:lang w:eastAsia="zh-CN"/>
              </w:rPr>
              <w:instrText>10min</w:instrText>
            </w:r>
            <w:r w:rsidR="004E1277" w:rsidRPr="009F7F88">
              <w:rPr>
                <w:rFonts w:ascii="SimSun" w:eastAsia="SimSun" w:hAnsi="SimSun" w:cs="SimSun" w:hint="eastAsia"/>
                <w:color w:val="000000" w:themeColor="text1"/>
                <w:w w:val="108"/>
                <w:lang w:eastAsia="zh-CN"/>
              </w:rPr>
              <w:instrText>、</w:instrText>
            </w:r>
            <w:r w:rsidR="004E1277" w:rsidRPr="009F7F88">
              <w:rPr>
                <w:color w:val="000000" w:themeColor="text1"/>
                <w:w w:val="108"/>
                <w:lang w:eastAsia="zh-CN"/>
              </w:rPr>
              <w:instrText>1000</w:instrText>
            </w:r>
            <w:r w:rsidR="004E1277" w:rsidRPr="009F7F88">
              <w:rPr>
                <w:rFonts w:ascii="SimSun" w:eastAsia="SimSun" w:hAnsi="SimSun" w:cs="SimSun" w:hint="eastAsia"/>
                <w:color w:val="000000" w:themeColor="text1"/>
                <w:w w:val="108"/>
                <w:lang w:eastAsia="zh-CN"/>
              </w:rPr>
              <w:instrText>℃</w:instrText>
            </w:r>
            <w:r w:rsidR="004E1277" w:rsidRPr="009F7F88">
              <w:rPr>
                <w:color w:val="000000" w:themeColor="text1"/>
                <w:w w:val="108"/>
                <w:lang w:eastAsia="zh-CN"/>
              </w:rPr>
              <w:instrText>15min</w:instrText>
            </w:r>
            <w:r w:rsidR="004E1277" w:rsidRPr="009F7F88">
              <w:rPr>
                <w:rFonts w:ascii="SimSun" w:eastAsia="SimSun" w:hAnsi="SimSun" w:cs="SimSun" w:hint="eastAsia"/>
                <w:color w:val="000000" w:themeColor="text1"/>
                <w:w w:val="108"/>
                <w:lang w:eastAsia="zh-CN"/>
              </w:rPr>
              <w:instrText>、</w:instrText>
            </w:r>
            <w:r w:rsidR="004E1277" w:rsidRPr="009F7F88">
              <w:rPr>
                <w:color w:val="000000" w:themeColor="text1"/>
                <w:w w:val="108"/>
                <w:lang w:eastAsia="zh-CN"/>
              </w:rPr>
              <w:instrText>1100</w:instrText>
            </w:r>
            <w:r w:rsidR="004E1277" w:rsidRPr="009F7F88">
              <w:rPr>
                <w:rFonts w:ascii="SimSun" w:eastAsia="SimSun" w:hAnsi="SimSun" w:cs="SimSun" w:hint="eastAsia"/>
                <w:color w:val="000000" w:themeColor="text1"/>
                <w:w w:val="108"/>
                <w:lang w:eastAsia="zh-CN"/>
              </w:rPr>
              <w:instrText>℃</w:instrText>
            </w:r>
            <w:r w:rsidR="004E1277" w:rsidRPr="009F7F88">
              <w:rPr>
                <w:color w:val="000000" w:themeColor="text1"/>
                <w:w w:val="108"/>
                <w:lang w:eastAsia="zh-CN"/>
              </w:rPr>
              <w:instrText>5min</w:instrText>
            </w:r>
            <w:r w:rsidR="004E1277" w:rsidRPr="009F7F88">
              <w:rPr>
                <w:rFonts w:ascii="SimSun" w:eastAsia="SimSun" w:hAnsi="SimSun" w:cs="SimSun" w:hint="eastAsia"/>
                <w:color w:val="000000" w:themeColor="text1"/>
                <w:w w:val="108"/>
                <w:lang w:eastAsia="zh-CN"/>
              </w:rPr>
              <w:instrText>，加热速率</w:instrText>
            </w:r>
            <w:r w:rsidR="004E1277" w:rsidRPr="009F7F88">
              <w:rPr>
                <w:color w:val="000000" w:themeColor="text1"/>
                <w:w w:val="108"/>
                <w:lang w:eastAsia="zh-CN"/>
              </w:rPr>
              <w:instrText>5min/</w:instrText>
            </w:r>
            <w:r w:rsidR="004E1277" w:rsidRPr="009F7F88">
              <w:rPr>
                <w:rFonts w:ascii="SimSun" w:eastAsia="SimSun" w:hAnsi="SimSun" w:cs="SimSun" w:hint="eastAsia"/>
                <w:color w:val="000000" w:themeColor="text1"/>
                <w:w w:val="108"/>
                <w:lang w:eastAsia="zh-CN"/>
              </w:rPr>
              <w:instrText>℃</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获得透明玻璃，也可超临界干燥获得气凝胶</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含毛细管张力的计算公式</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本文主要通过控制水含量和加入乙醇来减少液</w:instrText>
            </w:r>
            <w:r w:rsidR="004E1277" w:rsidRPr="009F7F88">
              <w:rPr>
                <w:color w:val="000000" w:themeColor="text1"/>
                <w:w w:val="108"/>
                <w:lang w:eastAsia="zh-CN"/>
              </w:rPr>
              <w:instrText>-</w:instrText>
            </w:r>
            <w:r w:rsidR="004E1277" w:rsidRPr="009F7F88">
              <w:rPr>
                <w:rFonts w:ascii="SimSun" w:eastAsia="SimSun" w:hAnsi="SimSun" w:cs="SimSun" w:hint="eastAsia"/>
                <w:color w:val="000000" w:themeColor="text1"/>
                <w:w w:val="108"/>
                <w:lang w:eastAsia="zh-CN"/>
              </w:rPr>
              <w:instrText>气表面张力，控制收缩平衡</w:instrText>
            </w:r>
            <w:r w:rsidR="004E1277" w:rsidRPr="009F7F88">
              <w:rPr>
                <w:color w:val="000000" w:themeColor="text1"/>
                <w:w w:val="108"/>
                <w:lang w:eastAsia="zh-CN"/>
              </w:rPr>
              <w:instrText>","page":"18879-18885","titl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06</w:t>
            </w:r>
            <w:r w:rsidRPr="009F7F88">
              <w:rPr>
                <w:color w:val="000000" w:themeColor="text1"/>
                <w:w w:val="108"/>
              </w:rPr>
              <w:fldChar w:fldCharType="end"/>
            </w:r>
            <w:bookmarkEnd w:id="57"/>
            <w:bookmarkEnd w:id="58"/>
          </w:p>
        </w:tc>
      </w:tr>
      <w:tr w:rsidR="009F7F88" w:rsidRPr="009F7F88" w14:paraId="639EAD54" w14:textId="77777777" w:rsidTr="00A205E4">
        <w:trPr>
          <w:trHeight w:val="128"/>
        </w:trPr>
        <w:tc>
          <w:tcPr>
            <w:tcW w:w="1276" w:type="dxa"/>
            <w:tcBorders>
              <w:top w:val="nil"/>
              <w:left w:val="nil"/>
              <w:bottom w:val="nil"/>
              <w:right w:val="nil"/>
            </w:tcBorders>
            <w:hideMark/>
          </w:tcPr>
          <w:p w14:paraId="08D8B96C" w14:textId="77777777" w:rsidR="0088755B" w:rsidRPr="009F7F88" w:rsidRDefault="0088755B" w:rsidP="0088755B">
            <w:pPr>
              <w:pStyle w:val="RSCT03TableBody"/>
              <w:jc w:val="left"/>
              <w:rPr>
                <w:color w:val="000000" w:themeColor="text1"/>
                <w:w w:val="108"/>
              </w:rPr>
            </w:pPr>
            <w:r w:rsidRPr="009F7F88">
              <w:rPr>
                <w:color w:val="000000" w:themeColor="text1"/>
                <w:w w:val="108"/>
              </w:rPr>
              <w:t>Alginate</w:t>
            </w:r>
          </w:p>
        </w:tc>
        <w:tc>
          <w:tcPr>
            <w:tcW w:w="1276" w:type="dxa"/>
            <w:tcBorders>
              <w:top w:val="nil"/>
              <w:left w:val="nil"/>
              <w:bottom w:val="nil"/>
              <w:right w:val="nil"/>
            </w:tcBorders>
            <w:hideMark/>
          </w:tcPr>
          <w:p w14:paraId="7D4E10D0" w14:textId="77777777" w:rsidR="0088755B" w:rsidRPr="009F7F88" w:rsidRDefault="0088755B" w:rsidP="0088755B">
            <w:pPr>
              <w:pStyle w:val="RSCT03TableBody"/>
              <w:jc w:val="left"/>
              <w:rPr>
                <w:color w:val="000000" w:themeColor="text1"/>
                <w:w w:val="108"/>
              </w:rPr>
            </w:pPr>
            <w:r w:rsidRPr="009F7F88">
              <w:rPr>
                <w:color w:val="000000" w:themeColor="text1"/>
                <w:w w:val="108"/>
              </w:rPr>
              <w:t>Microsphere</w:t>
            </w:r>
          </w:p>
        </w:tc>
        <w:tc>
          <w:tcPr>
            <w:tcW w:w="3685" w:type="dxa"/>
            <w:tcBorders>
              <w:top w:val="nil"/>
              <w:left w:val="nil"/>
              <w:bottom w:val="nil"/>
              <w:right w:val="nil"/>
            </w:tcBorders>
            <w:hideMark/>
          </w:tcPr>
          <w:p w14:paraId="36E7FEB0" w14:textId="77777777" w:rsidR="0088755B" w:rsidRPr="009F7F88" w:rsidRDefault="0088755B" w:rsidP="0088755B">
            <w:pPr>
              <w:pStyle w:val="RSCT03TableBody"/>
              <w:jc w:val="left"/>
              <w:rPr>
                <w:color w:val="000000" w:themeColor="text1"/>
                <w:w w:val="108"/>
              </w:rPr>
            </w:pPr>
            <w:r w:rsidRPr="009F7F88">
              <w:rPr>
                <w:color w:val="000000" w:themeColor="text1"/>
                <w:w w:val="108"/>
              </w:rPr>
              <w:t xml:space="preserve">Alginic acid sodium salt, salbutamol sulphate, calcium chloride dihydrate </w:t>
            </w:r>
          </w:p>
        </w:tc>
        <w:tc>
          <w:tcPr>
            <w:tcW w:w="1134" w:type="dxa"/>
            <w:tcBorders>
              <w:top w:val="nil"/>
              <w:left w:val="nil"/>
              <w:bottom w:val="nil"/>
              <w:right w:val="nil"/>
            </w:tcBorders>
            <w:hideMark/>
          </w:tcPr>
          <w:p w14:paraId="7D227AFA" w14:textId="77777777" w:rsidR="0088755B" w:rsidRPr="009F7F88" w:rsidRDefault="0088755B" w:rsidP="0088755B">
            <w:pPr>
              <w:pStyle w:val="RSCT03TableBody"/>
              <w:jc w:val="left"/>
              <w:rPr>
                <w:color w:val="000000" w:themeColor="text1"/>
                <w:w w:val="108"/>
              </w:rPr>
            </w:pPr>
            <w:r w:rsidRPr="009F7F88">
              <w:rPr>
                <w:color w:val="000000" w:themeColor="text1"/>
                <w:w w:val="108"/>
              </w:rPr>
              <w:t>Inkjet</w:t>
            </w:r>
          </w:p>
        </w:tc>
        <w:tc>
          <w:tcPr>
            <w:tcW w:w="993" w:type="dxa"/>
            <w:tcBorders>
              <w:top w:val="nil"/>
              <w:left w:val="nil"/>
              <w:bottom w:val="nil"/>
              <w:right w:val="nil"/>
            </w:tcBorders>
            <w:hideMark/>
          </w:tcPr>
          <w:p w14:paraId="2ED4CF3E" w14:textId="77777777" w:rsidR="0088755B" w:rsidRPr="009F7F88" w:rsidRDefault="0088755B" w:rsidP="0088755B">
            <w:pPr>
              <w:pStyle w:val="RSCT03TableBody"/>
              <w:jc w:val="left"/>
              <w:rPr>
                <w:color w:val="000000" w:themeColor="text1"/>
                <w:w w:val="108"/>
              </w:rPr>
            </w:pPr>
            <w:r w:rsidRPr="009F7F88">
              <w:rPr>
                <w:color w:val="000000" w:themeColor="text1"/>
                <w:w w:val="108"/>
              </w:rPr>
              <w:t>Supercritical</w:t>
            </w:r>
          </w:p>
        </w:tc>
        <w:tc>
          <w:tcPr>
            <w:tcW w:w="992" w:type="dxa"/>
            <w:tcBorders>
              <w:top w:val="nil"/>
              <w:left w:val="nil"/>
              <w:bottom w:val="nil"/>
              <w:right w:val="nil"/>
            </w:tcBorders>
            <w:hideMark/>
          </w:tcPr>
          <w:p w14:paraId="351F5245" w14:textId="77777777" w:rsidR="0088755B" w:rsidRPr="009F7F88" w:rsidRDefault="0088755B" w:rsidP="0088755B">
            <w:pPr>
              <w:pStyle w:val="RSCT03TableBody"/>
              <w:jc w:val="left"/>
              <w:rPr>
                <w:color w:val="000000" w:themeColor="text1"/>
                <w:w w:val="108"/>
              </w:rPr>
            </w:pPr>
            <w:r w:rsidRPr="009F7F88">
              <w:rPr>
                <w:color w:val="000000" w:themeColor="text1"/>
                <w:w w:val="108"/>
              </w:rPr>
              <w:t>Drug delivery</w:t>
            </w:r>
          </w:p>
        </w:tc>
        <w:tc>
          <w:tcPr>
            <w:tcW w:w="850" w:type="dxa"/>
            <w:tcBorders>
              <w:top w:val="nil"/>
              <w:left w:val="nil"/>
              <w:bottom w:val="nil"/>
              <w:right w:val="nil"/>
            </w:tcBorders>
            <w:hideMark/>
          </w:tcPr>
          <w:p w14:paraId="0DA3E541" w14:textId="304FF83A" w:rsidR="0088755B" w:rsidRPr="009F7F88" w:rsidRDefault="0088755B" w:rsidP="0088755B">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container-title":"Chemical Engineering Journal","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热喷墨打印，</w:instrText>
            </w:r>
            <w:r w:rsidR="004E1277" w:rsidRPr="009F7F88">
              <w:rPr>
                <w:color w:val="000000" w:themeColor="text1"/>
                <w:w w:val="108"/>
              </w:rPr>
              <w:instrText>CO2</w:instrText>
            </w:r>
            <w:r w:rsidR="004E1277" w:rsidRPr="009F7F88">
              <w:rPr>
                <w:rFonts w:ascii="SimSun" w:eastAsia="SimSun" w:hAnsi="SimSun" w:cs="SimSun" w:hint="eastAsia"/>
                <w:color w:val="000000" w:themeColor="text1"/>
                <w:w w:val="108"/>
              </w:rPr>
              <w:instrText>超临界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海藻酸盐气凝胶颗粒</w:instrText>
            </w:r>
            <w:r w:rsidR="004E1277" w:rsidRPr="009F7F88">
              <w:rPr>
                <w:color w:val="000000" w:themeColor="text1"/>
                <w:w w:val="108"/>
              </w:rPr>
              <w:instrText>\npulmonary delivery</w:instrText>
            </w:r>
            <w:r w:rsidR="004E1277" w:rsidRPr="009F7F88">
              <w:rPr>
                <w:rFonts w:ascii="SimSun" w:eastAsia="SimSun" w:hAnsi="SimSun" w:cs="SimSun" w:hint="eastAsia"/>
                <w:color w:val="000000" w:themeColor="text1"/>
                <w:w w:val="108"/>
              </w:rPr>
              <w:instrText>肺部输运</w:instrText>
            </w:r>
            <w:r w:rsidR="004E1277" w:rsidRPr="009F7F88">
              <w:rPr>
                <w:color w:val="000000" w:themeColor="text1"/>
                <w:w w:val="108"/>
              </w:rPr>
              <w:instrText>","page":"559-566","publisher":"Elsevier","title":"From the printer to the lungs: Inkje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09</w:t>
            </w:r>
            <w:r w:rsidRPr="009F7F88">
              <w:rPr>
                <w:color w:val="000000" w:themeColor="text1"/>
                <w:w w:val="108"/>
              </w:rPr>
              <w:fldChar w:fldCharType="end"/>
            </w:r>
          </w:p>
        </w:tc>
      </w:tr>
      <w:tr w:rsidR="009F7F88" w:rsidRPr="009F7F88" w14:paraId="56FFC2B6" w14:textId="77777777" w:rsidTr="00A205E4">
        <w:trPr>
          <w:trHeight w:val="128"/>
        </w:trPr>
        <w:tc>
          <w:tcPr>
            <w:tcW w:w="1276" w:type="dxa"/>
            <w:tcBorders>
              <w:top w:val="nil"/>
              <w:left w:val="nil"/>
              <w:bottom w:val="nil"/>
              <w:right w:val="nil"/>
            </w:tcBorders>
            <w:hideMark/>
          </w:tcPr>
          <w:p w14:paraId="596C4AA1" w14:textId="77777777" w:rsidR="0088755B" w:rsidRPr="009F7F88" w:rsidRDefault="0088755B" w:rsidP="0088755B">
            <w:pPr>
              <w:pStyle w:val="RSCT03TableBody"/>
              <w:jc w:val="left"/>
              <w:rPr>
                <w:color w:val="000000" w:themeColor="text1"/>
                <w:w w:val="108"/>
              </w:rPr>
            </w:pPr>
            <w:r w:rsidRPr="009F7F88">
              <w:rPr>
                <w:color w:val="000000" w:themeColor="text1"/>
                <w:w w:val="108"/>
              </w:rPr>
              <w:t>RF</w:t>
            </w:r>
          </w:p>
        </w:tc>
        <w:tc>
          <w:tcPr>
            <w:tcW w:w="1276" w:type="dxa"/>
            <w:tcBorders>
              <w:top w:val="nil"/>
              <w:left w:val="nil"/>
              <w:bottom w:val="nil"/>
              <w:right w:val="nil"/>
            </w:tcBorders>
            <w:hideMark/>
          </w:tcPr>
          <w:p w14:paraId="2A77D789" w14:textId="77777777" w:rsidR="0088755B" w:rsidRPr="009F7F88" w:rsidRDefault="0088755B" w:rsidP="0088755B">
            <w:pPr>
              <w:pStyle w:val="RSCT03TableBody"/>
              <w:jc w:val="left"/>
              <w:rPr>
                <w:color w:val="000000" w:themeColor="text1"/>
                <w:w w:val="108"/>
              </w:rPr>
            </w:pPr>
            <w:r w:rsidRPr="009F7F88">
              <w:rPr>
                <w:color w:val="000000" w:themeColor="text1"/>
                <w:w w:val="108"/>
              </w:rPr>
              <w:t xml:space="preserve">3D </w:t>
            </w:r>
            <w:proofErr w:type="spellStart"/>
            <w:r w:rsidRPr="009F7F88">
              <w:rPr>
                <w:color w:val="000000" w:themeColor="text1"/>
                <w:w w:val="108"/>
              </w:rPr>
              <w:t>microlattice</w:t>
            </w:r>
            <w:proofErr w:type="spellEnd"/>
          </w:p>
        </w:tc>
        <w:tc>
          <w:tcPr>
            <w:tcW w:w="3685" w:type="dxa"/>
            <w:tcBorders>
              <w:top w:val="nil"/>
              <w:left w:val="nil"/>
              <w:bottom w:val="nil"/>
              <w:right w:val="nil"/>
            </w:tcBorders>
            <w:hideMark/>
          </w:tcPr>
          <w:p w14:paraId="52945C77" w14:textId="77777777" w:rsidR="0088755B" w:rsidRPr="009F7F88" w:rsidRDefault="0088755B" w:rsidP="0088755B">
            <w:pPr>
              <w:pStyle w:val="RSCT03TableBody"/>
              <w:jc w:val="left"/>
              <w:rPr>
                <w:color w:val="000000" w:themeColor="text1"/>
                <w:w w:val="108"/>
              </w:rPr>
            </w:pPr>
            <w:r w:rsidRPr="009F7F88">
              <w:rPr>
                <w:color w:val="000000" w:themeColor="text1"/>
                <w:w w:val="108"/>
              </w:rPr>
              <w:t>Resorcinol, formaldehyde, Na</w:t>
            </w:r>
            <w:r w:rsidRPr="009F7F88">
              <w:rPr>
                <w:color w:val="000000" w:themeColor="text1"/>
                <w:w w:val="108"/>
                <w:vertAlign w:val="subscript"/>
              </w:rPr>
              <w:t>2</w:t>
            </w:r>
            <w:r w:rsidRPr="009F7F88">
              <w:rPr>
                <w:color w:val="000000" w:themeColor="text1"/>
                <w:w w:val="108"/>
              </w:rPr>
              <w:t>CO</w:t>
            </w:r>
            <w:r w:rsidRPr="009F7F88">
              <w:rPr>
                <w:color w:val="000000" w:themeColor="text1"/>
                <w:w w:val="108"/>
                <w:vertAlign w:val="subscript"/>
              </w:rPr>
              <w:t>3</w:t>
            </w:r>
            <w:r w:rsidRPr="009F7F88">
              <w:rPr>
                <w:color w:val="000000" w:themeColor="text1"/>
                <w:w w:val="108"/>
              </w:rPr>
              <w:t>, water</w:t>
            </w:r>
          </w:p>
        </w:tc>
        <w:tc>
          <w:tcPr>
            <w:tcW w:w="1134" w:type="dxa"/>
            <w:tcBorders>
              <w:top w:val="nil"/>
              <w:left w:val="nil"/>
              <w:bottom w:val="nil"/>
              <w:right w:val="nil"/>
            </w:tcBorders>
            <w:hideMark/>
          </w:tcPr>
          <w:p w14:paraId="20AC15D4" w14:textId="77777777" w:rsidR="0088755B" w:rsidRPr="009F7F88" w:rsidRDefault="0088755B" w:rsidP="0088755B">
            <w:pPr>
              <w:pStyle w:val="RSCT03TableBody"/>
              <w:jc w:val="left"/>
              <w:rPr>
                <w:color w:val="000000" w:themeColor="text1"/>
                <w:w w:val="108"/>
              </w:rPr>
            </w:pPr>
            <w:r w:rsidRPr="009F7F88">
              <w:rPr>
                <w:color w:val="000000" w:themeColor="text1"/>
                <w:w w:val="108"/>
              </w:rPr>
              <w:t>3D extrusion</w:t>
            </w:r>
          </w:p>
        </w:tc>
        <w:tc>
          <w:tcPr>
            <w:tcW w:w="993" w:type="dxa"/>
            <w:tcBorders>
              <w:top w:val="nil"/>
              <w:left w:val="nil"/>
              <w:bottom w:val="nil"/>
              <w:right w:val="nil"/>
            </w:tcBorders>
            <w:hideMark/>
          </w:tcPr>
          <w:p w14:paraId="04CE1C45" w14:textId="77777777" w:rsidR="0088755B" w:rsidRPr="009F7F88" w:rsidRDefault="0088755B" w:rsidP="0088755B">
            <w:pPr>
              <w:pStyle w:val="RSCT03TableBody"/>
              <w:jc w:val="left"/>
              <w:rPr>
                <w:color w:val="000000" w:themeColor="text1"/>
                <w:w w:val="108"/>
              </w:rPr>
            </w:pPr>
            <w:r w:rsidRPr="009F7F88">
              <w:rPr>
                <w:color w:val="000000" w:themeColor="text1"/>
                <w:w w:val="108"/>
              </w:rPr>
              <w:t>Supercritical</w:t>
            </w:r>
          </w:p>
        </w:tc>
        <w:tc>
          <w:tcPr>
            <w:tcW w:w="992" w:type="dxa"/>
            <w:tcBorders>
              <w:top w:val="nil"/>
              <w:left w:val="nil"/>
              <w:bottom w:val="nil"/>
              <w:right w:val="nil"/>
            </w:tcBorders>
            <w:hideMark/>
          </w:tcPr>
          <w:p w14:paraId="721F23A8" w14:textId="77777777" w:rsidR="0088755B" w:rsidRPr="009F7F88" w:rsidRDefault="0088755B" w:rsidP="0088755B">
            <w:pPr>
              <w:pStyle w:val="RSCT03TableBody"/>
              <w:jc w:val="left"/>
              <w:rPr>
                <w:color w:val="000000" w:themeColor="text1"/>
                <w:w w:val="108"/>
              </w:rPr>
            </w:pPr>
            <w:r w:rsidRPr="009F7F88">
              <w:rPr>
                <w:color w:val="000000" w:themeColor="text1"/>
                <w:w w:val="108"/>
              </w:rPr>
              <w:t>Cell support</w:t>
            </w:r>
          </w:p>
        </w:tc>
        <w:tc>
          <w:tcPr>
            <w:tcW w:w="850" w:type="dxa"/>
            <w:tcBorders>
              <w:top w:val="nil"/>
              <w:left w:val="nil"/>
              <w:bottom w:val="nil"/>
              <w:right w:val="nil"/>
            </w:tcBorders>
            <w:hideMark/>
          </w:tcPr>
          <w:p w14:paraId="2FA7E4C2" w14:textId="1074AC66" w:rsidR="0088755B" w:rsidRPr="009F7F88" w:rsidRDefault="0088755B" w:rsidP="0088755B">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557/jmr.2018.104","ISSN":"20445326","abstract":"We designed a resorcinol-formaldehyde (RF) sol-gel ink for direct ink writing of the microlattices. To improve the formability, the fresh microlattices were strengthened by surface catalysis with HCl atmosphere. After supercritical drying and carbonization, the sample's specific surface area was 631 m2/g and the average pore size was 3.81 nm. Both RF aerogel and carbonized RF aerogel samples had millimeter-scale pore, micron-scale pore, and nanoscale skeleton. The pore and skeleton could provide high surface area and diffusion channels, which were beneficial to the adsorption performances. The carbonized RF aerogel sample fully adsorbed Dulbecco's modified eagle medium in 250 min, which exhibited a good capacity of quick adsorption and indicated the potential application for cell supports.","author":[{"dropping-particle":"","family":"Ge","given":"Yingting","non-dropping-particle":"","parse-names":false,"suffix":""},{"dropping-particle":"","family":"Zhang","given":"Ting","non-dropping-particle":"","parse-names":false,"suffix":""},{"dropping-particle":"","family":"Zhou","given":"Bin","non-dropping-particle":"","parse-names":false,"suffix":""},{"dropping-particle":"","family":"Wang","given":"Hongqiang","non-dropping-particle":"","parse-names":false,"suffix":""},{"dropping-particle":"","family":"Zhang","given":"Zhihua","non-dropping-particle":"","parse-names":false,"suffix":""},{"dropping-particle":"","family":"Shen","given":"Jun","non-dropping-particle":"","parse-names":false,"suffix":""},{"dropping-particle":"","family":"Du","given":"Ai","non-dropping-particle":"","parse-names":false,"suffix":""}],"container-title":"Journal of Materials Research","id":"ITEM-1","issue":"14","issued":{"date-parts":[["2018"]]},"page":"2052-2061","publisher":"Cambridge University Press","title":"Nanostructured resorcinol-formaldehyde ink for 3D direct writing","type":"article-journal","volume":"33"},"uris":["http://www.mendeley.com/documents/?uuid=b695be7c-ea5a-4eea-a12a-7848acefc2b1"]}],"mendeley":{"formattedCitation":"&lt;sup&gt;180&lt;/sup&gt;","plainTextFormattedCitation":"180","previouslyFormattedCitation":"&lt;sup&gt;178&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80</w:t>
            </w:r>
            <w:r w:rsidRPr="009F7F88">
              <w:rPr>
                <w:color w:val="000000" w:themeColor="text1"/>
                <w:w w:val="108"/>
              </w:rPr>
              <w:fldChar w:fldCharType="end"/>
            </w:r>
          </w:p>
        </w:tc>
      </w:tr>
      <w:tr w:rsidR="009F7F88" w:rsidRPr="009F7F88" w14:paraId="25ECC8E6" w14:textId="77777777" w:rsidTr="00A205E4">
        <w:trPr>
          <w:trHeight w:val="128"/>
        </w:trPr>
        <w:tc>
          <w:tcPr>
            <w:tcW w:w="1276" w:type="dxa"/>
            <w:tcBorders>
              <w:top w:val="nil"/>
              <w:left w:val="nil"/>
              <w:bottom w:val="single" w:sz="4" w:space="0" w:color="auto"/>
              <w:right w:val="nil"/>
            </w:tcBorders>
            <w:hideMark/>
          </w:tcPr>
          <w:p w14:paraId="2CDDB0F6" w14:textId="77777777" w:rsidR="0088755B" w:rsidRPr="009F7F88" w:rsidRDefault="0088755B" w:rsidP="0088755B">
            <w:pPr>
              <w:pStyle w:val="RSCT03TableBody"/>
              <w:jc w:val="left"/>
              <w:rPr>
                <w:color w:val="000000" w:themeColor="text1"/>
                <w:w w:val="108"/>
              </w:rPr>
            </w:pPr>
            <w:r w:rsidRPr="009F7F88">
              <w:rPr>
                <w:color w:val="000000" w:themeColor="text1"/>
                <w:w w:val="108"/>
              </w:rPr>
              <w:t>Carbon</w:t>
            </w:r>
          </w:p>
        </w:tc>
        <w:tc>
          <w:tcPr>
            <w:tcW w:w="1276" w:type="dxa"/>
            <w:tcBorders>
              <w:top w:val="nil"/>
              <w:left w:val="nil"/>
              <w:bottom w:val="single" w:sz="4" w:space="0" w:color="auto"/>
              <w:right w:val="nil"/>
            </w:tcBorders>
            <w:hideMark/>
          </w:tcPr>
          <w:p w14:paraId="4FDA95F9" w14:textId="77777777" w:rsidR="0088755B" w:rsidRPr="009F7F88" w:rsidRDefault="0088755B" w:rsidP="0088755B">
            <w:pPr>
              <w:pStyle w:val="RSCT03TableBody"/>
              <w:jc w:val="left"/>
              <w:rPr>
                <w:color w:val="000000" w:themeColor="text1"/>
                <w:w w:val="108"/>
              </w:rPr>
            </w:pPr>
            <w:r w:rsidRPr="009F7F88">
              <w:rPr>
                <w:color w:val="000000" w:themeColor="text1"/>
                <w:w w:val="108"/>
              </w:rPr>
              <w:t>3D scaffold</w:t>
            </w:r>
          </w:p>
        </w:tc>
        <w:tc>
          <w:tcPr>
            <w:tcW w:w="3685" w:type="dxa"/>
            <w:tcBorders>
              <w:top w:val="nil"/>
              <w:left w:val="nil"/>
              <w:bottom w:val="single" w:sz="4" w:space="0" w:color="auto"/>
              <w:right w:val="nil"/>
            </w:tcBorders>
            <w:hideMark/>
          </w:tcPr>
          <w:p w14:paraId="0FB84BAD" w14:textId="28F41891" w:rsidR="0088755B" w:rsidRPr="009F7F88" w:rsidRDefault="0088755B" w:rsidP="0088755B">
            <w:pPr>
              <w:pStyle w:val="RSCT03TableBody"/>
              <w:jc w:val="left"/>
              <w:rPr>
                <w:color w:val="000000" w:themeColor="text1"/>
                <w:w w:val="108"/>
              </w:rPr>
            </w:pPr>
            <w:r w:rsidRPr="009F7F88">
              <w:rPr>
                <w:color w:val="000000" w:themeColor="text1"/>
                <w:w w:val="108"/>
              </w:rPr>
              <w:t xml:space="preserve">Resorcinol, formaldehyde, hydroxypropyl methyl cellulose, fumed </w:t>
            </w:r>
            <w:r w:rsidR="004E7614" w:rsidRPr="009F7F88">
              <w:rPr>
                <w:color w:val="000000" w:themeColor="text1"/>
              </w:rPr>
              <w:t>SiO</w:t>
            </w:r>
            <w:r w:rsidR="004E7614" w:rsidRPr="009F7F88">
              <w:rPr>
                <w:color w:val="000000" w:themeColor="text1"/>
                <w:vertAlign w:val="subscript"/>
              </w:rPr>
              <w:t>2</w:t>
            </w:r>
          </w:p>
        </w:tc>
        <w:tc>
          <w:tcPr>
            <w:tcW w:w="1134" w:type="dxa"/>
            <w:tcBorders>
              <w:top w:val="nil"/>
              <w:left w:val="nil"/>
              <w:bottom w:val="single" w:sz="4" w:space="0" w:color="auto"/>
              <w:right w:val="nil"/>
            </w:tcBorders>
            <w:hideMark/>
          </w:tcPr>
          <w:p w14:paraId="2C3BD3A3" w14:textId="77777777" w:rsidR="0088755B" w:rsidRPr="009F7F88" w:rsidRDefault="0088755B" w:rsidP="0088755B">
            <w:pPr>
              <w:pStyle w:val="RSCT03TableBody"/>
              <w:jc w:val="left"/>
              <w:rPr>
                <w:color w:val="000000" w:themeColor="text1"/>
                <w:w w:val="108"/>
              </w:rPr>
            </w:pPr>
            <w:r w:rsidRPr="009F7F88">
              <w:rPr>
                <w:color w:val="000000" w:themeColor="text1"/>
                <w:w w:val="108"/>
              </w:rPr>
              <w:t>3D extrusion</w:t>
            </w:r>
          </w:p>
        </w:tc>
        <w:tc>
          <w:tcPr>
            <w:tcW w:w="993" w:type="dxa"/>
            <w:tcBorders>
              <w:top w:val="nil"/>
              <w:left w:val="nil"/>
              <w:bottom w:val="single" w:sz="4" w:space="0" w:color="auto"/>
              <w:right w:val="nil"/>
            </w:tcBorders>
            <w:hideMark/>
          </w:tcPr>
          <w:p w14:paraId="0E32D901" w14:textId="77777777" w:rsidR="0088755B" w:rsidRPr="009F7F88" w:rsidRDefault="0088755B" w:rsidP="0088755B">
            <w:pPr>
              <w:pStyle w:val="RSCT03TableBody"/>
              <w:jc w:val="left"/>
              <w:rPr>
                <w:color w:val="000000" w:themeColor="text1"/>
                <w:w w:val="108"/>
              </w:rPr>
            </w:pPr>
            <w:r w:rsidRPr="009F7F88">
              <w:rPr>
                <w:color w:val="000000" w:themeColor="text1"/>
                <w:w w:val="108"/>
              </w:rPr>
              <w:t>Supercritical</w:t>
            </w:r>
          </w:p>
        </w:tc>
        <w:tc>
          <w:tcPr>
            <w:tcW w:w="992" w:type="dxa"/>
            <w:tcBorders>
              <w:top w:val="nil"/>
              <w:left w:val="nil"/>
              <w:bottom w:val="single" w:sz="4" w:space="0" w:color="auto"/>
              <w:right w:val="nil"/>
            </w:tcBorders>
            <w:hideMark/>
          </w:tcPr>
          <w:p w14:paraId="4FBBA519" w14:textId="77777777" w:rsidR="0088755B" w:rsidRPr="009F7F88" w:rsidRDefault="0088755B" w:rsidP="0088755B">
            <w:pPr>
              <w:pStyle w:val="RSCT03TableBody"/>
              <w:jc w:val="left"/>
              <w:rPr>
                <w:color w:val="000000" w:themeColor="text1"/>
                <w:w w:val="108"/>
              </w:rPr>
            </w:pPr>
            <w:r w:rsidRPr="009F7F88">
              <w:rPr>
                <w:color w:val="000000" w:themeColor="text1"/>
                <w:w w:val="108"/>
              </w:rPr>
              <w:t>Electrode</w:t>
            </w:r>
          </w:p>
        </w:tc>
        <w:bookmarkStart w:id="59" w:name="_Hlk39539038"/>
        <w:tc>
          <w:tcPr>
            <w:tcW w:w="850" w:type="dxa"/>
            <w:tcBorders>
              <w:top w:val="nil"/>
              <w:left w:val="nil"/>
              <w:bottom w:val="single" w:sz="4" w:space="0" w:color="auto"/>
              <w:right w:val="nil"/>
            </w:tcBorders>
            <w:hideMark/>
          </w:tcPr>
          <w:p w14:paraId="6CB99096" w14:textId="3C26B7A8" w:rsidR="0088755B" w:rsidRPr="009F7F88" w:rsidRDefault="0088755B" w:rsidP="0088755B">
            <w:pPr>
              <w:pStyle w:val="RSCT03TableBody"/>
              <w:jc w:val="left"/>
              <w:rPr>
                <w:color w:val="000000" w:themeColor="text1"/>
                <w:w w:val="108"/>
                <w:lang w:eastAsia="zh-CN"/>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w w:val="108"/>
              </w:rPr>
              <w:instrText>∼</w:instrText>
            </w:r>
            <w:r w:rsidR="00BF34A6" w:rsidRPr="009F7F88">
              <w:rPr>
                <w:color w:val="000000" w:themeColor="text1"/>
                <w:w w:val="108"/>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container-title":"Materials Horizons","id":"ITEM-1","issue":"6","issued":{"date-parts":[["2018"]]},"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w:instrText>
            </w:r>
            <w:r w:rsidR="00BF34A6" w:rsidRPr="009F7F88">
              <w:rPr>
                <w:color w:val="000000" w:themeColor="text1"/>
                <w:w w:val="108"/>
              </w:rPr>
              <w:instrText>RF</w:instrText>
            </w:r>
            <w:r w:rsidR="00BF34A6" w:rsidRPr="009F7F88">
              <w:rPr>
                <w:rFonts w:ascii="SimSun" w:eastAsia="SimSun" w:hAnsi="SimSun" w:cs="SimSun" w:hint="eastAsia"/>
                <w:color w:val="000000" w:themeColor="text1"/>
                <w:w w:val="108"/>
              </w:rPr>
              <w:instrText>有机和炭气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作为电极材料</w:instrText>
            </w:r>
            <w:r w:rsidR="00BF34A6" w:rsidRPr="009F7F88">
              <w:rPr>
                <w:color w:val="000000" w:themeColor="text1"/>
                <w:w w:val="108"/>
              </w:rPr>
              <w:instrText>","page":"1166-1175","publisher":"Royal Society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lang w:eastAsia="zh-CN"/>
              </w:rPr>
              <w:t>19</w:t>
            </w:r>
            <w:r w:rsidRPr="009F7F88">
              <w:rPr>
                <w:color w:val="000000" w:themeColor="text1"/>
                <w:w w:val="108"/>
              </w:rPr>
              <w:fldChar w:fldCharType="end"/>
            </w:r>
            <w:bookmarkEnd w:id="59"/>
          </w:p>
        </w:tc>
      </w:tr>
    </w:tbl>
    <w:p w14:paraId="2924CBB3" w14:textId="68502EE1" w:rsidR="00D44829" w:rsidRPr="009F7F88" w:rsidRDefault="00D44829" w:rsidP="00D44829">
      <w:pPr>
        <w:pStyle w:val="RSCB02ArticleText"/>
        <w:spacing w:line="240" w:lineRule="auto"/>
        <w:jc w:val="center"/>
        <w:rPr>
          <w:color w:val="000000" w:themeColor="text1"/>
          <w:lang w:eastAsia="zh-CN"/>
        </w:rPr>
      </w:pPr>
      <w:r w:rsidRPr="009F7F88">
        <w:rPr>
          <w:noProof/>
          <w:color w:val="000000" w:themeColor="text1"/>
          <w:w w:val="100"/>
        </w:rPr>
        <w:lastRenderedPageBreak/>
        <mc:AlternateContent>
          <mc:Choice Requires="wpg">
            <w:drawing>
              <wp:inline distT="0" distB="0" distL="0" distR="0" wp14:anchorId="3A38743F" wp14:editId="15F3EE71">
                <wp:extent cx="6470650" cy="5384800"/>
                <wp:effectExtent l="0" t="0" r="6350" b="6350"/>
                <wp:docPr id="22" name="组合 22"/>
                <wp:cNvGraphicFramePr/>
                <a:graphic xmlns:a="http://schemas.openxmlformats.org/drawingml/2006/main">
                  <a:graphicData uri="http://schemas.microsoft.com/office/word/2010/wordprocessingGroup">
                    <wpg:wgp>
                      <wpg:cNvGrpSpPr/>
                      <wpg:grpSpPr>
                        <a:xfrm>
                          <a:off x="0" y="0"/>
                          <a:ext cx="6470650" cy="5384800"/>
                          <a:chOff x="-551457" y="0"/>
                          <a:chExt cx="6470993" cy="5384800"/>
                        </a:xfrm>
                      </wpg:grpSpPr>
                      <pic:pic xmlns:pic="http://schemas.openxmlformats.org/drawingml/2006/picture">
                        <pic:nvPicPr>
                          <pic:cNvPr id="28" name="图片 28"/>
                          <pic:cNvPicPr>
                            <a:picLocks noChangeAspect="1"/>
                          </pic:cNvPicPr>
                        </pic:nvPicPr>
                        <pic:blipFill>
                          <a:blip r:embed="rId26"/>
                          <a:srcRect/>
                          <a:stretch/>
                        </pic:blipFill>
                        <pic:spPr bwMode="auto">
                          <a:xfrm>
                            <a:off x="191896" y="0"/>
                            <a:ext cx="5108961" cy="4855844"/>
                          </a:xfrm>
                          <a:prstGeom prst="rect">
                            <a:avLst/>
                          </a:prstGeom>
                          <a:noFill/>
                          <a:ln>
                            <a:noFill/>
                          </a:ln>
                        </pic:spPr>
                      </pic:pic>
                      <wps:wsp>
                        <wps:cNvPr id="21" name="文本框 21"/>
                        <wps:cNvSpPr txBox="1"/>
                        <wps:spPr>
                          <a:xfrm>
                            <a:off x="-551457" y="4914900"/>
                            <a:ext cx="6470993" cy="469900"/>
                          </a:xfrm>
                          <a:prstGeom prst="rect">
                            <a:avLst/>
                          </a:prstGeom>
                          <a:solidFill>
                            <a:prstClr val="white"/>
                          </a:solidFill>
                          <a:ln>
                            <a:noFill/>
                          </a:ln>
                        </wps:spPr>
                        <wps:txbx>
                          <w:txbxContent>
                            <w:p w14:paraId="63FFB502" w14:textId="0C7179E3" w:rsidR="005573B9" w:rsidRPr="00AF285D" w:rsidRDefault="005573B9" w:rsidP="00D44829">
                              <w:pPr>
                                <w:pStyle w:val="RSCI05CaptiontoFigureSchemeChartwithbottombar"/>
                                <w:rPr>
                                  <w:rFonts w:cs="Times New Roman"/>
                                  <w:noProof/>
                                  <w:w w:val="108"/>
                                  <w:sz w:val="18"/>
                                </w:rPr>
                              </w:pPr>
                              <w:bookmarkStart w:id="60" w:name="_Ref41091740"/>
                              <w:r>
                                <w:t xml:space="preserve">Fig. </w:t>
                              </w:r>
                              <w:r w:rsidR="00B131A9">
                                <w:fldChar w:fldCharType="begin"/>
                              </w:r>
                              <w:r w:rsidR="00B131A9">
                                <w:instrText xml:space="preserve"> SEQ Fig. \* ARABIC </w:instrText>
                              </w:r>
                              <w:r w:rsidR="00B131A9">
                                <w:fldChar w:fldCharType="separate"/>
                              </w:r>
                              <w:r>
                                <w:rPr>
                                  <w:noProof/>
                                </w:rPr>
                                <w:t>7</w:t>
                              </w:r>
                              <w:r w:rsidR="00B131A9">
                                <w:rPr>
                                  <w:noProof/>
                                </w:rPr>
                                <w:fldChar w:fldCharType="end"/>
                              </w:r>
                              <w:bookmarkEnd w:id="60"/>
                              <w:r>
                                <w:t xml:space="preserve">  </w:t>
                              </w:r>
                              <w:r w:rsidRPr="00183FE6">
                                <w:t>Schem</w:t>
                              </w:r>
                              <w:r>
                                <w:t>atic diagram</w:t>
                              </w:r>
                              <w:r w:rsidRPr="00183FE6">
                                <w:t xml:space="preserve"> of </w:t>
                              </w:r>
                              <w:r>
                                <w:t>SiO</w:t>
                              </w:r>
                              <w:r>
                                <w:rPr>
                                  <w:vertAlign w:val="subscript"/>
                                </w:rPr>
                                <w:t>2</w:t>
                              </w:r>
                              <w:r w:rsidRPr="00183FE6">
                                <w:t xml:space="preserve">-based ink preparation process and </w:t>
                              </w:r>
                              <w:r>
                                <w:t>associated</w:t>
                              </w:r>
                              <w:r w:rsidRPr="00183FE6">
                                <w:t xml:space="preserve"> chemical reaction. (a) </w:t>
                              </w:r>
                              <w:r>
                                <w:t>SiO</w:t>
                              </w:r>
                              <w:r>
                                <w:rPr>
                                  <w:vertAlign w:val="subscript"/>
                                </w:rPr>
                                <w:t>2</w:t>
                              </w:r>
                              <w:r w:rsidRPr="00183FE6">
                                <w:t>-silk fibroin sol for 3D extrusion printing. Adapted with per</w:t>
                              </w:r>
                              <w:r w:rsidRPr="006F2A2C">
                                <w:t>mission from Ref.</w:t>
                              </w:r>
                              <w:r w:rsidRPr="00107ADC">
                                <w:t xml:space="preserve"> </w:t>
                              </w:r>
                              <w:r w:rsidRPr="00107ADC">
                                <w:fldChar w:fldCharType="begin" w:fldLock="1"/>
                              </w:r>
                              <w:r w:rsidRPr="00107ADC">
                                <w:instrText>ADDIN CSL_CITATION {"citationItems":[{"id":"ITEM-1","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Pr="00107ADC">
                                <w:rPr>
                                  <w:rFonts w:ascii="Cambria Math" w:hAnsi="Cambria Math" w:cs="Cambria Math"/>
                                </w:rPr>
                                <w:instrText>∼</w:instrText>
                              </w:r>
                              <w:r w:rsidRPr="00107ADC">
                                <w:instrText>90%), high specific surface area (</w:instrText>
                              </w:r>
                              <w:r w:rsidRPr="00107ADC">
                                <w:rPr>
                                  <w:rFonts w:ascii="Cambria Math" w:hAnsi="Cambria Math" w:cs="Cambria Math"/>
                                </w:rPr>
                                <w:instrText>∼</w:instrText>
                              </w:r>
                              <w:r w:rsidRPr="00107ADC">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1","issued":{"date-parts":[["2018"]]},"note":"</w:instrText>
                              </w:r>
                              <w:r w:rsidRPr="00107ADC">
                                <w:rPr>
                                  <w:rFonts w:hint="eastAsia"/>
                                </w:rPr>
                                <w:instrText>已加</w:instrText>
                              </w:r>
                              <w:r w:rsidRPr="00107ADC">
                                <w:rPr>
                                  <w:rFonts w:hint="eastAsia"/>
                                </w:rPr>
                                <w:instrText>\n3D</w:instrText>
                              </w:r>
                              <w:r w:rsidRPr="00107ADC">
                                <w:rPr>
                                  <w:rFonts w:hint="eastAsia"/>
                                </w:rPr>
                                <w:instrText>打印，置换，超临界干燥</w:instrText>
                              </w:r>
                              <w:r w:rsidRPr="00107ADC">
                                <w:rPr>
                                  <w:rFonts w:hint="eastAsia"/>
                                </w:rPr>
                                <w:instrText>\n</w:instrText>
                              </w:r>
                              <w:r w:rsidRPr="00107ADC">
                                <w:rPr>
                                  <w:rFonts w:hint="eastAsia"/>
                                </w:rPr>
                                <w:instrText>氧化硅</w:instrText>
                              </w:r>
                              <w:r w:rsidRPr="00107ADC">
                                <w:rPr>
                                  <w:rFonts w:hint="eastAsia"/>
                                </w:rPr>
                                <w:instrText>-</w:instrText>
                              </w:r>
                              <w:r w:rsidRPr="00107ADC">
                                <w:rPr>
                                  <w:rFonts w:hint="eastAsia"/>
                                </w:rPr>
                                <w:instrText>蚕丝蛋白气凝胶</w:instrText>
                              </w:r>
                              <w:r w:rsidRPr="00107ADC">
                                <w:rPr>
                                  <w:rFonts w:hint="eastAsia"/>
                                </w:rPr>
                                <w:instrText>\n</w:instrText>
                              </w:r>
                              <w:r w:rsidRPr="00107ADC">
                                <w:rPr>
                                  <w:rFonts w:hint="eastAsia"/>
                                </w:rPr>
                                <w:instrText>用于隔热或骨质再生医疗支架</w:instrText>
                              </w:r>
                              <w:r w:rsidRPr="00107ADC">
                                <w:rPr>
                                  <w:rFonts w:hint="eastAsia"/>
                                </w:rPr>
                                <w:instrText>","page":"22718-22730","publisher":"American Chemical Society","title":"Compressible, Thermally Insulating, and Fire Retardant Aerogels through Self-Assembling Silk Fibroin Biopolymers Inside a Silica Structure</w:instrText>
                              </w:r>
                              <w:r w:rsidRPr="00107ADC">
                                <w:instrText xml:space="preserve"> - An Approach towards 3D Printing of Aerogels","type":"article-journal","volume":"10"},"uris":["http://www.mendeley.com/documents/?uuid=892155f0-658c-4d2e-ba5a-0fa139da355b"]}],"mendeley":{"formattedCitation":"&lt;sup&gt;207&lt;/sup&gt;","plainTextFormattedCitation":"207","previouslyFormattedCitation":"&lt;sup&gt;205&lt;/sup&gt;"},"properties":{"noteIndex":0},"schema":"https://github.com/citation-style-language/schema/raw/master/csl-citation.json"}</w:instrText>
                              </w:r>
                              <w:r w:rsidRPr="00107ADC">
                                <w:fldChar w:fldCharType="separate"/>
                              </w:r>
                              <w:r w:rsidRPr="00107ADC">
                                <w:rPr>
                                  <w:noProof/>
                                </w:rPr>
                                <w:t>207</w:t>
                              </w:r>
                              <w:r w:rsidRPr="00107ADC">
                                <w:fldChar w:fldCharType="end"/>
                              </w:r>
                              <w:r w:rsidRPr="000C6782">
                                <w:t>.</w:t>
                              </w:r>
                              <w:r w:rsidRPr="006F2A2C">
                                <w:t xml:space="preserve"> Copyright 2018 American Chemical Society. (b) </w:t>
                              </w:r>
                              <w:r>
                                <w:t>SiO</w:t>
                              </w:r>
                              <w:r>
                                <w:rPr>
                                  <w:vertAlign w:val="subscript"/>
                                </w:rPr>
                                <w:t>2</w:t>
                              </w:r>
                              <w:r w:rsidRPr="006F2A2C">
                                <w:t>-photocurable polymer sol for 3D digital light printing. Adapted with permission from Ref.</w:t>
                              </w:r>
                              <w:r w:rsidRPr="000C6782">
                                <w:t xml:space="preserve"> </w:t>
                              </w:r>
                              <w:bookmarkStart w:id="61" w:name="_Hlk41016840"/>
                              <w:r w:rsidRPr="00107ADC">
                                <w:fldChar w:fldCharType="begin" w:fldLock="1"/>
                              </w:r>
                              <w:r w:rsidRPr="00107ADC">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Pr="00107ADC">
                                <w:rPr>
                                  <w:rFonts w:hint="eastAsia"/>
                                </w:rPr>
                                <w:instrText>2","issued":{"date-parts":[["2018"]]},"note":"</w:instrText>
                              </w:r>
                              <w:r w:rsidRPr="00107ADC">
                                <w:rPr>
                                  <w:rFonts w:hint="eastAsia"/>
                                </w:rPr>
                                <w:instrText>已加</w:instrText>
                              </w:r>
                              <w:r w:rsidRPr="00107ADC">
                                <w:rPr>
                                  <w:rFonts w:hint="eastAsia"/>
                                </w:rPr>
                                <w:instrText>\n</w:instrText>
                              </w:r>
                              <w:r w:rsidRPr="00107ADC">
                                <w:rPr>
                                  <w:rFonts w:hint="eastAsia"/>
                                </w:rPr>
                                <w:instrText>墨水原料含</w:instrText>
                              </w:r>
                              <w:r w:rsidRPr="00107ADC">
                                <w:rPr>
                                  <w:rFonts w:hint="eastAsia"/>
                                </w:rPr>
                                <w:instrText>\n3D</w:instrText>
                              </w:r>
                              <w:r w:rsidRPr="00107ADC">
                                <w:rPr>
                                  <w:rFonts w:hint="eastAsia"/>
                                </w:rPr>
                                <w:instrText>打印，紫外光固化，在扎小孔的密封瓶子中常压干燥</w:instrText>
                              </w:r>
                              <w:r w:rsidRPr="00107ADC">
                                <w:rPr>
                                  <w:rFonts w:hint="eastAsia"/>
                                </w:rPr>
                                <w:instrText>50</w:instrText>
                              </w:r>
                              <w:r w:rsidRPr="00107ADC">
                                <w:rPr>
                                  <w:rFonts w:hint="eastAsia"/>
                                </w:rPr>
                                <w:instrText>℃</w:instrText>
                              </w:r>
                              <w:r w:rsidRPr="00107ADC">
                                <w:rPr>
                                  <w:rFonts w:hint="eastAsia"/>
                                </w:rPr>
                                <w:instrText>5</w:instrText>
                              </w:r>
                              <w:r w:rsidRPr="00107ADC">
                                <w:rPr>
                                  <w:rFonts w:hint="eastAsia"/>
                                </w:rPr>
                                <w:instrText>天，</w:instrText>
                              </w:r>
                              <w:r w:rsidRPr="00107ADC">
                                <w:rPr>
                                  <w:rFonts w:hint="eastAsia"/>
                                </w:rPr>
                                <w:instrText>800</w:instrText>
                              </w:r>
                              <w:r w:rsidRPr="00107ADC">
                                <w:rPr>
                                  <w:rFonts w:hint="eastAsia"/>
                                </w:rPr>
                                <w:instrText>℃烧结</w:instrText>
                              </w:r>
                              <w:r w:rsidRPr="00107ADC">
                                <w:rPr>
                                  <w:rFonts w:hint="eastAsia"/>
                                </w:rPr>
                                <w:instrText>1</w:instrText>
                              </w:r>
                              <w:r w:rsidRPr="00107ADC">
                                <w:rPr>
                                  <w:rFonts w:hint="eastAsia"/>
                                </w:rPr>
                                <w:instrText>小时除去有机物，真空烧结</w:instrText>
                              </w:r>
                              <w:r w:rsidRPr="00107ADC">
                                <w:rPr>
                                  <w:rFonts w:hint="eastAsia"/>
                                </w:rPr>
                                <w:instrText>900</w:instrText>
                              </w:r>
                              <w:r w:rsidRPr="00107ADC">
                                <w:rPr>
                                  <w:rFonts w:hint="eastAsia"/>
                                </w:rPr>
                                <w:instrText>℃</w:instrText>
                              </w:r>
                              <w:r w:rsidRPr="00107ADC">
                                <w:rPr>
                                  <w:rFonts w:hint="eastAsia"/>
                                </w:rPr>
                                <w:instrText>30min</w:instrText>
                              </w:r>
                              <w:r w:rsidRPr="00107ADC">
                                <w:rPr>
                                  <w:rFonts w:hint="eastAsia"/>
                                </w:rPr>
                                <w:instrText>、</w:instrText>
                              </w:r>
                              <w:r w:rsidRPr="00107ADC">
                                <w:rPr>
                                  <w:rFonts w:hint="eastAsia"/>
                                </w:rPr>
                                <w:instrText>950</w:instrText>
                              </w:r>
                              <w:r w:rsidRPr="00107ADC">
                                <w:rPr>
                                  <w:rFonts w:hint="eastAsia"/>
                                </w:rPr>
                                <w:instrText>℃</w:instrText>
                              </w:r>
                              <w:r w:rsidRPr="00107ADC">
                                <w:rPr>
                                  <w:rFonts w:hint="eastAsia"/>
                                </w:rPr>
                                <w:instrText>10min</w:instrText>
                              </w:r>
                              <w:r w:rsidRPr="00107ADC">
                                <w:rPr>
                                  <w:rFonts w:hint="eastAsia"/>
                                </w:rPr>
                                <w:instrText>、</w:instrText>
                              </w:r>
                              <w:r w:rsidRPr="00107ADC">
                                <w:rPr>
                                  <w:rFonts w:hint="eastAsia"/>
                                </w:rPr>
                                <w:instrText>1000</w:instrText>
                              </w:r>
                              <w:r w:rsidRPr="00107ADC">
                                <w:rPr>
                                  <w:rFonts w:hint="eastAsia"/>
                                </w:rPr>
                                <w:instrText>℃</w:instrText>
                              </w:r>
                              <w:r w:rsidRPr="00107ADC">
                                <w:rPr>
                                  <w:rFonts w:hint="eastAsia"/>
                                </w:rPr>
                                <w:instrText>15min</w:instrText>
                              </w:r>
                              <w:r w:rsidRPr="00107ADC">
                                <w:rPr>
                                  <w:rFonts w:hint="eastAsia"/>
                                </w:rPr>
                                <w:instrText>、</w:instrText>
                              </w:r>
                              <w:r w:rsidRPr="00107ADC">
                                <w:rPr>
                                  <w:rFonts w:hint="eastAsia"/>
                                </w:rPr>
                                <w:instrText>1100</w:instrText>
                              </w:r>
                              <w:r w:rsidRPr="00107ADC">
                                <w:rPr>
                                  <w:rFonts w:hint="eastAsia"/>
                                </w:rPr>
                                <w:instrText>℃</w:instrText>
                              </w:r>
                              <w:r w:rsidRPr="00107ADC">
                                <w:rPr>
                                  <w:rFonts w:hint="eastAsia"/>
                                </w:rPr>
                                <w:instrText>5min</w:instrText>
                              </w:r>
                              <w:r w:rsidRPr="00107ADC">
                                <w:rPr>
                                  <w:rFonts w:hint="eastAsia"/>
                                </w:rPr>
                                <w:instrText>，加热速率</w:instrText>
                              </w:r>
                              <w:r w:rsidRPr="00107ADC">
                                <w:rPr>
                                  <w:rFonts w:hint="eastAsia"/>
                                </w:rPr>
                                <w:instrText>5min/</w:instrText>
                              </w:r>
                              <w:r w:rsidRPr="00107ADC">
                                <w:rPr>
                                  <w:rFonts w:hint="eastAsia"/>
                                </w:rPr>
                                <w:instrText>℃</w:instrText>
                              </w:r>
                              <w:r w:rsidRPr="00107ADC">
                                <w:rPr>
                                  <w:rFonts w:hint="eastAsia"/>
                                </w:rPr>
                                <w:instrText>\n</w:instrText>
                              </w:r>
                              <w:r w:rsidRPr="00107ADC">
                                <w:rPr>
                                  <w:rFonts w:hint="eastAsia"/>
                                </w:rPr>
                                <w:instrText>获得透明玻璃，也可超临界干燥获得气凝胶</w:instrText>
                              </w:r>
                              <w:r w:rsidRPr="00107ADC">
                                <w:rPr>
                                  <w:rFonts w:hint="eastAsia"/>
                                </w:rPr>
                                <w:instrText>\n</w:instrText>
                              </w:r>
                              <w:r w:rsidRPr="00107ADC">
                                <w:rPr>
                                  <w:rFonts w:hint="eastAsia"/>
                                </w:rPr>
                                <w:instrText>含毛细管张力的计算公式</w:instrText>
                              </w:r>
                              <w:r w:rsidRPr="00107ADC">
                                <w:rPr>
                                  <w:rFonts w:hint="eastAsia"/>
                                </w:rPr>
                                <w:instrText>\n</w:instrText>
                              </w:r>
                              <w:r w:rsidRPr="00107ADC">
                                <w:rPr>
                                  <w:rFonts w:hint="eastAsia"/>
                                </w:rPr>
                                <w:instrText>本文主要通过控制水含量和加入乙醇来减少液</w:instrText>
                              </w:r>
                              <w:r w:rsidRPr="00107ADC">
                                <w:rPr>
                                  <w:rFonts w:hint="eastAsia"/>
                                </w:rPr>
                                <w:instrText>-</w:instrText>
                              </w:r>
                              <w:r w:rsidRPr="00107ADC">
                                <w:rPr>
                                  <w:rFonts w:hint="eastAsia"/>
                                </w:rPr>
                                <w:instrText>气表面张力，控制收缩平衡</w:instrText>
                              </w:r>
                              <w:r w:rsidRPr="00107ADC">
                                <w:rPr>
                                  <w:rFonts w:hint="eastAsia"/>
                                </w:rPr>
                                <w:instrText>","page":"18879-18885","titl</w:instrText>
                              </w:r>
                              <w:r w:rsidRPr="00107ADC">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Pr="00107ADC">
                                <w:fldChar w:fldCharType="separate"/>
                              </w:r>
                              <w:r w:rsidRPr="00107ADC">
                                <w:rPr>
                                  <w:noProof/>
                                </w:rPr>
                                <w:t>206</w:t>
                              </w:r>
                              <w:r w:rsidRPr="00107ADC">
                                <w:fldChar w:fldCharType="end"/>
                              </w:r>
                              <w:bookmarkEnd w:id="61"/>
                              <w:r w:rsidRPr="0082450A">
                                <w:t>.</w:t>
                              </w:r>
                              <w:r w:rsidRPr="00183FE6">
                                <w:t xml:space="preserve"> Copyright 2018 American Chemical Socie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A38743F" id="组合 22" o:spid="_x0000_s1045" style="width:509.5pt;height:424pt;mso-position-horizontal-relative:char;mso-position-vertical-relative:line" coordorigin="-5514" coordsize="64709,538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k37Vdjc6l8A/FFtaW8l1cP9l2xQoWZsXUJOAPYE&#10;/hXyb+yp4U1rTfj54XubvSL61t0+1bpZrd1Vc2swGSR6kD8a/QuivWw+YPD4eeHUb819fVWPNr4J&#10;Vq8K7lblt+DuFFFFeSek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V5f+0N8Xrr4K+C7LW7TTodTkuNQSyMM0hQAN&#10;HI+7I7/uwPxrWlTlWmqcN2Z1KkaUHOeyPUKK+ev2ef2ntR+NXjS90S70O10yO30970TQzM5JWSNN&#10;uCOn7wn8K+hauvh6mGn7OorMijWhiIc9N3QUUUVzm4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Kv2otJvdd+BPiax0+2kvLyX7LshhXczYuo&#10;icD2AJ/Cvlb9l34d+JtC+O3hm+1DQ76zs4vtW+aaEqq5tZQMn3JA/Gvv6ivVw+Plh8PPDqN1K/4q&#10;x5tbBRrV4127ONvwdwoooryj0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10;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87f2xPHH/AAl3xkvbKGTfZ6JEthHtPHmD5pT9d7Ff+ACvvbxx4og8E+D9Z165wYtPtZLjaTje&#10;VUlV+pOB+NflDqWoT6tqF1fXUhlurqVppZD1Z2JLH8STX3PC2F5qs8S/sqy9X/wPzPnM5rcsI0l1&#10;1K1FFFfpR8kFFFFAHd/A3xx/wrv4reHdaeTy7WO5EN0SePJk+SQn6Bi31UV+pFfj5X6c/s6+OP8A&#10;hYHwf8PajJJvvIYfsV1zk+bF8hJ92AVv+BV+f8VYXSniV/hf5r9T6fJa3xUX6/5/oelUUUV+eH1I&#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4F8ZIPM8bSnH/LCP+VcP9lHpXpnx&#10;Yt/M8WE/9ME/rXG/ZK+vw0/3MPQ8KtH95Ixfso9K6j4ZW+zx1pJx0dv/AEBqo/ZK6L4e2+zxlpje&#10;jt/6A1XWn+6l6MVOPvx9T3miiivjT3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">
                <v:shape id="图片 28" o:spid="_x0000_s1046" type="#_x0000_t75" style="position:absolute;left:1918;width:51090;height:48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">
                  <v:imagedata r:id="rId27" o:title=""/>
                </v:shape>
                <v:shape id="文本框 21" o:spid="_x0000_s1047" type="#_x0000_t202" style="position:absolute;left:-5514;top:49149;width:64709;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63FFB502" w14:textId="0C7179E3" w:rsidR="005573B9" w:rsidRPr="00AF285D" w:rsidRDefault="005573B9" w:rsidP="00D44829">
                        <w:pPr>
                          <w:pStyle w:val="RSCI05CaptiontoFigureSchemeChartwithbottombar"/>
                          <w:rPr>
                            <w:rFonts w:cs="Times New Roman"/>
                            <w:noProof/>
                            <w:w w:val="108"/>
                            <w:sz w:val="18"/>
                          </w:rPr>
                        </w:pPr>
                        <w:bookmarkStart w:id="73" w:name="_Ref41091740"/>
                        <w:r>
                          <w:t xml:space="preserve">Fig. </w:t>
                        </w:r>
                        <w:fldSimple w:instr=" SEQ Fig. \* ARABIC ">
                          <w:r>
                            <w:rPr>
                              <w:noProof/>
                            </w:rPr>
                            <w:t>7</w:t>
                          </w:r>
                        </w:fldSimple>
                        <w:bookmarkEnd w:id="73"/>
                        <w:r>
                          <w:t xml:space="preserve">  </w:t>
                        </w:r>
                        <w:r w:rsidRPr="00183FE6">
                          <w:t>Schem</w:t>
                        </w:r>
                        <w:r>
                          <w:t>atic diagram</w:t>
                        </w:r>
                        <w:r w:rsidRPr="00183FE6">
                          <w:t xml:space="preserve"> of </w:t>
                        </w:r>
                        <w:r>
                          <w:t>SiO</w:t>
                        </w:r>
                        <w:r>
                          <w:rPr>
                            <w:vertAlign w:val="subscript"/>
                          </w:rPr>
                          <w:t>2</w:t>
                        </w:r>
                        <w:r w:rsidRPr="00183FE6">
                          <w:t xml:space="preserve">-based ink preparation process and </w:t>
                        </w:r>
                        <w:r>
                          <w:t>associated</w:t>
                        </w:r>
                        <w:r w:rsidRPr="00183FE6">
                          <w:t xml:space="preserve"> chemical reaction. (a) </w:t>
                        </w:r>
                        <w:r>
                          <w:t>SiO</w:t>
                        </w:r>
                        <w:r>
                          <w:rPr>
                            <w:vertAlign w:val="subscript"/>
                          </w:rPr>
                          <w:t>2</w:t>
                        </w:r>
                        <w:r w:rsidRPr="00183FE6">
                          <w:t>-silk fibroin sol for 3D extrusion printing. Adapted with per</w:t>
                        </w:r>
                        <w:r w:rsidRPr="006F2A2C">
                          <w:t>mission from Ref.</w:t>
                        </w:r>
                        <w:r w:rsidRPr="00107ADC">
                          <w:t xml:space="preserve"> </w:t>
                        </w:r>
                        <w:r w:rsidRPr="00107ADC">
                          <w:fldChar w:fldCharType="begin" w:fldLock="1"/>
                        </w:r>
                        <w:r w:rsidRPr="00107ADC">
                          <w:instrText>ADDIN CSL_CITATION {"citationItems":[{"id":"ITEM-1","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Pr="00107ADC">
                          <w:rPr>
                            <w:rFonts w:ascii="Cambria Math" w:hAnsi="Cambria Math" w:cs="Cambria Math"/>
                          </w:rPr>
                          <w:instrText>∼</w:instrText>
                        </w:r>
                        <w:r w:rsidRPr="00107ADC">
                          <w:instrText>90%), high specific surface area (</w:instrText>
                        </w:r>
                        <w:r w:rsidRPr="00107ADC">
                          <w:rPr>
                            <w:rFonts w:ascii="Cambria Math" w:hAnsi="Cambria Math" w:cs="Cambria Math"/>
                          </w:rPr>
                          <w:instrText>∼</w:instrText>
                        </w:r>
                        <w:r w:rsidRPr="00107ADC">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1","issued":{"date-parts":[["2018"]]},"note":"</w:instrText>
                        </w:r>
                        <w:r w:rsidRPr="00107ADC">
                          <w:rPr>
                            <w:rFonts w:hint="eastAsia"/>
                          </w:rPr>
                          <w:instrText>已加</w:instrText>
                        </w:r>
                        <w:r w:rsidRPr="00107ADC">
                          <w:rPr>
                            <w:rFonts w:hint="eastAsia"/>
                          </w:rPr>
                          <w:instrText>\n3D</w:instrText>
                        </w:r>
                        <w:r w:rsidRPr="00107ADC">
                          <w:rPr>
                            <w:rFonts w:hint="eastAsia"/>
                          </w:rPr>
                          <w:instrText>打印，置换，超临界干燥</w:instrText>
                        </w:r>
                        <w:r w:rsidRPr="00107ADC">
                          <w:rPr>
                            <w:rFonts w:hint="eastAsia"/>
                          </w:rPr>
                          <w:instrText>\n</w:instrText>
                        </w:r>
                        <w:r w:rsidRPr="00107ADC">
                          <w:rPr>
                            <w:rFonts w:hint="eastAsia"/>
                          </w:rPr>
                          <w:instrText>氧化硅</w:instrText>
                        </w:r>
                        <w:r w:rsidRPr="00107ADC">
                          <w:rPr>
                            <w:rFonts w:hint="eastAsia"/>
                          </w:rPr>
                          <w:instrText>-</w:instrText>
                        </w:r>
                        <w:r w:rsidRPr="00107ADC">
                          <w:rPr>
                            <w:rFonts w:hint="eastAsia"/>
                          </w:rPr>
                          <w:instrText>蚕丝蛋白气凝胶</w:instrText>
                        </w:r>
                        <w:r w:rsidRPr="00107ADC">
                          <w:rPr>
                            <w:rFonts w:hint="eastAsia"/>
                          </w:rPr>
                          <w:instrText>\n</w:instrText>
                        </w:r>
                        <w:r w:rsidRPr="00107ADC">
                          <w:rPr>
                            <w:rFonts w:hint="eastAsia"/>
                          </w:rPr>
                          <w:instrText>用于隔热或骨质再生医疗支架</w:instrText>
                        </w:r>
                        <w:r w:rsidRPr="00107ADC">
                          <w:rPr>
                            <w:rFonts w:hint="eastAsia"/>
                          </w:rPr>
                          <w:instrText>","page":"22718-22730","publisher":"American Chemical Society","title":"Compressible, Thermally Insulating, and Fire Retardant Aerogels through Self-Assembling Silk Fibroin Biopolymers Inside a Silica Structure</w:instrText>
                        </w:r>
                        <w:r w:rsidRPr="00107ADC">
                          <w:instrText xml:space="preserve"> - An Approach towards 3D Printing of Aerogels","type":"article-journal","volume":"10"},"uris":["http://www.mendeley.com/documents/?uuid=892155f0-658c-4d2e-ba5a-0fa139da355b"]}],"mendeley":{"formattedCitation":"&lt;sup&gt;207&lt;/sup&gt;","plainTextFormattedCitation":"207","previouslyFormattedCitation":"&lt;sup&gt;205&lt;/sup&gt;"},"properties":{"noteIndex":0},"schema":"https://github.com/citation-style-language/schema/raw/master/csl-citation.json"}</w:instrText>
                        </w:r>
                        <w:r w:rsidRPr="00107ADC">
                          <w:fldChar w:fldCharType="separate"/>
                        </w:r>
                        <w:r w:rsidRPr="00107ADC">
                          <w:rPr>
                            <w:noProof/>
                          </w:rPr>
                          <w:t>207</w:t>
                        </w:r>
                        <w:r w:rsidRPr="00107ADC">
                          <w:fldChar w:fldCharType="end"/>
                        </w:r>
                        <w:r w:rsidRPr="000C6782">
                          <w:t>.</w:t>
                        </w:r>
                        <w:r w:rsidRPr="006F2A2C">
                          <w:t xml:space="preserve"> Copyright 2018 American Chemical Society. (b) </w:t>
                        </w:r>
                        <w:r>
                          <w:t>SiO</w:t>
                        </w:r>
                        <w:r>
                          <w:rPr>
                            <w:vertAlign w:val="subscript"/>
                          </w:rPr>
                          <w:t>2</w:t>
                        </w:r>
                        <w:r w:rsidRPr="006F2A2C">
                          <w:t>-photocurable polymer sol for 3D digital light printing. Adapted with permission from Ref.</w:t>
                        </w:r>
                        <w:r w:rsidRPr="000C6782">
                          <w:t xml:space="preserve"> </w:t>
                        </w:r>
                        <w:bookmarkStart w:id="74" w:name="_Hlk41016840"/>
                        <w:r w:rsidRPr="00107ADC">
                          <w:fldChar w:fldCharType="begin" w:fldLock="1"/>
                        </w:r>
                        <w:r w:rsidRPr="00107ADC">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Pr="00107ADC">
                          <w:rPr>
                            <w:rFonts w:hint="eastAsia"/>
                          </w:rPr>
                          <w:instrText>2","issued":{"date-parts":[["2018"]]},"note":"</w:instrText>
                        </w:r>
                        <w:r w:rsidRPr="00107ADC">
                          <w:rPr>
                            <w:rFonts w:hint="eastAsia"/>
                          </w:rPr>
                          <w:instrText>已加</w:instrText>
                        </w:r>
                        <w:r w:rsidRPr="00107ADC">
                          <w:rPr>
                            <w:rFonts w:hint="eastAsia"/>
                          </w:rPr>
                          <w:instrText>\n</w:instrText>
                        </w:r>
                        <w:r w:rsidRPr="00107ADC">
                          <w:rPr>
                            <w:rFonts w:hint="eastAsia"/>
                          </w:rPr>
                          <w:instrText>墨水原料含</w:instrText>
                        </w:r>
                        <w:r w:rsidRPr="00107ADC">
                          <w:rPr>
                            <w:rFonts w:hint="eastAsia"/>
                          </w:rPr>
                          <w:instrText>\n3D</w:instrText>
                        </w:r>
                        <w:r w:rsidRPr="00107ADC">
                          <w:rPr>
                            <w:rFonts w:hint="eastAsia"/>
                          </w:rPr>
                          <w:instrText>打印，紫外光固化，在扎小孔的密封瓶子中常压干燥</w:instrText>
                        </w:r>
                        <w:r w:rsidRPr="00107ADC">
                          <w:rPr>
                            <w:rFonts w:hint="eastAsia"/>
                          </w:rPr>
                          <w:instrText>50</w:instrText>
                        </w:r>
                        <w:r w:rsidRPr="00107ADC">
                          <w:rPr>
                            <w:rFonts w:hint="eastAsia"/>
                          </w:rPr>
                          <w:instrText>℃</w:instrText>
                        </w:r>
                        <w:r w:rsidRPr="00107ADC">
                          <w:rPr>
                            <w:rFonts w:hint="eastAsia"/>
                          </w:rPr>
                          <w:instrText>5</w:instrText>
                        </w:r>
                        <w:r w:rsidRPr="00107ADC">
                          <w:rPr>
                            <w:rFonts w:hint="eastAsia"/>
                          </w:rPr>
                          <w:instrText>天，</w:instrText>
                        </w:r>
                        <w:r w:rsidRPr="00107ADC">
                          <w:rPr>
                            <w:rFonts w:hint="eastAsia"/>
                          </w:rPr>
                          <w:instrText>800</w:instrText>
                        </w:r>
                        <w:r w:rsidRPr="00107ADC">
                          <w:rPr>
                            <w:rFonts w:hint="eastAsia"/>
                          </w:rPr>
                          <w:instrText>℃烧结</w:instrText>
                        </w:r>
                        <w:r w:rsidRPr="00107ADC">
                          <w:rPr>
                            <w:rFonts w:hint="eastAsia"/>
                          </w:rPr>
                          <w:instrText>1</w:instrText>
                        </w:r>
                        <w:r w:rsidRPr="00107ADC">
                          <w:rPr>
                            <w:rFonts w:hint="eastAsia"/>
                          </w:rPr>
                          <w:instrText>小时除去有机物，真空烧结</w:instrText>
                        </w:r>
                        <w:r w:rsidRPr="00107ADC">
                          <w:rPr>
                            <w:rFonts w:hint="eastAsia"/>
                          </w:rPr>
                          <w:instrText>900</w:instrText>
                        </w:r>
                        <w:r w:rsidRPr="00107ADC">
                          <w:rPr>
                            <w:rFonts w:hint="eastAsia"/>
                          </w:rPr>
                          <w:instrText>℃</w:instrText>
                        </w:r>
                        <w:r w:rsidRPr="00107ADC">
                          <w:rPr>
                            <w:rFonts w:hint="eastAsia"/>
                          </w:rPr>
                          <w:instrText>30min</w:instrText>
                        </w:r>
                        <w:r w:rsidRPr="00107ADC">
                          <w:rPr>
                            <w:rFonts w:hint="eastAsia"/>
                          </w:rPr>
                          <w:instrText>、</w:instrText>
                        </w:r>
                        <w:r w:rsidRPr="00107ADC">
                          <w:rPr>
                            <w:rFonts w:hint="eastAsia"/>
                          </w:rPr>
                          <w:instrText>950</w:instrText>
                        </w:r>
                        <w:r w:rsidRPr="00107ADC">
                          <w:rPr>
                            <w:rFonts w:hint="eastAsia"/>
                          </w:rPr>
                          <w:instrText>℃</w:instrText>
                        </w:r>
                        <w:r w:rsidRPr="00107ADC">
                          <w:rPr>
                            <w:rFonts w:hint="eastAsia"/>
                          </w:rPr>
                          <w:instrText>10min</w:instrText>
                        </w:r>
                        <w:r w:rsidRPr="00107ADC">
                          <w:rPr>
                            <w:rFonts w:hint="eastAsia"/>
                          </w:rPr>
                          <w:instrText>、</w:instrText>
                        </w:r>
                        <w:r w:rsidRPr="00107ADC">
                          <w:rPr>
                            <w:rFonts w:hint="eastAsia"/>
                          </w:rPr>
                          <w:instrText>1000</w:instrText>
                        </w:r>
                        <w:r w:rsidRPr="00107ADC">
                          <w:rPr>
                            <w:rFonts w:hint="eastAsia"/>
                          </w:rPr>
                          <w:instrText>℃</w:instrText>
                        </w:r>
                        <w:r w:rsidRPr="00107ADC">
                          <w:rPr>
                            <w:rFonts w:hint="eastAsia"/>
                          </w:rPr>
                          <w:instrText>15min</w:instrText>
                        </w:r>
                        <w:r w:rsidRPr="00107ADC">
                          <w:rPr>
                            <w:rFonts w:hint="eastAsia"/>
                          </w:rPr>
                          <w:instrText>、</w:instrText>
                        </w:r>
                        <w:r w:rsidRPr="00107ADC">
                          <w:rPr>
                            <w:rFonts w:hint="eastAsia"/>
                          </w:rPr>
                          <w:instrText>1100</w:instrText>
                        </w:r>
                        <w:r w:rsidRPr="00107ADC">
                          <w:rPr>
                            <w:rFonts w:hint="eastAsia"/>
                          </w:rPr>
                          <w:instrText>℃</w:instrText>
                        </w:r>
                        <w:r w:rsidRPr="00107ADC">
                          <w:rPr>
                            <w:rFonts w:hint="eastAsia"/>
                          </w:rPr>
                          <w:instrText>5min</w:instrText>
                        </w:r>
                        <w:r w:rsidRPr="00107ADC">
                          <w:rPr>
                            <w:rFonts w:hint="eastAsia"/>
                          </w:rPr>
                          <w:instrText>，加热速率</w:instrText>
                        </w:r>
                        <w:r w:rsidRPr="00107ADC">
                          <w:rPr>
                            <w:rFonts w:hint="eastAsia"/>
                          </w:rPr>
                          <w:instrText>5min/</w:instrText>
                        </w:r>
                        <w:r w:rsidRPr="00107ADC">
                          <w:rPr>
                            <w:rFonts w:hint="eastAsia"/>
                          </w:rPr>
                          <w:instrText>℃</w:instrText>
                        </w:r>
                        <w:r w:rsidRPr="00107ADC">
                          <w:rPr>
                            <w:rFonts w:hint="eastAsia"/>
                          </w:rPr>
                          <w:instrText>\n</w:instrText>
                        </w:r>
                        <w:r w:rsidRPr="00107ADC">
                          <w:rPr>
                            <w:rFonts w:hint="eastAsia"/>
                          </w:rPr>
                          <w:instrText>获得透明玻璃，也可超临界干燥获得气凝胶</w:instrText>
                        </w:r>
                        <w:r w:rsidRPr="00107ADC">
                          <w:rPr>
                            <w:rFonts w:hint="eastAsia"/>
                          </w:rPr>
                          <w:instrText>\n</w:instrText>
                        </w:r>
                        <w:r w:rsidRPr="00107ADC">
                          <w:rPr>
                            <w:rFonts w:hint="eastAsia"/>
                          </w:rPr>
                          <w:instrText>含毛细管张力的计算公式</w:instrText>
                        </w:r>
                        <w:r w:rsidRPr="00107ADC">
                          <w:rPr>
                            <w:rFonts w:hint="eastAsia"/>
                          </w:rPr>
                          <w:instrText>\n</w:instrText>
                        </w:r>
                        <w:r w:rsidRPr="00107ADC">
                          <w:rPr>
                            <w:rFonts w:hint="eastAsia"/>
                          </w:rPr>
                          <w:instrText>本文主要通过控制水含量和加入乙醇来减少液</w:instrText>
                        </w:r>
                        <w:r w:rsidRPr="00107ADC">
                          <w:rPr>
                            <w:rFonts w:hint="eastAsia"/>
                          </w:rPr>
                          <w:instrText>-</w:instrText>
                        </w:r>
                        <w:r w:rsidRPr="00107ADC">
                          <w:rPr>
                            <w:rFonts w:hint="eastAsia"/>
                          </w:rPr>
                          <w:instrText>气表面张力，控制收缩平衡</w:instrText>
                        </w:r>
                        <w:r w:rsidRPr="00107ADC">
                          <w:rPr>
                            <w:rFonts w:hint="eastAsia"/>
                          </w:rPr>
                          <w:instrText>","page":"18879-18885","titl</w:instrText>
                        </w:r>
                        <w:r w:rsidRPr="00107ADC">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Pr="00107ADC">
                          <w:fldChar w:fldCharType="separate"/>
                        </w:r>
                        <w:r w:rsidRPr="00107ADC">
                          <w:rPr>
                            <w:noProof/>
                          </w:rPr>
                          <w:t>206</w:t>
                        </w:r>
                        <w:r w:rsidRPr="00107ADC">
                          <w:fldChar w:fldCharType="end"/>
                        </w:r>
                        <w:bookmarkEnd w:id="74"/>
                        <w:r w:rsidRPr="0082450A">
                          <w:t>.</w:t>
                        </w:r>
                        <w:r w:rsidRPr="00183FE6">
                          <w:t xml:space="preserve"> Copyright 2018 American Chemical Society.</w:t>
                        </w:r>
                      </w:p>
                    </w:txbxContent>
                  </v:textbox>
                </v:shape>
                <w10:anchorlock/>
              </v:group>
            </w:pict>
          </mc:Fallback>
        </mc:AlternateContent>
      </w:r>
    </w:p>
    <w:p w14:paraId="3EB5DB77" w14:textId="77777777" w:rsidR="00D44829" w:rsidRPr="009F7F88" w:rsidRDefault="00D44829" w:rsidP="00D44829">
      <w:pPr>
        <w:pStyle w:val="RSCB02ArticleText"/>
        <w:spacing w:line="240" w:lineRule="auto"/>
        <w:jc w:val="left"/>
        <w:rPr>
          <w:color w:val="000000" w:themeColor="text1"/>
          <w:lang w:eastAsia="zh-CN"/>
        </w:rPr>
      </w:pPr>
    </w:p>
    <w:p w14:paraId="301B1FDA" w14:textId="77777777" w:rsidR="00D44829" w:rsidRPr="009F7F88" w:rsidRDefault="00D44829" w:rsidP="006B2884">
      <w:pPr>
        <w:pStyle w:val="RSCB02ArticleText"/>
        <w:ind w:firstLineChars="100" w:firstLine="194"/>
        <w:rPr>
          <w:color w:val="000000" w:themeColor="text1"/>
          <w:lang w:eastAsia="zh-CN"/>
        </w:rPr>
        <w:sectPr w:rsidR="00D44829" w:rsidRPr="009F7F88" w:rsidSect="00D44829">
          <w:type w:val="continuous"/>
          <w:pgSz w:w="11907" w:h="16840" w:code="9"/>
          <w:pgMar w:top="1009" w:right="851" w:bottom="1758" w:left="851" w:header="851" w:footer="1049" w:gutter="0"/>
          <w:cols w:space="227"/>
          <w:titlePg/>
          <w:docGrid w:linePitch="360"/>
        </w:sectPr>
      </w:pPr>
    </w:p>
    <w:p w14:paraId="705D8222" w14:textId="4A78CE69" w:rsidR="00C24729" w:rsidRPr="009F7F88" w:rsidRDefault="00C24729" w:rsidP="00C24729">
      <w:pPr>
        <w:pStyle w:val="RSCB02ArticleText"/>
        <w:rPr>
          <w:color w:val="000000" w:themeColor="text1"/>
        </w:rPr>
      </w:pPr>
      <w:bookmarkStart w:id="62" w:name="_Hlk44796949"/>
      <w:proofErr w:type="spellStart"/>
      <w:r w:rsidRPr="009F7F88">
        <w:rPr>
          <w:color w:val="000000" w:themeColor="text1"/>
        </w:rPr>
        <w:t>wt</w:t>
      </w:r>
      <w:proofErr w:type="spellEnd"/>
      <w:r w:rsidRPr="009F7F88">
        <w:rPr>
          <w:color w:val="000000" w:themeColor="text1"/>
        </w:rPr>
        <w:t xml:space="preserve">%. If it is &gt;0.4 </w:t>
      </w:r>
      <w:proofErr w:type="spellStart"/>
      <w:r w:rsidRPr="009F7F88">
        <w:rPr>
          <w:color w:val="000000" w:themeColor="text1"/>
        </w:rPr>
        <w:t>wt</w:t>
      </w:r>
      <w:proofErr w:type="spellEnd"/>
      <w:r w:rsidRPr="009F7F88">
        <w:rPr>
          <w:color w:val="000000" w:themeColor="text1"/>
        </w:rPr>
        <w:t xml:space="preserve">%, the viscosity is too high for printing as it results in high Reynolds and </w:t>
      </w:r>
      <w:proofErr w:type="spellStart"/>
      <w:r w:rsidRPr="009F7F88">
        <w:rPr>
          <w:color w:val="000000" w:themeColor="text1"/>
        </w:rPr>
        <w:t>Ohnesorge</w:t>
      </w:r>
      <w:proofErr w:type="spellEnd"/>
      <w:r w:rsidRPr="009F7F88">
        <w:rPr>
          <w:color w:val="000000" w:themeColor="text1"/>
        </w:rPr>
        <w:t xml:space="preserve"> number of the fluid, or even clogged nozzles.</w:t>
      </w:r>
      <w:r w:rsidRPr="009F7F88">
        <w:rPr>
          <w:color w:val="000000" w:themeColor="text1"/>
        </w:rPr>
        <w:fldChar w:fldCharType="begin" w:fldLock="1"/>
      </w:r>
      <w:r w:rsidR="004E1277" w:rsidRPr="009F7F88">
        <w:rPr>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004E1277" w:rsidRPr="009F7F88">
        <w:rPr>
          <w:rFonts w:hint="eastAsia"/>
          <w:color w:val="000000" w:themeColor="text1"/>
        </w:rPr>
        <w:instrText>":""}],"container-title":"Chemical Engineering Journal","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热喷墨打印，</w:instrText>
      </w:r>
      <w:r w:rsidR="004E1277" w:rsidRPr="009F7F88">
        <w:rPr>
          <w:rFonts w:hint="eastAsia"/>
          <w:color w:val="000000" w:themeColor="text1"/>
        </w:rPr>
        <w:instrText>CO2</w:instrText>
      </w:r>
      <w:r w:rsidR="004E1277" w:rsidRPr="009F7F88">
        <w:rPr>
          <w:rFonts w:hint="eastAsia"/>
          <w:color w:val="000000" w:themeColor="text1"/>
        </w:rPr>
        <w:instrText>超临界干燥</w:instrText>
      </w:r>
      <w:r w:rsidR="004E1277" w:rsidRPr="009F7F88">
        <w:rPr>
          <w:rFonts w:hint="eastAsia"/>
          <w:color w:val="000000" w:themeColor="text1"/>
        </w:rPr>
        <w:instrText>\n</w:instrText>
      </w:r>
      <w:r w:rsidR="004E1277" w:rsidRPr="009F7F88">
        <w:rPr>
          <w:rFonts w:hint="eastAsia"/>
          <w:color w:val="000000" w:themeColor="text1"/>
        </w:rPr>
        <w:instrText>海藻酸盐气凝胶颗粒</w:instrText>
      </w:r>
      <w:r w:rsidR="004E1277" w:rsidRPr="009F7F88">
        <w:rPr>
          <w:rFonts w:hint="eastAsia"/>
          <w:color w:val="000000" w:themeColor="text1"/>
        </w:rPr>
        <w:instrText>\npulmonary delivery</w:instrText>
      </w:r>
      <w:r w:rsidR="004E1277" w:rsidRPr="009F7F88">
        <w:rPr>
          <w:rFonts w:hint="eastAsia"/>
          <w:color w:val="000000" w:themeColor="text1"/>
        </w:rPr>
        <w:instrText>肺部输运</w:instrText>
      </w:r>
      <w:r w:rsidR="004E1277" w:rsidRPr="009F7F88">
        <w:rPr>
          <w:rFonts w:hint="eastAsia"/>
          <w:color w:val="000000" w:themeColor="text1"/>
        </w:rPr>
        <w:instrText>","page":"559-566","publisher":"Elsevier","title":"From the printer to the lungs: Inkjet-</w:instrText>
      </w:r>
      <w:r w:rsidR="004E1277" w:rsidRPr="009F7F88">
        <w:rPr>
          <w:color w:val="000000" w:themeColor="text1"/>
        </w:rPr>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9</w:t>
      </w:r>
      <w:r w:rsidRPr="009F7F88">
        <w:rPr>
          <w:color w:val="000000" w:themeColor="text1"/>
        </w:rPr>
        <w:fldChar w:fldCharType="end"/>
      </w:r>
    </w:p>
    <w:p w14:paraId="14EEF4C4" w14:textId="668F5A89" w:rsidR="00C24729" w:rsidRPr="009F7F88" w:rsidRDefault="00C24729" w:rsidP="00C24729">
      <w:pPr>
        <w:pStyle w:val="RSCB02ArticleText"/>
        <w:ind w:firstLineChars="100" w:firstLine="194"/>
        <w:rPr>
          <w:color w:val="000000" w:themeColor="text1"/>
        </w:rPr>
      </w:pPr>
      <w:r w:rsidRPr="009F7F88">
        <w:rPr>
          <w:color w:val="000000" w:themeColor="text1"/>
        </w:rPr>
        <w:t>On the other hand, it is challenging to create 3D structures through printing from molecule-derived SiO</w:t>
      </w:r>
      <w:r w:rsidRPr="009F7F88">
        <w:rPr>
          <w:color w:val="000000" w:themeColor="text1"/>
          <w:vertAlign w:val="subscript"/>
        </w:rPr>
        <w:t>2</w:t>
      </w:r>
      <w:r w:rsidRPr="009F7F88">
        <w:rPr>
          <w:color w:val="000000" w:themeColor="text1"/>
        </w:rPr>
        <w:t xml:space="preserve"> or RF inks. This is because the inks themselves are not viscous enough to be self-supporting.</w:t>
      </w:r>
      <w:r w:rsidRPr="009F7F88">
        <w:rPr>
          <w:color w:val="000000" w:themeColor="text1"/>
        </w:rPr>
        <w:fldChar w:fldCharType="begin" w:fldLock="1"/>
      </w:r>
      <w:r w:rsidR="004E1277" w:rsidRPr="009F7F88">
        <w:rPr>
          <w:color w:val="000000" w:themeColor="text1"/>
        </w:rPr>
        <w:instrText>ADDIN CSL_CITATION {"citationItems":[{"id":"ITEM-1","itemData":{"DOI":"10.1557/jmr.2018.104","ISSN":"20445326","abstract":"We designed a resorcinol-formaldehyde (RF) sol-gel ink for direct ink writing of the microlattices. To improve the formability, the fresh microlattices were strengthened by surface catalysis with HCl atmosphere. After supercritical drying and carbonization, the sample's specific surface area was 631 m2/g and the average pore size was 3.81 nm. Both RF aerogel and carbonized RF aerogel samples had millimeter-scale pore, micron-scale pore, and nanoscale skeleton. The pore and skeleton could provide high surface area and diffusion channels, which were beneficial to the adsorption performances. The carbonized RF aerogel sample fully adsorbed Dulbecco's modified eagle medium in 250 min, which exhibited a good capacity of quick adsorption and indicated the potential application for cell supports.","author":[{"dropping-particle":"","family":"Ge","given":"Yingting","non-dropping-particle":"","parse-names":false,"suffix":""},{"dropping-particle":"","family":"Zhang","given":"Ting","non-dropping-particle":"","parse-names":false,"suffix":""},{"dropping-particle":"","family":"Zhou","given":"Bin","non-dropping-particle":"","parse-names":false,"suffix":""},{"dropping-particle":"","family":"Wang","given":"Hongqiang","non-dropping-particle":"","parse-names":false,"suffix":""},{"dropping-particle":"","family":"Zhang","given":"Zhihua","non-dropping-particle":"","parse-names":false,"suffix":""},{"dropping-particle":"","family":"Shen","given":"Jun","non-dropping-particle":"","parse-names":false,"suffix":""},{"dropping-particle":"","family":"Du","given":"Ai","non-dropping-particle":"","parse-names":false,"suffix":""}],"container-title":"Journal of Materials Research","id":"ITEM-1","issue":"14","issued":{"date-parts":[["2018"]]},"page":"2052-2061","publisher":"Cambridge University Press","title":"Nanostructured resorcinol-formaldehyde ink for 3D direct writing","type":"article-journal","volume":"33"},"uris":["http://www.mendeley.com/documents/?uuid=b695be7c-ea5a-4eea-a12a-7848acefc2b1"]}],"mendeley":{"formattedCitation":"&lt;sup&gt;180&lt;/sup&gt;","plainTextFormattedCitation":"180","previouslyFormattedCitation":"&lt;sup&gt;17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0</w:t>
      </w:r>
      <w:r w:rsidRPr="009F7F88">
        <w:rPr>
          <w:color w:val="000000" w:themeColor="text1"/>
        </w:rPr>
        <w:fldChar w:fldCharType="end"/>
      </w:r>
      <w:r w:rsidRPr="009F7F88">
        <w:rPr>
          <w:color w:val="000000" w:themeColor="text1"/>
        </w:rPr>
        <w:t xml:space="preserve"> Two strategies have been proposed to overcome this. The first is to add certain additives to increase the viscosity to retain the shape of the printed structure after 3D extrusion. In one method, SiO</w:t>
      </w:r>
      <w:r w:rsidRPr="009F7F88">
        <w:rPr>
          <w:color w:val="000000" w:themeColor="text1"/>
          <w:vertAlign w:val="subscript"/>
        </w:rPr>
        <w:t>2</w:t>
      </w:r>
      <w:r w:rsidRPr="009F7F88">
        <w:rPr>
          <w:color w:val="000000" w:themeColor="text1"/>
        </w:rPr>
        <w:t xml:space="preserve"> aerogel particles and poly(propylene glycol) bis(2-aminopropyl ether) (PPGNH) have been used to increase the viscosity of ethyl silicate-derived SiO</w:t>
      </w:r>
      <w:r w:rsidRPr="009F7F88">
        <w:rPr>
          <w:color w:val="000000" w:themeColor="text1"/>
          <w:vertAlign w:val="subscript"/>
        </w:rPr>
        <w:t>2</w:t>
      </w:r>
      <w:r w:rsidRPr="009F7F88">
        <w:rPr>
          <w:color w:val="000000" w:themeColor="text1"/>
        </w:rPr>
        <w:t xml:space="preserve"> sol.</w:t>
      </w:r>
      <w:r w:rsidRPr="009F7F88">
        <w:rPr>
          <w:color w:val="000000" w:themeColor="text1"/>
        </w:rPr>
        <w:fldChar w:fldCharType="begin" w:fldLock="1"/>
      </w:r>
      <w:r w:rsidR="004E1277" w:rsidRPr="009F7F88">
        <w:rPr>
          <w:color w:val="000000" w:themeColor="text1"/>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9</w:t>
      </w:r>
      <w:r w:rsidRPr="009F7F88">
        <w:rPr>
          <w:color w:val="000000" w:themeColor="text1"/>
        </w:rPr>
        <w:fldChar w:fldCharType="end"/>
      </w:r>
      <w:r w:rsidRPr="009F7F88">
        <w:rPr>
          <w:color w:val="000000" w:themeColor="text1"/>
        </w:rPr>
        <w:t xml:space="preserve"> In another example, silk fibroin has been introduced into traditional SiO</w:t>
      </w:r>
      <w:r w:rsidRPr="009F7F88">
        <w:rPr>
          <w:color w:val="000000" w:themeColor="text1"/>
          <w:vertAlign w:val="subscript"/>
        </w:rPr>
        <w:t>2</w:t>
      </w:r>
      <w:r w:rsidRPr="009F7F88">
        <w:rPr>
          <w:color w:val="000000" w:themeColor="text1"/>
        </w:rPr>
        <w:t xml:space="preserve"> sol to increase the viscosity and create crosslinks between SiO</w:t>
      </w:r>
      <w:r w:rsidRPr="009F7F88">
        <w:rPr>
          <w:color w:val="000000" w:themeColor="text1"/>
          <w:vertAlign w:val="subscript"/>
        </w:rPr>
        <w:t>2</w:t>
      </w:r>
      <w:r w:rsidRPr="009F7F88">
        <w:rPr>
          <w:color w:val="000000" w:themeColor="text1"/>
        </w:rPr>
        <w:t xml:space="preserve"> and silk fibroin (</w:t>
      </w:r>
      <w:r w:rsidRPr="009F7F88">
        <w:rPr>
          <w:color w:val="000000" w:themeColor="text1"/>
        </w:rPr>
        <w:fldChar w:fldCharType="begin"/>
      </w:r>
      <w:r w:rsidRPr="009F7F88">
        <w:rPr>
          <w:color w:val="000000" w:themeColor="text1"/>
        </w:rPr>
        <w:instrText xml:space="preserve"> REF _Ref41091740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7</w:t>
      </w:r>
      <w:r w:rsidRPr="009F7F88">
        <w:rPr>
          <w:color w:val="000000" w:themeColor="text1"/>
        </w:rPr>
        <w:fldChar w:fldCharType="end"/>
      </w:r>
      <w:r w:rsidRPr="009F7F88">
        <w:rPr>
          <w:color w:val="000000" w:themeColor="text1"/>
        </w:rPr>
        <w:t>a).</w:t>
      </w:r>
      <w:r w:rsidRPr="009F7F88">
        <w:rPr>
          <w:color w:val="000000" w:themeColor="text1"/>
        </w:rPr>
        <w:fldChar w:fldCharType="begin" w:fldLock="1"/>
      </w:r>
      <w:r w:rsidR="004E1277" w:rsidRPr="009F7F88">
        <w:rPr>
          <w:color w:val="000000" w:themeColor="text1"/>
        </w:rPr>
        <w:instrText>ADDIN CSL_CITATION {"citationItems":[{"id":"ITEM-1","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color w:val="000000" w:themeColor="text1"/>
        </w:rPr>
        <w:instrText>∼</w:instrText>
      </w:r>
      <w:r w:rsidR="004E1277" w:rsidRPr="009F7F88">
        <w:rPr>
          <w:color w:val="000000" w:themeColor="text1"/>
        </w:rPr>
        <w:instrText>90%), high specific surface area (</w:instrText>
      </w:r>
      <w:r w:rsidR="004E1277" w:rsidRPr="009F7F88">
        <w:rPr>
          <w:rFonts w:ascii="Cambria Math" w:hAnsi="Cambria Math" w:cs="Cambria Math"/>
          <w:color w:val="000000" w:themeColor="text1"/>
        </w:rPr>
        <w:instrText>∼</w:instrText>
      </w:r>
      <w:r w:rsidR="004E1277" w:rsidRPr="009F7F88">
        <w:rPr>
          <w:color w:val="000000" w:themeColor="text1"/>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置换，超临界干燥</w:instrText>
      </w:r>
      <w:r w:rsidR="004E1277" w:rsidRPr="009F7F88">
        <w:rPr>
          <w:rFonts w:hint="eastAsia"/>
          <w:color w:val="000000" w:themeColor="text1"/>
        </w:rPr>
        <w:instrText>\n</w:instrText>
      </w:r>
      <w:r w:rsidR="004E1277" w:rsidRPr="009F7F88">
        <w:rPr>
          <w:rFonts w:hint="eastAsia"/>
          <w:color w:val="000000" w:themeColor="text1"/>
        </w:rPr>
        <w:instrText>氧化硅</w:instrText>
      </w:r>
      <w:r w:rsidR="004E1277" w:rsidRPr="009F7F88">
        <w:rPr>
          <w:rFonts w:hint="eastAsia"/>
          <w:color w:val="000000" w:themeColor="text1"/>
        </w:rPr>
        <w:instrText>-</w:instrText>
      </w:r>
      <w:r w:rsidR="004E1277" w:rsidRPr="009F7F88">
        <w:rPr>
          <w:rFonts w:hint="eastAsia"/>
          <w:color w:val="000000" w:themeColor="text1"/>
        </w:rPr>
        <w:instrText>蚕丝蛋白气凝胶</w:instrText>
      </w:r>
      <w:r w:rsidR="004E1277" w:rsidRPr="009F7F88">
        <w:rPr>
          <w:rFonts w:hint="eastAsia"/>
          <w:color w:val="000000" w:themeColor="text1"/>
        </w:rPr>
        <w:instrText>\n</w:instrText>
      </w:r>
      <w:r w:rsidR="004E1277" w:rsidRPr="009F7F88">
        <w:rPr>
          <w:rFonts w:hint="eastAsia"/>
          <w:color w:val="000000" w:themeColor="text1"/>
        </w:rPr>
        <w:instrText>用于隔热或骨质再生医疗支架</w:instrText>
      </w:r>
      <w:r w:rsidR="004E1277" w:rsidRPr="009F7F88">
        <w:rPr>
          <w:rFonts w:hint="eastAsia"/>
          <w:color w:val="000000" w:themeColor="text1"/>
        </w:rPr>
        <w:instrText>","page":"22718-22730","publisher":"American Chemical Society","title":"Compressible, Thermally Insulating, and Fire Retardant Aerogels through Self-Assembling Silk Fibroin Biopolymers Inside a Silica Structure</w:instrText>
      </w:r>
      <w:r w:rsidR="004E1277" w:rsidRPr="009F7F88">
        <w:rPr>
          <w:color w:val="000000" w:themeColor="text1"/>
        </w:rPr>
        <w:instrText xml:space="preserve"> - An Approach towards 3D Printing of Aerogels","type":"article-journal","volume":"10"},"uris":["http://www.mendeley.com/documents/?uuid=892155f0-658c-4d2e-ba5a-0fa139da355b"]}],"mendeley":{"formattedCitation":"&lt;sup&gt;207&lt;/sup&gt;","plainTextFormattedCitation":"207","previouslyFormattedCitation":"&lt;sup&gt;20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7</w:t>
      </w:r>
      <w:r w:rsidRPr="009F7F88">
        <w:rPr>
          <w:color w:val="000000" w:themeColor="text1"/>
        </w:rPr>
        <w:fldChar w:fldCharType="end"/>
      </w:r>
      <w:r w:rsidRPr="009F7F88">
        <w:rPr>
          <w:color w:val="000000" w:themeColor="text1"/>
        </w:rPr>
        <w:t xml:space="preserve"> Hydroxypropyl methyl cellulose and fumed SiO</w:t>
      </w:r>
      <w:r w:rsidRPr="009F7F88">
        <w:rPr>
          <w:color w:val="000000" w:themeColor="text1"/>
          <w:vertAlign w:val="subscript"/>
        </w:rPr>
        <w:t>2</w:t>
      </w:r>
      <w:r w:rsidRPr="009F7F88">
        <w:rPr>
          <w:color w:val="000000" w:themeColor="text1"/>
        </w:rPr>
        <w:t xml:space="preserve"> have also been added into traditional RF sols to achieve increased viscosity and the required shear-thinning behaviour.</w:t>
      </w:r>
      <w:r w:rsidRPr="009F7F88">
        <w:rPr>
          <w:color w:val="000000" w:themeColor="text1"/>
        </w:rPr>
        <w:fldChar w:fldCharType="begin" w:fldLock="1"/>
      </w:r>
      <w:r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Pr="009F7F88">
        <w:rPr>
          <w:rFonts w:ascii="Cambria Math" w:hAnsi="Cambria Math" w:cs="Cambria Math"/>
          <w:color w:val="000000" w:themeColor="text1"/>
        </w:rPr>
        <w:instrText>∼</w:instrText>
      </w:r>
      <w:r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Pr="009F7F88">
        <w:rPr>
          <w:rFonts w:hint="eastAsia"/>
          <w:color w:val="000000" w:themeColor="text1"/>
        </w:rPr>
        <w:instrText>":"Marcus A.","non-dropping-particle":"","parse-names":false,"suffix":""}],"container-title":"Materials Horizons","id":"ITEM-1","issue":"6","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RF</w:instrText>
      </w:r>
      <w:r w:rsidRPr="009F7F88">
        <w:rPr>
          <w:rFonts w:hint="eastAsia"/>
          <w:color w:val="000000" w:themeColor="text1"/>
        </w:rPr>
        <w:instrText>有机和炭气凝胶</w:instrText>
      </w:r>
      <w:r w:rsidRPr="009F7F88">
        <w:rPr>
          <w:rFonts w:hint="eastAsia"/>
          <w:color w:val="000000" w:themeColor="text1"/>
        </w:rPr>
        <w:instrText>\n</w:instrText>
      </w:r>
      <w:r w:rsidRPr="009F7F88">
        <w:rPr>
          <w:rFonts w:hint="eastAsia"/>
          <w:color w:val="000000" w:themeColor="text1"/>
        </w:rPr>
        <w:instrText>作为电极材料</w:instrText>
      </w:r>
      <w:r w:rsidRPr="009F7F88">
        <w:rPr>
          <w:rFonts w:hint="eastAsia"/>
          <w:color w:val="000000" w:themeColor="text1"/>
        </w:rPr>
        <w:instrText>","page":"1166-1175","publisher":"Royal Society</w:instrText>
      </w:r>
      <w:r w:rsidRPr="009F7F88">
        <w:rPr>
          <w:color w:val="000000" w:themeColor="text1"/>
        </w:rPr>
        <w:instrText xml:space="preserve">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9</w:t>
      </w:r>
      <w:r w:rsidRPr="009F7F88">
        <w:rPr>
          <w:color w:val="000000" w:themeColor="text1"/>
        </w:rPr>
        <w:fldChar w:fldCharType="end"/>
      </w:r>
      <w:r w:rsidRPr="009F7F88">
        <w:rPr>
          <w:color w:val="000000" w:themeColor="text1"/>
        </w:rPr>
        <w:t xml:space="preserve"> </w:t>
      </w:r>
    </w:p>
    <w:p w14:paraId="3FC9641F" w14:textId="7DC342FF" w:rsidR="00BE4D24" w:rsidRPr="009F7F88" w:rsidRDefault="00C24729" w:rsidP="00C24729">
      <w:pPr>
        <w:pStyle w:val="RSCB02ArticleText"/>
        <w:ind w:firstLineChars="100" w:firstLine="194"/>
        <w:rPr>
          <w:color w:val="000000" w:themeColor="text1"/>
        </w:rPr>
      </w:pPr>
      <w:r w:rsidRPr="009F7F88">
        <w:rPr>
          <w:color w:val="000000" w:themeColor="text1"/>
        </w:rPr>
        <w:t xml:space="preserve">The second strategy involves the introduction of a photocurable polymer (usually a chemical containing one or </w:t>
      </w:r>
      <w:r w:rsidRPr="009F7F88">
        <w:rPr>
          <w:color w:val="000000" w:themeColor="text1"/>
        </w:rPr>
        <w:t>more acrylate groups),</w:t>
      </w:r>
      <w:r w:rsidRPr="009F7F88">
        <w:rPr>
          <w:color w:val="000000" w:themeColor="text1"/>
        </w:rPr>
        <w:fldChar w:fldCharType="begin" w:fldLock="1"/>
      </w:r>
      <w:r w:rsidR="004E1277" w:rsidRPr="009F7F88">
        <w:rPr>
          <w:color w:val="000000" w:themeColor="text1"/>
        </w:rPr>
        <w:instrText>ADDIN CSL_CITATION {"citationItems":[{"id":"ITEM-1","itemData":{"DOI":"10.1016/j.biomaterials.2010.04.050","ISSN":"01429612","abstract":"Stereolithography is a solid freeform technique (SFF) that was introduced in the late 1980s. Although many other techniques have been developed since then, stereolithography remains one of the most powerful and versatile of all SFF techniques. It has the highest fabrication accuracy and an increasing number of materials that can be processed is becoming available. In this paper we discuss the characteristic features of the stereolithography technique and compare it to other SFF techniques. The biomedical applications of stereolithography are reviewed, as well as the biodegradable resin materials that have been developed for use with stereolithography. Finally, an overview of the application of stereolithography in preparing porous structures for tissue engineering is given. © 2010 Elsevier Ltd.","author":[{"dropping-particle":"","family":"Melchels","given":"Ferry P.W.","non-dropping-particle":"","parse-names":false,"suffix":""},{"dropping-particle":"","family":"Feijen","given":"Jan","non-dropping-particle":"","parse-names":false,"suffix":""},{"dropping-particle":"","family":"Grijpma","given":"Dirk W.","non-dropping-particle":"","parse-names":false,"suffix":""}],"container-title":"Biomaterials","id":"ITEM-1","issued":{"date-parts":[["2010"]]},"page":"6121-6130","title":"A review on stereolithography and its applications in biomedical engineering","type":"article-journal","volume":"31"},"uris":["http://www.mendeley.com/documents/?uuid=3d477ed5-8978-3e00-af40-94f93dae1820"]}],"mendeley":{"formattedCitation":"&lt;sup&gt;210&lt;/sup&gt;","plainTextFormattedCitation":"210","previouslyFormattedCitation":"&lt;sup&gt;20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0</w:t>
      </w:r>
      <w:r w:rsidRPr="009F7F88">
        <w:rPr>
          <w:color w:val="000000" w:themeColor="text1"/>
        </w:rPr>
        <w:fldChar w:fldCharType="end"/>
      </w:r>
      <w:r w:rsidRPr="009F7F88">
        <w:rPr>
          <w:color w:val="000000" w:themeColor="text1"/>
        </w:rPr>
        <w:t xml:space="preserve"> which cures under light and induces a </w:t>
      </w:r>
      <w:r w:rsidR="00EA52E4" w:rsidRPr="009F7F88">
        <w:rPr>
          <w:color w:val="000000" w:themeColor="text1"/>
          <w:lang w:eastAsia="zh-CN"/>
        </w:rPr>
        <w:t>rapid gelation. The gel can then be printed using a digital light processing printer.</w:t>
      </w:r>
      <w:r w:rsidR="00EA52E4" w:rsidRPr="009F7F88">
        <w:rPr>
          <w:color w:val="000000" w:themeColor="text1"/>
        </w:rPr>
        <w:fldChar w:fldCharType="begin" w:fldLock="1"/>
      </w:r>
      <w:r w:rsidR="004E1277" w:rsidRPr="009F7F88">
        <w:rPr>
          <w:color w:val="000000" w:themeColor="text1"/>
          <w:lang w:eastAsia="zh-CN"/>
        </w:rPr>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004E1277" w:rsidRPr="009F7F88">
        <w:rPr>
          <w:rFonts w:hint="eastAsia"/>
          <w:color w:val="000000" w:themeColor="text1"/>
          <w:lang w:eastAsia="zh-CN"/>
        </w:rPr>
        <w:instrText>2","issued":{"date-parts":[["2018"]]},"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墨水原料含</w:instrText>
      </w:r>
      <w:r w:rsidR="004E1277" w:rsidRPr="009F7F88">
        <w:rPr>
          <w:rFonts w:hint="eastAsia"/>
          <w:color w:val="000000" w:themeColor="text1"/>
          <w:lang w:eastAsia="zh-CN"/>
        </w:rPr>
        <w:instrText>\n3D</w:instrText>
      </w:r>
      <w:r w:rsidR="004E1277" w:rsidRPr="009F7F88">
        <w:rPr>
          <w:rFonts w:hint="eastAsia"/>
          <w:color w:val="000000" w:themeColor="text1"/>
          <w:lang w:eastAsia="zh-CN"/>
        </w:rPr>
        <w:instrText>打印，紫外光固化，在扎小孔的密封瓶子中常压干燥</w:instrText>
      </w:r>
      <w:r w:rsidR="004E1277" w:rsidRPr="009F7F88">
        <w:rPr>
          <w:rFonts w:hint="eastAsia"/>
          <w:color w:val="000000" w:themeColor="text1"/>
          <w:lang w:eastAsia="zh-CN"/>
        </w:rPr>
        <w:instrText>5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5</w:instrText>
      </w:r>
      <w:r w:rsidR="004E1277" w:rsidRPr="009F7F88">
        <w:rPr>
          <w:rFonts w:hint="eastAsia"/>
          <w:color w:val="000000" w:themeColor="text1"/>
          <w:lang w:eastAsia="zh-CN"/>
        </w:rPr>
        <w:instrText>天，</w:instrText>
      </w:r>
      <w:r w:rsidR="004E1277" w:rsidRPr="009F7F88">
        <w:rPr>
          <w:rFonts w:hint="eastAsia"/>
          <w:color w:val="000000" w:themeColor="text1"/>
          <w:lang w:eastAsia="zh-CN"/>
        </w:rPr>
        <w:instrText>800</w:instrText>
      </w:r>
      <w:r w:rsidR="004E1277" w:rsidRPr="009F7F88">
        <w:rPr>
          <w:rFonts w:hint="eastAsia"/>
          <w:color w:val="000000" w:themeColor="text1"/>
          <w:lang w:eastAsia="zh-CN"/>
        </w:rPr>
        <w:instrText>℃烧结</w:instrText>
      </w:r>
      <w:r w:rsidR="004E1277" w:rsidRPr="009F7F88">
        <w:rPr>
          <w:rFonts w:hint="eastAsia"/>
          <w:color w:val="000000" w:themeColor="text1"/>
          <w:lang w:eastAsia="zh-CN"/>
        </w:rPr>
        <w:instrText>1</w:instrText>
      </w:r>
      <w:r w:rsidR="004E1277" w:rsidRPr="009F7F88">
        <w:rPr>
          <w:rFonts w:hint="eastAsia"/>
          <w:color w:val="000000" w:themeColor="text1"/>
          <w:lang w:eastAsia="zh-CN"/>
        </w:rPr>
        <w:instrText>小时除去有机物，真空烧结</w:instrText>
      </w:r>
      <w:r w:rsidR="004E1277" w:rsidRPr="009F7F88">
        <w:rPr>
          <w:rFonts w:hint="eastAsia"/>
          <w:color w:val="000000" w:themeColor="text1"/>
          <w:lang w:eastAsia="zh-CN"/>
        </w:rPr>
        <w:instrText>90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30min</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95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10min</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100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15min</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1100</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5min</w:instrText>
      </w:r>
      <w:r w:rsidR="004E1277" w:rsidRPr="009F7F88">
        <w:rPr>
          <w:rFonts w:hint="eastAsia"/>
          <w:color w:val="000000" w:themeColor="text1"/>
          <w:lang w:eastAsia="zh-CN"/>
        </w:rPr>
        <w:instrText>，加热速率</w:instrText>
      </w:r>
      <w:r w:rsidR="004E1277" w:rsidRPr="009F7F88">
        <w:rPr>
          <w:rFonts w:hint="eastAsia"/>
          <w:color w:val="000000" w:themeColor="text1"/>
          <w:lang w:eastAsia="zh-CN"/>
        </w:rPr>
        <w:instrText>5min/</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获得透明玻璃，也可超临界干燥获得气凝胶</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含毛细管张力的计算公式</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本文主要通过控制水含量和加入乙醇来减少液</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气表面张力，控制收缩平衡</w:instrText>
      </w:r>
      <w:r w:rsidR="004E1277" w:rsidRPr="009F7F88">
        <w:rPr>
          <w:rFonts w:hint="eastAsia"/>
          <w:color w:val="000000" w:themeColor="text1"/>
          <w:lang w:eastAsia="zh-CN"/>
        </w:rPr>
        <w:instrText>","page":"18879-18885","titl</w:instrText>
      </w:r>
      <w:r w:rsidR="004E1277" w:rsidRPr="009F7F88">
        <w:rPr>
          <w:color w:val="000000" w:themeColor="text1"/>
          <w:lang w:eastAsia="zh-CN"/>
        </w:rPr>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00EA52E4" w:rsidRPr="009F7F88">
        <w:rPr>
          <w:color w:val="000000" w:themeColor="text1"/>
        </w:rPr>
        <w:fldChar w:fldCharType="separate"/>
      </w:r>
      <w:r w:rsidR="004E1277" w:rsidRPr="009F7F88">
        <w:rPr>
          <w:noProof/>
          <w:color w:val="000000" w:themeColor="text1"/>
          <w:vertAlign w:val="superscript"/>
        </w:rPr>
        <w:t>206</w:t>
      </w:r>
      <w:r w:rsidR="00EA52E4" w:rsidRPr="009F7F88">
        <w:rPr>
          <w:color w:val="000000" w:themeColor="text1"/>
        </w:rPr>
        <w:fldChar w:fldCharType="end"/>
      </w:r>
      <w:r w:rsidR="00EA52E4" w:rsidRPr="009F7F88">
        <w:rPr>
          <w:color w:val="000000" w:themeColor="text1"/>
        </w:rPr>
        <w:t xml:space="preserve"> It is also necessary to ensure that the silicon source can be chemically connected with the </w:t>
      </w:r>
      <w:r w:rsidR="00BE4D24" w:rsidRPr="009F7F88">
        <w:rPr>
          <w:color w:val="000000" w:themeColor="text1"/>
        </w:rPr>
        <w:t xml:space="preserve">photocurable polymer such that the final network structure contains a Si-O structure and not just the photo-cured resin. Common photocurable polymers that have been used for this are </w:t>
      </w:r>
      <w:proofErr w:type="spellStart"/>
      <w:r w:rsidR="00BE4D24" w:rsidRPr="009F7F88">
        <w:rPr>
          <w:color w:val="000000" w:themeColor="text1"/>
        </w:rPr>
        <w:t>trimethoxysilylpropyl</w:t>
      </w:r>
      <w:proofErr w:type="spellEnd"/>
      <w:r w:rsidR="00BE4D24" w:rsidRPr="009F7F88">
        <w:rPr>
          <w:color w:val="000000" w:themeColor="text1"/>
        </w:rPr>
        <w:t xml:space="preserve"> methacrylate (TMSM)</w:t>
      </w:r>
      <w:r w:rsidR="00BE4D24" w:rsidRPr="009F7F88">
        <w:rPr>
          <w:color w:val="000000" w:themeColor="text1"/>
        </w:rPr>
        <w:fldChar w:fldCharType="begin" w:fldLock="1"/>
      </w:r>
      <w:r w:rsidR="004E1277" w:rsidRPr="009F7F88">
        <w:rPr>
          <w:color w:val="000000" w:themeColor="text1"/>
        </w:rPr>
        <w:instrText>ADDIN CSL_CITATION {"citationItems":[{"id":"ITEM-1","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family":"Saoud","given":"Khaled M.","non-dropping-particle":"","parse-names":false,"suffix":""}],"container-title":"Journal of Materials Chemistry A","id":"ITEM-1","issue":"34</w:instrText>
      </w:r>
      <w:r w:rsidR="004E1277" w:rsidRPr="009F7F88">
        <w:rPr>
          <w:rFonts w:hint="eastAsia"/>
          <w:color w:val="000000" w:themeColor="text1"/>
        </w:rPr>
        <w:instrText>","issued":{"date-parts":[["2015"]]},"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用激光束（波长</w:instrText>
      </w:r>
      <w:r w:rsidR="004E1277" w:rsidRPr="009F7F88">
        <w:rPr>
          <w:rFonts w:hint="eastAsia"/>
          <w:color w:val="000000" w:themeColor="text1"/>
        </w:rPr>
        <w:instrText>532 nm</w:instrText>
      </w:r>
      <w:r w:rsidR="004E1277" w:rsidRPr="009F7F88">
        <w:rPr>
          <w:rFonts w:hint="eastAsia"/>
          <w:color w:val="000000" w:themeColor="text1"/>
        </w:rPr>
        <w:instrText>）照射</w:instrText>
      </w:r>
      <w:r w:rsidR="004E1277" w:rsidRPr="009F7F88">
        <w:rPr>
          <w:rFonts w:hint="eastAsia"/>
          <w:color w:val="000000" w:themeColor="text1"/>
        </w:rPr>
        <w:instrText>TEOS</w:instrText>
      </w:r>
      <w:r w:rsidR="004E1277" w:rsidRPr="009F7F88">
        <w:rPr>
          <w:rFonts w:hint="eastAsia"/>
          <w:color w:val="000000" w:themeColor="text1"/>
        </w:rPr>
        <w:instrText>，己二醇二丙烯酸酯，曙红</w:instrText>
      </w:r>
      <w:r w:rsidR="004E1277" w:rsidRPr="009F7F88">
        <w:rPr>
          <w:rFonts w:hint="eastAsia"/>
          <w:color w:val="000000" w:themeColor="text1"/>
        </w:rPr>
        <w:instrText>Y</w:instrText>
      </w:r>
      <w:r w:rsidR="004E1277" w:rsidRPr="009F7F88">
        <w:rPr>
          <w:rFonts w:hint="eastAsia"/>
          <w:color w:val="000000" w:themeColor="text1"/>
        </w:rPr>
        <w:instrText>和胺的溶液，在几秒钟内即可完成聚合物交联二氧化硅醇凝胶的合成。气凝胶基本性能与传统方法相当</w:instrText>
      </w:r>
      <w:r w:rsidR="004E1277" w:rsidRPr="009F7F88">
        <w:rPr>
          <w:rFonts w:hint="eastAsia"/>
          <w:color w:val="000000" w:themeColor="text1"/>
        </w:rPr>
        <w:instrText>\n3D</w:instrText>
      </w:r>
      <w:r w:rsidR="004E1277" w:rsidRPr="009F7F88">
        <w:rPr>
          <w:rFonts w:hint="eastAsia"/>
          <w:color w:val="000000" w:themeColor="text1"/>
        </w:rPr>
        <w:instrText>打印氧化硅气凝胶</w:instrText>
      </w:r>
      <w:r w:rsidR="004E1277" w:rsidRPr="009F7F88">
        <w:rPr>
          <w:rFonts w:hint="eastAsia"/>
          <w:color w:val="000000" w:themeColor="text1"/>
        </w:rPr>
        <w:instrText>","page":"17606-17611","publisher":"Royal Society of Chemistry","title":"Laser induced instantaneous gelation: aerog</w:instrText>
      </w:r>
      <w:r w:rsidR="004E1277" w:rsidRPr="009F7F88">
        <w:rPr>
          <w:color w:val="000000" w:themeColor="text1"/>
        </w:rPr>
        <w:instrText>els for 3D printing","type":"article-journal","volume":"3"},"uris":["http://www.mendeley.com/documents/?uuid=14304e7f-4dd9-4b80-a224-8df1a925627b"]},{"id":"ITEM-2","itemData":{"DOI":"10.1007/s10934-017-0463-5","ISBN":"0123456789","ISSN":"15734854","abstract":"Cross-linked silica aerogels are promising, strong, lightweight materials for photolithographic applications. The work presented here details the preparation of ultra-lightweight aerogel materials with tailored properties through the appropriate combination of silica and methacrylate polymer using laser-induced rapid photogelation fabrication technique. For fabrication, an ethanolic solution of hexanediol diacrylate, tetraorthosilicate, Eosin Y and a tertiary amine was prepared. The amounts of reactants were varied to prepare different compositions of aerogel monoliths. The solution was irradiated with a green beam from a low power laser source. The samples, after drying in supercritical ethanol, were characterized using FTIR, BET, SEM, TGA, and a mechanical testing instrument. FTIR data suggests that neither low nor high silica content has an effect on the reactivity of acrylate functionalities during polymer formation. SEM micrographs reveal that variation in silica or polymer content does not produce any phase-separated structures. Instead, uniformly distributed nano-sized polymer–silica structures were obtained for all compositions. Our results suggest that a variety of combinations of mechanical and other properties (such as densities, surface areas, pore sizes, and pore volumes) can be produced through appropriate combination for diverse applications. All these findings provide convincing evidence that the variation of silica and/or polymer content can be used to fabricate aerogels with a variety of properties, which have the depth needed for use in laser-based 3D printing technology of simple or complex structures with nearly any dimensions.","author":[{"dropping-particle":"","family":"Saoud","given":"Khaled M.","non-dropping-particle":"","parse-names":false,"suffix":""},{"dropping-particle":"","family":"Saeed","given":"Shaukat","non-dropping-particle":"","parse-names":false,"suffix":""},{"dropping-particle":"","family":"Bertino","given":"Massimo F.","non-dropping-particle":"","parse-names":false,"suffix":""},{"dropping-particle":"","family":"White","given":"Lauren S.","non-dropping-particle":"","parse-names":false,"suffix":""}],"container-title":"Journal of Porous Materials","id":"ITEM-2","issue":"2","issued":{"date-parts":[["2018"]]},"note":</w:instrText>
      </w:r>
      <w:r w:rsidR="004E1277" w:rsidRPr="009F7F88">
        <w:rPr>
          <w:rFonts w:hint="eastAsia"/>
          <w:color w:val="000000" w:themeColor="text1"/>
        </w:rPr>
        <w:instrText>"</w:instrText>
      </w:r>
      <w:r w:rsidR="004E1277" w:rsidRPr="009F7F88">
        <w:rPr>
          <w:rFonts w:hint="eastAsia"/>
          <w:color w:val="000000" w:themeColor="text1"/>
        </w:rPr>
        <w:instrText>已加</w:instrText>
      </w:r>
      <w:r w:rsidR="004E1277" w:rsidRPr="009F7F88">
        <w:rPr>
          <w:rFonts w:hint="eastAsia"/>
          <w:color w:val="000000" w:themeColor="text1"/>
        </w:rPr>
        <w:instrText>\nlaser-induced rapid photogelation fabrication technique\n</w:instrText>
      </w:r>
      <w:r w:rsidR="004E1277" w:rsidRPr="009F7F88">
        <w:rPr>
          <w:rFonts w:hint="eastAsia"/>
          <w:color w:val="000000" w:themeColor="text1"/>
        </w:rPr>
        <w:instrText>光致交联，乙醇超临界干燥</w:instrText>
      </w:r>
      <w:r w:rsidR="004E1277" w:rsidRPr="009F7F88">
        <w:rPr>
          <w:rFonts w:hint="eastAsia"/>
          <w:color w:val="000000" w:themeColor="text1"/>
        </w:rPr>
        <w:instrText>\n</w:instrText>
      </w:r>
      <w:r w:rsidR="004E1277" w:rsidRPr="009F7F88">
        <w:rPr>
          <w:rFonts w:hint="eastAsia"/>
          <w:color w:val="000000" w:themeColor="text1"/>
        </w:rPr>
        <w:instrText>聚合物</w:instrText>
      </w:r>
      <w:r w:rsidR="004E1277" w:rsidRPr="009F7F88">
        <w:rPr>
          <w:rFonts w:hint="eastAsia"/>
          <w:color w:val="000000" w:themeColor="text1"/>
        </w:rPr>
        <w:instrText>-</w:instrText>
      </w:r>
      <w:r w:rsidR="004E1277" w:rsidRPr="009F7F88">
        <w:rPr>
          <w:rFonts w:hint="eastAsia"/>
          <w:color w:val="000000" w:themeColor="text1"/>
        </w:rPr>
        <w:instrText>氧化硅气凝胶</w:instrText>
      </w:r>
      <w:r w:rsidR="004E1277" w:rsidRPr="009F7F88">
        <w:rPr>
          <w:rFonts w:hint="eastAsia"/>
          <w:color w:val="000000" w:themeColor="text1"/>
        </w:rPr>
        <w:instrText>\n</w:instrText>
      </w:r>
      <w:r w:rsidR="004E1277" w:rsidRPr="009F7F88">
        <w:rPr>
          <w:rFonts w:hint="eastAsia"/>
          <w:color w:val="000000" w:themeColor="text1"/>
        </w:rPr>
        <w:instrText>无需后</w:instrText>
      </w:r>
      <w:r w:rsidR="004E1277" w:rsidRPr="009F7F88">
        <w:rPr>
          <w:rFonts w:hint="eastAsia"/>
          <w:color w:val="000000" w:themeColor="text1"/>
        </w:rPr>
        <w:instrText>UV</w:instrText>
      </w:r>
      <w:r w:rsidR="004E1277" w:rsidRPr="009F7F88">
        <w:rPr>
          <w:rFonts w:hint="eastAsia"/>
          <w:color w:val="000000" w:themeColor="text1"/>
        </w:rPr>
        <w:instrText>固化</w:instrText>
      </w:r>
      <w:r w:rsidR="004E1277" w:rsidRPr="009F7F88">
        <w:rPr>
          <w:rFonts w:hint="eastAsia"/>
          <w:color w:val="000000" w:themeColor="text1"/>
        </w:rPr>
        <w:instrText>\n</w:instrText>
      </w:r>
      <w:r w:rsidR="004E1277" w:rsidRPr="009F7F88">
        <w:rPr>
          <w:rFonts w:hint="eastAsia"/>
          <w:color w:val="000000" w:themeColor="text1"/>
        </w:rPr>
        <w:instrText>为</w:instrText>
      </w:r>
      <w:r w:rsidR="004E1277" w:rsidRPr="009F7F88">
        <w:rPr>
          <w:rFonts w:hint="eastAsia"/>
          <w:color w:val="000000" w:themeColor="text1"/>
        </w:rPr>
        <w:instrText>3D</w:instrText>
      </w:r>
      <w:r w:rsidR="004E1277" w:rsidRPr="009F7F88">
        <w:rPr>
          <w:rFonts w:hint="eastAsia"/>
          <w:color w:val="000000" w:themeColor="text1"/>
        </w:rPr>
        <w:instrText>打印气凝胶做准备</w:instrText>
      </w:r>
      <w:r w:rsidR="004E1277" w:rsidRPr="009F7F88">
        <w:rPr>
          <w:rFonts w:hint="eastAsia"/>
          <w:color w:val="000000" w:themeColor="text1"/>
        </w:rPr>
        <w:instrText>","page":"511-520","publisher":"Springer US","title":"Fabrication of strong and ultra-lightweight silica-based aerogel materials with tailored prop</w:instrText>
      </w:r>
      <w:r w:rsidR="004E1277" w:rsidRPr="009F7F88">
        <w:rPr>
          <w:color w:val="000000" w:themeColor="text1"/>
        </w:rPr>
        <w:instrText>erties","type":"article-journal","volume":"25"},"uris":["http://www.mendeley.com/documents/?uuid=9df1728f-9e88-42ee-9ce3-93912fa088a3"]}],"mendeley":{"formattedCitation":"&lt;sup&gt;205,208&lt;/sup&gt;","plainTextFormattedCitation":"205,208","previouslyFormattedCitation":"&lt;sup&gt;203,206&lt;/sup&gt;"},"properties":{"noteIndex":0},"schema":"https://github.com/citation-style-language/schema/raw/master/csl-citation.json"}</w:instrText>
      </w:r>
      <w:r w:rsidR="00BE4D24" w:rsidRPr="009F7F88">
        <w:rPr>
          <w:color w:val="000000" w:themeColor="text1"/>
        </w:rPr>
        <w:fldChar w:fldCharType="separate"/>
      </w:r>
      <w:r w:rsidR="004E1277" w:rsidRPr="009F7F88">
        <w:rPr>
          <w:noProof/>
          <w:color w:val="000000" w:themeColor="text1"/>
          <w:vertAlign w:val="superscript"/>
        </w:rPr>
        <w:t>205,208</w:t>
      </w:r>
      <w:r w:rsidR="00BE4D24" w:rsidRPr="009F7F88">
        <w:rPr>
          <w:color w:val="000000" w:themeColor="text1"/>
        </w:rPr>
        <w:fldChar w:fldCharType="end"/>
      </w:r>
      <w:r w:rsidR="00BE4D24" w:rsidRPr="009F7F88">
        <w:rPr>
          <w:color w:val="000000" w:themeColor="text1"/>
        </w:rPr>
        <w:t xml:space="preserve"> and 3-acryloxypropyl </w:t>
      </w:r>
      <w:proofErr w:type="spellStart"/>
      <w:r w:rsidR="00BE4D24" w:rsidRPr="009F7F88">
        <w:rPr>
          <w:color w:val="000000" w:themeColor="text1"/>
        </w:rPr>
        <w:t>trimethoxysilane</w:t>
      </w:r>
      <w:proofErr w:type="spellEnd"/>
      <w:r w:rsidR="00BE4D24" w:rsidRPr="009F7F88">
        <w:rPr>
          <w:color w:val="000000" w:themeColor="text1"/>
        </w:rPr>
        <w:t xml:space="preserve"> (APTMS).</w:t>
      </w:r>
      <w:r w:rsidR="00BE4D24" w:rsidRPr="009F7F88">
        <w:rPr>
          <w:color w:val="000000" w:themeColor="text1"/>
        </w:rPr>
        <w:fldChar w:fldCharType="begin" w:fldLock="1"/>
      </w:r>
      <w:r w:rsidR="004E1277" w:rsidRPr="009F7F88">
        <w:rPr>
          <w:color w:val="000000" w:themeColor="text1"/>
        </w:rPr>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004E1277" w:rsidRPr="009F7F88">
        <w:rPr>
          <w:rFonts w:hint="eastAsia"/>
          <w:color w:val="000000" w:themeColor="text1"/>
        </w:rPr>
        <w:instrText>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墨水原料含</w:instrText>
      </w:r>
      <w:r w:rsidR="004E1277" w:rsidRPr="009F7F88">
        <w:rPr>
          <w:rFonts w:hint="eastAsia"/>
          <w:color w:val="000000" w:themeColor="text1"/>
        </w:rPr>
        <w:instrText>\n3D</w:instrText>
      </w:r>
      <w:r w:rsidR="004E1277" w:rsidRPr="009F7F88">
        <w:rPr>
          <w:rFonts w:hint="eastAsia"/>
          <w:color w:val="000000" w:themeColor="text1"/>
        </w:rPr>
        <w:instrText>打印，紫外光固化，在扎小孔的密封瓶子中常压干燥</w:instrText>
      </w:r>
      <w:r w:rsidR="004E1277" w:rsidRPr="009F7F88">
        <w:rPr>
          <w:rFonts w:hint="eastAsia"/>
          <w:color w:val="000000" w:themeColor="text1"/>
        </w:rPr>
        <w:instrText>50</w:instrText>
      </w:r>
      <w:r w:rsidR="004E1277" w:rsidRPr="009F7F88">
        <w:rPr>
          <w:rFonts w:hint="eastAsia"/>
          <w:color w:val="000000" w:themeColor="text1"/>
        </w:rPr>
        <w:instrText>℃</w:instrText>
      </w:r>
      <w:r w:rsidR="004E1277" w:rsidRPr="009F7F88">
        <w:rPr>
          <w:rFonts w:hint="eastAsia"/>
          <w:color w:val="000000" w:themeColor="text1"/>
        </w:rPr>
        <w:instrText>5</w:instrText>
      </w:r>
      <w:r w:rsidR="004E1277" w:rsidRPr="009F7F88">
        <w:rPr>
          <w:rFonts w:hint="eastAsia"/>
          <w:color w:val="000000" w:themeColor="text1"/>
        </w:rPr>
        <w:instrText>天，</w:instrText>
      </w:r>
      <w:r w:rsidR="004E1277" w:rsidRPr="009F7F88">
        <w:rPr>
          <w:rFonts w:hint="eastAsia"/>
          <w:color w:val="000000" w:themeColor="text1"/>
        </w:rPr>
        <w:instrText>800</w:instrText>
      </w:r>
      <w:r w:rsidR="004E1277" w:rsidRPr="009F7F88">
        <w:rPr>
          <w:rFonts w:hint="eastAsia"/>
          <w:color w:val="000000" w:themeColor="text1"/>
        </w:rPr>
        <w:instrText>℃烧结</w:instrText>
      </w:r>
      <w:r w:rsidR="004E1277" w:rsidRPr="009F7F88">
        <w:rPr>
          <w:rFonts w:hint="eastAsia"/>
          <w:color w:val="000000" w:themeColor="text1"/>
        </w:rPr>
        <w:instrText>1</w:instrText>
      </w:r>
      <w:r w:rsidR="004E1277" w:rsidRPr="009F7F88">
        <w:rPr>
          <w:rFonts w:hint="eastAsia"/>
          <w:color w:val="000000" w:themeColor="text1"/>
        </w:rPr>
        <w:instrText>小时除去有机物，真空烧结</w:instrText>
      </w:r>
      <w:r w:rsidR="004E1277" w:rsidRPr="009F7F88">
        <w:rPr>
          <w:rFonts w:hint="eastAsia"/>
          <w:color w:val="000000" w:themeColor="text1"/>
        </w:rPr>
        <w:instrText>900</w:instrText>
      </w:r>
      <w:r w:rsidR="004E1277" w:rsidRPr="009F7F88">
        <w:rPr>
          <w:rFonts w:hint="eastAsia"/>
          <w:color w:val="000000" w:themeColor="text1"/>
        </w:rPr>
        <w:instrText>℃</w:instrText>
      </w:r>
      <w:r w:rsidR="004E1277" w:rsidRPr="009F7F88">
        <w:rPr>
          <w:rFonts w:hint="eastAsia"/>
          <w:color w:val="000000" w:themeColor="text1"/>
        </w:rPr>
        <w:instrText>30min</w:instrText>
      </w:r>
      <w:r w:rsidR="004E1277" w:rsidRPr="009F7F88">
        <w:rPr>
          <w:rFonts w:hint="eastAsia"/>
          <w:color w:val="000000" w:themeColor="text1"/>
        </w:rPr>
        <w:instrText>、</w:instrText>
      </w:r>
      <w:r w:rsidR="004E1277" w:rsidRPr="009F7F88">
        <w:rPr>
          <w:rFonts w:hint="eastAsia"/>
          <w:color w:val="000000" w:themeColor="text1"/>
        </w:rPr>
        <w:instrText>950</w:instrText>
      </w:r>
      <w:r w:rsidR="004E1277" w:rsidRPr="009F7F88">
        <w:rPr>
          <w:rFonts w:hint="eastAsia"/>
          <w:color w:val="000000" w:themeColor="text1"/>
        </w:rPr>
        <w:instrText>℃</w:instrText>
      </w:r>
      <w:r w:rsidR="004E1277" w:rsidRPr="009F7F88">
        <w:rPr>
          <w:rFonts w:hint="eastAsia"/>
          <w:color w:val="000000" w:themeColor="text1"/>
        </w:rPr>
        <w:instrText>10min</w:instrText>
      </w:r>
      <w:r w:rsidR="004E1277" w:rsidRPr="009F7F88">
        <w:rPr>
          <w:rFonts w:hint="eastAsia"/>
          <w:color w:val="000000" w:themeColor="text1"/>
        </w:rPr>
        <w:instrText>、</w:instrText>
      </w:r>
      <w:r w:rsidR="004E1277" w:rsidRPr="009F7F88">
        <w:rPr>
          <w:rFonts w:hint="eastAsia"/>
          <w:color w:val="000000" w:themeColor="text1"/>
        </w:rPr>
        <w:instrText>1000</w:instrText>
      </w:r>
      <w:r w:rsidR="004E1277" w:rsidRPr="009F7F88">
        <w:rPr>
          <w:rFonts w:hint="eastAsia"/>
          <w:color w:val="000000" w:themeColor="text1"/>
        </w:rPr>
        <w:instrText>℃</w:instrText>
      </w:r>
      <w:r w:rsidR="004E1277" w:rsidRPr="009F7F88">
        <w:rPr>
          <w:rFonts w:hint="eastAsia"/>
          <w:color w:val="000000" w:themeColor="text1"/>
        </w:rPr>
        <w:instrText>15min</w:instrText>
      </w:r>
      <w:r w:rsidR="004E1277" w:rsidRPr="009F7F88">
        <w:rPr>
          <w:rFonts w:hint="eastAsia"/>
          <w:color w:val="000000" w:themeColor="text1"/>
        </w:rPr>
        <w:instrText>、</w:instrText>
      </w:r>
      <w:r w:rsidR="004E1277" w:rsidRPr="009F7F88">
        <w:rPr>
          <w:rFonts w:hint="eastAsia"/>
          <w:color w:val="000000" w:themeColor="text1"/>
        </w:rPr>
        <w:instrText>1100</w:instrText>
      </w:r>
      <w:r w:rsidR="004E1277" w:rsidRPr="009F7F88">
        <w:rPr>
          <w:rFonts w:hint="eastAsia"/>
          <w:color w:val="000000" w:themeColor="text1"/>
        </w:rPr>
        <w:instrText>℃</w:instrText>
      </w:r>
      <w:r w:rsidR="004E1277" w:rsidRPr="009F7F88">
        <w:rPr>
          <w:rFonts w:hint="eastAsia"/>
          <w:color w:val="000000" w:themeColor="text1"/>
        </w:rPr>
        <w:instrText>5min</w:instrText>
      </w:r>
      <w:r w:rsidR="004E1277" w:rsidRPr="009F7F88">
        <w:rPr>
          <w:rFonts w:hint="eastAsia"/>
          <w:color w:val="000000" w:themeColor="text1"/>
        </w:rPr>
        <w:instrText>，加热速率</w:instrText>
      </w:r>
      <w:r w:rsidR="004E1277" w:rsidRPr="009F7F88">
        <w:rPr>
          <w:rFonts w:hint="eastAsia"/>
          <w:color w:val="000000" w:themeColor="text1"/>
        </w:rPr>
        <w:instrText>5min/</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获得透明玻璃，也可超临界干燥获得气凝胶</w:instrText>
      </w:r>
      <w:r w:rsidR="004E1277" w:rsidRPr="009F7F88">
        <w:rPr>
          <w:rFonts w:hint="eastAsia"/>
          <w:color w:val="000000" w:themeColor="text1"/>
        </w:rPr>
        <w:instrText>\n</w:instrText>
      </w:r>
      <w:r w:rsidR="004E1277" w:rsidRPr="009F7F88">
        <w:rPr>
          <w:rFonts w:hint="eastAsia"/>
          <w:color w:val="000000" w:themeColor="text1"/>
        </w:rPr>
        <w:instrText>含毛细管张力的计算公式</w:instrText>
      </w:r>
      <w:r w:rsidR="004E1277" w:rsidRPr="009F7F88">
        <w:rPr>
          <w:rFonts w:hint="eastAsia"/>
          <w:color w:val="000000" w:themeColor="text1"/>
        </w:rPr>
        <w:instrText>\n</w:instrText>
      </w:r>
      <w:r w:rsidR="004E1277" w:rsidRPr="009F7F88">
        <w:rPr>
          <w:rFonts w:hint="eastAsia"/>
          <w:color w:val="000000" w:themeColor="text1"/>
        </w:rPr>
        <w:instrText>本文主要通过控制水含量和加入乙醇来减少液</w:instrText>
      </w:r>
      <w:r w:rsidR="004E1277" w:rsidRPr="009F7F88">
        <w:rPr>
          <w:rFonts w:hint="eastAsia"/>
          <w:color w:val="000000" w:themeColor="text1"/>
        </w:rPr>
        <w:instrText>-</w:instrText>
      </w:r>
      <w:r w:rsidR="004E1277" w:rsidRPr="009F7F88">
        <w:rPr>
          <w:rFonts w:hint="eastAsia"/>
          <w:color w:val="000000" w:themeColor="text1"/>
        </w:rPr>
        <w:instrText>气表面张力，控制收缩平衡</w:instrText>
      </w:r>
      <w:r w:rsidR="004E1277" w:rsidRPr="009F7F88">
        <w:rPr>
          <w:rFonts w:hint="eastAsia"/>
          <w:color w:val="000000" w:themeColor="text1"/>
        </w:rPr>
        <w:instrText>","page":"18879-18885","titl</w:instrText>
      </w:r>
      <w:r w:rsidR="004E1277" w:rsidRPr="009F7F88">
        <w:rPr>
          <w:color w:val="000000" w:themeColor="text1"/>
        </w:rPr>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00BE4D24" w:rsidRPr="009F7F88">
        <w:rPr>
          <w:color w:val="000000" w:themeColor="text1"/>
        </w:rPr>
        <w:fldChar w:fldCharType="separate"/>
      </w:r>
      <w:r w:rsidR="004E1277" w:rsidRPr="009F7F88">
        <w:rPr>
          <w:noProof/>
          <w:color w:val="000000" w:themeColor="text1"/>
          <w:vertAlign w:val="superscript"/>
        </w:rPr>
        <w:t>206</w:t>
      </w:r>
      <w:r w:rsidR="00BE4D24" w:rsidRPr="009F7F88">
        <w:rPr>
          <w:color w:val="000000" w:themeColor="text1"/>
        </w:rPr>
        <w:fldChar w:fldCharType="end"/>
      </w:r>
      <w:r w:rsidR="00BE4D24" w:rsidRPr="009F7F88">
        <w:rPr>
          <w:color w:val="000000" w:themeColor="text1"/>
        </w:rPr>
        <w:t xml:space="preserve"> An example preparation of the photocurable ink and the relevant chemical reaction </w:t>
      </w:r>
      <w:r w:rsidR="00E6615E" w:rsidRPr="009F7F88">
        <w:rPr>
          <w:color w:val="000000" w:themeColor="text1"/>
        </w:rPr>
        <w:t>is</w:t>
      </w:r>
      <w:r w:rsidR="00BE4D24" w:rsidRPr="009F7F88">
        <w:rPr>
          <w:color w:val="000000" w:themeColor="text1"/>
        </w:rPr>
        <w:t xml:space="preserve"> shown in</w:t>
      </w:r>
      <w:r w:rsidR="00BE4D24" w:rsidRPr="009F7F88">
        <w:rPr>
          <w:rFonts w:hint="eastAsia"/>
          <w:color w:val="000000" w:themeColor="text1"/>
          <w:lang w:val="en-US"/>
        </w:rPr>
        <w:t xml:space="preserve"> </w:t>
      </w:r>
      <w:r w:rsidR="00BE4D24" w:rsidRPr="009F7F88">
        <w:rPr>
          <w:color w:val="000000" w:themeColor="text1"/>
        </w:rPr>
        <w:fldChar w:fldCharType="begin"/>
      </w:r>
      <w:r w:rsidR="00BE4D24" w:rsidRPr="009F7F88">
        <w:rPr>
          <w:color w:val="000000" w:themeColor="text1"/>
        </w:rPr>
        <w:instrText xml:space="preserve"> REF _Ref41091740 \h </w:instrText>
      </w:r>
      <w:r w:rsidR="00BE4D24" w:rsidRPr="009F7F88">
        <w:rPr>
          <w:color w:val="000000" w:themeColor="text1"/>
        </w:rPr>
      </w:r>
      <w:r w:rsidR="00BE4D24" w:rsidRPr="009F7F88">
        <w:rPr>
          <w:color w:val="000000" w:themeColor="text1"/>
        </w:rPr>
        <w:fldChar w:fldCharType="separate"/>
      </w:r>
      <w:r w:rsidR="00BE4D24" w:rsidRPr="009F7F88">
        <w:rPr>
          <w:color w:val="000000" w:themeColor="text1"/>
        </w:rPr>
        <w:t xml:space="preserve">Fig. </w:t>
      </w:r>
      <w:r w:rsidR="00BE4D24" w:rsidRPr="009F7F88">
        <w:rPr>
          <w:noProof/>
          <w:color w:val="000000" w:themeColor="text1"/>
        </w:rPr>
        <w:t>7</w:t>
      </w:r>
      <w:r w:rsidR="00BE4D24" w:rsidRPr="009F7F88">
        <w:rPr>
          <w:color w:val="000000" w:themeColor="text1"/>
        </w:rPr>
        <w:fldChar w:fldCharType="end"/>
      </w:r>
      <w:r w:rsidR="00BE4D24" w:rsidRPr="009F7F88">
        <w:rPr>
          <w:color w:val="000000" w:themeColor="text1"/>
        </w:rPr>
        <w:t xml:space="preserve">b. Condensation can occur between Si-OH groups while the free-radical polymerization can take place between acrylate groups under the irradiation of light, resulting in a 3D cross-linked structure to form a gel containing </w:t>
      </w:r>
      <w:r w:rsidR="004E7614" w:rsidRPr="009F7F88">
        <w:rPr>
          <w:color w:val="000000" w:themeColor="text1"/>
        </w:rPr>
        <w:t>SiO</w:t>
      </w:r>
      <w:r w:rsidR="004E7614" w:rsidRPr="009F7F88">
        <w:rPr>
          <w:color w:val="000000" w:themeColor="text1"/>
          <w:vertAlign w:val="subscript"/>
        </w:rPr>
        <w:t>2</w:t>
      </w:r>
      <w:r w:rsidR="00BE4D24" w:rsidRPr="009F7F88">
        <w:rPr>
          <w:color w:val="000000" w:themeColor="text1"/>
        </w:rPr>
        <w:t>.</w:t>
      </w:r>
    </w:p>
    <w:p w14:paraId="2C12D161" w14:textId="358C6A89" w:rsidR="00C24729" w:rsidRPr="009F7F88" w:rsidRDefault="00BE4D24" w:rsidP="00C24729">
      <w:pPr>
        <w:pStyle w:val="RSCB02ArticleText"/>
        <w:ind w:firstLineChars="100" w:firstLine="194"/>
        <w:rPr>
          <w:color w:val="000000" w:themeColor="text1"/>
        </w:rPr>
      </w:pPr>
      <w:r w:rsidRPr="009F7F88">
        <w:rPr>
          <w:color w:val="000000" w:themeColor="text1"/>
        </w:rPr>
        <w:t xml:space="preserve">There have only been a handful of demonstrations of printed aerogels from the traditional molecule-derived gel ink method. A large number of oxide (such as </w:t>
      </w:r>
      <w:r w:rsidR="00553E4D" w:rsidRPr="009F7F88">
        <w:rPr>
          <w:color w:val="000000" w:themeColor="text1"/>
        </w:rPr>
        <w:t>Al</w:t>
      </w:r>
      <w:r w:rsidR="00553E4D" w:rsidRPr="009F7F88">
        <w:rPr>
          <w:color w:val="000000" w:themeColor="text1"/>
          <w:vertAlign w:val="subscript"/>
        </w:rPr>
        <w:t>2</w:t>
      </w:r>
      <w:r w:rsidR="00553E4D" w:rsidRPr="009F7F88">
        <w:rPr>
          <w:color w:val="000000" w:themeColor="text1"/>
        </w:rPr>
        <w:t>O</w:t>
      </w:r>
      <w:r w:rsidR="00553E4D" w:rsidRPr="009F7F88">
        <w:rPr>
          <w:color w:val="000000" w:themeColor="text1"/>
          <w:vertAlign w:val="subscript"/>
        </w:rPr>
        <w:t>3</w:t>
      </w:r>
      <w:r w:rsidRPr="009F7F88">
        <w:rPr>
          <w:color w:val="000000" w:themeColor="text1"/>
        </w:rPr>
        <w:t xml:space="preserve">, </w:t>
      </w:r>
      <w:r w:rsidR="00B64ABF" w:rsidRPr="009F7F88">
        <w:rPr>
          <w:color w:val="000000" w:themeColor="text1"/>
        </w:rPr>
        <w:t>ZrO</w:t>
      </w:r>
      <w:r w:rsidR="00B64ABF" w:rsidRPr="009F7F88">
        <w:rPr>
          <w:color w:val="000000" w:themeColor="text1"/>
          <w:vertAlign w:val="subscript"/>
        </w:rPr>
        <w:t>2</w:t>
      </w:r>
      <w:r w:rsidRPr="009F7F88">
        <w:rPr>
          <w:color w:val="000000" w:themeColor="text1"/>
        </w:rPr>
        <w:t xml:space="preserve">) and organic (such as polyimide, melamine) aerogels that can be prepared by traditional sol-gel methods remain unexplored. This is primarily </w:t>
      </w:r>
    </w:p>
    <w:bookmarkEnd w:id="62"/>
    <w:p w14:paraId="4371E1D0" w14:textId="77777777" w:rsidR="00BE4D24" w:rsidRPr="009F7F88" w:rsidRDefault="00BE4D24" w:rsidP="00BE4D24">
      <w:pPr>
        <w:pStyle w:val="RSCB02ArticleText"/>
        <w:spacing w:beforeLines="50" w:before="120"/>
        <w:ind w:firstLineChars="100" w:firstLine="194"/>
        <w:rPr>
          <w:color w:val="000000" w:themeColor="text1"/>
        </w:rPr>
      </w:pPr>
    </w:p>
    <w:p w14:paraId="57594135" w14:textId="638E2FEC" w:rsidR="006200F9" w:rsidRPr="009F7F88" w:rsidRDefault="006200F9" w:rsidP="00920391">
      <w:pPr>
        <w:pStyle w:val="RSCB02ArticleText"/>
        <w:rPr>
          <w:color w:val="000000" w:themeColor="text1"/>
        </w:rPr>
        <w:sectPr w:rsidR="006200F9" w:rsidRPr="009F7F88" w:rsidSect="00514CBA">
          <w:type w:val="continuous"/>
          <w:pgSz w:w="11907" w:h="16840" w:code="9"/>
          <w:pgMar w:top="1009" w:right="851" w:bottom="1758" w:left="851" w:header="851" w:footer="1049" w:gutter="0"/>
          <w:cols w:num="2" w:space="227"/>
          <w:titlePg/>
          <w:docGrid w:linePitch="360"/>
        </w:sectPr>
      </w:pPr>
    </w:p>
    <w:p w14:paraId="162765B3" w14:textId="6C4B4F7D" w:rsidR="00920391" w:rsidRPr="009F7F88" w:rsidRDefault="00920391" w:rsidP="00BE4D24">
      <w:pPr>
        <w:pStyle w:val="RSCT02Tabletitlewithouttopbar"/>
        <w:rPr>
          <w:color w:val="000000" w:themeColor="text1"/>
        </w:rPr>
      </w:pPr>
      <w:bookmarkStart w:id="63" w:name="_Ref41092815"/>
      <w:r w:rsidRPr="009F7F88">
        <w:rPr>
          <w:color w:val="000000" w:themeColor="text1"/>
        </w:rPr>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3</w:t>
      </w:r>
      <w:r w:rsidR="00B131A9" w:rsidRPr="009F7F88">
        <w:rPr>
          <w:noProof/>
          <w:color w:val="000000" w:themeColor="text1"/>
        </w:rPr>
        <w:fldChar w:fldCharType="end"/>
      </w:r>
      <w:bookmarkEnd w:id="63"/>
      <w:r w:rsidRPr="009F7F88">
        <w:rPr>
          <w:color w:val="000000" w:themeColor="text1"/>
        </w:rPr>
        <w:t xml:space="preserve">  Examples of 0D nanoparticle-based inks for printing aerogels</w:t>
      </w:r>
    </w:p>
    <w:tbl>
      <w:tblPr>
        <w:tblpPr w:leftFromText="180" w:rightFromText="180" w:vertAnchor="text" w:tblpY="1"/>
        <w:tblOverlap w:val="never"/>
        <w:tblW w:w="10065"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276"/>
        <w:gridCol w:w="709"/>
        <w:gridCol w:w="3544"/>
        <w:gridCol w:w="850"/>
        <w:gridCol w:w="1134"/>
        <w:gridCol w:w="1701"/>
        <w:gridCol w:w="851"/>
      </w:tblGrid>
      <w:tr w:rsidR="009F7F88" w:rsidRPr="009F7F88" w14:paraId="22D3E518" w14:textId="77777777" w:rsidTr="00C221AD">
        <w:trPr>
          <w:trHeight w:val="215"/>
          <w:tblHeader/>
        </w:trPr>
        <w:tc>
          <w:tcPr>
            <w:tcW w:w="1276" w:type="dxa"/>
            <w:tcBorders>
              <w:top w:val="nil"/>
              <w:left w:val="nil"/>
              <w:bottom w:val="single" w:sz="4" w:space="0" w:color="auto"/>
              <w:right w:val="nil"/>
            </w:tcBorders>
            <w:hideMark/>
          </w:tcPr>
          <w:p w14:paraId="00753689" w14:textId="77777777" w:rsidR="00920391" w:rsidRPr="009F7F88" w:rsidRDefault="00920391" w:rsidP="00C221AD">
            <w:pPr>
              <w:pStyle w:val="RSCT03TableBody"/>
              <w:jc w:val="left"/>
              <w:rPr>
                <w:color w:val="000000" w:themeColor="text1"/>
              </w:rPr>
            </w:pPr>
            <w:r w:rsidRPr="009F7F88">
              <w:rPr>
                <w:color w:val="000000" w:themeColor="text1"/>
              </w:rPr>
              <w:t>Composition of product</w:t>
            </w:r>
          </w:p>
        </w:tc>
        <w:tc>
          <w:tcPr>
            <w:tcW w:w="709" w:type="dxa"/>
            <w:tcBorders>
              <w:top w:val="nil"/>
              <w:left w:val="nil"/>
              <w:bottom w:val="single" w:sz="4" w:space="0" w:color="auto"/>
              <w:right w:val="nil"/>
            </w:tcBorders>
            <w:hideMark/>
          </w:tcPr>
          <w:p w14:paraId="2BB9C338" w14:textId="77777777" w:rsidR="00920391" w:rsidRPr="009F7F88" w:rsidRDefault="00920391" w:rsidP="00C221AD">
            <w:pPr>
              <w:pStyle w:val="RSCT03TableBody"/>
              <w:jc w:val="left"/>
              <w:rPr>
                <w:color w:val="000000" w:themeColor="text1"/>
              </w:rPr>
            </w:pPr>
            <w:r w:rsidRPr="009F7F88">
              <w:rPr>
                <w:color w:val="000000" w:themeColor="text1"/>
              </w:rPr>
              <w:t>Shape of product</w:t>
            </w:r>
          </w:p>
        </w:tc>
        <w:tc>
          <w:tcPr>
            <w:tcW w:w="3544" w:type="dxa"/>
            <w:tcBorders>
              <w:top w:val="nil"/>
              <w:left w:val="nil"/>
              <w:bottom w:val="single" w:sz="4" w:space="0" w:color="auto"/>
              <w:right w:val="nil"/>
            </w:tcBorders>
            <w:hideMark/>
          </w:tcPr>
          <w:p w14:paraId="1082FD96" w14:textId="77777777" w:rsidR="00920391" w:rsidRPr="009F7F88" w:rsidRDefault="00920391" w:rsidP="00C221AD">
            <w:pPr>
              <w:pStyle w:val="RSCT03TableBody"/>
              <w:jc w:val="left"/>
              <w:rPr>
                <w:color w:val="000000" w:themeColor="text1"/>
              </w:rPr>
            </w:pPr>
            <w:r w:rsidRPr="009F7F88">
              <w:rPr>
                <w:color w:val="000000" w:themeColor="text1"/>
              </w:rPr>
              <w:t>Main raw material</w:t>
            </w:r>
          </w:p>
        </w:tc>
        <w:tc>
          <w:tcPr>
            <w:tcW w:w="850" w:type="dxa"/>
            <w:tcBorders>
              <w:top w:val="nil"/>
              <w:left w:val="nil"/>
              <w:bottom w:val="single" w:sz="4" w:space="0" w:color="auto"/>
              <w:right w:val="nil"/>
            </w:tcBorders>
            <w:hideMark/>
          </w:tcPr>
          <w:p w14:paraId="0C4711FD" w14:textId="77777777" w:rsidR="00920391" w:rsidRPr="009F7F88" w:rsidRDefault="00920391" w:rsidP="00C221AD">
            <w:pPr>
              <w:pStyle w:val="RSCT03TableBody"/>
              <w:jc w:val="left"/>
              <w:rPr>
                <w:color w:val="000000" w:themeColor="text1"/>
              </w:rPr>
            </w:pPr>
            <w:r w:rsidRPr="009F7F88">
              <w:rPr>
                <w:color w:val="000000" w:themeColor="text1"/>
              </w:rPr>
              <w:t>Printing method</w:t>
            </w:r>
          </w:p>
        </w:tc>
        <w:tc>
          <w:tcPr>
            <w:tcW w:w="1134" w:type="dxa"/>
            <w:tcBorders>
              <w:top w:val="nil"/>
              <w:left w:val="nil"/>
              <w:bottom w:val="single" w:sz="4" w:space="0" w:color="auto"/>
              <w:right w:val="nil"/>
            </w:tcBorders>
            <w:hideMark/>
          </w:tcPr>
          <w:p w14:paraId="1D89D25E" w14:textId="77777777" w:rsidR="00920391" w:rsidRPr="009F7F88" w:rsidRDefault="00920391" w:rsidP="00C221AD">
            <w:pPr>
              <w:pStyle w:val="RSCT03TableBody"/>
              <w:jc w:val="left"/>
              <w:rPr>
                <w:color w:val="000000" w:themeColor="text1"/>
              </w:rPr>
            </w:pPr>
            <w:r w:rsidRPr="009F7F88">
              <w:rPr>
                <w:color w:val="000000" w:themeColor="text1"/>
              </w:rPr>
              <w:t>Drying method</w:t>
            </w:r>
          </w:p>
        </w:tc>
        <w:tc>
          <w:tcPr>
            <w:tcW w:w="1701" w:type="dxa"/>
            <w:tcBorders>
              <w:top w:val="nil"/>
              <w:left w:val="nil"/>
              <w:bottom w:val="single" w:sz="4" w:space="0" w:color="auto"/>
              <w:right w:val="nil"/>
            </w:tcBorders>
            <w:hideMark/>
          </w:tcPr>
          <w:p w14:paraId="4B582BDD" w14:textId="77777777" w:rsidR="00920391" w:rsidRPr="009F7F88" w:rsidRDefault="00920391" w:rsidP="00C221AD">
            <w:pPr>
              <w:pStyle w:val="RSCT03TableBody"/>
              <w:jc w:val="left"/>
              <w:rPr>
                <w:color w:val="000000" w:themeColor="text1"/>
              </w:rPr>
            </w:pPr>
            <w:r w:rsidRPr="009F7F88">
              <w:rPr>
                <w:color w:val="000000" w:themeColor="text1"/>
              </w:rPr>
              <w:t>Application</w:t>
            </w:r>
          </w:p>
        </w:tc>
        <w:tc>
          <w:tcPr>
            <w:tcW w:w="851" w:type="dxa"/>
            <w:tcBorders>
              <w:top w:val="nil"/>
              <w:left w:val="nil"/>
              <w:bottom w:val="single" w:sz="4" w:space="0" w:color="auto"/>
              <w:right w:val="nil"/>
            </w:tcBorders>
            <w:hideMark/>
          </w:tcPr>
          <w:p w14:paraId="109798F7" w14:textId="77777777" w:rsidR="00920391" w:rsidRPr="009F7F88" w:rsidRDefault="00920391" w:rsidP="00C221AD">
            <w:pPr>
              <w:pStyle w:val="RSCT03TableBody"/>
              <w:jc w:val="left"/>
              <w:rPr>
                <w:color w:val="000000" w:themeColor="text1"/>
              </w:rPr>
            </w:pPr>
            <w:r w:rsidRPr="009F7F88">
              <w:rPr>
                <w:color w:val="000000" w:themeColor="text1"/>
              </w:rPr>
              <w:t>Ref.</w:t>
            </w:r>
          </w:p>
        </w:tc>
      </w:tr>
      <w:tr w:rsidR="009F7F88" w:rsidRPr="009F7F88" w14:paraId="5BD4E4FB" w14:textId="77777777" w:rsidTr="00C221AD">
        <w:trPr>
          <w:trHeight w:val="146"/>
        </w:trPr>
        <w:tc>
          <w:tcPr>
            <w:tcW w:w="1276" w:type="dxa"/>
            <w:tcBorders>
              <w:top w:val="single" w:sz="4" w:space="0" w:color="auto"/>
              <w:left w:val="nil"/>
              <w:bottom w:val="nil"/>
              <w:right w:val="nil"/>
            </w:tcBorders>
            <w:hideMark/>
          </w:tcPr>
          <w:p w14:paraId="36088763" w14:textId="7756C569" w:rsidR="00920391" w:rsidRPr="009F7F88" w:rsidRDefault="004E7614" w:rsidP="00C221AD">
            <w:pPr>
              <w:pStyle w:val="RSCT03TableBody"/>
              <w:jc w:val="left"/>
              <w:rPr>
                <w:color w:val="000000" w:themeColor="text1"/>
              </w:rPr>
            </w:pPr>
            <w:r w:rsidRPr="009F7F88">
              <w:rPr>
                <w:color w:val="000000" w:themeColor="text1"/>
              </w:rPr>
              <w:t>SiO</w:t>
            </w:r>
            <w:r w:rsidRPr="009F7F88">
              <w:rPr>
                <w:color w:val="000000" w:themeColor="text1"/>
                <w:vertAlign w:val="subscript"/>
              </w:rPr>
              <w:t>2</w:t>
            </w:r>
          </w:p>
        </w:tc>
        <w:tc>
          <w:tcPr>
            <w:tcW w:w="709" w:type="dxa"/>
            <w:tcBorders>
              <w:top w:val="single" w:sz="4" w:space="0" w:color="auto"/>
              <w:left w:val="nil"/>
              <w:bottom w:val="nil"/>
              <w:right w:val="nil"/>
            </w:tcBorders>
            <w:hideMark/>
          </w:tcPr>
          <w:p w14:paraId="003EA740" w14:textId="77777777" w:rsidR="00920391" w:rsidRPr="009F7F88" w:rsidRDefault="00920391" w:rsidP="00C221AD">
            <w:pPr>
              <w:pStyle w:val="RSCT03TableBody"/>
              <w:jc w:val="left"/>
              <w:rPr>
                <w:color w:val="000000" w:themeColor="text1"/>
              </w:rPr>
            </w:pPr>
            <w:r w:rsidRPr="009F7F88">
              <w:rPr>
                <w:color w:val="000000" w:themeColor="text1"/>
              </w:rPr>
              <w:t>Pattern</w:t>
            </w:r>
          </w:p>
        </w:tc>
        <w:tc>
          <w:tcPr>
            <w:tcW w:w="3544" w:type="dxa"/>
            <w:tcBorders>
              <w:top w:val="single" w:sz="4" w:space="0" w:color="auto"/>
              <w:left w:val="nil"/>
              <w:bottom w:val="nil"/>
              <w:right w:val="nil"/>
            </w:tcBorders>
            <w:hideMark/>
          </w:tcPr>
          <w:p w14:paraId="7EA30442" w14:textId="1E0EFAA3" w:rsidR="00920391" w:rsidRPr="009F7F88" w:rsidRDefault="004E7614" w:rsidP="00C221AD">
            <w:pPr>
              <w:pStyle w:val="RSCT03TableBody"/>
              <w:jc w:val="left"/>
              <w:rPr>
                <w:color w:val="000000" w:themeColor="text1"/>
              </w:rPr>
            </w:pPr>
            <w:r w:rsidRPr="009F7F88">
              <w:rPr>
                <w:color w:val="000000" w:themeColor="text1"/>
              </w:rPr>
              <w:t>SiO</w:t>
            </w:r>
            <w:r w:rsidRPr="009F7F88">
              <w:rPr>
                <w:color w:val="000000" w:themeColor="text1"/>
                <w:vertAlign w:val="subscript"/>
              </w:rPr>
              <w:t>2</w:t>
            </w:r>
            <w:r w:rsidR="00920391" w:rsidRPr="009F7F88">
              <w:rPr>
                <w:color w:val="000000" w:themeColor="text1"/>
              </w:rPr>
              <w:t xml:space="preserve"> aerogel, DISPERBYK-2012, PVP-k30 binder, 1,5-pentadiol humectant, water</w:t>
            </w:r>
          </w:p>
        </w:tc>
        <w:tc>
          <w:tcPr>
            <w:tcW w:w="850" w:type="dxa"/>
            <w:tcBorders>
              <w:top w:val="single" w:sz="4" w:space="0" w:color="auto"/>
              <w:left w:val="nil"/>
              <w:bottom w:val="nil"/>
              <w:right w:val="nil"/>
            </w:tcBorders>
            <w:hideMark/>
          </w:tcPr>
          <w:p w14:paraId="4EE75927" w14:textId="77777777" w:rsidR="00920391" w:rsidRPr="009F7F88" w:rsidRDefault="00920391" w:rsidP="00C221AD">
            <w:pPr>
              <w:pStyle w:val="RSCT03TableBody"/>
              <w:jc w:val="left"/>
              <w:rPr>
                <w:color w:val="000000" w:themeColor="text1"/>
              </w:rPr>
            </w:pPr>
            <w:r w:rsidRPr="009F7F88">
              <w:rPr>
                <w:color w:val="000000" w:themeColor="text1"/>
              </w:rPr>
              <w:t>Inkjet</w:t>
            </w:r>
          </w:p>
        </w:tc>
        <w:tc>
          <w:tcPr>
            <w:tcW w:w="1134" w:type="dxa"/>
            <w:tcBorders>
              <w:top w:val="single" w:sz="4" w:space="0" w:color="auto"/>
              <w:left w:val="nil"/>
              <w:bottom w:val="nil"/>
              <w:right w:val="nil"/>
            </w:tcBorders>
            <w:hideMark/>
          </w:tcPr>
          <w:p w14:paraId="1C541B17" w14:textId="77777777" w:rsidR="00920391" w:rsidRPr="009F7F88" w:rsidRDefault="00920391" w:rsidP="00C221AD">
            <w:pPr>
              <w:pStyle w:val="RSCT03TableBody"/>
              <w:jc w:val="left"/>
              <w:rPr>
                <w:color w:val="000000" w:themeColor="text1"/>
              </w:rPr>
            </w:pPr>
            <w:r w:rsidRPr="009F7F88">
              <w:rPr>
                <w:color w:val="000000" w:themeColor="text1"/>
              </w:rPr>
              <w:t>Ambient</w:t>
            </w:r>
          </w:p>
        </w:tc>
        <w:tc>
          <w:tcPr>
            <w:tcW w:w="1701" w:type="dxa"/>
            <w:tcBorders>
              <w:top w:val="single" w:sz="4" w:space="0" w:color="auto"/>
              <w:left w:val="nil"/>
              <w:bottom w:val="nil"/>
              <w:right w:val="nil"/>
            </w:tcBorders>
            <w:hideMark/>
          </w:tcPr>
          <w:p w14:paraId="61A006BD" w14:textId="77777777" w:rsidR="00920391" w:rsidRPr="009F7F88" w:rsidRDefault="00920391" w:rsidP="00C221AD">
            <w:pPr>
              <w:pStyle w:val="RSCT03TableBody"/>
              <w:jc w:val="left"/>
              <w:rPr>
                <w:color w:val="000000" w:themeColor="text1"/>
              </w:rPr>
            </w:pPr>
            <w:r w:rsidRPr="009F7F88">
              <w:rPr>
                <w:color w:val="000000" w:themeColor="text1"/>
              </w:rPr>
              <w:t>Thermal insulation</w:t>
            </w:r>
          </w:p>
        </w:tc>
        <w:tc>
          <w:tcPr>
            <w:tcW w:w="851" w:type="dxa"/>
            <w:tcBorders>
              <w:top w:val="single" w:sz="4" w:space="0" w:color="auto"/>
              <w:left w:val="nil"/>
              <w:bottom w:val="nil"/>
              <w:right w:val="nil"/>
            </w:tcBorders>
            <w:hideMark/>
          </w:tcPr>
          <w:p w14:paraId="532F6224" w14:textId="534E42CA" w:rsidR="00920391" w:rsidRPr="009F7F88" w:rsidRDefault="00920391" w:rsidP="00C221AD">
            <w:pPr>
              <w:pStyle w:val="RSCT03TableBody"/>
              <w:jc w:val="left"/>
              <w:rPr>
                <w:color w:val="000000" w:themeColor="text1"/>
              </w:rPr>
            </w:pPr>
            <w:r w:rsidRPr="009F7F88">
              <w:rPr>
                <w:color w:val="000000" w:themeColor="text1"/>
              </w:rPr>
              <w:fldChar w:fldCharType="begin" w:fldLock="1"/>
            </w:r>
            <w:r w:rsidR="004E1277" w:rsidRPr="009F7F88">
              <w:rPr>
                <w:color w:val="000000" w:themeColor="text1"/>
              </w:rPr>
              <w:instrText>ADDIN CSL_CITATION {"citationItems":[{"id":"ITEM-1","itemData":{"DOI":"10.1007/s40684-020-00189-4","ISBN":"4068402000","ISSN":"21980810","abstract":"Aerogels have the lowest thermal conductivity (&lt; 0.2 W m−1 K−1) among known materials owing to the presence of pores, which constitute over 90% of the structure. Aerogels have mainly been commercialized for use as a thermal insulation material for building applications, such as walls and pipes. Herein, a silica aerogel thin film was fabricated by using a commercial and cost-effective HP inkjet printer. Next, silica aerogel ink was synthesized by mixing hydrophilic silica aerogel powder, solvent, and other organic additives. The thickness and pattern of the silica aerogel thin films were easily controlled by increasing the number of printing cycles and patterning by using a drawing software. The printed silica aerogel thin film had a smooth surface and thickness with well-distributed ink particles. Further, the aerogel had a unique structure comprising nanopores and nanonetworks. The thermal conductivity of the silica aerogel thin film was approximately 0.05 W m−1 K−1 at 30–300 °C. Inkjet printing of silica aerogels is expected to be a strong candidate for thermal insulating applications in micro-scale systems such as batteries and electronic chips.","author":[{"dropping-particle":"","family":"Koo","given":"Junmo","non-dropping-particle":"","parse-names":false,"suffix":""},{"dropping-particle":"","family":"Kim","given":"Jun Woo","non-dropping-particle":"","parse-names":false,"suffix":""},{"dropping-particle":"","family":"Kim","given":"Minsik","non-dropping-particle":"","parse-names":false,"suffix":""},{"dropping-particle":"","family":"Yoon","given":"Sungwon","non-dropping-particle":"","parse-names":false,"suffix":""},{"dropping-particle":"","family":"Shim","given":"Joon Hyung","non-dropping-particle":"","parse-names":false,"suffix":""}],"container-title":"International Journal of Precision Engineering and Manufacturing - Green Technology","id":"ITEM-1","issued":{"date-parts":[["2020"]]},"page":"https://doi.org/10.1007/s40684-020-00189-4","publisher":"Korean Society for Precision Engineering","title":"Inkjet Printing of Silica Aerogel for Fabrication of 2-D Patterned Thermal Insulation Layers","type":"article-journal"},"uris":["http://www.mendeley.com/documents/?uuid=04bd21c1-b25c-4b92-8ee6-9be6947e91c6"]}],"mendeley":{"formattedCitation":"&lt;sup&gt;211&lt;/sup&gt;","plainTextFormattedCitation":"211","previouslyFormattedCitation":"&lt;sup&gt;20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rPr>
              <w:t>211</w:t>
            </w:r>
            <w:r w:rsidRPr="009F7F88">
              <w:rPr>
                <w:color w:val="000000" w:themeColor="text1"/>
              </w:rPr>
              <w:fldChar w:fldCharType="end"/>
            </w:r>
          </w:p>
        </w:tc>
      </w:tr>
      <w:tr w:rsidR="009F7F88" w:rsidRPr="009F7F88" w14:paraId="7A7F75F6" w14:textId="77777777" w:rsidTr="00C221AD">
        <w:trPr>
          <w:trHeight w:val="146"/>
        </w:trPr>
        <w:tc>
          <w:tcPr>
            <w:tcW w:w="1276" w:type="dxa"/>
            <w:tcBorders>
              <w:top w:val="nil"/>
              <w:left w:val="nil"/>
              <w:bottom w:val="nil"/>
              <w:right w:val="nil"/>
            </w:tcBorders>
            <w:hideMark/>
          </w:tcPr>
          <w:p w14:paraId="11614C3A" w14:textId="77777777" w:rsidR="00920391" w:rsidRPr="009F7F88" w:rsidRDefault="00920391" w:rsidP="00C221AD">
            <w:pPr>
              <w:pStyle w:val="RSCT03TableBody"/>
              <w:jc w:val="left"/>
              <w:rPr>
                <w:color w:val="000000" w:themeColor="text1"/>
              </w:rPr>
            </w:pPr>
            <w:r w:rsidRPr="009F7F88">
              <w:rPr>
                <w:color w:val="000000" w:themeColor="text1"/>
              </w:rPr>
              <w:t>PEDOT:PSS-carbon</w:t>
            </w:r>
          </w:p>
        </w:tc>
        <w:tc>
          <w:tcPr>
            <w:tcW w:w="709" w:type="dxa"/>
            <w:tcBorders>
              <w:top w:val="nil"/>
              <w:left w:val="nil"/>
              <w:bottom w:val="nil"/>
              <w:right w:val="nil"/>
            </w:tcBorders>
            <w:hideMark/>
          </w:tcPr>
          <w:p w14:paraId="5CB5F4C8" w14:textId="77777777" w:rsidR="00920391" w:rsidRPr="009F7F88" w:rsidRDefault="00920391" w:rsidP="00C221AD">
            <w:pPr>
              <w:pStyle w:val="RSCT03TableBody"/>
              <w:jc w:val="left"/>
              <w:rPr>
                <w:color w:val="000000" w:themeColor="text1"/>
              </w:rPr>
            </w:pPr>
            <w:r w:rsidRPr="009F7F88">
              <w:rPr>
                <w:color w:val="000000" w:themeColor="text1"/>
              </w:rPr>
              <w:t>Layer</w:t>
            </w:r>
          </w:p>
        </w:tc>
        <w:tc>
          <w:tcPr>
            <w:tcW w:w="3544" w:type="dxa"/>
            <w:tcBorders>
              <w:top w:val="nil"/>
              <w:left w:val="nil"/>
              <w:bottom w:val="nil"/>
              <w:right w:val="nil"/>
            </w:tcBorders>
            <w:hideMark/>
          </w:tcPr>
          <w:p w14:paraId="4B7C80D6" w14:textId="77777777" w:rsidR="00920391" w:rsidRPr="009F7F88" w:rsidRDefault="00920391" w:rsidP="00C221AD">
            <w:pPr>
              <w:pStyle w:val="RSCT03TableBody"/>
              <w:jc w:val="left"/>
              <w:rPr>
                <w:color w:val="000000" w:themeColor="text1"/>
              </w:rPr>
            </w:pPr>
            <w:r w:rsidRPr="009F7F88">
              <w:rPr>
                <w:color w:val="000000" w:themeColor="text1"/>
              </w:rPr>
              <w:t>PEDOT:PSS ink, activated carbon aerogel</w:t>
            </w:r>
          </w:p>
        </w:tc>
        <w:tc>
          <w:tcPr>
            <w:tcW w:w="850" w:type="dxa"/>
            <w:tcBorders>
              <w:top w:val="nil"/>
              <w:left w:val="nil"/>
              <w:bottom w:val="nil"/>
              <w:right w:val="nil"/>
            </w:tcBorders>
            <w:hideMark/>
          </w:tcPr>
          <w:p w14:paraId="026765F7" w14:textId="77777777" w:rsidR="00920391" w:rsidRPr="009F7F88" w:rsidRDefault="00920391" w:rsidP="00C221AD">
            <w:pPr>
              <w:pStyle w:val="RSCT03TableBody"/>
              <w:jc w:val="left"/>
              <w:rPr>
                <w:color w:val="000000" w:themeColor="text1"/>
              </w:rPr>
            </w:pPr>
            <w:r w:rsidRPr="009F7F88">
              <w:rPr>
                <w:color w:val="000000" w:themeColor="text1"/>
              </w:rPr>
              <w:t>Inkjet</w:t>
            </w:r>
          </w:p>
        </w:tc>
        <w:tc>
          <w:tcPr>
            <w:tcW w:w="1134" w:type="dxa"/>
            <w:tcBorders>
              <w:top w:val="nil"/>
              <w:left w:val="nil"/>
              <w:bottom w:val="nil"/>
              <w:right w:val="nil"/>
            </w:tcBorders>
            <w:hideMark/>
          </w:tcPr>
          <w:p w14:paraId="53BF6E80" w14:textId="77777777" w:rsidR="00920391" w:rsidRPr="009F7F88" w:rsidRDefault="00920391" w:rsidP="00C221AD">
            <w:pPr>
              <w:pStyle w:val="RSCT03TableBody"/>
              <w:jc w:val="left"/>
              <w:rPr>
                <w:color w:val="000000" w:themeColor="text1"/>
              </w:rPr>
            </w:pPr>
            <w:r w:rsidRPr="009F7F88">
              <w:rPr>
                <w:color w:val="000000" w:themeColor="text1"/>
              </w:rPr>
              <w:t>Ambient</w:t>
            </w:r>
          </w:p>
        </w:tc>
        <w:tc>
          <w:tcPr>
            <w:tcW w:w="1701" w:type="dxa"/>
            <w:tcBorders>
              <w:top w:val="nil"/>
              <w:left w:val="nil"/>
              <w:bottom w:val="nil"/>
              <w:right w:val="nil"/>
            </w:tcBorders>
            <w:hideMark/>
          </w:tcPr>
          <w:p w14:paraId="71FF0010" w14:textId="77777777" w:rsidR="00920391" w:rsidRPr="009F7F88" w:rsidRDefault="00920391" w:rsidP="00C221AD">
            <w:pPr>
              <w:pStyle w:val="RSCT03TableBody"/>
              <w:jc w:val="left"/>
              <w:rPr>
                <w:color w:val="000000" w:themeColor="text1"/>
              </w:rPr>
            </w:pPr>
            <w:r w:rsidRPr="009F7F88">
              <w:rPr>
                <w:color w:val="000000" w:themeColor="text1"/>
              </w:rPr>
              <w:t>Actuators</w:t>
            </w:r>
          </w:p>
        </w:tc>
        <w:tc>
          <w:tcPr>
            <w:tcW w:w="851" w:type="dxa"/>
            <w:tcBorders>
              <w:top w:val="nil"/>
              <w:left w:val="nil"/>
              <w:bottom w:val="nil"/>
              <w:right w:val="nil"/>
            </w:tcBorders>
            <w:hideMark/>
          </w:tcPr>
          <w:p w14:paraId="5EB2554E" w14:textId="019AC916" w:rsidR="00920391" w:rsidRPr="009F7F88" w:rsidRDefault="006A7854" w:rsidP="00C221AD">
            <w:pPr>
              <w:pStyle w:val="RSCT03TableBody"/>
              <w:jc w:val="left"/>
              <w:rPr>
                <w:color w:val="000000" w:themeColor="text1"/>
              </w:rPr>
            </w:pPr>
            <w:r w:rsidRPr="009F7F88">
              <w:rPr>
                <w:color w:val="000000" w:themeColor="text1"/>
              </w:rPr>
              <w:fldChar w:fldCharType="begin" w:fldLock="1"/>
            </w:r>
            <w:r w:rsidR="004E1277" w:rsidRPr="009F7F88">
              <w:rPr>
                <w:color w:val="000000" w:themeColor="text1"/>
              </w:rPr>
              <w:instrText>ADDIN CSL_CITATION {"citationItems":[{"id":"ITEM-1","itemData":{"DOI":"10.1016/j.snb.2017.04.138","ISSN":"09254005","abstract":"A novel trilayer ionic electro-chemo-mechanical actuator consisting of a 5-μm thick hybrid conducting polymer (CP) poly(3,4-ethylenedioxythiophene)-poly(styrenesulfonate) (PEDOT:PSS) and nanoporous activated carbon aerogel (ACA) electrodes printed on a commercial poly(vinylidene fluoride) (PVdF) membrane is reported. Recent studies have introduced hybrid CP-carbon bending and expanding actuators with the aim of enhancing the capacitive properties and energy efficiency of the actuator. The current study is focused on characterizing the ion</w:instrText>
            </w:r>
            <w:r w:rsidR="004E1277" w:rsidRPr="009F7F88">
              <w:rPr>
                <w:rFonts w:hint="eastAsia"/>
                <w:color w:val="000000" w:themeColor="text1"/>
              </w:rPr>
              <w:instrText>‐</w:instrText>
            </w:r>
            <w:r w:rsidR="004E1277" w:rsidRPr="009F7F88">
              <w:rPr>
                <w:color w:val="000000" w:themeColor="text1"/>
              </w:rPr>
              <w:instrText>transport properties of the material and determining the effect of nanoporous carbon in hybrid actuators. To analyze the ion diffusion and electro-chemo-mechanical properties of the trilayer, electro-chemo-mechanical deformation (ECMD) measurements were conducted in linear actuation mode, connecting both sides of the trilayer as the working electrode in an electrolyte setup. While the PEDOT:PSS trilayer shows nearly double the strain of the PEDOT:PSS-ACA trilayer, the stress is higher in the case of PEDOT:PSS-ACA. Despite the decreased strain [1], ACA incorporation in PEDOT:PSS results in faster ion transport and also adds anion migration to the otherwise cation</w:instrText>
            </w:r>
            <w:r w:rsidR="004E1277" w:rsidRPr="009F7F88">
              <w:rPr>
                <w:rFonts w:hint="eastAsia"/>
                <w:color w:val="000000" w:themeColor="text1"/>
              </w:rPr>
              <w:instrText>‐</w:instrText>
            </w:r>
            <w:r w:rsidR="004E1277" w:rsidRPr="009F7F88">
              <w:rPr>
                <w:color w:val="000000" w:themeColor="text1"/>
              </w:rPr>
              <w:instrText>active actuation of PEDOT:PSS. This work shows, for the first time, the potential of inkjet print fabrication of CP-carbon aerogel hybrid actuators.","author":[{"dropping-particle":"","family":"Põldsalu","given":"Inga","non-dropping-particle":"","parse-names":false,"suffix":""},{"dropping-particle":"","family":"Harjo","given":"Madis","non-dropping-particle":"","parse-names":false,"suffix":""},{"dropping-particle":"","family":"Tamm","given":"Tarmo","non-dropping-particle":"","parse-names":false,"suffix":""},{"dropping-particle":"","family":"Uibu","given":"Mai","non-dropping-particle":"","parse-names":false,"suffix":""},{"dropping-particle":"","family":"Peikolainen","given":"Anna Liisa","non-dropping-particle":"","parse-names":false,"suffix":""},{"dropping-particle":"","family":"Kiefer","given":"Rudolf","non-dropping-particle":"","parse-names":false,"suffix":""}],"container-title":"Sensors and Actuators B","id":"ITEM-1","issued":{"date-parts":[["2017"]]},"note":"</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活化炭气凝胶粉添加进墨水中喷墨打印</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线性致动器</w:instrText>
            </w:r>
            <w:r w:rsidR="004E1277" w:rsidRPr="009F7F88">
              <w:rPr>
                <w:color w:val="000000" w:themeColor="text1"/>
              </w:rPr>
              <w:instrText>","page":"44-51","title":"Inkjet-printed hybrid conducting polymer-activated carbon aerogel linear actuators driven in an organic electrolyte","type":"article-journal","volume":"250"},"uris":["http://www.mendeley.com/documents/?uuid=bc51d02a-b757-402f-a2d9-40c1d243085f"]},{"id":"ITEM-2","itemData":{"DOI":"10.1016/j.synthmet.2018.10.009","ISSN":"03796779","abstract":"Electrically conductive polymer (CP) based ionic electromechanically active polymer composites (IEAP-s) are attractive as bending and linear actuators in compliant and miniature devices due to low operating voltage. Ink-jet printing is a promising technology for fabrication of microscale CP-based IEAP-s with customized shapes and geometries. The current study investigates tailoring of the mechanical and electromechanical properties of the actuators by controlled growth of ink-jet printed poly(3,4-ethylenedioxythiophene)-poly(styrene sulfonate) (PEDOT:PSS) based electrodes on commercial poly(vinylidene fluoride) (PVdF) membranes. In parallel with PEDOT:PSS, hybrid actuators with ink-jet printed PEDOT:PSS and activated carbon aerogel electrodes were investigated. Cumulative growth of electrodes with each deposited layer was achieved in the case of both electrode materials. The strain, blocking force and capacitance of the actuators were in linear correlation with the thickness of the electrodes. Simple method of control encourages implementation of ink-jet-printing technology for manufacturing of IEAP micro-actuators with desired mechanical and electromechanical properties.","author":[{"dropping-particle":"","family":"Põldsalu","given":"Inga","non-dropping-particle":"","parse-names":false,"suffix":""},{"dropping-particle":"","family":"Johanson","given":"Urmas","non-dropping-particle":"","parse-names":false,"suffix":""},{"dropping-particle":"","family":"Tamm","given":"Tarmo","non-dropping-particle":"","parse-names":false,"suffix":""},{"dropping-particle":"","family":"Punning","given":"Andres","non-dropping-particle":"","parse-names":false,"suffix":""},{"dropping-particle":"","family":"Greco","given":"Francesco","non-dropping-particle":"","parse-names":false,"suffix":""},{"dropping-particle":"","family":"Peikolainen","given":"Anna Liisa","non-dropping-particle":"","parse-names":false,"suffix":""},{"dropping-particle":"","family":"Kiefer","given":"Rudolf","non-dropping-particle":"","parse-names":false,"suffix":""},{"dropping-particle":"","family":"Aabloo","given":"Alvo","non-dropping-particle":"","parse-names":false,"suffix":""}],"container-title":"Synthetic Metals","id":"ITEM-2","issued":{"date-parts":[["2018"]]},"note":"</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添加炭气凝胶粉末到墨水中，喷墨打印，</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作为线性驱动器</w:instrText>
            </w:r>
            <w:r w:rsidR="004E1277" w:rsidRPr="009F7F88">
              <w:rPr>
                <w:color w:val="000000" w:themeColor="text1"/>
              </w:rPr>
              <w:instrText>","page":"122-127","publisher":"Elsevier","title":"Mechanical and electro-mechanical properties of EAP actuators with inkjet printed electrodes","type":"article-journal","volume":"246"},"uris":["http://www.mendeley.com/documents/?uuid=0a5497a1-4ddc-44f1-8e32-5cba3c660ddf"]}],"mendeley":{"formattedCitation":"&lt;sup&gt;212,213&lt;/sup&gt;","plainTextFormattedCitation":"212,213","previouslyFormattedCitation":"&lt;sup&gt;210,21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rPr>
              <w:t>212,213</w:t>
            </w:r>
            <w:r w:rsidRPr="009F7F88">
              <w:rPr>
                <w:color w:val="000000" w:themeColor="text1"/>
              </w:rPr>
              <w:fldChar w:fldCharType="end"/>
            </w:r>
          </w:p>
        </w:tc>
      </w:tr>
      <w:tr w:rsidR="009F7F88" w:rsidRPr="009F7F88" w14:paraId="67EC95A8" w14:textId="77777777" w:rsidTr="00C221AD">
        <w:trPr>
          <w:trHeight w:val="146"/>
        </w:trPr>
        <w:tc>
          <w:tcPr>
            <w:tcW w:w="1276" w:type="dxa"/>
            <w:tcBorders>
              <w:top w:val="nil"/>
              <w:left w:val="nil"/>
              <w:bottom w:val="nil"/>
              <w:right w:val="nil"/>
            </w:tcBorders>
            <w:hideMark/>
          </w:tcPr>
          <w:p w14:paraId="06DD5C67" w14:textId="77777777" w:rsidR="00920391" w:rsidRPr="009F7F88" w:rsidRDefault="00920391" w:rsidP="00C221AD">
            <w:pPr>
              <w:pStyle w:val="RSCT03TableBody"/>
              <w:jc w:val="left"/>
              <w:rPr>
                <w:color w:val="000000" w:themeColor="text1"/>
              </w:rPr>
            </w:pPr>
            <w:r w:rsidRPr="009F7F88">
              <w:rPr>
                <w:color w:val="000000" w:themeColor="text1"/>
              </w:rPr>
              <w:t>MgO-TiO</w:t>
            </w:r>
            <w:r w:rsidRPr="009F7F88">
              <w:rPr>
                <w:color w:val="000000" w:themeColor="text1"/>
                <w:vertAlign w:val="subscript"/>
              </w:rPr>
              <w:t>2</w:t>
            </w:r>
          </w:p>
        </w:tc>
        <w:tc>
          <w:tcPr>
            <w:tcW w:w="709" w:type="dxa"/>
            <w:tcBorders>
              <w:top w:val="nil"/>
              <w:left w:val="nil"/>
              <w:bottom w:val="nil"/>
              <w:right w:val="nil"/>
            </w:tcBorders>
            <w:hideMark/>
          </w:tcPr>
          <w:p w14:paraId="752E7C9C" w14:textId="77777777" w:rsidR="00920391" w:rsidRPr="009F7F88" w:rsidRDefault="00920391" w:rsidP="00C221AD">
            <w:pPr>
              <w:pStyle w:val="RSCT03TableBody"/>
              <w:jc w:val="left"/>
              <w:rPr>
                <w:color w:val="000000" w:themeColor="text1"/>
              </w:rPr>
            </w:pPr>
            <w:r w:rsidRPr="009F7F88">
              <w:rPr>
                <w:color w:val="000000" w:themeColor="text1"/>
              </w:rPr>
              <w:t>Layer</w:t>
            </w:r>
          </w:p>
        </w:tc>
        <w:tc>
          <w:tcPr>
            <w:tcW w:w="3544" w:type="dxa"/>
            <w:tcBorders>
              <w:top w:val="nil"/>
              <w:left w:val="nil"/>
              <w:bottom w:val="nil"/>
              <w:right w:val="nil"/>
            </w:tcBorders>
            <w:hideMark/>
          </w:tcPr>
          <w:p w14:paraId="136F586C" w14:textId="77777777" w:rsidR="00920391" w:rsidRPr="009F7F88" w:rsidRDefault="00920391" w:rsidP="00C221AD">
            <w:pPr>
              <w:pStyle w:val="RSCT03TableBody"/>
              <w:jc w:val="left"/>
              <w:rPr>
                <w:color w:val="000000" w:themeColor="text1"/>
              </w:rPr>
            </w:pPr>
            <w:r w:rsidRPr="009F7F88">
              <w:rPr>
                <w:color w:val="000000" w:themeColor="text1"/>
              </w:rPr>
              <w:t>MgO-TiO</w:t>
            </w:r>
            <w:r w:rsidRPr="009F7F88">
              <w:rPr>
                <w:color w:val="000000" w:themeColor="text1"/>
                <w:vertAlign w:val="subscript"/>
              </w:rPr>
              <w:t>2</w:t>
            </w:r>
            <w:r w:rsidRPr="009F7F88">
              <w:rPr>
                <w:color w:val="000000" w:themeColor="text1"/>
              </w:rPr>
              <w:t xml:space="preserve"> aerogel, EVA, p</w:t>
            </w:r>
            <w:r w:rsidRPr="009F7F88">
              <w:rPr>
                <w:rFonts w:hint="eastAsia"/>
                <w:color w:val="000000" w:themeColor="text1"/>
              </w:rPr>
              <w:t>-</w:t>
            </w:r>
            <w:r w:rsidRPr="009F7F88">
              <w:rPr>
                <w:color w:val="000000" w:themeColor="text1"/>
              </w:rPr>
              <w:t>xylene</w:t>
            </w:r>
          </w:p>
        </w:tc>
        <w:tc>
          <w:tcPr>
            <w:tcW w:w="850" w:type="dxa"/>
            <w:tcBorders>
              <w:top w:val="nil"/>
              <w:left w:val="nil"/>
              <w:bottom w:val="nil"/>
              <w:right w:val="nil"/>
            </w:tcBorders>
            <w:hideMark/>
          </w:tcPr>
          <w:p w14:paraId="319FE281" w14:textId="77777777" w:rsidR="00920391" w:rsidRPr="009F7F88" w:rsidRDefault="00920391" w:rsidP="00C221AD">
            <w:pPr>
              <w:pStyle w:val="RSCT03TableBody"/>
              <w:jc w:val="left"/>
              <w:rPr>
                <w:color w:val="000000" w:themeColor="text1"/>
              </w:rPr>
            </w:pPr>
            <w:r w:rsidRPr="009F7F88">
              <w:rPr>
                <w:color w:val="000000" w:themeColor="text1"/>
              </w:rPr>
              <w:t>Screen</w:t>
            </w:r>
          </w:p>
        </w:tc>
        <w:tc>
          <w:tcPr>
            <w:tcW w:w="1134" w:type="dxa"/>
            <w:tcBorders>
              <w:top w:val="nil"/>
              <w:left w:val="nil"/>
              <w:bottom w:val="nil"/>
              <w:right w:val="nil"/>
            </w:tcBorders>
            <w:hideMark/>
          </w:tcPr>
          <w:p w14:paraId="5DC13C56" w14:textId="77777777" w:rsidR="00920391" w:rsidRPr="009F7F88" w:rsidRDefault="00920391" w:rsidP="00C221AD">
            <w:pPr>
              <w:pStyle w:val="RSCT03TableBody"/>
              <w:jc w:val="left"/>
              <w:rPr>
                <w:color w:val="000000" w:themeColor="text1"/>
              </w:rPr>
            </w:pPr>
            <w:r w:rsidRPr="009F7F88">
              <w:rPr>
                <w:color w:val="000000" w:themeColor="text1"/>
              </w:rPr>
              <w:t>Ambient</w:t>
            </w:r>
          </w:p>
        </w:tc>
        <w:tc>
          <w:tcPr>
            <w:tcW w:w="1701" w:type="dxa"/>
            <w:tcBorders>
              <w:top w:val="nil"/>
              <w:left w:val="nil"/>
              <w:bottom w:val="nil"/>
              <w:right w:val="nil"/>
            </w:tcBorders>
            <w:hideMark/>
          </w:tcPr>
          <w:p w14:paraId="5934A866" w14:textId="77777777" w:rsidR="00920391" w:rsidRPr="009F7F88" w:rsidRDefault="00920391" w:rsidP="00C221AD">
            <w:pPr>
              <w:pStyle w:val="RSCT03TableBody"/>
              <w:jc w:val="left"/>
              <w:rPr>
                <w:color w:val="000000" w:themeColor="text1"/>
              </w:rPr>
            </w:pPr>
            <w:r w:rsidRPr="009F7F88">
              <w:rPr>
                <w:color w:val="000000" w:themeColor="text1"/>
              </w:rPr>
              <w:t>Solar cell</w:t>
            </w:r>
          </w:p>
        </w:tc>
        <w:bookmarkStart w:id="64" w:name="_Hlk37445052"/>
        <w:tc>
          <w:tcPr>
            <w:tcW w:w="851" w:type="dxa"/>
            <w:tcBorders>
              <w:top w:val="nil"/>
              <w:left w:val="nil"/>
              <w:bottom w:val="nil"/>
              <w:right w:val="nil"/>
            </w:tcBorders>
            <w:hideMark/>
          </w:tcPr>
          <w:p w14:paraId="542D463E" w14:textId="26978775" w:rsidR="00920391" w:rsidRPr="009F7F88" w:rsidRDefault="00920391" w:rsidP="00C221AD">
            <w:pPr>
              <w:pStyle w:val="RSCT03TableBody"/>
              <w:jc w:val="left"/>
              <w:rPr>
                <w:color w:val="000000" w:themeColor="text1"/>
              </w:rPr>
            </w:pPr>
            <w:r w:rsidRPr="009F7F88">
              <w:rPr>
                <w:color w:val="000000" w:themeColor="text1"/>
              </w:rPr>
              <w:fldChar w:fldCharType="begin" w:fldLock="1"/>
            </w:r>
            <w:r w:rsidR="004E1277" w:rsidRPr="009F7F88">
              <w:rPr>
                <w:color w:val="000000" w:themeColor="text1"/>
              </w:rPr>
              <w:instrText>ADDIN CSL_CITATION {"citationItems":[{"id":"ITEM-1","itemData":{"DOI":"10.1002/er.4128","ISSN":"1099114X","abstract":"This study looks at investigating the influence of high surface area TiO2 and MgO-doped TiO2 aerogel nanomaterials to improve the photovoltaic performance of monocrystalline silicon (mono-Si) solar cells. TiO2 and MgO-doped TiO2 anatase nanoaerogels were synthesized via a single-step colloidal homogeneous precipitation sol-gel method in a compact high-pressure hydrogen reactor. TiO2-based nanoparticles were encapsulated in ethylene vinyl acetate resins, and the obtained composite solutions were screen printed on the textured surface of the cells. The specific surface area, microstructural, composition, and optical properties of the nanoaerogels were characterized by Brunaur-Emmett-Teller, X-ray powder diffractometer, energy-dispersive X-ray spectroscopy, field emission transmission electron microscope, field emission scanning electron microscope, and ultraviolet-visible spectrophotometry. We observed that the MgO-doped TiO2 (2% mol) nanoaerogel exhibited a much superior specific surface area (231 m2/g) compared with the undoped TiO2 (154 m2/g). Experimental results showed that the calculated relative power conversion efficiency increased by 4.6% for the MgO-doped TiO2 coating and 3.4% for the undoped TiO2 under a simulated one-sun illumination.","author":[{"dropping-particle":"","family":"Meng","given":"Fanchao","non-dropping-particle":"","parse-names":false,"suffix":""},{"dropping-particle":"","family":"Dehouche","given":"Zahir","non-dropping-particle":"","parse-names":false,"suffix":""},{"dropping-particle":"","family":"Nutasarin","given":"Aorrapum","non-dropping-particle":"","parse-names":false,"suffix":""},{"dropping-particle":"","family":"Fern","given":"George R.","non-dropping-particle":"","parse-names":false,"suffix":""}],"container-title":"International Journal of Energy Research","id":"ITEM-1","issue":"12","issued":{"date-parts":[["2018"]]},"note":"From Duplicate 2 (Effective MgO-doped TiO2 nanoaerogel coating for crystalline silicon solar cells improvement - Meng, Fanchao; Dehouche, Zahir; Nutasarin, Aorrapum; Fern, George R.)\n\n</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先做</w:instrText>
            </w:r>
            <w:r w:rsidR="004E1277" w:rsidRPr="009F7F88">
              <w:rPr>
                <w:color w:val="000000" w:themeColor="text1"/>
              </w:rPr>
              <w:instrText>TO2</w:instrText>
            </w:r>
            <w:r w:rsidR="004E1277" w:rsidRPr="009F7F88">
              <w:rPr>
                <w:rFonts w:ascii="SimSun" w:eastAsia="SimSun" w:hAnsi="SimSun" w:cs="SimSun" w:hint="eastAsia"/>
                <w:color w:val="000000" w:themeColor="text1"/>
              </w:rPr>
              <w:instrText>气凝胶</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再丝网印刷至硅太阳能电池</w:instrText>
            </w:r>
            <w:r w:rsidR="004E1277" w:rsidRPr="009F7F88">
              <w:rPr>
                <w:color w:val="000000" w:themeColor="text1"/>
              </w:rPr>
              <w:instrText>\nTiO2</w:instrText>
            </w:r>
            <w:r w:rsidR="004E1277" w:rsidRPr="009F7F88">
              <w:rPr>
                <w:rFonts w:ascii="SimSun" w:eastAsia="SimSun" w:hAnsi="SimSun" w:cs="SimSun" w:hint="eastAsia"/>
                <w:color w:val="000000" w:themeColor="text1"/>
              </w:rPr>
              <w:instrText>基气凝胶</w:instrText>
            </w:r>
            <w:r w:rsidR="004E1277" w:rsidRPr="009F7F88">
              <w:rPr>
                <w:color w:val="000000" w:themeColor="text1"/>
              </w:rPr>
              <w:instrText>","page":"3915-3927","title":"Effective MgO-doped TiO2 nanoaerogel coating for crystalline silicon solar cells improvement","type":"article-journal","volume":"42"},"uris":["http://www.mendeley.com/documents/?uuid=d9165b3e-65f3-4380-8ace-d73871a45518"]}],"mendeley":{"formattedCitation":"&lt;sup&gt;185&lt;/sup&gt;","plainTextFormattedCitation":"185","previouslyFormattedCitation":"&lt;sup&gt;18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rPr>
              <w:t>185</w:t>
            </w:r>
            <w:r w:rsidRPr="009F7F88">
              <w:rPr>
                <w:color w:val="000000" w:themeColor="text1"/>
              </w:rPr>
              <w:fldChar w:fldCharType="end"/>
            </w:r>
            <w:bookmarkEnd w:id="64"/>
          </w:p>
        </w:tc>
      </w:tr>
      <w:tr w:rsidR="009F7F88" w:rsidRPr="009F7F88" w14:paraId="714A74D0" w14:textId="77777777" w:rsidTr="00C221AD">
        <w:trPr>
          <w:trHeight w:val="146"/>
        </w:trPr>
        <w:tc>
          <w:tcPr>
            <w:tcW w:w="1276" w:type="dxa"/>
            <w:tcBorders>
              <w:top w:val="nil"/>
              <w:left w:val="nil"/>
              <w:bottom w:val="nil"/>
              <w:right w:val="nil"/>
            </w:tcBorders>
            <w:hideMark/>
          </w:tcPr>
          <w:p w14:paraId="7A3645C3" w14:textId="52A6CD15" w:rsidR="00920391" w:rsidRPr="009F7F88" w:rsidRDefault="00823609" w:rsidP="00C221AD">
            <w:pPr>
              <w:pStyle w:val="RSCT03TableBody"/>
              <w:jc w:val="left"/>
              <w:rPr>
                <w:color w:val="000000" w:themeColor="text1"/>
              </w:rPr>
            </w:pPr>
            <w:r w:rsidRPr="009F7F88">
              <w:rPr>
                <w:color w:val="000000" w:themeColor="text1"/>
              </w:rPr>
              <w:t>Metal oxides</w:t>
            </w:r>
          </w:p>
        </w:tc>
        <w:tc>
          <w:tcPr>
            <w:tcW w:w="709" w:type="dxa"/>
            <w:tcBorders>
              <w:top w:val="nil"/>
              <w:left w:val="nil"/>
              <w:bottom w:val="nil"/>
              <w:right w:val="nil"/>
            </w:tcBorders>
            <w:hideMark/>
          </w:tcPr>
          <w:p w14:paraId="0F1F5416" w14:textId="77777777" w:rsidR="00920391" w:rsidRPr="009F7F88" w:rsidRDefault="00920391" w:rsidP="00C221AD">
            <w:pPr>
              <w:pStyle w:val="RSCT03TableBody"/>
              <w:jc w:val="left"/>
              <w:rPr>
                <w:color w:val="000000" w:themeColor="text1"/>
              </w:rPr>
            </w:pPr>
            <w:r w:rsidRPr="009F7F88">
              <w:rPr>
                <w:color w:val="000000" w:themeColor="text1"/>
              </w:rPr>
              <w:t>Layer</w:t>
            </w:r>
          </w:p>
        </w:tc>
        <w:tc>
          <w:tcPr>
            <w:tcW w:w="3544" w:type="dxa"/>
            <w:tcBorders>
              <w:top w:val="nil"/>
              <w:left w:val="nil"/>
              <w:bottom w:val="nil"/>
              <w:right w:val="nil"/>
            </w:tcBorders>
            <w:hideMark/>
          </w:tcPr>
          <w:p w14:paraId="3FE9886A" w14:textId="19FA9DBF" w:rsidR="00920391" w:rsidRPr="009F7F88" w:rsidRDefault="00823609" w:rsidP="00C221AD">
            <w:pPr>
              <w:pStyle w:val="RSCT03TableBody"/>
              <w:jc w:val="left"/>
              <w:rPr>
                <w:color w:val="000000" w:themeColor="text1"/>
              </w:rPr>
            </w:pPr>
            <w:r w:rsidRPr="009F7F88">
              <w:rPr>
                <w:color w:val="000000" w:themeColor="text1"/>
              </w:rPr>
              <w:t>Metal oxide</w:t>
            </w:r>
            <w:r w:rsidR="00920391" w:rsidRPr="009F7F88">
              <w:rPr>
                <w:color w:val="000000" w:themeColor="text1"/>
              </w:rPr>
              <w:t xml:space="preserve"> nanoparticles, ethylene glycol, water</w:t>
            </w:r>
          </w:p>
        </w:tc>
        <w:tc>
          <w:tcPr>
            <w:tcW w:w="850" w:type="dxa"/>
            <w:tcBorders>
              <w:top w:val="nil"/>
              <w:left w:val="nil"/>
              <w:bottom w:val="nil"/>
              <w:right w:val="nil"/>
            </w:tcBorders>
            <w:hideMark/>
          </w:tcPr>
          <w:p w14:paraId="7D231BBA" w14:textId="77777777" w:rsidR="00920391" w:rsidRPr="009F7F88" w:rsidRDefault="00920391" w:rsidP="00C221AD">
            <w:pPr>
              <w:pStyle w:val="RSCT03TableBody"/>
              <w:jc w:val="left"/>
              <w:rPr>
                <w:color w:val="000000" w:themeColor="text1"/>
              </w:rPr>
            </w:pPr>
            <w:r w:rsidRPr="009F7F88">
              <w:rPr>
                <w:color w:val="000000" w:themeColor="text1"/>
              </w:rPr>
              <w:t>Inkjet</w:t>
            </w:r>
          </w:p>
        </w:tc>
        <w:tc>
          <w:tcPr>
            <w:tcW w:w="1134" w:type="dxa"/>
            <w:tcBorders>
              <w:top w:val="nil"/>
              <w:left w:val="nil"/>
              <w:bottom w:val="nil"/>
              <w:right w:val="nil"/>
            </w:tcBorders>
            <w:hideMark/>
          </w:tcPr>
          <w:p w14:paraId="46EBAAE0" w14:textId="77777777" w:rsidR="00920391" w:rsidRPr="009F7F88" w:rsidRDefault="00920391" w:rsidP="00C221AD">
            <w:pPr>
              <w:pStyle w:val="RSCT03TableBody"/>
              <w:jc w:val="left"/>
              <w:rPr>
                <w:color w:val="000000" w:themeColor="text1"/>
              </w:rPr>
            </w:pPr>
            <w:r w:rsidRPr="009F7F88">
              <w:rPr>
                <w:color w:val="000000" w:themeColor="text1"/>
              </w:rPr>
              <w:t>Ambient</w:t>
            </w:r>
          </w:p>
        </w:tc>
        <w:tc>
          <w:tcPr>
            <w:tcW w:w="1701" w:type="dxa"/>
            <w:tcBorders>
              <w:top w:val="nil"/>
              <w:left w:val="nil"/>
              <w:bottom w:val="nil"/>
              <w:right w:val="nil"/>
            </w:tcBorders>
            <w:hideMark/>
          </w:tcPr>
          <w:p w14:paraId="5A073A66" w14:textId="77777777" w:rsidR="00920391" w:rsidRPr="009F7F88" w:rsidRDefault="00920391" w:rsidP="00C221AD">
            <w:pPr>
              <w:pStyle w:val="RSCT03TableBody"/>
              <w:jc w:val="left"/>
              <w:rPr>
                <w:color w:val="000000" w:themeColor="text1"/>
              </w:rPr>
            </w:pPr>
            <w:r w:rsidRPr="009F7F88">
              <w:rPr>
                <w:color w:val="000000" w:themeColor="text1"/>
              </w:rPr>
              <w:t>Electronics</w:t>
            </w:r>
          </w:p>
        </w:tc>
        <w:bookmarkStart w:id="65" w:name="_Hlk37445168"/>
        <w:tc>
          <w:tcPr>
            <w:tcW w:w="851" w:type="dxa"/>
            <w:tcBorders>
              <w:top w:val="nil"/>
              <w:left w:val="nil"/>
              <w:bottom w:val="nil"/>
              <w:right w:val="nil"/>
            </w:tcBorders>
            <w:hideMark/>
          </w:tcPr>
          <w:p w14:paraId="625851E4" w14:textId="52A51610" w:rsidR="00920391" w:rsidRPr="009F7F88" w:rsidRDefault="00920391" w:rsidP="00C221AD">
            <w:pPr>
              <w:pStyle w:val="RSCT03TableBody"/>
              <w:jc w:val="left"/>
              <w:rPr>
                <w:color w:val="000000" w:themeColor="text1"/>
              </w:rPr>
            </w:pPr>
            <w:r w:rsidRPr="009F7F88">
              <w:rPr>
                <w:color w:val="000000" w:themeColor="text1"/>
              </w:rPr>
              <w:fldChar w:fldCharType="begin" w:fldLock="1"/>
            </w:r>
            <w:r w:rsidR="004E1277" w:rsidRPr="009F7F88">
              <w:rPr>
                <w:color w:val="000000" w:themeColor="text1"/>
              </w:rPr>
              <w:instrText>ADDIN CSL_CITATION {"citationItems":[{"id":"ITEM-1","itemData":{"DOI":"10.1016/j.jcis.2018.05.006","ISSN":"10957103","abstract":"There is a growing interest in science and industry for printed electronics. Printed electronics enable the production of large quantities of electronic components at low cost. Even though organic semiconductors are already widely used for printed components, inorganic materials may be advantageous due to their higher durability and superior device performance. Nevertheless, inorganic materials still remain difficult to print making the development of printable and functional inks a necessity. In this work we present the formulation, inkjet printing and processing of newly developed inks based on ethylene glycol as dispersion medium. Different metal oxide nanoparticles (ZnO, TiO2, CuO, SnO2 and In2O3) with high crystallinity and narrow size distribution were produced by chemical vapor synthesis. The particles were stabilized and the colloidal stability was evaluated by a combination of DLVO simulations and dynamic light scattering measurements. Measurements of rheological and interfacial properties, like viscosity and surface tension, are used to determine the printability on the basis of the inverse Ohnesorge number. Inks, developed in this work, have adjustable rheological properties as well as long-term stabilities without particle sedimentation over a period of several months. They are suitable for printing on different substrate materials like silicon and flexible polymeric substrates.","author":[{"dropping-particle":"","family":"Gebauer","given":"J. S.","non-dropping-particle":"","parse-names":false,"suffix":""},{"dropping-particle":"","family":"Mackert","given":"V.","non-dropping-particle":"","parse-names":false,"suffix":""},{"dropping-particle":"","family":"Ognjanović","given":"S.","non-dropping-particle":"","parse-names":false,"suffix":""},{"dropping-particle":"","family":"Winterer","given":"M.","non-dropping-particle":"","parse-names":false,"suffix":""}],"container-title":"Journal of Colloid and Interface Science","id":"ITEM-1","issued":{"date-parts":[["2018"]]},"note":"</w:instrText>
            </w:r>
            <w:r w:rsidR="004E1277" w:rsidRPr="009F7F88">
              <w:rPr>
                <w:rFonts w:ascii="SimSun" w:eastAsia="SimSun" w:hAnsi="SimSun" w:cs="SimSun" w:hint="eastAsia"/>
                <w:color w:val="000000" w:themeColor="text1"/>
              </w:rPr>
              <w:instrText>已加，加在氧化钛中</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类气凝胶氧化物粉末</w:instrText>
            </w:r>
            <w:r w:rsidR="004E1277" w:rsidRPr="009F7F88">
              <w:rPr>
                <w:color w:val="000000" w:themeColor="text1"/>
              </w:rPr>
              <w:instrText xml:space="preserve"> (ZnO, TiO2, CuO, SnO2 and In2O3)</w:instrText>
            </w:r>
            <w:r w:rsidR="004E1277" w:rsidRPr="009F7F88">
              <w:rPr>
                <w:rFonts w:ascii="SimSun" w:eastAsia="SimSun" w:hAnsi="SimSun" w:cs="SimSun" w:hint="eastAsia"/>
                <w:color w:val="000000" w:themeColor="text1"/>
              </w:rPr>
              <w:instrText>作为原料进行喷墨打印</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用于</w:instrText>
            </w:r>
            <w:r w:rsidR="004E1277" w:rsidRPr="009F7F88">
              <w:rPr>
                <w:color w:val="000000" w:themeColor="text1"/>
              </w:rPr>
              <w:instrText>Printed electronics","page":"400-409","title":"Tailoring metal oxide nanoparticle dispersions for inkjet printing","type":"article-journal","volume":"526"},"uris":["http://www.mendeley.com/documents/?uuid=af39bf9e-fc35-402a-9859-67dd4a4d2f04"]}],"mendeley":{"formattedCitation":"&lt;sup&gt;214&lt;/sup&gt;","plainTextFormattedCitation":"214","previouslyFormattedCitation":"&lt;sup&gt;21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rPr>
              <w:t>214</w:t>
            </w:r>
            <w:r w:rsidRPr="009F7F88">
              <w:rPr>
                <w:color w:val="000000" w:themeColor="text1"/>
              </w:rPr>
              <w:fldChar w:fldCharType="end"/>
            </w:r>
            <w:bookmarkEnd w:id="65"/>
          </w:p>
        </w:tc>
      </w:tr>
      <w:tr w:rsidR="009F7F88" w:rsidRPr="009F7F88" w14:paraId="4708FB28" w14:textId="77777777" w:rsidTr="00C221AD">
        <w:trPr>
          <w:trHeight w:val="308"/>
        </w:trPr>
        <w:tc>
          <w:tcPr>
            <w:tcW w:w="1276" w:type="dxa"/>
            <w:tcBorders>
              <w:top w:val="nil"/>
              <w:left w:val="nil"/>
              <w:bottom w:val="single" w:sz="4" w:space="0" w:color="auto"/>
              <w:right w:val="nil"/>
            </w:tcBorders>
            <w:hideMark/>
          </w:tcPr>
          <w:p w14:paraId="5070395C" w14:textId="77777777" w:rsidR="00920391" w:rsidRPr="009F7F88" w:rsidRDefault="00920391" w:rsidP="00C221AD">
            <w:pPr>
              <w:pStyle w:val="RSCT03TableBody"/>
              <w:jc w:val="left"/>
              <w:rPr>
                <w:color w:val="000000" w:themeColor="text1"/>
              </w:rPr>
            </w:pPr>
            <w:proofErr w:type="spellStart"/>
            <w:r w:rsidRPr="009F7F88">
              <w:rPr>
                <w:color w:val="000000" w:themeColor="text1"/>
              </w:rPr>
              <w:t>CdSe</w:t>
            </w:r>
            <w:proofErr w:type="spellEnd"/>
            <w:r w:rsidRPr="009F7F88">
              <w:rPr>
                <w:color w:val="000000" w:themeColor="text1"/>
              </w:rPr>
              <w:t>/</w:t>
            </w:r>
            <w:proofErr w:type="spellStart"/>
            <w:r w:rsidRPr="009F7F88">
              <w:rPr>
                <w:color w:val="000000" w:themeColor="text1"/>
              </w:rPr>
              <w:t>CdS</w:t>
            </w:r>
            <w:proofErr w:type="spellEnd"/>
          </w:p>
        </w:tc>
        <w:tc>
          <w:tcPr>
            <w:tcW w:w="709" w:type="dxa"/>
            <w:tcBorders>
              <w:top w:val="nil"/>
              <w:left w:val="nil"/>
              <w:bottom w:val="single" w:sz="4" w:space="0" w:color="auto"/>
              <w:right w:val="nil"/>
            </w:tcBorders>
            <w:hideMark/>
          </w:tcPr>
          <w:p w14:paraId="7C556A8A" w14:textId="77777777" w:rsidR="00920391" w:rsidRPr="009F7F88" w:rsidRDefault="00920391" w:rsidP="00C221AD">
            <w:pPr>
              <w:pStyle w:val="RSCT03TableBody"/>
              <w:jc w:val="left"/>
              <w:rPr>
                <w:color w:val="000000" w:themeColor="text1"/>
              </w:rPr>
            </w:pPr>
            <w:r w:rsidRPr="009F7F88">
              <w:rPr>
                <w:color w:val="000000" w:themeColor="text1"/>
              </w:rPr>
              <w:t>Layer</w:t>
            </w:r>
          </w:p>
        </w:tc>
        <w:tc>
          <w:tcPr>
            <w:tcW w:w="3544" w:type="dxa"/>
            <w:tcBorders>
              <w:top w:val="nil"/>
              <w:left w:val="nil"/>
              <w:bottom w:val="single" w:sz="4" w:space="0" w:color="auto"/>
              <w:right w:val="nil"/>
            </w:tcBorders>
            <w:hideMark/>
          </w:tcPr>
          <w:p w14:paraId="73E53474" w14:textId="77777777" w:rsidR="00920391" w:rsidRPr="009F7F88" w:rsidRDefault="00920391" w:rsidP="00C221AD">
            <w:pPr>
              <w:pStyle w:val="RSCT03TableBody"/>
              <w:jc w:val="left"/>
              <w:rPr>
                <w:color w:val="000000" w:themeColor="text1"/>
              </w:rPr>
            </w:pPr>
            <w:r w:rsidRPr="009F7F88">
              <w:rPr>
                <w:color w:val="000000" w:themeColor="text1"/>
              </w:rPr>
              <w:t>Cadmium oxide, tri-</w:t>
            </w:r>
            <w:proofErr w:type="spellStart"/>
            <w:r w:rsidRPr="009F7F88">
              <w:rPr>
                <w:color w:val="000000" w:themeColor="text1"/>
              </w:rPr>
              <w:t>noctylphosphine</w:t>
            </w:r>
            <w:proofErr w:type="spellEnd"/>
            <w:r w:rsidRPr="009F7F88">
              <w:rPr>
                <w:color w:val="000000" w:themeColor="text1"/>
              </w:rPr>
              <w:t xml:space="preserve"> oxide, tri-</w:t>
            </w:r>
            <w:proofErr w:type="spellStart"/>
            <w:r w:rsidRPr="009F7F88">
              <w:rPr>
                <w:color w:val="000000" w:themeColor="text1"/>
              </w:rPr>
              <w:t>noctylphosphine</w:t>
            </w:r>
            <w:proofErr w:type="spellEnd"/>
            <w:r w:rsidRPr="009F7F88">
              <w:rPr>
                <w:color w:val="000000" w:themeColor="text1"/>
              </w:rPr>
              <w:t>, H</w:t>
            </w:r>
            <w:r w:rsidRPr="009F7F88">
              <w:rPr>
                <w:color w:val="000000" w:themeColor="text1"/>
                <w:vertAlign w:val="subscript"/>
              </w:rPr>
              <w:t>2</w:t>
            </w:r>
            <w:r w:rsidRPr="009F7F88">
              <w:rPr>
                <w:color w:val="000000" w:themeColor="text1"/>
              </w:rPr>
              <w:t>O</w:t>
            </w:r>
            <w:r w:rsidRPr="009F7F88">
              <w:rPr>
                <w:color w:val="000000" w:themeColor="text1"/>
                <w:vertAlign w:val="subscript"/>
              </w:rPr>
              <w:t>2</w:t>
            </w:r>
          </w:p>
        </w:tc>
        <w:tc>
          <w:tcPr>
            <w:tcW w:w="850" w:type="dxa"/>
            <w:tcBorders>
              <w:top w:val="nil"/>
              <w:left w:val="nil"/>
              <w:bottom w:val="single" w:sz="4" w:space="0" w:color="auto"/>
              <w:right w:val="nil"/>
            </w:tcBorders>
            <w:hideMark/>
          </w:tcPr>
          <w:p w14:paraId="3B1A3DF4" w14:textId="77777777" w:rsidR="00920391" w:rsidRPr="009F7F88" w:rsidRDefault="00920391" w:rsidP="00C221AD">
            <w:pPr>
              <w:pStyle w:val="RSCT03TableBody"/>
              <w:jc w:val="left"/>
              <w:rPr>
                <w:color w:val="000000" w:themeColor="text1"/>
              </w:rPr>
            </w:pPr>
            <w:r w:rsidRPr="009F7F88">
              <w:rPr>
                <w:color w:val="000000" w:themeColor="text1"/>
              </w:rPr>
              <w:t>Inkjet</w:t>
            </w:r>
          </w:p>
        </w:tc>
        <w:tc>
          <w:tcPr>
            <w:tcW w:w="1134" w:type="dxa"/>
            <w:tcBorders>
              <w:top w:val="nil"/>
              <w:left w:val="nil"/>
              <w:bottom w:val="single" w:sz="4" w:space="0" w:color="auto"/>
              <w:right w:val="nil"/>
            </w:tcBorders>
            <w:hideMark/>
          </w:tcPr>
          <w:p w14:paraId="78C77E32" w14:textId="77777777" w:rsidR="00920391" w:rsidRPr="009F7F88" w:rsidRDefault="00920391" w:rsidP="00C221AD">
            <w:pPr>
              <w:pStyle w:val="RSCT03TableBody"/>
              <w:jc w:val="left"/>
              <w:rPr>
                <w:color w:val="000000" w:themeColor="text1"/>
              </w:rPr>
            </w:pPr>
            <w:r w:rsidRPr="009F7F88">
              <w:rPr>
                <w:color w:val="000000" w:themeColor="text1"/>
              </w:rPr>
              <w:t>Ambient or supercritical</w:t>
            </w:r>
          </w:p>
        </w:tc>
        <w:tc>
          <w:tcPr>
            <w:tcW w:w="1701" w:type="dxa"/>
            <w:tcBorders>
              <w:top w:val="nil"/>
              <w:left w:val="nil"/>
              <w:bottom w:val="single" w:sz="4" w:space="0" w:color="auto"/>
              <w:right w:val="nil"/>
            </w:tcBorders>
            <w:hideMark/>
          </w:tcPr>
          <w:p w14:paraId="18414C16" w14:textId="77777777" w:rsidR="00920391" w:rsidRPr="009F7F88" w:rsidRDefault="00920391" w:rsidP="00C221AD">
            <w:pPr>
              <w:pStyle w:val="RSCT03TableBody"/>
              <w:jc w:val="left"/>
              <w:rPr>
                <w:color w:val="000000" w:themeColor="text1"/>
              </w:rPr>
            </w:pPr>
            <w:r w:rsidRPr="009F7F88">
              <w:rPr>
                <w:color w:val="000000" w:themeColor="text1"/>
              </w:rPr>
              <w:t>Photo-electrochemical</w:t>
            </w:r>
          </w:p>
        </w:tc>
        <w:bookmarkStart w:id="66" w:name="_Hlk37445362"/>
        <w:tc>
          <w:tcPr>
            <w:tcW w:w="851" w:type="dxa"/>
            <w:tcBorders>
              <w:top w:val="nil"/>
              <w:left w:val="nil"/>
              <w:bottom w:val="single" w:sz="4" w:space="0" w:color="auto"/>
              <w:right w:val="nil"/>
            </w:tcBorders>
            <w:hideMark/>
          </w:tcPr>
          <w:p w14:paraId="1C10AEA7" w14:textId="276FCED4" w:rsidR="00920391" w:rsidRPr="009F7F88" w:rsidRDefault="00920391" w:rsidP="00C221AD">
            <w:pPr>
              <w:pStyle w:val="RSCT03TableBody"/>
              <w:jc w:val="left"/>
              <w:rPr>
                <w:color w:val="000000" w:themeColor="text1"/>
              </w:rPr>
            </w:pPr>
            <w:r w:rsidRPr="009F7F88">
              <w:rPr>
                <w:color w:val="000000" w:themeColor="text1"/>
              </w:rPr>
              <w:fldChar w:fldCharType="begin" w:fldLock="1"/>
            </w:r>
            <w:r w:rsidR="004E1277" w:rsidRPr="009F7F88">
              <w:rPr>
                <w:color w:val="000000" w:themeColor="text1"/>
              </w:rPr>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note":"</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喷墨多次打印，控湿度常压干燥或超临界干燥</w:instrText>
            </w:r>
            <w:r w:rsidR="004E1277" w:rsidRPr="009F7F88">
              <w:rPr>
                <w:color w:val="000000" w:themeColor="text1"/>
              </w:rPr>
              <w:instrText>\nCdSe/CdS</w:instrText>
            </w:r>
            <w:r w:rsidR="004E1277" w:rsidRPr="009F7F88">
              <w:rPr>
                <w:rFonts w:ascii="SimSun" w:eastAsia="SimSun" w:hAnsi="SimSun" w:cs="SimSun" w:hint="eastAsia"/>
                <w:color w:val="000000" w:themeColor="text1"/>
              </w:rPr>
              <w:instrText>纳米颗粒气凝胶</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光电化学</w:instrText>
            </w:r>
            <w:r w:rsidR="004E1277" w:rsidRPr="009F7F88">
              <w:rPr>
                <w:color w:val="000000" w:themeColor="text1"/>
              </w:rPr>
              <w:instrText>","page":"1902186","title":"Patterning of Nanoparticle</w:instrText>
            </w:r>
            <w:r w:rsidR="004E1277" w:rsidRPr="009F7F88">
              <w:rPr>
                <w:rFonts w:hint="eastAsia"/>
                <w:color w:val="000000" w:themeColor="text1"/>
              </w:rPr>
              <w:instrText>‐</w:instrText>
            </w:r>
            <w:r w:rsidR="004E1277" w:rsidRPr="009F7F88">
              <w:rPr>
                <w:color w:val="000000" w:themeColor="text1"/>
              </w:rPr>
              <w:instrText>Based Aerogels and Xerogels by Inkjet Printing","type":"article-journal","volume":"15"},"uris":["http://www.mendeley.com/documents/?uuid=9db8e202-489c-3ce9-bc02-1ef5c5e4d411"]}],"mendeley":{"formattedCitation":"&lt;sup&gt;182&lt;/sup&gt;","plainTextFormattedCitation":"182","previouslyFormattedCitation":"&lt;sup&gt;18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rPr>
              <w:t>182</w:t>
            </w:r>
            <w:r w:rsidRPr="009F7F88">
              <w:rPr>
                <w:color w:val="000000" w:themeColor="text1"/>
              </w:rPr>
              <w:fldChar w:fldCharType="end"/>
            </w:r>
            <w:bookmarkEnd w:id="66"/>
          </w:p>
        </w:tc>
      </w:tr>
    </w:tbl>
    <w:p w14:paraId="68A3E37E" w14:textId="77777777" w:rsidR="00920391" w:rsidRPr="009F7F88" w:rsidRDefault="00920391" w:rsidP="00920391">
      <w:pPr>
        <w:pStyle w:val="RSCB02ArticleText"/>
        <w:rPr>
          <w:color w:val="000000" w:themeColor="text1"/>
        </w:rPr>
      </w:pPr>
    </w:p>
    <w:p w14:paraId="6C2E38DA" w14:textId="02F0BD89" w:rsidR="00BE4D24" w:rsidRPr="009F7F88" w:rsidRDefault="00BE4D24" w:rsidP="00920391">
      <w:pPr>
        <w:pStyle w:val="RSCB02ArticleText"/>
        <w:rPr>
          <w:color w:val="000000" w:themeColor="text1"/>
        </w:rPr>
        <w:sectPr w:rsidR="00BE4D24" w:rsidRPr="009F7F88" w:rsidSect="001A3EFD">
          <w:type w:val="continuous"/>
          <w:pgSz w:w="11907" w:h="16840" w:code="9"/>
          <w:pgMar w:top="1009" w:right="851" w:bottom="1758" w:left="851" w:header="851" w:footer="1049" w:gutter="0"/>
          <w:cols w:space="227"/>
          <w:titlePg/>
          <w:docGrid w:linePitch="360"/>
        </w:sectPr>
      </w:pPr>
    </w:p>
    <w:p w14:paraId="66DFE0FC" w14:textId="77777777" w:rsidR="00C24729" w:rsidRPr="009F7F88" w:rsidRDefault="00C24729" w:rsidP="00C24729">
      <w:pPr>
        <w:pStyle w:val="RSCB02ArticleText"/>
        <w:rPr>
          <w:color w:val="000000" w:themeColor="text1"/>
        </w:rPr>
      </w:pPr>
      <w:r w:rsidRPr="009F7F88">
        <w:rPr>
          <w:color w:val="000000" w:themeColor="text1"/>
        </w:rPr>
        <w:t>because the sol-gel processes for these aerogels are more challenging to control, for example, due to quick precipitation or gelation of sols, leaving little manoeuvrability for stable enough ink formulation for printing. However, the traditional molecule-derived sol-gel method is still the most effective way to tune the pore sizes in nanoscale. Therefore, significant research opportunities in combining 3D printing and molecule-derived sol-gels exist.</w:t>
      </w:r>
    </w:p>
    <w:p w14:paraId="4D528F60" w14:textId="306BF430" w:rsidR="00EA52E4" w:rsidRPr="009F7F88" w:rsidRDefault="00C24729" w:rsidP="00C24729">
      <w:pPr>
        <w:pStyle w:val="RSCB02ArticleText"/>
        <w:ind w:firstLineChars="100" w:firstLine="195"/>
        <w:rPr>
          <w:i/>
          <w:iCs/>
          <w:color w:val="000000" w:themeColor="text1"/>
        </w:rPr>
      </w:pPr>
      <w:bookmarkStart w:id="67" w:name="_Toc39868906"/>
      <w:r w:rsidRPr="009F7F88">
        <w:rPr>
          <w:rStyle w:val="RSCB08CHeadingIn-lineChar"/>
          <w:color w:val="000000" w:themeColor="text1"/>
        </w:rPr>
        <w:t>4.1.3 Nanomaterial-based inks</w:t>
      </w:r>
      <w:bookmarkEnd w:id="67"/>
      <w:r w:rsidRPr="009F7F88">
        <w:rPr>
          <w:rStyle w:val="RSCB08CHeadingIn-lineChar"/>
          <w:color w:val="000000" w:themeColor="text1"/>
        </w:rPr>
        <w:t>.</w:t>
      </w:r>
      <w:r w:rsidRPr="009F7F88">
        <w:rPr>
          <w:b/>
          <w:bCs/>
          <w:color w:val="000000" w:themeColor="text1"/>
        </w:rPr>
        <w:t xml:space="preserve"> </w:t>
      </w:r>
      <w:r w:rsidRPr="009F7F88">
        <w:rPr>
          <w:color w:val="000000" w:themeColor="text1"/>
        </w:rPr>
        <w:t xml:space="preserve">Nanomaterial-based inks mainly refer to formulations prepared with nanomaterials as the starting material. In this case, the skeleton of the resultant aerogels is defined by the assembly of the nanomaterials themselves, rather than structures grown from the molecules. Based on the shape of the starting nanomaterials, this area can be broadly categorized into three key areas: 0D nanoparticles, 1D </w:t>
      </w:r>
      <w:proofErr w:type="spellStart"/>
      <w:r w:rsidRPr="009F7F88">
        <w:rPr>
          <w:color w:val="000000" w:themeColor="text1"/>
        </w:rPr>
        <w:t>nanofibres</w:t>
      </w:r>
      <w:proofErr w:type="spellEnd"/>
      <w:r w:rsidRPr="009F7F88">
        <w:rPr>
          <w:color w:val="000000" w:themeColor="text1"/>
        </w:rPr>
        <w:t xml:space="preserve"> (including nanotubes and nanowires), and 2D nanosheets. The ink preparation process for these inks for printed aerogels is broadly similar to the other ink preparation methods. The difference is that when formulating inks, not only the printability but also the solid concentration and the self-assembly method to control the resultant nanostructure (for </w:t>
      </w:r>
      <w:r w:rsidR="00EA52E4" w:rsidRPr="009F7F88">
        <w:rPr>
          <w:color w:val="000000" w:themeColor="text1"/>
        </w:rPr>
        <w:t>example the nanopore size and porosity) must be considered for optimum performance. Below we discuss various aspects of ink formulation of these materials for printed aerogels</w:t>
      </w:r>
      <w:r w:rsidR="00EA52E4" w:rsidRPr="009F7F88">
        <w:rPr>
          <w:rFonts w:hint="eastAsia"/>
          <w:color w:val="000000" w:themeColor="text1"/>
          <w:lang w:eastAsia="zh-CN"/>
        </w:rPr>
        <w:t>.</w:t>
      </w:r>
    </w:p>
    <w:p w14:paraId="0887CFFC" w14:textId="697E9BEF" w:rsidR="00BE4D24" w:rsidRPr="009F7F88" w:rsidRDefault="00BE4D24" w:rsidP="00BE4D24">
      <w:pPr>
        <w:pStyle w:val="RSCB02ArticleText"/>
        <w:spacing w:beforeLines="50" w:before="120"/>
        <w:ind w:firstLineChars="100" w:firstLine="194"/>
        <w:rPr>
          <w:color w:val="000000" w:themeColor="text1"/>
        </w:rPr>
      </w:pPr>
      <w:r w:rsidRPr="009F7F88">
        <w:rPr>
          <w:i/>
          <w:iCs/>
          <w:color w:val="000000" w:themeColor="text1"/>
        </w:rPr>
        <w:t>0D nanoparticle-based inks.</w:t>
      </w:r>
      <w:r w:rsidRPr="009F7F88">
        <w:rPr>
          <w:b/>
          <w:bCs/>
          <w:color w:val="000000" w:themeColor="text1"/>
        </w:rPr>
        <w:t xml:space="preserve"> </w:t>
      </w:r>
      <w:r w:rsidRPr="009F7F88">
        <w:rPr>
          <w:b/>
          <w:bCs/>
          <w:color w:val="000000" w:themeColor="text1"/>
        </w:rPr>
        <w:fldChar w:fldCharType="begin"/>
      </w:r>
      <w:r w:rsidRPr="009F7F88">
        <w:rPr>
          <w:b/>
          <w:bCs/>
          <w:color w:val="000000" w:themeColor="text1"/>
        </w:rPr>
        <w:instrText xml:space="preserve"> REF _Ref41092815 \h </w:instrText>
      </w:r>
      <w:r w:rsidRPr="009F7F88">
        <w:rPr>
          <w:b/>
          <w:bCs/>
          <w:color w:val="000000" w:themeColor="text1"/>
        </w:rPr>
      </w:r>
      <w:r w:rsidRPr="009F7F88">
        <w:rPr>
          <w:b/>
          <w:bCs/>
          <w:color w:val="000000" w:themeColor="text1"/>
        </w:rPr>
        <w:fldChar w:fldCharType="separate"/>
      </w:r>
      <w:r w:rsidRPr="009F7F88">
        <w:rPr>
          <w:color w:val="000000" w:themeColor="text1"/>
        </w:rPr>
        <w:t xml:space="preserve">Table </w:t>
      </w:r>
      <w:r w:rsidRPr="009F7F88">
        <w:rPr>
          <w:noProof/>
          <w:color w:val="000000" w:themeColor="text1"/>
        </w:rPr>
        <w:t>3</w:t>
      </w:r>
      <w:r w:rsidRPr="009F7F88">
        <w:rPr>
          <w:b/>
          <w:bCs/>
          <w:color w:val="000000" w:themeColor="text1"/>
        </w:rPr>
        <w:fldChar w:fldCharType="end"/>
      </w:r>
      <w:r w:rsidRPr="009F7F88">
        <w:rPr>
          <w:b/>
          <w:bCs/>
          <w:color w:val="000000" w:themeColor="text1"/>
        </w:rPr>
        <w:t xml:space="preserve"> </w:t>
      </w:r>
      <w:r w:rsidRPr="009F7F88">
        <w:rPr>
          <w:color w:val="000000" w:themeColor="text1"/>
        </w:rPr>
        <w:t xml:space="preserve">shows typical examples of 0D nanoparticle-based inks for printed aerogels. These materials are mostly used for inkjet and screen printing. The reported 0D structures include </w:t>
      </w:r>
      <w:r w:rsidR="004E7614" w:rsidRPr="009F7F88">
        <w:rPr>
          <w:color w:val="000000" w:themeColor="text1"/>
        </w:rPr>
        <w:t>SiO</w:t>
      </w:r>
      <w:r w:rsidR="004E7614" w:rsidRPr="009F7F88">
        <w:rPr>
          <w:color w:val="000000" w:themeColor="text1"/>
          <w:vertAlign w:val="subscript"/>
        </w:rPr>
        <w:t>2</w:t>
      </w:r>
      <w:r w:rsidRPr="009F7F88">
        <w:rPr>
          <w:color w:val="000000" w:themeColor="text1"/>
        </w:rPr>
        <w:t xml:space="preserve"> aerogels,</w:t>
      </w:r>
      <w:r w:rsidRPr="009F7F88">
        <w:rPr>
          <w:color w:val="000000" w:themeColor="text1"/>
        </w:rPr>
        <w:fldChar w:fldCharType="begin" w:fldLock="1"/>
      </w:r>
      <w:r w:rsidR="004E1277" w:rsidRPr="009F7F88">
        <w:rPr>
          <w:color w:val="000000" w:themeColor="text1"/>
        </w:rPr>
        <w:instrText>ADDIN CSL_CITATION {"citationItems":[{"id":"ITEM-1","itemData":{"DOI":"10.1007/s40684-020-00189-4","ISBN":"4068402000","ISSN":"21980810","abstract":"Aerogels have the lowest thermal conductivity (&lt; 0.2 W m−1 K−1) among known materials owing to the presence of pores, which constitute over 90% of the structure. Aerogels have mainly been commercialized for use as a thermal insulation material for building applications, such as walls and pipes. Herein, a silica aerogel thin film was fabricated by using a commercial and cost-effective HP inkjet printer. Next, silica aerogel ink was synthesized by mixing hydrophilic silica aerogel powder, solvent, and other organic additives. The thickness and pattern of the silica aerogel thin films were easily controlled by increasing the number of printing cycles and patterning by using a drawing software. The printed silica aerogel thin film had a smooth surface and thickness with well-distributed ink particles. Further, the aerogel had a unique structure comprising nanopores and nanonetworks. The thermal conductivity of the silica aerogel thin film was approximately 0.05 W m−1 K−1 at 30–300 °C. Inkjet printing of silica aerogels is expected to be a strong candidate for thermal insulating applications in micro-scale systems such as batteries and electronic chips.","author":[{"dropping-particle":"","family":"Koo","given":"Junmo","non-dropping-particle":"","parse-names":false,"suffix":""},{"dropping-particle":"","family":"Kim","given":"Jun Woo","non-dropping-particle":"","parse-names":false,"suffix":""},{"dropping-particle":"","family":"Kim","given":"Minsik","non-dropping-particle":"","parse-names":false,"suffix":""},{"dropping-particle":"","family":"Yoon","given":"Sungwon","non-dropping-particle":"","parse-names":false,"suffix":""},{"dropping-particle":"","family":"Shim","given":"Joon Hyung","non-dropping-particle":"","parse-names":false,"suffix":""}],"container-title":"International Journal of Precision Engineering and Manufacturing - Green Technology","id":"ITEM-1","issued":{"date-parts":[["2020"]]},"page":"https://doi.org/10.1007/s40684-020-00189-4","publisher":"Korean Society for Precision Engineering","title":"Inkjet Printing of Silica Aerogel for Fabrication of 2-D Patterned Thermal Insulation Layers","type":"article-journal"},"uris":["http://www.mendeley.com/documents/?uuid=04bd21c1-b25c-4b92-8ee6-9be6947e91c6"]}],"mendeley":{"formattedCitation":"&lt;sup&gt;211&lt;/sup&gt;","plainTextFormattedCitation":"211","previouslyFormattedCitation":"&lt;sup&gt;20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1</w:t>
      </w:r>
      <w:r w:rsidRPr="009F7F88">
        <w:rPr>
          <w:color w:val="000000" w:themeColor="text1"/>
        </w:rPr>
        <w:fldChar w:fldCharType="end"/>
      </w:r>
      <w:r w:rsidRPr="009F7F88">
        <w:rPr>
          <w:color w:val="000000" w:themeColor="text1"/>
        </w:rPr>
        <w:t xml:space="preserve"> milled carbon aerogels,</w:t>
      </w:r>
      <w:r w:rsidRPr="009F7F88">
        <w:rPr>
          <w:color w:val="000000" w:themeColor="text1"/>
        </w:rPr>
        <w:fldChar w:fldCharType="begin" w:fldLock="1"/>
      </w:r>
      <w:r w:rsidR="004E1277" w:rsidRPr="009F7F88">
        <w:rPr>
          <w:color w:val="000000" w:themeColor="text1"/>
        </w:rPr>
        <w:instrText>ADDIN CSL_CITATION {"citationItems":[{"id":"ITEM-1","itemData":{"DOI":"10.1016/j.snb.2017.04.138","ISSN":"09254005","abstract":"A novel trilayer ionic electro-chemo-mechanical actuator consisting of a 5-μm thick hybrid conducting polymer (CP) poly(3,4-ethylenedioxythiophene)-poly(styrenesulfonate) (PEDOT:PSS) and nanoporous activated carbon aerogel (ACA) electrodes printed on a commercial poly(vinylidene fluoride) (PVdF) membrane is reported. Recent studies have introduced hybrid CP-carbon bending and exp</w:instrText>
      </w:r>
      <w:r w:rsidR="004E1277" w:rsidRPr="009F7F88">
        <w:rPr>
          <w:rFonts w:hint="eastAsia"/>
          <w:color w:val="000000" w:themeColor="text1"/>
        </w:rPr>
        <w:instrText>anding actuators with the aim of enhancing the capacitive properties and energy efficiency of the actuator. The current study is focused on characterizing the ion</w:instrText>
      </w:r>
      <w:r w:rsidR="004E1277" w:rsidRPr="009F7F88">
        <w:rPr>
          <w:rFonts w:hint="eastAsia"/>
          <w:color w:val="000000" w:themeColor="text1"/>
        </w:rPr>
        <w:instrText>‐</w:instrText>
      </w:r>
      <w:r w:rsidR="004E1277" w:rsidRPr="009F7F88">
        <w:rPr>
          <w:rFonts w:hint="eastAsia"/>
          <w:color w:val="000000" w:themeColor="text1"/>
        </w:rPr>
        <w:instrText>transport properties of the material and determining the effect of nanoporous carbon in hybr</w:instrText>
      </w:r>
      <w:r w:rsidR="004E1277" w:rsidRPr="009F7F88">
        <w:rPr>
          <w:color w:val="000000" w:themeColor="text1"/>
        </w:rPr>
        <w:instrText>id actuators. To analyze the ion diffusion and electro-chemo-mechanical properties of the trilayer, electro-chemo-mechanical deformation (ECMD) measurements were conducted in linear actuation mode, connecting both sides of the trilayer as the working electrode in an electrolyte setup. While the PEDOT:PSS trilayer shows nearly double the strain of the PEDOT:PSS-ACA trilayer, the stress is higher in the case of PEDOT:PSS-ACA. Despite the decreased strain [1], ACA incorporation in PEDOT:PSS results in faster</w:instrText>
      </w:r>
      <w:r w:rsidR="004E1277" w:rsidRPr="009F7F88">
        <w:rPr>
          <w:rFonts w:hint="eastAsia"/>
          <w:color w:val="000000" w:themeColor="text1"/>
        </w:rPr>
        <w:instrText xml:space="preserve"> ion transport and also adds anion migration to the otherwise cation</w:instrText>
      </w:r>
      <w:r w:rsidR="004E1277" w:rsidRPr="009F7F88">
        <w:rPr>
          <w:rFonts w:hint="eastAsia"/>
          <w:color w:val="000000" w:themeColor="text1"/>
        </w:rPr>
        <w:instrText>‐</w:instrText>
      </w:r>
      <w:r w:rsidR="004E1277" w:rsidRPr="009F7F88">
        <w:rPr>
          <w:rFonts w:hint="eastAsia"/>
          <w:color w:val="000000" w:themeColor="text1"/>
        </w:rPr>
        <w:instrText>active actuation of PEDOT:PSS. This work shows, for the first time, the potential of inkjet print fabrication of CP-carbon aerogel hybrid actuators.","author":[{"dropping-particle":"","f</w:instrText>
      </w:r>
      <w:r w:rsidR="004E1277" w:rsidRPr="009F7F88">
        <w:rPr>
          <w:color w:val="000000" w:themeColor="text1"/>
        </w:rPr>
        <w:instrText>amily":"Põldsalu","given":"Inga","non-dropping-particle":"","parse-names":false,"suffix":""},{"dropping-particle":"","family":"Harjo","given":"Madis","non-dropping-particle":"","parse-names":false,"suffix":""},{"dropping-particle":"","family":"Tamm","given":"Tarmo","non-dropping-particle":"","parse-names":false,"suffix":""},{"dropping-particle":"","family":"Uibu","given":"Mai","non-dropping-particle":"","parse-names":false,"suffix":""},{"dropping-particle":"","family":"Peikolainen","given":"Anna Liisa","non-dropping-particle":"","parse-names":false,"suffix":""},{"dropping-particle":"","family":"Kiefer","given":"Rudolf","non-dropping-particle":"","parse-names":false,"suffix":""}],"container-title":"Sensors and Actuators B","id":"ITEM-1","issued":{"date-par</w:instrText>
      </w:r>
      <w:r w:rsidR="004E1277" w:rsidRPr="009F7F88">
        <w:rPr>
          <w:rFonts w:hint="eastAsia"/>
          <w:color w:val="000000" w:themeColor="text1"/>
        </w:rPr>
        <w:instrText>ts":[["2017"]]},"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活化炭气凝胶粉添加进墨水中喷墨打印</w:instrText>
      </w:r>
      <w:r w:rsidR="004E1277" w:rsidRPr="009F7F88">
        <w:rPr>
          <w:rFonts w:hint="eastAsia"/>
          <w:color w:val="000000" w:themeColor="text1"/>
        </w:rPr>
        <w:instrText>\n</w:instrText>
      </w:r>
      <w:r w:rsidR="004E1277" w:rsidRPr="009F7F88">
        <w:rPr>
          <w:rFonts w:hint="eastAsia"/>
          <w:color w:val="000000" w:themeColor="text1"/>
        </w:rPr>
        <w:instrText>线性致动器</w:instrText>
      </w:r>
      <w:r w:rsidR="004E1277" w:rsidRPr="009F7F88">
        <w:rPr>
          <w:rFonts w:hint="eastAsia"/>
          <w:color w:val="000000" w:themeColor="text1"/>
        </w:rPr>
        <w:instrText>","page":"44-51","title":"Inkjet-printed hybrid conducting polymer-activated carbon aerogel linear actuators driven in an organic electrolyte","type":"article-journal","volume":"250"},"uris":["http://www</w:instrText>
      </w:r>
      <w:r w:rsidR="004E1277" w:rsidRPr="009F7F88">
        <w:rPr>
          <w:color w:val="000000" w:themeColor="text1"/>
        </w:rPr>
        <w:instrText>.mendeley.com/documents/?uuid=bc51d02a-b757-402f-a2d9-40c1d243085f"]},{"id":"ITEM-2","itemData":{"DOI":"10.1016/j.synthmet.2018.10.009","ISSN":"03796779","abstract":"Electrically conductive polymer (CP) based ionic electromechanically active polymer composites (IEAP-s) are attractive as bending and linear actuators in compliant and miniature devices due to low operating voltage. Ink-jet printing is a promising technology for fabrication of microscale CP-based IEAP-s with customized shapes and geometries. The current study investigates tailoring of the mechanical and electromechanical properties of the actuators by controlled growth of ink-jet printed poly(3,4-ethylenedioxythiophene)-poly(styrene sulfonate) (PEDOT:PSS) based electrodes on commercial poly(vinylidene fluoride) (PVdF) membranes. In parallel with PEDOT:PSS, hybrid actuators with ink-jet printed PEDOT:PSS and activated carbon aerogel electrodes were investigated. Cumulative growth of electrodes with each deposited layer was achieved in the case of both electrode materials. The strain, blocking force and capacitance of the actuators were in linear correlation with the thickness of the electrodes. Simple method of control encourages implementation of ink-jet-printing technology for manufacturing of IEAP micro-actuators with desired mechanical and electromechanical properties.","author":[{"dropping-particle":"","family":"Põldsalu","given":"Inga","non-dropping-particle":"","parse-names":false,"suffix":""},{"dropping-particle":"","family":"Johanson","given":"Urmas","non-dropping-particle":"","parse-names":false,"suffix":""},{"dropping-particle":"","family":"Tamm","given":"Tarmo","non-dropping-particle":"","parse-names":false,"suffix":""},{"dropping-particle":"","family":"Punning","given":"Andres","non-dropping-particle":"","parse-names":false,"suffix":""},{"dropping-particle":"","family":"Greco","given":"Francesco","non-dropping-particle":"","parse-names":false,"suffix":""},{"dropping-particle":"","family":"Peikolainen","given":"Anna Liisa","non-dropping-particle":"","parse-names":false,"suffix":""},{"dropping-particle":"","family":"Kiefer","given":"Rudolf","non-dropping-particle":"","parse-names":false,"suffix":""},{"dropping-particle":"","family":"Aabloo","given":"Alvo","non-dropping-particle":"",</w:instrText>
      </w:r>
      <w:r w:rsidR="004E1277" w:rsidRPr="009F7F88">
        <w:rPr>
          <w:rFonts w:hint="eastAsia"/>
          <w:color w:val="000000" w:themeColor="text1"/>
        </w:rPr>
        <w:instrText>"parse-names":false,"suffix":""}],"container-title":"Synthetic Metals","id":"ITEM-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添加炭气凝胶粉末到墨水中，喷墨打印，</w:instrText>
      </w:r>
      <w:r w:rsidR="004E1277" w:rsidRPr="009F7F88">
        <w:rPr>
          <w:rFonts w:hint="eastAsia"/>
          <w:color w:val="000000" w:themeColor="text1"/>
        </w:rPr>
        <w:instrText>\n</w:instrText>
      </w:r>
      <w:r w:rsidR="004E1277" w:rsidRPr="009F7F88">
        <w:rPr>
          <w:rFonts w:hint="eastAsia"/>
          <w:color w:val="000000" w:themeColor="text1"/>
        </w:rPr>
        <w:instrText>作为线性驱动器</w:instrText>
      </w:r>
      <w:r w:rsidR="004E1277" w:rsidRPr="009F7F88">
        <w:rPr>
          <w:rFonts w:hint="eastAsia"/>
          <w:color w:val="000000" w:themeColor="text1"/>
        </w:rPr>
        <w:instrText xml:space="preserve">","page":"122-127","publisher":"Elsevier","title":"Mechanical and electro-mechanical properties </w:instrText>
      </w:r>
      <w:r w:rsidR="004E1277" w:rsidRPr="009F7F88">
        <w:rPr>
          <w:color w:val="000000" w:themeColor="text1"/>
        </w:rPr>
        <w:instrText>of EAP actuators with inkjet printed electrodes","type":"article-journal","volume":"246"},"uris":["http://www.mendeley.com/documents/?uuid=0a5497a1-4ddc-44f1-8e32-5cba3c660ddf"]}],"mendeley":{"formattedCitation":"&lt;sup&gt;212,213&lt;/sup&gt;","plainTextFormattedCitation":"212,213","previouslyFormattedCitation":"&lt;sup&gt;210,21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2,213</w:t>
      </w:r>
      <w:r w:rsidRPr="009F7F88">
        <w:rPr>
          <w:color w:val="000000" w:themeColor="text1"/>
        </w:rPr>
        <w:fldChar w:fldCharType="end"/>
      </w:r>
      <w:r w:rsidRPr="009F7F88">
        <w:rPr>
          <w:color w:val="000000" w:themeColor="text1"/>
        </w:rPr>
        <w:t xml:space="preserve"> </w:t>
      </w:r>
      <w:r w:rsidR="003F54ED" w:rsidRPr="009F7F88">
        <w:rPr>
          <w:color w:val="000000" w:themeColor="text1"/>
          <w:lang w:eastAsia="zh-CN"/>
        </w:rPr>
        <w:t>magnesium oxide (</w:t>
      </w:r>
      <w:r w:rsidR="003F54ED" w:rsidRPr="009F7F88">
        <w:rPr>
          <w:color w:val="000000" w:themeColor="text1"/>
        </w:rPr>
        <w:t>MgO</w:t>
      </w:r>
      <w:r w:rsidR="003F54ED" w:rsidRPr="009F7F88">
        <w:rPr>
          <w:color w:val="000000" w:themeColor="text1"/>
          <w:lang w:eastAsia="zh-CN"/>
        </w:rPr>
        <w:t>)</w:t>
      </w:r>
      <w:r w:rsidR="003F54ED" w:rsidRPr="009F7F88">
        <w:rPr>
          <w:color w:val="000000" w:themeColor="text1"/>
        </w:rPr>
        <w:t>-</w:t>
      </w:r>
      <w:r w:rsidRPr="009F7F88">
        <w:rPr>
          <w:color w:val="000000" w:themeColor="text1"/>
        </w:rPr>
        <w:t>TiO</w:t>
      </w:r>
      <w:r w:rsidRPr="009F7F88">
        <w:rPr>
          <w:color w:val="000000" w:themeColor="text1"/>
          <w:vertAlign w:val="subscript"/>
        </w:rPr>
        <w:t>2</w:t>
      </w:r>
      <w:r w:rsidRPr="009F7F88">
        <w:rPr>
          <w:color w:val="000000" w:themeColor="text1"/>
        </w:rPr>
        <w:t xml:space="preserve"> aerogels,</w:t>
      </w:r>
      <w:r w:rsidRPr="009F7F88">
        <w:rPr>
          <w:color w:val="000000" w:themeColor="text1"/>
        </w:rPr>
        <w:fldChar w:fldCharType="begin" w:fldLock="1"/>
      </w:r>
      <w:r w:rsidR="004E1277" w:rsidRPr="009F7F88">
        <w:rPr>
          <w:color w:val="000000" w:themeColor="text1"/>
        </w:rPr>
        <w:instrText>ADDIN CSL_CITATION {"citationItems":[{"id":"ITEM-1","itemData":{"DOI":"10.1002/er.4128","ISSN":"1099114X","abstract":"This study looks at investigating the influence of high surface area TiO2 and MgO-doped TiO2 aerogel nanomaterials to improve the photovoltaic performance of monocrystalline silicon (mono-Si) solar cells. TiO2 and MgO-doped TiO2 anatase nanoaerogels were synthesized via a single-step colloidal homogeneous precipitation sol-gel method in a compact high-pressure hydrogen reactor. TiO2-based nanoparticles were encapsulated in ethylene vinyl acetate resins, and the obtained composite solutions were screen printed on the textured surface of the cells. The specific surface area, microstructural, composition, and optical properties of the nanoaerogels were characterized by Brunaur-Emmett-Teller, X-ray powder diffractometer, energy-dispersive X-ray spectroscopy, field emission transmission electron microscope, field emission scanning electron microscope, and ultraviolet-visible spectrophotometry. We observed that the MgO-doped TiO2 (2% mol) nanoaerogel exhibited a much superior specific surface area (231 m2/g) compared with the undoped TiO2 (154 m2/g). Experimental results showed that the calculated relative power conversion efficiency increased by 4.6% for the MgO-doped TiO2 coating and 3.4% for the undoped TiO2 under a simulated one-sun illumination.","author":[{"dropping-particle":"","family":"Meng","given":"Fanchao","non-dropping-particle":"","parse-names":false,"suffix":""},{"dropping-particle":"","family":"Dehouche","given":"Zahir","non-dropping-particle":"","parse-names":false,"suffix":""},{"dropping-particle":"","family":"Nutasarin","given":"Aorrapum","non-dropping-particle":"","parse-names":false,"suffix":""},{"dropping-particle":"","family":"Fern","given":"George R.","non-dropping-particle":"","parse-names":false,"suffix":""}],"container-title":"International Journal of Energy Research","id":"ITEM-1","issue":"12","issued":{"date-parts":[["2018"]]},"note":"From Duplicate 2 (Effective MgO-</w:instrText>
      </w:r>
      <w:r w:rsidR="004E1277" w:rsidRPr="009F7F88">
        <w:rPr>
          <w:rFonts w:hint="eastAsia"/>
          <w:color w:val="000000" w:themeColor="text1"/>
        </w:rPr>
        <w:instrText>doped TiO2 nanoaerogel coating for crystalline silicon solar cells improvement - Meng, Fanchao; Dehouche, Zahir; Nutasarin, Aorrapum; Fern, George R.)\n\n</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先做</w:instrText>
      </w:r>
      <w:r w:rsidR="004E1277" w:rsidRPr="009F7F88">
        <w:rPr>
          <w:rFonts w:hint="eastAsia"/>
          <w:color w:val="000000" w:themeColor="text1"/>
        </w:rPr>
        <w:instrText>TO2</w:instrText>
      </w:r>
      <w:r w:rsidR="004E1277" w:rsidRPr="009F7F88">
        <w:rPr>
          <w:rFonts w:hint="eastAsia"/>
          <w:color w:val="000000" w:themeColor="text1"/>
        </w:rPr>
        <w:instrText>气凝胶</w:instrText>
      </w:r>
      <w:r w:rsidR="004E1277" w:rsidRPr="009F7F88">
        <w:rPr>
          <w:rFonts w:hint="eastAsia"/>
          <w:color w:val="000000" w:themeColor="text1"/>
        </w:rPr>
        <w:instrText>\n</w:instrText>
      </w:r>
      <w:r w:rsidR="004E1277" w:rsidRPr="009F7F88">
        <w:rPr>
          <w:rFonts w:hint="eastAsia"/>
          <w:color w:val="000000" w:themeColor="text1"/>
        </w:rPr>
        <w:instrText>再丝网印刷至硅太阳能电池</w:instrText>
      </w:r>
      <w:r w:rsidR="004E1277" w:rsidRPr="009F7F88">
        <w:rPr>
          <w:rFonts w:hint="eastAsia"/>
          <w:color w:val="000000" w:themeColor="text1"/>
        </w:rPr>
        <w:instrText>\nTiO2</w:instrText>
      </w:r>
      <w:r w:rsidR="004E1277" w:rsidRPr="009F7F88">
        <w:rPr>
          <w:rFonts w:hint="eastAsia"/>
          <w:color w:val="000000" w:themeColor="text1"/>
        </w:rPr>
        <w:instrText>基气凝胶</w:instrText>
      </w:r>
      <w:r w:rsidR="004E1277" w:rsidRPr="009F7F88">
        <w:rPr>
          <w:rFonts w:hint="eastAsia"/>
          <w:color w:val="000000" w:themeColor="text1"/>
        </w:rPr>
        <w:instrText>","page":"3915-3927","title":"Effective MgO-doped TiO2 nanoaeroge</w:instrText>
      </w:r>
      <w:r w:rsidR="004E1277" w:rsidRPr="009F7F88">
        <w:rPr>
          <w:color w:val="000000" w:themeColor="text1"/>
        </w:rPr>
        <w:instrText>l coating for crystalline silicon solar cells improvement","type":"article-journal","volume":"42"},"uris":["http://www.mendeley.com/documents/?uuid=d9165b3e-65f3-4380-8ace-d73871a45518"]}],"mendeley":{"formattedCitation":"&lt;sup&gt;185&lt;/sup&gt;","plainTextFormattedCitation":"185","previouslyFormattedCitation":"&lt;sup&gt;18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5</w:t>
      </w:r>
      <w:r w:rsidRPr="009F7F88">
        <w:rPr>
          <w:color w:val="000000" w:themeColor="text1"/>
        </w:rPr>
        <w:fldChar w:fldCharType="end"/>
      </w:r>
      <w:r w:rsidRPr="009F7F88">
        <w:rPr>
          <w:color w:val="000000" w:themeColor="text1"/>
        </w:rPr>
        <w:t xml:space="preserve"> and various oxide (</w:t>
      </w:r>
      <w:r w:rsidR="003F54ED" w:rsidRPr="009F7F88">
        <w:rPr>
          <w:color w:val="000000" w:themeColor="text1"/>
          <w:lang w:eastAsia="zh-CN"/>
        </w:rPr>
        <w:t>zinc oxide (</w:t>
      </w:r>
      <w:proofErr w:type="spellStart"/>
      <w:r w:rsidRPr="009F7F88">
        <w:rPr>
          <w:color w:val="000000" w:themeColor="text1"/>
        </w:rPr>
        <w:t>ZnO</w:t>
      </w:r>
      <w:proofErr w:type="spellEnd"/>
      <w:r w:rsidR="003F54ED" w:rsidRPr="009F7F88">
        <w:rPr>
          <w:color w:val="000000" w:themeColor="text1"/>
          <w:lang w:eastAsia="zh-CN"/>
        </w:rPr>
        <w:t>)</w:t>
      </w:r>
      <w:r w:rsidRPr="009F7F88">
        <w:rPr>
          <w:color w:val="000000" w:themeColor="text1"/>
        </w:rPr>
        <w:t xml:space="preserve">, </w:t>
      </w:r>
      <w:r w:rsidR="003F54ED" w:rsidRPr="009F7F88">
        <w:rPr>
          <w:color w:val="000000" w:themeColor="text1"/>
          <w:lang w:eastAsia="zh-CN"/>
        </w:rPr>
        <w:t xml:space="preserve">cupric oxide, indium oxide, </w:t>
      </w:r>
      <w:r w:rsidRPr="009F7F88">
        <w:rPr>
          <w:color w:val="000000" w:themeColor="text1"/>
        </w:rPr>
        <w:t>TiO</w:t>
      </w:r>
      <w:r w:rsidRPr="009F7F88">
        <w:rPr>
          <w:color w:val="000000" w:themeColor="text1"/>
          <w:vertAlign w:val="subscript"/>
        </w:rPr>
        <w:t>2</w:t>
      </w:r>
      <w:r w:rsidRPr="009F7F88">
        <w:rPr>
          <w:color w:val="000000" w:themeColor="text1"/>
        </w:rPr>
        <w:t xml:space="preserve">, </w:t>
      </w:r>
      <w:r w:rsidR="003F54ED" w:rsidRPr="009F7F88">
        <w:rPr>
          <w:color w:val="000000" w:themeColor="text1"/>
        </w:rPr>
        <w:t>and</w:t>
      </w:r>
      <w:r w:rsidRPr="009F7F88">
        <w:rPr>
          <w:color w:val="000000" w:themeColor="text1"/>
        </w:rPr>
        <w:t xml:space="preserve"> SnO</w:t>
      </w:r>
      <w:r w:rsidRPr="009F7F88">
        <w:rPr>
          <w:color w:val="000000" w:themeColor="text1"/>
          <w:vertAlign w:val="subscript"/>
        </w:rPr>
        <w:t>2</w:t>
      </w:r>
      <w:r w:rsidRPr="009F7F88">
        <w:rPr>
          <w:color w:val="000000" w:themeColor="text1"/>
        </w:rPr>
        <w:t>)</w:t>
      </w:r>
      <w:r w:rsidRPr="009F7F88">
        <w:rPr>
          <w:color w:val="000000" w:themeColor="text1"/>
        </w:rPr>
        <w:fldChar w:fldCharType="begin" w:fldLock="1"/>
      </w:r>
      <w:r w:rsidR="004E1277" w:rsidRPr="009F7F88">
        <w:rPr>
          <w:color w:val="000000" w:themeColor="text1"/>
        </w:rPr>
        <w:instrText>ADDIN CSL_CITATION {"citationItems":[{"id":"ITEM-1","itemData":{"DOI":"10.1016/j.jcis.2018.05.006","ISSN":"10957103","abstract":"There is a growing interest in science and industry for printed electronics. Printed electronics enable the production of large quantities of electronic components at low cost. Even though organic semiconductors are already widely used for printed components, inorganic materials may be advantageous due to their higher durability and superior device performance. Nevertheless, inorganic materials still remain difficult to print making the development of printable and functional inks a necessity. In this work we present the formulation, inkjet printing and processing of newly developed inks based on ethylene glycol as dispersion medium. Different metal oxide nanoparticles (ZnO, TiO2, CuO, SnO2 and In2O3) with high crystallinity and narrow size distribution were produced by chemical vapor synthesis. The particles were stabilized and the colloidal stability was evaluated by a combination of DLVO simulations and dynamic light scattering measurements. Measurements of rheological and interfacial properties, like viscosity and surface tension, are used to determine the printability on the basis of the inverse Ohnesorge number. Inks, developed in this work, have adjustable rheological properties as well as long-term stabilities without particle sedimentation over a period of several months. They are suitable for printing on different substrate materials like silicon and flexible polymeric substrates.","author":[{"dropping-particle":"","family":"Gebauer","given":"J. S.","non-dropping-particle":"","parse-names":false,"suffix":""},{"dropping-particle":"","family":"Mackert","given":"V.","non-dropping-particle":"","parse-names":false,"suffix":""},{"dropping-particle":"","family":"Ognjanović","given":"S.","non-dropping-particle":"","parse-names":false,"suffix":""},{"dropping-particle":"","family":"Winterer","given":"M.","non-dropping-particle":"","parse-names":false,"suffix":""}],"container-tit</w:instrText>
      </w:r>
      <w:r w:rsidR="004E1277" w:rsidRPr="009F7F88">
        <w:rPr>
          <w:rFonts w:hint="eastAsia"/>
          <w:color w:val="000000" w:themeColor="text1"/>
        </w:rPr>
        <w:instrText>le":"Journal of Colloid and Interface Science","id":"ITEM-1","issued":{"date-parts":[["2018"]]},"note":"</w:instrText>
      </w:r>
      <w:r w:rsidR="004E1277" w:rsidRPr="009F7F88">
        <w:rPr>
          <w:rFonts w:hint="eastAsia"/>
          <w:color w:val="000000" w:themeColor="text1"/>
        </w:rPr>
        <w:instrText>已加，加在氧化钛中</w:instrText>
      </w:r>
      <w:r w:rsidR="004E1277" w:rsidRPr="009F7F88">
        <w:rPr>
          <w:rFonts w:hint="eastAsia"/>
          <w:color w:val="000000" w:themeColor="text1"/>
        </w:rPr>
        <w:instrText>\n</w:instrText>
      </w:r>
      <w:r w:rsidR="004E1277" w:rsidRPr="009F7F88">
        <w:rPr>
          <w:rFonts w:hint="eastAsia"/>
          <w:color w:val="000000" w:themeColor="text1"/>
        </w:rPr>
        <w:instrText>类气凝胶氧化物粉末</w:instrText>
      </w:r>
      <w:r w:rsidR="004E1277" w:rsidRPr="009F7F88">
        <w:rPr>
          <w:rFonts w:hint="eastAsia"/>
          <w:color w:val="000000" w:themeColor="text1"/>
        </w:rPr>
        <w:instrText xml:space="preserve"> (ZnO, TiO2, CuO, SnO2 and In2O3)</w:instrText>
      </w:r>
      <w:r w:rsidR="004E1277" w:rsidRPr="009F7F88">
        <w:rPr>
          <w:rFonts w:hint="eastAsia"/>
          <w:color w:val="000000" w:themeColor="text1"/>
        </w:rPr>
        <w:instrText>作为原料进行喷墨打印</w:instrText>
      </w:r>
      <w:r w:rsidR="004E1277" w:rsidRPr="009F7F88">
        <w:rPr>
          <w:rFonts w:hint="eastAsia"/>
          <w:color w:val="000000" w:themeColor="text1"/>
        </w:rPr>
        <w:instrText>\n</w:instrText>
      </w:r>
      <w:r w:rsidR="004E1277" w:rsidRPr="009F7F88">
        <w:rPr>
          <w:rFonts w:hint="eastAsia"/>
          <w:color w:val="000000" w:themeColor="text1"/>
        </w:rPr>
        <w:instrText>用于</w:instrText>
      </w:r>
      <w:r w:rsidR="004E1277" w:rsidRPr="009F7F88">
        <w:rPr>
          <w:rFonts w:hint="eastAsia"/>
          <w:color w:val="000000" w:themeColor="text1"/>
        </w:rPr>
        <w:instrText>Printed electronics","page":"400-409","title":"Tailoring metal oxide nanoparticle di</w:instrText>
      </w:r>
      <w:r w:rsidR="004E1277" w:rsidRPr="009F7F88">
        <w:rPr>
          <w:color w:val="000000" w:themeColor="text1"/>
        </w:rPr>
        <w:instrText>spersions for inkjet printing","type":"article-journal","volume":"526"},"uris":["http://www.mendeley.com/documents/?uuid=af39bf9e-fc35-402a-9859-67dd4a4d2f04"]}],"mendeley":{"formattedCitation":"&lt;sup&gt;214&lt;/sup&gt;","plainTextFormattedCitation":"214","previouslyFormattedCitation":"&lt;sup&gt;21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4</w:t>
      </w:r>
      <w:r w:rsidRPr="009F7F88">
        <w:rPr>
          <w:color w:val="000000" w:themeColor="text1"/>
        </w:rPr>
        <w:fldChar w:fldCharType="end"/>
      </w:r>
      <w:r w:rsidRPr="009F7F88">
        <w:rPr>
          <w:color w:val="000000" w:themeColor="text1"/>
        </w:rPr>
        <w:t xml:space="preserve"> and semiconducting (</w:t>
      </w:r>
      <w:proofErr w:type="spellStart"/>
      <w:r w:rsidRPr="009F7F88">
        <w:rPr>
          <w:color w:val="000000" w:themeColor="text1"/>
        </w:rPr>
        <w:t>CdSe</w:t>
      </w:r>
      <w:proofErr w:type="spellEnd"/>
      <w:r w:rsidRPr="009F7F88">
        <w:rPr>
          <w:color w:val="000000" w:themeColor="text1"/>
        </w:rPr>
        <w:t>/</w:t>
      </w:r>
      <w:proofErr w:type="spellStart"/>
      <w:r w:rsidRPr="009F7F88">
        <w:rPr>
          <w:color w:val="000000" w:themeColor="text1"/>
        </w:rPr>
        <w:t>CdS</w:t>
      </w:r>
      <w:proofErr w:type="spellEnd"/>
      <w:r w:rsidRPr="009F7F88">
        <w:rPr>
          <w:color w:val="000000" w:themeColor="text1"/>
        </w:rPr>
        <w:t>) nanoparticles.</w:t>
      </w:r>
      <w:r w:rsidRPr="009F7F88">
        <w:rPr>
          <w:color w:val="000000" w:themeColor="text1"/>
        </w:rPr>
        <w:fldChar w:fldCharType="begin" w:fldLock="1"/>
      </w:r>
      <w:r w:rsidR="004E1277" w:rsidRPr="009F7F88">
        <w:rPr>
          <w:color w:val="000000" w:themeColor="text1"/>
        </w:rPr>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多次打印，控湿度常压干燥或超临界干燥</w:instrText>
      </w:r>
      <w:r w:rsidR="004E1277" w:rsidRPr="009F7F88">
        <w:rPr>
          <w:rFonts w:hint="eastAsia"/>
          <w:color w:val="000000" w:themeColor="text1"/>
        </w:rPr>
        <w:instrText>\nCdSe/CdS</w:instrText>
      </w:r>
      <w:r w:rsidR="004E1277" w:rsidRPr="009F7F88">
        <w:rPr>
          <w:rFonts w:hint="eastAsia"/>
          <w:color w:val="000000" w:themeColor="text1"/>
        </w:rPr>
        <w:instrText>纳米颗粒气凝胶</w:instrText>
      </w:r>
      <w:r w:rsidR="004E1277" w:rsidRPr="009F7F88">
        <w:rPr>
          <w:rFonts w:hint="eastAsia"/>
          <w:color w:val="000000" w:themeColor="text1"/>
        </w:rPr>
        <w:instrText>\n</w:instrText>
      </w:r>
      <w:r w:rsidR="004E1277" w:rsidRPr="009F7F88">
        <w:rPr>
          <w:rFonts w:hint="eastAsia"/>
          <w:color w:val="000000" w:themeColor="text1"/>
        </w:rPr>
        <w:instrText>光电化学</w:instrText>
      </w:r>
      <w:r w:rsidR="004E1277" w:rsidRPr="009F7F88">
        <w:rPr>
          <w:rFonts w:hint="eastAsia"/>
          <w:color w:val="000000" w:themeColor="text1"/>
        </w:rPr>
        <w:instrText>","page":"1902186","title":"Patterning of Nanoparticle</w:instrText>
      </w:r>
      <w:r w:rsidR="004E1277" w:rsidRPr="009F7F88">
        <w:rPr>
          <w:rFonts w:hint="eastAsia"/>
          <w:color w:val="000000" w:themeColor="text1"/>
        </w:rPr>
        <w:instrText>‐</w:instrText>
      </w:r>
      <w:r w:rsidR="004E1277" w:rsidRPr="009F7F88">
        <w:rPr>
          <w:rFonts w:hint="eastAsia"/>
          <w:color w:val="000000" w:themeColor="text1"/>
        </w:rPr>
        <w:instrText>Based Aerogels and Xerogels by Inkjet Printing","type":"article-journal","volume":"15"},"uris":["http://www.mendeley.com/documents/?uuid=9db8</w:instrText>
      </w:r>
      <w:r w:rsidR="004E1277" w:rsidRPr="009F7F88">
        <w:rPr>
          <w:color w:val="000000" w:themeColor="text1"/>
        </w:rPr>
        <w:instrText>e202-489c-3ce9-bc02-1ef5c5e4d411"]}],"mendeley":{"formattedCitation":"&lt;sup&gt;182&lt;/sup&gt;","plainTextFormattedCitation":"182","previouslyFormattedCitation":"&lt;sup&gt;18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2</w:t>
      </w:r>
      <w:r w:rsidRPr="009F7F88">
        <w:rPr>
          <w:color w:val="000000" w:themeColor="text1"/>
        </w:rPr>
        <w:fldChar w:fldCharType="end"/>
      </w:r>
    </w:p>
    <w:p w14:paraId="214F52FA" w14:textId="6EDB28AB" w:rsidR="00C25BEF" w:rsidRPr="009F7F88" w:rsidRDefault="00C25BEF" w:rsidP="00577F82">
      <w:pPr>
        <w:pStyle w:val="RSCB02ArticleText"/>
        <w:ind w:firstLineChars="100" w:firstLine="194"/>
        <w:rPr>
          <w:color w:val="000000" w:themeColor="text1"/>
        </w:rPr>
      </w:pPr>
      <w:r w:rsidRPr="009F7F88">
        <w:rPr>
          <w:color w:val="000000" w:themeColor="text1"/>
        </w:rPr>
        <w:t xml:space="preserve">When aerogels are used for ink formulation, to ensure </w:t>
      </w:r>
      <w:r w:rsidR="001069F5" w:rsidRPr="009F7F88">
        <w:rPr>
          <w:rFonts w:hint="eastAsia"/>
          <w:color w:val="000000" w:themeColor="text1"/>
          <w:lang w:eastAsia="zh-CN"/>
        </w:rPr>
        <w:t>forming</w:t>
      </w:r>
      <w:r w:rsidR="001069F5" w:rsidRPr="009F7F88">
        <w:rPr>
          <w:color w:val="000000" w:themeColor="text1"/>
        </w:rPr>
        <w:t xml:space="preserve"> </w:t>
      </w:r>
      <w:r w:rsidRPr="009F7F88">
        <w:rPr>
          <w:color w:val="000000" w:themeColor="text1"/>
        </w:rPr>
        <w:t xml:space="preserve">a homogeneous </w:t>
      </w:r>
      <w:r w:rsidR="00D22EB2" w:rsidRPr="009F7F88">
        <w:rPr>
          <w:color w:val="000000" w:themeColor="text1"/>
        </w:rPr>
        <w:t>mixture</w:t>
      </w:r>
      <w:r w:rsidR="001069F5" w:rsidRPr="009F7F88">
        <w:rPr>
          <w:rFonts w:hint="eastAsia"/>
          <w:color w:val="000000" w:themeColor="text1"/>
          <w:lang w:eastAsia="zh-CN"/>
        </w:rPr>
        <w:t>,</w:t>
      </w:r>
      <w:r w:rsidR="001069F5" w:rsidRPr="009F7F88">
        <w:rPr>
          <w:color w:val="000000" w:themeColor="text1"/>
          <w:lang w:eastAsia="zh-CN"/>
        </w:rPr>
        <w:t xml:space="preserve"> they are</w:t>
      </w:r>
      <w:r w:rsidRPr="009F7F88">
        <w:rPr>
          <w:color w:val="000000" w:themeColor="text1"/>
        </w:rPr>
        <w:t xml:space="preserve"> usually </w:t>
      </w:r>
      <w:r w:rsidR="003B4EE0" w:rsidRPr="009F7F88">
        <w:rPr>
          <w:color w:val="000000" w:themeColor="text1"/>
        </w:rPr>
        <w:t>disperse</w:t>
      </w:r>
      <w:r w:rsidRPr="009F7F88">
        <w:rPr>
          <w:color w:val="000000" w:themeColor="text1"/>
        </w:rPr>
        <w:t xml:space="preserve">d by ultrasonic </w:t>
      </w:r>
      <w:r w:rsidR="003B4EE0" w:rsidRPr="009F7F88">
        <w:rPr>
          <w:color w:val="000000" w:themeColor="text1"/>
        </w:rPr>
        <w:t>agitation</w:t>
      </w:r>
      <w:r w:rsidRPr="009F7F88">
        <w:rPr>
          <w:color w:val="000000" w:themeColor="text1"/>
        </w:rPr>
        <w:t xml:space="preserve"> with the aid of surfactants or polymers in the ink solvent.</w:t>
      </w:r>
      <w:r w:rsidR="003B4EE0" w:rsidRPr="009F7F88">
        <w:rPr>
          <w:color w:val="000000" w:themeColor="text1"/>
        </w:rPr>
        <w:fldChar w:fldCharType="begin" w:fldLock="1"/>
      </w:r>
      <w:r w:rsidR="004E1277" w:rsidRPr="009F7F88">
        <w:rPr>
          <w:color w:val="000000" w:themeColor="text1"/>
        </w:rPr>
        <w:instrText>ADDIN CSL_CITATION {"citationItems":[{"id":"ITEM-1","itemData":{"DOI":"10.1007/s40684-020-00189-4","ISBN":"4068402000","ISSN":"21980810","abstract":"Aerogels have the lowest thermal conductivity (&lt; 0.2 W m−1 K−1) among known materials owing to the presence of pores, which constitute over 90% of the structure. Aerogels have mainly been commercialized for use as a thermal insulation material for building applications, such as walls and pipes. Herein, a silica aerogel thin film was fabricated by using a commercial and cost-effective HP inkjet printer. Next, silica aerogel ink was synthesized by mixing hydrophilic silica aerogel powder, solvent, and other organic additives. The thickness and pattern of the silica aerogel thin films were easily controlled by increasing the number of printing cycles and patterning by using a drawing software. The printed silica aerogel thin film had a smooth surface and thickness with well-distributed ink particles. Further, the aerogel had a unique structure comprising nanopores and nanonetworks. The thermal conductivity of the silica aerogel thin film was approximately 0.05 W m−1 K−1 at 30–300 °C. Inkjet printing of silica aerogels is expected to be a strong candidate for thermal insulating applications in micro-scale systems such as batteries and electronic chips.","author":[{"dropping-particle":"","family":"Koo","given":"Junmo","non-dropping-particle":"","parse-names":false,"suffix":""},{"dropping-particle":"","family":"Kim","given":"Jun Woo","non-dropping-particle":"","parse-names":false,"suffix":""},{"dropping-particle":"","family":"Kim","given":"Minsik","non-dropping-particle":"","parse-names":false,"suffix":""},{"dropping-particle":"","family":"Yoon","given":"Sungwon","non-dropping-particle":"","parse-names":false,"suffix":""},{"dropping-particle":"","family":"Shim","given":"Joon Hyung","non-dropping-particle":"","parse-names":false,"suffix":""}],"container-title":"International Journal of Precision Engineering and Manufacturing - Green Technology","id":"ITEM-1","issued":{"date-parts":[["2020"]]},"page":"https://doi.org/10.1007/s40684-020-00189-4","publisher":"Korean Society for Precision Engineering","title":"Inkjet Printing of Silica Aerogel for Fabrication of 2-D Patterned Thermal Insulation Layers","type":"article-journal"},"uris":["http://www.mendeley.com/documents/?uuid=04bd21c1-b25c-4b92-8ee6-9be6947e91c6"]},{"id":"ITEM-2","itemData":{"DOI":"10.1002/er.4128","ISSN":"1099114X","abstract":"This study looks at investigating the influence of high surface area TiO2 and MgO-doped TiO2 aerogel nanomaterials to improve the photovoltaic performance of monocrystalline silicon (mono-Si) solar cells. TiO2 and MgO-doped TiO2 anatase nanoaerogels were synthesized via a single-step colloidal homogeneous precipitation sol-gel method in a compact high-pressure hydrogen reactor. TiO2-based nanoparticles were encapsulated in ethylene vinyl acetate resins, and the obtained composite solutions were screen printed on the textured surface of the cells. The specific surface area, microstructural, composition, and optical properties of the nanoaerogels were characterized by Brunaur-Emmett-Teller, X-ray powder diffractometer, energy-dispersive X-ray spectroscopy, field emission transmission electron microscope, field emission scanning electron microscope, and ultraviolet-visible spectrophotometry. We observed that the MgO-doped TiO2 (2% mol) nanoaerogel exhibited a much superior specific surface area (231 m2/g) compared with the undoped TiO2 (154 m2/g). Experimental results showed that the calculated relative power conversion efficiency increased by 4.6% for the MgO-doped TiO2 coating and 3.4% for the undoped TiO2 under a simulated one-sun illumination.","author":[{"dropping-particle":"","family":"Meng","given":"Fanchao","non-dropping-particle":"","parse-names":false,"suffix":""},{"dropping-particle":"","family":"Dehouche","given":"Zahir","non-dropping-particle":"","parse-names":false,"suffix":""},{"dropping-particle":"","family":"Nutasarin","given":"Aorrapum","non-dropping-particle":"","parse-names":false,"suffix":""},{"dropping-particle":"","family":"Fern","given":"George R.","non-dropping-particle":"","parse-names":false,"suffix":""}],"container-title":"International Journal of Energy Research","id":"ITEM-2","issue":"12","issued":{"dat</w:instrText>
      </w:r>
      <w:r w:rsidR="004E1277" w:rsidRPr="009F7F88">
        <w:rPr>
          <w:rFonts w:hint="eastAsia"/>
          <w:color w:val="000000" w:themeColor="text1"/>
        </w:rPr>
        <w:instrText>e-parts":[["2018"]]},"note":"From Duplicate 2 (Effective MgO-doped TiO2 nanoaerogel coating for crystalline silicon solar cells improvement - Meng, Fanchao; Dehouche, Zahir; Nutasarin, Aorrapum; Fern, George R.)\n\n</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先做</w:instrText>
      </w:r>
      <w:r w:rsidR="004E1277" w:rsidRPr="009F7F88">
        <w:rPr>
          <w:rFonts w:hint="eastAsia"/>
          <w:color w:val="000000" w:themeColor="text1"/>
        </w:rPr>
        <w:instrText>TO2</w:instrText>
      </w:r>
      <w:r w:rsidR="004E1277" w:rsidRPr="009F7F88">
        <w:rPr>
          <w:rFonts w:hint="eastAsia"/>
          <w:color w:val="000000" w:themeColor="text1"/>
        </w:rPr>
        <w:instrText>气凝胶</w:instrText>
      </w:r>
      <w:r w:rsidR="004E1277" w:rsidRPr="009F7F88">
        <w:rPr>
          <w:rFonts w:hint="eastAsia"/>
          <w:color w:val="000000" w:themeColor="text1"/>
        </w:rPr>
        <w:instrText>\n</w:instrText>
      </w:r>
      <w:r w:rsidR="004E1277" w:rsidRPr="009F7F88">
        <w:rPr>
          <w:rFonts w:hint="eastAsia"/>
          <w:color w:val="000000" w:themeColor="text1"/>
        </w:rPr>
        <w:instrText>再丝网印刷至硅太阳能电池</w:instrText>
      </w:r>
      <w:r w:rsidR="004E1277" w:rsidRPr="009F7F88">
        <w:rPr>
          <w:rFonts w:hint="eastAsia"/>
          <w:color w:val="000000" w:themeColor="text1"/>
        </w:rPr>
        <w:instrText>\nTiO2</w:instrText>
      </w:r>
      <w:r w:rsidR="004E1277" w:rsidRPr="009F7F88">
        <w:rPr>
          <w:rFonts w:hint="eastAsia"/>
          <w:color w:val="000000" w:themeColor="text1"/>
        </w:rPr>
        <w:instrText>基气凝胶</w:instrText>
      </w:r>
      <w:r w:rsidR="004E1277" w:rsidRPr="009F7F88">
        <w:rPr>
          <w:rFonts w:hint="eastAsia"/>
          <w:color w:val="000000" w:themeColor="text1"/>
        </w:rPr>
        <w:instrText>","p</w:instrText>
      </w:r>
      <w:r w:rsidR="004E1277" w:rsidRPr="009F7F88">
        <w:rPr>
          <w:color w:val="000000" w:themeColor="text1"/>
        </w:rPr>
        <w:instrText>age":"3915-3927","title":"Effective MgO-doped TiO2 nanoaerogel coating for crystalline silicon solar cells improvement","type":"article-journal","volume":"42"},"uris":["http://www.mendeley.com/documents/?uuid=d9165b3e-65f3-4380-8ace-d73871a45518"]},{"id":"ITEM-3","itemData":{"DOI":"10.1016/j.jcis.2018.05.006","ISSN":"10957103","abstract":"There is a growing interest in science and industry for printed electronics. Printed electronics enable the production of large quantities of electronic components at low cost. Even though organic semiconductors are already widely used for printed components, inorganic materials may be advantageous due to their higher durability and superior device performance. Nevertheless, inorganic materials still remain difficult to print making the development of printable and functional inks a necessity. In this work we present the formulation, inkjet printing and processing of newly developed inks based on ethylene glycol as dispersion medium. Different metal oxide nanoparticles (ZnO, TiO2, CuO, SnO2 and In2O3) with high crystallinity and narrow size distribution were produced by chemical vapor synthesis. The particles were stabilized and the colloidal stability was evaluated by a combination of DLVO simulations and dynamic light scattering measurements. Measurements of rheological and interfacial properties, like viscosity and surface tension, are used to determine the printability on the basis of the inverse Ohnesorge number. Inks, developed in this work, have adjustable rheological properties as well as long-term stabilities without particle sedimentation over a period of several months. They are suitable for printing on different substrate materials like silicon and flexible polymeric substrates.","author":[{"dropping-particle":"","family":"Gebauer","given":"J. S.","non-dropping-particle":"","parse-names":false,"suffix":""},{"dropping-particle":"","family":"Mackert","given":"V.","non-dropping-particle":"","parse-names":false,"suffix":""},{"dropping-particle":"","family":"Ognjanović","given":"S.","non-dropping-particle":"","parse-names":false,"suffix":""},{"dropping-particle":"","family":"Winterer","given":"M.","non-dropping-particle":"","parse-names":false,"suffix":""}],"container-title":"Journal of Colloid and Interface Scien</w:instrText>
      </w:r>
      <w:r w:rsidR="004E1277" w:rsidRPr="009F7F88">
        <w:rPr>
          <w:rFonts w:hint="eastAsia"/>
          <w:color w:val="000000" w:themeColor="text1"/>
        </w:rPr>
        <w:instrText>ce","id":"ITEM-3","issued":{"date-parts":[["2018"]]},"note":"</w:instrText>
      </w:r>
      <w:r w:rsidR="004E1277" w:rsidRPr="009F7F88">
        <w:rPr>
          <w:rFonts w:hint="eastAsia"/>
          <w:color w:val="000000" w:themeColor="text1"/>
        </w:rPr>
        <w:instrText>已加，加在氧化钛中</w:instrText>
      </w:r>
      <w:r w:rsidR="004E1277" w:rsidRPr="009F7F88">
        <w:rPr>
          <w:rFonts w:hint="eastAsia"/>
          <w:color w:val="000000" w:themeColor="text1"/>
        </w:rPr>
        <w:instrText>\n</w:instrText>
      </w:r>
      <w:r w:rsidR="004E1277" w:rsidRPr="009F7F88">
        <w:rPr>
          <w:rFonts w:hint="eastAsia"/>
          <w:color w:val="000000" w:themeColor="text1"/>
        </w:rPr>
        <w:instrText>类气凝胶氧化物粉末</w:instrText>
      </w:r>
      <w:r w:rsidR="004E1277" w:rsidRPr="009F7F88">
        <w:rPr>
          <w:rFonts w:hint="eastAsia"/>
          <w:color w:val="000000" w:themeColor="text1"/>
        </w:rPr>
        <w:instrText xml:space="preserve"> (ZnO, TiO2, CuO, SnO2 and In2O3)</w:instrText>
      </w:r>
      <w:r w:rsidR="004E1277" w:rsidRPr="009F7F88">
        <w:rPr>
          <w:rFonts w:hint="eastAsia"/>
          <w:color w:val="000000" w:themeColor="text1"/>
        </w:rPr>
        <w:instrText>作为原料进行喷墨打印</w:instrText>
      </w:r>
      <w:r w:rsidR="004E1277" w:rsidRPr="009F7F88">
        <w:rPr>
          <w:rFonts w:hint="eastAsia"/>
          <w:color w:val="000000" w:themeColor="text1"/>
        </w:rPr>
        <w:instrText>\n</w:instrText>
      </w:r>
      <w:r w:rsidR="004E1277" w:rsidRPr="009F7F88">
        <w:rPr>
          <w:rFonts w:hint="eastAsia"/>
          <w:color w:val="000000" w:themeColor="text1"/>
        </w:rPr>
        <w:instrText>用于</w:instrText>
      </w:r>
      <w:r w:rsidR="004E1277" w:rsidRPr="009F7F88">
        <w:rPr>
          <w:rFonts w:hint="eastAsia"/>
          <w:color w:val="000000" w:themeColor="text1"/>
        </w:rPr>
        <w:instrText>Printed electronics","page":"400-409","title":"Tailoring metal oxide nanoparticle dispersions for inkjet printing","type":"arti</w:instrText>
      </w:r>
      <w:r w:rsidR="004E1277" w:rsidRPr="009F7F88">
        <w:rPr>
          <w:color w:val="000000" w:themeColor="text1"/>
        </w:rPr>
        <w:instrText>cle-journal","volume":"526"},"uris":["http://www.mendeley.com/documents/?uuid=af39bf9e-fc35-402a-9859-67dd4a4d2f04"]}],"mendeley":{"formattedCitation":"&lt;sup&gt;185,211,214&lt;/sup&gt;","plainTextFormattedCitation":"185,211,214","previouslyFormattedCitation":"&lt;sup&gt;183,209,212&lt;/sup&gt;"},"properties":{"noteIndex":0},"schema":"https://github.com/citation-style-language/schema/raw/master/csl-citation.json"}</w:instrText>
      </w:r>
      <w:r w:rsidR="003B4EE0" w:rsidRPr="009F7F88">
        <w:rPr>
          <w:color w:val="000000" w:themeColor="text1"/>
        </w:rPr>
        <w:fldChar w:fldCharType="separate"/>
      </w:r>
      <w:r w:rsidR="004E1277" w:rsidRPr="009F7F88">
        <w:rPr>
          <w:noProof/>
          <w:color w:val="000000" w:themeColor="text1"/>
          <w:vertAlign w:val="superscript"/>
        </w:rPr>
        <w:t>185,211,214</w:t>
      </w:r>
      <w:r w:rsidR="003B4EE0" w:rsidRPr="009F7F88">
        <w:rPr>
          <w:color w:val="000000" w:themeColor="text1"/>
        </w:rPr>
        <w:fldChar w:fldCharType="end"/>
      </w:r>
    </w:p>
    <w:p w14:paraId="39621F35" w14:textId="667D8FEF" w:rsidR="00A469E5" w:rsidRPr="009F7F88" w:rsidRDefault="00A469E5" w:rsidP="00281020">
      <w:pPr>
        <w:pStyle w:val="RSCB02ArticleText"/>
        <w:ind w:firstLineChars="100" w:firstLine="194"/>
        <w:rPr>
          <w:color w:val="000000" w:themeColor="text1"/>
        </w:rPr>
      </w:pPr>
      <w:r w:rsidRPr="009F7F88">
        <w:rPr>
          <w:color w:val="000000" w:themeColor="text1"/>
        </w:rPr>
        <w:t xml:space="preserve">In addition to the above examples, for SLA 3D printing, amorphous </w:t>
      </w:r>
      <w:r w:rsidR="004E7614" w:rsidRPr="009F7F88">
        <w:rPr>
          <w:color w:val="000000" w:themeColor="text1"/>
        </w:rPr>
        <w:t>SiO</w:t>
      </w:r>
      <w:r w:rsidR="004E7614" w:rsidRPr="009F7F88">
        <w:rPr>
          <w:color w:val="000000" w:themeColor="text1"/>
          <w:vertAlign w:val="subscript"/>
        </w:rPr>
        <w:t>2</w:t>
      </w:r>
      <w:r w:rsidRPr="009F7F88">
        <w:rPr>
          <w:color w:val="000000" w:themeColor="text1"/>
        </w:rPr>
        <w:t xml:space="preserve"> </w:t>
      </w:r>
      <w:proofErr w:type="spellStart"/>
      <w:r w:rsidRPr="009F7F88">
        <w:rPr>
          <w:color w:val="000000" w:themeColor="text1"/>
        </w:rPr>
        <w:t>nanopowders</w:t>
      </w:r>
      <w:proofErr w:type="spellEnd"/>
      <w:r w:rsidRPr="009F7F88">
        <w:rPr>
          <w:color w:val="000000" w:themeColor="text1"/>
        </w:rPr>
        <w:t xml:space="preserve"> have also been demonstrated as the </w:t>
      </w:r>
      <w:r w:rsidR="004E7614" w:rsidRPr="009F7F88">
        <w:rPr>
          <w:color w:val="000000" w:themeColor="text1"/>
        </w:rPr>
        <w:t>SiO</w:t>
      </w:r>
      <w:r w:rsidR="004E7614" w:rsidRPr="009F7F88">
        <w:rPr>
          <w:color w:val="000000" w:themeColor="text1"/>
          <w:vertAlign w:val="subscript"/>
        </w:rPr>
        <w:t>2</w:t>
      </w:r>
      <w:r w:rsidRPr="009F7F88">
        <w:rPr>
          <w:color w:val="000000" w:themeColor="text1"/>
        </w:rPr>
        <w:t xml:space="preserve"> source to synthesize porous </w:t>
      </w:r>
      <w:r w:rsidR="004E7614" w:rsidRPr="009F7F88">
        <w:rPr>
          <w:color w:val="000000" w:themeColor="text1"/>
        </w:rPr>
        <w:t>SiO</w:t>
      </w:r>
      <w:r w:rsidR="004E7614" w:rsidRPr="009F7F88">
        <w:rPr>
          <w:color w:val="000000" w:themeColor="text1"/>
          <w:vertAlign w:val="subscript"/>
        </w:rPr>
        <w:t>2</w:t>
      </w:r>
      <w:r w:rsidRPr="009F7F88">
        <w:rPr>
          <w:color w:val="000000" w:themeColor="text1"/>
        </w:rPr>
        <w:t xml:space="preserve"> after thermal </w:t>
      </w:r>
      <w:r w:rsidR="006331FB" w:rsidRPr="009F7F88">
        <w:rPr>
          <w:color w:val="000000" w:themeColor="text1"/>
        </w:rPr>
        <w:t>treatment</w:t>
      </w:r>
      <w:r w:rsidRPr="009F7F88">
        <w:rPr>
          <w:color w:val="000000" w:themeColor="text1"/>
        </w:rPr>
        <w:t xml:space="preserve"> at 600 °C.</w:t>
      </w:r>
      <w:bookmarkStart w:id="68" w:name="_Hlk44797637"/>
      <w:r w:rsidRPr="009F7F88">
        <w:rPr>
          <w:color w:val="000000" w:themeColor="text1"/>
        </w:rPr>
        <w:fldChar w:fldCharType="begin" w:fldLock="1"/>
      </w:r>
      <w:r w:rsidR="004E1277" w:rsidRPr="009F7F88">
        <w:rPr>
          <w:color w:val="000000" w:themeColor="text1"/>
        </w:rPr>
        <w:instrText>ADDIN CSL_CITATION {"citationItems":[{"id":"ITEM-1","itemData":{"DOI":"10.1038/nature22061","ISSN":"0028-0836","abstract":"Using stereolithography 3D printers, a silica nanocomposite is shaped and then fused to produce non-porous, very smooth, highly transparent fused silica glass components. Fused silica glass has long been known for its excellent optical properties, yet processing and patterning this material still requires high-temperature processes and/or hazardous chemical materials. To simplify such processes, Bastian Rapp and colleagues have been developing a system—termed 'liquid glass'—in which a viscous amorphous silica nanocomposite can be patterned into complex shapes by moulding and then photocured to produce optical-quality glass structures. In their latest development, the group have tuned the properties of their nanocomposite to facilitate its use in a 3D printer, yielding high-optical-quality glass structures with features as small as a few tens of micrometres. Glass is one of the most important high-performance materials used for scientific research, in industry and in society, mainly owing to its unmatched optical transparency, outstanding mechanical, chemical and thermal resistance as well as its thermal and electrical insulating properties1,2,3. However, glasses and especially high-purity glasses such as fused silica glass are notoriously difficult to shape, requiring high-temperature melting and casting processes for macroscopic objects or hazardous chemicals for microscopic features3,4. These drawbacks have made glasses inaccessible to modern manufacturing technologies such as three-dimensional printing (3D printing). Using a casting nanocomposite5, here we create transparent fused silica glass components using stereolithography 3D printers at resolutions of a few tens of micrometres. The process uses a photocurable silica nanocomposite that is 3D printed and converted to high-quality fused silica glass via heat treatment. The printed fused silica glass is non-porous, with the optical transparency of commercial fused silica glass, and has a smooth surface with a roughness of a few nanometres. By doping with metal salts, coloured glasses can be created. This work widens the choice of materials for 3D printing, enabling the creation of arbitrary macro- and microstructures in fused silica glass for many applications in both industry and academia.","author":[{"dropping-particle":"","family":"Kotz","given":"Frederik","non-dropping-particle":"","parse-names":false,"suffix":""},{"dropping-particle":"","family":"Arnold","given":"Karl","non-dropping-particle":"","parse-names":false,"suffix":""},{"dropping-particle":"","family":"Bauer","given":"Werner","non-dropping-particle":"","parse-names":false,"suffix":""},{"dropping-particle":"","family":"Schild","given":"Dieter","non-dropping-particle":"","parse-names":false,"suffix":""},{"dropping-particle":"","family":"Keller","given":"Nico","non-dropping-particle":"","parse-names":false,"suffix":""},{"dropping-particle":"","family":"Sachsenheimer","given":"Kai","non-dropping-particle":"","parse-names":false,"suffix":""},{"dropping-particle":"","family":"Nargang","given":"Tobias M.","non-dropping-particle":"","parse-names":false,"suffix":""},{"dropping-particle":"","family":"Richter","given":"Christiane","non-dropping-particle":"","parse-names":false,"suffix":""},{"dropping-particle":"","family":"Helmer","given":"Dorothea","non-dropping-particle":"","parse-names":false,"suffix":""},{"dropping-particle":"","family":"Rapp","given":"Bastian E.","non-dropping-particle":"","parse-names":false,"suffix":""}],"container-title":"Nature","id":"ITEM-1","issue":"7650","issued":{"date-parts":[["2017"]]},"page":"337-339","publisher":"Nature Publishing Group","title":"Three-dimensional printing of transparent fused silica glass","type":"article-journal","volume":"544"},"uris":["http://www.mendeley.com/documents/?uuid=92a1b429-e52a-3164-add8-2d4bbb6bbf3a"]}],"mendeley":{"formattedCitation":"&lt;sup&gt;215&lt;/sup&gt;","plainTextFormattedCitation":"215","previouslyFormattedCitation":"&lt;sup&gt;213&lt;/sup&gt;"},"properties":{"noteIndex":0},"schema":"https://github.com/citation-style-language/schema/raw/master/csl-citation.json"}</w:instrText>
      </w:r>
      <w:r w:rsidRPr="009F7F88">
        <w:rPr>
          <w:color w:val="000000" w:themeColor="text1"/>
        </w:rPr>
        <w:fldChar w:fldCharType="separate"/>
      </w:r>
      <w:bookmarkEnd w:id="68"/>
      <w:r w:rsidR="004E1277" w:rsidRPr="009F7F88">
        <w:rPr>
          <w:noProof/>
          <w:color w:val="000000" w:themeColor="text1"/>
          <w:vertAlign w:val="superscript"/>
        </w:rPr>
        <w:t>215</w:t>
      </w:r>
      <w:r w:rsidRPr="009F7F88">
        <w:rPr>
          <w:color w:val="000000" w:themeColor="text1"/>
        </w:rPr>
        <w:fldChar w:fldCharType="end"/>
      </w:r>
    </w:p>
    <w:p w14:paraId="65312D0F" w14:textId="3B8DB678" w:rsidR="00663F3A" w:rsidRPr="009F7F88" w:rsidRDefault="008F4487" w:rsidP="00EA312B">
      <w:pPr>
        <w:pStyle w:val="RSCB02ArticleText"/>
        <w:spacing w:beforeLines="50" w:before="120"/>
        <w:ind w:firstLine="198"/>
        <w:rPr>
          <w:color w:val="000000" w:themeColor="text1"/>
        </w:rPr>
      </w:pPr>
      <w:r w:rsidRPr="009F7F88">
        <w:rPr>
          <w:i/>
          <w:iCs/>
          <w:color w:val="000000" w:themeColor="text1"/>
        </w:rPr>
        <w:t xml:space="preserve">1D </w:t>
      </w:r>
      <w:proofErr w:type="spellStart"/>
      <w:r w:rsidRPr="009F7F88">
        <w:rPr>
          <w:i/>
          <w:iCs/>
          <w:color w:val="000000" w:themeColor="text1"/>
        </w:rPr>
        <w:t>nanofibre</w:t>
      </w:r>
      <w:proofErr w:type="spellEnd"/>
      <w:r w:rsidRPr="009F7F88">
        <w:rPr>
          <w:i/>
          <w:iCs/>
          <w:color w:val="000000" w:themeColor="text1"/>
        </w:rPr>
        <w:t>-based inks.</w:t>
      </w:r>
      <w:r w:rsidRPr="009F7F88">
        <w:rPr>
          <w:b/>
          <w:bCs/>
          <w:color w:val="000000" w:themeColor="text1"/>
        </w:rPr>
        <w:t xml:space="preserve"> </w:t>
      </w:r>
      <w:r w:rsidR="00614A3F" w:rsidRPr="009F7F88">
        <w:rPr>
          <w:b/>
          <w:bCs/>
          <w:color w:val="000000" w:themeColor="text1"/>
        </w:rPr>
        <w:fldChar w:fldCharType="begin"/>
      </w:r>
      <w:r w:rsidR="00614A3F" w:rsidRPr="009F7F88">
        <w:rPr>
          <w:b/>
          <w:bCs/>
          <w:color w:val="000000" w:themeColor="text1"/>
        </w:rPr>
        <w:instrText xml:space="preserve"> REF _Ref41094560 \h </w:instrText>
      </w:r>
      <w:r w:rsidR="00614A3F" w:rsidRPr="009F7F88">
        <w:rPr>
          <w:b/>
          <w:bCs/>
          <w:color w:val="000000" w:themeColor="text1"/>
        </w:rPr>
      </w:r>
      <w:r w:rsidR="00614A3F" w:rsidRPr="009F7F88">
        <w:rPr>
          <w:b/>
          <w:bCs/>
          <w:color w:val="000000" w:themeColor="text1"/>
        </w:rPr>
        <w:fldChar w:fldCharType="separate"/>
      </w:r>
      <w:r w:rsidR="003E54B2" w:rsidRPr="009F7F88">
        <w:rPr>
          <w:color w:val="000000" w:themeColor="text1"/>
        </w:rPr>
        <w:t xml:space="preserve">Table </w:t>
      </w:r>
      <w:r w:rsidR="003E54B2" w:rsidRPr="009F7F88">
        <w:rPr>
          <w:noProof/>
          <w:color w:val="000000" w:themeColor="text1"/>
        </w:rPr>
        <w:t>4</w:t>
      </w:r>
      <w:r w:rsidR="00614A3F" w:rsidRPr="009F7F88">
        <w:rPr>
          <w:b/>
          <w:bCs/>
          <w:color w:val="000000" w:themeColor="text1"/>
        </w:rPr>
        <w:fldChar w:fldCharType="end"/>
      </w:r>
      <w:r w:rsidR="00614A3F" w:rsidRPr="009F7F88">
        <w:rPr>
          <w:b/>
          <w:bCs/>
          <w:color w:val="000000" w:themeColor="text1"/>
        </w:rPr>
        <w:t xml:space="preserve"> </w:t>
      </w:r>
      <w:r w:rsidRPr="009F7F88">
        <w:rPr>
          <w:color w:val="000000" w:themeColor="text1"/>
        </w:rPr>
        <w:t>shows</w:t>
      </w:r>
      <w:r w:rsidR="00E910F5" w:rsidRPr="009F7F88">
        <w:rPr>
          <w:rFonts w:ascii="Times New Roman" w:hAnsi="Times New Roman"/>
          <w:color w:val="000000" w:themeColor="text1"/>
        </w:rPr>
        <w:t xml:space="preserve"> </w:t>
      </w:r>
      <w:r w:rsidR="00E910F5" w:rsidRPr="009F7F88">
        <w:rPr>
          <w:color w:val="000000" w:themeColor="text1"/>
        </w:rPr>
        <w:t xml:space="preserve">selected examples of 1D </w:t>
      </w:r>
      <w:proofErr w:type="spellStart"/>
      <w:r w:rsidR="00E910F5" w:rsidRPr="009F7F88">
        <w:rPr>
          <w:color w:val="000000" w:themeColor="text1"/>
        </w:rPr>
        <w:t>nanofibre</w:t>
      </w:r>
      <w:proofErr w:type="spellEnd"/>
      <w:r w:rsidR="00E910F5" w:rsidRPr="009F7F88">
        <w:rPr>
          <w:color w:val="000000" w:themeColor="text1"/>
        </w:rPr>
        <w:t>-based inks for printed aerogels. These are primarily based on CNTs,</w:t>
      </w:r>
      <w:r w:rsidR="00E910F5" w:rsidRPr="009F7F88">
        <w:rPr>
          <w:color w:val="000000" w:themeColor="text1"/>
        </w:rPr>
        <w:fldChar w:fldCharType="begin" w:fldLock="1"/>
      </w:r>
      <w:r w:rsidR="004E1277" w:rsidRPr="009F7F88">
        <w:rPr>
          <w:color w:val="000000" w:themeColor="text1"/>
        </w:rPr>
        <w:instrText>ADDIN CSL_CITATION {"citationItems":[{"id":"ITEM-1","itemData":{"DOI":"10.1002/adma.201700981","ISSN":"15214095","abstract":"Using solar energy to generate steam is a clean and sustainable approach to addressing the issue of water shortage. The current challenge for solar steam generation is to develop easy-to-manufacture and scalable methods which can convert solar irradiation into exploitable thermal energy with high efficiency. Although various material and structure designs have been reported, high efficiency in solar steam generation usually can be achieved only at concentrated solar illumination. For the first time, 3D printing to construct an all-in-one evaporator with a concave structure for high-efficiency solar steam generation under 1 sun illumination is used. The solar-steam-generation device has a high porosity (97.3%) and efficient broadband solar absorption (&gt;97%). The 3D-printed porous evaporator with intrinsic low thermal conductivity enables heat localization and effectively alleviates thermal dissipation to the bulk water. As a result, the 3D-printed evaporator has a high solar steam efficiency of 85.6% under 1 sun illumination (1 kW m −2 ), which is among the best compared with other reported evaporators. The all-in-one structure design using the advanced 3D printing fabrication technique offers a new approach to solar energy harvesting for high-efficiency steam generation.","author":[{"dropping-particle":"","family":"Li","given":"Yiju","non-dropping-particle":"","parse-names":false,"suffix":""},{"dropping-particle":"","family":"Gao","given":"Tingting","non-dropping-particle":"","parse-names":false,"suffix":""},{"dropping-particle":"","family":"Yang","given":"Zhi","non-dropping-particle":"","parse-names":false,"suffix":""},{"dropping-particle":"","family":"Chen","given":"Chaoji","non-dropping-particle":"","parse-names":false,"suffix":""},{"dropping-particle":"","family":"Luo","given":"Wei","non-dropping-particle":"","parse-names":false,"suffix":""},{"dropping-particle":"","family":"Song","given":"Jianwei","non-dropping-particle":"","parse-names":false,"suffix":""},{"dropping-particle":"","family":"Hitz","given":"Emily","non-dropping-particle":"","parse-names":false,"suffix":""},{"dropping-particle":"","family":"Jia","given":"Chao","non-dropping-particle":"","parse-names":false,"suffix":""},{"dropping-particle":"","family":"Zhou","given":"Yubing","non-dropping-particle":"","parse-names":false,"suffix":""},{"dropping-particle":"","family":"Liu","given":"Boyang","non-dropping-particle":"","parse-names":false,"suffix":""},{"dropping-particle":"","family":"Yang","given":"Bao","non-dropping-particle":"","parse-names":false,"suffix":""},{"dropping-particle":"","family":"Hu","given":"Liangbing","non-dropping-particle":"","parse-names":false,"s</w:instrText>
      </w:r>
      <w:r w:rsidR="004E1277" w:rsidRPr="009F7F88">
        <w:rPr>
          <w:rFonts w:hint="eastAsia"/>
          <w:color w:val="000000" w:themeColor="text1"/>
        </w:rPr>
        <w:instrText>uffix":""}],"container-title":"Advanced Materials","id":"ITEM-1","issue":"26","issued":{"date-parts":[["2017"]]},"note":"</w:instrText>
      </w:r>
      <w:r w:rsidR="004E1277" w:rsidRPr="009F7F88">
        <w:rPr>
          <w:rFonts w:hint="eastAsia"/>
          <w:color w:val="000000" w:themeColor="text1"/>
        </w:rPr>
        <w:instrText>已加，放沾边中</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碳纳米管</w:instrText>
      </w:r>
      <w:r w:rsidR="004E1277" w:rsidRPr="009F7F88">
        <w:rPr>
          <w:rFonts w:hint="eastAsia"/>
          <w:color w:val="000000" w:themeColor="text1"/>
        </w:rPr>
        <w:instrText>/</w:instrText>
      </w:r>
      <w:r w:rsidR="004E1277" w:rsidRPr="009F7F88">
        <w:rPr>
          <w:rFonts w:hint="eastAsia"/>
          <w:color w:val="000000" w:themeColor="text1"/>
        </w:rPr>
        <w:instrText>氧化石墨烯辐射吸收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水传输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吸水（隔热）壁三部分结构</w:instrText>
      </w:r>
      <w:r w:rsidR="004E1277" w:rsidRPr="009F7F88">
        <w:rPr>
          <w:rFonts w:hint="eastAsia"/>
          <w:color w:val="000000" w:themeColor="text1"/>
        </w:rPr>
        <w:instrText>\n</w:instrText>
      </w:r>
      <w:r w:rsidR="004E1277" w:rsidRPr="009F7F88">
        <w:rPr>
          <w:rFonts w:hint="eastAsia"/>
          <w:color w:val="000000" w:themeColor="text1"/>
        </w:rPr>
        <w:instrText>太阳能蒸发器</w:instrText>
      </w:r>
      <w:r w:rsidR="004E1277" w:rsidRPr="009F7F88">
        <w:rPr>
          <w:rFonts w:hint="eastAsia"/>
          <w:color w:val="000000" w:themeColor="text1"/>
        </w:rPr>
        <w:instrText>","page":"1700981","title":"3D-Printed, All-in</w:instrText>
      </w:r>
      <w:r w:rsidR="004E1277" w:rsidRPr="009F7F88">
        <w:rPr>
          <w:color w:val="000000" w:themeColor="text1"/>
        </w:rPr>
        <w:instrText>-One Evaporator for High-Efficiency Solar Steam Generation under 1 Sun Illumination","type":"article-journal","volume":"29"},"uris":["http://www.mendeley.com/documents/?uuid=5cb9fb4d-357a-42b7-a73a-7001b6416969"]}],"mendeley":{"formattedCitation":"&lt;sup&gt;216&lt;/sup&gt;","plainTextFormattedCitation":"216","previouslyFormattedCitation":"&lt;sup&gt;214&lt;/sup&gt;"},"properties":{"noteIndex":0},"schema":"https://github.com/citation-style-language/schema/raw/master/csl-citation.json"}</w:instrText>
      </w:r>
      <w:r w:rsidR="00E910F5" w:rsidRPr="009F7F88">
        <w:rPr>
          <w:color w:val="000000" w:themeColor="text1"/>
        </w:rPr>
        <w:fldChar w:fldCharType="separate"/>
      </w:r>
      <w:r w:rsidR="004E1277" w:rsidRPr="009F7F88">
        <w:rPr>
          <w:noProof/>
          <w:color w:val="000000" w:themeColor="text1"/>
          <w:vertAlign w:val="superscript"/>
        </w:rPr>
        <w:t>216</w:t>
      </w:r>
      <w:r w:rsidR="00E910F5" w:rsidRPr="009F7F88">
        <w:rPr>
          <w:color w:val="000000" w:themeColor="text1"/>
        </w:rPr>
        <w:fldChar w:fldCharType="end"/>
      </w:r>
      <w:r w:rsidR="00E910F5" w:rsidRPr="009F7F88">
        <w:rPr>
          <w:color w:val="000000" w:themeColor="text1"/>
        </w:rPr>
        <w:t xml:space="preserve"> metal,</w:t>
      </w:r>
      <w:r w:rsidR="006A7854" w:rsidRPr="009F7F88">
        <w:rPr>
          <w:color w:val="000000" w:themeColor="text1"/>
        </w:rPr>
        <w:fldChar w:fldCharType="begin" w:fldLock="1"/>
      </w:r>
      <w:r w:rsidR="004E1277"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004E1277" w:rsidRPr="009F7F88">
        <w:rPr>
          <w:rFonts w:hint="eastAsia"/>
          <w:color w:val="000000" w:themeColor="text1"/>
        </w:rPr>
        <w:instrText>"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金属银纳米线气凝胶</w:instrText>
      </w:r>
      <w:r w:rsidR="004E1277" w:rsidRPr="009F7F88">
        <w:rPr>
          <w:rFonts w:hint="eastAsia"/>
          <w:color w:val="000000" w:themeColor="text1"/>
        </w:rPr>
        <w:instrText>\n</w:instrText>
      </w:r>
      <w:r w:rsidR="004E1277" w:rsidRPr="009F7F88">
        <w:rPr>
          <w:rFonts w:hint="eastAsia"/>
          <w:color w:val="000000" w:themeColor="text1"/>
        </w:rPr>
        <w:instrText>可压缩可伸长可变泊松比（从负变到正）</w:instrText>
      </w:r>
      <w:r w:rsidR="004E1277" w:rsidRPr="009F7F88">
        <w:rPr>
          <w:rFonts w:hint="eastAsia"/>
          <w:color w:val="000000" w:themeColor="text1"/>
        </w:rPr>
        <w:instrText>","page":"1701756","title":"3D Printing Hierarchical Silver Nanowire Aerogel with Highly Compressive Resilience and Tensile Elongation through Tunable Poisson's Ratio","type":"art</w:instrText>
      </w:r>
      <w:r w:rsidR="004E1277" w:rsidRPr="009F7F88">
        <w:rPr>
          <w:color w:val="000000" w:themeColor="text1"/>
        </w:rPr>
        <w:instrText xml:space="preserve">icle-journal","volume":"13"},"uris":["http://www.mendeley.com/documents/?uuid=e6705bbd-552b-440c-802d-aebf688a7c53"]},{"id":"ITEM-2","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w:instrText>
      </w:r>
      <w:r w:rsidR="004E1277" w:rsidRPr="009F7F88">
        <w:rPr>
          <w:rFonts w:hint="eastAsia"/>
          <w:color w:val="000000" w:themeColor="text1"/>
        </w:rPr>
        <w:instrText>,"given":"Yongsheng","non-dropping-particle":"","parse-names":false,"suffix":""}],"container-title":"Nanoscale","id":"ITEM-2","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page":"2</w:instrText>
      </w:r>
      <w:r w:rsidR="004E1277" w:rsidRPr="009F7F88">
        <w:rPr>
          <w:color w:val="000000" w:themeColor="text1"/>
        </w:rPr>
        <w:instrText>0096-20107","publisher":"Royal Society of Chemistry","title":"A general gelation strategy for 1D nanowires: Dynamically stable functional gels for 3D printing flexible electronics","type":"article-journal","volume":"10"},"uris":["http://www.mendeley.com/documents/?uuid=b89f384e-3545-455e-9386-700264fc82da"]}],"mendeley":{"formattedCitation":"&lt;sup&gt;54,217&lt;/sup&gt;","plainTextFormattedCitation":"54,217","previouslyFormattedCitation":"&lt;sup&gt;54,215&lt;/sup&gt;"},"properties":{"noteIndex":0},"schema":"https://github.com/citation-style-language/schema/raw/master/csl-citation.json"}</w:instrText>
      </w:r>
      <w:r w:rsidR="006A7854" w:rsidRPr="009F7F88">
        <w:rPr>
          <w:color w:val="000000" w:themeColor="text1"/>
        </w:rPr>
        <w:fldChar w:fldCharType="separate"/>
      </w:r>
      <w:r w:rsidR="004E1277" w:rsidRPr="009F7F88">
        <w:rPr>
          <w:noProof/>
          <w:color w:val="000000" w:themeColor="text1"/>
          <w:vertAlign w:val="superscript"/>
        </w:rPr>
        <w:t>54,217</w:t>
      </w:r>
      <w:r w:rsidR="006A7854" w:rsidRPr="009F7F88">
        <w:rPr>
          <w:color w:val="000000" w:themeColor="text1"/>
        </w:rPr>
        <w:fldChar w:fldCharType="end"/>
      </w:r>
      <w:r w:rsidR="00E910F5" w:rsidRPr="009F7F88">
        <w:rPr>
          <w:color w:val="000000" w:themeColor="text1"/>
        </w:rPr>
        <w:t xml:space="preserve"> and oxide</w:t>
      </w:r>
      <w:r w:rsidR="00E910F5" w:rsidRPr="009F7F88">
        <w:rPr>
          <w:color w:val="000000" w:themeColor="text1"/>
        </w:rPr>
        <w:fldChar w:fldCharType="begin" w:fldLock="1"/>
      </w:r>
      <w:r w:rsidR="004E1277" w:rsidRPr="009F7F88">
        <w:rPr>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color w:val="000000" w:themeColor="text1"/>
        </w:rPr>
        <w:instrText>,"container-title":"Nanoscale","id":"ITEM-1","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 xml:space="preserve">","page":"20096-20107","publisher":"Royal Society of Chemistry","title":"A general gelation </w:instrText>
      </w:r>
      <w:r w:rsidR="004E1277" w:rsidRPr="009F7F88">
        <w:rPr>
          <w:color w:val="000000" w:themeColor="text1"/>
        </w:rPr>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00E910F5" w:rsidRPr="009F7F88">
        <w:rPr>
          <w:color w:val="000000" w:themeColor="text1"/>
        </w:rPr>
        <w:fldChar w:fldCharType="separate"/>
      </w:r>
      <w:r w:rsidR="004E1277" w:rsidRPr="009F7F88">
        <w:rPr>
          <w:noProof/>
          <w:color w:val="000000" w:themeColor="text1"/>
          <w:vertAlign w:val="superscript"/>
        </w:rPr>
        <w:t>217</w:t>
      </w:r>
      <w:r w:rsidR="00E910F5" w:rsidRPr="009F7F88">
        <w:rPr>
          <w:color w:val="000000" w:themeColor="text1"/>
        </w:rPr>
        <w:fldChar w:fldCharType="end"/>
      </w:r>
      <w:r w:rsidR="00E910F5" w:rsidRPr="009F7F88">
        <w:rPr>
          <w:color w:val="000000" w:themeColor="text1"/>
        </w:rPr>
        <w:t xml:space="preserve"> nanowires</w:t>
      </w:r>
      <w:r w:rsidR="004F0F53" w:rsidRPr="009F7F88">
        <w:rPr>
          <w:color w:val="000000" w:themeColor="text1"/>
        </w:rPr>
        <w:t>,</w:t>
      </w:r>
      <w:r w:rsidR="00E910F5" w:rsidRPr="009F7F88">
        <w:rPr>
          <w:color w:val="000000" w:themeColor="text1"/>
        </w:rPr>
        <w:t xml:space="preserve"> </w:t>
      </w:r>
      <w:r w:rsidR="00E910F5" w:rsidRPr="009F7F88">
        <w:rPr>
          <w:color w:val="000000" w:themeColor="text1"/>
        </w:rPr>
        <w:t>nanocellulose</w:t>
      </w:r>
      <w:r w:rsidR="004F0F53" w:rsidRPr="009F7F88">
        <w:rPr>
          <w:color w:val="000000" w:themeColor="text1"/>
        </w:rPr>
        <w:t>,</w:t>
      </w:r>
      <w:r w:rsidR="006A7854" w:rsidRPr="009F7F88">
        <w:rPr>
          <w:color w:val="000000" w:themeColor="text1"/>
        </w:rPr>
        <w:fldChar w:fldCharType="begin" w:fldLock="1"/>
      </w:r>
      <w:r w:rsidR="004E1277" w:rsidRPr="009F7F88">
        <w:rPr>
          <w:color w:val="000000" w:themeColor="text1"/>
        </w:rPr>
        <w:instrText>ADDIN CSL_CITATION {"citationItems":[{"id":"ITEM-1","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ffix":""}],"container-title":"Advanced Materials","id":"ITEM-1","issue":"1</w:instrText>
      </w:r>
      <w:r w:rsidR="004E1277" w:rsidRPr="009F7F88">
        <w:rPr>
          <w:rFonts w:hint="eastAsia"/>
          <w:color w:val="000000" w:themeColor="text1"/>
        </w:rPr>
        <w:instrText>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纤维，炭化，</w:instrText>
      </w:r>
      <w:r w:rsidR="004E1277" w:rsidRPr="009F7F88">
        <w:rPr>
          <w:rFonts w:hint="eastAsia"/>
          <w:color w:val="000000" w:themeColor="text1"/>
        </w:rPr>
        <w:instrText>\n</w:instrText>
      </w:r>
      <w:r w:rsidR="004E1277" w:rsidRPr="009F7F88">
        <w:rPr>
          <w:rFonts w:hint="eastAsia"/>
          <w:color w:val="000000" w:themeColor="text1"/>
        </w:rPr>
        <w:instrText>作为锂金属电池</w:instrText>
      </w:r>
      <w:r w:rsidR="004E1277" w:rsidRPr="009F7F88">
        <w:rPr>
          <w:rFonts w:hint="eastAsia"/>
          <w:color w:val="000000" w:themeColor="text1"/>
        </w:rPr>
        <w:instrText>","page":"1807313","title":"3D Printed High-Performance Lithium Metal Microbatteries Enabled by Nanocellulose","type":"article-journal","volume":"31"},"uris":["http://www.mendeley.com</w:instrText>
      </w:r>
      <w:r w:rsidR="004E1277" w:rsidRPr="009F7F88">
        <w:rPr>
          <w:color w:val="000000" w:themeColor="text1"/>
        </w:rPr>
        <w:instrText>/documents/?uuid=d8edc444-f0c0-4591-92a1-ac9248f97a90"]},{"id":"ITEM-2","itemData":{"DOI":"10.1016/j.matlet.2017.09.015","ISSN":"18734979","abstract":"In the present work, dissolved cellulose has been 3D bioprinted to produce complex structures with ordered interconnected pores. The process consists of the dissolution of dissolving pulps in N-methylmorpholine-N-oxide (NMMO), multilayered dispensing, water removal of NMMO and freeze-drying. 3D bioprinting of cellulose/NMMO solution at 70 °C was analogous to that of thermoplastics by the process of melting and solidification to produce cellulose/NMMO objects in the solid form. However, 3D bioprinting of cellulose/NMMO solution at a higher temperature than 70 °C produced cellulose/NMMO objects in the gel form. Cellulose was regenerated by water; thereafter, freeze-drying treatment maintained the 3D bioprinted structures without collapsing. The final cellulose products had remarkable Young's compressive modulus (12.9 MPa) and tensile modulus (160.6 MPa). This work demonstrated the feasibility of cellulose as an alternative in the 3D printing industry to the production of complex structures.","author":[{"dropping-particle":"","family":"Li","given":"Lei","non-dropping-particle":"","parse-names":false,"suffix":""},{"dropping-particle":"","family":"Zhu","given":"Yufang","non-dropping-particle":"","parse-names":false,"suffix":""},{"dropping-particle":"","family":"Yang","given":"Junhe","non-dropping-particle":"","parse-names":false,"suffix":""}],"container-title":"</w:instrText>
      </w:r>
      <w:r w:rsidR="004E1277" w:rsidRPr="009F7F88">
        <w:rPr>
          <w:rFonts w:hint="eastAsia"/>
          <w:color w:val="000000" w:themeColor="text1"/>
        </w:rPr>
        <w:instrText>Materials Letters","id":"ITEM-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气凝胶</w:instrText>
      </w:r>
      <w:r w:rsidR="004E1277" w:rsidRPr="009F7F88">
        <w:rPr>
          <w:rFonts w:hint="eastAsia"/>
          <w:color w:val="000000" w:themeColor="text1"/>
        </w:rPr>
        <w:instrText>","page":"136-138","publisher":"Elsevier B.V.","title":"3D bioprinting of cellulose with controlled porous structures from NMMO","type":"article-journal","volume":"2</w:instrText>
      </w:r>
      <w:r w:rsidR="004E1277" w:rsidRPr="009F7F88">
        <w:rPr>
          <w:color w:val="000000" w:themeColor="text1"/>
        </w:rPr>
        <w:instrText>10"},"uris":["http://www.mendeley.com/documents/?uuid=825d0f6f-3988-4eb3-8de9-3d1273c181e0"]},{"id":"ITEM-3","itemData":{"DOI":"10.3390/colloids3020046","ISSN":"2504-5377","abstract":"Aerogel objects inspired by plant cell wall components and structures were fabricated using extrusion-based 3D printing at cryogenic temperatures. The printing process combines 3D printing with the alignment of rod-shaped nanoparticles through the freeze-casting of aqueous inks. We have named this method direct cryo writing (DCW) as it encompasses in a single processing step traditional directional freeze casting and the spatial fidelity of 3D printing. DCW is demonstrated with inks that are composed of an aqueous mixture of cellulose nanocrystals (CNCs) and xyloglucan (XG), which are the major building blocks of plant cell walls. Rapid fixation of the inks is achieved through tailored rheological properties and controlled directional freezing. Morphological evaluation revealed the role of ice crystal growth in the alignment of CNCs and XG. The structure of the aerogels changed from organized and tubular to disordered and flakey pores with an increase in XG content. The internal structure of the printed objects mimics the structure of various wood species and can therefore be used to create wood-like structures via additive manufacturing technologies using only renewable wood-based materials.","author":[{"dropping-particle":"","family":"Kam","given":"Doron","non-dropping-particle":"","parse-names":false,"suffix":""},{"dropping-particle":"","family":"Chasnitsky","given":"Michael","non-dropping-particle":"","parse-names":false,"suffix":""},{"dropping-particle":"","family":"Nowogrodski","given":"Chen","non-dropping-particle":"","parse-names":false,"suffix":""},{"dropping-particle":"","family":"Braslavsky","given":"Ido","non-dropping-particle":"","parse-names":false,"suffix":""},{"dropping-particle":"","family":"Abitbol","given":"Tiffany","non-dropping-particle":"","parse-names":false,"suffix":""},{"dropping-particle":"","family":"Magdassi","given":"Shlomo","non-dropping-particle":"","parse-names":false,"suffix":""},{"dropping-particle":"","family":"Shoseyov","given":"Oded","non-dropping-particle":"","parse-names":false,"suffix":""}],"container-title":"Colloids and Interfaces","</w:instrText>
      </w:r>
      <w:r w:rsidR="004E1277" w:rsidRPr="009F7F88">
        <w:rPr>
          <w:rFonts w:hint="eastAsia"/>
          <w:color w:val="000000" w:themeColor="text1"/>
        </w:rPr>
        <w:instrText>id":"ITEM-3","issue":"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w:instrText>
      </w:r>
      <w:r w:rsidR="004E1277" w:rsidRPr="009F7F88">
        <w:rPr>
          <w:rFonts w:hint="eastAsia"/>
          <w:color w:val="000000" w:themeColor="text1"/>
        </w:rPr>
        <w:instrText>3D</w:instrText>
      </w:r>
      <w:r w:rsidR="004E1277" w:rsidRPr="009F7F88">
        <w:rPr>
          <w:rFonts w:hint="eastAsia"/>
          <w:color w:val="000000" w:themeColor="text1"/>
        </w:rPr>
        <w:instrText>打印对齐的纤维素纳米晶体</w:instrText>
      </w:r>
      <w:r w:rsidR="004E1277" w:rsidRPr="009F7F88">
        <w:rPr>
          <w:rFonts w:hint="eastAsia"/>
          <w:color w:val="000000" w:themeColor="text1"/>
        </w:rPr>
        <w:instrText>\n</w:instrText>
      </w:r>
      <w:r w:rsidR="004E1277" w:rsidRPr="009F7F88">
        <w:rPr>
          <w:rFonts w:hint="eastAsia"/>
          <w:color w:val="000000" w:themeColor="text1"/>
        </w:rPr>
        <w:instrText>受到植物细胞壁的启发，直接进行气凝胶的低温书写</w:instrText>
      </w:r>
      <w:r w:rsidR="004E1277" w:rsidRPr="009F7F88">
        <w:rPr>
          <w:rFonts w:hint="eastAsia"/>
          <w:color w:val="000000" w:themeColor="text1"/>
        </w:rPr>
        <w:instrText>","page":"46","title":"Direct Cryo Writing of Aerogels Via 3D Printing of Aligned Cellulose Nanocrystals Inspired by the Plant Cell Wall","typ</w:instrText>
      </w:r>
      <w:r w:rsidR="004E1277" w:rsidRPr="009F7F88">
        <w:rPr>
          <w:color w:val="000000" w:themeColor="text1"/>
        </w:rPr>
        <w:instrText>e":"article-journal","volume":"3"},"uris":["http://www.mendeley.com/documents/?uuid=08b27e8d-5160-4018-b725-a99a2d9c5d17"]},{"id":"ITEM-4","itemData":{"DOI":"10.1039/c7nr08966j","ISSN":"20403372","abstract":"3-Dimensional (3D) printing provides a unique methodology for the customization of biomedical scaffolds with respect to size, shape, pore structure and pore orientation useful for tissue repair and regeneration. 3D printing was used to fabricate fully bio-based porous scaffolds of a double crosslinked interpenetrating polymer network (IPN) from a hydrogel ink of sodium alginate and gelatin (SA/G) reinforced with cellulose nanocrystals (CNCs). CNCs provided favorable rheological properties required for 3D printing. The 3D printed scaffolds were crosslinked sequentially via covalent and ionic reactions resulting in dimensionally stable hydrogel scaffolds with pore sizes of 80-2125 μm and nanoscaled pore wall roughness (visible from scanning electron microscopy) favorable for cell interaction. The 2D wide angle X-ray scattering studies showed that the nanocrystals orient preferably in the printing direction; the degree of orientation varied between 61-76%. The 3D printing pathways were optimised successfully to achieve 3-dimensional scaffolds (Z axis up to 20 mm) with uniform as well as gradient pore structures. This study demonstrates the potential of 3D printing in developing bio-based scaffolds with controlled pore sizes, gradient pore structures and alignment of nanocrystals for optimal tissue regeneration.","author":[{"dropping-particle":"","family":"Sultan","given":"Sahar","non-dropping-particle":"","parse-names":false,"suffix":""},{"dropping-particle":"","family":"Mathew","given":"Aji P.","non-dropping-particle":"","parse-names":false,"suffix":""}</w:instrText>
      </w:r>
      <w:r w:rsidR="004E1277" w:rsidRPr="009F7F88">
        <w:rPr>
          <w:rFonts w:hint="eastAsia"/>
          <w:color w:val="000000" w:themeColor="text1"/>
        </w:rPr>
        <w:instrText>],"container-title":"Nanoscale","id":"ITEM-4","issue":"9","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纳米晶</w:instrText>
      </w:r>
      <w:r w:rsidR="004E1277" w:rsidRPr="009F7F88">
        <w:rPr>
          <w:rFonts w:hint="eastAsia"/>
          <w:color w:val="000000" w:themeColor="text1"/>
        </w:rPr>
        <w:instrText>CNC</w:instrText>
      </w:r>
      <w:r w:rsidR="004E1277" w:rsidRPr="009F7F88">
        <w:rPr>
          <w:rFonts w:hint="eastAsia"/>
          <w:color w:val="000000" w:themeColor="text1"/>
        </w:rPr>
        <w:instrText>气凝胶，本意不是做气凝胶，但也冷冻干燥做成了气凝胶</w:instrText>
      </w:r>
      <w:r w:rsidR="004E1277" w:rsidRPr="009F7F88">
        <w:rPr>
          <w:rFonts w:hint="eastAsia"/>
          <w:color w:val="000000" w:themeColor="text1"/>
        </w:rPr>
        <w:instrText>\n</w:instrText>
      </w:r>
      <w:r w:rsidR="004E1277" w:rsidRPr="009F7F88">
        <w:rPr>
          <w:rFonts w:hint="eastAsia"/>
          <w:color w:val="000000" w:themeColor="text1"/>
        </w:rPr>
        <w:instrText>组织再生</w:instrText>
      </w:r>
      <w:r w:rsidR="004E1277" w:rsidRPr="009F7F88">
        <w:rPr>
          <w:rFonts w:hint="eastAsia"/>
          <w:color w:val="000000" w:themeColor="text1"/>
        </w:rPr>
        <w:instrText>tissue regeneration","page":"4421-4431","publisher":"Royal Society of Chemistry","title":"3D printed</w:instrText>
      </w:r>
      <w:r w:rsidR="004E1277" w:rsidRPr="009F7F88">
        <w:rPr>
          <w:color w:val="000000" w:themeColor="text1"/>
        </w:rPr>
        <w:instrText xml:space="preserve"> scaffolds with gradient porosity based on a cellulose nanocrystal hydrogel","type":"article-journal","volume":"10"},"uris":["http://www.mendeley.com/documents/?uuid=8c9800fc-1637-4d64-8e4a-a4ed3a4bffe1"]},{"id":"ITEM-5","itemData":{"DOI":"10.1007/978-981-10-5122-7_257","ISBN":"0967-3334","ISSN":"14248220","PMID":"21564034","abstract":"Comments on an article by Jimmi Nielsen et al. (see record 2011-10121-004). The authors provide a timely guide to optimizing clozapine treatment for the practicing psychiatrist. The review provides a summary of treatment recommendations as well as relevant strategies to reduce side effects and increase the likelihood of response. At the same time the authors emphasize the need to personalize treatment and engage in shared decision-making with the patient. The decision to use clozapine is not made lightly by either patient or physician, and it is particularly important that once this step is taken that everything possible be done to maximize the likelihood of its success. At the same time, the review highlights areas where data are lacking and should help to stimulate further research to address unanswered questions. One of the most important questions that remains for us is what can we do to increase the appropriate utilization of this treatment. The biggest obstacle appears not to be patient refusal, but physician reluctance. It is hoped that the work of Nielsen and others will help to remedy this situation. (PsycINFO Database Record (c) 2012 APA, all rights reserved)","author":[{"dropping-particle":"","family":"Virtanen","given":"J.","non-dropping-particle":"","parse-names":false,"suffix":""},{"dropping-particle":"","family":"Janka","given":"M.","non-dropping-particle":"","parse-names":false,"suffix":""},{"dropping-partic</w:instrText>
      </w:r>
      <w:r w:rsidR="004E1277" w:rsidRPr="009F7F88">
        <w:rPr>
          <w:rFonts w:hint="eastAsia"/>
          <w:color w:val="000000" w:themeColor="text1"/>
        </w:rPr>
        <w:instrText>le":"","family":"Tuukkanen","given":"S.","non-dropping-particle":"","parse-names":false,"suffix":""}],"container-title":"IFMBE Proceedings 65","id":"ITEM-5","issued":{"date-parts":[["2017"]]},"note":"</w:instrText>
      </w:r>
      <w:r w:rsidR="004E1277" w:rsidRPr="009F7F88">
        <w:rPr>
          <w:rFonts w:hint="eastAsia"/>
          <w:color w:val="000000" w:themeColor="text1"/>
        </w:rPr>
        <w:instrText>已加，图暂不放到综述</w:instrText>
      </w:r>
      <w:r w:rsidR="004E1277" w:rsidRPr="009F7F88">
        <w:rPr>
          <w:rFonts w:hint="eastAsia"/>
          <w:color w:val="000000" w:themeColor="text1"/>
        </w:rPr>
        <w:instrText>word</w:instrText>
      </w:r>
      <w:r w:rsidR="004E1277" w:rsidRPr="009F7F88">
        <w:rPr>
          <w:rFonts w:hint="eastAsia"/>
          <w:color w:val="000000" w:themeColor="text1"/>
        </w:rPr>
        <w:instrText>中</w:instrText>
      </w:r>
      <w:r w:rsidR="004E1277" w:rsidRPr="009F7F88">
        <w:rPr>
          <w:rFonts w:hint="eastAsia"/>
          <w:color w:val="000000" w:themeColor="text1"/>
        </w:rPr>
        <w:instrText>\n</w:instrText>
      </w:r>
      <w:r w:rsidR="004E1277" w:rsidRPr="009F7F88">
        <w:rPr>
          <w:rFonts w:hint="eastAsia"/>
          <w:color w:val="000000" w:themeColor="text1"/>
        </w:rPr>
        <w:instrText>工作还未完整，暂简单统计</w:instrText>
      </w:r>
      <w:r w:rsidR="004E1277" w:rsidRPr="009F7F88">
        <w:rPr>
          <w:rFonts w:hint="eastAsia"/>
          <w:color w:val="000000" w:themeColor="text1"/>
        </w:rPr>
        <w:instrText>\n</w:instrText>
      </w:r>
      <w:r w:rsidR="004E1277" w:rsidRPr="009F7F88">
        <w:rPr>
          <w:rFonts w:hint="eastAsia"/>
          <w:color w:val="000000" w:themeColor="text1"/>
        </w:rPr>
        <w:instrText>冷冻干燥</w:instrText>
      </w:r>
      <w:r w:rsidR="004E1277" w:rsidRPr="009F7F88">
        <w:rPr>
          <w:rFonts w:hint="eastAsia"/>
          <w:color w:val="000000" w:themeColor="text1"/>
        </w:rPr>
        <w:instrText>\n</w:instrText>
      </w:r>
      <w:r w:rsidR="004E1277" w:rsidRPr="009F7F88">
        <w:rPr>
          <w:rFonts w:hint="eastAsia"/>
          <w:color w:val="000000" w:themeColor="text1"/>
        </w:rPr>
        <w:instrText>纤维素纤维或纤维素纳米晶气凝胶</w:instrText>
      </w:r>
      <w:r w:rsidR="004E1277" w:rsidRPr="009F7F88">
        <w:rPr>
          <w:rFonts w:hint="eastAsia"/>
          <w:color w:val="000000" w:themeColor="text1"/>
        </w:rPr>
        <w:instrText>\n</w:instrText>
      </w:r>
      <w:r w:rsidR="004E1277" w:rsidRPr="009F7F88">
        <w:rPr>
          <w:rFonts w:hint="eastAsia"/>
          <w:color w:val="000000" w:themeColor="text1"/>
        </w:rPr>
        <w:instrText>为</w:instrText>
      </w:r>
      <w:r w:rsidR="004E1277" w:rsidRPr="009F7F88">
        <w:rPr>
          <w:rFonts w:hint="eastAsia"/>
          <w:color w:val="000000" w:themeColor="text1"/>
        </w:rPr>
        <w:instrText>3D</w:instrText>
      </w:r>
      <w:r w:rsidR="004E1277" w:rsidRPr="009F7F88">
        <w:rPr>
          <w:rFonts w:hint="eastAsia"/>
          <w:color w:val="000000" w:themeColor="text1"/>
        </w:rPr>
        <w:instrText>打印做准备</w:instrText>
      </w:r>
      <w:r w:rsidR="004E1277" w:rsidRPr="009F7F88">
        <w:rPr>
          <w:rFonts w:hint="eastAsia"/>
          <w:color w:val="000000" w:themeColor="text1"/>
        </w:rPr>
        <w:instrText>","page":"1029-1032","title":"Fabrication and characterization of nanocellulose aerogel structures","type":"article-journal","volume":"65"},"uris":["http://www.mendeley.com/documents/?uuid=721c7998-7502-4dab-964f-cf432f6e0b40"]}],"mendeley":{"forma</w:instrText>
      </w:r>
      <w:r w:rsidR="004E1277" w:rsidRPr="009F7F88">
        <w:rPr>
          <w:color w:val="000000" w:themeColor="text1"/>
        </w:rPr>
        <w:instrText>ttedCitation":"&lt;sup&gt;218–222&lt;/sup&gt;","plainTextFormattedCitation":"218–222","previouslyFormattedCitation":"&lt;sup&gt;216–220&lt;/sup&gt;"},"properties":{"noteIndex":0},"schema":"https://github.com/citation-style-language/schema/raw/master/csl-citation.json"}</w:instrText>
      </w:r>
      <w:r w:rsidR="006A7854" w:rsidRPr="009F7F88">
        <w:rPr>
          <w:color w:val="000000" w:themeColor="text1"/>
        </w:rPr>
        <w:fldChar w:fldCharType="separate"/>
      </w:r>
      <w:r w:rsidR="004E1277" w:rsidRPr="009F7F88">
        <w:rPr>
          <w:noProof/>
          <w:color w:val="000000" w:themeColor="text1"/>
          <w:vertAlign w:val="superscript"/>
        </w:rPr>
        <w:t>218–222</w:t>
      </w:r>
      <w:r w:rsidR="006A7854" w:rsidRPr="009F7F88">
        <w:rPr>
          <w:color w:val="000000" w:themeColor="text1"/>
        </w:rPr>
        <w:fldChar w:fldCharType="end"/>
      </w:r>
      <w:r w:rsidR="004F0F53" w:rsidRPr="009F7F88">
        <w:rPr>
          <w:color w:val="000000" w:themeColor="text1"/>
        </w:rPr>
        <w:t xml:space="preserve"> and</w:t>
      </w:r>
      <w:r w:rsidR="00E910F5" w:rsidRPr="009F7F88">
        <w:rPr>
          <w:color w:val="000000" w:themeColor="text1"/>
        </w:rPr>
        <w:t xml:space="preserve"> </w:t>
      </w:r>
      <w:r w:rsidR="004F0F53" w:rsidRPr="009F7F88">
        <w:rPr>
          <w:color w:val="000000" w:themeColor="text1"/>
        </w:rPr>
        <w:t>aramid</w:t>
      </w:r>
      <w:r w:rsidR="003F6D89" w:rsidRPr="009F7F88">
        <w:rPr>
          <w:color w:val="000000" w:themeColor="text1"/>
        </w:rPr>
        <w:t xml:space="preserve"> fib</w:t>
      </w:r>
      <w:r w:rsidR="003C2CA9" w:rsidRPr="009F7F88">
        <w:rPr>
          <w:color w:val="000000" w:themeColor="text1"/>
        </w:rPr>
        <w:t>res</w:t>
      </w:r>
      <w:r w:rsidR="004F0F53" w:rsidRPr="009F7F88">
        <w:rPr>
          <w:color w:val="000000" w:themeColor="text1"/>
        </w:rPr>
        <w:t>.</w:t>
      </w:r>
      <w:r w:rsidR="004F0F53" w:rsidRPr="009F7F88">
        <w:rPr>
          <w:color w:val="000000" w:themeColor="text1"/>
        </w:rPr>
        <w:fldChar w:fldCharType="begin" w:fldLock="1"/>
      </w:r>
      <w:r w:rsidR="004E1277" w:rsidRPr="009F7F88">
        <w:rPr>
          <w:color w:val="000000" w:themeColor="text1"/>
        </w:rPr>
        <w:instrText>ADDIN CSL_CITATION {"citationItems":[{"id":"ITEM-1","itemData":{"DOI":"10.1039/d0ta02590a","ISSN":"2050-7488","abstract":"Auxetic architectures with a negative Poisson’s ratio have attracted increasing attention due to their intriguing physical properties, numerous promising applications and recent advancements in manufacturing techniques. However, fabrication of three-dimensional...Auxetic architectures with a negative Poisson’s ratio have attracted increasing attention due to their intriguing physical properties, numerous promising applications and recent advancements in manufacturing techniques. However, fabrication of three-dimensional (3D) polymeric auxetic architectures with tailored hierarchically porous structure and desired physical/mechanical properties remains challenging. Herein, 3D nanofibrous Kevlar aerogel architectures with porosity at multi-scales have been designed and fabricated through a new additive manufacturing strategy, i.e., integration of direct ink writing and freeze-casting with non-toxic solvent-based inks following special drying techniques. The highly porous 3D nanofibrous Kevlar aerogel architectures achieve excellent mechanical properties with ultralow density (down to 11.9 mg·cm-3) and large specific surface area (up to 350 m2·g-1). The Poisson’s ratio is tunable in a wide range, spanning from −0.8 to 0.4, by adjusting the spatial arrangement of the struts in geometries. Finally, these nanofibrous Kevlar aerogel architectures have been further functionalized into hydrophobic, luminescent and thermal-responsive architectures by using fluorocarbon resin, functional dyes and organic phase-change materials respectively. The multi-functionalizable auxetic aerogel architectures demonstrate potentials for a broad range of applications.","author":[{"dropping-particle":"","family":"Cheng","given":"Qingqing","non-dropping-particle":"","parse-names":false,"suffix":""},{"dropping-particle":"","family":"Liu","given":"Yang","non-dropping-particle":"","parse-names":false,"suffix":""},{"dropping-particle":"","family":"Lyu","given":"Jing","non-dropping-particle":"","parse-names":false,"suffix":""},{"dropping-particle":"","family":"Lu","given":"Qiang","non-dropping-particle":"","parse-names":false,"suffix":""},{"dropping-particle":"","family":"Zhang","given":"Xuetong","non-dropping-particle":"","parse-names":false,"suffix":""},{"dropping-particle":"","family":"Song","given":"Wenhui","non-dropping-particle":"","parse-names":false,"suffix":""}],"container-title":"Journal of Materials Chemistry A","id":"ITEM-1","issued":{"date-parts":[["2020"]]},"page":"14243-14253","publisher":"Royal Society of Chemistry (RSC)","title":"3D printing-directed auxetic Kevlar aerogel architectures with multi-functionalizable properties","type":"article-journal","volume":"8"},"uris":["http://www.mendeley.com/documents/?uuid=eacf67f3-4491-3737-941e-33a1f9a4a7ed"]}],"mendeley":{"formattedCitation":"&lt;sup&gt;223&lt;/sup&gt;","plainTextFormattedCitation":"223","previouslyFormattedCitation":"&lt;sup&gt;221&lt;/sup&gt;"},"properties":{"noteIndex":0},"schema":"https://github.com/citation-style-language/schema/raw/master/csl-citation.json"}</w:instrText>
      </w:r>
      <w:r w:rsidR="004F0F53" w:rsidRPr="009F7F88">
        <w:rPr>
          <w:color w:val="000000" w:themeColor="text1"/>
        </w:rPr>
        <w:fldChar w:fldCharType="separate"/>
      </w:r>
      <w:r w:rsidR="004E1277" w:rsidRPr="009F7F88">
        <w:rPr>
          <w:noProof/>
          <w:color w:val="000000" w:themeColor="text1"/>
          <w:vertAlign w:val="superscript"/>
        </w:rPr>
        <w:t>223</w:t>
      </w:r>
      <w:r w:rsidR="004F0F53" w:rsidRPr="009F7F88">
        <w:rPr>
          <w:color w:val="000000" w:themeColor="text1"/>
        </w:rPr>
        <w:fldChar w:fldCharType="end"/>
      </w:r>
      <w:r w:rsidR="004F0F53" w:rsidRPr="009F7F88">
        <w:rPr>
          <w:color w:val="000000" w:themeColor="text1"/>
        </w:rPr>
        <w:t xml:space="preserve"> </w:t>
      </w:r>
      <w:r w:rsidR="00E910F5" w:rsidRPr="009F7F88">
        <w:rPr>
          <w:color w:val="000000" w:themeColor="text1"/>
        </w:rPr>
        <w:t>The key printing methods used are 3D extrusion printing</w:t>
      </w:r>
      <w:r w:rsidR="006A7854" w:rsidRPr="009F7F88">
        <w:rPr>
          <w:color w:val="000000" w:themeColor="text1"/>
        </w:rPr>
        <w:fldChar w:fldCharType="begin" w:fldLock="1"/>
      </w:r>
      <w:r w:rsidR="004E1277" w:rsidRPr="009F7F88">
        <w:rPr>
          <w:color w:val="000000" w:themeColor="text1"/>
        </w:rPr>
        <w:instrText>ADDIN CSL_CITATION {"citationItems":[{"id":"ITEM-1","itemData":{"DOI":"10.1021/acssuschemeng.7b03439","ISSN":"21680485","abstract":"Recent advancements in cellulosic aerogels have been extensive, but the lack of reproducible customization over the aerogel's overall 3D structure has limited their ability to adapt to different application requirements. In this paper, high pressure homogenization and 2,2,6,6-tetramethyl-1-piperidinyloxy (TEMPO) modified cellulose nanofiber (T-CNF) was printed using direct-ink-write (DIW) into customizable 3D structures. After freeze-drying and cross-linking, highly deformable and shape recoverable T-CNF aerogel 3D structures were obtained. The 3D printed parts have a porosity of 98% and density of 26 mg/cm3. Due to their sustainability, biocompatibility, ultralight weight with high porosity, and deformability, the resultant aerogels have great potential for applications in thermal insulation, shock/vibration damping, and tissue engineering. In addition, the 3D printed T-CNF aerogels were templated to impart hydrophobicity and electromechanical properties. The resultant aerogels demonstrated potential for oil/water separation, and electronic related applications.","author":[{"dropping-particle":"","family":"Li","given":"Vincent C.F.","non-dropping-particle":"","parse-names":false,"suffix":""},{"dropping-particle":"","family":"Mulyadi","given":"Arie","non-dropping-particle":"","parse-names":false,"suffix":""},{"dropping-particle":"","family":"Dunn","given":"Conner K.","non-dropping-particle":"","parse-names":false,"suffix":""},{"dropping-particle":"","family":"Deng","given":"Yulin","non-dropping-particle":"","parse-names":false,"suffix":""},{"dropping-particle":"","family":"Qi","given":"H. Jerry","non-dropping-particle":"","pa</w:instrText>
      </w:r>
      <w:r w:rsidR="004E1277" w:rsidRPr="009F7F88">
        <w:rPr>
          <w:rFonts w:hint="eastAsia"/>
          <w:color w:val="000000" w:themeColor="text1"/>
        </w:rPr>
        <w:instrText>rse-names":false,"suffix":""}],"container-title":"ACS Sustainable Chemistry and Engineering","id":"ITEM-1","issue":"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纳米纤维气凝胶</w:instrText>
      </w:r>
      <w:r w:rsidR="004E1277" w:rsidRPr="009F7F88">
        <w:rPr>
          <w:rFonts w:hint="eastAsia"/>
          <w:color w:val="000000" w:themeColor="text1"/>
        </w:rPr>
        <w:instrText>\ntissue engineering</w:instrText>
      </w:r>
      <w:r w:rsidR="004E1277" w:rsidRPr="009F7F88">
        <w:rPr>
          <w:rFonts w:hint="eastAsia"/>
          <w:color w:val="000000" w:themeColor="text1"/>
        </w:rPr>
        <w:instrText>组织工程，电机械敏感，水油分离</w:instrText>
      </w:r>
      <w:r w:rsidR="004E1277" w:rsidRPr="009F7F88">
        <w:rPr>
          <w:rFonts w:hint="eastAsia"/>
          <w:color w:val="000000" w:themeColor="text1"/>
        </w:rPr>
        <w:instrText>","page":"2011-2022","title":"Dire</w:instrText>
      </w:r>
      <w:r w:rsidR="004E1277" w:rsidRPr="009F7F88">
        <w:rPr>
          <w:color w:val="000000" w:themeColor="text1"/>
        </w:rPr>
        <w:instrText>ct Ink Write 3D Printed Cellulose Nanofiber Aerogel Structures with Highly Deformable, Shape Recoverable, and Functionalizable Properties","type":"article-journal","volume":"6"},"uris":["http://www.mendeley.com/documents/?uuid=4ec3ef6a-eec8-4793-871a-4c34520c649e"]},{"id":"ITEM-2","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Scientific Reports","id":</w:instrText>
      </w:r>
      <w:r w:rsidR="004E1277" w:rsidRPr="009F7F88">
        <w:rPr>
          <w:rFonts w:hint="eastAsia"/>
          <w:color w:val="000000" w:themeColor="text1"/>
        </w:rPr>
        <w:instrText>"ITEM-2","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纤维素纳米晶气凝胶</w:instrText>
      </w:r>
      <w:r w:rsidR="004E1277" w:rsidRPr="009F7F88">
        <w:rPr>
          <w:rFonts w:hint="eastAsia"/>
          <w:color w:val="000000" w:themeColor="text1"/>
        </w:rPr>
        <w:instrText>","page":"8018","title":"Direct Ink Write (DIW) 3D Printed Cellulose Nanocrystal Aerogel Structures","type":"article-journal","volume":"7"},"uris":["http://www.mendeley.com/documents/?</w:instrText>
      </w:r>
      <w:r w:rsidR="004E1277" w:rsidRPr="009F7F88">
        <w:rPr>
          <w:color w:val="000000" w:themeColor="text1"/>
        </w:rPr>
        <w:instrText>uuid=4ba88c7f-8162-4ab1-8f37-372156f301f3"]}],"mendeley":{"formattedCitation":"&lt;sup&gt;176,181&lt;/sup&gt;","plainTextFormattedCitation":"176,181","previouslyFormattedCitation":"&lt;sup&gt;174,179&lt;/sup&gt;"},"properties":{"noteIndex":0},"schema":"https://github.com/citation-style-language/schema/raw/master/csl-citation.json"}</w:instrText>
      </w:r>
      <w:r w:rsidR="006A7854" w:rsidRPr="009F7F88">
        <w:rPr>
          <w:color w:val="000000" w:themeColor="text1"/>
        </w:rPr>
        <w:fldChar w:fldCharType="separate"/>
      </w:r>
      <w:r w:rsidR="004E1277" w:rsidRPr="009F7F88">
        <w:rPr>
          <w:noProof/>
          <w:color w:val="000000" w:themeColor="text1"/>
          <w:vertAlign w:val="superscript"/>
        </w:rPr>
        <w:t>176,181</w:t>
      </w:r>
      <w:r w:rsidR="006A7854" w:rsidRPr="009F7F88">
        <w:rPr>
          <w:color w:val="000000" w:themeColor="text1"/>
        </w:rPr>
        <w:fldChar w:fldCharType="end"/>
      </w:r>
      <w:r w:rsidR="00E910F5" w:rsidRPr="009F7F88">
        <w:rPr>
          <w:color w:val="000000" w:themeColor="text1"/>
        </w:rPr>
        <w:t xml:space="preserve"> or SLA.</w:t>
      </w:r>
      <w:r w:rsidR="00E910F5" w:rsidRPr="009F7F88">
        <w:rPr>
          <w:color w:val="000000" w:themeColor="text1"/>
        </w:rPr>
        <w:fldChar w:fldCharType="begin" w:fldLock="1"/>
      </w:r>
      <w:r w:rsidR="00BF34A6" w:rsidRPr="009F7F88">
        <w:rPr>
          <w:color w:val="000000" w:themeColor="text1"/>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nFrom Duplicate 2 (A new PEGDA/CNF aerogel-wet hydrogel scaffold fabricated by a two-step method - Sun, Dong; Liu, Wangyu; Tang, Aimin; Guo, Fengjing; Xie, Weigui)\n\n\nFrom Duplicate 2 (A new P</w:instrText>
      </w:r>
      <w:r w:rsidR="00BF34A6" w:rsidRPr="009F7F88">
        <w:rPr>
          <w:color w:val="000000" w:themeColor="text1"/>
        </w:rPr>
        <w:instrText xml:space="preserve">EGDA/CNF aerogel-wet hydrogel scaffold fabricated by a two-step method - Sun, Dong; Liu, Wangyu; Tang, Aimin; Guo, Fengjing; Xie, Weigui)\n\nFrom Duplicate 2 (A new PEGDA/CNF aerogel-wet hydrogel scaffold fabricated by a two-step method - Sun, Dong; Liu, </w:instrText>
      </w:r>
      <w:r w:rsidR="00BF34A6" w:rsidRPr="009F7F88">
        <w:rPr>
          <w:rFonts w:hint="eastAsia"/>
          <w:color w:val="000000" w:themeColor="text1"/>
        </w:rPr>
        <w:instrText>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page":"8092-8101","publisher":"Royal Society of Chemistry","title":"A new PEGDA/CNF aerogel-wet hydrogel scaffold fabricated by a two-step m</w:instrText>
      </w:r>
      <w:r w:rsidR="00BF34A6" w:rsidRPr="009F7F88">
        <w:rPr>
          <w:color w:val="000000" w:themeColor="text1"/>
        </w:rPr>
        <w:instrText>ethod","type":"article-journal","volume":"15"},"uris":["http://www.mendeley.com/documents/?uuid=63983ca0-5020-4f32-ba58-0f44f5f006cb"]}],"mendeley":{"formattedCitation":"&lt;sup&gt;22&lt;/sup&gt;","plainTextFormattedCitation":"22","previouslyFormattedCitation":"&lt;sup&gt;22&lt;/sup&gt;"},"properties":{"noteIndex":0},"schema":"https://github.com/citation-style-language/schema/raw/master/csl-citation.json"}</w:instrText>
      </w:r>
      <w:r w:rsidR="00E910F5" w:rsidRPr="009F7F88">
        <w:rPr>
          <w:color w:val="000000" w:themeColor="text1"/>
        </w:rPr>
        <w:fldChar w:fldCharType="separate"/>
      </w:r>
      <w:r w:rsidR="00BF34A6" w:rsidRPr="009F7F88">
        <w:rPr>
          <w:noProof/>
          <w:color w:val="000000" w:themeColor="text1"/>
          <w:vertAlign w:val="superscript"/>
        </w:rPr>
        <w:t>22</w:t>
      </w:r>
      <w:r w:rsidR="00E910F5" w:rsidRPr="009F7F88">
        <w:rPr>
          <w:color w:val="000000" w:themeColor="text1"/>
        </w:rPr>
        <w:fldChar w:fldCharType="end"/>
      </w:r>
    </w:p>
    <w:p w14:paraId="3972DE5A" w14:textId="5C7F0CF4" w:rsidR="00C24729" w:rsidRPr="009F7F88" w:rsidRDefault="006200F9" w:rsidP="00C24729">
      <w:pPr>
        <w:pStyle w:val="RSCB02ArticleText"/>
        <w:ind w:firstLine="198"/>
        <w:rPr>
          <w:color w:val="000000" w:themeColor="text1"/>
        </w:rPr>
      </w:pPr>
      <w:r w:rsidRPr="009F7F88">
        <w:rPr>
          <w:color w:val="000000" w:themeColor="text1"/>
        </w:rPr>
        <w:t>Nanocelluloses are a family of nanomaterials derived from wood pulp.</w:t>
      </w:r>
      <w:r w:rsidRPr="009F7F88">
        <w:rPr>
          <w:color w:val="000000" w:themeColor="text1"/>
        </w:rPr>
        <w:fldChar w:fldCharType="begin" w:fldLock="1"/>
      </w:r>
      <w:r w:rsidR="004E1277" w:rsidRPr="009F7F88">
        <w:rPr>
          <w:color w:val="000000" w:themeColor="text1"/>
        </w:rPr>
        <w:instrText>ADDIN CSL_CITATION {"citationItems":[{"id":"ITEM-1","itemData":{"DOI":"10.1021/acs.chemrev.6b00225","ISSN":"15206890","abstract":"With the arising of global climate change and resource shortage, in recent years, increased attention has been paid to environmentally friendly materials. Trees are sustainable and renewable materials, which give us shelter and oxygen and remove carbon dioxide from the atmosphere. Trees are a primary resource that human society depends upon every day, for example, homes, heating, furniture, and aircraft. Wood from trees gives us paper, cardboard, and medical supplies, thus impacting our homes, school, work, and play. All of the above-mentioned applications have been well developed over the past thousands of years. However, trees and wood have much more to offer us as advanced materials, impacting emerging high-tech fields, such as bioengineering, flexible electronics, and clean energy. Wood naturally has a hierarchical structure, composed of well-oriented microfibers and tracheids for water, ion, and oxygen transportation during metabolism. At higher magnification, the walls of fiber cells have an interesting morphology - a distinctly mesoporous structure. Moreover, the walls of fiber cells are composed of thousands of fibers (or macrofibrils) oriented in a similar angle. Nanofibrils and nanocrystals can be further liberated from macrofibrils by mechanical, chemical, and enzymatic methods. The obtained nanocellulose has unique optical, mechanical, and barrier properties and is an excellent candidate for chemical modification and reconfiguration. Wood is naturally a composite material, comprised of cellulose, hemicellulose, and lignin. Wood is sustainable, earth abundant, strong, biodegradable, biocompatible, and chemically accessible for modification; more importantly, multiscale natural fibers from wood have unique optical properties applicable to different kinds of optoelectronics and photonic devices. Today, the materials derived from wood are ready to be explored for applications in new technology areas, such as electronics, biomedical devices, and energy. The goal of this study is to review the fundamental structures and chemistries of wood and wood-derived materials, which are essential for a wide range of existing and new enabling technologies. The scope of the review covers multiscale materials and assemblies of cellulose, hemicellulose, and lignin as well as other biomaterials derived from wood, in regard to their major emerging applications. Structure-properties-application relationships will be investigated in detail. Understanding the fundam…","author":[{"dropping-particle":"","family":"Zhu","given":"Hongli","non-dropping-particle":"","parse-names":false,"suffix":""},{"dropping-particle":"","family":"Luo","given":"Wei","non-dropping-particle":"","parse-names":false,"suffix":""},{"dropping-particle":"","family":"Ciesielski","given":"Peter N.","non-dropping-particle":"","parse-names":false,"suffix":""},{"dropping-particle":"","family":"Fang","given":"Zhiqiang","non-dropping-particle":"","parse-names":false,"suffix":""},{"dropping-particle":"","family":"Zhu","given":"J. Y.","non-dropping-particle":"","parse-names":false,"suffix":""},{"dropping-particle":"","family":"Henriksson","given":"Gunnar","non-dropping-particle":"","parse-names":false,"suffix":""},{"dropping-particle":"","family":"Himmel","given":"Michael E.","non-dropping-particle":"","parse-names":false,"suffix":""},{"dropping-particle":"","family":"Hu","given":"Liangbing","non-dropping-particle":"","parse-names":false,"suffix":""}],"container-title":"Chemical Reviews","id":"ITEM-1","issue":"16","issued":{"date-parts":[["2016"]]},"page":"9305-9374","title":"Wood-Derived Materials for Green Electronics, Biological Devices, and Energy Applications","type":"article-journal","volume":"116"},"uris":["http://www.mendeley.com/documents/?uuid=60000caa-a970-4284-8c63-353c0aa223f0"]}],"mendeley":{"formattedCitation":"&lt;sup&gt;224&lt;/sup&gt;","plainTextFormattedCitation":"224","previouslyFormattedCitation":"&lt;sup&gt;22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24</w:t>
      </w:r>
      <w:r w:rsidRPr="009F7F88">
        <w:rPr>
          <w:color w:val="000000" w:themeColor="text1"/>
        </w:rPr>
        <w:fldChar w:fldCharType="end"/>
      </w:r>
      <w:r w:rsidRPr="009F7F88">
        <w:rPr>
          <w:color w:val="000000" w:themeColor="text1"/>
        </w:rPr>
        <w:t xml:space="preserve"> To date, cellulose nanofibrils (CNF)</w:t>
      </w:r>
      <w:r w:rsidRPr="009F7F88">
        <w:rPr>
          <w:color w:val="000000" w:themeColor="text1"/>
        </w:rPr>
        <w:fldChar w:fldCharType="begin" w:fldLock="1"/>
      </w:r>
      <w:r w:rsidR="004E1277" w:rsidRPr="009F7F88">
        <w:rPr>
          <w:color w:val="000000" w:themeColor="text1"/>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立体光刻法，冷冻干燥</w:instrText>
      </w:r>
      <w:r w:rsidR="004E1277" w:rsidRPr="009F7F88">
        <w:rPr>
          <w:rFonts w:hint="eastAsia"/>
          <w:color w:val="000000" w:themeColor="text1"/>
        </w:rPr>
        <w:instrText>\n</w:instrText>
      </w:r>
      <w:r w:rsidR="004E1277" w:rsidRPr="009F7F88">
        <w:rPr>
          <w:rFonts w:hint="eastAsia"/>
          <w:color w:val="000000" w:themeColor="text1"/>
        </w:rPr>
        <w:instrText>制备聚乙二醇二丙烯酸酯</w:instrText>
      </w:r>
      <w:r w:rsidR="004E1277" w:rsidRPr="009F7F88">
        <w:rPr>
          <w:rFonts w:hint="eastAsia"/>
          <w:color w:val="000000" w:themeColor="text1"/>
        </w:rPr>
        <w:instrText>/</w:instrText>
      </w:r>
      <w:r w:rsidR="004E1277" w:rsidRPr="009F7F88">
        <w:rPr>
          <w:rFonts w:hint="eastAsia"/>
          <w:color w:val="000000" w:themeColor="text1"/>
        </w:rPr>
        <w:instrText>纳米纤维素气凝胶、水凝胶、湿凝胶</w:instrText>
      </w:r>
      <w:r w:rsidR="004E1277" w:rsidRPr="009F7F88">
        <w:rPr>
          <w:rFonts w:hint="eastAsia"/>
          <w:color w:val="000000" w:themeColor="text1"/>
        </w:rPr>
        <w:instrText>\n</w:instrText>
      </w:r>
      <w:r w:rsidR="004E1277" w:rsidRPr="009F7F88">
        <w:rPr>
          <w:rFonts w:hint="eastAsia"/>
          <w:color w:val="000000" w:themeColor="text1"/>
        </w:rPr>
        <w:instrText>用于组织工程（间充质干细胞）</w:instrText>
      </w:r>
      <w:r w:rsidR="004E1277" w:rsidRPr="009F7F88">
        <w:rPr>
          <w:rFonts w:hint="eastAsia"/>
          <w:color w:val="000000" w:themeColor="text1"/>
        </w:rPr>
        <w:instrText>\nFrom Duplicate 2 (A new PEGDA/CNF aerogel-wet hydrogel scaffold fabricated by a two-step method - Sun, Dong; Liu, Wangyu; Tang, Aimin; Guo, Fengjing; Xie, Weigui)\n\n\nFrom Duplicate 2 (A new P</w:instrText>
      </w:r>
      <w:r w:rsidR="004E1277" w:rsidRPr="009F7F88">
        <w:rPr>
          <w:color w:val="000000" w:themeColor="text1"/>
        </w:rPr>
        <w:instrText xml:space="preserve">EGDA/CNF aerogel-wet hydrogel scaffold fabricated by a two-step method - Sun, Dong; Liu, Wangyu; Tang, Aimin; Guo, Fengjing; Xie, Weigui)\n\nFrom Duplicate 2 (A new PEGDA/CNF aerogel-wet hydrogel scaffold fabricated by a two-step method - Sun, Dong; Liu, </w:instrText>
      </w:r>
      <w:r w:rsidR="004E1277" w:rsidRPr="009F7F88">
        <w:rPr>
          <w:rFonts w:hint="eastAsia"/>
          <w:color w:val="000000" w:themeColor="text1"/>
        </w:rPr>
        <w:instrText>Wangyu; Tang, Aimin; Guo, Fengjing; Xie, Weigui)\n\n</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立体光刻法，冷冻干燥</w:instrText>
      </w:r>
      <w:r w:rsidR="004E1277" w:rsidRPr="009F7F88">
        <w:rPr>
          <w:rFonts w:hint="eastAsia"/>
          <w:color w:val="000000" w:themeColor="text1"/>
        </w:rPr>
        <w:instrText>\n</w:instrText>
      </w:r>
      <w:r w:rsidR="004E1277" w:rsidRPr="009F7F88">
        <w:rPr>
          <w:rFonts w:hint="eastAsia"/>
          <w:color w:val="000000" w:themeColor="text1"/>
        </w:rPr>
        <w:instrText>制备聚乙二醇二丙烯酸酯</w:instrText>
      </w:r>
      <w:r w:rsidR="004E1277" w:rsidRPr="009F7F88">
        <w:rPr>
          <w:rFonts w:hint="eastAsia"/>
          <w:color w:val="000000" w:themeColor="text1"/>
        </w:rPr>
        <w:instrText>/</w:instrText>
      </w:r>
      <w:r w:rsidR="004E1277" w:rsidRPr="009F7F88">
        <w:rPr>
          <w:rFonts w:hint="eastAsia"/>
          <w:color w:val="000000" w:themeColor="text1"/>
        </w:rPr>
        <w:instrText>纳米纤维素气凝胶、水凝胶、湿凝胶</w:instrText>
      </w:r>
      <w:r w:rsidR="004E1277" w:rsidRPr="009F7F88">
        <w:rPr>
          <w:rFonts w:hint="eastAsia"/>
          <w:color w:val="000000" w:themeColor="text1"/>
        </w:rPr>
        <w:instrText>\n</w:instrText>
      </w:r>
      <w:r w:rsidR="004E1277" w:rsidRPr="009F7F88">
        <w:rPr>
          <w:rFonts w:hint="eastAsia"/>
          <w:color w:val="000000" w:themeColor="text1"/>
        </w:rPr>
        <w:instrText>用于组织工程（间充质干细胞）</w:instrText>
      </w:r>
      <w:r w:rsidR="004E1277" w:rsidRPr="009F7F88">
        <w:rPr>
          <w:rFonts w:hint="eastAsia"/>
          <w:color w:val="000000" w:themeColor="text1"/>
        </w:rPr>
        <w:instrText>","page":"8092-8101","publisher":"Royal Society of Chemistry","title":"A new PEGDA/CNF aerogel-wet hydrogel scaffold fabricated by a two-step m</w:instrText>
      </w:r>
      <w:r w:rsidR="004E1277" w:rsidRPr="009F7F88">
        <w:rPr>
          <w:color w:val="000000" w:themeColor="text1"/>
        </w:rPr>
        <w:instrText>ethod","type":"article-journal","volume":"15"},"uris":["http://www.mendeley.com/documents/?uuid=63983ca0-5020-4f32-ba58-0f44f5f006cb"]},{"id":"ITEM-2","itemData":{"DOI":"10.1021/acssuschemeng.7b03439","ISSN":"21680485","abstract":"Recent advancements in cellulosic aerogels have been extensive, but the lack of reproducible customization over the aerogel's overall 3D structure has limited their ability to adapt to different application requirements. In this paper, high pressure homogenization and 2,2,6,6-tetramethyl-1-piperidinyloxy (TEMPO) modified cellulose nanofiber (T-CNF) was printed using direct-ink-write (DIW) into customizable 3D structures. After freeze-drying and cross-linking, highly deformable and shape recoverable T-CNF aerogel 3D structures were obtained. The 3D printed parts have a porosity of 98% and density of 26 mg/cm3. Due to their sustainability, biocompatibility, ultralight weight with high porosity, and deformability, the resultant aerogels have great potential for applications in thermal insulation, shock/vibration damping, and tissue engineering. In addition, the 3D printed T-CNF aerogels were templated to impart hydrophobicity and electromechanical properties. The resultant aerogels demonstrated potential for oil/water separation, and electronic related applications.","author":[{"dropping-particle":"","family":"Li","given":"Vincent C.F.","non-dropping-particle":"","parse-names":false,"suffix":""},{"dropping-particle":"","family":"Mulyadi","given":"Arie","non-dropping-particle":"","parse-names":false,"suffix":""},{"dropping-particle":"","family":"Dunn","given":"Conner K.","non-dropping-particle":"","parse-names":false,"suffix":""},{"dropping-particle":"","family":"Deng","given":"Yulin","non-dropping-particle":"","parse-names":false,"suffix":""},{"dropping-particle":"","family":"Qi","given":"H. Jerry","non-dropping-particle":"","parse-names":false,"suffix":""}],"container-title":"ACS Sustainable Chemistry and Engineering","id":"ITEM-2","issue":"2","issued":{"date-parts":[["2018"]]},"n</w:instrText>
      </w:r>
      <w:r w:rsidR="004E1277" w:rsidRPr="009F7F88">
        <w:rPr>
          <w:rFonts w:hint="eastAsia"/>
          <w:color w:val="000000" w:themeColor="text1"/>
        </w:rPr>
        <w:instrText>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纳米纤维气凝胶</w:instrText>
      </w:r>
      <w:r w:rsidR="004E1277" w:rsidRPr="009F7F88">
        <w:rPr>
          <w:rFonts w:hint="eastAsia"/>
          <w:color w:val="000000" w:themeColor="text1"/>
        </w:rPr>
        <w:instrText>\ntissue engineering</w:instrText>
      </w:r>
      <w:r w:rsidR="004E1277" w:rsidRPr="009F7F88">
        <w:rPr>
          <w:rFonts w:hint="eastAsia"/>
          <w:color w:val="000000" w:themeColor="text1"/>
        </w:rPr>
        <w:instrText>组织工程，电机械敏感，水油分离</w:instrText>
      </w:r>
      <w:r w:rsidR="004E1277" w:rsidRPr="009F7F88">
        <w:rPr>
          <w:rFonts w:hint="eastAsia"/>
          <w:color w:val="000000" w:themeColor="text1"/>
        </w:rPr>
        <w:instrText>","page":"2011-2022","title":"Direct Ink Write 3D Printed Cellulose Nanofiber Aerogel Structures with Highly Deformable, Shape Recoverable, and Functionalizable Properties","type":"article-j</w:instrText>
      </w:r>
      <w:r w:rsidR="004E1277" w:rsidRPr="009F7F88">
        <w:rPr>
          <w:color w:val="000000" w:themeColor="text1"/>
        </w:rPr>
        <w:instrText>ournal","volume":"6"},"uris":["http://www.mendeley.com/documents/?uuid=4ec3ef6a-eec8-4793-871a-4c34520c649e"]},{"id":"ITEM-3","itemData":{"DOI":"10.1002/adma.201700981","ISSN":"15214095","abstract":"Using solar energy to generate steam is a clean and sustainable approach to addressing the issue of water shortage. The current challenge for solar steam generation is to develop easy-to-manufacture and scalable methods which can convert solar irradiation into exploitable thermal energy with high efficiency. Although various material and structure designs have been reported, high efficiency in solar steam generation usually can be achieved only at concentrated solar illumination. For the first time, 3D printing to construct an all-in-one evaporator with a concave structure for high-efficiency solar steam generation under 1 sun illumination is used. The solar-steam-generation device has a high porosity (97.3%) and efficient broadband solar absorption (&gt;97%). The 3D-printed porous evaporator with intrinsic low thermal conductivity enables heat localization and effectively alleviates thermal dissipation to the bulk water. As a result, the 3D-printed evaporator has a high solar steam efficiency of 85.6% under 1 sun illumination (1 kW m −2 ), which is among the best compared with other reported evaporators. The all-in-one structure design using the advanced 3D printing fabrication technique offers a new approach to solar energy harvesting for high-efficiency steam generation.","author":[{"dropping-particle":"","family":"Li","given":"Yiju","non-dropping-particle":"","parse-names":false,"suffix":""},{"dropping-particle":"","family":"Gao","given":"Tingting","non-dropping-particle":"","parse-names":false,"suffix":""},{"dropping-particle":"","family":"Yang","given":"Zhi","non-dropping-particle":"","parse-names":false,"suffix":""},{"dropping-particle":"","family":"Chen","given":"Chaoji","non-dropping-particle":"","parse-names":false,"suffix":""},{"dropping-particle":"","family":"Luo","given":"Wei","non-dropping-particle":"","parse-names":false,"suffix":""},{"dropping-particle":"","family":"Song","given":"Jianwei","non-dropping-particle":"","parse-names":false,"suffix":""},{"dropping-particle":"","family":"Hitz","given":"Emily","non-dropping-particle":"","parse-names":false,"suffix":""},{"dropping-particle":"","family":"Jia","given":"Chao","non-dropping-particle":"","parse-names":false,"suffix":""},{"dropping-particle":"","family":"Zhou","given":"Yubing","non-dropping-particle":"","parse-names":false,"suffix":""},{"dropping-particle":"","family":"Liu","given":"Boyang","non-dropping-particle":"","parse-names":false,"suffix":""},{"dropping-particle":"","family":"Yang","given":"Bao","non-dropping-particle":"","parse-names":false,"suffix":""},{"dropping-particle":"","family":</w:instrText>
      </w:r>
      <w:r w:rsidR="004E1277" w:rsidRPr="009F7F88">
        <w:rPr>
          <w:rFonts w:hint="eastAsia"/>
          <w:color w:val="000000" w:themeColor="text1"/>
        </w:rPr>
        <w:instrText>"Hu","given":"Liangbing","non-dropping-particle":"","parse-names":false,"suffix":""}],"container-title":"Advanced Materials","id":"ITEM-3","issue":"26","issued":{"date-parts":[["2017"]]},"note":"</w:instrText>
      </w:r>
      <w:r w:rsidR="004E1277" w:rsidRPr="009F7F88">
        <w:rPr>
          <w:rFonts w:hint="eastAsia"/>
          <w:color w:val="000000" w:themeColor="text1"/>
        </w:rPr>
        <w:instrText>已加，放沾边中</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碳纳米管</w:instrText>
      </w:r>
      <w:r w:rsidR="004E1277" w:rsidRPr="009F7F88">
        <w:rPr>
          <w:rFonts w:hint="eastAsia"/>
          <w:color w:val="000000" w:themeColor="text1"/>
        </w:rPr>
        <w:instrText>/</w:instrText>
      </w:r>
      <w:r w:rsidR="004E1277" w:rsidRPr="009F7F88">
        <w:rPr>
          <w:rFonts w:hint="eastAsia"/>
          <w:color w:val="000000" w:themeColor="text1"/>
        </w:rPr>
        <w:instrText>氧化石墨烯辐射吸收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水传输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吸水（隔热）壁三部分结构</w:instrText>
      </w:r>
      <w:r w:rsidR="004E1277" w:rsidRPr="009F7F88">
        <w:rPr>
          <w:rFonts w:hint="eastAsia"/>
          <w:color w:val="000000" w:themeColor="text1"/>
        </w:rPr>
        <w:instrText>\n</w:instrText>
      </w:r>
      <w:r w:rsidR="004E1277" w:rsidRPr="009F7F88">
        <w:rPr>
          <w:rFonts w:hint="eastAsia"/>
          <w:color w:val="000000" w:themeColor="text1"/>
        </w:rPr>
        <w:instrText>太阳能蒸发器</w:instrText>
      </w:r>
      <w:r w:rsidR="004E1277" w:rsidRPr="009F7F88">
        <w:rPr>
          <w:rFonts w:hint="eastAsia"/>
          <w:color w:val="000000" w:themeColor="text1"/>
        </w:rPr>
        <w:instrText>","page":"1700981","title":"3D-Printed, All-in-One Evaporator for High-Efficiency Solar Steam Generation under 1 Sun Illumination","type":"article-journal","volume":"29"},"uris":["http://www.mendeley.com/documents/?uuid=5cb9fb4</w:instrText>
      </w:r>
      <w:r w:rsidR="004E1277" w:rsidRPr="009F7F88">
        <w:rPr>
          <w:color w:val="000000" w:themeColor="text1"/>
        </w:rPr>
        <w:instrText>d-357a-42b7-a73a-7001b6416969"]},{"id":"ITEM-4","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ffix":""}],"container-title":"Advanced Materials","id":"ITEM-4","issue":"14","</w:instrText>
      </w:r>
      <w:r w:rsidR="004E1277" w:rsidRPr="009F7F88">
        <w:rPr>
          <w:rFonts w:hint="eastAsia"/>
          <w:color w:val="000000" w:themeColor="text1"/>
        </w:rPr>
        <w:instrText>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纤维，炭化，</w:instrText>
      </w:r>
      <w:r w:rsidR="004E1277" w:rsidRPr="009F7F88">
        <w:rPr>
          <w:rFonts w:hint="eastAsia"/>
          <w:color w:val="000000" w:themeColor="text1"/>
        </w:rPr>
        <w:instrText>\n</w:instrText>
      </w:r>
      <w:r w:rsidR="004E1277" w:rsidRPr="009F7F88">
        <w:rPr>
          <w:rFonts w:hint="eastAsia"/>
          <w:color w:val="000000" w:themeColor="text1"/>
        </w:rPr>
        <w:instrText>作为锂金属电池</w:instrText>
      </w:r>
      <w:r w:rsidR="004E1277" w:rsidRPr="009F7F88">
        <w:rPr>
          <w:rFonts w:hint="eastAsia"/>
          <w:color w:val="000000" w:themeColor="text1"/>
        </w:rPr>
        <w:instrText>","page":"1807313","title":"3D Printed High-Performance Lithium Metal Microbatteries Enabled by Nanocellulose","type":"article-journal","volume":"31"},"uris":["http://www.mendeley.com/doc</w:instrText>
      </w:r>
      <w:r w:rsidR="004E1277" w:rsidRPr="009F7F88">
        <w:rPr>
          <w:color w:val="000000" w:themeColor="text1"/>
        </w:rPr>
        <w:instrText>uments/?uuid=d8edc444-f0c0-4591-92a1-ac9248f97a90"]},{"id":"ITEM-5","itemData":{"DOI":"10.1007/978-981-10-5122-7_257","ISBN":"0967-3334","ISSN":"14248220","PMID":"21564034","abstract":"Comments on an article by Jimmi Nielsen et al. (see record 2011-10121-004). The authors provide a timely guide to optimizing clozapine treatment for the practicing psychiatrist. The review provides a summary of treatment recommendations as well as relevant strategies to reduce side effects and increase the likelihood of response. At the same time the authors emphasize the need to personalize treatment and engage in shared decision-making with the patient. The decision to use clozapine is not made lightly by either patient or physician, and it is particularly important that once this step is taken that everything possible be done to maximize the likelihood of its success. At the same time, the review highlights areas where data are lacking and should help to stimulate further research to address unanswered questions. One of the most important questions that remains for us is what can we do to increase the appropriate utilization of this treatment. The biggest obstacle appears not to be patient refusal, but physician reluctance. It is hoped that the work of Nielsen and others will help to remedy this situation. (PsycINFO Database Record (c) 2012 APA, all rights reserved)","author":[{"dropping-particle":"","family":"Virtanen","given":"J.","non-dropping-particle":"","parse-names":false,"suffix":""},{"dropping-particle":"","family":"Janka","given":"M.","non-dropping-particle":"","parse-names":false,"suffix":""},{"dropping-particle":"","family":"Tuukkanen","given":"S.","non-dropping-particle":"","parse-names":false,"suffix":""}],"container-title":"IFMBE Proceedings 65","id":"ITEM</w:instrText>
      </w:r>
      <w:r w:rsidR="004E1277" w:rsidRPr="009F7F88">
        <w:rPr>
          <w:rFonts w:hint="eastAsia"/>
          <w:color w:val="000000" w:themeColor="text1"/>
        </w:rPr>
        <w:instrText>-5","issued":{"date-parts":[["2017"]]},"note":"</w:instrText>
      </w:r>
      <w:r w:rsidR="004E1277" w:rsidRPr="009F7F88">
        <w:rPr>
          <w:rFonts w:hint="eastAsia"/>
          <w:color w:val="000000" w:themeColor="text1"/>
        </w:rPr>
        <w:instrText>已加，图暂不放到综述</w:instrText>
      </w:r>
      <w:r w:rsidR="004E1277" w:rsidRPr="009F7F88">
        <w:rPr>
          <w:rFonts w:hint="eastAsia"/>
          <w:color w:val="000000" w:themeColor="text1"/>
        </w:rPr>
        <w:instrText>word</w:instrText>
      </w:r>
      <w:r w:rsidR="004E1277" w:rsidRPr="009F7F88">
        <w:rPr>
          <w:rFonts w:hint="eastAsia"/>
          <w:color w:val="000000" w:themeColor="text1"/>
        </w:rPr>
        <w:instrText>中</w:instrText>
      </w:r>
      <w:r w:rsidR="004E1277" w:rsidRPr="009F7F88">
        <w:rPr>
          <w:rFonts w:hint="eastAsia"/>
          <w:color w:val="000000" w:themeColor="text1"/>
        </w:rPr>
        <w:instrText>\n</w:instrText>
      </w:r>
      <w:r w:rsidR="004E1277" w:rsidRPr="009F7F88">
        <w:rPr>
          <w:rFonts w:hint="eastAsia"/>
          <w:color w:val="000000" w:themeColor="text1"/>
        </w:rPr>
        <w:instrText>工作还未完整，暂简单统计</w:instrText>
      </w:r>
      <w:r w:rsidR="004E1277" w:rsidRPr="009F7F88">
        <w:rPr>
          <w:rFonts w:hint="eastAsia"/>
          <w:color w:val="000000" w:themeColor="text1"/>
        </w:rPr>
        <w:instrText>\n</w:instrText>
      </w:r>
      <w:r w:rsidR="004E1277" w:rsidRPr="009F7F88">
        <w:rPr>
          <w:rFonts w:hint="eastAsia"/>
          <w:color w:val="000000" w:themeColor="text1"/>
        </w:rPr>
        <w:instrText>冷冻干燥</w:instrText>
      </w:r>
      <w:r w:rsidR="004E1277" w:rsidRPr="009F7F88">
        <w:rPr>
          <w:rFonts w:hint="eastAsia"/>
          <w:color w:val="000000" w:themeColor="text1"/>
        </w:rPr>
        <w:instrText>\n</w:instrText>
      </w:r>
      <w:r w:rsidR="004E1277" w:rsidRPr="009F7F88">
        <w:rPr>
          <w:rFonts w:hint="eastAsia"/>
          <w:color w:val="000000" w:themeColor="text1"/>
        </w:rPr>
        <w:instrText>纤维素纤维或纤维素纳米晶气凝胶</w:instrText>
      </w:r>
      <w:r w:rsidR="004E1277" w:rsidRPr="009F7F88">
        <w:rPr>
          <w:rFonts w:hint="eastAsia"/>
          <w:color w:val="000000" w:themeColor="text1"/>
        </w:rPr>
        <w:instrText>\n</w:instrText>
      </w:r>
      <w:r w:rsidR="004E1277" w:rsidRPr="009F7F88">
        <w:rPr>
          <w:rFonts w:hint="eastAsia"/>
          <w:color w:val="000000" w:themeColor="text1"/>
        </w:rPr>
        <w:instrText>为</w:instrText>
      </w:r>
      <w:r w:rsidR="004E1277" w:rsidRPr="009F7F88">
        <w:rPr>
          <w:rFonts w:hint="eastAsia"/>
          <w:color w:val="000000" w:themeColor="text1"/>
        </w:rPr>
        <w:instrText>3D</w:instrText>
      </w:r>
      <w:r w:rsidR="004E1277" w:rsidRPr="009F7F88">
        <w:rPr>
          <w:rFonts w:hint="eastAsia"/>
          <w:color w:val="000000" w:themeColor="text1"/>
        </w:rPr>
        <w:instrText>打印做准备</w:instrText>
      </w:r>
      <w:r w:rsidR="004E1277" w:rsidRPr="009F7F88">
        <w:rPr>
          <w:rFonts w:hint="eastAsia"/>
          <w:color w:val="000000" w:themeColor="text1"/>
        </w:rPr>
        <w:instrText>","page":"1029-1032","title":"Fabrication and characterization of nanocellulose aerogel structures","type":"article-journal","volume":"65"},"uris"</w:instrText>
      </w:r>
      <w:r w:rsidR="004E1277" w:rsidRPr="009F7F88">
        <w:rPr>
          <w:color w:val="000000" w:themeColor="text1"/>
        </w:rPr>
        <w:instrText>:["http://www.mendeley.com/documents/?uuid=721c7998-7502-4dab-964f-cf432f6e0b40"]},{"id":"ITEM-6","itemData":{"DOI":"10.3390/bioengineering6030065","ISSN":"2306-5354","abstract":"2,2,6,6-tetramethylpyperidine-1-oxyl (TEMPO) oxidized cellulose nanofibrils (CNF) were used as ink for three-dimensional (3D) printing of porous structures with potential as wound dressings. Alginate (10, 20, 30 and 40 wt%) was incorporated into the formulation to facilitate the ionic cross-linking with calcium chloride (CaCl2). The effect of two different concentrations of CaCl2 (50 and 100 mM) was studied. The 3D printed hydrogels were freeze-dried to produce aerogels which were tested for water absorption. Scanning Electronic Microscopy (SEM) pictures demonstrated that the higher the concentration of the cross-linker the higher the definition of the printed tracks. CNF-based aerogels showed a remarkable water absorption capability. Although the incorporation of alginate and the cross-linking with CaCl2 led to shrinkage of the 3D printed constructs, the approach yielded suitable porous structures for water and moisture absorption. It is concluded that the 3D printed biocomposite structures developed in this study have characteristics that are promising for wound dressings devices.","author":[{"dropping-particle":"","family":"Espinosa","given":"Eduardo","non-dropping-particle":"","parse-names":false,"suffix":""},{"dropping-particle":"","family":"Filgueira","given":"Daniel","non-dropping-particle":"","parse-names":false,"suffix":""},{"dropping-particle":"","family":"Rodríguez","given":"Alejandro","non-dropping-particle":"","parse-names":false,"suffix":""},{"dropping-particle":"","family":"Chinga-Carrasco","given":"Gary","non-dropping-particle":"","parse-names":false,"suffix":""}],"container-title":"Bioengineering","id":"ITEM-6","issue":"3","issued":{"date-parts":[["2019"]]},"page":"65","publisher":"MDPI AG","title":"Nanocellulose-Based Inks—Effect of Alginate Content on the Water Absorption of 3D Printed Constructs","type":"article-journal","volume":"6"},"uris":["http://www.mendeley.com/documents/?uuid=0b4e1d94-9cc5-3fba-bf86-138506d62ef8"]},{"id":"ITEM-7","itemData":{"DOI":"10.1002/adfm.201909383","ISSN":"1616-301X","abstract":"This study presents a novel, green, and efficient way of preparing crosslinked aerogels from cellulose nanofibers (CNFs) and alginate using non-covalent chemistry. This new process can ultimately facilitate the fast, continuous, and large-scale production of porous, light-weight materials as it does not require freeze-drying, supercritical CO2 drying, or any environmentally harmful crosslinking chemistries. The reported preparation procedure relies solely on the successive freezing, solvent-exchange, and ambient drying of composite CNF-alginate gels. The presented findings suggest that a highly-porous structure can be preserved throughout the process by simply controlling the ionic strength of the gel. Aerogels with tunable densities (23–38 kg m−3) and compressive moduli (97–275 kPa) can be prepared by using different CNF concentrations. These low-density networks have a unique combination of formability (using molding or 3D-printing) and wet-stability (when ion exchanged to calcium ions). To demonstrate their use in advanced wet applications, the printed aerogels are functionalized with very high loadings of conducting poly(3,4-ethylenedioxythiophene):tosylate (PEDOT:TOS) polymer by using a novel in situ polymerization approach. In-depth material characterization reveals that these aerogels have the potential to be used in not only energy storage applications (specific capacitance of 78 F g−1), but also as mechanical-strain and humidity sensors.","author":[{"dropping-particle":"","family":"Françon","given":"Hugo","non-dropping-particle":"","parse-names":false,"suffix":""},{"dropping-particle":"","family":"Wang","given":"Zhen","non-dropping-particle":"","parse-names":false,"suffix":""},{"dropping-particle":"","family":"Marais","given":"Andrew","non-dropping-particle":"","parse-names":false,"suffix":""},{"dropping-particle":"","family":"Mystek","given":"Katarzyna","non-dropping-particle":"","parse-names":false,"suffix":""},{"dropping-particle":"","family":"Piper","given":"Andrew","non-dropping-particle":"","parse-names":false,"suffix":""},{"dropping-particle":"","family":"Granberg","given":"Hjalmar","non-dropping-particle":"","parse-names":false,"suffix":""},{"dropping-particle":"","family":"Malti","given":"Abdellah","non-dropping-particle":"","parse-names":false,"suffix":""},{"dropping-particle":"","family":"Gatenholm","given":"Paul","non-dropping-particle":"","parse-names":false,"suffix":""},{"dropping-particle":"","family":"Larsson","given":"Per A.","non-dropping-particle":"","parse-names":false,"suffix":""},{"dropping-particle":"","family":"Wågberg","g</w:instrText>
      </w:r>
      <w:r w:rsidR="004E1277" w:rsidRPr="009F7F88">
        <w:rPr>
          <w:rFonts w:hint="eastAsia"/>
          <w:color w:val="000000" w:themeColor="text1"/>
        </w:rPr>
        <w:instrText>iven":"Lars","non-dropping-particle":"","parse-names":false,"suffix":""}],"container-title":"Advanced Functional Materials","id":"ITEM-7","issue":"12","issued":{"date-parts":[["2020"]]},"page":"1909383","publisher":"Wiley-VCH Verlag","title":"Ambient</w:instrText>
      </w:r>
      <w:r w:rsidR="004E1277" w:rsidRPr="009F7F88">
        <w:rPr>
          <w:rFonts w:hint="eastAsia"/>
          <w:color w:val="000000" w:themeColor="text1"/>
        </w:rPr>
        <w:instrText>‐</w:instrText>
      </w:r>
      <w:r w:rsidR="004E1277" w:rsidRPr="009F7F88">
        <w:rPr>
          <w:rFonts w:hint="eastAsia"/>
          <w:color w:val="000000" w:themeColor="text1"/>
        </w:rPr>
        <w:instrText>Dried, 3D</w:instrText>
      </w:r>
      <w:r w:rsidR="004E1277" w:rsidRPr="009F7F88">
        <w:rPr>
          <w:rFonts w:hint="eastAsia"/>
          <w:color w:val="000000" w:themeColor="text1"/>
        </w:rPr>
        <w:instrText>‐</w:instrText>
      </w:r>
      <w:r w:rsidR="004E1277" w:rsidRPr="009F7F88">
        <w:rPr>
          <w:rFonts w:hint="eastAsia"/>
          <w:color w:val="000000" w:themeColor="text1"/>
        </w:rPr>
        <w:instrText>Printable and Electrically Conducting Cellulose Nanofiber Aerogels by Inclusion of Functional Polymers","type":"article-journal","volume":"30"},"uris":["http://www.mendeley.com/documents/?uuid=7deedfc2-1336-3797-a5a5-6ab61f202c47"]},{"id":"ITEM-8","</w:instrText>
      </w:r>
      <w:r w:rsidR="004E1277" w:rsidRPr="009F7F88">
        <w:rPr>
          <w:color w:val="000000" w:themeColor="text1"/>
        </w:rPr>
        <w:instrText>itemData":{"DOI":"10.1002/admt.201600096","ISSN":"2365709X","abstract":"Cellulose nanofibrils isolated from trees have the potential to be used as raw material for future sustainable products within the areas of packaging, textiles, biomedical devices, and furniture. However, one unsolved problem has been to convert the nanofibril-hydrogel into a dry 3D structure. In this study, 3D printing is used to convert a cellulose nanofibril hydrogel into 3D structures with controlled architectures. Such structures collapse upon drying, but by using different drying processes the collapse can be controlled and the 3D structure can be preserved upon solidification. In addition, a conductive cellulose nanofibril ink is fabricated by adding carbon nanotubes. These findings enable the use of wood derived materials in 3D printing for fabrication of sustainable commodities such as packaging, textiles, biomedical devices, and furniture with conductive parts. Furthermore, with the introduction of biopolymers into 3D printing, the 3D printing technology itself can finally be regarded as sustainable.","author":[{"dropping-particle":"","family":"Håkansson","given":"Karl M.O.","non-dropping-particle":"","parse-names":false,"suffix":""},{"dropping-particle":"","family":"Henriksson","given":"Ida C.","non-dropping-particle":"","parse-names":false,"suffix":""},{"dropping-particle":"","family":"la Peña Vázquez","given":"Cristina","non-dropping-particle":"de","parse-names":false,"suffix":""},{"dropping-particle":"","family":"Kuzmenko","given":"Volodymyr","non-dropping-particle":"","parse-names":false,"suffix":""},{"dropping-particle":"","family":"Markstedt","given":"Kajsa","non-dropping-particle":"","parse-names":false,"suffix":""},{"dropping-particle":"","family":"Enoksson","given":"Peter","non-dropping-particle":"","parse-names":false,"suffix":""},{"dropping-particle":"","family":"Gatenholm","given":"Paul","non-dropping-particle":"","parse-names":false,"suffix":""}],"container-title":"Advanced Materials Technologies","id":"ITEM-8","issue":"7","issued":{"date-parts":[["2016"]]},"page":"1600096","publisher":"Wiley-Blackwell","title":"Solidification of 3D Printed Nanofibril Hydrogels into Functional 3D Cellulose Structures","type":"article-journal","volume":"1"},"uris":["http://www.mendeley.com/documents/?uuid=32c8dee4-0497-3429-89c2-e41f4094a36c"]},{"id":"ITEM-9","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Yanlin","non-dropping-particle":"","parse-names":false,"suffix</w:instrText>
      </w:r>
      <w:r w:rsidR="004E1277" w:rsidRPr="009F7F88">
        <w:rPr>
          <w:rFonts w:hint="eastAsia"/>
          <w:color w:val="000000" w:themeColor="text1"/>
        </w:rPr>
        <w:instrText>":""}],"container-title":"Nano Energy","id":"ITEM-9","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气凝胶</w:instrText>
      </w:r>
      <w:r w:rsidR="004E1277" w:rsidRPr="009F7F88">
        <w:rPr>
          <w:rFonts w:hint="eastAsia"/>
          <w:color w:val="000000" w:themeColor="text1"/>
        </w:rPr>
        <w:instrText>\n</w:instrText>
      </w:r>
      <w:r w:rsidR="004E1277" w:rsidRPr="009F7F88">
        <w:rPr>
          <w:rFonts w:hint="eastAsia"/>
          <w:color w:val="000000" w:themeColor="text1"/>
        </w:rPr>
        <w:instrText>作为摩擦纳米发电机，用于多功能传感器</w:instrText>
      </w:r>
      <w:r w:rsidR="004E1277" w:rsidRPr="009F7F88">
        <w:rPr>
          <w:rFonts w:hint="eastAsia"/>
          <w:color w:val="000000" w:themeColor="text1"/>
        </w:rPr>
        <w:instrText>","page":"103885","publisher":"Elsevier Ltd","title":"All-printed 3D hierarchically structured cellulose aerogel based</w:instrText>
      </w:r>
      <w:r w:rsidR="004E1277" w:rsidRPr="009F7F88">
        <w:rPr>
          <w:color w:val="000000" w:themeColor="text1"/>
        </w:rPr>
        <w:instrText xml:space="preserve"> triboelectric nanogenerator for multi-functional sensors","type":"article-journal","volume":"63"},"uris":["http://www.mendeley.com/documents/?uuid=e693f407-c458-4049-9c0e-d420ff0645ab"]}],"mendeley":{"formattedCitation":"&lt;sup&gt;22,176,216,218,222,225–228&lt;/sup&gt;","plainTextFormattedCitation":"22,176,216,218,222,225–228","previouslyFormattedCitation":"&lt;sup&gt;22,174,214,216,220,223–22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2,176,216,218,222,225–228</w:t>
      </w:r>
      <w:r w:rsidRPr="009F7F88">
        <w:rPr>
          <w:color w:val="000000" w:themeColor="text1"/>
        </w:rPr>
        <w:fldChar w:fldCharType="end"/>
      </w:r>
      <w:r w:rsidRPr="009F7F88">
        <w:rPr>
          <w:color w:val="000000" w:themeColor="text1"/>
        </w:rPr>
        <w:t xml:space="preserve"> and cellulose nanocrystals (CNC)</w:t>
      </w:r>
      <w:r w:rsidRPr="009F7F88">
        <w:rPr>
          <w:color w:val="000000" w:themeColor="text1"/>
        </w:rPr>
        <w:fldChar w:fldCharType="begin" w:fldLock="1"/>
      </w:r>
      <w:r w:rsidR="004E1277" w:rsidRPr="009F7F88">
        <w:rPr>
          <w:color w:val="000000" w:themeColor="text1"/>
        </w:rPr>
        <w:instrText>ADDIN CSL_CITATION {"citationItems":[{"id":"ITEM-1","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w:instrText>
      </w:r>
      <w:r w:rsidR="004E1277" w:rsidRPr="009F7F88">
        <w:rPr>
          <w:rFonts w:hint="eastAsia"/>
          <w:color w:val="000000" w:themeColor="text1"/>
        </w:rPr>
        <w:instrText>Scientific Reports","id":"ITEM-1","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纤维素纳米晶气凝胶</w:instrText>
      </w:r>
      <w:r w:rsidR="004E1277" w:rsidRPr="009F7F88">
        <w:rPr>
          <w:rFonts w:hint="eastAsia"/>
          <w:color w:val="000000" w:themeColor="text1"/>
        </w:rPr>
        <w:instrText>","page":"8018","title":"Direct Ink Write (DIW) 3D Printed Cellulose Nanocrystal Aerogel Structures","type":"article-journal","volume":"7"},"uris":["http://www</w:instrText>
      </w:r>
      <w:r w:rsidR="004E1277" w:rsidRPr="009F7F88">
        <w:rPr>
          <w:color w:val="000000" w:themeColor="text1"/>
        </w:rPr>
        <w:instrText>.mendeley.com/documents/?uuid=4ba88c7f-8162-4ab1-8f37-372156f301f3"]},{"id":"ITEM-2","itemData":{"DOI":"10.3390/colloids3020046","ISSN":"2504-5377","abstract":"Aerogel objects inspired by plant cell wall components and structures were fabricated using extrusion-based 3D printing at cryogenic temperatures. The printing process combines 3D printing with the alignment of rod-shaped nanoparticles through the freeze-casting of aqueous inks. We have named this method direct cryo writing (DCW) as it encompasses in a single processing step traditional directional freeze casting and the spatial fidelity of 3D printing. DCW is demonstrated with inks that are composed of an aqueous mixture of cellulose nanocrystals (CNCs) and xyloglucan (XG), which are the major building blocks of plant cell walls. Rapid fixation of the inks is achieved through tailored rheological properties and controlled directional freezing. Morphological evaluation revealed the role of ice crystal growth in the alignment of CNCs and XG. The structure of the aerogels changed from organized and tubular to disordered and flakey pores with an increase in XG content. The internal structure of the printed objects mimics the structure of various wood species and can therefore be used to create wood-like structures via additive manufacturing technologies using only renewable wood-based materials.","author":[{"dropping-particle":"","family":"Kam","given":"Doron","non-dropping-particle":"","parse-names":false,"suffix":""},{"dropping-particle":"","family":"Chasnitsky","given":"Michael","non-dropping-particle":"","parse-names":false,"suffix":""},{"dropping-particle":"","family":"Nowogrodski","given":"Chen","non-dropping-particle":"","parse-names":false,"suffix":""},{"dropping-particle":"","family":"Braslavsky","given":"Ido","non-dropping-particle":"","parse-names":false,"suffix":""},{"dropping-particle":"","family":"Abitbol","given":"Tiffany","non-dropping-particle":"","parse-names":false,"suffix":""},{"dropping-particle":"","family":"Magdassi","given":"Shlomo","non-dropping-particle":"","parse-names":false,"suffix":""},{"dropping-particle":"","family":"Shoseyov","given":"Oded","non-dropping-particle":"","parse-names":false,"suffix":""}],"container-title":"Colloids and Interfaces","id":"ITEM-2","issue":"2"</w:instrText>
      </w:r>
      <w:r w:rsidR="004E1277" w:rsidRPr="009F7F88">
        <w:rPr>
          <w:rFonts w:hint="eastAsia"/>
          <w:color w:val="000000" w:themeColor="text1"/>
        </w:rPr>
        <w:instrText>,"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w:instrText>
      </w:r>
      <w:r w:rsidR="004E1277" w:rsidRPr="009F7F88">
        <w:rPr>
          <w:rFonts w:hint="eastAsia"/>
          <w:color w:val="000000" w:themeColor="text1"/>
        </w:rPr>
        <w:instrText>3D</w:instrText>
      </w:r>
      <w:r w:rsidR="004E1277" w:rsidRPr="009F7F88">
        <w:rPr>
          <w:rFonts w:hint="eastAsia"/>
          <w:color w:val="000000" w:themeColor="text1"/>
        </w:rPr>
        <w:instrText>打印对齐的纤维素纳米晶体</w:instrText>
      </w:r>
      <w:r w:rsidR="004E1277" w:rsidRPr="009F7F88">
        <w:rPr>
          <w:rFonts w:hint="eastAsia"/>
          <w:color w:val="000000" w:themeColor="text1"/>
        </w:rPr>
        <w:instrText>\n</w:instrText>
      </w:r>
      <w:r w:rsidR="004E1277" w:rsidRPr="009F7F88">
        <w:rPr>
          <w:rFonts w:hint="eastAsia"/>
          <w:color w:val="000000" w:themeColor="text1"/>
        </w:rPr>
        <w:instrText>受到植物细胞壁的启发，直接进行气凝胶的低温书写</w:instrText>
      </w:r>
      <w:r w:rsidR="004E1277" w:rsidRPr="009F7F88">
        <w:rPr>
          <w:rFonts w:hint="eastAsia"/>
          <w:color w:val="000000" w:themeColor="text1"/>
        </w:rPr>
        <w:instrText>","page":"46","title":"Direct Cryo Writing of Aerogels Via 3D Printing of Aligned Cellulose Nanocrystals Inspired by the Plant Cell Wall","type":"article-journal","vo</w:instrText>
      </w:r>
      <w:r w:rsidR="004E1277" w:rsidRPr="009F7F88">
        <w:rPr>
          <w:color w:val="000000" w:themeColor="text1"/>
        </w:rPr>
        <w:instrText>lume":"3"},"uris":["http://www.mendeley.com/documents/?uuid=08b27e8d-5160-4018-b725-a99a2d9c5d17"]},{"id":"ITEM-3","itemData":{"DOI":"10.1039/c7nr08966j","ISSN":"20403372","abstract":"3-Dimensional (3D) printing provides a unique methodology for the customization of biomedical scaffolds with respect to size, shape, pore structure and pore orientation useful for tissue repair and regeneration. 3D printing was used to fabricate fully bio-based porous scaffolds of a double crosslinked interpenetrating polymer network (IPN) from a hydrogel ink of sodium alginate and gelatin (SA/G) reinforced with cellulose nanocrystals (CNCs). CNCs provided favorable rheological properties required for 3D printing. The 3D printed scaffolds were crosslinked sequentially via covalent and ionic reactions resulting in dimensionally stable hydrogel scaffolds with pore sizes of 80-2125 μm and nanoscaled pore wall roughness (visible from scanning electron microscopy) favorable for cell interaction. The 2D wide angle X-ray scattering studies showed that the nanocrystals orient preferably in the printing direction; the degree of orientation varied between 61-76%. The 3D printing pathways were optimised successfully to achieve 3-dimensional scaffolds (Z axis up to 20 mm) with uniform as well as gradient pore structures. This study demonstrates the potential of 3D printing in developing bio-based scaffolds with controlled pore sizes, gradient pore structures and alignment of nanocrystals for optimal tissue regeneration.","author":[{"dropping-particle":"","family":"Sultan","given":"Sahar","non-dropping-particle":"","parse-names":false,"suffix":""},{"dropping-particle":"","family":"Mathew","given":"Aji P.","non-dropping-particle":"","parse-names":false,"suffix":""}],"container-title":"Nan</w:instrText>
      </w:r>
      <w:r w:rsidR="004E1277" w:rsidRPr="009F7F88">
        <w:rPr>
          <w:rFonts w:hint="eastAsia"/>
          <w:color w:val="000000" w:themeColor="text1"/>
        </w:rPr>
        <w:instrText>oscale","id":"ITEM-3","issue":"9","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纳米晶</w:instrText>
      </w:r>
      <w:r w:rsidR="004E1277" w:rsidRPr="009F7F88">
        <w:rPr>
          <w:rFonts w:hint="eastAsia"/>
          <w:color w:val="000000" w:themeColor="text1"/>
        </w:rPr>
        <w:instrText>CNC</w:instrText>
      </w:r>
      <w:r w:rsidR="004E1277" w:rsidRPr="009F7F88">
        <w:rPr>
          <w:rFonts w:hint="eastAsia"/>
          <w:color w:val="000000" w:themeColor="text1"/>
        </w:rPr>
        <w:instrText>气凝胶，本意不是做气凝胶，但也冷冻干燥做成了气凝胶</w:instrText>
      </w:r>
      <w:r w:rsidR="004E1277" w:rsidRPr="009F7F88">
        <w:rPr>
          <w:rFonts w:hint="eastAsia"/>
          <w:color w:val="000000" w:themeColor="text1"/>
        </w:rPr>
        <w:instrText>\n</w:instrText>
      </w:r>
      <w:r w:rsidR="004E1277" w:rsidRPr="009F7F88">
        <w:rPr>
          <w:rFonts w:hint="eastAsia"/>
          <w:color w:val="000000" w:themeColor="text1"/>
        </w:rPr>
        <w:instrText>组织再生</w:instrText>
      </w:r>
      <w:r w:rsidR="004E1277" w:rsidRPr="009F7F88">
        <w:rPr>
          <w:rFonts w:hint="eastAsia"/>
          <w:color w:val="000000" w:themeColor="text1"/>
        </w:rPr>
        <w:instrText>tissue regeneration","page":"4421-4431","publisher":"Royal Society of Chemistry","title":"3D printed scaffolds with gradient</w:instrText>
      </w:r>
      <w:r w:rsidR="004E1277" w:rsidRPr="009F7F88">
        <w:rPr>
          <w:color w:val="000000" w:themeColor="text1"/>
        </w:rPr>
        <w:instrText xml:space="preserve"> porosity based on a cellulose nanocrystal hydrogel","type":"article-journal","volume":"10"},"uris":["http://www.mendeley.com/documents/?uuid=8c9800fc-1637-4d64-8e4a-a4ed3a4bffe1"]},{"id":"ITEM-4","itemData":{"DOI":"10.1007/978-981-10-5122-7_257","ISBN":"0967-3334","ISSN":"14248220","PMID":"21564034","abstract":"Comments on an article by Jimmi Nielsen et al. (see record 2011-10121-004). The authors provide a timely guide to optimizing clozapine treatment for the practicing psychiatrist. The review provides a summary of treatment recommendations as well as relevant strategies to reduce side effects and increase the likelihood of response. At the same time the authors emphasize the need to personalize treatment and engage in shared decision-making with the patient. The decision to use clozapine is not made lightly by either patient or physician, and it is particularly important that once this step is taken that everything possible be done to maximize the likelihood of its success. At the same time, the review highlights areas where data are lacking and should help to stimulate further research to address unanswered questions. One of the most important questions that remains for us is what can we do to increase the appropriate utilization of this treatment. The biggest obstacle appears not to be patient refusal, but physician reluctance. It is hoped that the work of Nielsen and others will help to remedy this situation. (PsycINFO Database Record (c) 2012 APA, all rights reserved)","author":[{"dropping-particle":"","family":"Virtanen","given":"J.","non-dropping-particle":"","parse-names":false,"suffix":""},{"dropping-particle":"","family":"Janka","given":"M.","non-dropping-particle":"","parse-names":false,"suffix":""},{"dropping-particle":"","family":"Tuukkan</w:instrText>
      </w:r>
      <w:r w:rsidR="004E1277" w:rsidRPr="009F7F88">
        <w:rPr>
          <w:rFonts w:hint="eastAsia"/>
          <w:color w:val="000000" w:themeColor="text1"/>
        </w:rPr>
        <w:instrText>en","given":"S.","non-dropping-particle":"","parse-names":false,"suffix":""}],"container-title":"IFMBE Proceedings 65","id":"ITEM-4","issued":{"date-parts":[["2017"]]},"note":"</w:instrText>
      </w:r>
      <w:r w:rsidR="004E1277" w:rsidRPr="009F7F88">
        <w:rPr>
          <w:rFonts w:hint="eastAsia"/>
          <w:color w:val="000000" w:themeColor="text1"/>
        </w:rPr>
        <w:instrText>已加，图暂不放到综述</w:instrText>
      </w:r>
      <w:r w:rsidR="004E1277" w:rsidRPr="009F7F88">
        <w:rPr>
          <w:rFonts w:hint="eastAsia"/>
          <w:color w:val="000000" w:themeColor="text1"/>
        </w:rPr>
        <w:instrText>word</w:instrText>
      </w:r>
      <w:r w:rsidR="004E1277" w:rsidRPr="009F7F88">
        <w:rPr>
          <w:rFonts w:hint="eastAsia"/>
          <w:color w:val="000000" w:themeColor="text1"/>
        </w:rPr>
        <w:instrText>中</w:instrText>
      </w:r>
      <w:r w:rsidR="004E1277" w:rsidRPr="009F7F88">
        <w:rPr>
          <w:rFonts w:hint="eastAsia"/>
          <w:color w:val="000000" w:themeColor="text1"/>
        </w:rPr>
        <w:instrText>\n</w:instrText>
      </w:r>
      <w:r w:rsidR="004E1277" w:rsidRPr="009F7F88">
        <w:rPr>
          <w:rFonts w:hint="eastAsia"/>
          <w:color w:val="000000" w:themeColor="text1"/>
        </w:rPr>
        <w:instrText>工作还未完整，暂简单统计</w:instrText>
      </w:r>
      <w:r w:rsidR="004E1277" w:rsidRPr="009F7F88">
        <w:rPr>
          <w:rFonts w:hint="eastAsia"/>
          <w:color w:val="000000" w:themeColor="text1"/>
        </w:rPr>
        <w:instrText>\n</w:instrText>
      </w:r>
      <w:r w:rsidR="004E1277" w:rsidRPr="009F7F88">
        <w:rPr>
          <w:rFonts w:hint="eastAsia"/>
          <w:color w:val="000000" w:themeColor="text1"/>
        </w:rPr>
        <w:instrText>冷冻干燥</w:instrText>
      </w:r>
      <w:r w:rsidR="004E1277" w:rsidRPr="009F7F88">
        <w:rPr>
          <w:rFonts w:hint="eastAsia"/>
          <w:color w:val="000000" w:themeColor="text1"/>
        </w:rPr>
        <w:instrText>\n</w:instrText>
      </w:r>
      <w:r w:rsidR="004E1277" w:rsidRPr="009F7F88">
        <w:rPr>
          <w:rFonts w:hint="eastAsia"/>
          <w:color w:val="000000" w:themeColor="text1"/>
        </w:rPr>
        <w:instrText>纤维素纤维或纤维素纳米晶气凝胶</w:instrText>
      </w:r>
      <w:r w:rsidR="004E1277" w:rsidRPr="009F7F88">
        <w:rPr>
          <w:rFonts w:hint="eastAsia"/>
          <w:color w:val="000000" w:themeColor="text1"/>
        </w:rPr>
        <w:instrText>\n</w:instrText>
      </w:r>
      <w:r w:rsidR="004E1277" w:rsidRPr="009F7F88">
        <w:rPr>
          <w:rFonts w:hint="eastAsia"/>
          <w:color w:val="000000" w:themeColor="text1"/>
        </w:rPr>
        <w:instrText>为</w:instrText>
      </w:r>
      <w:r w:rsidR="004E1277" w:rsidRPr="009F7F88">
        <w:rPr>
          <w:rFonts w:hint="eastAsia"/>
          <w:color w:val="000000" w:themeColor="text1"/>
        </w:rPr>
        <w:instrText>3D</w:instrText>
      </w:r>
      <w:r w:rsidR="004E1277" w:rsidRPr="009F7F88">
        <w:rPr>
          <w:rFonts w:hint="eastAsia"/>
          <w:color w:val="000000" w:themeColor="text1"/>
        </w:rPr>
        <w:instrText>打印做准备</w:instrText>
      </w:r>
      <w:r w:rsidR="004E1277" w:rsidRPr="009F7F88">
        <w:rPr>
          <w:rFonts w:hint="eastAsia"/>
          <w:color w:val="000000" w:themeColor="text1"/>
        </w:rPr>
        <w:instrText>","page":"1029-10</w:instrText>
      </w:r>
      <w:r w:rsidR="004E1277" w:rsidRPr="009F7F88">
        <w:rPr>
          <w:color w:val="000000" w:themeColor="text1"/>
        </w:rPr>
        <w:instrText>32","title":"Fabrication and characterization of nanocellulose aerogel structures","type":"article-journal","volume":"65"},"uris":["http://www.mendeley.com/documents/?uuid=721c7998-7502-4dab-964f-cf432f6e0b40"]},{"id":"ITEM-5","itemData":{"DOI":"10.1021/acsomega.9b02418","ISSN":"24701343","abstract":"Optical properties can be programmed on mesoscopic scales by patterning host materials while ordering their nanoparticle inclusions. While liquid crystals are often used to define the ordering of nanoparticles dispersed within them, this approach is typically limited to liquid crystals confined in classic geometries. In this work, the orientational order that liquid crystalline colloidal hosts impose on anisotropic nanoparticle inclusions is combined with an additive manufacturing method that enables engineered, macroscopic three-dimensional (3D) patterns of co-aligned gold nanorods and cellulose nanocrystals. These gels exhibit polarization-dependent plasmonic properties that emerge from the unique interaction between the host medium's anisotropic optical properties defined by orientationally ordered cellulose nanocrystals, from the liquid crystal's gold nanorod inclusions, and from the complexity of spatial patterns accessed with 3D printing. The gels' optical properties that are defined by the interplay of these effects are tuned by controlling the gels' order, which is tuned by adjusting the gels' cellulose nanocrystal concentrations. Lithe optical responsiveness of these composite gels to polarized radiation may enable unique technological applications like polarization-sensitive optical elements.","author":[{"dropping-particle":"","family":"Hess","given":"Andrew J.","non-dropping-particle":"","parse-names":false,"suffix":""},{"dropping-particle":"","family":"Funk","given":"Andrew J.","non-dropping-particle":"","parse-names":false,"suffix":""},{"dropping-particle":"","family":"Liu","given":"Qingkun","non-dropping-particle":"","parse-names":false,"suffix":""},{"dropping-particle":"","family":"La Cruz","given":"Joshua A.","non-dropping-particle":"De","parse-names":false,"suffix":""},{"dropping-particle":"","family":"Sheetah","given":"Ghadah H.","non-dropping-particle":"","parse-names":false,"suffix":""},{"dropping-particle":"","family":"Fleury","given":"Blaise","non-dropping-particle":"","parse-names":false,"suffix":""},{"dropping-particle":"","family":"Smalyukh","given":"Ivan I.","non-dropping-particle":"","parse-names":false,"suffix":""}],"container-title":"ACS Omega","id":"ITEM-5","issue":"24","issued":{"date-parts":[["2019"]]},"page":"20558-20563","publisher":"American Chemical Society","title":"Plasmonic Metamaterial Gels with Spatially Patterned Orientational Order via 3D Printing","type":"article-journal","volume":"4"},"uris":["http://www.mendeley.com/documents/?uuid=246af715-63e3-334c-9543-e22cd9058029"]}],"mendeley":{"formattedCitation":"&lt;sup&gt;181,220–222,229&lt;/sup&gt;","plainTextFormattedCitation":"181,220–222,229","previouslyFormattedCitation":"&lt;sup&gt;179,218–220,22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1,220–222,229</w:t>
      </w:r>
      <w:r w:rsidRPr="009F7F88">
        <w:rPr>
          <w:color w:val="000000" w:themeColor="text1"/>
        </w:rPr>
        <w:fldChar w:fldCharType="end"/>
      </w:r>
      <w:r w:rsidRPr="009F7F88">
        <w:rPr>
          <w:color w:val="000000" w:themeColor="text1"/>
        </w:rPr>
        <w:t xml:space="preserve"> have been used to formulate inks for printed </w:t>
      </w:r>
      <w:r w:rsidR="00C24729" w:rsidRPr="009F7F88">
        <w:rPr>
          <w:color w:val="000000" w:themeColor="text1"/>
        </w:rPr>
        <w:t>aerogels. CNF gels have high viscosity and shear-thinning properties as they are bonded together by strong hydrogen bonds.</w:t>
      </w:r>
      <w:r w:rsidR="00C24729" w:rsidRPr="009F7F88">
        <w:rPr>
          <w:color w:val="000000" w:themeColor="text1"/>
        </w:rPr>
        <w:fldChar w:fldCharType="begin" w:fldLock="1"/>
      </w:r>
      <w:r w:rsidR="004E1277" w:rsidRPr="009F7F88">
        <w:rPr>
          <w:color w:val="000000" w:themeColor="text1"/>
        </w:rPr>
        <w:instrText>ADDIN CSL_CITATION {"citationItems":[{"id":"ITEM-1","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ffix":""}],"container-title":"Advanced Materials","id":"ITEM-1","issue":"1</w:instrText>
      </w:r>
      <w:r w:rsidR="004E1277" w:rsidRPr="009F7F88">
        <w:rPr>
          <w:rFonts w:hint="eastAsia"/>
          <w:color w:val="000000" w:themeColor="text1"/>
        </w:rPr>
        <w:instrText>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纤维，炭化，</w:instrText>
      </w:r>
      <w:r w:rsidR="004E1277" w:rsidRPr="009F7F88">
        <w:rPr>
          <w:rFonts w:hint="eastAsia"/>
          <w:color w:val="000000" w:themeColor="text1"/>
        </w:rPr>
        <w:instrText>\n</w:instrText>
      </w:r>
      <w:r w:rsidR="004E1277" w:rsidRPr="009F7F88">
        <w:rPr>
          <w:rFonts w:hint="eastAsia"/>
          <w:color w:val="000000" w:themeColor="text1"/>
        </w:rPr>
        <w:instrText>作为锂金属电池</w:instrText>
      </w:r>
      <w:r w:rsidR="004E1277" w:rsidRPr="009F7F88">
        <w:rPr>
          <w:rFonts w:hint="eastAsia"/>
          <w:color w:val="000000" w:themeColor="text1"/>
        </w:rPr>
        <w:instrText>","page":"1807313","title":"3D Printed High-Performance Lithium Metal Microbatteries Enabled by Nanocellulose","type":"article-journal","volume":"31"},"uris":["http://www.mendeley.com</w:instrText>
      </w:r>
      <w:r w:rsidR="004E1277" w:rsidRPr="009F7F88">
        <w:rPr>
          <w:color w:val="000000" w:themeColor="text1"/>
        </w:rPr>
        <w:instrText>/documents/?uuid=d8edc444-f0c0-4591-92a1-ac9248f97a90"]},{"id":"ITEM-2","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Yanlin","non-dropping-particle":"","parse-names":false,"suffix":""}],"con</w:instrText>
      </w:r>
      <w:r w:rsidR="004E1277" w:rsidRPr="009F7F88">
        <w:rPr>
          <w:rFonts w:hint="eastAsia"/>
          <w:color w:val="000000" w:themeColor="text1"/>
        </w:rPr>
        <w:instrText>tainer-title":"Nano Energy","id":"ITEM-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气凝胶</w:instrText>
      </w:r>
      <w:r w:rsidR="004E1277" w:rsidRPr="009F7F88">
        <w:rPr>
          <w:rFonts w:hint="eastAsia"/>
          <w:color w:val="000000" w:themeColor="text1"/>
        </w:rPr>
        <w:instrText>\n</w:instrText>
      </w:r>
      <w:r w:rsidR="004E1277" w:rsidRPr="009F7F88">
        <w:rPr>
          <w:rFonts w:hint="eastAsia"/>
          <w:color w:val="000000" w:themeColor="text1"/>
        </w:rPr>
        <w:instrText>作为摩擦纳米发电机，用于多功能传感器</w:instrText>
      </w:r>
      <w:r w:rsidR="004E1277" w:rsidRPr="009F7F88">
        <w:rPr>
          <w:rFonts w:hint="eastAsia"/>
          <w:color w:val="000000" w:themeColor="text1"/>
        </w:rPr>
        <w:instrText>","page":"103885","publisher":"Elsevier Ltd","title":"All-printed 3D hierarchically structured cellulose aerogel based triboelect</w:instrText>
      </w:r>
      <w:r w:rsidR="004E1277" w:rsidRPr="009F7F88">
        <w:rPr>
          <w:color w:val="000000" w:themeColor="text1"/>
        </w:rPr>
        <w:instrText>ric nanogenerator for multi-functional sensors","type":"article-journal","volume":"63"},"uris":["http://www.mendeley.com/documents/?uuid=e693f407-c458-4049-9c0e-d420ff0645ab"]}],"mendeley":{"formattedCitation":"&lt;sup&gt;218,228&lt;/sup&gt;","plainTextFormattedCitation":"218,228","previouslyFormattedCitation":"&lt;sup&gt;216,226&lt;/sup&gt;"},"properties":{"noteIndex":0},"schema":"https://github.com/citation-style-language/schema/raw/master/csl-citation.json"}</w:instrText>
      </w:r>
      <w:r w:rsidR="00C24729" w:rsidRPr="009F7F88">
        <w:rPr>
          <w:color w:val="000000" w:themeColor="text1"/>
        </w:rPr>
        <w:fldChar w:fldCharType="separate"/>
      </w:r>
      <w:r w:rsidR="004E1277" w:rsidRPr="009F7F88">
        <w:rPr>
          <w:noProof/>
          <w:color w:val="000000" w:themeColor="text1"/>
          <w:vertAlign w:val="superscript"/>
        </w:rPr>
        <w:t>218,228</w:t>
      </w:r>
      <w:r w:rsidR="00C24729" w:rsidRPr="009F7F88">
        <w:rPr>
          <w:color w:val="000000" w:themeColor="text1"/>
        </w:rPr>
        <w:fldChar w:fldCharType="end"/>
      </w:r>
      <w:r w:rsidR="00C24729" w:rsidRPr="009F7F88">
        <w:rPr>
          <w:color w:val="000000" w:themeColor="text1"/>
        </w:rPr>
        <w:t xml:space="preserve"> After mixing with water, the gels can be used directly as a 3D printable ink. After printing, placing the CNF gels in a CaCl</w:t>
      </w:r>
      <w:r w:rsidR="00C24729" w:rsidRPr="009F7F88">
        <w:rPr>
          <w:color w:val="000000" w:themeColor="text1"/>
          <w:vertAlign w:val="subscript"/>
        </w:rPr>
        <w:t>2</w:t>
      </w:r>
      <w:r w:rsidR="00C24729" w:rsidRPr="009F7F88">
        <w:rPr>
          <w:color w:val="000000" w:themeColor="text1"/>
        </w:rPr>
        <w:t xml:space="preserve"> bath can promote cross-linking and increase mechanical strength.</w:t>
      </w:r>
      <w:r w:rsidR="00C24729" w:rsidRPr="009F7F88">
        <w:rPr>
          <w:color w:val="000000" w:themeColor="text1"/>
        </w:rPr>
        <w:fldChar w:fldCharType="begin" w:fldLock="1"/>
      </w:r>
      <w:r w:rsidR="004E1277" w:rsidRPr="009F7F88">
        <w:rPr>
          <w:color w:val="000000" w:themeColor="text1"/>
        </w:rPr>
        <w:instrText>ADDIN CSL_CITATION {"citationItems":[{"id":"ITEM-1","itemData":{"DOI":"10.1002/admt.201600096","ISSN":"2365709X","abstract":"Cellulose nanofibrils isolated from trees have the potential to be used as raw material for future sustainable products within the areas of packaging, textiles, biomedical devices, and furniture. However, one unsolved problem has been to convert the nanofibril-hydrogel into a dry 3D structure. In this study, 3D printing is used to convert a cellulose nanofibril hydrogel into 3D structures with controlled architectures. Such structures collapse upon drying, but by using different drying processes the collapse can be controlled and the 3D structure can be preserved upon solidification. In addition, a conductive cellulose nanofibril ink is fabricated by adding carbon nanotubes. These findings enable the use of wood derived materials in 3D printing for fabrication of sustainable commodities such as packaging, textiles, biomedical devices, and furniture with conductive parts. Furthermore, with the introduction of biopolymers into 3D printing, the 3D printing technology itself can finally be regarded as sustainable.","author":[{"dropping-particle":"","family":"Håkansson","given":"Karl M.O.","non-dropping-particle":"","parse-names":false,"suffix":""},{"dropping-particle":"","family":"Henriksson","given":"Ida C.","non-dropping-particle":"","parse-names":false,"suffix":""},{"dropping-particle":"","family":"la Peña Vázquez","given":"Cristina","non-dropping-particle":"de","parse-names":false,"suffix":""},{"dropping-particle":"","family":"Kuzmenko","given":"Volodymyr","non-dropping-particle":"","parse-names":false,"suffix":""},{"dropping-particle":"","family":"Markstedt","given":"Kajsa","non-dropping-particle":"","parse-names":false,"suffix":""},{"dropping-particle":"","family":"Enoksson","given":"Peter","non-dropping-particle":"","parse-names":false,"suffix":""},{"dropping-particle":"","family":"Gatenholm","given":"Paul","non-dropping-particle":"","parse-names":false,"suffix":""}],"container-title":"Advanced Materials Technologies","id":"ITEM-1","issue":"7","issued":{"date-parts":[["2016"]]},"page":"1600096","publisher":"Wiley-Blackwell","title":"Solidification of 3D Printed Nanofibril Hydrogels into Functional 3D Cellulose Structures","type":"article-journal","volume":"1"},"uris":["http://www.mendeley.com/documents/?uuid=32c8dee4-0497-3429-89c2-e41f4094a36c"]}],"mendeley":{"formattedCitation":"&lt;sup&gt;227&lt;/sup&gt;","plainTextFormattedCitation":"227","previouslyFormattedCitation":"&lt;sup&gt;225&lt;/sup&gt;"},"properties":{"noteIndex":0},"schema":"https://github.com/citation-style-language/schema/raw/master/csl-citation.json"}</w:instrText>
      </w:r>
      <w:r w:rsidR="00C24729" w:rsidRPr="009F7F88">
        <w:rPr>
          <w:color w:val="000000" w:themeColor="text1"/>
        </w:rPr>
        <w:fldChar w:fldCharType="separate"/>
      </w:r>
      <w:r w:rsidR="004E1277" w:rsidRPr="009F7F88">
        <w:rPr>
          <w:noProof/>
          <w:color w:val="000000" w:themeColor="text1"/>
          <w:vertAlign w:val="superscript"/>
        </w:rPr>
        <w:t>227</w:t>
      </w:r>
      <w:r w:rsidR="00C24729" w:rsidRPr="009F7F88">
        <w:rPr>
          <w:color w:val="000000" w:themeColor="text1"/>
        </w:rPr>
        <w:fldChar w:fldCharType="end"/>
      </w:r>
      <w:r w:rsidR="00C24729" w:rsidRPr="009F7F88">
        <w:rPr>
          <w:color w:val="000000" w:themeColor="text1"/>
        </w:rPr>
        <w:t xml:space="preserve"> CNCs are smaller in length compared to CNFs and as a result, have inferior self-supporting properties. Therefore, cross-linking additives are usually required for CNC inks to improve the printability and stability after printing.</w:t>
      </w:r>
      <w:r w:rsidR="00C24729" w:rsidRPr="009F7F88">
        <w:rPr>
          <w:color w:val="000000" w:themeColor="text1"/>
        </w:rPr>
        <w:fldChar w:fldCharType="begin" w:fldLock="1"/>
      </w:r>
      <w:r w:rsidR="004E1277" w:rsidRPr="009F7F88">
        <w:rPr>
          <w:color w:val="000000" w:themeColor="text1"/>
        </w:rPr>
        <w:instrText>ADDIN CSL_CITATION {"citationItems":[{"id":"ITEM-1","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w:instrText>
      </w:r>
      <w:r w:rsidR="004E1277" w:rsidRPr="009F7F88">
        <w:rPr>
          <w:rFonts w:hint="eastAsia"/>
          <w:color w:val="000000" w:themeColor="text1"/>
        </w:rPr>
        <w:instrText>Scientific Reports","id":"ITEM-1","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纤维素纳米晶气凝胶</w:instrText>
      </w:r>
      <w:r w:rsidR="004E1277" w:rsidRPr="009F7F88">
        <w:rPr>
          <w:rFonts w:hint="eastAsia"/>
          <w:color w:val="000000" w:themeColor="text1"/>
        </w:rPr>
        <w:instrText>","page":"8018","title":"Direct Ink Write (DIW) 3D Printed Cellulose Nanocrystal Aerogel Structures","type":"article-journal","volume":"7"},"uris":["http://www</w:instrText>
      </w:r>
      <w:r w:rsidR="004E1277" w:rsidRPr="009F7F88">
        <w:rPr>
          <w:color w:val="000000" w:themeColor="text1"/>
        </w:rPr>
        <w:instrText>.mendeley.com/documents/?uuid=4ba88c7f-8162-4ab1-8f37-372156f301f3"]}],"mendeley":{"formattedCitation":"&lt;sup&gt;181&lt;/sup&gt;","plainTextFormattedCitation":"181","previouslyFormattedCitation":"&lt;sup&gt;179&lt;/sup&gt;"},"properties":{"noteIndex":0},"schema":"https://github.com/citation-style-language/schema/raw/master/csl-citation.json"}</w:instrText>
      </w:r>
      <w:r w:rsidR="00C24729" w:rsidRPr="009F7F88">
        <w:rPr>
          <w:color w:val="000000" w:themeColor="text1"/>
        </w:rPr>
        <w:fldChar w:fldCharType="separate"/>
      </w:r>
      <w:r w:rsidR="004E1277" w:rsidRPr="009F7F88">
        <w:rPr>
          <w:noProof/>
          <w:color w:val="000000" w:themeColor="text1"/>
          <w:vertAlign w:val="superscript"/>
        </w:rPr>
        <w:t>181</w:t>
      </w:r>
      <w:r w:rsidR="00C24729" w:rsidRPr="009F7F88">
        <w:rPr>
          <w:color w:val="000000" w:themeColor="text1"/>
        </w:rPr>
        <w:fldChar w:fldCharType="end"/>
      </w:r>
      <w:r w:rsidR="00C24729" w:rsidRPr="009F7F88">
        <w:rPr>
          <w:color w:val="000000" w:themeColor="text1"/>
        </w:rPr>
        <w:t xml:space="preserve"> A common cross-linking additive for this is polyamide-epichlorohydrin (</w:t>
      </w:r>
      <w:proofErr w:type="spellStart"/>
      <w:r w:rsidR="00C24729" w:rsidRPr="009F7F88">
        <w:rPr>
          <w:color w:val="000000" w:themeColor="text1"/>
        </w:rPr>
        <w:t>Kymene</w:t>
      </w:r>
      <w:proofErr w:type="spellEnd"/>
      <w:r w:rsidR="00C24729" w:rsidRPr="009F7F88">
        <w:rPr>
          <w:color w:val="000000" w:themeColor="text1"/>
        </w:rPr>
        <w:t>).</w:t>
      </w:r>
      <w:r w:rsidR="00C24729" w:rsidRPr="009F7F88">
        <w:rPr>
          <w:color w:val="000000" w:themeColor="text1"/>
        </w:rPr>
        <w:fldChar w:fldCharType="begin" w:fldLock="1"/>
      </w:r>
      <w:r w:rsidR="004E1277" w:rsidRPr="009F7F88">
        <w:rPr>
          <w:color w:val="000000" w:themeColor="text1"/>
        </w:rPr>
        <w:instrText>ADDIN CSL_CITATION {"citationItems":[{"id":"ITEM-1","itemData":{"DOI":"10.1021/acssuschemeng.7b03439","ISSN":"21680485","abstract":"Recent advancements in cellulosic aerogels have been extensive, but the lack of reproducible customization over the aerogel's overall 3D structure has limited their ability to adapt to different application requirements. In this paper, high pressure homogenization and 2,2,6,6-tetramethyl-1-piperidinyloxy (TEMPO) modified cellulose nanofiber (T-CNF) was printed using direct-ink-write (DIW) into customizable 3D structures. After freeze-drying and cross-linking, highly deformable and shape recoverable T-CNF aerogel 3D structures were obtained. The 3D printed parts have a porosity of 98% and density of 26 mg/cm3. Due to their sustainability, biocompatibility, ultralight weight with high porosity, and deformability, the resultant aerogels have great potential for applications in thermal insulation, shock/vibration damping, and tissue engineering. In addition, the 3D printed T-CNF aerogels were templated to impart hydrophobicity and electromechanical properties. The resultant aerogels demonstrated potential for oil/water separation, and electronic related applications.","author":[{"dropping-particle":"","family":"Li","given":"Vincent C.F.","non-dropping-particle":"","parse-names":false,"suffix":""},{"dropping-particle":"","family":"Mulyadi","given":"Arie","non-dropping-particle":"","parse-names":false,"suffix":""},{"dropping-particle":"","family":"Dunn","given":"Conner K.","non-dropping-particle":"","parse-names":false,"suffix":""},{"dropping-particle":"","family":"Deng","given":"Yulin","non-dropping-particle":"","parse-names":false,"suffix":""},{"dropping-particle":"","family":"Qi","given":"H. Jerry","non-dropping-particle":"","pa</w:instrText>
      </w:r>
      <w:r w:rsidR="004E1277" w:rsidRPr="009F7F88">
        <w:rPr>
          <w:rFonts w:hint="eastAsia"/>
          <w:color w:val="000000" w:themeColor="text1"/>
        </w:rPr>
        <w:instrText>rse-names":false,"suffix":""}],"container-title":"ACS Sustainable Chemistry and Engineering","id":"ITEM-1","issue":"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纳米纤维气凝胶</w:instrText>
      </w:r>
      <w:r w:rsidR="004E1277" w:rsidRPr="009F7F88">
        <w:rPr>
          <w:rFonts w:hint="eastAsia"/>
          <w:color w:val="000000" w:themeColor="text1"/>
        </w:rPr>
        <w:instrText>\ntissue engineering</w:instrText>
      </w:r>
      <w:r w:rsidR="004E1277" w:rsidRPr="009F7F88">
        <w:rPr>
          <w:rFonts w:hint="eastAsia"/>
          <w:color w:val="000000" w:themeColor="text1"/>
        </w:rPr>
        <w:instrText>组织工程，电机械敏感，水油分离</w:instrText>
      </w:r>
      <w:r w:rsidR="004E1277" w:rsidRPr="009F7F88">
        <w:rPr>
          <w:rFonts w:hint="eastAsia"/>
          <w:color w:val="000000" w:themeColor="text1"/>
        </w:rPr>
        <w:instrText>","page":"2011-2022","title":"Dire</w:instrText>
      </w:r>
      <w:r w:rsidR="004E1277" w:rsidRPr="009F7F88">
        <w:rPr>
          <w:color w:val="000000" w:themeColor="text1"/>
        </w:rPr>
        <w:instrText>ct Ink Write 3D Printed Cellulose Nanofiber Aerogel Structures with Highly Deformable, Shape Recoverable, and Functionalizable Properties","type":"article-journal","volume":"6"},"uris":["http://www.mendeley.com/documents/?uuid=4ec3ef6a-eec8-4793-871a-4c34520c649e"]},{"id":"ITEM-2","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Scientific Reports","id":</w:instrText>
      </w:r>
      <w:r w:rsidR="004E1277" w:rsidRPr="009F7F88">
        <w:rPr>
          <w:rFonts w:hint="eastAsia"/>
          <w:color w:val="000000" w:themeColor="text1"/>
        </w:rPr>
        <w:instrText>"ITEM-2","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纤维素纳米晶气凝胶</w:instrText>
      </w:r>
      <w:r w:rsidR="004E1277" w:rsidRPr="009F7F88">
        <w:rPr>
          <w:rFonts w:hint="eastAsia"/>
          <w:color w:val="000000" w:themeColor="text1"/>
        </w:rPr>
        <w:instrText>","page":"8018","title":"Direct Ink Write (DIW) 3D Printed Cellulose Nanocrystal Aerogel Structures","type":"article-journal","volume":"7"},"uris":["http://www.mendeley.com/documents/?</w:instrText>
      </w:r>
      <w:r w:rsidR="004E1277" w:rsidRPr="009F7F88">
        <w:rPr>
          <w:color w:val="000000" w:themeColor="text1"/>
        </w:rPr>
        <w:instrText>uuid=4ba88c7f-8162-4ab1-8f37-372156f301f3"]}],"mendeley":{"formattedCitation":"&lt;sup&gt;176,181&lt;/sup&gt;","plainTextFormattedCitation":"176,181","previouslyFormattedCitation":"&lt;sup&gt;174,179&lt;/sup&gt;"},"properties":{"noteIndex":0},"schema":"https://github.com/citation-style-language/schema/raw/master/csl-citation.json"}</w:instrText>
      </w:r>
      <w:r w:rsidR="00C24729" w:rsidRPr="009F7F88">
        <w:rPr>
          <w:color w:val="000000" w:themeColor="text1"/>
        </w:rPr>
        <w:fldChar w:fldCharType="separate"/>
      </w:r>
      <w:r w:rsidR="004E1277" w:rsidRPr="009F7F88">
        <w:rPr>
          <w:noProof/>
          <w:color w:val="000000" w:themeColor="text1"/>
          <w:vertAlign w:val="superscript"/>
        </w:rPr>
        <w:t>176,181</w:t>
      </w:r>
      <w:r w:rsidR="00C24729" w:rsidRPr="009F7F88">
        <w:rPr>
          <w:color w:val="000000" w:themeColor="text1"/>
        </w:rPr>
        <w:fldChar w:fldCharType="end"/>
      </w:r>
      <w:r w:rsidR="00C24729" w:rsidRPr="009F7F88">
        <w:rPr>
          <w:color w:val="000000" w:themeColor="text1"/>
        </w:rPr>
        <w:t xml:space="preserve"> Aramid </w:t>
      </w:r>
      <w:proofErr w:type="spellStart"/>
      <w:r w:rsidR="00C24729" w:rsidRPr="009F7F88">
        <w:rPr>
          <w:color w:val="000000" w:themeColor="text1"/>
        </w:rPr>
        <w:t>nanofibre</w:t>
      </w:r>
      <w:proofErr w:type="spellEnd"/>
      <w:r w:rsidR="00C24729" w:rsidRPr="009F7F88">
        <w:rPr>
          <w:color w:val="000000" w:themeColor="text1"/>
        </w:rPr>
        <w:t xml:space="preserve">-based inks have been developed by using commercial Kevlar fibres as a raw materials, dissolving in potassium hydroxide (KOH)-contained dimethyl sulfoxide (DMSO), and then forming a dispersion of aramid </w:t>
      </w:r>
      <w:proofErr w:type="spellStart"/>
      <w:r w:rsidR="00C24729" w:rsidRPr="009F7F88">
        <w:rPr>
          <w:color w:val="000000" w:themeColor="text1"/>
        </w:rPr>
        <w:t>nanofibres</w:t>
      </w:r>
      <w:proofErr w:type="spellEnd"/>
      <w:r w:rsidR="00C24729" w:rsidRPr="009F7F88">
        <w:rPr>
          <w:color w:val="000000" w:themeColor="text1"/>
        </w:rPr>
        <w:t>.</w:t>
      </w:r>
      <w:r w:rsidR="00C24729" w:rsidRPr="009F7F88">
        <w:rPr>
          <w:color w:val="000000" w:themeColor="text1"/>
          <w:lang w:val="en-US"/>
        </w:rPr>
        <w:fldChar w:fldCharType="begin" w:fldLock="1"/>
      </w:r>
      <w:r w:rsidR="004E1277" w:rsidRPr="009F7F88">
        <w:rPr>
          <w:color w:val="000000" w:themeColor="text1"/>
          <w:lang w:val="en-US"/>
        </w:rPr>
        <w:instrText>ADDIN CSL_CITATION {"citationItems":[{"id":"ITEM-1","itemData":{"DOI":"10.1021/acsnano.8b08913","ISSN":"1936086X","abstract":"Infrared (IR) stealth is essential not only in high technology and modern military but also in fundamental material science. However, effectively hiding targets and rendering them invisible to thermal infrared detectors have been great challenges in past decades. Herein, flexible, foldable, and robust Kevlar nanofiber aerogel (KNA) films with high porosity and specific surface area were fabricated first. The KNA films display excellent thermal insulation performance and can be employed to incorporate with phase-change materials (PCMs), such as polyethylene glycol, to fabricate KNA/PCM composite films. The KNA/PCM films with high thermal management capability and infrared emissivity comparable to that of various backgrounds demonstrate high performance in IR stealth in outdoor environments with solar illumination variations. To further realize hiding hot targets from IR detection, combined structures constituted of thermal insulation layers (KNA films) and ultralow IR transmittance layers (KNA/PCM) are proposed. A hot target covered with this combined structure becomes completely invisible in infrared images. Such KNA/PCM films and KNA-KNA/PCM combined structures hold great promise for broad applications in infrared thermal stealth.","author":[{"dropping-particle":"","family":"Lyu","given":"Jing","non-dropping-particle":"","parse-names":false,"suffix":""},{"dropping-particle":"","family":"Liu","given":"Zengwei","non-dropping-particle":"","parse-names":false,"suffix":""},{"dropping-particle":"","family":"Wu","given":"Xiaohan","non-dropping-particle":"","parse-names":false,"suffix":""},{"dropping-particle":"","family":"Li","given":"Guangyong","non-dropping-particle":"","parse-names":false,"suffix":""},{"dropping-particle":"","family":"Fang","given":"Dan","non-dropping-particle":"","parse-names":false,"suffix":""},{"dropping-particle":"","family":"Zhang","given":"Xuetong","non-dropping-particle":"","parse-names":false,"suffix":""}],"container-title":"ACS Nano","id":"ITEM-1","issue":"2","issued":{"date-parts":[["2019"]]},"page":"2236-2245","publisher":"American Chemical Society","title":"Nanofibrous Kevlar aerogel films and their phase-change composites for highly efficient infrared stealth","type":"article-journal","volume":"13"},"uris":["http://www.mendeley.com/documents/?uuid=1802328a-d1a1-38a3-8830-43565ebd8bc2"]},{"id":"ITEM-2","itemData":{"DOI":"10.1039/d0ta02590a","ISSN":"2050-7488","abstract":"Auxetic architectures with a negative Poisson’s ratio have attracted increasing attention due to their intriguing physical properties, numerous promising applications and recent advancements in manufacturing techniques. However, fabrication of three-dimensional...Auxetic architectures with a negative Poisson’s ratio have attracted increasing attention due to their intriguing physical properties, numerous promising applications and recent advancements in manufacturing techniques. However, fabrication of three-dimensional (3D) polymeric auxetic architectures with tailored hierarchically porous structure and desired physical/mechanical properties remains challenging. Herein, 3D nanofibrous Kevlar aerogel architectures with porosity at multi-scales have been designed and fabricated through a new additive manufacturing strategy, i.e., integration of direct ink writing and freeze-casting with non-toxic solvent-based inks following special drying techniques. The highly porous 3D nanofibrous Kevlar aerogel architectures achieve excellent mechanical properties with ultralow density (down to 11.9 mg·cm-3) and large specific surface area (up to 350 m2·g-1). The Poisson’s ratio is tunable in a wide range, spanning from −0.8 to 0.4, by adjusting the spatial arrangement of the struts in geometries. Finally, these nanofibrous Kevlar aerogel architectures have been further functionalized into hydrophobic, luminescent and thermal-responsive architectures by using fluorocarbon resin, functional dyes and organic phase-change materials respectively. The multi-functionalizable auxetic aerogel architectures demonstrate potentials for a broad range of applications.","author":[{"dropping-particle":"","family":"Cheng","given":"Qingqing","non-dropping-particle":"","parse-names":false,"suffix":""},{"dropping-particle":"","family":"Liu","given":"Yang","non-dropping-particle":"","parse-names":false,"suffix":""},{"dropping-particle":"","family":"Lyu","given":"Jing","non-dropping-particle":"","parse-names":false,"suffix":""},{"dropping-particle":"","family":"Lu","given":"Qiang","non-dropping-particle":"","parse-names":false,"suffix":""},{"dropping-particle":"","family":"Zhang","given":"Xuetong","non-dropping-particle":"","parse-names":false,"suffix":""},{"dropping-particle":"","family":"Song","given":"Wenhui","non-dropping-particle":"","parse-names":false,"suffix":""}],"container-title":"Journal of Materials Chemistry A","id":"ITEM-2","issued":{"date-parts":[["2020"]]},"page":"14243-14253","publisher":"Royal Society of Chemistry (RSC)","title":"3D printing-directed auxetic Kevlar aerogel architectures with multi-functionalizable properties","type":"article-journal","volume":"8"},"uris":["http://www.mendeley.com/documents/?uuid=eacf67f3-4491-3737-941e-33a1f9a4a7ed"]}],"mendeley":{"formattedCitation":"&lt;sup&gt;45,223&lt;/sup&gt;","plainTextFormattedCitation":"45,223","previouslyFormattedCitation":"&lt;sup&gt;45,221&lt;/sup&gt;"},"properties":{"noteIndex":0},"schema":"https://github.com/citation-style-language/schema/raw/master/csl-citation.json"}</w:instrText>
      </w:r>
      <w:r w:rsidR="00C24729" w:rsidRPr="009F7F88">
        <w:rPr>
          <w:color w:val="000000" w:themeColor="text1"/>
          <w:lang w:val="en-US"/>
        </w:rPr>
        <w:fldChar w:fldCharType="separate"/>
      </w:r>
      <w:r w:rsidR="004E1277" w:rsidRPr="009F7F88">
        <w:rPr>
          <w:noProof/>
          <w:color w:val="000000" w:themeColor="text1"/>
          <w:vertAlign w:val="superscript"/>
          <w:lang w:val="en-US"/>
        </w:rPr>
        <w:t>45,223</w:t>
      </w:r>
      <w:r w:rsidR="00C24729" w:rsidRPr="009F7F88">
        <w:rPr>
          <w:color w:val="000000" w:themeColor="text1"/>
          <w:lang w:val="en-US"/>
        </w:rPr>
        <w:fldChar w:fldCharType="end"/>
      </w:r>
      <w:r w:rsidR="00C24729" w:rsidRPr="009F7F88">
        <w:rPr>
          <w:color w:val="000000" w:themeColor="text1"/>
        </w:rPr>
        <w:t xml:space="preserve"> This ink with 2 </w:t>
      </w:r>
      <w:proofErr w:type="spellStart"/>
      <w:r w:rsidR="00C24729" w:rsidRPr="009F7F88">
        <w:rPr>
          <w:color w:val="000000" w:themeColor="text1"/>
        </w:rPr>
        <w:t>wt</w:t>
      </w:r>
      <w:proofErr w:type="spellEnd"/>
      <w:r w:rsidR="00C24729" w:rsidRPr="009F7F88">
        <w:rPr>
          <w:color w:val="000000" w:themeColor="text1"/>
        </w:rPr>
        <w:t>% concentration exhibits enough viscosity and storage modulus for 3D extrusion printing to fabricate aramid aerogels.</w:t>
      </w:r>
      <w:r w:rsidR="00C24729" w:rsidRPr="009F7F88">
        <w:rPr>
          <w:color w:val="000000" w:themeColor="text1"/>
          <w:lang w:val="en-US"/>
        </w:rPr>
        <w:fldChar w:fldCharType="begin" w:fldLock="1"/>
      </w:r>
      <w:r w:rsidR="004E1277" w:rsidRPr="009F7F88">
        <w:rPr>
          <w:color w:val="000000" w:themeColor="text1"/>
          <w:lang w:val="en-US"/>
        </w:rPr>
        <w:instrText>ADDIN CSL_CITATION {"citationItems":[{"id":"ITEM-1","itemData":{"DOI":"10.1039/d0ta02590a","ISSN":"2050-7488","abstract":"Auxetic architectures with a negative Poisson’s ratio have attracted increasing attention due to their intriguing physical properties, numerous promising applications and recent advancements in manufacturing techniques. However, fabrication of three-dimensional...Auxetic architectures with a negative Poisson’s ratio have attracted increasing attention due to their intriguing physical properties, numerous promising applications and recent advancements in manufacturing techniques. However, fabrication of three-dimensional (3D) polymeric auxetic architectures with tailored hierarchically porous structure and desired physical/mechanical properties remains challenging. Herein, 3D nanofibrous Kevlar aerogel architectures with porosity at multi-scales have been designed and fabricated through a new additive manufacturing strategy, i.e., integration of direct ink writing and freeze-casting with non-toxic solvent-based inks following special drying techniques. The highly porous 3D nanofibrous Kevlar aerogel architectures achieve excellent mechanical properties with ultralow density (down to 11.9 mg·cm-3) and large specific surface area (up to 350 m2·g-1). The Poisson’s ratio is tunable in a wide range, spanning from −0.8 to 0.4, by adjusting the spatial arrangement of the struts in geometries. Finally, these nanofibrous Kevlar aerogel architectures have been further functionalized into hydrophobic, luminescent and thermal-responsive architectures by using fluorocarbon resin, functional dyes and organic phase-change materials respectively. The multi-functionalizable auxetic aerogel architectures demonstrate potentials for a broad range of applications.","author":[{"dropping-particle":"","family":"Cheng","given":"Qingqing","non-dropping-particle":"","parse-names":false,"suffix":""},{"dropping-particle":"","family":"Liu","given":"Yang","non-dropping-particle":"","parse-names":false,"suffix":""},{"dropping-particle":"","family":"Lyu","given":"Jing","non-dropping-particle":"","parse-names":false,"suffix":""},{"dropping-particle":"","family":"Lu","given":"Qiang","non-dropping-particle":"","parse-names":false,"suffix":""},{"dropping-particle":"","family":"Zhang","given":"Xuetong","non-dropping-particle":"","parse-names":false,"suffix":""},{"dropping-particle":"","family":"Song","given":"Wenhui","non-dropping-particle":"","parse-names":false,"suffix":""}],"container-title":"Journal of Materials Chemistry A","id":"ITEM-1","issued":{"date-parts":[["2020"]]},"page":"14243-14253","publisher":"Royal Society of Chemistry (RSC)","title":"3D printing-directed auxetic Kevlar aerogel architectures with multi-functionalizable properties","type":"article-journal","volume":"8"},"uris":["http://www.mendeley.com/documents/?uuid=eacf67f3-4491-3737-941e-33a1f9a4a7ed"]}],"mendeley":{"formattedCitation":"&lt;sup&gt;223&lt;/sup&gt;","plainTextFormattedCitation":"223","previouslyFormattedCitation":"&lt;sup&gt;221&lt;/sup&gt;"},"properties":{"noteIndex":0},"schema":"https://github.com/citation-style-language/schema/raw/master/csl-citation.json"}</w:instrText>
      </w:r>
      <w:r w:rsidR="00C24729" w:rsidRPr="009F7F88">
        <w:rPr>
          <w:color w:val="000000" w:themeColor="text1"/>
          <w:lang w:val="en-US"/>
        </w:rPr>
        <w:fldChar w:fldCharType="separate"/>
      </w:r>
      <w:r w:rsidR="004E1277" w:rsidRPr="009F7F88">
        <w:rPr>
          <w:noProof/>
          <w:color w:val="000000" w:themeColor="text1"/>
          <w:vertAlign w:val="superscript"/>
          <w:lang w:val="en-US"/>
        </w:rPr>
        <w:t>223</w:t>
      </w:r>
      <w:r w:rsidR="00C24729" w:rsidRPr="009F7F88">
        <w:rPr>
          <w:color w:val="000000" w:themeColor="text1"/>
        </w:rPr>
        <w:fldChar w:fldCharType="end"/>
      </w:r>
    </w:p>
    <w:p w14:paraId="06C8F6FE" w14:textId="014AABEA" w:rsidR="00C24729" w:rsidRPr="009F7F88" w:rsidRDefault="00C24729" w:rsidP="00C24729">
      <w:pPr>
        <w:pStyle w:val="RSCB02ArticleText"/>
        <w:ind w:firstLine="198"/>
        <w:rPr>
          <w:color w:val="000000" w:themeColor="text1"/>
        </w:rPr>
      </w:pPr>
      <w:r w:rsidRPr="009F7F88">
        <w:rPr>
          <w:color w:val="000000" w:themeColor="text1"/>
        </w:rPr>
        <w:t>Other 1D structures that have been investigated for printing aerogels include CNTs,</w:t>
      </w:r>
      <w:r w:rsidRPr="009F7F88">
        <w:rPr>
          <w:color w:val="000000" w:themeColor="text1"/>
        </w:rPr>
        <w:fldChar w:fldCharType="begin" w:fldLock="1"/>
      </w:r>
      <w:r w:rsidR="004E1277" w:rsidRPr="009F7F88">
        <w:rPr>
          <w:color w:val="000000" w:themeColor="text1"/>
        </w:rPr>
        <w:instrText>ADDIN CSL_CITATION {"citationItems":[{"id":"ITEM-1","itemData":{"DOI":"10.1002/adma.201700981","ISSN":"15214095","abstract":"Using solar energy to generate steam is a clean and sustainable approach to addressing the issue of water shortage. The current challenge for solar steam generation is to develop easy-to-manufacture and scalable methods which can convert solar irradiation into exploitable thermal energy with high efficiency. Although various material and structure designs have been reported, high efficiency in solar steam generation usually can be achieved only at concentrated solar illumination. For the first time, 3D printing to construct an all-in-one evaporator with a concave structure for high-efficiency solar steam generation under 1 sun illumination is used. The solar-steam-generation device has a high porosity (97.3%) and efficient broadband solar absorption (&gt;97%). The 3D-printed porous evaporator with intrinsic low thermal conductivity enables heat localization and effectively alleviates thermal dissipation to the bulk water. As a result, the 3D-printed evaporator has a high solar steam efficiency of 85.6% under 1 sun illumination (1 kW m −2 ), which is among the best compared with other reported evaporators. The all-in-one structure design using the advanced 3D printing fabrication technique offers a new approach to solar energy harvesting for high-efficiency steam generation.","author":[{"dropping-particle":"","family":"Li","given":"Yiju","non-dropping-particle":"","parse-names":false,"suffix":""},{"dropping-particle":"","family":"Gao","given":"Tingting","non-dropping-particle":"","parse-names":false,"suffix":""},{"dropping-particle":"","family":"Yang","given":"Zhi","non-dropping-particle":"","parse-names":false,"suffix":""},{"dropping-particle":"","family":"Chen","given":"Chaoji","non-dropping-particle":"","parse-names":false,"suffix":""},{"dropping-particle":"","family":"Luo","given":"Wei","non-dropping-particle":"","parse-names":false,"suffix":""},{"dropping-particle":"","family":"Song","given":"Jianwei","non-dropping-particle":"","parse-names":false,"suffix":""},{"dropping-particle":"","family":"Hitz","given":"Emily","non-dropping-particle":"","parse-names":false,"suffix":""},{"dropping-particle":"","family":"Jia","given":"Chao","non-dropping-particle":"","parse-names":false,"suffix":""},{"dropping-particle":"","family":"Zhou","given":"Yubing","non-dropping-particle":"","parse-names":false,"suffix":""},{"dropping-particle":"","family":"Liu","given":"Boyang","non-dropping-particle":"","parse-names":false,"suffix":""},{"dropping-particle":"","family":"Yang","given":"Bao","non-dropping-particle":"","parse-names":false,"suffix":""},{"dropping-particle":"","family":"Hu","given":"Liangbing","non-dropping-particle":"","parse-names":false,"s</w:instrText>
      </w:r>
      <w:r w:rsidR="004E1277" w:rsidRPr="009F7F88">
        <w:rPr>
          <w:rFonts w:hint="eastAsia"/>
          <w:color w:val="000000" w:themeColor="text1"/>
        </w:rPr>
        <w:instrText>uffix":""}],"container-title":"Advanced Materials","id":"ITEM-1","issue":"26","issued":{"date-parts":[["2017"]]},"note":"</w:instrText>
      </w:r>
      <w:r w:rsidR="004E1277" w:rsidRPr="009F7F88">
        <w:rPr>
          <w:rFonts w:hint="eastAsia"/>
          <w:color w:val="000000" w:themeColor="text1"/>
        </w:rPr>
        <w:instrText>已加，放沾边中</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碳纳米管</w:instrText>
      </w:r>
      <w:r w:rsidR="004E1277" w:rsidRPr="009F7F88">
        <w:rPr>
          <w:rFonts w:hint="eastAsia"/>
          <w:color w:val="000000" w:themeColor="text1"/>
        </w:rPr>
        <w:instrText>/</w:instrText>
      </w:r>
      <w:r w:rsidR="004E1277" w:rsidRPr="009F7F88">
        <w:rPr>
          <w:rFonts w:hint="eastAsia"/>
          <w:color w:val="000000" w:themeColor="text1"/>
        </w:rPr>
        <w:instrText>氧化石墨烯辐射吸收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水传输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吸水（隔热）壁三部分结构</w:instrText>
      </w:r>
      <w:r w:rsidR="004E1277" w:rsidRPr="009F7F88">
        <w:rPr>
          <w:rFonts w:hint="eastAsia"/>
          <w:color w:val="000000" w:themeColor="text1"/>
        </w:rPr>
        <w:instrText>\n</w:instrText>
      </w:r>
      <w:r w:rsidR="004E1277" w:rsidRPr="009F7F88">
        <w:rPr>
          <w:rFonts w:hint="eastAsia"/>
          <w:color w:val="000000" w:themeColor="text1"/>
        </w:rPr>
        <w:instrText>太阳能蒸发器</w:instrText>
      </w:r>
      <w:r w:rsidR="004E1277" w:rsidRPr="009F7F88">
        <w:rPr>
          <w:rFonts w:hint="eastAsia"/>
          <w:color w:val="000000" w:themeColor="text1"/>
        </w:rPr>
        <w:instrText>","page":"1700981","title":"3D-Printed, All-in</w:instrText>
      </w:r>
      <w:r w:rsidR="004E1277" w:rsidRPr="009F7F88">
        <w:rPr>
          <w:color w:val="000000" w:themeColor="text1"/>
        </w:rPr>
        <w:instrText>-One Evaporator for High-Efficiency Solar Steam Generation under 1 Sun Illumination","type":"article-journal","volume":"29"},"uris":["http://www.mendeley.com/documents/?uuid=5cb9fb4d-357a-42b7-a73a-7001b6416969"]}],"mendeley":{"formattedCitation":"&lt;sup&gt;216&lt;/sup&gt;","plainTextFormattedCitation":"216","previouslyFormattedCitation":"&lt;sup&gt;21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6</w:t>
      </w:r>
      <w:r w:rsidRPr="009F7F88">
        <w:rPr>
          <w:color w:val="000000" w:themeColor="text1"/>
        </w:rPr>
        <w:fldChar w:fldCharType="end"/>
      </w:r>
      <w:r w:rsidRPr="009F7F88">
        <w:rPr>
          <w:color w:val="000000" w:themeColor="text1"/>
        </w:rPr>
        <w:t xml:space="preserve"> as well as Ag,</w:t>
      </w:r>
      <w:r w:rsidRPr="009F7F88">
        <w:rPr>
          <w:color w:val="000000" w:themeColor="text1"/>
        </w:rPr>
        <w:fldChar w:fldCharType="begin" w:fldLock="1"/>
      </w:r>
      <w:r w:rsidR="004E1277"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004E1277" w:rsidRPr="009F7F88">
        <w:rPr>
          <w:rFonts w:hint="eastAsia"/>
          <w:color w:val="000000" w:themeColor="text1"/>
        </w:rPr>
        <w:instrText>"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金属银纳米线气凝胶</w:instrText>
      </w:r>
      <w:r w:rsidR="004E1277" w:rsidRPr="009F7F88">
        <w:rPr>
          <w:rFonts w:hint="eastAsia"/>
          <w:color w:val="000000" w:themeColor="text1"/>
        </w:rPr>
        <w:instrText>\n</w:instrText>
      </w:r>
      <w:r w:rsidR="004E1277" w:rsidRPr="009F7F88">
        <w:rPr>
          <w:rFonts w:hint="eastAsia"/>
          <w:color w:val="000000" w:themeColor="text1"/>
        </w:rPr>
        <w:instrText>可压缩可伸长可变泊松比（从负变到正）</w:instrText>
      </w:r>
      <w:r w:rsidR="004E1277" w:rsidRPr="009F7F88">
        <w:rPr>
          <w:rFonts w:hint="eastAsia"/>
          <w:color w:val="000000" w:themeColor="text1"/>
        </w:rPr>
        <w:instrText>","page":"1701756","title":"3D Printing Hierarchical Silver Nanowire Aerogel with Highly Compressive Resilience and Tensile Elongation through Tunable Poisson's Ratio","type":"art</w:instrText>
      </w:r>
      <w:r w:rsidR="004E1277" w:rsidRPr="009F7F88">
        <w:rPr>
          <w:color w:val="000000" w:themeColor="text1"/>
        </w:rPr>
        <w:instrText xml:space="preserve">icle-journal","volume":"13"},"uris":["http://www.mendeley.com/documents/?uuid=e6705bbd-552b-440c-802d-aebf688a7c53"]},{"id":"ITEM-2","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w:instrText>
      </w:r>
      <w:r w:rsidR="004E1277" w:rsidRPr="009F7F88">
        <w:rPr>
          <w:rFonts w:hint="eastAsia"/>
          <w:color w:val="000000" w:themeColor="text1"/>
        </w:rPr>
        <w:instrText>,"given":"Yongsheng","non-dropping-particle":"","parse-names":false,"suffix":""}],"container-title":"Nanoscale","id":"ITEM-2","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page":"2</w:instrText>
      </w:r>
      <w:r w:rsidR="004E1277" w:rsidRPr="009F7F88">
        <w:rPr>
          <w:color w:val="000000" w:themeColor="text1"/>
        </w:rPr>
        <w:instrText>0096-20107","publisher":"Royal Society of Chemistry","title":"A general gelation strategy for 1D nanowires: Dynamically stable functional gels for 3D printing flexible electronics","type":"article-journal","volume":"10"},"uris":["http://www.mendeley.com/documents/?uuid=b89f384e-3545-455e-9386-700264fc82da"]}],"mendeley":{"formattedCitation":"&lt;sup&gt;54,217&lt;/sup&gt;","plainTextFormattedCitation":"54,217","previouslyFormattedCitation":"&lt;sup&gt;54,21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54,217</w:t>
      </w:r>
      <w:r w:rsidRPr="009F7F88">
        <w:rPr>
          <w:color w:val="000000" w:themeColor="text1"/>
        </w:rPr>
        <w:fldChar w:fldCharType="end"/>
      </w:r>
      <w:r w:rsidRPr="009F7F88">
        <w:rPr>
          <w:color w:val="000000" w:themeColor="text1"/>
        </w:rPr>
        <w:t xml:space="preserve"> MnO</w:t>
      </w:r>
      <w:r w:rsidRPr="009F7F88">
        <w:rPr>
          <w:color w:val="000000" w:themeColor="text1"/>
          <w:vertAlign w:val="subscript"/>
        </w:rPr>
        <w:t>2</w:t>
      </w:r>
      <w:r w:rsidRPr="009F7F88">
        <w:rPr>
          <w:color w:val="000000" w:themeColor="text1"/>
        </w:rPr>
        <w:t>,</w:t>
      </w:r>
      <w:r w:rsidRPr="009F7F88">
        <w:rPr>
          <w:color w:val="000000" w:themeColor="text1"/>
        </w:rPr>
        <w:fldChar w:fldCharType="begin" w:fldLock="1"/>
      </w:r>
      <w:r w:rsidR="004E1277" w:rsidRPr="009F7F88">
        <w:rPr>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color w:val="000000" w:themeColor="text1"/>
        </w:rPr>
        <w:instrText>,"container-title":"Nanoscale","id":"ITEM-1","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 xml:space="preserve">","page":"20096-20107","publisher":"Royal Society of Chemistry","title":"A general gelation </w:instrText>
      </w:r>
      <w:r w:rsidR="004E1277" w:rsidRPr="009F7F88">
        <w:rPr>
          <w:color w:val="000000" w:themeColor="text1"/>
        </w:rPr>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7</w:t>
      </w:r>
      <w:r w:rsidRPr="009F7F88">
        <w:rPr>
          <w:color w:val="000000" w:themeColor="text1"/>
        </w:rPr>
        <w:fldChar w:fldCharType="end"/>
      </w:r>
      <w:r w:rsidRPr="009F7F88">
        <w:rPr>
          <w:color w:val="000000" w:themeColor="text1"/>
        </w:rPr>
        <w:t xml:space="preserve"> and </w:t>
      </w:r>
      <w:proofErr w:type="spellStart"/>
      <w:r w:rsidRPr="009F7F88">
        <w:rPr>
          <w:color w:val="000000" w:themeColor="text1"/>
        </w:rPr>
        <w:t>ZnO</w:t>
      </w:r>
      <w:proofErr w:type="spellEnd"/>
      <w:r w:rsidRPr="009F7F88">
        <w:rPr>
          <w:color w:val="000000" w:themeColor="text1"/>
        </w:rPr>
        <w:t xml:space="preserve"> nanowires.</w:t>
      </w:r>
      <w:r w:rsidRPr="009F7F88">
        <w:rPr>
          <w:color w:val="000000" w:themeColor="text1"/>
        </w:rPr>
        <w:fldChar w:fldCharType="begin" w:fldLock="1"/>
      </w:r>
      <w:r w:rsidR="004E1277" w:rsidRPr="009F7F88">
        <w:rPr>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color w:val="000000" w:themeColor="text1"/>
        </w:rPr>
        <w:instrText>,"container-title":"Nanoscale","id":"ITEM-1","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 xml:space="preserve">","page":"20096-20107","publisher":"Royal Society of Chemistry","title":"A general gelation </w:instrText>
      </w:r>
      <w:r w:rsidR="004E1277" w:rsidRPr="009F7F88">
        <w:rPr>
          <w:color w:val="000000" w:themeColor="text1"/>
        </w:rPr>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7</w:t>
      </w:r>
      <w:r w:rsidRPr="009F7F88">
        <w:rPr>
          <w:color w:val="000000" w:themeColor="text1"/>
        </w:rPr>
        <w:fldChar w:fldCharType="end"/>
      </w:r>
      <w:r w:rsidRPr="009F7F88">
        <w:rPr>
          <w:color w:val="000000" w:themeColor="text1"/>
        </w:rPr>
        <w:t xml:space="preserve"> The challenge in printing these aerogels is that they usually have fewer chemically active sites compared to amorphous nanoparticles, making it often challenging to formulate inks with suitable properties. To address this, a small amount of 2D materials could be used as cross-linking agents to form bridges between nanowires and improve the overall viscosity and printability of the nanowire inks</w:t>
      </w:r>
      <w:bookmarkStart w:id="69" w:name="_Hlk44803641"/>
      <w:r w:rsidRPr="009F7F88">
        <w:rPr>
          <w:color w:val="000000" w:themeColor="text1"/>
        </w:rPr>
        <w:t>,</w:t>
      </w:r>
      <w:r w:rsidRPr="009F7F88">
        <w:rPr>
          <w:color w:val="000000" w:themeColor="text1"/>
        </w:rPr>
        <w:fldChar w:fldCharType="begin" w:fldLock="1"/>
      </w:r>
      <w:r w:rsidR="004E1277" w:rsidRPr="009F7F88">
        <w:rPr>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color w:val="000000" w:themeColor="text1"/>
        </w:rPr>
        <w:instrText>,"container-title":"Nanoscale","id":"ITEM-1","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 xml:space="preserve">","page":"20096-20107","publisher":"Royal Society of Chemistry","title":"A general gelation </w:instrText>
      </w:r>
      <w:r w:rsidR="004E1277" w:rsidRPr="009F7F88">
        <w:rPr>
          <w:color w:val="000000" w:themeColor="text1"/>
        </w:rPr>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7</w:t>
      </w:r>
      <w:r w:rsidRPr="009F7F88">
        <w:rPr>
          <w:color w:val="000000" w:themeColor="text1"/>
        </w:rPr>
        <w:fldChar w:fldCharType="end"/>
      </w:r>
      <w:bookmarkEnd w:id="69"/>
      <w:r w:rsidRPr="009F7F88">
        <w:rPr>
          <w:color w:val="000000" w:themeColor="text1"/>
        </w:rPr>
        <w:t xml:space="preserve"> such cross-linking ability of GO or </w:t>
      </w:r>
      <w:proofErr w:type="spellStart"/>
      <w:r w:rsidRPr="009F7F88">
        <w:rPr>
          <w:color w:val="000000" w:themeColor="text1"/>
        </w:rPr>
        <w:t>MXene</w:t>
      </w:r>
      <w:proofErr w:type="spellEnd"/>
      <w:r w:rsidRPr="009F7F88">
        <w:rPr>
          <w:color w:val="000000" w:themeColor="text1"/>
        </w:rPr>
        <w:t xml:space="preserve"> with the nanowires has already been confirmed. Indeed, a small amount (0.67 vol%) of GO can greatly improve the printability of Ag, MnO</w:t>
      </w:r>
      <w:r w:rsidRPr="009F7F88">
        <w:rPr>
          <w:color w:val="000000" w:themeColor="text1"/>
          <w:vertAlign w:val="subscript"/>
        </w:rPr>
        <w:t>2</w:t>
      </w:r>
      <w:r w:rsidRPr="009F7F88">
        <w:rPr>
          <w:color w:val="000000" w:themeColor="text1"/>
        </w:rPr>
        <w:t xml:space="preserve">, and </w:t>
      </w:r>
      <w:proofErr w:type="spellStart"/>
      <w:r w:rsidRPr="009F7F88">
        <w:rPr>
          <w:color w:val="000000" w:themeColor="text1"/>
        </w:rPr>
        <w:t>ZnO</w:t>
      </w:r>
      <w:proofErr w:type="spellEnd"/>
      <w:r w:rsidRPr="009F7F88">
        <w:rPr>
          <w:color w:val="000000" w:themeColor="text1"/>
        </w:rPr>
        <w:t xml:space="preserve"> nanowire inks.</w:t>
      </w:r>
      <w:r w:rsidRPr="009F7F88">
        <w:rPr>
          <w:color w:val="000000" w:themeColor="text1"/>
        </w:rPr>
        <w:fldChar w:fldCharType="begin" w:fldLock="1"/>
      </w:r>
      <w:r w:rsidR="004E1277" w:rsidRPr="009F7F88">
        <w:rPr>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color w:val="000000" w:themeColor="text1"/>
        </w:rPr>
        <w:instrText>,"container-title":"Nanoscale","id":"ITEM-1","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 xml:space="preserve">","page":"20096-20107","publisher":"Royal Society of Chemistry","title":"A general gelation </w:instrText>
      </w:r>
      <w:r w:rsidR="004E1277" w:rsidRPr="009F7F88">
        <w:rPr>
          <w:color w:val="000000" w:themeColor="text1"/>
        </w:rPr>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7</w:t>
      </w:r>
      <w:r w:rsidRPr="009F7F88">
        <w:rPr>
          <w:color w:val="000000" w:themeColor="text1"/>
        </w:rPr>
        <w:fldChar w:fldCharType="end"/>
      </w:r>
      <w:r w:rsidRPr="009F7F88">
        <w:rPr>
          <w:color w:val="000000" w:themeColor="text1"/>
        </w:rPr>
        <w:t xml:space="preserve"> </w:t>
      </w:r>
    </w:p>
    <w:p w14:paraId="23BBEA27" w14:textId="5B28A224" w:rsidR="006200F9" w:rsidRPr="009F7F88" w:rsidRDefault="00C24729" w:rsidP="00307BF9">
      <w:pPr>
        <w:pStyle w:val="RSCB02ArticleText"/>
        <w:spacing w:beforeLines="50" w:before="120"/>
        <w:ind w:firstLine="198"/>
        <w:rPr>
          <w:color w:val="000000" w:themeColor="text1"/>
        </w:rPr>
      </w:pPr>
      <w:r w:rsidRPr="009F7F88">
        <w:rPr>
          <w:i/>
          <w:iCs/>
          <w:color w:val="000000" w:themeColor="text1"/>
        </w:rPr>
        <w:t>2D nanosheet-based inks.</w:t>
      </w:r>
      <w:r w:rsidRPr="009F7F88">
        <w:rPr>
          <w:b/>
          <w:bCs/>
          <w:color w:val="000000" w:themeColor="text1"/>
        </w:rPr>
        <w:t xml:space="preserve"> </w:t>
      </w:r>
      <w:r w:rsidRPr="009F7F88">
        <w:rPr>
          <w:color w:val="000000" w:themeColor="text1"/>
        </w:rPr>
        <w:t>One of the most exciting developments in the printed aerogels field was the demonstration of 3D printing of 2D GO inks and their annealing to form graphene aerogel scaffolds in 2015.</w:t>
      </w:r>
      <w:r w:rsidRPr="009F7F88">
        <w:rPr>
          <w:color w:val="000000" w:themeColor="text1"/>
        </w:rPr>
        <w:fldChar w:fldCharType="begin" w:fldLock="1"/>
      </w:r>
      <w:r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Pr="009F7F88">
        <w:rPr>
          <w:rFonts w:hint="eastAsia"/>
          <w:color w:val="000000" w:themeColor="text1"/>
        </w:rPr>
        <w:instrText>,"parse-names":false,"suffix":""}],"container-title":"Nature Communications","id":"ITEM-1","issued":{"date-parts":[["2015"]]},"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第一篇</w:instrText>
      </w:r>
      <w:r w:rsidRPr="009F7F88">
        <w:rPr>
          <w:rFonts w:hint="eastAsia"/>
          <w:color w:val="000000" w:themeColor="text1"/>
        </w:rPr>
        <w:instrText>3D</w:instrText>
      </w:r>
      <w:r w:rsidRPr="009F7F88">
        <w:rPr>
          <w:rFonts w:hint="eastAsia"/>
          <w:color w:val="000000" w:themeColor="text1"/>
        </w:rPr>
        <w:instrText>打印气凝胶文献</w:instrText>
      </w:r>
      <w:r w:rsidRPr="009F7F88">
        <w:rPr>
          <w:rFonts w:hint="eastAsia"/>
          <w:color w:val="000000" w:themeColor="text1"/>
        </w:rPr>
        <w:instrText>\n</w:instrText>
      </w:r>
      <w:r w:rsidRPr="009F7F88">
        <w:rPr>
          <w:rFonts w:hint="eastAsia"/>
          <w:color w:val="000000" w:themeColor="text1"/>
        </w:rPr>
        <w:instrText>两种途径：添加气相氧化硅最后</w:instrText>
      </w:r>
      <w:r w:rsidRPr="009F7F88">
        <w:rPr>
          <w:rFonts w:hint="eastAsia"/>
          <w:color w:val="000000" w:themeColor="text1"/>
        </w:rPr>
        <w:instrText>etching</w:instrText>
      </w:r>
      <w:r w:rsidRPr="009F7F88">
        <w:rPr>
          <w:rFonts w:hint="eastAsia"/>
          <w:color w:val="000000" w:themeColor="text1"/>
        </w:rPr>
        <w:instrText>；添加</w:instrText>
      </w:r>
      <w:r w:rsidRPr="009F7F88">
        <w:rPr>
          <w:rFonts w:hint="eastAsia"/>
          <w:color w:val="000000" w:themeColor="text1"/>
        </w:rPr>
        <w:instrText>R-F</w:instrText>
      </w:r>
      <w:r w:rsidRPr="009F7F88">
        <w:rPr>
          <w:rFonts w:hint="eastAsia"/>
          <w:color w:val="000000" w:themeColor="text1"/>
        </w:rPr>
        <w:instrText>溶胶</w:instrText>
      </w:r>
      <w:r w:rsidRPr="009F7F88">
        <w:rPr>
          <w:rFonts w:hint="eastAsia"/>
          <w:color w:val="000000" w:themeColor="text1"/>
        </w:rPr>
        <w:instrText>","page":"6962","publisher":"Nature Publishing Group","title":"Highly comp</w:instrText>
      </w:r>
      <w:r w:rsidRPr="009F7F88">
        <w:rPr>
          <w:color w:val="000000" w:themeColor="text1"/>
        </w:rPr>
        <w:instrText>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w:t>
      </w:r>
      <w:r w:rsidRPr="009F7F88">
        <w:rPr>
          <w:color w:val="000000" w:themeColor="text1"/>
        </w:rPr>
        <w:fldChar w:fldCharType="end"/>
      </w:r>
      <w:r w:rsidRPr="009F7F88">
        <w:rPr>
          <w:color w:val="000000" w:themeColor="text1"/>
        </w:rPr>
        <w:t xml:space="preserve"> Since then, the published literatures related to the printing of 2D nanosheet-based aerogels have significantly outnumbered those on 0D- or 1D-nanomaterial-based aerogels.</w:t>
      </w:r>
      <w:r w:rsidRPr="009F7F88">
        <w:rPr>
          <w:b/>
          <w:bCs/>
          <w:color w:val="000000" w:themeColor="text1"/>
        </w:rPr>
        <w:t xml:space="preserve"> </w:t>
      </w:r>
      <w:r w:rsidRPr="009F7F88">
        <w:rPr>
          <w:b/>
          <w:bCs/>
          <w:color w:val="000000" w:themeColor="text1"/>
        </w:rPr>
        <w:fldChar w:fldCharType="begin"/>
      </w:r>
      <w:r w:rsidRPr="009F7F88">
        <w:rPr>
          <w:b/>
          <w:bCs/>
          <w:color w:val="000000" w:themeColor="text1"/>
        </w:rPr>
        <w:instrText xml:space="preserve"> REF _Ref41104826 \h </w:instrText>
      </w:r>
      <w:r w:rsidRPr="009F7F88">
        <w:rPr>
          <w:b/>
          <w:bCs/>
          <w:color w:val="000000" w:themeColor="text1"/>
        </w:rPr>
      </w:r>
      <w:r w:rsidRPr="009F7F88">
        <w:rPr>
          <w:b/>
          <w:bCs/>
          <w:color w:val="000000" w:themeColor="text1"/>
        </w:rPr>
        <w:fldChar w:fldCharType="separate"/>
      </w:r>
      <w:r w:rsidRPr="009F7F88">
        <w:rPr>
          <w:color w:val="000000" w:themeColor="text1"/>
        </w:rPr>
        <w:t xml:space="preserve">Table </w:t>
      </w:r>
      <w:r w:rsidRPr="009F7F88">
        <w:rPr>
          <w:noProof/>
          <w:color w:val="000000" w:themeColor="text1"/>
        </w:rPr>
        <w:t>5</w:t>
      </w:r>
      <w:r w:rsidRPr="009F7F88">
        <w:rPr>
          <w:b/>
          <w:bCs/>
          <w:color w:val="000000" w:themeColor="text1"/>
        </w:rPr>
        <w:fldChar w:fldCharType="end"/>
      </w:r>
      <w:r w:rsidRPr="009F7F88">
        <w:rPr>
          <w:b/>
          <w:bCs/>
          <w:color w:val="000000" w:themeColor="text1"/>
        </w:rPr>
        <w:t xml:space="preserve"> </w:t>
      </w:r>
      <w:r w:rsidRPr="009F7F88">
        <w:rPr>
          <w:color w:val="000000" w:themeColor="text1"/>
        </w:rPr>
        <w:t>shows</w:t>
      </w:r>
      <w:r w:rsidRPr="009F7F88">
        <w:rPr>
          <w:rFonts w:ascii="Times New Roman" w:hAnsi="Times New Roman"/>
          <w:color w:val="000000" w:themeColor="text1"/>
        </w:rPr>
        <w:t xml:space="preserve"> </w:t>
      </w:r>
      <w:r w:rsidRPr="009F7F88">
        <w:rPr>
          <w:color w:val="000000" w:themeColor="text1"/>
        </w:rPr>
        <w:t xml:space="preserve">selected </w:t>
      </w:r>
    </w:p>
    <w:p w14:paraId="48BFAB88" w14:textId="77777777" w:rsidR="006200F9" w:rsidRPr="009F7F88" w:rsidRDefault="006200F9" w:rsidP="00663F3A">
      <w:pPr>
        <w:pStyle w:val="RSCB02ArticleText"/>
        <w:rPr>
          <w:color w:val="000000" w:themeColor="text1"/>
        </w:rPr>
      </w:pPr>
    </w:p>
    <w:p w14:paraId="2A9A7A29" w14:textId="706AB571" w:rsidR="00F94F2B" w:rsidRPr="009F7F88" w:rsidRDefault="00F94F2B" w:rsidP="00663F3A">
      <w:pPr>
        <w:pStyle w:val="RSCB02ArticleText"/>
        <w:rPr>
          <w:color w:val="000000" w:themeColor="text1"/>
        </w:rPr>
        <w:sectPr w:rsidR="00F94F2B" w:rsidRPr="009F7F88" w:rsidSect="00D86C47">
          <w:type w:val="continuous"/>
          <w:pgSz w:w="11907" w:h="16840" w:code="9"/>
          <w:pgMar w:top="1009" w:right="851" w:bottom="1758" w:left="851" w:header="851" w:footer="1049" w:gutter="0"/>
          <w:cols w:num="2" w:space="227"/>
          <w:docGrid w:linePitch="360"/>
        </w:sectPr>
      </w:pPr>
    </w:p>
    <w:p w14:paraId="034D3BFC" w14:textId="1DFFDF58" w:rsidR="00663F3A" w:rsidRPr="009F7F88" w:rsidRDefault="00663F3A" w:rsidP="00663F3A">
      <w:pPr>
        <w:pStyle w:val="RSCT01TableTitlewithtopbar"/>
        <w:rPr>
          <w:color w:val="000000" w:themeColor="text1"/>
        </w:rPr>
      </w:pPr>
      <w:bookmarkStart w:id="70" w:name="_Ref41094560"/>
      <w:r w:rsidRPr="009F7F88">
        <w:rPr>
          <w:color w:val="000000" w:themeColor="text1"/>
        </w:rPr>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4</w:t>
      </w:r>
      <w:r w:rsidR="00B131A9" w:rsidRPr="009F7F88">
        <w:rPr>
          <w:noProof/>
          <w:color w:val="000000" w:themeColor="text1"/>
        </w:rPr>
        <w:fldChar w:fldCharType="end"/>
      </w:r>
      <w:bookmarkEnd w:id="70"/>
      <w:r w:rsidRPr="009F7F88">
        <w:rPr>
          <w:color w:val="000000" w:themeColor="text1"/>
        </w:rPr>
        <w:t xml:space="preserve">  Examples of 1D </w:t>
      </w:r>
      <w:proofErr w:type="spellStart"/>
      <w:r w:rsidRPr="009F7F88">
        <w:rPr>
          <w:color w:val="000000" w:themeColor="text1"/>
        </w:rPr>
        <w:t>nanofibre</w:t>
      </w:r>
      <w:proofErr w:type="spellEnd"/>
      <w:r w:rsidRPr="009F7F88">
        <w:rPr>
          <w:color w:val="000000" w:themeColor="text1"/>
        </w:rPr>
        <w:t>-based inks for printing aerogels</w:t>
      </w:r>
    </w:p>
    <w:tbl>
      <w:tblPr>
        <w:tblpPr w:leftFromText="180" w:rightFromText="180" w:vertAnchor="text" w:tblpY="1"/>
        <w:tblOverlap w:val="never"/>
        <w:tblW w:w="10206"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418"/>
        <w:gridCol w:w="1843"/>
        <w:gridCol w:w="2268"/>
        <w:gridCol w:w="1134"/>
        <w:gridCol w:w="992"/>
        <w:gridCol w:w="1984"/>
        <w:gridCol w:w="567"/>
      </w:tblGrid>
      <w:tr w:rsidR="009F7F88" w:rsidRPr="009F7F88" w14:paraId="0942C0F1" w14:textId="77777777" w:rsidTr="00663F3A">
        <w:trPr>
          <w:trHeight w:val="215"/>
          <w:tblHeader/>
        </w:trPr>
        <w:tc>
          <w:tcPr>
            <w:tcW w:w="1418" w:type="dxa"/>
            <w:tcBorders>
              <w:top w:val="nil"/>
              <w:left w:val="nil"/>
              <w:bottom w:val="single" w:sz="4" w:space="0" w:color="auto"/>
              <w:right w:val="nil"/>
            </w:tcBorders>
            <w:hideMark/>
          </w:tcPr>
          <w:p w14:paraId="4502D1CB" w14:textId="77777777" w:rsidR="00663F3A" w:rsidRPr="009F7F88" w:rsidRDefault="00663F3A" w:rsidP="00663F3A">
            <w:pPr>
              <w:pStyle w:val="RSCT03TableBody"/>
              <w:jc w:val="left"/>
              <w:rPr>
                <w:color w:val="000000" w:themeColor="text1"/>
                <w:w w:val="108"/>
              </w:rPr>
            </w:pPr>
            <w:r w:rsidRPr="009F7F88">
              <w:rPr>
                <w:color w:val="000000" w:themeColor="text1"/>
                <w:w w:val="108"/>
              </w:rPr>
              <w:t>Composition of product</w:t>
            </w:r>
          </w:p>
        </w:tc>
        <w:tc>
          <w:tcPr>
            <w:tcW w:w="1843" w:type="dxa"/>
            <w:tcBorders>
              <w:top w:val="nil"/>
              <w:left w:val="nil"/>
              <w:bottom w:val="single" w:sz="4" w:space="0" w:color="auto"/>
              <w:right w:val="nil"/>
            </w:tcBorders>
            <w:hideMark/>
          </w:tcPr>
          <w:p w14:paraId="183728C6" w14:textId="77777777" w:rsidR="00663F3A" w:rsidRPr="009F7F88" w:rsidRDefault="00663F3A" w:rsidP="00663F3A">
            <w:pPr>
              <w:pStyle w:val="RSCT03TableBody"/>
              <w:jc w:val="left"/>
              <w:rPr>
                <w:color w:val="000000" w:themeColor="text1"/>
                <w:w w:val="108"/>
              </w:rPr>
            </w:pPr>
            <w:r w:rsidRPr="009F7F88">
              <w:rPr>
                <w:color w:val="000000" w:themeColor="text1"/>
                <w:w w:val="108"/>
              </w:rPr>
              <w:t>Shape of product</w:t>
            </w:r>
          </w:p>
        </w:tc>
        <w:tc>
          <w:tcPr>
            <w:tcW w:w="2268" w:type="dxa"/>
            <w:tcBorders>
              <w:top w:val="nil"/>
              <w:left w:val="nil"/>
              <w:bottom w:val="single" w:sz="4" w:space="0" w:color="auto"/>
              <w:right w:val="nil"/>
            </w:tcBorders>
            <w:hideMark/>
          </w:tcPr>
          <w:p w14:paraId="1723FE1D" w14:textId="77777777" w:rsidR="00663F3A" w:rsidRPr="009F7F88" w:rsidRDefault="00663F3A" w:rsidP="00663F3A">
            <w:pPr>
              <w:pStyle w:val="RSCT03TableBody"/>
              <w:jc w:val="left"/>
              <w:rPr>
                <w:color w:val="000000" w:themeColor="text1"/>
                <w:w w:val="108"/>
              </w:rPr>
            </w:pPr>
            <w:r w:rsidRPr="009F7F88">
              <w:rPr>
                <w:color w:val="000000" w:themeColor="text1"/>
                <w:w w:val="108"/>
              </w:rPr>
              <w:t>Main raw material</w:t>
            </w:r>
          </w:p>
        </w:tc>
        <w:tc>
          <w:tcPr>
            <w:tcW w:w="1134" w:type="dxa"/>
            <w:tcBorders>
              <w:top w:val="nil"/>
              <w:left w:val="nil"/>
              <w:bottom w:val="single" w:sz="4" w:space="0" w:color="auto"/>
              <w:right w:val="nil"/>
            </w:tcBorders>
            <w:hideMark/>
          </w:tcPr>
          <w:p w14:paraId="5AD84B44" w14:textId="77777777" w:rsidR="00663F3A" w:rsidRPr="009F7F88" w:rsidRDefault="00663F3A" w:rsidP="00663F3A">
            <w:pPr>
              <w:pStyle w:val="RSCT03TableBody"/>
              <w:jc w:val="left"/>
              <w:rPr>
                <w:color w:val="000000" w:themeColor="text1"/>
                <w:w w:val="108"/>
              </w:rPr>
            </w:pPr>
            <w:r w:rsidRPr="009F7F88">
              <w:rPr>
                <w:color w:val="000000" w:themeColor="text1"/>
                <w:w w:val="108"/>
              </w:rPr>
              <w:t>Printing method</w:t>
            </w:r>
          </w:p>
        </w:tc>
        <w:tc>
          <w:tcPr>
            <w:tcW w:w="992" w:type="dxa"/>
            <w:tcBorders>
              <w:top w:val="nil"/>
              <w:left w:val="nil"/>
              <w:bottom w:val="single" w:sz="4" w:space="0" w:color="auto"/>
              <w:right w:val="nil"/>
            </w:tcBorders>
            <w:hideMark/>
          </w:tcPr>
          <w:p w14:paraId="36CC5A67" w14:textId="77777777" w:rsidR="00663F3A" w:rsidRPr="009F7F88" w:rsidRDefault="00663F3A" w:rsidP="00663F3A">
            <w:pPr>
              <w:pStyle w:val="RSCT03TableBody"/>
              <w:jc w:val="left"/>
              <w:rPr>
                <w:color w:val="000000" w:themeColor="text1"/>
                <w:w w:val="108"/>
              </w:rPr>
            </w:pPr>
            <w:r w:rsidRPr="009F7F88">
              <w:rPr>
                <w:color w:val="000000" w:themeColor="text1"/>
                <w:w w:val="108"/>
              </w:rPr>
              <w:t>Drying method</w:t>
            </w:r>
          </w:p>
        </w:tc>
        <w:tc>
          <w:tcPr>
            <w:tcW w:w="1984" w:type="dxa"/>
            <w:tcBorders>
              <w:top w:val="nil"/>
              <w:left w:val="nil"/>
              <w:bottom w:val="single" w:sz="4" w:space="0" w:color="auto"/>
              <w:right w:val="nil"/>
            </w:tcBorders>
            <w:hideMark/>
          </w:tcPr>
          <w:p w14:paraId="58B4EE12" w14:textId="77777777" w:rsidR="00663F3A" w:rsidRPr="009F7F88" w:rsidRDefault="00663F3A" w:rsidP="00663F3A">
            <w:pPr>
              <w:pStyle w:val="RSCT03TableBody"/>
              <w:jc w:val="left"/>
              <w:rPr>
                <w:color w:val="000000" w:themeColor="text1"/>
                <w:w w:val="108"/>
              </w:rPr>
            </w:pPr>
            <w:r w:rsidRPr="009F7F88">
              <w:rPr>
                <w:color w:val="000000" w:themeColor="text1"/>
                <w:w w:val="108"/>
              </w:rPr>
              <w:t>Application</w:t>
            </w:r>
          </w:p>
        </w:tc>
        <w:tc>
          <w:tcPr>
            <w:tcW w:w="567" w:type="dxa"/>
            <w:tcBorders>
              <w:top w:val="nil"/>
              <w:left w:val="nil"/>
              <w:bottom w:val="single" w:sz="4" w:space="0" w:color="auto"/>
              <w:right w:val="nil"/>
            </w:tcBorders>
            <w:hideMark/>
          </w:tcPr>
          <w:p w14:paraId="301DFB69" w14:textId="77777777" w:rsidR="00663F3A" w:rsidRPr="009F7F88" w:rsidRDefault="00663F3A" w:rsidP="00663F3A">
            <w:pPr>
              <w:pStyle w:val="RSCT03TableBody"/>
              <w:jc w:val="left"/>
              <w:rPr>
                <w:color w:val="000000" w:themeColor="text1"/>
                <w:w w:val="108"/>
              </w:rPr>
            </w:pPr>
            <w:r w:rsidRPr="009F7F88">
              <w:rPr>
                <w:color w:val="000000" w:themeColor="text1"/>
                <w:w w:val="108"/>
              </w:rPr>
              <w:t>Ref.</w:t>
            </w:r>
          </w:p>
        </w:tc>
      </w:tr>
      <w:tr w:rsidR="009F7F88" w:rsidRPr="009F7F88" w14:paraId="7340CDD3" w14:textId="77777777" w:rsidTr="00663F3A">
        <w:trPr>
          <w:trHeight w:val="293"/>
        </w:trPr>
        <w:tc>
          <w:tcPr>
            <w:tcW w:w="1418" w:type="dxa"/>
            <w:tcBorders>
              <w:top w:val="nil"/>
              <w:left w:val="nil"/>
              <w:bottom w:val="nil"/>
              <w:right w:val="nil"/>
            </w:tcBorders>
            <w:hideMark/>
          </w:tcPr>
          <w:p w14:paraId="60F09033" w14:textId="77777777" w:rsidR="00663F3A" w:rsidRPr="009F7F88" w:rsidRDefault="00663F3A" w:rsidP="00663F3A">
            <w:pPr>
              <w:pStyle w:val="RSCT03TableBody"/>
              <w:jc w:val="left"/>
              <w:rPr>
                <w:color w:val="000000" w:themeColor="text1"/>
                <w:w w:val="108"/>
              </w:rPr>
            </w:pPr>
            <w:r w:rsidRPr="009F7F88">
              <w:rPr>
                <w:color w:val="000000" w:themeColor="text1"/>
                <w:w w:val="108"/>
              </w:rPr>
              <w:t>CNC</w:t>
            </w:r>
          </w:p>
        </w:tc>
        <w:tc>
          <w:tcPr>
            <w:tcW w:w="1843" w:type="dxa"/>
            <w:tcBorders>
              <w:top w:val="nil"/>
              <w:left w:val="nil"/>
              <w:bottom w:val="nil"/>
              <w:right w:val="nil"/>
            </w:tcBorders>
            <w:hideMark/>
          </w:tcPr>
          <w:p w14:paraId="07D8ECA4" w14:textId="77777777" w:rsidR="00663F3A" w:rsidRPr="009F7F88" w:rsidRDefault="00663F3A" w:rsidP="00663F3A">
            <w:pPr>
              <w:pStyle w:val="RSCT03TableBody"/>
              <w:jc w:val="left"/>
              <w:rPr>
                <w:color w:val="000000" w:themeColor="text1"/>
                <w:w w:val="108"/>
              </w:rPr>
            </w:pPr>
            <w:r w:rsidRPr="009F7F88">
              <w:rPr>
                <w:color w:val="000000" w:themeColor="text1"/>
                <w:w w:val="108"/>
              </w:rPr>
              <w:t>3D complex structure</w:t>
            </w:r>
          </w:p>
        </w:tc>
        <w:tc>
          <w:tcPr>
            <w:tcW w:w="2268" w:type="dxa"/>
            <w:tcBorders>
              <w:top w:val="nil"/>
              <w:left w:val="nil"/>
              <w:bottom w:val="nil"/>
              <w:right w:val="nil"/>
            </w:tcBorders>
            <w:hideMark/>
          </w:tcPr>
          <w:p w14:paraId="27FB0993"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CNC, </w:t>
            </w:r>
            <w:proofErr w:type="spellStart"/>
            <w:r w:rsidRPr="009F7F88">
              <w:rPr>
                <w:color w:val="000000" w:themeColor="text1"/>
                <w:w w:val="108"/>
              </w:rPr>
              <w:t>Kymene</w:t>
            </w:r>
            <w:proofErr w:type="spellEnd"/>
            <w:r w:rsidRPr="009F7F88">
              <w:rPr>
                <w:color w:val="000000" w:themeColor="text1"/>
                <w:w w:val="108"/>
              </w:rPr>
              <w:t>, water</w:t>
            </w:r>
          </w:p>
        </w:tc>
        <w:tc>
          <w:tcPr>
            <w:tcW w:w="1134" w:type="dxa"/>
            <w:tcBorders>
              <w:top w:val="nil"/>
              <w:left w:val="nil"/>
              <w:bottom w:val="nil"/>
              <w:right w:val="nil"/>
            </w:tcBorders>
            <w:hideMark/>
          </w:tcPr>
          <w:p w14:paraId="64AB1681"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128B455B"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03F07C85" w14:textId="77777777" w:rsidR="00663F3A" w:rsidRPr="009F7F88" w:rsidRDefault="00663F3A" w:rsidP="00663F3A">
            <w:pPr>
              <w:pStyle w:val="RSCT03TableBody"/>
              <w:jc w:val="left"/>
              <w:rPr>
                <w:color w:val="000000" w:themeColor="text1"/>
                <w:w w:val="108"/>
              </w:rPr>
            </w:pPr>
            <w:r w:rsidRPr="009F7F88">
              <w:rPr>
                <w:color w:val="000000" w:themeColor="text1"/>
                <w:w w:val="108"/>
              </w:rPr>
              <w:t>Tissue engineering</w:t>
            </w:r>
          </w:p>
        </w:tc>
        <w:bookmarkStart w:id="71" w:name="_Hlk39540232"/>
        <w:tc>
          <w:tcPr>
            <w:tcW w:w="567" w:type="dxa"/>
            <w:tcBorders>
              <w:top w:val="nil"/>
              <w:left w:val="nil"/>
              <w:bottom w:val="nil"/>
              <w:right w:val="nil"/>
            </w:tcBorders>
            <w:hideMark/>
          </w:tcPr>
          <w:p w14:paraId="3BE5A03B" w14:textId="396695AC"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Scientific Reports","id":"ITEM-1","issued":{"date-parts":[["2017"]]},"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纤维素纳米晶气凝胶</w:instrText>
            </w:r>
            <w:r w:rsidR="004E1277" w:rsidRPr="009F7F88">
              <w:rPr>
                <w:color w:val="000000" w:themeColor="text1"/>
                <w:w w:val="108"/>
              </w:rPr>
              <w:instrText>","page":"8018","title":"Direct Ink Write (DIW) 3D Printed Cellulose Nanocrystal Aerogel Structures","type":"article-journal","volume":"7"},"uris":["http://www.mendeley.com/documents/?uuid=4ba88c7f-8162-4ab1-8f37-372156f301f3"]}],"mendeley":{"formattedCitation":"&lt;sup&gt;181&lt;/sup&gt;","plainTextFormattedCitation":"181","previouslyFormattedCitation":"&lt;sup&gt;17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81</w:t>
            </w:r>
            <w:r w:rsidRPr="009F7F88">
              <w:rPr>
                <w:color w:val="000000" w:themeColor="text1"/>
                <w:w w:val="108"/>
              </w:rPr>
              <w:fldChar w:fldCharType="end"/>
            </w:r>
            <w:bookmarkEnd w:id="71"/>
          </w:p>
        </w:tc>
      </w:tr>
      <w:tr w:rsidR="009F7F88" w:rsidRPr="009F7F88" w14:paraId="750626E5" w14:textId="77777777" w:rsidTr="00663F3A">
        <w:trPr>
          <w:trHeight w:val="293"/>
        </w:trPr>
        <w:tc>
          <w:tcPr>
            <w:tcW w:w="1418" w:type="dxa"/>
            <w:tcBorders>
              <w:top w:val="nil"/>
              <w:left w:val="nil"/>
              <w:bottom w:val="nil"/>
              <w:right w:val="nil"/>
            </w:tcBorders>
            <w:hideMark/>
          </w:tcPr>
          <w:p w14:paraId="1825020E" w14:textId="77777777" w:rsidR="00663F3A" w:rsidRPr="009F7F88" w:rsidRDefault="00663F3A" w:rsidP="00663F3A">
            <w:pPr>
              <w:pStyle w:val="RSCT03TableBody"/>
              <w:jc w:val="left"/>
              <w:rPr>
                <w:color w:val="000000" w:themeColor="text1"/>
                <w:w w:val="108"/>
              </w:rPr>
            </w:pPr>
            <w:r w:rsidRPr="009F7F88">
              <w:rPr>
                <w:color w:val="000000" w:themeColor="text1"/>
                <w:w w:val="108"/>
              </w:rPr>
              <w:t>CNF</w:t>
            </w:r>
          </w:p>
        </w:tc>
        <w:tc>
          <w:tcPr>
            <w:tcW w:w="1843" w:type="dxa"/>
            <w:tcBorders>
              <w:top w:val="nil"/>
              <w:left w:val="nil"/>
              <w:bottom w:val="nil"/>
              <w:right w:val="nil"/>
            </w:tcBorders>
            <w:hideMark/>
          </w:tcPr>
          <w:p w14:paraId="5ECC83DD" w14:textId="77777777" w:rsidR="00663F3A" w:rsidRPr="009F7F88" w:rsidRDefault="00663F3A" w:rsidP="00663F3A">
            <w:pPr>
              <w:pStyle w:val="RSCT03TableBody"/>
              <w:jc w:val="left"/>
              <w:rPr>
                <w:color w:val="000000" w:themeColor="text1"/>
                <w:w w:val="108"/>
              </w:rPr>
            </w:pPr>
            <w:r w:rsidRPr="009F7F88">
              <w:rPr>
                <w:color w:val="000000" w:themeColor="text1"/>
                <w:w w:val="108"/>
              </w:rPr>
              <w:t>3D complex structure</w:t>
            </w:r>
          </w:p>
        </w:tc>
        <w:tc>
          <w:tcPr>
            <w:tcW w:w="2268" w:type="dxa"/>
            <w:tcBorders>
              <w:top w:val="nil"/>
              <w:left w:val="nil"/>
              <w:bottom w:val="nil"/>
              <w:right w:val="nil"/>
            </w:tcBorders>
            <w:hideMark/>
          </w:tcPr>
          <w:p w14:paraId="66EB98A3"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CNF, </w:t>
            </w:r>
            <w:proofErr w:type="spellStart"/>
            <w:r w:rsidRPr="009F7F88">
              <w:rPr>
                <w:color w:val="000000" w:themeColor="text1"/>
                <w:w w:val="108"/>
              </w:rPr>
              <w:t>Kymene</w:t>
            </w:r>
            <w:proofErr w:type="spellEnd"/>
            <w:r w:rsidRPr="009F7F88">
              <w:rPr>
                <w:color w:val="000000" w:themeColor="text1"/>
                <w:w w:val="108"/>
              </w:rPr>
              <w:t>, water</w:t>
            </w:r>
          </w:p>
        </w:tc>
        <w:tc>
          <w:tcPr>
            <w:tcW w:w="1134" w:type="dxa"/>
            <w:tcBorders>
              <w:top w:val="nil"/>
              <w:left w:val="nil"/>
              <w:bottom w:val="nil"/>
              <w:right w:val="nil"/>
            </w:tcBorders>
            <w:hideMark/>
          </w:tcPr>
          <w:p w14:paraId="774B9FDF"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2B41151D"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7AD3D0F9" w14:textId="77777777" w:rsidR="00663F3A" w:rsidRPr="009F7F88" w:rsidRDefault="00663F3A" w:rsidP="00663F3A">
            <w:pPr>
              <w:pStyle w:val="RSCT03TableBody"/>
              <w:jc w:val="left"/>
              <w:rPr>
                <w:color w:val="000000" w:themeColor="text1"/>
                <w:w w:val="108"/>
              </w:rPr>
            </w:pPr>
            <w:r w:rsidRPr="009F7F88">
              <w:rPr>
                <w:color w:val="000000" w:themeColor="text1"/>
                <w:w w:val="108"/>
              </w:rPr>
              <w:t>Tissue engineering</w:t>
            </w:r>
          </w:p>
        </w:tc>
        <w:bookmarkStart w:id="72" w:name="_Hlk37445769"/>
        <w:tc>
          <w:tcPr>
            <w:tcW w:w="567" w:type="dxa"/>
            <w:tcBorders>
              <w:top w:val="nil"/>
              <w:left w:val="nil"/>
              <w:bottom w:val="nil"/>
              <w:right w:val="nil"/>
            </w:tcBorders>
            <w:hideMark/>
          </w:tcPr>
          <w:p w14:paraId="2B04DFB0" w14:textId="30795974"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suschemeng.7b03439","ISSN":"21680485","abstract":"Recent advancements in cellulosic aerogels have been extensive, but the lack of reproducible customization over the aerogel's overall 3D structure has limited their ability to adapt to different application requirements. In this paper, high pressure homogenization and 2,2,6,6-tetramethyl-1-piperidinyloxy (TEMPO) modified cellulose nanofiber (T-CNF) was printed using direct-ink-write (DIW) into customizable 3D structures. After freeze-drying and cross-linking, highly deformable and shape recoverable T-CNF aerogel 3D structures were obtained. The 3D printed parts have a porosity of 98% and density of 26 mg/cm3. Due to their sustainability, biocompatibility, ultralight weight with high porosity, and deformability, the resultant aerogels have great potential for applications in thermal insulation, shock/vibration damping, and tissue engineering. In addition, the 3D printed T-CNF aerogels were templated to impart hydrophobicity and electromechanical properties. The resultant aerogels demonstrated potential for oil/water separation, and electronic related applications.","author":[{"dropping-particle":"","family":"Li","given":"Vincent C.F.","non-dropping-particle":"","parse-names":false,"suffix":""},{"dropping-particle":"","family":"Mulyadi","given":"Arie","non-dropping-particle":"","parse-names":false,"suffix":""},{"dropping-particle":"","family":"Dunn","given":"Conner K.","non-dropping-particle":"","parse-names":false,"suffix":""},{"dropping-particle":"","family":"Deng","given":"Yulin","non-dropping-particle":"","parse-names":false,"suffix":""},{"dropping-particle":"","family":"Qi","given":"H. Jerry","non-dropping-particle":"","parse-names":false,"suffix":""}],"container-title":"ACS Sustainable Chemistry and Engineering","id":"ITEM-1","issue":"2","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纤维素纳米纤维气凝胶</w:instrText>
            </w:r>
            <w:r w:rsidR="004E1277" w:rsidRPr="009F7F88">
              <w:rPr>
                <w:color w:val="000000" w:themeColor="text1"/>
                <w:w w:val="108"/>
              </w:rPr>
              <w:instrText>\ntissue engineering</w:instrText>
            </w:r>
            <w:r w:rsidR="004E1277" w:rsidRPr="009F7F88">
              <w:rPr>
                <w:rFonts w:ascii="SimSun" w:eastAsia="SimSun" w:hAnsi="SimSun" w:cs="SimSun" w:hint="eastAsia"/>
                <w:color w:val="000000" w:themeColor="text1"/>
                <w:w w:val="108"/>
              </w:rPr>
              <w:instrText>组织工程，电机械敏感，水油分离</w:instrText>
            </w:r>
            <w:r w:rsidR="004E1277" w:rsidRPr="009F7F88">
              <w:rPr>
                <w:color w:val="000000" w:themeColor="text1"/>
                <w:w w:val="108"/>
              </w:rPr>
              <w:instrText>","page":"2011-2022","title":"Direct Ink Write 3D Printed Cellulose Nanofiber Aerogel Structures with Highly Deformable, Shape Recoverable, and Functionalizable Properties","type":"article-journal","volume":"6"},"uris":["http://www.mendeley.com/documents/?uuid=4ec3ef6a-eec8-4793-871a-4c34520c649e"]}],"mendeley":{"formattedCitation":"&lt;sup&gt;176&lt;/sup&gt;","plainTextFormattedCitation":"176","previouslyFormattedCitation":"&lt;sup&gt;17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76</w:t>
            </w:r>
            <w:r w:rsidRPr="009F7F88">
              <w:rPr>
                <w:color w:val="000000" w:themeColor="text1"/>
                <w:w w:val="108"/>
              </w:rPr>
              <w:fldChar w:fldCharType="end"/>
            </w:r>
            <w:bookmarkEnd w:id="72"/>
          </w:p>
        </w:tc>
      </w:tr>
      <w:tr w:rsidR="009F7F88" w:rsidRPr="009F7F88" w14:paraId="30A14912" w14:textId="77777777" w:rsidTr="00663F3A">
        <w:trPr>
          <w:trHeight w:val="293"/>
        </w:trPr>
        <w:tc>
          <w:tcPr>
            <w:tcW w:w="1418" w:type="dxa"/>
            <w:tcBorders>
              <w:top w:val="nil"/>
              <w:left w:val="nil"/>
              <w:bottom w:val="nil"/>
              <w:right w:val="nil"/>
            </w:tcBorders>
            <w:hideMark/>
          </w:tcPr>
          <w:p w14:paraId="080F15BB" w14:textId="77777777" w:rsidR="00663F3A" w:rsidRPr="009F7F88" w:rsidRDefault="00663F3A" w:rsidP="00663F3A">
            <w:pPr>
              <w:pStyle w:val="RSCT03TableBody"/>
              <w:jc w:val="left"/>
              <w:rPr>
                <w:color w:val="000000" w:themeColor="text1"/>
                <w:w w:val="108"/>
              </w:rPr>
            </w:pPr>
            <w:r w:rsidRPr="009F7F88">
              <w:rPr>
                <w:color w:val="000000" w:themeColor="text1"/>
                <w:w w:val="108"/>
              </w:rPr>
              <w:t>CNF/alginate</w:t>
            </w:r>
          </w:p>
        </w:tc>
        <w:tc>
          <w:tcPr>
            <w:tcW w:w="1843" w:type="dxa"/>
            <w:tcBorders>
              <w:top w:val="nil"/>
              <w:left w:val="nil"/>
              <w:bottom w:val="nil"/>
              <w:right w:val="nil"/>
            </w:tcBorders>
            <w:hideMark/>
          </w:tcPr>
          <w:p w14:paraId="45C16832" w14:textId="77777777" w:rsidR="00663F3A" w:rsidRPr="009F7F88" w:rsidRDefault="00663F3A" w:rsidP="00663F3A">
            <w:pPr>
              <w:pStyle w:val="RSCT03TableBody"/>
              <w:jc w:val="left"/>
              <w:rPr>
                <w:color w:val="000000" w:themeColor="text1"/>
                <w:w w:val="108"/>
              </w:rPr>
            </w:pPr>
            <w:r w:rsidRPr="009F7F88">
              <w:rPr>
                <w:color w:val="000000" w:themeColor="text1"/>
                <w:w w:val="108"/>
              </w:rPr>
              <w:t>3D construct</w:t>
            </w:r>
          </w:p>
        </w:tc>
        <w:tc>
          <w:tcPr>
            <w:tcW w:w="2268" w:type="dxa"/>
            <w:tcBorders>
              <w:top w:val="nil"/>
              <w:left w:val="nil"/>
              <w:bottom w:val="nil"/>
              <w:right w:val="nil"/>
            </w:tcBorders>
            <w:hideMark/>
          </w:tcPr>
          <w:p w14:paraId="27C72806" w14:textId="77777777" w:rsidR="00663F3A" w:rsidRPr="009F7F88" w:rsidRDefault="00663F3A" w:rsidP="00663F3A">
            <w:pPr>
              <w:pStyle w:val="RSCT03TableBody"/>
              <w:jc w:val="left"/>
              <w:rPr>
                <w:color w:val="000000" w:themeColor="text1"/>
                <w:w w:val="108"/>
              </w:rPr>
            </w:pPr>
            <w:r w:rsidRPr="009F7F88">
              <w:rPr>
                <w:color w:val="000000" w:themeColor="text1"/>
                <w:w w:val="108"/>
              </w:rPr>
              <w:t>CNF, alginate, CaCl</w:t>
            </w:r>
            <w:r w:rsidRPr="009F7F88">
              <w:rPr>
                <w:color w:val="000000" w:themeColor="text1"/>
                <w:w w:val="108"/>
                <w:vertAlign w:val="subscript"/>
              </w:rPr>
              <w:t>2</w:t>
            </w:r>
            <w:r w:rsidRPr="009F7F88">
              <w:rPr>
                <w:color w:val="000000" w:themeColor="text1"/>
                <w:w w:val="108"/>
              </w:rPr>
              <w:t>, water</w:t>
            </w:r>
          </w:p>
        </w:tc>
        <w:tc>
          <w:tcPr>
            <w:tcW w:w="1134" w:type="dxa"/>
            <w:tcBorders>
              <w:top w:val="nil"/>
              <w:left w:val="nil"/>
              <w:bottom w:val="nil"/>
              <w:right w:val="nil"/>
            </w:tcBorders>
            <w:hideMark/>
          </w:tcPr>
          <w:p w14:paraId="1E572A33"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10FAACF7"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7BCA2950" w14:textId="77777777" w:rsidR="00663F3A" w:rsidRPr="009F7F88" w:rsidRDefault="00663F3A" w:rsidP="00663F3A">
            <w:pPr>
              <w:pStyle w:val="RSCT03TableBody"/>
              <w:jc w:val="left"/>
              <w:rPr>
                <w:color w:val="000000" w:themeColor="text1"/>
                <w:w w:val="108"/>
              </w:rPr>
            </w:pPr>
            <w:r w:rsidRPr="009F7F88">
              <w:rPr>
                <w:color w:val="000000" w:themeColor="text1"/>
                <w:w w:val="108"/>
              </w:rPr>
              <w:t>Wound dressing</w:t>
            </w:r>
          </w:p>
        </w:tc>
        <w:tc>
          <w:tcPr>
            <w:tcW w:w="567" w:type="dxa"/>
            <w:tcBorders>
              <w:top w:val="nil"/>
              <w:left w:val="nil"/>
              <w:bottom w:val="nil"/>
              <w:right w:val="nil"/>
            </w:tcBorders>
            <w:hideMark/>
          </w:tcPr>
          <w:p w14:paraId="159FDB00" w14:textId="7D277E4C"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3390/bioengineering6030065","ISSN":"2306-5354","abstract":"2,2,6,6-tetramethylpyperidine-1-oxyl (TEMPO) oxidized cellulose nanofibrils (CNF) were used as ink for three-dimensional (3D) printing of porous structures with potential as wound dressings. Alginate (10, 20, 30 and 40 wt%) was incorporated into the formulation to facilitate the ionic cross-linking with calcium chloride (CaCl2). The effect of two different concentrations of CaCl2 (50 and 100 mM) was studied. The 3D printed hydrogels were freeze-dried to produce aerogels which were tested for water absorption. Scanning Electronic Microscopy (SEM) pictures demonstrated that the higher the concentration of the cross-linker the higher the definition of the printed tracks. CNF-based aerogels showed a remarkable water absorption capability. Although the incorporation of alginate and the cross-linking with CaCl2 led to shrinkage of the 3D printed constructs, the approach yielded suitable porous structures for water and moisture absorption. It is concluded that the 3D printed biocomposite structures developed in this study have characteristics that are promising for wound dressings devices.","author":[{"dropping-particle":"","family":"Espinosa","given":"Eduardo","non-dropping-particle":"","parse-names":false,"suffix":""},{"dropping-particle":"","family":"Filgueira","given":"Daniel","non-dropping-particle":"","parse-names":false,"suffix":""},{"dropping-particle":"","family":"Rodríguez","given":"Alejandro","non-dropping-particle":"","parse-names":false,"suffix":""},{"dropping-particle":"","family":"Chinga-Carrasco","given":"Gary","non-dropping-particle":"","parse-names":false,"suffix":""}],"container-title":"Bioengineering","id":"ITEM-1","issue":"3","issued":{"date-parts":[["2019"]]},"page":"65","publisher":"MDPI AG","title":"Nanocellulose-Based Inks—Effect of Alginate Content on the Water Absorption of 3D Printed Constructs","type":"article-journal","volume":"6"},"uris":["http://www.mendeley.com/documents/?uuid=0b4e1d94-9cc5-3fba-bf86-138506d62ef8"]}],"mendeley":{"formattedCitation":"&lt;sup&gt;225&lt;/sup&gt;","plainTextFormattedCitation":"225","previouslyFormattedCitation":"&lt;sup&gt;223&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5</w:t>
            </w:r>
            <w:r w:rsidRPr="009F7F88">
              <w:rPr>
                <w:color w:val="000000" w:themeColor="text1"/>
                <w:w w:val="108"/>
              </w:rPr>
              <w:fldChar w:fldCharType="end"/>
            </w:r>
          </w:p>
        </w:tc>
      </w:tr>
      <w:tr w:rsidR="009F7F88" w:rsidRPr="009F7F88" w14:paraId="32725525" w14:textId="77777777" w:rsidTr="00663F3A">
        <w:trPr>
          <w:trHeight w:val="293"/>
        </w:trPr>
        <w:tc>
          <w:tcPr>
            <w:tcW w:w="1418" w:type="dxa"/>
            <w:tcBorders>
              <w:top w:val="nil"/>
              <w:left w:val="nil"/>
              <w:bottom w:val="nil"/>
              <w:right w:val="nil"/>
            </w:tcBorders>
            <w:hideMark/>
          </w:tcPr>
          <w:p w14:paraId="367D089D" w14:textId="77777777" w:rsidR="00663F3A" w:rsidRPr="009F7F88" w:rsidRDefault="00663F3A" w:rsidP="00663F3A">
            <w:pPr>
              <w:pStyle w:val="RSCT03TableBody"/>
              <w:jc w:val="left"/>
              <w:rPr>
                <w:color w:val="000000" w:themeColor="text1"/>
                <w:w w:val="108"/>
              </w:rPr>
            </w:pPr>
            <w:r w:rsidRPr="009F7F88">
              <w:rPr>
                <w:color w:val="000000" w:themeColor="text1"/>
                <w:w w:val="108"/>
              </w:rPr>
              <w:t>CNF/alginate</w:t>
            </w:r>
          </w:p>
        </w:tc>
        <w:tc>
          <w:tcPr>
            <w:tcW w:w="1843" w:type="dxa"/>
            <w:tcBorders>
              <w:top w:val="nil"/>
              <w:left w:val="nil"/>
              <w:bottom w:val="nil"/>
              <w:right w:val="nil"/>
            </w:tcBorders>
            <w:hideMark/>
          </w:tcPr>
          <w:p w14:paraId="75C0370A" w14:textId="77777777" w:rsidR="00663F3A" w:rsidRPr="009F7F88" w:rsidRDefault="00663F3A" w:rsidP="00663F3A">
            <w:pPr>
              <w:pStyle w:val="RSCT03TableBody"/>
              <w:jc w:val="left"/>
              <w:rPr>
                <w:color w:val="000000" w:themeColor="text1"/>
                <w:w w:val="108"/>
              </w:rPr>
            </w:pPr>
            <w:r w:rsidRPr="009F7F88">
              <w:rPr>
                <w:color w:val="000000" w:themeColor="text1"/>
                <w:w w:val="108"/>
              </w:rPr>
              <w:t>3D grid, bulk</w:t>
            </w:r>
          </w:p>
        </w:tc>
        <w:tc>
          <w:tcPr>
            <w:tcW w:w="2268" w:type="dxa"/>
            <w:tcBorders>
              <w:top w:val="nil"/>
              <w:left w:val="nil"/>
              <w:bottom w:val="nil"/>
              <w:right w:val="nil"/>
            </w:tcBorders>
            <w:hideMark/>
          </w:tcPr>
          <w:p w14:paraId="6A0C69D3" w14:textId="77777777" w:rsidR="00663F3A" w:rsidRPr="009F7F88" w:rsidRDefault="00663F3A" w:rsidP="00663F3A">
            <w:pPr>
              <w:pStyle w:val="RSCT03TableBody"/>
              <w:jc w:val="left"/>
              <w:rPr>
                <w:color w:val="000000" w:themeColor="text1"/>
                <w:w w:val="108"/>
              </w:rPr>
            </w:pPr>
            <w:r w:rsidRPr="009F7F88">
              <w:rPr>
                <w:color w:val="000000" w:themeColor="text1"/>
                <w:w w:val="108"/>
              </w:rPr>
              <w:t>CNF, alginate, CaCl</w:t>
            </w:r>
            <w:r w:rsidRPr="009F7F88">
              <w:rPr>
                <w:color w:val="000000" w:themeColor="text1"/>
                <w:w w:val="108"/>
                <w:vertAlign w:val="subscript"/>
              </w:rPr>
              <w:t>2</w:t>
            </w:r>
            <w:r w:rsidRPr="009F7F88">
              <w:rPr>
                <w:color w:val="000000" w:themeColor="text1"/>
                <w:w w:val="108"/>
              </w:rPr>
              <w:t>, water</w:t>
            </w:r>
          </w:p>
        </w:tc>
        <w:tc>
          <w:tcPr>
            <w:tcW w:w="1134" w:type="dxa"/>
            <w:tcBorders>
              <w:top w:val="nil"/>
              <w:left w:val="nil"/>
              <w:bottom w:val="nil"/>
              <w:right w:val="nil"/>
            </w:tcBorders>
            <w:hideMark/>
          </w:tcPr>
          <w:p w14:paraId="7944B2C5"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5B8B17B7" w14:textId="77777777" w:rsidR="00663F3A" w:rsidRPr="009F7F88" w:rsidRDefault="00663F3A" w:rsidP="00663F3A">
            <w:pPr>
              <w:pStyle w:val="RSCT03TableBody"/>
              <w:jc w:val="left"/>
              <w:rPr>
                <w:color w:val="000000" w:themeColor="text1"/>
                <w:w w:val="108"/>
              </w:rPr>
            </w:pPr>
            <w:r w:rsidRPr="009F7F88">
              <w:rPr>
                <w:color w:val="000000" w:themeColor="text1"/>
                <w:w w:val="108"/>
              </w:rPr>
              <w:t>Ambient</w:t>
            </w:r>
          </w:p>
        </w:tc>
        <w:tc>
          <w:tcPr>
            <w:tcW w:w="1984" w:type="dxa"/>
            <w:tcBorders>
              <w:top w:val="nil"/>
              <w:left w:val="nil"/>
              <w:bottom w:val="nil"/>
              <w:right w:val="nil"/>
            </w:tcBorders>
            <w:hideMark/>
          </w:tcPr>
          <w:p w14:paraId="0219B3E8" w14:textId="77777777" w:rsidR="00663F3A" w:rsidRPr="009F7F88" w:rsidRDefault="00663F3A" w:rsidP="00663F3A">
            <w:pPr>
              <w:pStyle w:val="RSCT03TableBody"/>
              <w:jc w:val="left"/>
              <w:rPr>
                <w:color w:val="000000" w:themeColor="text1"/>
                <w:w w:val="108"/>
              </w:rPr>
            </w:pPr>
            <w:r w:rsidRPr="009F7F88">
              <w:rPr>
                <w:color w:val="000000" w:themeColor="text1"/>
                <w:w w:val="108"/>
              </w:rPr>
              <w:t>Energy storage, humidity sensors</w:t>
            </w:r>
          </w:p>
        </w:tc>
        <w:tc>
          <w:tcPr>
            <w:tcW w:w="567" w:type="dxa"/>
            <w:tcBorders>
              <w:top w:val="nil"/>
              <w:left w:val="nil"/>
              <w:bottom w:val="nil"/>
              <w:right w:val="nil"/>
            </w:tcBorders>
            <w:hideMark/>
          </w:tcPr>
          <w:p w14:paraId="2F177864" w14:textId="3FFFD6B3"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fm.201909383","ISSN":"1616-301X","abstract":"This study presents a novel, green, and efficient way of preparing crosslinked aerogels from cellulose nanofibers (CNFs) and alginate using non-covalent chemistry. This new process can ultimately facilitate the fast, continuous, and large-scale production of porous, light-weight materials as it does not require freeze-drying, supercritical CO2 drying, or any environmentally harmful crosslinking chemistries. The reported preparation procedure relies solely on the successive freezing, solvent-exchange, and ambient drying of composite CNF-alginate gels. The presented findings suggest that a highly-porous structure can be preserved throughout the process by simply controlling the ionic strength of the gel. Aerogels with tunable densities (23–38 kg m−3) and compressive moduli (97–275 kPa) can be prepared by using different CNF concentrations. These low-density networks have a unique combination of formability (using molding or 3D-printing) and wet-stability (when ion exchanged to calcium ions). To demonstrate their use in advanced wet applications, the printed aerogels are functionalized with very high loadings of conducting poly(3,4-ethylenedioxythiophene):tosylate (PEDOT:TOS) polymer by using a novel in situ polymerization approach. In-depth material characterization reveals that these aerogels have the potential to be used in not only energy storage applications (specific capacitance of 78 F g−1), but also as mechanical-strain and humidity sensors.","author":[{"dropping-particle":"","family":"Françon","given":"Hugo","non-dropping-particle":"","parse-names":false,"suffix":""},{"dropping-particle":"","family":"Wang","given":"Zhen","non-dropping-particle":"","parse-names":false,"suffix":""},{"dropping-particle":"","family":"Marais","given":"Andrew","non-dropping-particle":"","parse-names":false,"suffix":""},{"dropping-particle":"","family":"Mystek","given":"Katarzyna","non-dropping-particle":"","parse-names":false,"suffix":""},{"dropping-particle":"","family":"Piper","given":"Andrew","non-dropping-particle":"","parse-names":false,"suffix":""},{"dropping-particle":"","family":"Granberg","given":"Hjalmar","non-dropping-particle":"","parse-names":false,"suffix":""},{"dropping-particle":"","family":"Malti","given":"Abdellah","non-dropping-particle":"","parse-names":false,"suffix":""},{"dropping-particle":"","family":"Gatenholm","given":"Paul","non-dropping-particle":"","parse-names":false,"suffix":""},{"dropping-particle":"","family":"Larsson","given":"Per A.","non-dropping-particle":"","parse-names":false,"suffix":""},{"dropping-particle":"","family":"Wågberg","given":"Lars","non-dropping-particle":"","parse-names":false,"suffix":""}],"container-title":"Advanced Functional Materials","id":"ITEM-1","issue":"12","issued":{"date-parts":[["2020"]]},"page":"1909383","publisher":"Wiley-VCH Verlag","title":"Ambient</w:instrText>
            </w:r>
            <w:r w:rsidR="004E1277" w:rsidRPr="009F7F88">
              <w:rPr>
                <w:rFonts w:hint="eastAsia"/>
                <w:color w:val="000000" w:themeColor="text1"/>
                <w:w w:val="108"/>
              </w:rPr>
              <w:instrText>‐</w:instrText>
            </w:r>
            <w:r w:rsidR="004E1277" w:rsidRPr="009F7F88">
              <w:rPr>
                <w:color w:val="000000" w:themeColor="text1"/>
                <w:w w:val="108"/>
              </w:rPr>
              <w:instrText>Dried, 3D</w:instrText>
            </w:r>
            <w:r w:rsidR="004E1277" w:rsidRPr="009F7F88">
              <w:rPr>
                <w:rFonts w:hint="eastAsia"/>
                <w:color w:val="000000" w:themeColor="text1"/>
                <w:w w:val="108"/>
              </w:rPr>
              <w:instrText>‐</w:instrText>
            </w:r>
            <w:r w:rsidR="004E1277" w:rsidRPr="009F7F88">
              <w:rPr>
                <w:color w:val="000000" w:themeColor="text1"/>
                <w:w w:val="108"/>
              </w:rPr>
              <w:instrText>Printable and Electrically Conducting Cellulose Nanofiber Aerogels by Inclusion of Functional Polymers","type":"article-journal","volume":"30"},"uris":["http://www.mendeley.com/documents/?uuid=7deedfc2-1336-3797-a5a5-6ab61f202c47"]}],"mendeley":{"formattedCitation":"&lt;sup&gt;226&lt;/sup&gt;","plainTextFormattedCitation":"226","previouslyFormattedCitation":"&lt;sup&gt;22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6</w:t>
            </w:r>
            <w:r w:rsidRPr="009F7F88">
              <w:rPr>
                <w:color w:val="000000" w:themeColor="text1"/>
                <w:w w:val="108"/>
              </w:rPr>
              <w:fldChar w:fldCharType="end"/>
            </w:r>
          </w:p>
        </w:tc>
      </w:tr>
      <w:tr w:rsidR="009F7F88" w:rsidRPr="009F7F88" w14:paraId="7181E462" w14:textId="77777777" w:rsidTr="00663F3A">
        <w:trPr>
          <w:trHeight w:val="293"/>
        </w:trPr>
        <w:tc>
          <w:tcPr>
            <w:tcW w:w="1418" w:type="dxa"/>
            <w:tcBorders>
              <w:top w:val="nil"/>
              <w:left w:val="nil"/>
              <w:bottom w:val="nil"/>
              <w:right w:val="nil"/>
            </w:tcBorders>
            <w:hideMark/>
          </w:tcPr>
          <w:p w14:paraId="67393B7D" w14:textId="77777777" w:rsidR="00663F3A" w:rsidRPr="009F7F88" w:rsidRDefault="00663F3A" w:rsidP="00663F3A">
            <w:pPr>
              <w:pStyle w:val="RSCT03TableBody"/>
              <w:jc w:val="left"/>
              <w:rPr>
                <w:color w:val="000000" w:themeColor="text1"/>
                <w:w w:val="108"/>
              </w:rPr>
            </w:pPr>
            <w:r w:rsidRPr="009F7F88">
              <w:rPr>
                <w:color w:val="000000" w:themeColor="text1"/>
                <w:w w:val="108"/>
              </w:rPr>
              <w:t>CNF</w:t>
            </w:r>
          </w:p>
        </w:tc>
        <w:tc>
          <w:tcPr>
            <w:tcW w:w="1843" w:type="dxa"/>
            <w:tcBorders>
              <w:top w:val="nil"/>
              <w:left w:val="nil"/>
              <w:bottom w:val="nil"/>
              <w:right w:val="nil"/>
            </w:tcBorders>
            <w:hideMark/>
          </w:tcPr>
          <w:p w14:paraId="19AC1C74" w14:textId="77777777" w:rsidR="00663F3A" w:rsidRPr="009F7F88" w:rsidRDefault="00663F3A" w:rsidP="00663F3A">
            <w:pPr>
              <w:pStyle w:val="RSCT03TableBody"/>
              <w:jc w:val="left"/>
              <w:rPr>
                <w:color w:val="000000" w:themeColor="text1"/>
                <w:w w:val="108"/>
              </w:rPr>
            </w:pPr>
            <w:r w:rsidRPr="009F7F88">
              <w:rPr>
                <w:color w:val="000000" w:themeColor="text1"/>
                <w:w w:val="108"/>
              </w:rPr>
              <w:t>3D complex structure</w:t>
            </w:r>
          </w:p>
        </w:tc>
        <w:tc>
          <w:tcPr>
            <w:tcW w:w="2268" w:type="dxa"/>
            <w:tcBorders>
              <w:top w:val="nil"/>
              <w:left w:val="nil"/>
              <w:bottom w:val="nil"/>
              <w:right w:val="nil"/>
            </w:tcBorders>
            <w:hideMark/>
          </w:tcPr>
          <w:p w14:paraId="7ACC5325" w14:textId="77777777" w:rsidR="00663F3A" w:rsidRPr="009F7F88" w:rsidRDefault="00663F3A" w:rsidP="00663F3A">
            <w:pPr>
              <w:pStyle w:val="RSCT03TableBody"/>
              <w:jc w:val="left"/>
              <w:rPr>
                <w:color w:val="000000" w:themeColor="text1"/>
                <w:w w:val="108"/>
              </w:rPr>
            </w:pPr>
            <w:r w:rsidRPr="009F7F88">
              <w:rPr>
                <w:color w:val="000000" w:themeColor="text1"/>
                <w:w w:val="108"/>
              </w:rPr>
              <w:t>CNF, water, CaCl</w:t>
            </w:r>
            <w:r w:rsidRPr="009F7F88">
              <w:rPr>
                <w:color w:val="000000" w:themeColor="text1"/>
                <w:w w:val="108"/>
                <w:vertAlign w:val="subscript"/>
              </w:rPr>
              <w:t>2</w:t>
            </w:r>
            <w:r w:rsidRPr="009F7F88">
              <w:rPr>
                <w:color w:val="000000" w:themeColor="text1"/>
                <w:w w:val="108"/>
              </w:rPr>
              <w:t xml:space="preserve"> bath</w:t>
            </w:r>
          </w:p>
        </w:tc>
        <w:tc>
          <w:tcPr>
            <w:tcW w:w="1134" w:type="dxa"/>
            <w:tcBorders>
              <w:top w:val="nil"/>
              <w:left w:val="nil"/>
              <w:bottom w:val="nil"/>
              <w:right w:val="nil"/>
            </w:tcBorders>
            <w:hideMark/>
          </w:tcPr>
          <w:p w14:paraId="0B9EBDD0"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63E48258"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50694322" w14:textId="77777777" w:rsidR="00663F3A" w:rsidRPr="009F7F88" w:rsidRDefault="00663F3A" w:rsidP="00663F3A">
            <w:pPr>
              <w:pStyle w:val="RSCT03TableBody"/>
              <w:jc w:val="left"/>
              <w:rPr>
                <w:color w:val="000000" w:themeColor="text1"/>
                <w:w w:val="108"/>
              </w:rPr>
            </w:pPr>
            <w:r w:rsidRPr="009F7F88">
              <w:rPr>
                <w:color w:val="000000" w:themeColor="text1"/>
                <w:w w:val="108"/>
              </w:rPr>
              <w:t>-</w:t>
            </w:r>
          </w:p>
        </w:tc>
        <w:tc>
          <w:tcPr>
            <w:tcW w:w="567" w:type="dxa"/>
            <w:tcBorders>
              <w:top w:val="nil"/>
              <w:left w:val="nil"/>
              <w:bottom w:val="nil"/>
              <w:right w:val="nil"/>
            </w:tcBorders>
            <w:hideMark/>
          </w:tcPr>
          <w:p w14:paraId="71414F08" w14:textId="6BF746AE"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t.201600096","ISSN":"2365709X","abstract":"Cellulose nanofibrils isolated from trees have the potential to be used as raw material for future sustainable products within the areas of packaging, textiles, biomedical devices, and furniture. However, one unsolved problem has been to convert the nanofibril-hydrogel into a dry 3D structure. In this study, 3D printing is used to convert a cellulose nanofibril hydrogel into 3D structures with controlled architectures. Such structures collapse upon drying, but by using different drying processes the collapse can be controlled and the 3D structure can be preserved upon solidification. In addition, a conductive cellulose nanofibril ink is fabricated by adding carbon nanotubes. These findings enable the use of wood derived materials in 3D printing for fabrication of sustainable commodities such as packaging, textiles, biomedical devices, and furniture with conductive parts. Furthermore, with the introduction of biopolymers into 3D printing, the 3D printing technology itself can finally be regarded as sustainable.","author":[{"dropping-particle":"","family":"Håkansson","given":"Karl M.O.","non-dropping-particle":"","parse-names":false,"suffix":""},{"dropping-particle":"","family":"Henriksson","given":"Ida C.","non-dropping-particle":"","parse-names":false,"suffix":""},{"dropping-particle":"","family":"la Peña Vázquez","given":"Cristina","non-dropping-particle":"de","parse-names":false,"suffix":""},{"dropping-particle":"","family":"Kuzmenko","given":"Volodymyr","non-dropping-particle":"","parse-names":false,"suffix":""},{"dropping-particle":"","family":"Markstedt","given":"Kajsa","non-dropping-particle":"","parse-names":false,"suffix":""},{"dropping-particle":"","family":"Enoksson","given":"Peter","non-dropping-particle":"","parse-names":false,"suffix":""},{"dropping-particle":"","family":"Gatenholm","given":"Paul","non-dropping-particle":"","parse-names":false,"suffix":""}],"container-title":"Advanced Materials Technologies","id":"ITEM-1","issue":"7","issued":{"date-parts":[["2016"]]},"page":"1600096","publisher":"Wiley-Blackwell","title":"Solidification of 3D Printed Nanofibril Hydrogels into Functional 3D Cellulose Structures","type":"article-journal","volume":"1"},"uris":["http://www.mendeley.com/documents/?uuid=32c8dee4-0497-3429-89c2-e41f4094a36c"]}],"mendeley":{"formattedCitation":"&lt;sup&gt;227&lt;/sup&gt;","plainTextFormattedCitation":"227","previouslyFormattedCitation":"&lt;sup&gt;22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7</w:t>
            </w:r>
            <w:r w:rsidRPr="009F7F88">
              <w:rPr>
                <w:color w:val="000000" w:themeColor="text1"/>
                <w:w w:val="108"/>
              </w:rPr>
              <w:fldChar w:fldCharType="end"/>
            </w:r>
          </w:p>
        </w:tc>
      </w:tr>
      <w:tr w:rsidR="009F7F88" w:rsidRPr="009F7F88" w14:paraId="195C36D7" w14:textId="77777777" w:rsidTr="00663F3A">
        <w:trPr>
          <w:trHeight w:val="299"/>
        </w:trPr>
        <w:tc>
          <w:tcPr>
            <w:tcW w:w="1418" w:type="dxa"/>
            <w:tcBorders>
              <w:top w:val="nil"/>
              <w:left w:val="nil"/>
              <w:bottom w:val="nil"/>
              <w:right w:val="nil"/>
            </w:tcBorders>
            <w:hideMark/>
          </w:tcPr>
          <w:p w14:paraId="1F2374D2" w14:textId="77777777" w:rsidR="00663F3A" w:rsidRPr="009F7F88" w:rsidRDefault="00663F3A" w:rsidP="00663F3A">
            <w:pPr>
              <w:pStyle w:val="RSCT03TableBody"/>
              <w:jc w:val="left"/>
              <w:rPr>
                <w:color w:val="000000" w:themeColor="text1"/>
                <w:w w:val="108"/>
              </w:rPr>
            </w:pPr>
            <w:r w:rsidRPr="009F7F88">
              <w:rPr>
                <w:color w:val="000000" w:themeColor="text1"/>
                <w:w w:val="108"/>
              </w:rPr>
              <w:t>CNF</w:t>
            </w:r>
          </w:p>
        </w:tc>
        <w:tc>
          <w:tcPr>
            <w:tcW w:w="1843" w:type="dxa"/>
            <w:tcBorders>
              <w:top w:val="nil"/>
              <w:left w:val="nil"/>
              <w:bottom w:val="nil"/>
              <w:right w:val="nil"/>
            </w:tcBorders>
            <w:hideMark/>
          </w:tcPr>
          <w:p w14:paraId="2E456173" w14:textId="77777777" w:rsidR="00663F3A" w:rsidRPr="009F7F88" w:rsidRDefault="00663F3A" w:rsidP="00663F3A">
            <w:pPr>
              <w:pStyle w:val="RSCT03TableBody"/>
              <w:jc w:val="left"/>
              <w:rPr>
                <w:color w:val="000000" w:themeColor="text1"/>
                <w:w w:val="108"/>
              </w:rPr>
            </w:pPr>
            <w:r w:rsidRPr="009F7F88">
              <w:rPr>
                <w:color w:val="000000" w:themeColor="text1"/>
                <w:w w:val="108"/>
              </w:rPr>
              <w:t>3D scaffold</w:t>
            </w:r>
          </w:p>
        </w:tc>
        <w:tc>
          <w:tcPr>
            <w:tcW w:w="2268" w:type="dxa"/>
            <w:tcBorders>
              <w:top w:val="nil"/>
              <w:left w:val="nil"/>
              <w:bottom w:val="nil"/>
              <w:right w:val="nil"/>
            </w:tcBorders>
            <w:hideMark/>
          </w:tcPr>
          <w:p w14:paraId="36B8455B" w14:textId="77777777" w:rsidR="00663F3A" w:rsidRPr="009F7F88" w:rsidRDefault="00663F3A" w:rsidP="00663F3A">
            <w:pPr>
              <w:pStyle w:val="RSCT03TableBody"/>
              <w:jc w:val="left"/>
              <w:rPr>
                <w:color w:val="000000" w:themeColor="text1"/>
                <w:w w:val="108"/>
              </w:rPr>
            </w:pPr>
            <w:r w:rsidRPr="009F7F88">
              <w:rPr>
                <w:color w:val="000000" w:themeColor="text1"/>
                <w:w w:val="108"/>
              </w:rPr>
              <w:t>CNF, water</w:t>
            </w:r>
          </w:p>
        </w:tc>
        <w:tc>
          <w:tcPr>
            <w:tcW w:w="1134" w:type="dxa"/>
            <w:tcBorders>
              <w:top w:val="nil"/>
              <w:left w:val="nil"/>
              <w:bottom w:val="nil"/>
              <w:right w:val="nil"/>
            </w:tcBorders>
            <w:hideMark/>
          </w:tcPr>
          <w:p w14:paraId="56497FF6"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5CBEDA48"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20C8D4CC" w14:textId="77777777" w:rsidR="00663F3A" w:rsidRPr="009F7F88" w:rsidRDefault="00663F3A" w:rsidP="00663F3A">
            <w:pPr>
              <w:pStyle w:val="RSCT03TableBody"/>
              <w:jc w:val="left"/>
              <w:rPr>
                <w:color w:val="000000" w:themeColor="text1"/>
                <w:w w:val="108"/>
              </w:rPr>
            </w:pPr>
            <w:r w:rsidRPr="009F7F88">
              <w:rPr>
                <w:color w:val="000000" w:themeColor="text1"/>
                <w:w w:val="108"/>
              </w:rPr>
              <w:t>Tissue engineering</w:t>
            </w:r>
          </w:p>
        </w:tc>
        <w:tc>
          <w:tcPr>
            <w:tcW w:w="567" w:type="dxa"/>
            <w:tcBorders>
              <w:top w:val="nil"/>
              <w:left w:val="nil"/>
              <w:bottom w:val="nil"/>
              <w:right w:val="nil"/>
            </w:tcBorders>
            <w:hideMark/>
          </w:tcPr>
          <w:p w14:paraId="53986B60" w14:textId="4A117F39"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biomac.9b00527","ISSN":"15264602","abstract":"Nanocellulose has been demonstrated as a suitable material for cell culturing, given its similarity to extracellular matrices. Taking advantage of the shear thinning behavior, nanocellulose suits three-dimensional (3D) printing into scaffolds that support cell attachment and proliferation. Here, we propose aqueous suspensions of acetylated nanocellulose of a low degree of substitution for direct ink writing (DIW). This benefits from the heterogeneous acetylation of precursor cellulosic fibers, which eases their deconstruction and confers the characteristics required for extrusion in DIW. Accordingly, the morphology of related 3D-printed architectures and their performance during drying and rewetting as well as interactions with living cells are compared with those produced from typical unmodified and TEMPO-oxidized nanocelluloses. We find that a significantly lower concentration of acetylated nanofibrils is needed to obtain bioinks of similar performance, affording more porous structures. Together with their high surface charge and axial aspect, acetylated nanocellulose produces dimensionally stable monolithic scaffolds that support drying and rewetting, required for packaging and sterilization. Considering their potential uses in cardiac devices, we discuss the interactions of the scaffolds with cardiac myoblast cells. Attachment, proliferation, and viability for 21 days are demonstrated. Overall, the performance of acetylated nanocellulose bioinks opens the possibility for reliable and scale-up fabrication of scaffolds appropriate for studies on cellular processes and for tissue engineering.","author":[{"dropping-particle":"","family":"Ajdary","given":"Rubina","non-dropping-particle":"","parse-names":false,"suffix":""},{"dropping-particle":"","family":"Huan","given":"Siqi","non-dropping-particle":"","parse-names":false,"suffix":""},{"dropping-particle":"","family":"Zanjanizadeh Ezazi","given":"Nazanin","non-dropping-particle":"","parse-names":false,"suffix":""},{"dropping-particle":"","family":"Xiang","given":"Wenchao","non-dropping-particle":"","parse-names":false,"suffix":""},{"dropping-particle":"","family":"Grande","given":"Rafael","non-dropping-particle":"","parse-names":false,"suffix":""},{"dropping-particle":"","family":"Santos","given":"Hélder A.","non-dropping-particle":"","parse-names":false,"suffix":""},{"dropping-particle":"","family":"Rojas","given":"Orlando J.","non-dropping-particle":"","parse-names":false,"suffix":""}],"container-title":"Biomacromolecules","id":"ITEM-1","issue":"7","issued":{"date-parts":[["2019"]]},"page":"2770-2778","publisher":"American Chemical Society","title":"Acetylated Nanocellulose for Single-Component Bioinks and Cell Proliferation on 3D-Printed Scaffolds","type":"article-journal","volume":"20"},"uris":["http://www.mendeley.com/documents/?uuid=c835555c-7247-3a4d-bd8f-a3ce591c77cd"]}],"mendeley":{"formattedCitation":"&lt;sup&gt;230&lt;/sup&gt;","plainTextFormattedCitation":"230","previouslyFormattedCitation":"&lt;sup&gt;228&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30</w:t>
            </w:r>
            <w:r w:rsidRPr="009F7F88">
              <w:rPr>
                <w:color w:val="000000" w:themeColor="text1"/>
                <w:w w:val="108"/>
              </w:rPr>
              <w:fldChar w:fldCharType="end"/>
            </w:r>
          </w:p>
        </w:tc>
      </w:tr>
      <w:tr w:rsidR="009F7F88" w:rsidRPr="009F7F88" w14:paraId="50D9AB21" w14:textId="77777777" w:rsidTr="00663F3A">
        <w:trPr>
          <w:trHeight w:val="293"/>
        </w:trPr>
        <w:tc>
          <w:tcPr>
            <w:tcW w:w="1418" w:type="dxa"/>
            <w:tcBorders>
              <w:top w:val="nil"/>
              <w:left w:val="nil"/>
              <w:bottom w:val="nil"/>
              <w:right w:val="nil"/>
            </w:tcBorders>
            <w:hideMark/>
          </w:tcPr>
          <w:p w14:paraId="01B09E57"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Carbon-Li, Carbon-LiFePO</w:t>
            </w:r>
            <w:r w:rsidRPr="009F7F88">
              <w:rPr>
                <w:color w:val="000000" w:themeColor="text1"/>
                <w:w w:val="108"/>
                <w:vertAlign w:val="subscript"/>
                <w:lang w:eastAsia="zh-CN"/>
              </w:rPr>
              <w:t>4</w:t>
            </w:r>
          </w:p>
        </w:tc>
        <w:tc>
          <w:tcPr>
            <w:tcW w:w="1843" w:type="dxa"/>
            <w:tcBorders>
              <w:top w:val="nil"/>
              <w:left w:val="nil"/>
              <w:bottom w:val="nil"/>
              <w:right w:val="nil"/>
            </w:tcBorders>
            <w:hideMark/>
          </w:tcPr>
          <w:p w14:paraId="6FB726FA"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anode/cathode</w:t>
            </w:r>
          </w:p>
        </w:tc>
        <w:tc>
          <w:tcPr>
            <w:tcW w:w="2268" w:type="dxa"/>
            <w:tcBorders>
              <w:top w:val="nil"/>
              <w:left w:val="nil"/>
              <w:bottom w:val="nil"/>
              <w:right w:val="nil"/>
            </w:tcBorders>
            <w:hideMark/>
          </w:tcPr>
          <w:p w14:paraId="605F2794"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Wood pulp, LiFePO</w:t>
            </w:r>
            <w:r w:rsidRPr="009F7F88">
              <w:rPr>
                <w:color w:val="000000" w:themeColor="text1"/>
                <w:w w:val="108"/>
                <w:vertAlign w:val="subscript"/>
                <w:lang w:eastAsia="zh-CN"/>
              </w:rPr>
              <w:t>4</w:t>
            </w:r>
            <w:r w:rsidRPr="009F7F88">
              <w:rPr>
                <w:color w:val="000000" w:themeColor="text1"/>
                <w:w w:val="108"/>
                <w:lang w:eastAsia="zh-CN"/>
              </w:rPr>
              <w:t xml:space="preserve"> powder</w:t>
            </w:r>
          </w:p>
        </w:tc>
        <w:tc>
          <w:tcPr>
            <w:tcW w:w="1134" w:type="dxa"/>
            <w:tcBorders>
              <w:top w:val="nil"/>
              <w:left w:val="nil"/>
              <w:bottom w:val="nil"/>
              <w:right w:val="nil"/>
            </w:tcBorders>
            <w:hideMark/>
          </w:tcPr>
          <w:p w14:paraId="3D7E32C1"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xtrusion</w:t>
            </w:r>
          </w:p>
        </w:tc>
        <w:tc>
          <w:tcPr>
            <w:tcW w:w="992" w:type="dxa"/>
            <w:tcBorders>
              <w:top w:val="nil"/>
              <w:left w:val="nil"/>
              <w:bottom w:val="nil"/>
              <w:right w:val="nil"/>
            </w:tcBorders>
            <w:hideMark/>
          </w:tcPr>
          <w:p w14:paraId="2D6DF5B9"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Freeze</w:t>
            </w:r>
          </w:p>
        </w:tc>
        <w:tc>
          <w:tcPr>
            <w:tcW w:w="1984" w:type="dxa"/>
            <w:tcBorders>
              <w:top w:val="nil"/>
              <w:left w:val="nil"/>
              <w:bottom w:val="nil"/>
              <w:right w:val="nil"/>
            </w:tcBorders>
            <w:hideMark/>
          </w:tcPr>
          <w:p w14:paraId="6E788B5A"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Li metal battery</w:t>
            </w:r>
          </w:p>
        </w:tc>
        <w:tc>
          <w:tcPr>
            <w:tcW w:w="567" w:type="dxa"/>
            <w:tcBorders>
              <w:top w:val="nil"/>
              <w:left w:val="nil"/>
              <w:bottom w:val="nil"/>
              <w:right w:val="nil"/>
            </w:tcBorders>
            <w:hideMark/>
          </w:tcPr>
          <w:p w14:paraId="2186F109" w14:textId="47D8BD79"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ffix":""}],"container-title":"Advanced Materials","id":"ITEM-1","issue":"14","issued":{"date-parts":[["2019"]]},"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3D</w:instrText>
            </w:r>
            <w:r w:rsidR="004E1277" w:rsidRPr="009F7F88">
              <w:rPr>
                <w:rFonts w:ascii="SimSun" w:eastAsia="SimSun" w:hAnsi="SimSun" w:cs="SimSun" w:hint="eastAsia"/>
                <w:color w:val="000000" w:themeColor="text1"/>
                <w:w w:val="108"/>
                <w:lang w:eastAsia="zh-CN"/>
              </w:rPr>
              <w:instrText>打印纤维素纤维，炭化，</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作为锂金属电池</w:instrText>
            </w:r>
            <w:r w:rsidR="004E1277" w:rsidRPr="009F7F88">
              <w:rPr>
                <w:color w:val="000000" w:themeColor="text1"/>
                <w:w w:val="108"/>
                <w:lang w:eastAsia="zh-CN"/>
              </w:rPr>
              <w:instrText>","page":"1807313","title":"3D Printed High-Performance Lithium Metal Microbatteries Enabled by Nanocellulose","type":"article-journal","volume":"31"},"uris":["http://www.mendeley.com/documents/?uuid=d8edc444-f0c0-4591-92a1-ac9248f97a90"]}],"mendeley":{"formattedCitation":"&lt;sup&gt;218&lt;/sup&gt;","plainTextFormattedCitation":"218","previouslyFormattedCitation":"&lt;sup&gt;21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18</w:t>
            </w:r>
            <w:r w:rsidRPr="009F7F88">
              <w:rPr>
                <w:color w:val="000000" w:themeColor="text1"/>
                <w:w w:val="108"/>
              </w:rPr>
              <w:fldChar w:fldCharType="end"/>
            </w:r>
          </w:p>
        </w:tc>
      </w:tr>
      <w:tr w:rsidR="009F7F88" w:rsidRPr="009F7F88" w14:paraId="0934DEA5" w14:textId="77777777" w:rsidTr="00663F3A">
        <w:trPr>
          <w:trHeight w:val="293"/>
        </w:trPr>
        <w:tc>
          <w:tcPr>
            <w:tcW w:w="1418" w:type="dxa"/>
            <w:tcBorders>
              <w:top w:val="nil"/>
              <w:left w:val="nil"/>
              <w:bottom w:val="nil"/>
              <w:right w:val="nil"/>
            </w:tcBorders>
            <w:hideMark/>
          </w:tcPr>
          <w:p w14:paraId="4986E80E"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Cellulose</w:t>
            </w:r>
          </w:p>
        </w:tc>
        <w:tc>
          <w:tcPr>
            <w:tcW w:w="1843" w:type="dxa"/>
            <w:tcBorders>
              <w:top w:val="nil"/>
              <w:left w:val="nil"/>
              <w:bottom w:val="nil"/>
              <w:right w:val="nil"/>
            </w:tcBorders>
            <w:hideMark/>
          </w:tcPr>
          <w:p w14:paraId="57813D79"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scaffold</w:t>
            </w:r>
          </w:p>
        </w:tc>
        <w:tc>
          <w:tcPr>
            <w:tcW w:w="2268" w:type="dxa"/>
            <w:tcBorders>
              <w:top w:val="nil"/>
              <w:left w:val="nil"/>
              <w:bottom w:val="nil"/>
              <w:right w:val="nil"/>
            </w:tcBorders>
            <w:hideMark/>
          </w:tcPr>
          <w:p w14:paraId="14202360"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Pulp, NMMO</w:t>
            </w:r>
          </w:p>
        </w:tc>
        <w:tc>
          <w:tcPr>
            <w:tcW w:w="1134" w:type="dxa"/>
            <w:tcBorders>
              <w:top w:val="nil"/>
              <w:left w:val="nil"/>
              <w:bottom w:val="nil"/>
              <w:right w:val="nil"/>
            </w:tcBorders>
            <w:hideMark/>
          </w:tcPr>
          <w:p w14:paraId="2FF9DA3D"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xtrusion</w:t>
            </w:r>
          </w:p>
        </w:tc>
        <w:tc>
          <w:tcPr>
            <w:tcW w:w="992" w:type="dxa"/>
            <w:tcBorders>
              <w:top w:val="nil"/>
              <w:left w:val="nil"/>
              <w:bottom w:val="nil"/>
              <w:right w:val="nil"/>
            </w:tcBorders>
            <w:hideMark/>
          </w:tcPr>
          <w:p w14:paraId="1F363120"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Freeze</w:t>
            </w:r>
          </w:p>
        </w:tc>
        <w:tc>
          <w:tcPr>
            <w:tcW w:w="1984" w:type="dxa"/>
            <w:tcBorders>
              <w:top w:val="nil"/>
              <w:left w:val="nil"/>
              <w:bottom w:val="nil"/>
              <w:right w:val="nil"/>
            </w:tcBorders>
            <w:hideMark/>
          </w:tcPr>
          <w:p w14:paraId="7D075FBB"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w:t>
            </w:r>
          </w:p>
        </w:tc>
        <w:bookmarkStart w:id="73" w:name="_Hlk39540402"/>
        <w:tc>
          <w:tcPr>
            <w:tcW w:w="567" w:type="dxa"/>
            <w:tcBorders>
              <w:top w:val="nil"/>
              <w:left w:val="nil"/>
              <w:bottom w:val="nil"/>
              <w:right w:val="nil"/>
            </w:tcBorders>
            <w:hideMark/>
          </w:tcPr>
          <w:p w14:paraId="1EF0713C" w14:textId="160074AD"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16/j.matlet.2017.09.015","ISSN":"18734979","abstract":"In the present work, dissolved cellulose has been 3D bioprinted to produce complex structures with ordered interconnected pores. The process consists of the dissolution of dissolving pulps in N-methylmorpholine-N-oxide (NMMO), multilayered dispensing, water removal of NMMO and freeze-drying. 3D bioprinting of cellulose/NMMO solution at 70 °C was analogous to that of thermoplastics by the process of melting and solidification to produce cellulose/NMMO objects in the solid form. However, 3D bioprinting of cellulose/NMMO solution at a higher temperature than 70 °C produced cellulose/NMMO objects in the gel form. Cellulose was regenerated by water; thereafter, freeze-drying treatment maintained the 3D bioprinted structures without collapsing. The final cellulose products had remarkable Young's compressive modulus (12.9 MPa) and tensile modulus (160.6 MPa). This work demonstrated the feasibility of cellulose as an alternative in the 3D printing industry to the production of complex structures.","author":[{"dropping-particle":"","family":"Li","given":"Lei","non-dropping-particle":"","parse-names":false,"suffix":""},{"dropping-particle":"","family":"Zhu","given":"Yufang","non-dropping-particle":"","parse-names":false,"suffix":""},{"dropping-particle":"","family":"Yang","given":"Junhe","non-dropping-particle":"","parse-names":false,"suffix":""}],"container-title":"Materials Letters","id":"ITEM-1","issued":{"date-parts":[["2018"]]},"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3D</w:instrText>
            </w:r>
            <w:r w:rsidR="004E1277" w:rsidRPr="009F7F88">
              <w:rPr>
                <w:rFonts w:ascii="SimSun" w:eastAsia="SimSun" w:hAnsi="SimSun" w:cs="SimSun" w:hint="eastAsia"/>
                <w:color w:val="000000" w:themeColor="text1"/>
                <w:w w:val="108"/>
                <w:lang w:eastAsia="zh-CN"/>
              </w:rPr>
              <w:instrText>打印纤维素气凝胶</w:instrText>
            </w:r>
            <w:r w:rsidR="004E1277" w:rsidRPr="009F7F88">
              <w:rPr>
                <w:color w:val="000000" w:themeColor="text1"/>
                <w:w w:val="108"/>
                <w:lang w:eastAsia="zh-CN"/>
              </w:rPr>
              <w:instrText>","page":"136-138","publisher":"Elsevier B.V.","title":"3D bioprinting of cellulose with controlled porous structures from NMMO","type":"article-journal","volume":"210"},"uris":["http://www.mendeley.com/documents/?uuid=825d0f6f-3988-4eb3-8de9-3d1273c181e0"]}],"mendeley":{"formattedCitation":"&lt;sup&gt;219&lt;/sup&gt;","plainTextFormattedCitation":"219","previouslyFormattedCitation":"&lt;sup&gt;21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19</w:t>
            </w:r>
            <w:r w:rsidRPr="009F7F88">
              <w:rPr>
                <w:color w:val="000000" w:themeColor="text1"/>
                <w:w w:val="108"/>
              </w:rPr>
              <w:fldChar w:fldCharType="end"/>
            </w:r>
            <w:bookmarkEnd w:id="73"/>
          </w:p>
        </w:tc>
      </w:tr>
      <w:tr w:rsidR="009F7F88" w:rsidRPr="009F7F88" w14:paraId="75DB471B" w14:textId="77777777" w:rsidTr="00663F3A">
        <w:trPr>
          <w:trHeight w:val="293"/>
        </w:trPr>
        <w:tc>
          <w:tcPr>
            <w:tcW w:w="1418" w:type="dxa"/>
            <w:tcBorders>
              <w:top w:val="nil"/>
              <w:left w:val="nil"/>
              <w:bottom w:val="nil"/>
              <w:right w:val="nil"/>
            </w:tcBorders>
            <w:hideMark/>
          </w:tcPr>
          <w:p w14:paraId="4C4E1D3B" w14:textId="77777777" w:rsidR="00663F3A" w:rsidRPr="009F7F88" w:rsidRDefault="00663F3A" w:rsidP="00663F3A">
            <w:pPr>
              <w:pStyle w:val="RSCT03TableBody"/>
              <w:jc w:val="left"/>
              <w:rPr>
                <w:color w:val="000000" w:themeColor="text1"/>
                <w:w w:val="108"/>
              </w:rPr>
            </w:pPr>
            <w:r w:rsidRPr="009F7F88">
              <w:rPr>
                <w:color w:val="000000" w:themeColor="text1"/>
                <w:w w:val="108"/>
              </w:rPr>
              <w:t>CNC</w:t>
            </w:r>
          </w:p>
        </w:tc>
        <w:tc>
          <w:tcPr>
            <w:tcW w:w="1843" w:type="dxa"/>
            <w:tcBorders>
              <w:top w:val="nil"/>
              <w:left w:val="nil"/>
              <w:bottom w:val="nil"/>
              <w:right w:val="nil"/>
            </w:tcBorders>
            <w:hideMark/>
          </w:tcPr>
          <w:p w14:paraId="6BC45099" w14:textId="77777777" w:rsidR="00663F3A" w:rsidRPr="009F7F88" w:rsidRDefault="00663F3A" w:rsidP="00663F3A">
            <w:pPr>
              <w:pStyle w:val="RSCT03TableBody"/>
              <w:jc w:val="left"/>
              <w:rPr>
                <w:color w:val="000000" w:themeColor="text1"/>
                <w:w w:val="108"/>
              </w:rPr>
            </w:pPr>
            <w:r w:rsidRPr="009F7F88">
              <w:rPr>
                <w:color w:val="000000" w:themeColor="text1"/>
                <w:w w:val="108"/>
              </w:rPr>
              <w:t>3D complex structure</w:t>
            </w:r>
          </w:p>
        </w:tc>
        <w:tc>
          <w:tcPr>
            <w:tcW w:w="2268" w:type="dxa"/>
            <w:tcBorders>
              <w:top w:val="nil"/>
              <w:left w:val="nil"/>
              <w:bottom w:val="nil"/>
              <w:right w:val="nil"/>
            </w:tcBorders>
            <w:hideMark/>
          </w:tcPr>
          <w:p w14:paraId="6554FA8F" w14:textId="77777777" w:rsidR="00663F3A" w:rsidRPr="009F7F88" w:rsidRDefault="00663F3A" w:rsidP="00663F3A">
            <w:pPr>
              <w:pStyle w:val="RSCT03TableBody"/>
              <w:jc w:val="left"/>
              <w:rPr>
                <w:color w:val="000000" w:themeColor="text1"/>
                <w:w w:val="108"/>
              </w:rPr>
            </w:pPr>
            <w:r w:rsidRPr="009F7F88">
              <w:rPr>
                <w:color w:val="000000" w:themeColor="text1"/>
                <w:w w:val="108"/>
              </w:rPr>
              <w:t>CNC, xyloglucan</w:t>
            </w:r>
          </w:p>
        </w:tc>
        <w:tc>
          <w:tcPr>
            <w:tcW w:w="1134" w:type="dxa"/>
            <w:tcBorders>
              <w:top w:val="nil"/>
              <w:left w:val="nil"/>
              <w:bottom w:val="nil"/>
              <w:right w:val="nil"/>
            </w:tcBorders>
            <w:hideMark/>
          </w:tcPr>
          <w:p w14:paraId="081D3F42"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65106B64"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41F4BFCF" w14:textId="77777777" w:rsidR="00663F3A" w:rsidRPr="009F7F88" w:rsidRDefault="00663F3A" w:rsidP="00663F3A">
            <w:pPr>
              <w:pStyle w:val="RSCT03TableBody"/>
              <w:jc w:val="left"/>
              <w:rPr>
                <w:color w:val="000000" w:themeColor="text1"/>
                <w:w w:val="108"/>
              </w:rPr>
            </w:pPr>
            <w:r w:rsidRPr="009F7F88">
              <w:rPr>
                <w:color w:val="000000" w:themeColor="text1"/>
                <w:w w:val="108"/>
              </w:rPr>
              <w:t>Thermal insulators</w:t>
            </w:r>
          </w:p>
        </w:tc>
        <w:bookmarkStart w:id="74" w:name="_Hlk39540458"/>
        <w:tc>
          <w:tcPr>
            <w:tcW w:w="567" w:type="dxa"/>
            <w:tcBorders>
              <w:top w:val="nil"/>
              <w:left w:val="nil"/>
              <w:bottom w:val="nil"/>
              <w:right w:val="nil"/>
            </w:tcBorders>
            <w:hideMark/>
          </w:tcPr>
          <w:p w14:paraId="656F31ED" w14:textId="6BC84929"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3390/colloids3020046","ISSN":"2504-5377","abstract":"Aerogel objects inspired by plant cell wall components and structures were fabricated using extrusion-based 3D printing at cryogenic temperatures. The printing process combines 3D printing with the alignment of rod-shaped nanoparticles through the freeze-casting of aqueous inks. We have named this method direct cryo writing (DCW) as it encompasses in a single processing step traditional directional freeze casting and the spatial fidelity of 3D printing. DCW is demonstrated with inks that are composed of an aqueous mixture of cellulose nanocrystals (CNCs) and xyloglucan (XG), which are the major building blocks of plant cell walls. Rapid fixation of the inks is achieved through tailored rheological properties and controlled directional freezing. Morphological evaluation revealed the role of ice crystal growth in the alignment of CNCs and XG. The structure of the aerogels changed from organized and tubular to disordered and flakey pores with an increase in XG content. The internal structure of the printed objects mimics the structure of various wood species and can therefore be used to create wood-like structures via additive manufacturing technologies using only renewable wood-based materials.","author":[{"dropping-particle":"","family":"Kam","given":"Doron","non-dropping-particle":"","parse-names":false,"suffix":""},{"dropping-particle":"","family":"Chasnitsky","given":"Michael","non-dropping-particle":"","parse-names":false,"suffix":""},{"dropping-particle":"","family":"Nowogrodski","given":"Chen","non-dropping-particle":"","parse-names":false,"suffix":""},{"dropping-particle":"","family":"Braslavsky","given":"Ido","non-dropping-particle":"","parse-names":false,"suffix":""},{"dropping-particle":"","family":"Abitbol","given":"Tiffany","non-dropping-particle":"","parse-names":false,"suffix":""},{"dropping-particle":"","family":"Magdassi","given":"Shlomo","non-dropping-particle":"","parse-names":false,"suffix":""},{"dropping-particle":"","family":"Shoseyov","given":"Oded","non-dropping-particle":"","parse-names":false,"suffix":""}],"container-title":"Colloids and Interfaces","id":"ITEM-1","issue":"2","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通过</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对齐的纤维素纳米晶体</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受到植物细胞壁的启发，直接进行气凝胶的低温书写</w:instrText>
            </w:r>
            <w:r w:rsidR="004E1277" w:rsidRPr="009F7F88">
              <w:rPr>
                <w:color w:val="000000" w:themeColor="text1"/>
                <w:w w:val="108"/>
              </w:rPr>
              <w:instrText>","page":"46","title":"Direct Cryo Writing of Aerogels Via 3D Printing of Aligned Cellulose Nanocrystals Inspired by the Plant Cell Wall","type":"article-journal","volume":"3"},"uris":["http://www.mendeley.com/documents/?uuid=08b27e8d-5160-4018-b725-a99a2d9c5d17"]}],"mendeley":{"formattedCitation":"&lt;sup&gt;220&lt;/sup&gt;","plainTextFormattedCitation":"220","previouslyFormattedCitation":"&lt;sup&gt;218&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0</w:t>
            </w:r>
            <w:r w:rsidRPr="009F7F88">
              <w:rPr>
                <w:color w:val="000000" w:themeColor="text1"/>
                <w:w w:val="108"/>
              </w:rPr>
              <w:fldChar w:fldCharType="end"/>
            </w:r>
            <w:bookmarkEnd w:id="74"/>
          </w:p>
        </w:tc>
      </w:tr>
      <w:tr w:rsidR="009F7F88" w:rsidRPr="009F7F88" w14:paraId="6BD2F673" w14:textId="77777777" w:rsidTr="00663F3A">
        <w:trPr>
          <w:trHeight w:val="293"/>
        </w:trPr>
        <w:tc>
          <w:tcPr>
            <w:tcW w:w="1418" w:type="dxa"/>
            <w:tcBorders>
              <w:top w:val="nil"/>
              <w:left w:val="nil"/>
              <w:bottom w:val="nil"/>
              <w:right w:val="nil"/>
            </w:tcBorders>
            <w:hideMark/>
          </w:tcPr>
          <w:p w14:paraId="7843DA3B" w14:textId="77777777" w:rsidR="00663F3A" w:rsidRPr="009F7F88" w:rsidRDefault="00663F3A" w:rsidP="00663F3A">
            <w:pPr>
              <w:pStyle w:val="RSCT03TableBody"/>
              <w:jc w:val="left"/>
              <w:rPr>
                <w:color w:val="000000" w:themeColor="text1"/>
                <w:w w:val="108"/>
              </w:rPr>
            </w:pPr>
            <w:r w:rsidRPr="009F7F88">
              <w:rPr>
                <w:color w:val="000000" w:themeColor="text1"/>
                <w:w w:val="108"/>
              </w:rPr>
              <w:t>CNC/SA/</w:t>
            </w:r>
            <w:proofErr w:type="spellStart"/>
            <w:r w:rsidRPr="009F7F88">
              <w:rPr>
                <w:color w:val="000000" w:themeColor="text1"/>
                <w:w w:val="108"/>
              </w:rPr>
              <w:t>gelatin</w:t>
            </w:r>
            <w:proofErr w:type="spellEnd"/>
          </w:p>
        </w:tc>
        <w:tc>
          <w:tcPr>
            <w:tcW w:w="1843" w:type="dxa"/>
            <w:tcBorders>
              <w:top w:val="nil"/>
              <w:left w:val="nil"/>
              <w:bottom w:val="nil"/>
              <w:right w:val="nil"/>
            </w:tcBorders>
            <w:hideMark/>
          </w:tcPr>
          <w:p w14:paraId="5E17FA59" w14:textId="77777777" w:rsidR="00663F3A" w:rsidRPr="009F7F88" w:rsidRDefault="00663F3A" w:rsidP="00663F3A">
            <w:pPr>
              <w:pStyle w:val="RSCT03TableBody"/>
              <w:jc w:val="left"/>
              <w:rPr>
                <w:color w:val="000000" w:themeColor="text1"/>
                <w:w w:val="108"/>
              </w:rPr>
            </w:pPr>
            <w:r w:rsidRPr="009F7F88">
              <w:rPr>
                <w:color w:val="000000" w:themeColor="text1"/>
                <w:w w:val="108"/>
              </w:rPr>
              <w:t>3D scaffold</w:t>
            </w:r>
          </w:p>
        </w:tc>
        <w:tc>
          <w:tcPr>
            <w:tcW w:w="2268" w:type="dxa"/>
            <w:tcBorders>
              <w:top w:val="nil"/>
              <w:left w:val="nil"/>
              <w:bottom w:val="nil"/>
              <w:right w:val="nil"/>
            </w:tcBorders>
            <w:hideMark/>
          </w:tcPr>
          <w:p w14:paraId="58EC1E58"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Cellulose, sodium alginate, </w:t>
            </w:r>
            <w:proofErr w:type="spellStart"/>
            <w:r w:rsidRPr="009F7F88">
              <w:rPr>
                <w:color w:val="000000" w:themeColor="text1"/>
                <w:w w:val="108"/>
              </w:rPr>
              <w:t>gelatin</w:t>
            </w:r>
            <w:proofErr w:type="spellEnd"/>
          </w:p>
        </w:tc>
        <w:tc>
          <w:tcPr>
            <w:tcW w:w="1134" w:type="dxa"/>
            <w:tcBorders>
              <w:top w:val="nil"/>
              <w:left w:val="nil"/>
              <w:bottom w:val="nil"/>
              <w:right w:val="nil"/>
            </w:tcBorders>
            <w:hideMark/>
          </w:tcPr>
          <w:p w14:paraId="7554F307"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56FC444F"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26D572C7" w14:textId="77777777" w:rsidR="00663F3A" w:rsidRPr="009F7F88" w:rsidRDefault="00663F3A" w:rsidP="00663F3A">
            <w:pPr>
              <w:pStyle w:val="RSCT03TableBody"/>
              <w:jc w:val="left"/>
              <w:rPr>
                <w:color w:val="000000" w:themeColor="text1"/>
                <w:w w:val="108"/>
              </w:rPr>
            </w:pPr>
            <w:r w:rsidRPr="009F7F88">
              <w:rPr>
                <w:color w:val="000000" w:themeColor="text1"/>
                <w:w w:val="108"/>
              </w:rPr>
              <w:t>Tissue regeneration</w:t>
            </w:r>
          </w:p>
        </w:tc>
        <w:bookmarkStart w:id="75" w:name="_Hlk37445917"/>
        <w:tc>
          <w:tcPr>
            <w:tcW w:w="567" w:type="dxa"/>
            <w:tcBorders>
              <w:top w:val="nil"/>
              <w:left w:val="nil"/>
              <w:bottom w:val="nil"/>
              <w:right w:val="nil"/>
            </w:tcBorders>
            <w:hideMark/>
          </w:tcPr>
          <w:p w14:paraId="65A0FB3B" w14:textId="20C1E39D"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c7nr08966j","ISSN":"20403372","abstract":"3-Dimensional (3D) printing provides a unique methodology for the customization of biomedical scaffolds with respect to size, shape, pore structure and pore orientation useful for tissue repair and regeneration. 3D printing was used to fabricate fully bio-based porous scaffolds of a double crosslinked interpenetrating polymer network (IPN) from a hydrogel ink of sodium alginate and gelatin (SA/G) reinforced with cellulose nanocrystals (CNCs). CNCs provided favorable rheological properties required for 3D printing. The 3D printed scaffolds were crosslinked sequentially via covalent and ionic reactions resulting in dimensionally stable hydrogel scaffolds with pore sizes of 80-2125 μm and nanoscaled pore wall roughness (visible from scanning electron microscopy) favorable for cell interaction. The 2D wide angle X-ray scattering studies showed that the nanocrystals orient preferably in the printing direction; the degree of orientation varied between 61-76%. The 3D printing pathways were optimised successfully to achieve 3-dimensional scaffolds (Z axis up to 20 mm) with uniform as well as gradient pore structures. This study demonstrates the potential of 3D printing in developing bio-based scaffolds with controlled pore sizes, gradient pore structures and alignment of nanocrystals for optimal tissue regeneration.","author":[{"dropping-particle":"","family":"Sultan","given":"Sahar","non-dropping-particle":"","parse-names":false,"suffix":""},{"dropping-particle":"","family":"Mathew","given":"Aji P.","non-dropping-particle":"","parse-names":false,"suffix":""}],"container-title":"Nanoscale","id":"ITEM-1","issue":"9","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纤维素纳米晶</w:instrText>
            </w:r>
            <w:r w:rsidR="004E1277" w:rsidRPr="009F7F88">
              <w:rPr>
                <w:color w:val="000000" w:themeColor="text1"/>
                <w:w w:val="108"/>
              </w:rPr>
              <w:instrText>CNC</w:instrText>
            </w:r>
            <w:r w:rsidR="004E1277" w:rsidRPr="009F7F88">
              <w:rPr>
                <w:rFonts w:ascii="SimSun" w:eastAsia="SimSun" w:hAnsi="SimSun" w:cs="SimSun" w:hint="eastAsia"/>
                <w:color w:val="000000" w:themeColor="text1"/>
                <w:w w:val="108"/>
              </w:rPr>
              <w:instrText>气凝胶，本意不是做气凝胶，但也冷冻干燥做成了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组织再生</w:instrText>
            </w:r>
            <w:r w:rsidR="004E1277" w:rsidRPr="009F7F88">
              <w:rPr>
                <w:color w:val="000000" w:themeColor="text1"/>
                <w:w w:val="108"/>
              </w:rPr>
              <w:instrText>tissue regeneration","page":"4421-4431","publisher":"Royal Society of Chemistry","title":"3D printed scaffolds with gradient porosity based on a cellulose nanocrystal hydrogel","type":"article-journal","volume":"10"},"uris":["http://www.mendeley.com/documents/?uuid=8c9800fc-1637-4d64-8e4a-a4ed3a4bffe1"]}],"mendeley":{"formattedCitation":"&lt;sup&gt;221&lt;/sup&gt;","plainTextFormattedCitation":"221","previouslyFormattedCitation":"&lt;sup&gt;21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1</w:t>
            </w:r>
            <w:r w:rsidRPr="009F7F88">
              <w:rPr>
                <w:color w:val="000000" w:themeColor="text1"/>
                <w:w w:val="108"/>
              </w:rPr>
              <w:fldChar w:fldCharType="end"/>
            </w:r>
            <w:bookmarkEnd w:id="75"/>
          </w:p>
        </w:tc>
      </w:tr>
      <w:tr w:rsidR="009F7F88" w:rsidRPr="009F7F88" w14:paraId="3ED0F4C9" w14:textId="77777777" w:rsidTr="00663F3A">
        <w:trPr>
          <w:trHeight w:val="293"/>
        </w:trPr>
        <w:tc>
          <w:tcPr>
            <w:tcW w:w="1418" w:type="dxa"/>
            <w:tcBorders>
              <w:top w:val="nil"/>
              <w:left w:val="nil"/>
              <w:bottom w:val="nil"/>
              <w:right w:val="nil"/>
            </w:tcBorders>
            <w:hideMark/>
          </w:tcPr>
          <w:p w14:paraId="174588D3" w14:textId="77777777" w:rsidR="00663F3A" w:rsidRPr="009F7F88" w:rsidRDefault="00663F3A" w:rsidP="00663F3A">
            <w:pPr>
              <w:pStyle w:val="RSCT03TableBody"/>
              <w:jc w:val="left"/>
              <w:rPr>
                <w:color w:val="000000" w:themeColor="text1"/>
                <w:w w:val="108"/>
              </w:rPr>
            </w:pPr>
            <w:r w:rsidRPr="009F7F88">
              <w:rPr>
                <w:color w:val="000000" w:themeColor="text1"/>
                <w:w w:val="108"/>
              </w:rPr>
              <w:t>CNC/Au/PAM</w:t>
            </w:r>
          </w:p>
        </w:tc>
        <w:tc>
          <w:tcPr>
            <w:tcW w:w="1843" w:type="dxa"/>
            <w:tcBorders>
              <w:top w:val="nil"/>
              <w:left w:val="nil"/>
              <w:bottom w:val="nil"/>
              <w:right w:val="nil"/>
            </w:tcBorders>
            <w:hideMark/>
          </w:tcPr>
          <w:p w14:paraId="619EC19F" w14:textId="77777777" w:rsidR="00663F3A" w:rsidRPr="009F7F88" w:rsidRDefault="00663F3A" w:rsidP="00663F3A">
            <w:pPr>
              <w:pStyle w:val="RSCT03TableBody"/>
              <w:jc w:val="left"/>
              <w:rPr>
                <w:color w:val="000000" w:themeColor="text1"/>
                <w:w w:val="108"/>
              </w:rPr>
            </w:pPr>
            <w:r w:rsidRPr="009F7F88">
              <w:rPr>
                <w:color w:val="000000" w:themeColor="text1"/>
                <w:w w:val="108"/>
              </w:rPr>
              <w:t>3D pattern</w:t>
            </w:r>
          </w:p>
        </w:tc>
        <w:tc>
          <w:tcPr>
            <w:tcW w:w="2268" w:type="dxa"/>
            <w:tcBorders>
              <w:top w:val="nil"/>
              <w:left w:val="nil"/>
              <w:bottom w:val="nil"/>
              <w:right w:val="nil"/>
            </w:tcBorders>
            <w:hideMark/>
          </w:tcPr>
          <w:p w14:paraId="2276C8BB"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CNC, Au, </w:t>
            </w:r>
            <w:proofErr w:type="spellStart"/>
            <w:r w:rsidRPr="009F7F88">
              <w:rPr>
                <w:color w:val="000000" w:themeColor="text1"/>
                <w:w w:val="108"/>
              </w:rPr>
              <w:t>AAm</w:t>
            </w:r>
            <w:proofErr w:type="spellEnd"/>
            <w:r w:rsidRPr="009F7F88">
              <w:rPr>
                <w:color w:val="000000" w:themeColor="text1"/>
                <w:w w:val="108"/>
              </w:rPr>
              <w:t>, MBAA, water</w:t>
            </w:r>
          </w:p>
        </w:tc>
        <w:tc>
          <w:tcPr>
            <w:tcW w:w="1134" w:type="dxa"/>
            <w:tcBorders>
              <w:top w:val="nil"/>
              <w:left w:val="nil"/>
              <w:bottom w:val="nil"/>
              <w:right w:val="nil"/>
            </w:tcBorders>
            <w:hideMark/>
          </w:tcPr>
          <w:p w14:paraId="41FF6ADA"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7EB2FA85" w14:textId="77777777" w:rsidR="00663F3A" w:rsidRPr="009F7F88" w:rsidRDefault="00663F3A" w:rsidP="00663F3A">
            <w:pPr>
              <w:pStyle w:val="RSCT03TableBody"/>
              <w:jc w:val="left"/>
              <w:rPr>
                <w:color w:val="000000" w:themeColor="text1"/>
                <w:w w:val="108"/>
              </w:rPr>
            </w:pPr>
            <w:r w:rsidRPr="009F7F88">
              <w:rPr>
                <w:color w:val="000000" w:themeColor="text1"/>
              </w:rPr>
              <w:t>S</w:t>
            </w:r>
            <w:r w:rsidRPr="009F7F88">
              <w:rPr>
                <w:color w:val="000000" w:themeColor="text1"/>
                <w:w w:val="108"/>
              </w:rPr>
              <w:t>upercritical</w:t>
            </w:r>
          </w:p>
        </w:tc>
        <w:tc>
          <w:tcPr>
            <w:tcW w:w="1984" w:type="dxa"/>
            <w:tcBorders>
              <w:top w:val="nil"/>
              <w:left w:val="nil"/>
              <w:bottom w:val="nil"/>
              <w:right w:val="nil"/>
            </w:tcBorders>
            <w:hideMark/>
          </w:tcPr>
          <w:p w14:paraId="3341AB8A" w14:textId="77777777" w:rsidR="00663F3A" w:rsidRPr="009F7F88" w:rsidRDefault="00663F3A" w:rsidP="00663F3A">
            <w:pPr>
              <w:pStyle w:val="RSCT03TableBody"/>
              <w:jc w:val="left"/>
              <w:rPr>
                <w:color w:val="000000" w:themeColor="text1"/>
                <w:w w:val="108"/>
              </w:rPr>
            </w:pPr>
            <w:r w:rsidRPr="009F7F88">
              <w:rPr>
                <w:color w:val="000000" w:themeColor="text1"/>
                <w:w w:val="108"/>
              </w:rPr>
              <w:t>Plasmonic metamaterial</w:t>
            </w:r>
          </w:p>
        </w:tc>
        <w:tc>
          <w:tcPr>
            <w:tcW w:w="567" w:type="dxa"/>
            <w:tcBorders>
              <w:top w:val="nil"/>
              <w:left w:val="nil"/>
              <w:bottom w:val="nil"/>
              <w:right w:val="nil"/>
            </w:tcBorders>
            <w:hideMark/>
          </w:tcPr>
          <w:p w14:paraId="795EA445" w14:textId="6B457952"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omega.9b02418","ISSN":"24701343","abstract":"Optical properties can be programmed on mesoscopic scales by patterning host materials while ordering their nanoparticle inclusions. While liquid crystals are often used to define the ordering of nanoparticles dispersed within them, this approach is typically limited to liquid crystals confined in classic geometries. In this work, the orientational order that liquid crystalline colloidal hosts impose on anisotropic nanoparticle inclusions is combined with an additive manufacturing method that enables engineered, macroscopic three-dimensional (3D) patterns of co-aligned gold nanorods and cellulose nanocrystals. These gels exhibit polarization-dependent plasmonic properties that emerge from the unique interaction between the host medium's anisotropic optical properties defined by orientationally ordered cellulose nanocrystals, from the liquid crystal's gold nanorod inclusions, and from the complexity of spatial patterns accessed with 3D printing. The gels' optical properties that are defined by the interplay of these effects are tuned by controlling the gels' order, which is tuned by adjusting the gels' cellulose nanocrystal concentrations. Lithe optical responsiveness of these composite gels to polarized radiation may enable unique technological applications like polarization-sensitive optical elements.","author":[{"dropping-particle":"","family":"Hess","given":"Andrew J.","non-dropping-particle":"","parse-names":false,"suffix":""},{"dropping-particle":"","family":"Funk","given":"Andrew J.","non-dropping-particle":"","parse-names":false,"suffix":""},{"dropping-particle":"","family":"Liu","given":"Qingkun","non-dropping-particle":"","parse-names":false,"suffix":""},{"dropping-particle":"","family":"La Cruz","given":"Joshua A.","non-dropping-particle":"De","parse-names":false,"suffix":""},{"dropping-particle":"","family":"Sheetah","given":"Ghadah H.","non-dropping-particle":"","parse-names":false,"suffix":""},{"dropping-particle":"","family":"Fleury","given":"Blaise","non-dropping-particle":"","parse-names":false,"suffix":""},{"dropping-particle":"","family":"Smalyukh","given":"Ivan I.","non-dropping-particle":"","parse-names":false,"suffix":""}],"container-title":"ACS Omega","id":"ITEM-1","issue":"24","issued":{"date-parts":[["2019"]]},"page":"20558-20563","publisher":"American Chemical Society","title":"Plasmonic Metamaterial Gels with Spatially Patterned Orientational Order via 3D Printing","type":"article-journal","volume":"4"},"uris":["http://www.mendeley.com/documents/?uuid=246af715-63e3-334c-9543-e22cd9058029"]}],"mendeley":{"formattedCitation":"&lt;sup&gt;229&lt;/sup&gt;","plainTextFormattedCitation":"229","previouslyFormattedCitation":"&lt;sup&gt;22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9</w:t>
            </w:r>
            <w:r w:rsidRPr="009F7F88">
              <w:rPr>
                <w:color w:val="000000" w:themeColor="text1"/>
                <w:w w:val="108"/>
              </w:rPr>
              <w:fldChar w:fldCharType="end"/>
            </w:r>
          </w:p>
        </w:tc>
      </w:tr>
      <w:tr w:rsidR="009F7F88" w:rsidRPr="009F7F88" w14:paraId="22DCFA60" w14:textId="77777777" w:rsidTr="00663F3A">
        <w:trPr>
          <w:trHeight w:val="293"/>
        </w:trPr>
        <w:tc>
          <w:tcPr>
            <w:tcW w:w="1418" w:type="dxa"/>
            <w:tcBorders>
              <w:top w:val="nil"/>
              <w:left w:val="nil"/>
              <w:bottom w:val="nil"/>
              <w:right w:val="nil"/>
            </w:tcBorders>
            <w:hideMark/>
          </w:tcPr>
          <w:p w14:paraId="714B9776" w14:textId="77777777" w:rsidR="00663F3A" w:rsidRPr="009F7F88" w:rsidRDefault="00663F3A" w:rsidP="00663F3A">
            <w:pPr>
              <w:pStyle w:val="RSCT03TableBody"/>
              <w:jc w:val="left"/>
              <w:rPr>
                <w:color w:val="000000" w:themeColor="text1"/>
                <w:w w:val="108"/>
              </w:rPr>
            </w:pPr>
            <w:r w:rsidRPr="009F7F88">
              <w:rPr>
                <w:color w:val="000000" w:themeColor="text1"/>
                <w:w w:val="108"/>
              </w:rPr>
              <w:t>CNF</w:t>
            </w:r>
          </w:p>
        </w:tc>
        <w:tc>
          <w:tcPr>
            <w:tcW w:w="1843" w:type="dxa"/>
            <w:tcBorders>
              <w:top w:val="nil"/>
              <w:left w:val="nil"/>
              <w:bottom w:val="nil"/>
              <w:right w:val="nil"/>
            </w:tcBorders>
            <w:hideMark/>
          </w:tcPr>
          <w:p w14:paraId="7BFE7EE7" w14:textId="77777777" w:rsidR="00663F3A" w:rsidRPr="009F7F88" w:rsidRDefault="00663F3A" w:rsidP="00663F3A">
            <w:pPr>
              <w:pStyle w:val="RSCT03TableBody"/>
              <w:jc w:val="left"/>
              <w:rPr>
                <w:color w:val="000000" w:themeColor="text1"/>
                <w:w w:val="108"/>
              </w:rPr>
            </w:pPr>
            <w:r w:rsidRPr="009F7F88">
              <w:rPr>
                <w:color w:val="000000" w:themeColor="text1"/>
                <w:w w:val="108"/>
              </w:rPr>
              <w:t>3D scaffold</w:t>
            </w:r>
          </w:p>
        </w:tc>
        <w:tc>
          <w:tcPr>
            <w:tcW w:w="2268" w:type="dxa"/>
            <w:tcBorders>
              <w:top w:val="nil"/>
              <w:left w:val="nil"/>
              <w:bottom w:val="nil"/>
              <w:right w:val="nil"/>
            </w:tcBorders>
            <w:hideMark/>
          </w:tcPr>
          <w:p w14:paraId="6D5759A1" w14:textId="77777777" w:rsidR="00663F3A" w:rsidRPr="009F7F88" w:rsidRDefault="00663F3A" w:rsidP="00663F3A">
            <w:pPr>
              <w:pStyle w:val="RSCT03TableBody"/>
              <w:jc w:val="left"/>
              <w:rPr>
                <w:color w:val="000000" w:themeColor="text1"/>
                <w:w w:val="108"/>
              </w:rPr>
            </w:pPr>
            <w:r w:rsidRPr="009F7F88">
              <w:rPr>
                <w:color w:val="000000" w:themeColor="text1"/>
                <w:w w:val="108"/>
              </w:rPr>
              <w:t>CNF, water</w:t>
            </w:r>
          </w:p>
        </w:tc>
        <w:tc>
          <w:tcPr>
            <w:tcW w:w="1134" w:type="dxa"/>
            <w:tcBorders>
              <w:top w:val="nil"/>
              <w:left w:val="nil"/>
              <w:bottom w:val="nil"/>
              <w:right w:val="nil"/>
            </w:tcBorders>
            <w:hideMark/>
          </w:tcPr>
          <w:p w14:paraId="4B165D1D"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33FF0378"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5934D594" w14:textId="7D596253" w:rsidR="00663F3A" w:rsidRPr="009F7F88" w:rsidRDefault="003F54ED" w:rsidP="00663F3A">
            <w:pPr>
              <w:pStyle w:val="RSCT03TableBody"/>
              <w:jc w:val="left"/>
              <w:rPr>
                <w:color w:val="000000" w:themeColor="text1"/>
                <w:w w:val="108"/>
              </w:rPr>
            </w:pPr>
            <w:r w:rsidRPr="009F7F88">
              <w:rPr>
                <w:color w:val="000000" w:themeColor="text1"/>
                <w:w w:val="108"/>
              </w:rPr>
              <w:t>TENG</w:t>
            </w:r>
          </w:p>
        </w:tc>
        <w:bookmarkStart w:id="76" w:name="_Hlk39540571"/>
        <w:tc>
          <w:tcPr>
            <w:tcW w:w="567" w:type="dxa"/>
            <w:tcBorders>
              <w:top w:val="nil"/>
              <w:left w:val="nil"/>
              <w:bottom w:val="nil"/>
              <w:right w:val="nil"/>
            </w:tcBorders>
            <w:hideMark/>
          </w:tcPr>
          <w:p w14:paraId="5AF27770" w14:textId="18B88696"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Yanlin","non-dropping-particle":"","parse-names":false,"suffix":""}],"container-title":"Nano Energy","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纤维素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摩擦纳米发电机，用于多功能传感器</w:instrText>
            </w:r>
            <w:r w:rsidR="004E1277" w:rsidRPr="009F7F88">
              <w:rPr>
                <w:color w:val="000000" w:themeColor="text1"/>
                <w:w w:val="108"/>
              </w:rPr>
              <w:instrText>","page":"103885","publisher":"Elsevier Ltd","title":"All-printed 3D hierarchically structured cellulose aerogel based triboelectric nanogenerator for multi-functional sensors","type":"article-journal","volume":"63"},"uris":["http://www.mendeley.com/documents/?uuid=e693f407-c458-4049-9c0e-d420ff0645ab"]}],"mendeley":{"formattedCitation":"&lt;sup&gt;228&lt;/sup&gt;","plainTextFormattedCitation":"228","previouslyFormattedCitation":"&lt;sup&gt;22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8</w:t>
            </w:r>
            <w:r w:rsidRPr="009F7F88">
              <w:rPr>
                <w:color w:val="000000" w:themeColor="text1"/>
                <w:w w:val="108"/>
              </w:rPr>
              <w:fldChar w:fldCharType="end"/>
            </w:r>
            <w:bookmarkEnd w:id="76"/>
          </w:p>
        </w:tc>
      </w:tr>
      <w:tr w:rsidR="009F7F88" w:rsidRPr="009F7F88" w14:paraId="763D315C" w14:textId="77777777" w:rsidTr="00663F3A">
        <w:trPr>
          <w:trHeight w:val="293"/>
        </w:trPr>
        <w:tc>
          <w:tcPr>
            <w:tcW w:w="1418" w:type="dxa"/>
            <w:tcBorders>
              <w:top w:val="nil"/>
              <w:left w:val="nil"/>
              <w:bottom w:val="nil"/>
              <w:right w:val="nil"/>
            </w:tcBorders>
          </w:tcPr>
          <w:p w14:paraId="3E601936" w14:textId="21747144" w:rsidR="00AA2332" w:rsidRPr="009F7F88" w:rsidRDefault="00D44366" w:rsidP="00663F3A">
            <w:pPr>
              <w:pStyle w:val="RSCT03TableBody"/>
              <w:jc w:val="left"/>
              <w:rPr>
                <w:color w:val="000000" w:themeColor="text1"/>
                <w:w w:val="108"/>
              </w:rPr>
            </w:pPr>
            <w:r w:rsidRPr="009F7F88">
              <w:rPr>
                <w:color w:val="000000" w:themeColor="text1"/>
                <w:w w:val="108"/>
              </w:rPr>
              <w:t>Aramid</w:t>
            </w:r>
          </w:p>
        </w:tc>
        <w:tc>
          <w:tcPr>
            <w:tcW w:w="1843" w:type="dxa"/>
            <w:tcBorders>
              <w:top w:val="nil"/>
              <w:left w:val="nil"/>
              <w:bottom w:val="nil"/>
              <w:right w:val="nil"/>
            </w:tcBorders>
          </w:tcPr>
          <w:p w14:paraId="07B3FDB2" w14:textId="65E6053A" w:rsidR="00AA2332" w:rsidRPr="009F7F88" w:rsidRDefault="00D44366" w:rsidP="00663F3A">
            <w:pPr>
              <w:pStyle w:val="RSCT03TableBody"/>
              <w:jc w:val="left"/>
              <w:rPr>
                <w:rFonts w:eastAsiaTheme="minorEastAsia"/>
                <w:color w:val="000000" w:themeColor="text1"/>
                <w:w w:val="108"/>
                <w:lang w:eastAsia="zh-CN"/>
              </w:rPr>
            </w:pPr>
            <w:r w:rsidRPr="009F7F88">
              <w:rPr>
                <w:rFonts w:eastAsiaTheme="minorEastAsia" w:hint="eastAsia"/>
                <w:color w:val="000000" w:themeColor="text1"/>
                <w:w w:val="108"/>
                <w:lang w:eastAsia="zh-CN"/>
              </w:rPr>
              <w:t>3</w:t>
            </w:r>
            <w:r w:rsidRPr="009F7F88">
              <w:rPr>
                <w:rFonts w:eastAsiaTheme="minorEastAsia"/>
                <w:color w:val="000000" w:themeColor="text1"/>
                <w:w w:val="108"/>
                <w:lang w:eastAsia="zh-CN"/>
              </w:rPr>
              <w:t>D grid</w:t>
            </w:r>
          </w:p>
        </w:tc>
        <w:tc>
          <w:tcPr>
            <w:tcW w:w="2268" w:type="dxa"/>
            <w:tcBorders>
              <w:top w:val="nil"/>
              <w:left w:val="nil"/>
              <w:bottom w:val="nil"/>
              <w:right w:val="nil"/>
            </w:tcBorders>
          </w:tcPr>
          <w:p w14:paraId="1F18374F" w14:textId="4E8BEE74" w:rsidR="00AA2332" w:rsidRPr="009F7F88" w:rsidRDefault="00D44366" w:rsidP="00663F3A">
            <w:pPr>
              <w:pStyle w:val="RSCT03TableBody"/>
              <w:jc w:val="left"/>
              <w:rPr>
                <w:color w:val="000000" w:themeColor="text1"/>
                <w:w w:val="108"/>
              </w:rPr>
            </w:pPr>
            <w:r w:rsidRPr="009F7F88">
              <w:rPr>
                <w:color w:val="000000" w:themeColor="text1"/>
                <w:w w:val="108"/>
              </w:rPr>
              <w:t>Aramid, KOH, DMSO</w:t>
            </w:r>
          </w:p>
        </w:tc>
        <w:tc>
          <w:tcPr>
            <w:tcW w:w="1134" w:type="dxa"/>
            <w:tcBorders>
              <w:top w:val="nil"/>
              <w:left w:val="nil"/>
              <w:bottom w:val="nil"/>
              <w:right w:val="nil"/>
            </w:tcBorders>
          </w:tcPr>
          <w:p w14:paraId="7F0E9A87" w14:textId="75073000" w:rsidR="00AA2332" w:rsidRPr="009F7F88" w:rsidRDefault="00D44366"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tcPr>
          <w:p w14:paraId="6E4B1C29" w14:textId="2042D6D8" w:rsidR="00AA2332" w:rsidRPr="009F7F88" w:rsidRDefault="00D44366" w:rsidP="00663F3A">
            <w:pPr>
              <w:pStyle w:val="RSCT03TableBody"/>
              <w:jc w:val="left"/>
              <w:rPr>
                <w:color w:val="000000" w:themeColor="text1"/>
                <w:w w:val="108"/>
              </w:rPr>
            </w:pPr>
            <w:r w:rsidRPr="009F7F88">
              <w:rPr>
                <w:color w:val="000000" w:themeColor="text1"/>
              </w:rPr>
              <w:t>S</w:t>
            </w:r>
            <w:r w:rsidRPr="009F7F88">
              <w:rPr>
                <w:color w:val="000000" w:themeColor="text1"/>
                <w:w w:val="108"/>
              </w:rPr>
              <w:t>upercritical</w:t>
            </w:r>
          </w:p>
        </w:tc>
        <w:tc>
          <w:tcPr>
            <w:tcW w:w="1984" w:type="dxa"/>
            <w:tcBorders>
              <w:top w:val="nil"/>
              <w:left w:val="nil"/>
              <w:bottom w:val="nil"/>
              <w:right w:val="nil"/>
            </w:tcBorders>
          </w:tcPr>
          <w:p w14:paraId="5284391E" w14:textId="52271D0C" w:rsidR="00AA2332" w:rsidRPr="009F7F88" w:rsidRDefault="000A1740" w:rsidP="00663F3A">
            <w:pPr>
              <w:pStyle w:val="RSCT03TableBody"/>
              <w:jc w:val="left"/>
              <w:rPr>
                <w:color w:val="000000" w:themeColor="text1"/>
                <w:w w:val="108"/>
              </w:rPr>
            </w:pPr>
            <w:proofErr w:type="spellStart"/>
            <w:r w:rsidRPr="009F7F88">
              <w:rPr>
                <w:color w:val="000000" w:themeColor="text1"/>
                <w:w w:val="108"/>
              </w:rPr>
              <w:t>Thermoresponsive</w:t>
            </w:r>
            <w:proofErr w:type="spellEnd"/>
            <w:r w:rsidRPr="009F7F88">
              <w:rPr>
                <w:color w:val="000000" w:themeColor="text1"/>
                <w:w w:val="108"/>
              </w:rPr>
              <w:t xml:space="preserve"> architecture</w:t>
            </w:r>
          </w:p>
        </w:tc>
        <w:tc>
          <w:tcPr>
            <w:tcW w:w="567" w:type="dxa"/>
            <w:tcBorders>
              <w:top w:val="nil"/>
              <w:left w:val="nil"/>
              <w:bottom w:val="nil"/>
              <w:right w:val="nil"/>
            </w:tcBorders>
          </w:tcPr>
          <w:p w14:paraId="35902737" w14:textId="6EB7C60D" w:rsidR="00AA2332" w:rsidRPr="009F7F88" w:rsidRDefault="00D44366"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d0ta02590a","ISSN":"2050-7488","abstract":"Auxetic architectures with a negative Poisson’s ratio have attracted increasing attention due to their intriguing physical properties, numerous promising applications and recent advancements in manufacturing techniques. However, fabrication of three-dimensional...Auxetic architectures with a negative Poisson’s ratio have attracted increasing attention due to their intriguing physical properties, numerous promising applications and recent advancements in manufacturing techniques. However, fabrication of three-dimensional (3D) polymeric auxetic architectures with tailored hierarchically porous structure and desired physical/mechanical properties remains challenging. Herein, 3D nanofibrous Kevlar aerogel architectures with porosity at multi-scales have been designed and fabricated through a new additive manufacturing strategy, i.e., integration of direct ink writing and freeze-casting with non-toxic solvent-based inks following special drying techniques. The highly porous 3D nanofibrous Kevlar aerogel architectures achieve excellent mechanical properties with ultralow density (down to 11.9 mg·cm-3) and large specific surface area (up to 350 m2·g-1). The Poisson’s ratio is tunable in a wide range, spanning from −0.8 to 0.4, by adjusting the spatial arrangement of the struts in geometries. Finally, these nanofibrous Kevlar aerogel architectures have been further functionalized into hydrophobic, luminescent and thermal-responsive architectures by using fluorocarbon resin, functional dyes and organic phase-change materials respectively. The multi-functionalizable auxetic aerogel architectures demonstrate potentials for a broad range of applications.","author":[{"dropping-particle":"","family":"Cheng","given":"Qingqing","non-dropping-particle":"","parse-names":false,"suffix":""},{"dropping-particle":"","family":"Liu","given":"Yang","non-dropping-particle":"","parse-names":false,"suffix":""},{"dropping-particle":"","family":"Lyu","given":"Jing","non-dropping-particle":"","parse-names":false,"suffix":""},{"dropping-particle":"","family":"Lu","given":"Qiang","non-dropping-particle":"","parse-names":false,"suffix":""},{"dropping-particle":"","family":"Zhang","given":"Xuetong","non-dropping-particle":"","parse-names":false,"suffix":""},{"dropping-particle":"","family":"Song","given":"Wenhui","non-dropping-particle":"","parse-names":false,"suffix":""}],"container-title":"Journal of Materials Chemistry A","id":"ITEM-1","issued":{"date-parts":[["2020"]]},"page":"14243-14253","publisher":"Royal Society of Chemistry (RSC)","title":"3D printing-directed auxetic Kevlar aerogel architectures with multi-functionalizable properties","type":"article-journal","volume":"8"},"uris":["http://www.mendeley.com/documents/?uuid=eacf67f3-4491-3737-941e-33a1f9a4a7ed"]}],"mendeley":{"formattedCitation":"&lt;sup&gt;223&lt;/sup&gt;","plainTextFormattedCitation":"223","previouslyFormattedCitation":"&lt;sup&gt;221&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3</w:t>
            </w:r>
            <w:r w:rsidRPr="009F7F88">
              <w:rPr>
                <w:color w:val="000000" w:themeColor="text1"/>
                <w:w w:val="108"/>
              </w:rPr>
              <w:fldChar w:fldCharType="end"/>
            </w:r>
          </w:p>
        </w:tc>
      </w:tr>
      <w:tr w:rsidR="009F7F88" w:rsidRPr="009F7F88" w14:paraId="3680967E" w14:textId="77777777" w:rsidTr="00663F3A">
        <w:trPr>
          <w:trHeight w:val="293"/>
        </w:trPr>
        <w:tc>
          <w:tcPr>
            <w:tcW w:w="1418" w:type="dxa"/>
            <w:tcBorders>
              <w:top w:val="nil"/>
              <w:left w:val="nil"/>
              <w:bottom w:val="nil"/>
              <w:right w:val="nil"/>
            </w:tcBorders>
            <w:hideMark/>
          </w:tcPr>
          <w:p w14:paraId="127E03ED" w14:textId="77777777" w:rsidR="00663F3A" w:rsidRPr="009F7F88" w:rsidRDefault="00663F3A" w:rsidP="00663F3A">
            <w:pPr>
              <w:pStyle w:val="RSCT03TableBody"/>
              <w:jc w:val="left"/>
              <w:rPr>
                <w:color w:val="000000" w:themeColor="text1"/>
                <w:w w:val="108"/>
              </w:rPr>
            </w:pPr>
            <w:r w:rsidRPr="009F7F88">
              <w:rPr>
                <w:color w:val="000000" w:themeColor="text1"/>
                <w:w w:val="108"/>
              </w:rPr>
              <w:t>Ag</w:t>
            </w:r>
          </w:p>
        </w:tc>
        <w:tc>
          <w:tcPr>
            <w:tcW w:w="1843" w:type="dxa"/>
            <w:tcBorders>
              <w:top w:val="nil"/>
              <w:left w:val="nil"/>
              <w:bottom w:val="nil"/>
              <w:right w:val="nil"/>
            </w:tcBorders>
            <w:hideMark/>
          </w:tcPr>
          <w:p w14:paraId="076966C7" w14:textId="77777777" w:rsidR="00663F3A" w:rsidRPr="009F7F88" w:rsidRDefault="00663F3A" w:rsidP="00663F3A">
            <w:pPr>
              <w:pStyle w:val="RSCT03TableBody"/>
              <w:jc w:val="left"/>
              <w:rPr>
                <w:color w:val="000000" w:themeColor="text1"/>
                <w:w w:val="108"/>
              </w:rPr>
            </w:pPr>
            <w:r w:rsidRPr="009F7F88">
              <w:rPr>
                <w:color w:val="000000" w:themeColor="text1"/>
                <w:w w:val="108"/>
              </w:rPr>
              <w:t>3D architecture</w:t>
            </w:r>
          </w:p>
        </w:tc>
        <w:tc>
          <w:tcPr>
            <w:tcW w:w="2268" w:type="dxa"/>
            <w:tcBorders>
              <w:top w:val="nil"/>
              <w:left w:val="nil"/>
              <w:bottom w:val="nil"/>
              <w:right w:val="nil"/>
            </w:tcBorders>
            <w:hideMark/>
          </w:tcPr>
          <w:p w14:paraId="7198A54D" w14:textId="429DE1DB" w:rsidR="00663F3A" w:rsidRPr="009F7F88" w:rsidRDefault="003F54ED" w:rsidP="00663F3A">
            <w:pPr>
              <w:pStyle w:val="RSCT03TableBody"/>
              <w:jc w:val="left"/>
              <w:rPr>
                <w:color w:val="000000" w:themeColor="text1"/>
                <w:w w:val="108"/>
              </w:rPr>
            </w:pPr>
            <w:r w:rsidRPr="009F7F88">
              <w:rPr>
                <w:color w:val="000000" w:themeColor="text1"/>
              </w:rPr>
              <w:t>Ag</w:t>
            </w:r>
            <w:r w:rsidR="00663F3A" w:rsidRPr="009F7F88">
              <w:rPr>
                <w:color w:val="000000" w:themeColor="text1"/>
                <w:w w:val="108"/>
              </w:rPr>
              <w:t xml:space="preserve"> nanowire</w:t>
            </w:r>
          </w:p>
        </w:tc>
        <w:tc>
          <w:tcPr>
            <w:tcW w:w="1134" w:type="dxa"/>
            <w:tcBorders>
              <w:top w:val="nil"/>
              <w:left w:val="nil"/>
              <w:bottom w:val="nil"/>
              <w:right w:val="nil"/>
            </w:tcBorders>
            <w:hideMark/>
          </w:tcPr>
          <w:p w14:paraId="080A5FFB" w14:textId="1DDDB0D3" w:rsidR="00663F3A" w:rsidRPr="009F7F88" w:rsidRDefault="00436058" w:rsidP="00663F3A">
            <w:pPr>
              <w:pStyle w:val="RSCT03TableBody"/>
              <w:jc w:val="left"/>
              <w:rPr>
                <w:color w:val="000000" w:themeColor="text1"/>
                <w:w w:val="108"/>
              </w:rPr>
            </w:pPr>
            <w:r w:rsidRPr="009F7F88">
              <w:rPr>
                <w:rFonts w:hint="eastAsia"/>
                <w:color w:val="000000" w:themeColor="text1"/>
                <w:w w:val="108"/>
              </w:rPr>
              <w:t>Inkjet</w:t>
            </w:r>
          </w:p>
        </w:tc>
        <w:tc>
          <w:tcPr>
            <w:tcW w:w="992" w:type="dxa"/>
            <w:tcBorders>
              <w:top w:val="nil"/>
              <w:left w:val="nil"/>
              <w:bottom w:val="nil"/>
              <w:right w:val="nil"/>
            </w:tcBorders>
            <w:hideMark/>
          </w:tcPr>
          <w:p w14:paraId="1110CDF8"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4CBA55E5" w14:textId="77777777" w:rsidR="00663F3A" w:rsidRPr="009F7F88" w:rsidRDefault="00663F3A" w:rsidP="00663F3A">
            <w:pPr>
              <w:pStyle w:val="RSCT03TableBody"/>
              <w:jc w:val="left"/>
              <w:rPr>
                <w:color w:val="000000" w:themeColor="text1"/>
                <w:w w:val="108"/>
              </w:rPr>
            </w:pPr>
            <w:r w:rsidRPr="009F7F88">
              <w:rPr>
                <w:color w:val="000000" w:themeColor="text1"/>
                <w:w w:val="108"/>
              </w:rPr>
              <w:t>Electronic</w:t>
            </w:r>
          </w:p>
        </w:tc>
        <w:bookmarkStart w:id="77" w:name="_Hlk39540627"/>
        <w:tc>
          <w:tcPr>
            <w:tcW w:w="567" w:type="dxa"/>
            <w:tcBorders>
              <w:top w:val="nil"/>
              <w:left w:val="nil"/>
              <w:bottom w:val="nil"/>
              <w:right w:val="nil"/>
            </w:tcBorders>
            <w:hideMark/>
          </w:tcPr>
          <w:p w14:paraId="237E11E0" w14:textId="77C206E3"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date-parts":[["2017"]]},"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冷冻干燥</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金属银纳米线气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可压缩可伸长可变泊松比（从负变到正）</w:instrText>
            </w:r>
            <w:r w:rsidR="00BF34A6" w:rsidRPr="009F7F88">
              <w:rPr>
                <w:color w:val="000000" w:themeColor="text1"/>
                <w:w w:val="108"/>
              </w:rPr>
              <w:instrText>","page":"1701756","title":"3D Printing Hierarchical Silver Nanowire Aerogel with Highly Compressive Resilience and Tensile Elongation through Tunable Poisson's Ratio","type":"article-journal","volume":"13"},"uris":["http://www.mendeley.com/documents/?uuid=e6705bbd-552b-440c-802d-aebf688a7c53"]}],"mendeley":{"formattedCitation":"&lt;sup&gt;54&lt;/sup&gt;","plainTextFormattedCitation":"54","previouslyFormattedCitation":"&lt;sup&gt;54&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54</w:t>
            </w:r>
            <w:r w:rsidRPr="009F7F88">
              <w:rPr>
                <w:color w:val="000000" w:themeColor="text1"/>
                <w:w w:val="108"/>
              </w:rPr>
              <w:fldChar w:fldCharType="end"/>
            </w:r>
            <w:bookmarkEnd w:id="77"/>
          </w:p>
        </w:tc>
      </w:tr>
      <w:tr w:rsidR="009F7F88" w:rsidRPr="009F7F88" w14:paraId="29EBC77B" w14:textId="77777777" w:rsidTr="00663F3A">
        <w:trPr>
          <w:trHeight w:val="293"/>
        </w:trPr>
        <w:tc>
          <w:tcPr>
            <w:tcW w:w="1418" w:type="dxa"/>
            <w:tcBorders>
              <w:top w:val="nil"/>
              <w:left w:val="nil"/>
              <w:bottom w:val="nil"/>
              <w:right w:val="nil"/>
            </w:tcBorders>
            <w:hideMark/>
          </w:tcPr>
          <w:p w14:paraId="7E1A2AA0" w14:textId="77777777" w:rsidR="00663F3A" w:rsidRPr="009F7F88" w:rsidRDefault="00663F3A" w:rsidP="00663F3A">
            <w:pPr>
              <w:pStyle w:val="RSCT03TableBody"/>
              <w:jc w:val="left"/>
              <w:rPr>
                <w:color w:val="000000" w:themeColor="text1"/>
                <w:w w:val="108"/>
              </w:rPr>
            </w:pPr>
            <w:bookmarkStart w:id="78" w:name="_Hlk39540776"/>
            <w:r w:rsidRPr="009F7F88">
              <w:rPr>
                <w:color w:val="000000" w:themeColor="text1"/>
                <w:w w:val="108"/>
              </w:rPr>
              <w:t>Ag, MnO</w:t>
            </w:r>
            <w:r w:rsidRPr="009F7F88">
              <w:rPr>
                <w:color w:val="000000" w:themeColor="text1"/>
                <w:w w:val="108"/>
                <w:vertAlign w:val="subscript"/>
              </w:rPr>
              <w:t>2</w:t>
            </w:r>
            <w:r w:rsidRPr="009F7F88">
              <w:rPr>
                <w:color w:val="000000" w:themeColor="text1"/>
                <w:w w:val="108"/>
              </w:rPr>
              <w:t xml:space="preserve">, </w:t>
            </w:r>
            <w:proofErr w:type="spellStart"/>
            <w:r w:rsidRPr="009F7F88">
              <w:rPr>
                <w:color w:val="000000" w:themeColor="text1"/>
                <w:w w:val="108"/>
              </w:rPr>
              <w:t>ZnO</w:t>
            </w:r>
            <w:proofErr w:type="spellEnd"/>
          </w:p>
        </w:tc>
        <w:tc>
          <w:tcPr>
            <w:tcW w:w="1843" w:type="dxa"/>
            <w:tcBorders>
              <w:top w:val="nil"/>
              <w:left w:val="nil"/>
              <w:bottom w:val="nil"/>
              <w:right w:val="nil"/>
            </w:tcBorders>
            <w:hideMark/>
          </w:tcPr>
          <w:p w14:paraId="4CE22792" w14:textId="77777777" w:rsidR="00663F3A" w:rsidRPr="009F7F88" w:rsidRDefault="00663F3A" w:rsidP="00663F3A">
            <w:pPr>
              <w:pStyle w:val="RSCT03TableBody"/>
              <w:jc w:val="left"/>
              <w:rPr>
                <w:color w:val="000000" w:themeColor="text1"/>
                <w:w w:val="108"/>
              </w:rPr>
            </w:pPr>
            <w:r w:rsidRPr="009F7F88">
              <w:rPr>
                <w:color w:val="000000" w:themeColor="text1"/>
                <w:w w:val="108"/>
              </w:rPr>
              <w:t>3D self-support architecture</w:t>
            </w:r>
          </w:p>
        </w:tc>
        <w:tc>
          <w:tcPr>
            <w:tcW w:w="2268" w:type="dxa"/>
            <w:tcBorders>
              <w:top w:val="nil"/>
              <w:left w:val="nil"/>
              <w:bottom w:val="nil"/>
              <w:right w:val="nil"/>
            </w:tcBorders>
            <w:hideMark/>
          </w:tcPr>
          <w:p w14:paraId="1B14F82A" w14:textId="415D6CC6" w:rsidR="00663F3A" w:rsidRPr="009F7F88" w:rsidRDefault="00663F3A" w:rsidP="00663F3A">
            <w:pPr>
              <w:pStyle w:val="RSCT03TableBody"/>
              <w:jc w:val="left"/>
              <w:rPr>
                <w:color w:val="000000" w:themeColor="text1"/>
                <w:w w:val="108"/>
              </w:rPr>
            </w:pPr>
            <w:proofErr w:type="spellStart"/>
            <w:r w:rsidRPr="009F7F88">
              <w:rPr>
                <w:color w:val="000000" w:themeColor="text1"/>
                <w:w w:val="108"/>
              </w:rPr>
              <w:t>AgNWs</w:t>
            </w:r>
            <w:proofErr w:type="spellEnd"/>
            <w:r w:rsidRPr="009F7F88">
              <w:rPr>
                <w:color w:val="000000" w:themeColor="text1"/>
                <w:w w:val="108"/>
              </w:rPr>
              <w:t>, GO, Ti</w:t>
            </w:r>
            <w:r w:rsidRPr="009F7F88">
              <w:rPr>
                <w:color w:val="000000" w:themeColor="text1"/>
                <w:w w:val="108"/>
                <w:vertAlign w:val="subscript"/>
              </w:rPr>
              <w:t>3</w:t>
            </w:r>
            <w:r w:rsidRPr="009F7F88">
              <w:rPr>
                <w:color w:val="000000" w:themeColor="text1"/>
                <w:w w:val="108"/>
              </w:rPr>
              <w:t>C</w:t>
            </w:r>
            <w:r w:rsidRPr="009F7F88">
              <w:rPr>
                <w:color w:val="000000" w:themeColor="text1"/>
                <w:w w:val="108"/>
                <w:vertAlign w:val="subscript"/>
              </w:rPr>
              <w:t>2</w:t>
            </w:r>
            <w:r w:rsidRPr="009F7F88">
              <w:rPr>
                <w:color w:val="000000" w:themeColor="text1"/>
                <w:w w:val="108"/>
              </w:rPr>
              <w:t>T</w:t>
            </w:r>
            <w:r w:rsidRPr="009F7F88">
              <w:rPr>
                <w:color w:val="000000" w:themeColor="text1"/>
                <w:w w:val="108"/>
                <w:vertAlign w:val="subscript"/>
              </w:rPr>
              <w:t>x</w:t>
            </w:r>
            <w:r w:rsidRPr="009F7F88">
              <w:rPr>
                <w:color w:val="000000" w:themeColor="text1"/>
                <w:w w:val="108"/>
              </w:rPr>
              <w:t>, ZONWs, MONWs, CNT</w:t>
            </w:r>
          </w:p>
        </w:tc>
        <w:tc>
          <w:tcPr>
            <w:tcW w:w="1134" w:type="dxa"/>
            <w:tcBorders>
              <w:top w:val="nil"/>
              <w:left w:val="nil"/>
              <w:bottom w:val="nil"/>
              <w:right w:val="nil"/>
            </w:tcBorders>
            <w:hideMark/>
          </w:tcPr>
          <w:p w14:paraId="0E811ADC"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09F014DC"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5A5CF278" w14:textId="77777777" w:rsidR="00663F3A" w:rsidRPr="009F7F88" w:rsidRDefault="00663F3A" w:rsidP="00663F3A">
            <w:pPr>
              <w:pStyle w:val="RSCT03TableBody"/>
              <w:jc w:val="left"/>
              <w:rPr>
                <w:color w:val="000000" w:themeColor="text1"/>
                <w:w w:val="108"/>
              </w:rPr>
            </w:pPr>
            <w:r w:rsidRPr="009F7F88">
              <w:rPr>
                <w:color w:val="000000" w:themeColor="text1"/>
                <w:w w:val="108"/>
              </w:rPr>
              <w:t>UV sensor, micro-supercapacitor</w:t>
            </w:r>
          </w:p>
        </w:tc>
        <w:bookmarkStart w:id="79" w:name="_Hlk32247867"/>
        <w:tc>
          <w:tcPr>
            <w:tcW w:w="567" w:type="dxa"/>
            <w:tcBorders>
              <w:top w:val="nil"/>
              <w:left w:val="nil"/>
              <w:bottom w:val="nil"/>
              <w:right w:val="nil"/>
            </w:tcBorders>
            <w:hideMark/>
          </w:tcPr>
          <w:p w14:paraId="3ACEC86D" w14:textId="4373ABD2"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container-title":"Nanoscale","id":"ITEM-1","issue":"43","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通过添加氧化石墨烯或</w:instrText>
            </w:r>
            <w:r w:rsidR="004E1277" w:rsidRPr="009F7F88">
              <w:rPr>
                <w:color w:val="000000" w:themeColor="text1"/>
                <w:w w:val="108"/>
              </w:rPr>
              <w:instrText>Mxene</w:instrText>
            </w:r>
            <w:r w:rsidR="004E1277" w:rsidRPr="009F7F88">
              <w:rPr>
                <w:rFonts w:ascii="SimSun" w:eastAsia="SimSun" w:hAnsi="SimSun" w:cs="SimSun" w:hint="eastAsia"/>
                <w:color w:val="000000" w:themeColor="text1"/>
                <w:w w:val="108"/>
              </w:rPr>
              <w:instrText>，得到银、碳纳米管、氧化锰、氧化锌等纳米线可打印凝胶</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用于柔性电子</w:instrText>
            </w:r>
            <w:r w:rsidR="004E1277" w:rsidRPr="009F7F88">
              <w:rPr>
                <w:color w:val="000000" w:themeColor="text1"/>
                <w:w w:val="108"/>
              </w:rPr>
              <w:instrText>","page":"20096-20107","publisher":"Royal Society of Chemistry","title":"A general gelation 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17</w:t>
            </w:r>
            <w:r w:rsidRPr="009F7F88">
              <w:rPr>
                <w:color w:val="000000" w:themeColor="text1"/>
                <w:w w:val="108"/>
              </w:rPr>
              <w:fldChar w:fldCharType="end"/>
            </w:r>
            <w:bookmarkEnd w:id="79"/>
          </w:p>
        </w:tc>
      </w:tr>
      <w:tr w:rsidR="009F7F88" w:rsidRPr="009F7F88" w14:paraId="0066EF13" w14:textId="77777777" w:rsidTr="00663F3A">
        <w:trPr>
          <w:trHeight w:val="293"/>
        </w:trPr>
        <w:tc>
          <w:tcPr>
            <w:tcW w:w="1418" w:type="dxa"/>
            <w:tcBorders>
              <w:top w:val="nil"/>
              <w:left w:val="nil"/>
              <w:bottom w:val="nil"/>
              <w:right w:val="nil"/>
            </w:tcBorders>
            <w:hideMark/>
          </w:tcPr>
          <w:p w14:paraId="555070E8" w14:textId="77777777" w:rsidR="00663F3A" w:rsidRPr="009F7F88" w:rsidRDefault="00663F3A" w:rsidP="00663F3A">
            <w:pPr>
              <w:pStyle w:val="RSCT03TableBody"/>
              <w:jc w:val="left"/>
              <w:rPr>
                <w:color w:val="000000" w:themeColor="text1"/>
                <w:w w:val="108"/>
              </w:rPr>
            </w:pPr>
            <w:r w:rsidRPr="009F7F88">
              <w:rPr>
                <w:color w:val="000000" w:themeColor="text1"/>
                <w:w w:val="108"/>
              </w:rPr>
              <w:t>PEGDA/CNF</w:t>
            </w:r>
          </w:p>
        </w:tc>
        <w:tc>
          <w:tcPr>
            <w:tcW w:w="1843" w:type="dxa"/>
            <w:tcBorders>
              <w:top w:val="nil"/>
              <w:left w:val="nil"/>
              <w:bottom w:val="nil"/>
              <w:right w:val="nil"/>
            </w:tcBorders>
            <w:hideMark/>
          </w:tcPr>
          <w:p w14:paraId="0A08491B" w14:textId="77777777" w:rsidR="00663F3A" w:rsidRPr="009F7F88" w:rsidRDefault="00663F3A" w:rsidP="00663F3A">
            <w:pPr>
              <w:pStyle w:val="RSCT03TableBody"/>
              <w:jc w:val="left"/>
              <w:rPr>
                <w:color w:val="000000" w:themeColor="text1"/>
                <w:w w:val="108"/>
              </w:rPr>
            </w:pPr>
            <w:r w:rsidRPr="009F7F88">
              <w:rPr>
                <w:color w:val="000000" w:themeColor="text1"/>
                <w:w w:val="108"/>
              </w:rPr>
              <w:t>3D scaffold</w:t>
            </w:r>
          </w:p>
        </w:tc>
        <w:tc>
          <w:tcPr>
            <w:tcW w:w="2268" w:type="dxa"/>
            <w:tcBorders>
              <w:top w:val="nil"/>
              <w:left w:val="nil"/>
              <w:bottom w:val="nil"/>
              <w:right w:val="nil"/>
            </w:tcBorders>
            <w:hideMark/>
          </w:tcPr>
          <w:p w14:paraId="7AE93598" w14:textId="77777777" w:rsidR="00663F3A" w:rsidRPr="009F7F88" w:rsidRDefault="00663F3A" w:rsidP="00663F3A">
            <w:pPr>
              <w:pStyle w:val="RSCT03TableBody"/>
              <w:jc w:val="left"/>
              <w:rPr>
                <w:color w:val="000000" w:themeColor="text1"/>
                <w:w w:val="108"/>
              </w:rPr>
            </w:pPr>
            <w:r w:rsidRPr="009F7F88">
              <w:rPr>
                <w:color w:val="000000" w:themeColor="text1"/>
                <w:w w:val="108"/>
              </w:rPr>
              <w:t>PEGDA, eosin Y, CNF</w:t>
            </w:r>
          </w:p>
        </w:tc>
        <w:tc>
          <w:tcPr>
            <w:tcW w:w="1134" w:type="dxa"/>
            <w:tcBorders>
              <w:top w:val="nil"/>
              <w:left w:val="nil"/>
              <w:bottom w:val="nil"/>
              <w:right w:val="nil"/>
            </w:tcBorders>
            <w:hideMark/>
          </w:tcPr>
          <w:p w14:paraId="5FBA0F8A" w14:textId="77777777" w:rsidR="00663F3A" w:rsidRPr="009F7F88" w:rsidRDefault="00663F3A" w:rsidP="00663F3A">
            <w:pPr>
              <w:pStyle w:val="RSCT03TableBody"/>
              <w:jc w:val="left"/>
              <w:rPr>
                <w:color w:val="000000" w:themeColor="text1"/>
                <w:w w:val="108"/>
              </w:rPr>
            </w:pPr>
            <w:r w:rsidRPr="009F7F88">
              <w:rPr>
                <w:color w:val="000000" w:themeColor="text1"/>
                <w:w w:val="108"/>
              </w:rPr>
              <w:t>SLA</w:t>
            </w:r>
          </w:p>
        </w:tc>
        <w:tc>
          <w:tcPr>
            <w:tcW w:w="992" w:type="dxa"/>
            <w:tcBorders>
              <w:top w:val="nil"/>
              <w:left w:val="nil"/>
              <w:bottom w:val="nil"/>
              <w:right w:val="nil"/>
            </w:tcBorders>
            <w:hideMark/>
          </w:tcPr>
          <w:p w14:paraId="7FF2FCC4"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nil"/>
              <w:right w:val="nil"/>
            </w:tcBorders>
            <w:hideMark/>
          </w:tcPr>
          <w:p w14:paraId="27D7F107" w14:textId="77777777" w:rsidR="00663F3A" w:rsidRPr="009F7F88" w:rsidRDefault="00663F3A" w:rsidP="00663F3A">
            <w:pPr>
              <w:pStyle w:val="RSCT03TableBody"/>
              <w:jc w:val="left"/>
              <w:rPr>
                <w:color w:val="000000" w:themeColor="text1"/>
                <w:w w:val="108"/>
              </w:rPr>
            </w:pPr>
            <w:r w:rsidRPr="009F7F88">
              <w:rPr>
                <w:color w:val="000000" w:themeColor="text1"/>
                <w:w w:val="108"/>
              </w:rPr>
              <w:t>Tissue engineering</w:t>
            </w:r>
          </w:p>
        </w:tc>
        <w:tc>
          <w:tcPr>
            <w:tcW w:w="567" w:type="dxa"/>
            <w:tcBorders>
              <w:top w:val="nil"/>
              <w:left w:val="nil"/>
              <w:bottom w:val="nil"/>
              <w:right w:val="nil"/>
            </w:tcBorders>
            <w:hideMark/>
          </w:tcPr>
          <w:p w14:paraId="22465CE8" w14:textId="6C0CC25A"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立体光刻法，冷冻干燥</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制备聚乙二醇二丙烯酸酯</w:instrText>
            </w:r>
            <w:r w:rsidR="00BF34A6" w:rsidRPr="009F7F88">
              <w:rPr>
                <w:color w:val="000000" w:themeColor="text1"/>
                <w:w w:val="108"/>
              </w:rPr>
              <w:instrText>/</w:instrText>
            </w:r>
            <w:r w:rsidR="00BF34A6" w:rsidRPr="009F7F88">
              <w:rPr>
                <w:rFonts w:ascii="SimSun" w:eastAsia="SimSun" w:hAnsi="SimSun" w:cs="SimSun" w:hint="eastAsia"/>
                <w:color w:val="000000" w:themeColor="text1"/>
                <w:w w:val="108"/>
              </w:rPr>
              <w:instrText>纳米纤维素气凝胶、水凝胶、湿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用于组织工程（间充质干细胞）</w:instrText>
            </w:r>
            <w:r w:rsidR="00BF34A6" w:rsidRPr="009F7F88">
              <w:rPr>
                <w:color w:val="000000" w:themeColor="text1"/>
                <w:w w:val="108"/>
              </w:rPr>
              <w:instrText>\nFrom Duplicate 2 (A new PEGDA/CNF aerogel-wet hydrogel scaffold fabricated by a two-step method - Sun, Dong; Liu, Wangyu; Tang, Aimin; Guo, Fengjing; Xie, Weigui)\n\n\nFrom Duplicate 2 (A new PEGDA/CNF aerogel-wet hydrogel scaffold fabricated by a two-step method - Sun, Dong; Liu, Wangyu; Tang, Aimin; Guo, Fengjing; Xie, Weigui)\n\nFrom Duplicate 2 (A new PEGDA/CNF aerogel-wet hydrogel scaffold fabricated by a two-step method - Sun, Dong; Liu, Wangyu; Tang, Aimin; Guo, Fengjing; Xie, Weigui)\n\n</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立体光刻法，冷冻干燥</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制备聚乙二醇二丙烯酸酯</w:instrText>
            </w:r>
            <w:r w:rsidR="00BF34A6" w:rsidRPr="009F7F88">
              <w:rPr>
                <w:color w:val="000000" w:themeColor="text1"/>
                <w:w w:val="108"/>
              </w:rPr>
              <w:instrText>/</w:instrText>
            </w:r>
            <w:r w:rsidR="00BF34A6" w:rsidRPr="009F7F88">
              <w:rPr>
                <w:rFonts w:ascii="SimSun" w:eastAsia="SimSun" w:hAnsi="SimSun" w:cs="SimSun" w:hint="eastAsia"/>
                <w:color w:val="000000" w:themeColor="text1"/>
                <w:w w:val="108"/>
              </w:rPr>
              <w:instrText>纳米纤维素气凝胶、水凝胶、湿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用于组织工程（间充质干细胞）</w:instrText>
            </w:r>
            <w:r w:rsidR="00BF34A6" w:rsidRPr="009F7F88">
              <w:rPr>
                <w:color w:val="000000" w:themeColor="text1"/>
                <w:w w:val="108"/>
              </w:rPr>
              <w:instrText>","page":"8092-8101","publisher":"Royal Society of Chemistry","title":"A new PEGDA/CNF aerogel-wet hydrogel scaffold fabricated by a two-step method","type":"article-journal","volume":"15"},"uris":["http://www.mendeley.com/documents/?uuid=63983ca0-5020-4f32-ba58-0f44f5f006cb"]}],"mendeley":{"formattedCitation":"&lt;sup&gt;22&lt;/sup&gt;","plainTextFormattedCitation":"22","previouslyFormattedCitation":"&lt;sup&gt;22&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22</w:t>
            </w:r>
            <w:r w:rsidRPr="009F7F88">
              <w:rPr>
                <w:color w:val="000000" w:themeColor="text1"/>
                <w:w w:val="108"/>
              </w:rPr>
              <w:fldChar w:fldCharType="end"/>
            </w:r>
          </w:p>
        </w:tc>
      </w:tr>
      <w:tr w:rsidR="009F7F88" w:rsidRPr="009F7F88" w14:paraId="11EAF239" w14:textId="77777777" w:rsidTr="00663F3A">
        <w:trPr>
          <w:trHeight w:val="293"/>
        </w:trPr>
        <w:tc>
          <w:tcPr>
            <w:tcW w:w="1418" w:type="dxa"/>
            <w:tcBorders>
              <w:top w:val="nil"/>
              <w:left w:val="nil"/>
              <w:bottom w:val="single" w:sz="4" w:space="0" w:color="auto"/>
              <w:right w:val="nil"/>
            </w:tcBorders>
            <w:hideMark/>
          </w:tcPr>
          <w:p w14:paraId="07EE67A0" w14:textId="77777777" w:rsidR="00663F3A" w:rsidRPr="009F7F88" w:rsidRDefault="00663F3A" w:rsidP="00663F3A">
            <w:pPr>
              <w:pStyle w:val="RSCT03TableBody"/>
              <w:jc w:val="left"/>
              <w:rPr>
                <w:color w:val="000000" w:themeColor="text1"/>
                <w:w w:val="108"/>
              </w:rPr>
            </w:pPr>
            <w:r w:rsidRPr="009F7F88">
              <w:rPr>
                <w:color w:val="000000" w:themeColor="text1"/>
                <w:w w:val="108"/>
              </w:rPr>
              <w:t>CNT/GO/CNF</w:t>
            </w:r>
          </w:p>
        </w:tc>
        <w:tc>
          <w:tcPr>
            <w:tcW w:w="1843" w:type="dxa"/>
            <w:tcBorders>
              <w:top w:val="nil"/>
              <w:left w:val="nil"/>
              <w:bottom w:val="single" w:sz="4" w:space="0" w:color="auto"/>
              <w:right w:val="nil"/>
            </w:tcBorders>
            <w:hideMark/>
          </w:tcPr>
          <w:p w14:paraId="600A0FAF" w14:textId="77777777" w:rsidR="00663F3A" w:rsidRPr="009F7F88" w:rsidRDefault="00663F3A" w:rsidP="00663F3A">
            <w:pPr>
              <w:pStyle w:val="RSCT03TableBody"/>
              <w:jc w:val="left"/>
              <w:rPr>
                <w:color w:val="000000" w:themeColor="text1"/>
                <w:w w:val="108"/>
              </w:rPr>
            </w:pPr>
            <w:r w:rsidRPr="009F7F88">
              <w:rPr>
                <w:color w:val="000000" w:themeColor="text1"/>
                <w:w w:val="108"/>
              </w:rPr>
              <w:t>3D all-in-one architecture</w:t>
            </w:r>
          </w:p>
        </w:tc>
        <w:tc>
          <w:tcPr>
            <w:tcW w:w="2268" w:type="dxa"/>
            <w:tcBorders>
              <w:top w:val="nil"/>
              <w:left w:val="nil"/>
              <w:bottom w:val="single" w:sz="4" w:space="0" w:color="auto"/>
              <w:right w:val="nil"/>
            </w:tcBorders>
            <w:hideMark/>
          </w:tcPr>
          <w:p w14:paraId="7D089B61" w14:textId="691E101F" w:rsidR="00663F3A" w:rsidRPr="009F7F88" w:rsidRDefault="00663F3A" w:rsidP="00663F3A">
            <w:pPr>
              <w:pStyle w:val="RSCT03TableBody"/>
              <w:jc w:val="left"/>
              <w:rPr>
                <w:color w:val="000000" w:themeColor="text1"/>
                <w:w w:val="108"/>
              </w:rPr>
            </w:pPr>
            <w:r w:rsidRPr="009F7F88">
              <w:rPr>
                <w:color w:val="000000" w:themeColor="text1"/>
                <w:w w:val="108"/>
              </w:rPr>
              <w:t>CNF, GO, CNT, water</w:t>
            </w:r>
          </w:p>
        </w:tc>
        <w:tc>
          <w:tcPr>
            <w:tcW w:w="1134" w:type="dxa"/>
            <w:tcBorders>
              <w:top w:val="nil"/>
              <w:left w:val="nil"/>
              <w:bottom w:val="single" w:sz="4" w:space="0" w:color="auto"/>
              <w:right w:val="nil"/>
            </w:tcBorders>
            <w:hideMark/>
          </w:tcPr>
          <w:p w14:paraId="4E3DE1F5"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single" w:sz="4" w:space="0" w:color="auto"/>
              <w:right w:val="nil"/>
            </w:tcBorders>
            <w:hideMark/>
          </w:tcPr>
          <w:p w14:paraId="37124873"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984" w:type="dxa"/>
            <w:tcBorders>
              <w:top w:val="nil"/>
              <w:left w:val="nil"/>
              <w:bottom w:val="single" w:sz="4" w:space="0" w:color="auto"/>
              <w:right w:val="nil"/>
            </w:tcBorders>
            <w:hideMark/>
          </w:tcPr>
          <w:p w14:paraId="53723274" w14:textId="77777777" w:rsidR="00663F3A" w:rsidRPr="009F7F88" w:rsidRDefault="00663F3A" w:rsidP="00663F3A">
            <w:pPr>
              <w:pStyle w:val="RSCT03TableBody"/>
              <w:jc w:val="left"/>
              <w:rPr>
                <w:color w:val="000000" w:themeColor="text1"/>
                <w:w w:val="108"/>
              </w:rPr>
            </w:pPr>
            <w:r w:rsidRPr="009F7F88">
              <w:rPr>
                <w:color w:val="000000" w:themeColor="text1"/>
                <w:w w:val="108"/>
              </w:rPr>
              <w:t>Evaporator</w:t>
            </w:r>
          </w:p>
        </w:tc>
        <w:tc>
          <w:tcPr>
            <w:tcW w:w="567" w:type="dxa"/>
            <w:tcBorders>
              <w:top w:val="nil"/>
              <w:left w:val="nil"/>
              <w:bottom w:val="single" w:sz="4" w:space="0" w:color="auto"/>
              <w:right w:val="nil"/>
            </w:tcBorders>
            <w:hideMark/>
          </w:tcPr>
          <w:p w14:paraId="5F065B57" w14:textId="23C07047"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a.201700981","ISSN":"15214095","abstract":"Using solar energy to generate steam is a clean and sustainable approach to addressing the issue of water shortage. The current challenge for solar steam generation is to develop easy-to-manufacture and scalable methods which can convert solar irradiation into exploitable thermal energy with high efficiency. Although various material and structure designs have been reported, high efficiency in solar steam generation usually can be achieved only at concentrated solar illumination. For the first time, 3D printing to construct an all-in-one evaporator with a concave structure for high-efficiency solar steam generation under 1 sun illumination is used. The solar-steam-generation device has a high porosity (97.3%) and efficient broadband solar absorption (&gt;97%). The 3D-printed porous evaporator with intrinsic low thermal conductivity enables heat localization and effectively alleviates thermal dissipation to the bulk water. As a result, the 3D-printed evaporator has a high solar steam efficiency of 85.6% under 1 sun illumination (1 kW m −2 ), which is among the best compared with other reported evaporators. The all-in-one structure design using the advanced 3D printing fabrication technique offers a new approach to solar energy harvesting for high-efficiency steam generation.","author":[{"dropping-particle":"","family":"Li","given":"Yiju","non-dropping-particle":"","parse-names":false,"suffix":""},{"dropping-particle":"","family":"Gao","given":"Tingting","non-dropping-particle":"","parse-names":false,"suffix":""},{"dropping-particle":"","family":"Yang","given":"Zhi","non-dropping-particle":"","parse-names":false,"suffix":""},{"dropping-particle":"","family":"Chen","given":"Chaoji","non-dropping-particle":"","parse-names":false,"suffix":""},{"dropping-particle":"","family":"Luo","given":"Wei","non-dropping-particle":"","parse-names":false,"suffix":""},{"dropping-particle":"","family":"Song","given":"Jianwei","non-dropping-particle":"","parse-names":false,"suffix":""},{"dropping-particle":"","family":"Hitz","given":"Emily","non-dropping-particle":"","parse-names":false,"suffix":""},{"dropping-particle":"","family":"Jia","given":"Chao","non-dropping-particle":"","parse-names":false,"suffix":""},{"dropping-particle":"","family":"Zhou","given":"Yubing","non-dropping-particle":"","parse-names":false,"suffix":""},{"dropping-particle":"","family":"Liu","given":"Boyang","non-dropping-particle":"","parse-names":false,"suffix":""},{"dropping-particle":"","family":"Yang","given":"Bao","non-dropping-particle":"","parse-names":false,"suffix":""},{"dropping-particle":"","family":"Hu","given":"Liangbing","non-dropping-particle":"","parse-names":false,"suffix":""}],"container-title":"Advanced Materials","id":"ITEM-1","issue":"26","issued":{"date-parts":[["2017"]]},"note":"</w:instrText>
            </w:r>
            <w:r w:rsidR="004E1277" w:rsidRPr="009F7F88">
              <w:rPr>
                <w:rFonts w:ascii="SimSun" w:eastAsia="SimSun" w:hAnsi="SimSun" w:cs="SimSun" w:hint="eastAsia"/>
                <w:color w:val="000000" w:themeColor="text1"/>
                <w:w w:val="108"/>
              </w:rPr>
              <w:instrText>已加，放沾边中</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碳纳米管</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氧化石墨烯辐射吸收层</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氧化石墨烯</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纳米原纤化纤维素水传输层</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氧化石墨烯</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纳米原纤化纤维素吸水（隔热）壁三部分结构</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太阳能蒸发器</w:instrText>
            </w:r>
            <w:r w:rsidR="004E1277" w:rsidRPr="009F7F88">
              <w:rPr>
                <w:color w:val="000000" w:themeColor="text1"/>
                <w:w w:val="108"/>
              </w:rPr>
              <w:instrText>","page":"1700981","title":"3D-Printed, All-in-One Evaporator for High-Efficiency Solar Steam Generation under 1 Sun Illumination","type":"article-journal","volume":"29"},"uris":["http://www.mendeley.com/documents/?uuid=5cb9fb4d-357a-42b7-a73a-7001b6416969"]}],"mendeley":{"formattedCitation":"&lt;sup&gt;216&lt;/sup&gt;","plainTextFormattedCitation":"216","previouslyFormattedCitation":"&lt;sup&gt;21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16</w:t>
            </w:r>
            <w:r w:rsidRPr="009F7F88">
              <w:rPr>
                <w:color w:val="000000" w:themeColor="text1"/>
                <w:w w:val="108"/>
              </w:rPr>
              <w:fldChar w:fldCharType="end"/>
            </w:r>
          </w:p>
        </w:tc>
        <w:bookmarkEnd w:id="78"/>
      </w:tr>
    </w:tbl>
    <w:p w14:paraId="219278BF" w14:textId="77777777" w:rsidR="00BE4D24" w:rsidRPr="009F7F88" w:rsidRDefault="00BE4D24" w:rsidP="00663F3A">
      <w:pPr>
        <w:pStyle w:val="RSCB02ArticleText"/>
        <w:rPr>
          <w:color w:val="000000" w:themeColor="text1"/>
        </w:rPr>
      </w:pPr>
    </w:p>
    <w:p w14:paraId="2E85D4B6" w14:textId="6544F5B1" w:rsidR="00307BF9" w:rsidRPr="009F7F88" w:rsidRDefault="00307BF9" w:rsidP="00663F3A">
      <w:pPr>
        <w:pStyle w:val="RSCB02ArticleText"/>
        <w:rPr>
          <w:color w:val="000000" w:themeColor="text1"/>
        </w:rPr>
        <w:sectPr w:rsidR="00307BF9" w:rsidRPr="009F7F88" w:rsidSect="00BD0DD7">
          <w:type w:val="continuous"/>
          <w:pgSz w:w="11907" w:h="16840" w:code="9"/>
          <w:pgMar w:top="1009" w:right="851" w:bottom="1758" w:left="851" w:header="851" w:footer="1049" w:gutter="0"/>
          <w:cols w:space="227"/>
          <w:titlePg/>
          <w:docGrid w:linePitch="360"/>
        </w:sectPr>
      </w:pPr>
    </w:p>
    <w:p w14:paraId="3852A035" w14:textId="652C1229" w:rsidR="00C24729" w:rsidRPr="009F7F88" w:rsidRDefault="00C24729" w:rsidP="00307BF9">
      <w:pPr>
        <w:pStyle w:val="RSCB02ArticleText"/>
        <w:rPr>
          <w:color w:val="000000" w:themeColor="text1"/>
        </w:rPr>
      </w:pPr>
      <w:r w:rsidRPr="009F7F88">
        <w:rPr>
          <w:color w:val="000000" w:themeColor="text1"/>
        </w:rPr>
        <w:t>examples of 2D nanosheet-based inks for printed aerogels. The 2D materials that have thus far been used include graphene,</w:t>
      </w:r>
      <w:r w:rsidRPr="009F7F88">
        <w:rPr>
          <w:color w:val="000000" w:themeColor="text1"/>
        </w:rPr>
        <w:fldChar w:fldCharType="begin" w:fldLock="1"/>
      </w:r>
      <w:r w:rsidR="004E1277" w:rsidRPr="009F7F88">
        <w:rPr>
          <w:color w:val="000000" w:themeColor="text1"/>
        </w:rPr>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w:instrText>
      </w:r>
      <w:r w:rsidR="004E1277" w:rsidRPr="009F7F88">
        <w:rPr>
          <w:rFonts w:hint="eastAsia"/>
          <w:color w:val="000000" w:themeColor="text1"/>
        </w:rPr>
        <w:instrText>,"suffix":""}],"container-title":"Advanced Materials","id":"ITEM-1","issue":"36","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却至常温固化，通风厨中自然升华干燥得到。</w:instrText>
      </w:r>
      <w:r w:rsidR="004E1277" w:rsidRPr="009F7F88">
        <w:rPr>
          <w:rFonts w:hint="eastAsia"/>
          <w:color w:val="000000" w:themeColor="text1"/>
        </w:rPr>
        <w:instrText>\n</w:instrText>
      </w:r>
      <w:r w:rsidR="004E1277" w:rsidRPr="009F7F88">
        <w:rPr>
          <w:rFonts w:hint="eastAsia"/>
          <w:color w:val="000000" w:themeColor="text1"/>
        </w:rPr>
        <w:instrText>溶剂分别用</w:instrText>
      </w:r>
      <w:r w:rsidR="004E1277" w:rsidRPr="009F7F88">
        <w:rPr>
          <w:rFonts w:hint="eastAsia"/>
          <w:color w:val="000000" w:themeColor="text1"/>
        </w:rPr>
        <w:instrText>2</w:instrText>
      </w:r>
      <w:r w:rsidR="004E1277" w:rsidRPr="009F7F88">
        <w:rPr>
          <w:rFonts w:hint="eastAsia"/>
          <w:color w:val="000000" w:themeColor="text1"/>
        </w:rPr>
        <w:instrText>种</w:instrText>
      </w:r>
      <w:r w:rsidR="004E1277" w:rsidRPr="009F7F88">
        <w:rPr>
          <w:rFonts w:hint="eastAsia"/>
          <w:color w:val="000000" w:themeColor="text1"/>
        </w:rPr>
        <w:instrText>: i)</w:instrText>
      </w:r>
      <w:r w:rsidR="004E1277" w:rsidRPr="009F7F88">
        <w:rPr>
          <w:rFonts w:hint="eastAsia"/>
          <w:color w:val="000000" w:themeColor="text1"/>
        </w:rPr>
        <w:instrText>苯酚</w:instrText>
      </w:r>
      <w:r w:rsidR="004E1277" w:rsidRPr="009F7F88">
        <w:rPr>
          <w:rFonts w:hint="eastAsia"/>
          <w:color w:val="000000" w:themeColor="text1"/>
        </w:rPr>
        <w:instrText xml:space="preserve">phenol (C 6 H 6 O: melting temperature, T M = 40.5 </w:instrText>
      </w:r>
      <w:r w:rsidR="004E1277" w:rsidRPr="009F7F88">
        <w:rPr>
          <w:rFonts w:hint="eastAsia"/>
          <w:color w:val="000000" w:themeColor="text1"/>
        </w:rPr>
        <w:instrText>°</w:instrText>
      </w:r>
      <w:r w:rsidR="004E1277" w:rsidRPr="009F7F88">
        <w:rPr>
          <w:rFonts w:hint="eastAsia"/>
          <w:color w:val="000000" w:themeColor="text1"/>
        </w:rPr>
        <w:instrText xml:space="preserve">C, vapor pressure at room temperature, P T = 47 Pa) [ 10 ] because of its prior use as a graphene exfoliant and solvent, [ 11 ] and ii) </w:instrText>
      </w:r>
      <w:r w:rsidR="004E1277" w:rsidRPr="009F7F88">
        <w:rPr>
          <w:rFonts w:hint="eastAsia"/>
          <w:color w:val="000000" w:themeColor="text1"/>
        </w:rPr>
        <w:instrText>樟脑</w:instrText>
      </w:r>
      <w:r w:rsidR="004E1277" w:rsidRPr="009F7F88">
        <w:rPr>
          <w:rFonts w:hint="eastAsia"/>
          <w:color w:val="000000" w:themeColor="text1"/>
        </w:rPr>
        <w:instrText xml:space="preserve">camphene (C 10 H 16 : T M = 51.5 </w:instrText>
      </w:r>
      <w:r w:rsidR="004E1277" w:rsidRPr="009F7F88">
        <w:rPr>
          <w:rFonts w:hint="eastAsia"/>
          <w:color w:val="000000" w:themeColor="text1"/>
        </w:rPr>
        <w:instrText>°</w:instrText>
      </w:r>
      <w:r w:rsidR="004E1277" w:rsidRPr="009F7F88">
        <w:rPr>
          <w:rFonts w:hint="eastAsia"/>
          <w:color w:val="000000" w:themeColor="text1"/>
        </w:rPr>
        <w:instrText>C, P T = 400 Pa)\n</w:instrText>
      </w:r>
      <w:r w:rsidR="004E1277" w:rsidRPr="009F7F88">
        <w:rPr>
          <w:rFonts w:hint="eastAsia"/>
          <w:color w:val="000000" w:themeColor="text1"/>
        </w:rPr>
        <w:instrText>石墨烯气凝胶</w:instrText>
      </w:r>
      <w:r w:rsidR="004E1277" w:rsidRPr="009F7F88">
        <w:rPr>
          <w:rFonts w:hint="eastAsia"/>
          <w:color w:val="000000" w:themeColor="text1"/>
        </w:rPr>
        <w:instrText>","page":"7993-8000","title":"Pristine Graphene Aerogels by Room-Temperature Freeze Gelation"</w:instrText>
      </w:r>
      <w:r w:rsidR="004E1277" w:rsidRPr="009F7F88">
        <w:rPr>
          <w:color w:val="000000" w:themeColor="text1"/>
        </w:rPr>
        <w:instrText>,"type":"article-journal","volume":"28"},"uris":["http://www.mendeley.com/documents/?uuid=3f40973a-a091-4a15-8868-33948eaa0ddc"]},{"id":"ITEM-2","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w:instrText>
      </w:r>
      <w:r w:rsidR="004E1277" w:rsidRPr="009F7F88">
        <w:rPr>
          <w:rFonts w:hint="eastAsia"/>
          <w:color w:val="000000" w:themeColor="text1"/>
        </w:rPr>
        <w:instrText>"","family":"Saiz","given":"Eduardo","non-dropping-particle":"","parse-names":false,"suffix":""}],"container-title":"ACS Applied Materials and Interfaces","id":"ITEM-2","issue":"42","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F127</w:instrText>
      </w:r>
      <w:r w:rsidR="004E1277" w:rsidRPr="009F7F88">
        <w:rPr>
          <w:rFonts w:hint="eastAsia"/>
          <w:color w:val="000000" w:themeColor="text1"/>
        </w:rPr>
        <w:instrText>热敏油墨</w:instrText>
      </w:r>
      <w:r w:rsidR="004E1277" w:rsidRPr="009F7F88">
        <w:rPr>
          <w:rFonts w:hint="eastAsia"/>
          <w:color w:val="000000" w:themeColor="text1"/>
        </w:rPr>
        <w:instrText>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还原化学改性石墨烯气凝胶</w:instrText>
      </w:r>
      <w:r w:rsidR="004E1277" w:rsidRPr="009F7F88">
        <w:rPr>
          <w:rFonts w:hint="eastAsia"/>
          <w:color w:val="000000" w:themeColor="text1"/>
        </w:rPr>
        <w:instrText>/</w:instrText>
      </w:r>
      <w:r w:rsidR="004E1277" w:rsidRPr="009F7F88">
        <w:rPr>
          <w:rFonts w:hint="eastAsia"/>
          <w:color w:val="000000" w:themeColor="text1"/>
        </w:rPr>
        <w:instrText>铜电极</w:instrText>
      </w:r>
      <w:r w:rsidR="004E1277" w:rsidRPr="009F7F88">
        <w:rPr>
          <w:rFonts w:hint="eastAsia"/>
          <w:color w:val="000000" w:themeColor="text1"/>
        </w:rPr>
        <w:instrText>\n</w:instrText>
      </w:r>
      <w:r w:rsidR="004E1277" w:rsidRPr="009F7F88">
        <w:rPr>
          <w:rFonts w:hint="eastAsia"/>
          <w:color w:val="000000" w:themeColor="text1"/>
        </w:rPr>
        <w:instrText>能源存储应用</w:instrText>
      </w:r>
      <w:r w:rsidR="004E1277" w:rsidRPr="009F7F88">
        <w:rPr>
          <w:rFonts w:hint="eastAsia"/>
          <w:color w:val="000000" w:themeColor="text1"/>
        </w:rPr>
        <w:instrText>","page":"37136-37145","title":"Multimaterial 3D Printing of Graphene-Based Electrodes for Electrochemical Energy Storage Using Thermoresponsive Inks","type":"article-journal","volume":"9"},"uris":["http://www.mendeley.com/documents/?uuid=</w:instrText>
      </w:r>
      <w:r w:rsidR="004E1277" w:rsidRPr="009F7F88">
        <w:rPr>
          <w:color w:val="000000" w:themeColor="text1"/>
        </w:rPr>
        <w:instrText>027e3dc5-8906-4035-bcaf-d90ad3da3390"]},{"id":"ITEM-3","itemData":{"DOI":"10.1016/j.carbon.2017.12.120","ISSN":"00086223","abstract":"The research focuses on fabrication of graphene scaffolds by three-dimensional printing and their anisotropic properties. A novel strategy to prepare printable graphene ink is reported first, and three-dimensional scaffolds with high content (50 wt %) and aligned graphene are achieved by three-dimensional printing. Adequate shear thinning and rheology behavior are required for printable graphene ink to flow through the nozzle smoothly and self-support during the printing process. The scaffolds with different contents and printing parameters exhibit good resolution and good bonding between layers. The alignment of graphene sheets along the direction of flowing can be observed due to the shear stress in the nozzle. When the temperature rises up to 450 °C, electrical conductivities along transvers and longitudinal directions of 50 wt % are enhanced to 479.2 and 425.6 S/m, which are 6.7 and 8.4 times higher than that at room temperature, respectively. The alignment can contribute to the electrical anisotropy of three-dimensional graphene scaffolds. The electrical resistance variations under compression and electrical anisotropy demonstrate the potential application of the graphene scaffolds in electrical device, sensor, especially combined with three-dimensional printing.","author":[{"dropping-particle":"","family":"Huang","given":"Kai","non-dropping-particle":"","parse-names":false,"suffix":""},{"dropping-particle":"","family":"Yang","given":"Jinshan","non-dropping-particle":"","parse-names":false,"suffix":""},{"dropping-particle":"","family":"Dong","given":"Shaoming","non-dropping-particle":"","parse-names":false,"suffix":""},{"dropping-particle":"","family":"Feng","given":"Qian","non-dropping-particle":"","parse-names":false,"suffix":""},{"dropping-particle":"","family":"Zhang","given":"Xiangyu","non-dropping-particle":"","parse-names":false,"suffix":""},{"dropping-particle":"","family":"Ding","given":"Yusheng","non-dropping-particle":"","parse-names":false,"suffix":""},{"dropping-particle":"","family":"Hu","given":"Jianbao","non-dropping-particle":"","parse-names":false,"suffix":""}],"container-title":"Carbon","id":"ITEM-3"</w:instrText>
      </w:r>
      <w:r w:rsidR="004E1277" w:rsidRPr="009F7F88">
        <w:rPr>
          <w:rFonts w:hint="eastAsia"/>
          <w:color w:val="000000" w:themeColor="text1"/>
        </w:rPr>
        <w:instrText>,"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加到石墨烯中，文中未称为气凝胶</w:instrText>
      </w:r>
      <w:r w:rsidR="004E1277" w:rsidRPr="009F7F88">
        <w:rPr>
          <w:rFonts w:hint="eastAsia"/>
          <w:color w:val="000000" w:themeColor="text1"/>
        </w:rPr>
        <w:instrText>\n3D</w:instrText>
      </w:r>
      <w:r w:rsidR="004E1277" w:rsidRPr="009F7F88">
        <w:rPr>
          <w:rFonts w:hint="eastAsia"/>
          <w:color w:val="000000" w:themeColor="text1"/>
        </w:rPr>
        <w:instrText>打印石墨烯骨架，常压干燥</w:instrText>
      </w:r>
      <w:r w:rsidR="004E1277" w:rsidRPr="009F7F88">
        <w:rPr>
          <w:rFonts w:hint="eastAsia"/>
          <w:color w:val="000000" w:themeColor="text1"/>
        </w:rPr>
        <w:instrText>\n\nthree- dimensional graphene scaffolds (3DGS)","page":"1-10","publisher":"Elsevier Ltd","title":"Anisotropy of graphene scaffolds assembled by three-dimensional printing","</w:instrText>
      </w:r>
      <w:r w:rsidR="004E1277" w:rsidRPr="009F7F88">
        <w:rPr>
          <w:color w:val="000000" w:themeColor="text1"/>
        </w:rPr>
        <w:instrText>type":"article-journal","volume":"130"},"uris":["http://www.mendeley.com/documents/?uuid=08629b8b-8b00-46ca-a599-6d54f575638d"]}],"mendeley":{"formattedCitation":"&lt;sup&gt;178,231,232&lt;/sup&gt;","plainTextFormattedCitation":"178,231,232","previouslyFormattedCitation":"&lt;sup&gt;176,229,23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8,231,232</w:t>
      </w:r>
      <w:r w:rsidRPr="009F7F88">
        <w:rPr>
          <w:color w:val="000000" w:themeColor="text1"/>
        </w:rPr>
        <w:fldChar w:fldCharType="end"/>
      </w:r>
      <w:r w:rsidRPr="009F7F88">
        <w:rPr>
          <w:color w:val="000000" w:themeColor="text1"/>
        </w:rPr>
        <w:t xml:space="preserve"> GO,</w:t>
      </w:r>
      <w:bookmarkStart w:id="80" w:name="_Hlk44807640"/>
      <w:r w:rsidRPr="009F7F88">
        <w:rPr>
          <w:color w:val="000000" w:themeColor="text1"/>
        </w:rPr>
        <w:fldChar w:fldCharType="begin" w:fldLock="1"/>
      </w:r>
      <w:r w:rsidR="004E1277"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4E1277" w:rsidRPr="009F7F88">
        <w:rPr>
          <w:rFonts w:hint="eastAsia"/>
          <w:color w:val="000000" w:themeColor="text1"/>
        </w:rPr>
        <w:instrText>,"parse-names":false,"suffix":""}],"container-title":"Nature Communications","id":"ITEM-1","issued":{"date-parts":[["2015"]]},"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第一篇</w:instrText>
      </w:r>
      <w:r w:rsidR="004E1277" w:rsidRPr="009F7F88">
        <w:rPr>
          <w:rFonts w:hint="eastAsia"/>
          <w:color w:val="000000" w:themeColor="text1"/>
        </w:rPr>
        <w:instrText>3D</w:instrText>
      </w:r>
      <w:r w:rsidR="004E1277" w:rsidRPr="009F7F88">
        <w:rPr>
          <w:rFonts w:hint="eastAsia"/>
          <w:color w:val="000000" w:themeColor="text1"/>
        </w:rPr>
        <w:instrText>打印气凝胶文献</w:instrText>
      </w:r>
      <w:r w:rsidR="004E1277" w:rsidRPr="009F7F88">
        <w:rPr>
          <w:rFonts w:hint="eastAsia"/>
          <w:color w:val="000000" w:themeColor="text1"/>
        </w:rPr>
        <w:instrText>\n</w:instrText>
      </w:r>
      <w:r w:rsidR="004E1277" w:rsidRPr="009F7F88">
        <w:rPr>
          <w:rFonts w:hint="eastAsia"/>
          <w:color w:val="000000" w:themeColor="text1"/>
        </w:rPr>
        <w:instrText>两种途径：添加气相氧化硅最后</w:instrText>
      </w:r>
      <w:r w:rsidR="004E1277" w:rsidRPr="009F7F88">
        <w:rPr>
          <w:rFonts w:hint="eastAsia"/>
          <w:color w:val="000000" w:themeColor="text1"/>
        </w:rPr>
        <w:instrText>etching</w:instrText>
      </w:r>
      <w:r w:rsidR="004E1277" w:rsidRPr="009F7F88">
        <w:rPr>
          <w:rFonts w:hint="eastAsia"/>
          <w:color w:val="000000" w:themeColor="text1"/>
        </w:rPr>
        <w:instrText>；添加</w:instrText>
      </w:r>
      <w:r w:rsidR="004E1277" w:rsidRPr="009F7F88">
        <w:rPr>
          <w:rFonts w:hint="eastAsia"/>
          <w:color w:val="000000" w:themeColor="text1"/>
        </w:rPr>
        <w:instrText>R-F</w:instrText>
      </w:r>
      <w:r w:rsidR="004E1277" w:rsidRPr="009F7F88">
        <w:rPr>
          <w:rFonts w:hint="eastAsia"/>
          <w:color w:val="000000" w:themeColor="text1"/>
        </w:rPr>
        <w:instrText>溶胶</w:instrText>
      </w:r>
      <w:r w:rsidR="004E1277" w:rsidRPr="009F7F88">
        <w:rPr>
          <w:rFonts w:hint="eastAsia"/>
          <w:color w:val="000000" w:themeColor="text1"/>
        </w:rPr>
        <w:instrText>","page":"6962","publisher":"Nature Publishing Group","title":"Highly comp</w:instrText>
      </w:r>
      <w:r w:rsidR="004E1277" w:rsidRPr="009F7F88">
        <w:rPr>
          <w:color w:val="000000" w:themeColor="text1"/>
        </w:rPr>
        <w:instrText>ressible 3D periodic graphene aerogel microlattices","type":"article-journal","volume":"6"},"uris":["http://www.mendeley.com/documents/?uuid=717465b1-bbfc-44c6-9e92-bf477472c748"]},{"id":"ITEM-2","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ix":""},{"dropping-particle":"","family":"Gao","given":"Chao","non-dropping-particle":"","parse-names":false,"s</w:instrText>
      </w:r>
      <w:r w:rsidR="004E1277" w:rsidRPr="009F7F88">
        <w:rPr>
          <w:rFonts w:hint="eastAsia"/>
          <w:color w:val="000000" w:themeColor="text1"/>
        </w:rPr>
        <w:instrText>uffix":""}],"container-title":"Advanced Functional Materials","id":"ITEM-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氧化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rFonts w:hint="eastAsia"/>
          <w:color w:val="000000" w:themeColor="text1"/>
        </w:rPr>
        <w:instrText>","page":"1707024","title":"Direct 3D Printing of Ultralight Graphene Oxide Aerogel Microlattices","type":"arti</w:instrText>
      </w:r>
      <w:r w:rsidR="004E1277" w:rsidRPr="009F7F88">
        <w:rPr>
          <w:color w:val="000000" w:themeColor="text1"/>
        </w:rPr>
        <w:instrText>cle-journal","volume":"28"},"uris":["http://www.mendeley.com/documents/?uuid=f2dcabee-0d00-4e9d-8904-1f28d53bbcb0"]},{"id":"ITEM-3","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w:instrText>
      </w:r>
      <w:r w:rsidR="004E1277" w:rsidRPr="009F7F88">
        <w:rPr>
          <w:rFonts w:hint="eastAsia"/>
          <w:color w:val="000000" w:themeColor="text1"/>
        </w:rPr>
        <w:instrText>ix":""}],"container-title":"Small","id":"ITEM-3","issue":"13","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page":"1702-1708","title":"3D Printing of Graphene Aerogels","type":"article-journal","volume":"12"},"uris":["http://www.mendeley.com</w:instrText>
      </w:r>
      <w:r w:rsidR="004E1277" w:rsidRPr="009F7F88">
        <w:rPr>
          <w:color w:val="000000" w:themeColor="text1"/>
        </w:rPr>
        <w:instrText>/documents/?uuid=3ced1211-eada-46d6-b621-d61d1f2f39c2"]},{"id":"ITEM-4","itemData":{"DOI":"10.1016/j.nanoms.2019.05.003","ISSN":"25899651","author":[{"dropping-particle":"","family":"Ling","given":"Shangwen","non-dropping-particle":"","parse-names":false,"suffix":""},{"dropping-particle":"","family":"Kang","given":"Wenbin","non-dropping-particle":"","parse-names":false,"suffix":""},{"dropping-particle":"","family":"Tao","given":"Shanwen","non-dropping-particle":"","parse-names":false,"suffix":""},{"droppi</w:instrText>
      </w:r>
      <w:r w:rsidR="004E1277" w:rsidRPr="009F7F88">
        <w:rPr>
          <w:rFonts w:hint="eastAsia"/>
          <w:color w:val="000000" w:themeColor="text1"/>
        </w:rPr>
        <w:instrText>ng-particle":"","family":"Zhang","given":"Chuhong","non-dropping-particle":"","parse-names":false,"suffix":""}],"container-title":"Nano Materials Science","id":"ITEM-4","issue":"2","issued":{"date-parts":[["2019"]]},"note":"</w:instrText>
      </w:r>
      <w:r w:rsidR="004E1277" w:rsidRPr="009F7F88">
        <w:rPr>
          <w:rFonts w:hint="eastAsia"/>
          <w:color w:val="000000" w:themeColor="text1"/>
        </w:rPr>
        <w:instrText>已加，暂不加到综述</w:instrText>
      </w:r>
      <w:r w:rsidR="004E1277" w:rsidRPr="009F7F88">
        <w:rPr>
          <w:rFonts w:hint="eastAsia"/>
          <w:color w:val="000000" w:themeColor="text1"/>
        </w:rPr>
        <w:instrText>word</w:instrText>
      </w:r>
      <w:r w:rsidR="004E1277" w:rsidRPr="009F7F88">
        <w:rPr>
          <w:rFonts w:hint="eastAsia"/>
          <w:color w:val="000000" w:themeColor="text1"/>
        </w:rPr>
        <w:instrText>中</w:instrText>
      </w:r>
      <w:r w:rsidR="004E1277" w:rsidRPr="009F7F88">
        <w:rPr>
          <w:rFonts w:hint="eastAsia"/>
          <w:color w:val="000000" w:themeColor="text1"/>
        </w:rPr>
        <w:instrText>\n</w:instrText>
      </w:r>
      <w:r w:rsidR="004E1277" w:rsidRPr="009F7F88">
        <w:rPr>
          <w:rFonts w:hint="eastAsia"/>
          <w:color w:val="000000" w:themeColor="text1"/>
        </w:rPr>
        <w:instrText>高浓度氧化石墨烯墨水</w:instrText>
      </w:r>
      <w:r w:rsidR="004E1277" w:rsidRPr="009F7F88">
        <w:rPr>
          <w:rFonts w:hint="eastAsia"/>
          <w:color w:val="000000" w:themeColor="text1"/>
        </w:rPr>
        <w:instrText>3D</w:instrText>
      </w:r>
      <w:r w:rsidR="004E1277" w:rsidRPr="009F7F88">
        <w:rPr>
          <w:rFonts w:hint="eastAsia"/>
          <w:color w:val="000000" w:themeColor="text1"/>
        </w:rPr>
        <w:instrText>打印冷冻干燥，裂解</w:instrText>
      </w:r>
      <w:r w:rsidR="004E1277" w:rsidRPr="009F7F88">
        <w:rPr>
          <w:rFonts w:hint="eastAsia"/>
          <w:color w:val="000000" w:themeColor="text1"/>
        </w:rPr>
        <w:instrText>\n</w:instrText>
      </w:r>
      <w:r w:rsidR="004E1277" w:rsidRPr="009F7F88">
        <w:rPr>
          <w:rFonts w:hint="eastAsia"/>
          <w:color w:val="000000" w:themeColor="text1"/>
        </w:rPr>
        <w:instrText>石墨烯气凝胶为超级电容器</w:instrText>
      </w:r>
      <w:r w:rsidR="004E1277" w:rsidRPr="009F7F88">
        <w:rPr>
          <w:rFonts w:hint="eastAsia"/>
          <w:color w:val="000000" w:themeColor="text1"/>
        </w:rPr>
        <w:instrText>\n</w:instrText>
      </w:r>
      <w:r w:rsidR="004E1277" w:rsidRPr="009F7F88">
        <w:rPr>
          <w:rFonts w:hint="eastAsia"/>
          <w:color w:val="000000" w:themeColor="text1"/>
        </w:rPr>
        <w:instrText>有相关墨水粘度的原则的讨论</w:instrText>
      </w:r>
      <w:r w:rsidR="004E1277" w:rsidRPr="009F7F88">
        <w:rPr>
          <w:rFonts w:hint="eastAsia"/>
          <w:color w:val="000000" w:themeColor="text1"/>
        </w:rPr>
        <w:instrText>\n</w:instrText>
      </w:r>
      <w:r w:rsidR="004E1277" w:rsidRPr="009F7F88">
        <w:rPr>
          <w:rFonts w:hint="eastAsia"/>
          <w:color w:val="000000" w:themeColor="text1"/>
        </w:rPr>
        <w:instrText>用</w:instrText>
      </w:r>
      <w:r w:rsidR="004E1277" w:rsidRPr="009F7F88">
        <w:rPr>
          <w:rFonts w:hint="eastAsia"/>
          <w:color w:val="000000" w:themeColor="text1"/>
        </w:rPr>
        <w:instrText>NaOH</w:instrText>
      </w:r>
      <w:r w:rsidR="004E1277" w:rsidRPr="009F7F88">
        <w:rPr>
          <w:rFonts w:hint="eastAsia"/>
          <w:color w:val="000000" w:themeColor="text1"/>
        </w:rPr>
        <w:instrText>控制氧化石墨烯的分散</w:instrText>
      </w:r>
      <w:r w:rsidR="004E1277" w:rsidRPr="009F7F88">
        <w:rPr>
          <w:rFonts w:hint="eastAsia"/>
          <w:color w:val="000000" w:themeColor="text1"/>
        </w:rPr>
        <w:instrText>\n</w:instrText>
      </w:r>
      <w:r w:rsidR="004E1277" w:rsidRPr="009F7F88">
        <w:rPr>
          <w:rFonts w:hint="eastAsia"/>
          <w:color w:val="000000" w:themeColor="text1"/>
        </w:rPr>
        <w:instrText>有图：粘度、电镜</w:instrText>
      </w:r>
      <w:r w:rsidR="004E1277" w:rsidRPr="009F7F88">
        <w:rPr>
          <w:rFonts w:hint="eastAsia"/>
          <w:color w:val="000000" w:themeColor="text1"/>
        </w:rPr>
        <w:instrText>\n</w:instrText>
      </w:r>
      <w:r w:rsidR="004E1277" w:rsidRPr="009F7F88">
        <w:rPr>
          <w:rFonts w:hint="eastAsia"/>
          <w:color w:val="000000" w:themeColor="text1"/>
        </w:rPr>
        <w:instrText>无图：样品、应用</w:instrText>
      </w:r>
      <w:r w:rsidR="004E1277" w:rsidRPr="009F7F88">
        <w:rPr>
          <w:rFonts w:hint="eastAsia"/>
          <w:color w:val="000000" w:themeColor="text1"/>
        </w:rPr>
        <w:instrText>","page":"142-148","publisher":"Elsevier Ltd","title":"Highly concentrated graphene oxide ink for facile 3D printing of supercapacitors","type":"article-journal","volume":"1"},"uris":</w:instrText>
      </w:r>
      <w:r w:rsidR="004E1277" w:rsidRPr="009F7F88">
        <w:rPr>
          <w:color w:val="000000" w:themeColor="text1"/>
        </w:rPr>
        <w:instrText>["http://www.mendeley.com/documents/?uuid=8754143b-17ff-4ed0-b0ff-2cb505fccb21"]},{"id":"ITEM-5","itemData":{"DOI":"10.1002/admt.201800053","ISSN":"2365709X","abstract":"Disruptive custom electronics require a transformation in energy storage systems from traditional thin-film units to shape conformable 3D components. However, current thick electrodes suffer from uncontrollable geometries and architectures, which lead to ion diffusion limitations, and poor mechanical properties. Here, designed, superelastic polypyrrole (PPy)-coated graphene aerogel (GA) electrodes are fabricated via 3D printing and polymer self-assembly methods. This resilient GA template (up to 90% compression) can be printed into any desired shape including engineered 3D architectures with periodic macropores, which promote the uniform deposition and adhesion of PPy onto the support. The coated PPy thin film increases the specific gravimetric capacitance of the GA electrode from 14 to 395 F g −1 with 90% retention after 5000 charging–discharging cycles. The capacitance remains the same value after 100 times compression cycles. It also improves the compressive strength by one order of magnitude from 0.14 to 2.4 MPa. Areal capacitance and energy density of the PPy–GA electrode are 2 F cm −2 and 0.78 mWh cm −2 , respectively, which to the best of the knowledge break the record for compressible electrodes, respectively. This approach enables the fabrication of complex architectured energy storage modules with enhanced compressibility, ultrahigh areal electrochemical performance, and excellent cyclability.","author":[{"dropping-particle":"","family":"Qi","given":"Zhen","non-dropping-particle":"","parse-names":false,"suffix":""},{"dropping-particle":"","family":"Ye","given":"Jianchao","non-dropping-particle":"","parse-names":false,"suffix":""},{"dropping-particle":"","family":"Chen","given":"Wen","non-dropping-particle":"","parse-names":false,"suffix":""},{"dropping-particle":"","family":"Biener","given":"Juergen","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Zhu","given":"Cheng","non-dropping-particle":"","parse-names":false,"su</w:instrText>
      </w:r>
      <w:r w:rsidR="004E1277" w:rsidRPr="009F7F88">
        <w:rPr>
          <w:rFonts w:hint="eastAsia"/>
          <w:color w:val="000000" w:themeColor="text1"/>
        </w:rPr>
        <w:instrText>ffix":""}],"container-title":"Advanced Materials Technologies","id":"ITEM-5","issue":"7","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1050</w:instrText>
      </w:r>
      <w:r w:rsidR="004E1277" w:rsidRPr="009F7F88">
        <w:rPr>
          <w:rFonts w:hint="eastAsia"/>
          <w:color w:val="000000" w:themeColor="text1"/>
        </w:rPr>
        <w:instrText>℃裂解</w:instrText>
      </w:r>
      <w:r w:rsidR="004E1277" w:rsidRPr="009F7F88">
        <w:rPr>
          <w:rFonts w:hint="eastAsia"/>
          <w:color w:val="000000" w:themeColor="text1"/>
        </w:rPr>
        <w:instrText>\n</w:instrText>
      </w:r>
      <w:r w:rsidR="004E1277" w:rsidRPr="009F7F88">
        <w:rPr>
          <w:rFonts w:hint="eastAsia"/>
          <w:color w:val="000000" w:themeColor="text1"/>
        </w:rPr>
        <w:instrText>超弹性聚吡咯（</w:instrText>
      </w:r>
      <w:r w:rsidR="004E1277" w:rsidRPr="009F7F88">
        <w:rPr>
          <w:rFonts w:hint="eastAsia"/>
          <w:color w:val="000000" w:themeColor="text1"/>
        </w:rPr>
        <w:instrText>PPy</w:instrText>
      </w:r>
      <w:r w:rsidR="004E1277" w:rsidRPr="009F7F88">
        <w:rPr>
          <w:rFonts w:hint="eastAsia"/>
          <w:color w:val="000000" w:themeColor="text1"/>
        </w:rPr>
        <w:instrText>）涂层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rFonts w:hint="eastAsia"/>
          <w:color w:val="000000" w:themeColor="text1"/>
        </w:rPr>
        <w:instrText>","page":"1800053","title":"3D-Printed, Superelastic Polypyrrole</w:instrText>
      </w:r>
      <w:r w:rsidR="004E1277" w:rsidRPr="009F7F88">
        <w:rPr>
          <w:rFonts w:hint="eastAsia"/>
          <w:color w:val="000000" w:themeColor="text1"/>
        </w:rPr>
        <w:instrText>–</w:instrText>
      </w:r>
      <w:r w:rsidR="004E1277" w:rsidRPr="009F7F88">
        <w:rPr>
          <w:rFonts w:hint="eastAsia"/>
          <w:color w:val="000000" w:themeColor="text1"/>
        </w:rPr>
        <w:instrText>Graphene El</w:instrText>
      </w:r>
      <w:r w:rsidR="004E1277" w:rsidRPr="009F7F88">
        <w:rPr>
          <w:color w:val="000000" w:themeColor="text1"/>
        </w:rPr>
        <w:instrText>ectrodes with Ultrahigh Areal Capacitance for Electrochemical Energy Storage","type":"article-journal","volume":"3"},"uris":["http://www.mendeley.com/documents/?uuid=6c91016b-5ee5-4f33-af8a-72501897ba3d"]},{"id":"ITEM-6","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w:instrText>
      </w:r>
      <w:r w:rsidR="004E1277" w:rsidRPr="009F7F88">
        <w:rPr>
          <w:rFonts w:hint="eastAsia"/>
          <w:color w:val="000000" w:themeColor="text1"/>
        </w:rPr>
        <w:instrText>ven":"Yanlin","non-dropping-particle":"","parse-names":false,"suffix":""}],"container-title":"Chemical Communications","id":"ITEM-6","issue":"73","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ge":"10948-10951","publish</w:instrText>
      </w:r>
      <w:r w:rsidR="004E1277" w:rsidRPr="009F7F88">
        <w:rPr>
          <w:color w:val="000000" w:themeColor="text1"/>
        </w:rPr>
        <w:instrText xml:space="preserve">er":"Royal Society of Chemistry","title":"Three-dimensional multi-recognition flexible wearable sensor via graphene aerogel printing","type":"article-journal","volume":"52"},"uris":["http://www.mendeley.com/documents/?uuid=5e353596-3be4-444d-978f-12affd49c169"]},{"id":"ITEM-7","itemData":{"DOI":"10.1021/acsnano.9b00428","ISSN":"1936086X","abstract":"Shape memory polymers (SMPs) change shapes as-designed through altering the chain segment movement by external stimuli, promising wide uses in actuators, sensors, drug delivery, and deployable devices. However, the recovery speed of SMPs is still far slower than the benchmark shape memory alloys (SMAs), originating from their intrinsic poor heat transport and retarded viscoelasticity of polymer chains. In this work, monolithic nanocomposite aerogels composed of bicontinuous graphene and SMP networks are designed to promote the recovery time of SMP composites to a record value of 50 ms, comparable to the SMA case. The integration of a stretchable graphene framework as a fast energy transformation grid with ultrathin polycaprolactone nanofilms (tunable at 2.5-60 nm) enables the rapid phase transition of SMPs under electrical stimulation. The graphene-SMP nanocomposite aerogels, with a density of </w:instrText>
      </w:r>
      <w:r w:rsidR="004E1277" w:rsidRPr="009F7F88">
        <w:rPr>
          <w:rFonts w:ascii="Cambria Math" w:hAnsi="Cambria Math" w:cs="Cambria Math"/>
          <w:color w:val="000000" w:themeColor="text1"/>
        </w:rPr>
        <w:instrText>∼</w:instrText>
      </w:r>
      <w:r w:rsidR="004E1277" w:rsidRPr="009F7F88">
        <w:rPr>
          <w:color w:val="000000" w:themeColor="text1"/>
        </w:rPr>
        <w:instrText>10 mg cm-3, exhibit a fast response (175 ± 40 mm s-1), large deformation (</w:instrText>
      </w:r>
      <w:r w:rsidR="004E1277" w:rsidRPr="009F7F88">
        <w:rPr>
          <w:rFonts w:ascii="Cambria Math" w:hAnsi="Cambria Math" w:cs="Cambria Math"/>
          <w:color w:val="000000" w:themeColor="text1"/>
        </w:rPr>
        <w:instrText>∼</w:instrText>
      </w:r>
      <w:r w:rsidR="004E1277" w:rsidRPr="009F7F88">
        <w:rPr>
          <w:color w:val="000000" w:themeColor="text1"/>
        </w:rPr>
        <w:instrText>100%), and a wide response bandwidth (0.1-20 Hz). The ultrafast response of SMP nanocomposite aerogels confers extensive uses in sensitive fuses, micro-oscillators, artificial muscles, actuators, and soft robotics. The design of bicontinuous ultralight aerogels can be extended to fabricate multifunctional and multiresponsive hybrid materials and devices.","author":[{"dropping-particle":"","family":"Guo","given":"Fan","non-dropping-particle":"","parse-names":false,"suffix":""},{"dropping-particle":"","family":"Zheng","given":"Xiaowen","non-dropping-particle":"","parse-names":false,"suffix":""},{"dropping-particle":"","family":"Liang","given":"Chunyuan","non-dropping-particle":"","parse-names":false,"suffix":""},{"dropping-particle":"","family":"Jiang","given":"Yanqiu","non-dropping-particle":"","parse-names":false,"suffix":""},{"dropping-particle":"","family":"Xu","given":"Zhen","non-dropping-particle":"","parse-names":false,"suffix":""},{"dropping-particle":"","family":"Jiao","given":"Zhongdong","non-dropping-particle":"","parse-names":false,"suffix":""},{"dropping-particle":"","family":"Liu","given":"Yingjun","non-dropping-particle":"","parse-names":false,"suffix":""},{"dropping-particle":"","family":"Wang","given":"Hong Tao","non-dropping-particle":"","parse-names":false,"suffix":""},{"dropping-particle":"","family":"Sun","given":"Haiyan","non-dropping-particle":"","parse-names":false,"suffix":""},{"dropping-particle":"","family":"Ma","given":"Lie","non-dropping-particle":"","parse-names":false,"suffix":""},{"dropping-particle":"","family":"Gao","given":"Weiwei","non-dropping-particle":"","parse-names":false,"suffix":""},{"dropping-particle":"","family":"Greiner","given":"Andreas","non-dropping-particle":"","parse-names":false,"suffix":""},{"dropping-particle":"","family":"Agarwal","given":"Seema","non-dropping-particle":"","parse-names":false,"suffix":""},{"dropping-particle":"","family":"Gao","given":"Chao","non-dropping-particle":"","parse-n</w:instrText>
      </w:r>
      <w:r w:rsidR="004E1277" w:rsidRPr="009F7F88">
        <w:rPr>
          <w:rFonts w:hint="eastAsia"/>
          <w:color w:val="000000" w:themeColor="text1"/>
        </w:rPr>
        <w:instrText>ames":false,"suffix":""}],"container-title":"ACS Nano","genre":"research-article","id":"ITEM-7","issue":"5","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石墨烯</w:instrText>
      </w:r>
      <w:r w:rsidR="004E1277" w:rsidRPr="009F7F88">
        <w:rPr>
          <w:rFonts w:hint="eastAsia"/>
          <w:color w:val="000000" w:themeColor="text1"/>
        </w:rPr>
        <w:instrText>-</w:instrText>
      </w:r>
      <w:r w:rsidR="004E1277" w:rsidRPr="009F7F88">
        <w:rPr>
          <w:rFonts w:hint="eastAsia"/>
          <w:color w:val="000000" w:themeColor="text1"/>
        </w:rPr>
        <w:instrText>形状记忆树脂复合气凝胶</w:instrText>
      </w:r>
      <w:r w:rsidR="004E1277" w:rsidRPr="009F7F88">
        <w:rPr>
          <w:rFonts w:hint="eastAsia"/>
          <w:color w:val="000000" w:themeColor="text1"/>
        </w:rPr>
        <w:instrText>\n</w:instrText>
      </w:r>
      <w:r w:rsidR="004E1277" w:rsidRPr="009F7F88">
        <w:rPr>
          <w:rFonts w:hint="eastAsia"/>
          <w:color w:val="000000" w:themeColor="text1"/>
        </w:rPr>
        <w:instrText>可毫秒级响应</w:instrText>
      </w:r>
      <w:r w:rsidR="004E1277" w:rsidRPr="009F7F88">
        <w:rPr>
          <w:rFonts w:hint="eastAsia"/>
          <w:color w:val="000000" w:themeColor="text1"/>
        </w:rPr>
        <w:instrText>","page":"5549-5558","publisher":"American Chemical Society","title":"M</w:instrText>
      </w:r>
      <w:r w:rsidR="004E1277" w:rsidRPr="009F7F88">
        <w:rPr>
          <w:color w:val="000000" w:themeColor="text1"/>
        </w:rPr>
        <w:instrText>illisecond Response of Shape Memory Polymer Nanocomposite Aerogel Powered by Stretchable Graphene Framework","type":"article-journal","volume":"13"},"uris":["http://www.mendeley.com/documents/?uuid=dddde0d4-a490-4e70-bc88-4838995e9823"]},{"id":"ITEM-8","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8","issue":"8","issued":{"date-parts":[["2020"]]},"page":"1906652","publisher":"Wiley-VCH Verlag","title":"3D-Printed Structure Boosts the Kinetics and Intrinsic Capacitance of Pseudocapacitive Graphene Aerogels","type":"article-journal","volume":"32"},"uris":["http://www.mendeley.com/documents/?uuid=a7f9224f-ae31-3969-873e-e9b46fadd9b9"]},{"id":"ITEM-9","itemData":{"DOI":"10.1021/acsaem.9b00540","ISSN":"25740962","abstract":"The expanding energy storage market has created a surge of interest in the exploration of high energy density alternatives to Li-ion batteries, and Na metal batteries have received considerable attention due to their abundant reserves and low cost. Similar to Li metal anodes, the unstable plating/stripping behaviors of Na metal anodes upon cycling hinder their practical applications at room temperature. Herein, a superelastic graphene lattice (GL) with hierarchical structures was fabricated via a 3D printing technique on the basis of the direct inkjet writing strategy. This approach enables the precise tailoring of the multiscale graphene bulk structure, from nanometer GO building elements to macroscopic monoliths. Due to the pore-structure design of the GL, the rim regions of the holes demonstrated a highly concentrated current density and could serve as preferred sites for Na deposition. This phenomenon was utilized to regulate the Na deposition; hence, a stable Na metal anode is produced. As a result, a high Coulombic efficiency of 99.84% was realized for a long lifetime of 500 cycles (-1000 h) at a current density of 1 mA cm-2. These results provide a novel insight into the rational design of graphene-based material structures at multiscale for high-performance Na metal anodes.","author":[{"dropping-particle":"","family":"Yu","given":"Yikang","non-dropping-particle":"","parse-names":false,"suffix":""},{"dropping-particle":"","family":"Wang","given":"Zhuoyue","non-dropping-particle":"","parse-names":false,"suffix":""},{"dropping-particle":"","family":"Hou","given":"Zhen","non-dropping-particle":"","parse-names":false,"suffix":""},{"dropping-particle":"","family":"Ta","given":"Wurui","non-dropping-particle":"","parse-names":false,"suffix":""},{"dropping-particle":"","family":"Wang","given":"Wenhui","non-dropping-particle":"","parse-names":false,"suffix":""},{"dropping-particle":"","family":"Zhao","given":"Xixia","non-dropping-particle":"","parse-names":false,"suffix":""},{"dropping-particle":"","family":"Li","given":"Qian","non-dropping-particle":"","parse-names":false,"suffix":""},{"dropping-particle":"","family":"Zhao","given":"Yusheng","non-dropping-particle":"","parse-names":false,"suffix":""},{"dropping-particle":"","family":"Zhang","given":"Qiangqiang","non-dropping-particle":"","parse-names":false,"suffix":""},{"dropping-particle":"","family":"Quan","given":"Zewei","non-dropping-particle":"","parse-names":false,"suffix":""}],"container-title":"ACS Applied Energy Materials","id":"ITEM-9","issue":"5","issued":{"date-parts":[["2019"]]},"page":"3869-3877","publisher":"American Chemical Society","title":"3D Printing of Hierarchical Graphene Lattice for Advanced Na Metal Anodes","type":"article-journal","volume":"2"},"uris":["http://www.mendeley.com/documents/?uuid=3112fe87-063f-37f0-9270-b5142db8fa2d"]}],"mendeley":{"formattedCitation":"&lt;sup&gt;18,41,109,233–238&lt;/sup&gt;","plainTextFormattedCitation":"18,41,109,233–238","previouslyFormattedCitation":"&lt;sup&gt;18,41,109,231–23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41,109,233–238</w:t>
      </w:r>
      <w:r w:rsidRPr="009F7F88">
        <w:rPr>
          <w:color w:val="000000" w:themeColor="text1"/>
        </w:rPr>
        <w:fldChar w:fldCharType="end"/>
      </w:r>
      <w:r w:rsidRPr="009F7F88">
        <w:rPr>
          <w:color w:val="000000" w:themeColor="text1"/>
        </w:rPr>
        <w:t xml:space="preserve"> </w:t>
      </w:r>
      <w:bookmarkEnd w:id="80"/>
      <w:r w:rsidRPr="009F7F88">
        <w:rPr>
          <w:color w:val="000000" w:themeColor="text1"/>
        </w:rPr>
        <w:t>and g-C</w:t>
      </w:r>
      <w:r w:rsidRPr="009F7F88">
        <w:rPr>
          <w:color w:val="000000" w:themeColor="text1"/>
          <w:vertAlign w:val="subscript"/>
        </w:rPr>
        <w:t>3</w:t>
      </w:r>
      <w:r w:rsidRPr="009F7F88">
        <w:rPr>
          <w:color w:val="000000" w:themeColor="text1"/>
        </w:rPr>
        <w:t>N</w:t>
      </w:r>
      <w:r w:rsidRPr="009F7F88">
        <w:rPr>
          <w:color w:val="000000" w:themeColor="text1"/>
          <w:vertAlign w:val="subscript"/>
        </w:rPr>
        <w:t>4</w:t>
      </w:r>
      <w:r w:rsidRPr="009F7F88">
        <w:rPr>
          <w:color w:val="000000" w:themeColor="text1"/>
        </w:rPr>
        <w:t xml:space="preserve"> nanosheets,</w:t>
      </w:r>
      <w:bookmarkStart w:id="81" w:name="_Hlk51425942"/>
      <w:r w:rsidRPr="009F7F88">
        <w:rPr>
          <w:color w:val="000000" w:themeColor="text1"/>
        </w:rPr>
        <w:fldChar w:fldCharType="begin" w:fldLock="1"/>
      </w:r>
      <w:r w:rsidR="004E1277" w:rsidRPr="009F7F88">
        <w:rPr>
          <w:color w:val="000000" w:themeColor="text1"/>
        </w:rPr>
        <w:instrText>ADDIN CSL_CITATION {"citationItems":[{"id":"ITEM-1","itemData":{"DOI":"10.1002/adfm.201801121","ISSN":"16163028","abstract":"Controlled scalable assembly of 2D building blocks into macroscopic 3D architectures is highly significant. However, the assembly of g-C3N4 into tailored, 3D architectures is not yet reported. Here, a 3D printing methodology to enable the programmable construction of carbon nitride–based hybrid aerogel membranes with patterned macroscopic architectures is proposed. g-C3N4 nanosheets (CNNS) are used as the building block, and sodium alginate (SA) increases the viscosity of the ink to obtain the desired rheological properties. Three printing routes, including printing directly in air and in the supporting reservoirs composed of CaCl2/glycerol solution or Pluronic F127, are demonstrated for printing versatility. The printed Au nanobipyramid–CNNS–SA hybrid aerogels exhibit broadband visible-light absorption and superior solar wastewater remediation performance with excellent cyclic stability and easy manipulation features. Remarkably, the activity of the 3D-printed aerogel is about 2.5 times of that of the contrast sample, attributing to the enhanced liquid velocity and solution diffusion efficiency because of the 3D-printed structure, which is demonstrated by experimental and theoretical simulations. This approach can be extended to the macroscopic assembly of other 2D materials for myriad applications.","author":[{"dropping-particle":"","family":"He","given":"Peisheng","non-dropping-particle":"","parse-names":false,"suffix":""},{"dropping-particle":"","family":"Tang","given":"Xingwei","non-dropping-particle":"","parse-names":false,"suffix":""},{"dropping-particle":"","family":"Chen","given":"Liao","non-dropping-particle":"","parse-names":false,"suffix":""},{"dropping-particle":"","family":"Xie","given":"Peiwen","non-dropping-particle":"","parse-names":false,"suffix":""},{"dropping-particle":"","family":"He","given":"Lu","non-dropping-particle":"","parse-names":false,"suffix":""},{"dropping-particle":"","family":"Zhou","given":"Han","non-dropping-particle":"","parse-names":false,"suffix":""},{"dropping-particle":"","family":"Zhang","given":"Di","non-dropping-particle":"","parse-names":false,"suffix":""},{"dropping-particle":"","family"</w:instrText>
      </w:r>
      <w:r w:rsidR="004E1277" w:rsidRPr="009F7F88">
        <w:rPr>
          <w:rFonts w:hint="eastAsia"/>
          <w:color w:val="000000" w:themeColor="text1"/>
        </w:rPr>
        <w:instrText>:"Fan","given":"Tongxiang","non-dropping-particle":"","parse-names":false,"suffix":""}],"container-title":"Advanced Functional Materials","id":"ITEM-1","issue":"29","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g-C3N4 nanosheets (CNNS) -</w:instrText>
      </w:r>
      <w:r w:rsidR="004E1277" w:rsidRPr="009F7F88">
        <w:rPr>
          <w:rFonts w:hint="eastAsia"/>
          <w:color w:val="000000" w:themeColor="text1"/>
        </w:rPr>
        <w:instrText>海藻酸钠</w:instrText>
      </w:r>
      <w:r w:rsidR="004E1277" w:rsidRPr="009F7F88">
        <w:rPr>
          <w:rFonts w:hint="eastAsia"/>
          <w:color w:val="000000" w:themeColor="text1"/>
        </w:rPr>
        <w:instrText>sodium alginate (SA)</w:instrText>
      </w:r>
      <w:r w:rsidR="004E1277" w:rsidRPr="009F7F88">
        <w:rPr>
          <w:rFonts w:hint="eastAsia"/>
          <w:color w:val="000000" w:themeColor="text1"/>
        </w:rPr>
        <w:instrText>气凝胶</w:instrText>
      </w:r>
      <w:r w:rsidR="004E1277" w:rsidRPr="009F7F88">
        <w:rPr>
          <w:rFonts w:hint="eastAsia"/>
          <w:color w:val="000000" w:themeColor="text1"/>
        </w:rPr>
        <w:instrText>\n</w:instrText>
      </w:r>
      <w:r w:rsidR="004E1277" w:rsidRPr="009F7F88">
        <w:rPr>
          <w:rFonts w:hint="eastAsia"/>
          <w:color w:val="000000" w:themeColor="text1"/>
        </w:rPr>
        <w:instrText>宽频太阳能废水处理</w:instrText>
      </w:r>
      <w:r w:rsidR="004E1277" w:rsidRPr="009F7F88">
        <w:rPr>
          <w:rFonts w:hint="eastAsia"/>
          <w:color w:val="000000" w:themeColor="text1"/>
        </w:rPr>
        <w:instrText>","page":"1801121","title":"Patterned Carbon Nitride</w:instrText>
      </w:r>
      <w:r w:rsidR="004E1277" w:rsidRPr="009F7F88">
        <w:rPr>
          <w:rFonts w:hint="eastAsia"/>
          <w:color w:val="000000" w:themeColor="text1"/>
        </w:rPr>
        <w:instrText>–</w:instrText>
      </w:r>
      <w:r w:rsidR="004E1277" w:rsidRPr="009F7F88">
        <w:rPr>
          <w:rFonts w:hint="eastAsia"/>
          <w:color w:val="000000" w:themeColor="text1"/>
        </w:rPr>
        <w:instrText>Based Hybrid Aerogel Membranes via 3D Printing for Broadband Solar Wastewater Remediation","type":"article-journal","volume":"28"},"uris":["http://www.mendeley.com/documents/?</w:instrText>
      </w:r>
      <w:r w:rsidR="004E1277" w:rsidRPr="009F7F88">
        <w:rPr>
          <w:color w:val="000000" w:themeColor="text1"/>
        </w:rPr>
        <w:instrText>uuid=f1539d23-bdfd-4cf5-a320-026f9f6c5964"]}],"mendeley":{"formattedCitation":"&lt;sup&gt;183&lt;/sup&gt;","plainTextFormattedCitation":"183","previouslyFormattedCitation":"&lt;sup&gt;18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3</w:t>
      </w:r>
      <w:r w:rsidRPr="009F7F88">
        <w:rPr>
          <w:color w:val="000000" w:themeColor="text1"/>
        </w:rPr>
        <w:fldChar w:fldCharType="end"/>
      </w:r>
      <w:bookmarkEnd w:id="81"/>
      <w:r w:rsidRPr="009F7F88">
        <w:rPr>
          <w:color w:val="000000" w:themeColor="text1"/>
        </w:rPr>
        <w:t xml:space="preserve"> the former two being the most common examples. The printing methods involved are primarily extrusion-based.</w:t>
      </w:r>
      <w:r w:rsidRPr="009F7F88">
        <w:rPr>
          <w:color w:val="000000" w:themeColor="text1"/>
        </w:rPr>
        <w:fldChar w:fldCharType="begin" w:fldLock="1"/>
      </w:r>
      <w:r w:rsidR="004E1277" w:rsidRPr="009F7F88">
        <w:rPr>
          <w:color w:val="000000" w:themeColor="text1"/>
        </w:rPr>
        <w:instrText>ADDIN CSL_CITATION {"citationItems":[{"id":"ITEM-1","itemData":{"DOI":"10.1039/c9tc00910h","ISSN":"20507526","abstract":"Multi-modal, multi-point, and multi-functional integration is the impending pursuit for next generation flexible electronical sensors. Graphene, a carbon sheet 2D material with excellent flexibility and mechanical performance, is endowed with diverse morphological structures, such as fibers, ribbons, films, papers, and aerogels. In this study, we designed and fabricated a flexible graphene sensor integrated with different microstructures and various macropatterns by direct writing printing. The porous serpentine patterns of the graphene aerogels resulted in a multi-dimensional deformation response, while the layered stacked dense-packing graphene ribbon patterns provided good conductivity for efficient signal transmission. The integrated sensors were produced via the cooperation of various macro-patterns and different microstructures with homo-graphene material, which eliminated interface coalescence defects and contact resistance. This methodology has potential application in e-skin, wearable devices, human-machine interactions, and health monitoring devices.","author":[{"dropping-particle":"","family":"Xue","given":"Tangyue","non-dropping-particle":"","parse-names":false,"suffix":""},{"dropping-particle":"","family":"Yang","given":"Huige","non-dropping-particle":"","parse-names":false,"suffix":""},{"dropping-particle":"","family":"Shen","given":"Bin","non-dropping-particle":"","parse-names":false,"suffix":""},{"dropping-particle":"","family":"Li","given":"Fengyu","non-dropping-particle":"","parse-names":false,"suffix":""},{"dropping-particle":"","family":"Su","given":"Meng","non-dropping-particle":"","parse-names":false,"suffix":""},{"dropping-particle":"","family":"Hu","given":"Xiaotian","non-dropping-particle":"","parse-names":false,"suffix":""},{"dropping-particle":"","family":"Liu","given":"Wentao","non-dropping-particle":"","parse-names":false,"suffix":""},{"dropping-particle":"","family":"Song","given":"Yanlin","non-dropping-particle":"","parse-names":false,"suffix":""}],"container-title":"Journal of Materials Chemistry C","id":"ITEM-1","issue":"21","issued":{"date-parts":[["2019"]]},"page":"6317-6322","publisher":"Royal Society of Chemistry","title":"Patterned flexible graphene sensor via printing and interface assembly","type":"article-journal","volume":"7"},"uris":["http://www.mendeley.com/documents/?uuid=0a32b38d-d66a-30f1-919c-1f1e813e93ac"]},{"id":"ITEM-2","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an","given":"Tongxiang","non-dropping-particle":"","parse-names":fal</w:instrText>
      </w:r>
      <w:r w:rsidR="004E1277" w:rsidRPr="009F7F88">
        <w:rPr>
          <w:rFonts w:hint="eastAsia"/>
          <w:color w:val="000000" w:themeColor="text1"/>
        </w:rPr>
        <w:instrText>se,"suffix":""}],"container-title":"ACS Nano","id":"ITEM-2","issue":"4","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广义</w:instrText>
      </w:r>
      <w:r w:rsidR="004E1277" w:rsidRPr="009F7F88">
        <w:rPr>
          <w:rFonts w:hint="eastAsia"/>
          <w:color w:val="000000" w:themeColor="text1"/>
        </w:rPr>
        <w:instrText>3D</w:instrText>
      </w:r>
      <w:r w:rsidR="004E1277" w:rsidRPr="009F7F88">
        <w:rPr>
          <w:rFonts w:hint="eastAsia"/>
          <w:color w:val="000000" w:themeColor="text1"/>
        </w:rPr>
        <w:instrText>打印混合维数石墨烯气凝胶</w:instrText>
      </w:r>
      <w:r w:rsidR="004E1277" w:rsidRPr="009F7F88">
        <w:rPr>
          <w:rFonts w:hint="eastAsia"/>
          <w:color w:val="000000" w:themeColor="text1"/>
        </w:rPr>
        <w:instrText>","page":"3502-3511","title":"Generalized 3D Printing of Graphene-Based Mixed-Dimensional Hybrid Aerogels","type":"artic</w:instrText>
      </w:r>
      <w:r w:rsidR="004E1277" w:rsidRPr="009F7F88">
        <w:rPr>
          <w:color w:val="000000" w:themeColor="text1"/>
        </w:rPr>
        <w:instrText>le-journal","volume":"12"},"uris":["http://www.mendeley.com/documents/?uuid=63505419-d739-4e2c-a72a-73266b5a135d"]},{"id":"ITEM-3","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y":"S</w:instrText>
      </w:r>
      <w:r w:rsidR="004E1277" w:rsidRPr="009F7F88">
        <w:rPr>
          <w:rFonts w:hint="eastAsia"/>
          <w:color w:val="000000" w:themeColor="text1"/>
        </w:rPr>
        <w:instrText>aiz","given":"Eduardo","non-dropping-particle":"","parse-names":false,"suffix":""}],"container-title":"ACS Applied Materials and Interfaces","id":"ITEM-3","issue":"42","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F127</w:instrText>
      </w:r>
      <w:r w:rsidR="004E1277" w:rsidRPr="009F7F88">
        <w:rPr>
          <w:rFonts w:hint="eastAsia"/>
          <w:color w:val="000000" w:themeColor="text1"/>
        </w:rPr>
        <w:instrText>热敏油墨</w:instrText>
      </w:r>
      <w:r w:rsidR="004E1277" w:rsidRPr="009F7F88">
        <w:rPr>
          <w:rFonts w:hint="eastAsia"/>
          <w:color w:val="000000" w:themeColor="text1"/>
        </w:rPr>
        <w:instrText>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还原化学改性石墨烯气凝胶</w:instrText>
      </w:r>
      <w:r w:rsidR="004E1277" w:rsidRPr="009F7F88">
        <w:rPr>
          <w:rFonts w:hint="eastAsia"/>
          <w:color w:val="000000" w:themeColor="text1"/>
        </w:rPr>
        <w:instrText>/</w:instrText>
      </w:r>
      <w:r w:rsidR="004E1277" w:rsidRPr="009F7F88">
        <w:rPr>
          <w:rFonts w:hint="eastAsia"/>
          <w:color w:val="000000" w:themeColor="text1"/>
        </w:rPr>
        <w:instrText>铜电极</w:instrText>
      </w:r>
      <w:r w:rsidR="004E1277" w:rsidRPr="009F7F88">
        <w:rPr>
          <w:rFonts w:hint="eastAsia"/>
          <w:color w:val="000000" w:themeColor="text1"/>
        </w:rPr>
        <w:instrText>\n</w:instrText>
      </w:r>
      <w:r w:rsidR="004E1277" w:rsidRPr="009F7F88">
        <w:rPr>
          <w:rFonts w:hint="eastAsia"/>
          <w:color w:val="000000" w:themeColor="text1"/>
        </w:rPr>
        <w:instrText>能源存储应用</w:instrText>
      </w:r>
      <w:r w:rsidR="004E1277" w:rsidRPr="009F7F88">
        <w:rPr>
          <w:rFonts w:hint="eastAsia"/>
          <w:color w:val="000000" w:themeColor="text1"/>
        </w:rPr>
        <w:instrText>","page":"37136-37145","title":"Multimaterial 3D Printing of Graphene-Based Electrodes for Electrochemical Energy Storage Using Thermoresponsive Inks","type":"article-journal","volume":"9"},"uris":["http://www.mendeley.com/documents/?uuid=027e3dc5-8906-</w:instrText>
      </w:r>
      <w:r w:rsidR="004E1277" w:rsidRPr="009F7F88">
        <w:rPr>
          <w:color w:val="000000" w:themeColor="text1"/>
        </w:rPr>
        <w:instrText>4035-bcaf-d90ad3da3390"]},{"id":"ITEM-4","itemData":{"DOI":"10.1016/j.nanoms.2019.05.003","ISSN":"25899651","author":[{"dropping-particle":"","family":"Ling","given":"Shangwen","non-dropping-particle":"","parse-names":false,"suffix":""},{"dropping-particle":"","family":"Kang","given":"Wenbin","non-dropping-particle":"","parse-names":false,"suffix":""},{"dropping-particle":"","family":"Tao","given":"Shanwen","non-dropping-particle":"","parse-names":false,"suffix":""},{"dropping-particle":"","family":"Zhang</w:instrText>
      </w:r>
      <w:r w:rsidR="004E1277" w:rsidRPr="009F7F88">
        <w:rPr>
          <w:rFonts w:hint="eastAsia"/>
          <w:color w:val="000000" w:themeColor="text1"/>
        </w:rPr>
        <w:instrText>","given":"Chuhong","non-dropping-particle":"","parse-names":false,"suffix":""}],"container-title":"Nano Materials Science","id":"ITEM-4","issue":"2","issued":{"date-parts":[["2019"]]},"note":"</w:instrText>
      </w:r>
      <w:r w:rsidR="004E1277" w:rsidRPr="009F7F88">
        <w:rPr>
          <w:rFonts w:hint="eastAsia"/>
          <w:color w:val="000000" w:themeColor="text1"/>
        </w:rPr>
        <w:instrText>已加，暂不加到综述</w:instrText>
      </w:r>
      <w:r w:rsidR="004E1277" w:rsidRPr="009F7F88">
        <w:rPr>
          <w:rFonts w:hint="eastAsia"/>
          <w:color w:val="000000" w:themeColor="text1"/>
        </w:rPr>
        <w:instrText>word</w:instrText>
      </w:r>
      <w:r w:rsidR="004E1277" w:rsidRPr="009F7F88">
        <w:rPr>
          <w:rFonts w:hint="eastAsia"/>
          <w:color w:val="000000" w:themeColor="text1"/>
        </w:rPr>
        <w:instrText>中</w:instrText>
      </w:r>
      <w:r w:rsidR="004E1277" w:rsidRPr="009F7F88">
        <w:rPr>
          <w:rFonts w:hint="eastAsia"/>
          <w:color w:val="000000" w:themeColor="text1"/>
        </w:rPr>
        <w:instrText>\n</w:instrText>
      </w:r>
      <w:r w:rsidR="004E1277" w:rsidRPr="009F7F88">
        <w:rPr>
          <w:rFonts w:hint="eastAsia"/>
          <w:color w:val="000000" w:themeColor="text1"/>
        </w:rPr>
        <w:instrText>高浓度氧化石墨烯墨水</w:instrText>
      </w:r>
      <w:r w:rsidR="004E1277" w:rsidRPr="009F7F88">
        <w:rPr>
          <w:rFonts w:hint="eastAsia"/>
          <w:color w:val="000000" w:themeColor="text1"/>
        </w:rPr>
        <w:instrText>3D</w:instrText>
      </w:r>
      <w:r w:rsidR="004E1277" w:rsidRPr="009F7F88">
        <w:rPr>
          <w:rFonts w:hint="eastAsia"/>
          <w:color w:val="000000" w:themeColor="text1"/>
        </w:rPr>
        <w:instrText>打印冷冻干燥，裂解</w:instrText>
      </w:r>
      <w:r w:rsidR="004E1277" w:rsidRPr="009F7F88">
        <w:rPr>
          <w:rFonts w:hint="eastAsia"/>
          <w:color w:val="000000" w:themeColor="text1"/>
        </w:rPr>
        <w:instrText>\n</w:instrText>
      </w:r>
      <w:r w:rsidR="004E1277" w:rsidRPr="009F7F88">
        <w:rPr>
          <w:rFonts w:hint="eastAsia"/>
          <w:color w:val="000000" w:themeColor="text1"/>
        </w:rPr>
        <w:instrText>石墨烯气凝胶为超级电容器</w:instrText>
      </w:r>
      <w:r w:rsidR="004E1277" w:rsidRPr="009F7F88">
        <w:rPr>
          <w:rFonts w:hint="eastAsia"/>
          <w:color w:val="000000" w:themeColor="text1"/>
        </w:rPr>
        <w:instrText>\n</w:instrText>
      </w:r>
      <w:r w:rsidR="004E1277" w:rsidRPr="009F7F88">
        <w:rPr>
          <w:rFonts w:hint="eastAsia"/>
          <w:color w:val="000000" w:themeColor="text1"/>
        </w:rPr>
        <w:instrText>有相关墨水粘度的原则的讨论</w:instrText>
      </w:r>
      <w:r w:rsidR="004E1277" w:rsidRPr="009F7F88">
        <w:rPr>
          <w:rFonts w:hint="eastAsia"/>
          <w:color w:val="000000" w:themeColor="text1"/>
        </w:rPr>
        <w:instrText>\n</w:instrText>
      </w:r>
      <w:r w:rsidR="004E1277" w:rsidRPr="009F7F88">
        <w:rPr>
          <w:rFonts w:hint="eastAsia"/>
          <w:color w:val="000000" w:themeColor="text1"/>
        </w:rPr>
        <w:instrText>用</w:instrText>
      </w:r>
      <w:r w:rsidR="004E1277" w:rsidRPr="009F7F88">
        <w:rPr>
          <w:rFonts w:hint="eastAsia"/>
          <w:color w:val="000000" w:themeColor="text1"/>
        </w:rPr>
        <w:instrText>NaOH</w:instrText>
      </w:r>
      <w:r w:rsidR="004E1277" w:rsidRPr="009F7F88">
        <w:rPr>
          <w:rFonts w:hint="eastAsia"/>
          <w:color w:val="000000" w:themeColor="text1"/>
        </w:rPr>
        <w:instrText>控制氧化石墨烯的分散</w:instrText>
      </w:r>
      <w:r w:rsidR="004E1277" w:rsidRPr="009F7F88">
        <w:rPr>
          <w:rFonts w:hint="eastAsia"/>
          <w:color w:val="000000" w:themeColor="text1"/>
        </w:rPr>
        <w:instrText>\n</w:instrText>
      </w:r>
      <w:r w:rsidR="004E1277" w:rsidRPr="009F7F88">
        <w:rPr>
          <w:rFonts w:hint="eastAsia"/>
          <w:color w:val="000000" w:themeColor="text1"/>
        </w:rPr>
        <w:instrText>有图：粘度、电镜</w:instrText>
      </w:r>
      <w:r w:rsidR="004E1277" w:rsidRPr="009F7F88">
        <w:rPr>
          <w:rFonts w:hint="eastAsia"/>
          <w:color w:val="000000" w:themeColor="text1"/>
        </w:rPr>
        <w:instrText>\n</w:instrText>
      </w:r>
      <w:r w:rsidR="004E1277" w:rsidRPr="009F7F88">
        <w:rPr>
          <w:rFonts w:hint="eastAsia"/>
          <w:color w:val="000000" w:themeColor="text1"/>
        </w:rPr>
        <w:instrText>无图：样品、应用</w:instrText>
      </w:r>
      <w:r w:rsidR="004E1277" w:rsidRPr="009F7F88">
        <w:rPr>
          <w:rFonts w:hint="eastAsia"/>
          <w:color w:val="000000" w:themeColor="text1"/>
        </w:rPr>
        <w:instrText>","page":"142-148","publisher":"Elsevier Ltd","title":"Highly concentrated graphene oxide ink for facile 3D printing of supercapacitors","type":"article-journal","volume":"1"},"uris":["http://www.mendeley.com/docum</w:instrText>
      </w:r>
      <w:r w:rsidR="004E1277" w:rsidRPr="009F7F88">
        <w:rPr>
          <w:color w:val="000000" w:themeColor="text1"/>
        </w:rPr>
        <w:instrText>ents/?uuid=8754143b-17ff-4ed0-b0ff-2cb505fccb21"]},{"id":"ITEM-5","itemData":{"DOI":"10.1021/acs.chemmater.6b02662","ISSN":"15205002","abstract":"The manufacturing of three-dimensional (3D) graphene monoliths with remarkable electrical performance has become a challenging issue because their potential applications in the energy and electronic-based fields. Here we show the development of outstanding electrically conductive graphene patterned cellular structures combining a versatile and easily scalable filament printing method, such as Robocasting, with the use of highly crystalline graphene nanoplatelets (GNPs) as the graphene source. Robust 3D pure graphene-based monoliths have been manufactured by printing pseudoplastic aqueous-based GNPs inks with high graphene contents (36.6 wt %) and further thermal treatment by spark plasma sintering. Specific conductivities up to 385 S·cm-1 have been assessed along the longitudinal direction of the 3D structure, i.e., where the current mainly flowed along the struts, being more conductor than reported 3D synthesized graphene structures and up to 2 orders of magnitude higher than 3D printed graphene monoliths. The present findings could open a straightforward pathway for creating, in a controlled way, a wide range of graphene-based hierarchical structures with an excellent electrical performance and robustness that could be employed for energy storage systems.","author":[{"dropping-particle":"","family":"La Osa","given":"Gregorio","non-dropping-particle":"De","parse-names":false,"suffix":""},{"dropping-particle":"","family":"Pérez-Coll","given":"Domingo","non-dropping-particle":"","parse-names":false,"suffix":""},{"dropping-particle":"","family":"Miranzo","given":"Pilar","non-dropping-particle":"","parse-names":false,"suffix":""},{"dropping-particle":"","family":"Osendi","given":"María Isabel","non-dropping-particle":"","parse-names":false,"suffix":""},{"dropping-particle":"","family":"Belmonte","given":"Manuel","non-dropping-particle":"","parse-names":false,"suffi</w:instrText>
      </w:r>
      <w:r w:rsidR="004E1277" w:rsidRPr="009F7F88">
        <w:rPr>
          <w:rFonts w:hint="eastAsia"/>
          <w:color w:val="000000" w:themeColor="text1"/>
        </w:rPr>
        <w:instrText>x":""}],"container-title":"Chemistry of Materials","id":"ITEM-5","issue":"17","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沾边文献</w:instrText>
      </w:r>
      <w:r w:rsidR="004E1277" w:rsidRPr="009F7F88">
        <w:rPr>
          <w:rFonts w:hint="eastAsia"/>
          <w:color w:val="000000" w:themeColor="text1"/>
        </w:rPr>
        <w:instrText>\n</w:instrText>
      </w:r>
      <w:r w:rsidR="004E1277" w:rsidRPr="009F7F88">
        <w:rPr>
          <w:rFonts w:hint="eastAsia"/>
          <w:color w:val="000000" w:themeColor="text1"/>
        </w:rPr>
        <w:instrText>样品名称无气凝胶字眼</w:instrText>
      </w:r>
      <w:r w:rsidR="004E1277" w:rsidRPr="009F7F88">
        <w:rPr>
          <w:rFonts w:hint="eastAsia"/>
          <w:color w:val="000000" w:themeColor="text1"/>
        </w:rPr>
        <w:instrText>\n3D</w:instrText>
      </w:r>
      <w:r w:rsidR="004E1277" w:rsidRPr="009F7F88">
        <w:rPr>
          <w:rFonts w:hint="eastAsia"/>
          <w:color w:val="000000" w:themeColor="text1"/>
        </w:rPr>
        <w:instrText>打印石墨烯纳米片，无干燥过程，空气中</w:instrText>
      </w:r>
      <w:r w:rsidR="004E1277" w:rsidRPr="009F7F88">
        <w:rPr>
          <w:rFonts w:hint="eastAsia"/>
          <w:color w:val="000000" w:themeColor="text1"/>
        </w:rPr>
        <w:instrText>400</w:instrText>
      </w:r>
      <w:r w:rsidR="004E1277" w:rsidRPr="009F7F88">
        <w:rPr>
          <w:rFonts w:hint="eastAsia"/>
          <w:color w:val="000000" w:themeColor="text1"/>
        </w:rPr>
        <w:instrText>多度烧掉有机物，</w:instrText>
      </w:r>
      <w:r w:rsidR="004E1277" w:rsidRPr="009F7F88">
        <w:rPr>
          <w:rFonts w:hint="eastAsia"/>
          <w:color w:val="000000" w:themeColor="text1"/>
        </w:rPr>
        <w:instrText>1200</w:instrText>
      </w:r>
      <w:r w:rsidR="004E1277" w:rsidRPr="009F7F88">
        <w:rPr>
          <w:rFonts w:hint="eastAsia"/>
          <w:color w:val="000000" w:themeColor="text1"/>
        </w:rPr>
        <w:instrText>℃等离子烧结</w:instrText>
      </w:r>
      <w:r w:rsidR="004E1277" w:rsidRPr="009F7F88">
        <w:rPr>
          <w:rFonts w:hint="eastAsia"/>
          <w:color w:val="000000" w:themeColor="text1"/>
        </w:rPr>
        <w:instrText>\n</w:instrText>
      </w:r>
      <w:r w:rsidR="004E1277" w:rsidRPr="009F7F88">
        <w:rPr>
          <w:rFonts w:hint="eastAsia"/>
          <w:color w:val="000000" w:themeColor="text1"/>
        </w:rPr>
        <w:instrText>高导电多孔体</w:instrText>
      </w:r>
      <w:r w:rsidR="004E1277" w:rsidRPr="009F7F88">
        <w:rPr>
          <w:rFonts w:hint="eastAsia"/>
          <w:color w:val="000000" w:themeColor="text1"/>
        </w:rPr>
        <w:instrText>","page":"6321-6328","title":"Printing of Graphene Nanoplatelet</w:instrText>
      </w:r>
      <w:r w:rsidR="004E1277" w:rsidRPr="009F7F88">
        <w:rPr>
          <w:color w:val="000000" w:themeColor="text1"/>
        </w:rPr>
        <w:instrText>s into Highly Electrically Conductive Three-Dimensional Porous Macrostructures","type":"article-journal","volume":"28"},"uris":["http://www.mendeley.com/documents/?uuid=8e9e59fd-2443-4f6e-9ff5-c5c49b84ea9c"]},{"id":"ITEM-6","itemData":{"DOI":"10.1016/j.apmt.2019.06.016","ISSN":"23529407","abstract":"© 2019 Elsevier Ltd Although direct ink writing (DIW) is a versatile 3D printing technique, progress in DIW has been constrained by the stringent rheological requirements for printable conductive nanocomposites, particularly at smaller length scales. In this work, we overcome these challenges using an aqueous nanocomposite ink with polydimethylsiloxane (PDMS) submicrobeads and an electrochemically derived graphene oxide (EGO) nanofiller. This nanocomposite ink possesses a thixotropic, self-supporting viscoelasticity. It can be easily extruded through very small nozzle openings (as small as 50 μm) allowing for the highest resolution PDMS DIW reported to date. With a mild thermal annealing, the DIW-printed device exhibits low resistivity (1660 Ω·cm) at a low percolation threshold of EGO (0.83 vol.%) owing to the unique nanocomposite structure of graphene-wrapped elastomeric beads. The nanocomposite ink was used to print wearable, macro-scale strain sensing patches, as well as remarkably small, micron-scale pressure sensors. The large-scale strain sensors have excellent performance over a large working range (up to 40% strain), with high gauge factor (20.3) and fast responsivity (83 ms), while the micron-scale pressure sensors demonstrated high pressure sensitivity (0.31 kPa−1) and operating range (0.248–500 kPa). Ultrahigh resolution, multi-material layer-by-layer deposition allows the engineering of microscale features into the devices, features which can be used to tune the piezoresistive mechanism and degree of piezoresistivity.","author":[{"dropping-particle":"","family":"Shi","given":"Ge","non-dropping-particle":"","parse-names":false,"suffix":""},{"dropping-particle":"","family":"Lowe","given":"Sean E.","non-dropping-particle":"","parse-names":false,"suffix":""},{"dropping-particle":"","family":"Teo","given":"Adrian J.T.","non-dropping-particle":"","parse-names":false,"suffix":""},{"dropping-particle":"","family":"Dinh","given":"Toan K.","non-dropping-particle":"","parse-names":false,"suffix":""},{"dropping-particle":"","family":"Tan","given":"Say Hwa","non-dropping-particle":"","parse-names":false,"suffix":""},{"dropping-particle":"","family":"Qin","given":"Jiadong","non-dropping-particle":"","parse-names":false,"suffix":""},{"dropping-particle":"","family":"Zhang","given":"Yubai","non-dropping-particle":"","parse-names":false,"suffix":""},{"dropping-particle":"","family":"Zhong","given":"Yu Lin","non-dropping-particle":"","parse-names":false,"suffix":""}</w:instrText>
      </w:r>
      <w:r w:rsidR="004E1277" w:rsidRPr="009F7F88">
        <w:rPr>
          <w:rFonts w:hint="eastAsia"/>
          <w:color w:val="000000" w:themeColor="text1"/>
        </w:rPr>
        <w:instrText>,{"dropping-particle":"","family":"Zhao","given":"Huijun","non-dropping-particle":"","parse-names":false,"suffix":""}],"container-title":"Applied Materials Today","id":"ITEM-6","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冷冻干燥制备氧化石墨烯气凝胶，与聚二甲基硅烷微球混合，形成可打印墨水。</w:instrText>
      </w:r>
      <w:r w:rsidR="004E1277" w:rsidRPr="009F7F88">
        <w:rPr>
          <w:rFonts w:hint="eastAsia"/>
          <w:color w:val="000000" w:themeColor="text1"/>
        </w:rPr>
        <w:instrText>\n</w:instrText>
      </w:r>
      <w:r w:rsidR="004E1277" w:rsidRPr="009F7F88">
        <w:rPr>
          <w:rFonts w:hint="eastAsia"/>
          <w:color w:val="000000" w:themeColor="text1"/>
        </w:rPr>
        <w:instrText>主成分是氧化硅微球，次成分是石墨烯。</w:instrText>
      </w:r>
      <w:r w:rsidR="004E1277" w:rsidRPr="009F7F88">
        <w:rPr>
          <w:rFonts w:hint="eastAsia"/>
          <w:color w:val="000000" w:themeColor="text1"/>
        </w:rPr>
        <w:instrText>\n</w:instrText>
      </w:r>
      <w:r w:rsidR="004E1277" w:rsidRPr="009F7F88">
        <w:rPr>
          <w:rFonts w:hint="eastAsia"/>
          <w:color w:val="000000" w:themeColor="text1"/>
        </w:rPr>
        <w:instrText>用于可穿戴微型触觉传感器</w:instrText>
      </w:r>
      <w:r w:rsidR="004E1277" w:rsidRPr="009F7F88">
        <w:rPr>
          <w:rFonts w:hint="eastAsia"/>
          <w:color w:val="000000" w:themeColor="text1"/>
        </w:rPr>
        <w:instrText>","page":"482-492","publisher":"Elsevier Ltd","title":"A versatile PDMS submicrobead/graphene oxide nanocomposite ink for the direct ink writing of wearable micron-scale tactile sensors","type":"article-journal","volu</w:instrText>
      </w:r>
      <w:r w:rsidR="004E1277" w:rsidRPr="009F7F88">
        <w:rPr>
          <w:color w:val="000000" w:themeColor="text1"/>
        </w:rPr>
        <w:instrText>me":"16"},"uris":["http://www.mendeley.com/documents/?uuid=c8950915-12fc-479a-a67f-3c224adb01e4"]}],"mendeley":{"formattedCitation":"&lt;sup&gt;171,186,231,233,239,240&lt;/sup&gt;","plainTextFormattedCitation":"171,186,231,233,239,240","previouslyFormattedCitation":"&lt;sup&gt;169,184,229,231,237,23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1,186,231,233,239,240</w:t>
      </w:r>
      <w:r w:rsidRPr="009F7F88">
        <w:rPr>
          <w:color w:val="000000" w:themeColor="text1"/>
        </w:rPr>
        <w:fldChar w:fldCharType="end"/>
      </w:r>
      <w:r w:rsidRPr="009F7F88">
        <w:rPr>
          <w:color w:val="000000" w:themeColor="text1"/>
        </w:rPr>
        <w:t xml:space="preserve"> In addition, drop-on-demand inkjet,</w:t>
      </w:r>
      <w:r w:rsidRPr="009F7F88">
        <w:rPr>
          <w:color w:val="000000" w:themeColor="text1"/>
        </w:rPr>
        <w:fldChar w:fldCharType="begin" w:fldLock="1"/>
      </w:r>
      <w:r w:rsidR="004E1277" w:rsidRPr="009F7F88">
        <w:rPr>
          <w:color w:val="000000" w:themeColor="text1"/>
        </w:rPr>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w:instrText>
      </w:r>
      <w:r w:rsidR="004E1277" w:rsidRPr="009F7F88">
        <w:rPr>
          <w:rFonts w:hint="eastAsia"/>
          <w:color w:val="000000" w:themeColor="text1"/>
        </w:rPr>
        <w:instrText>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page":"1702-1708","title":"3D Printing of Graphene Aerogels","type":"article-journal","volume":"12"},"uris":["http://www.mendeley.com/documents/?uuid=3ced1211-eada-46d6-b621-d61d1f2f39c2"]},{"id":"ITEM-2","itemDat</w:instrText>
      </w:r>
      <w:r w:rsidR="004E1277" w:rsidRPr="009F7F88">
        <w:rPr>
          <w:color w:val="000000" w:themeColor="text1"/>
        </w:rPr>
        <w:instrText>a":{"DOI":"10.1021/acsaem.9b00540","ISSN":"25740962","abstract":"The expanding energy storage market has created a surge of interest in the exploration of high energy density alternatives to Li-ion batteries, and Na metal batteries have received considerable attention due to their abundant reserves and low cost. Similar to Li metal anodes, the unstable plating/stripping behaviors of Na metal anodes upon cycling hinder their practical applications at room temperature. Herein, a superelastic graphene lattice (GL) with hierarchical structures was fabricated via a 3D printing technique on the basis of the direct inkjet writing strategy. This approach enables the precise tailoring of the multiscale graphene bulk structure, from nanometer GO building elements to macroscopic monoliths. Due to the pore-structure design of the GL, the rim regions of the holes demonstrated a highly concentrated current density and could serve as preferred sites for Na deposition. This phenomenon was utilized to regulate the Na deposition; hence, a stable Na metal anode is produced. As a result, a high Coulombic efficiency of 99.84% was realized for a long lifetime of 500 cycles (-1000 h) at a current density of 1 mA cm-2. These results provide a novel insight into the rational design of graphene-based material structures at multiscale for high-performance Na metal anodes.","author":[{"dropping-particle":"","family":"Yu","given":"Yikang","non-dropping-particle":"","parse-names":false,"suffix":""},{"dropping-particle":"","family":"Wang","given":"Zhuoyue","non-dropping-particle":"","parse-names":false,"suffix":""},{"dropping-particle":"","family":"Hou","given":"Zhen","non-dropping-particle":"","parse-names":false,"suffix":""},{"dropping-particle":"","family":"Ta","given":"Wurui","non-dropping-particle":"","parse-names":false,"suffix":""},{"dropping-particle":"","family":"Wang","given":"Wenhui","non-dropping-particle":"","parse-names":false,"suffix":""},{"dropping-particle":"","family":"Zhao","given":"Xixia","non-dropping-particle":"","parse-names":false,"suffix":""},{"dropping-particle":"","family":"Li","given":"Qian","non-dropping-particle":"","parse-names":false,"suffix":""},{"dropping-particle":"","family":"Zhao","given":"Yusheng","non-dropping-particle":"","parse-names":false,"suffix":""},{"dropping-particle":"","family":"Zhang","given":"Qiangqiang","non-dropping-particle":"","parse-names":false,"suffix":""},{"dropping-particle":"","family":"Quan","given":"Zewei","non-dropping-particle":"","parse-names":false,"suffix":""}],"container-title":"ACS Applied Energy Materials","id":"ITEM-2","issue":"5","issued":{"date-parts":[["2019"]]},"page":"3869-3877","publisher":"American Chemical Society","title":"3D Printing of Hierarchical Graphene Lattice for Advanced Na Metal Anodes","type":"article-journal","volume":"2"},"uris":["http://www.mendeley.com/documents/?uuid=3112fe87-063f-37f0-9270-b5142db8fa2d"]},{"id":"ITEM-3","itemData":{"DOI":"10.1016/j.nanoen.2019.104124","ISSN":"22112855","author":[{"dropping-particle":"","family":"Ma","given":"Chenxiang","non-dropping-particle":"","parse-names":false,"suffix":""},{"dropping-particle":"","family":"Wang","given":"Ruoxing","non-dropping-particle":"","parse-names":false,"suffix":""},{"dropping-particle":"","family":"Tetik","given":"Halil","non-dropping-particle":"","parse-names":false,"suffix":""},{"dropping-particle":"","family":"Gao","given":"Shengjie","non-dropping-particle":"","parse-names":false,"suffix":""},{"dropping-particle":"","family":"Wu","given":"Min","non-dropping-particle":"","parse-names":false,"suffix":""},{"dropping-particle":"","family":"Tang","given":"Zhiyuan","non-dropping-particle":"","parse-names":false,"suffix":""},{"dropping-particle":"","family":"Lin","given":"Dong","non-dropping-particle":"","parse-names":false,"suffix":""},{"dropping-particle":"","family":"Ding","given":"Dong","non-dropping-particle":"","parse-names":false,"suffix":""},{"dropping-particle":"","family":"Wu","given":"Wenzhuo","non-dropping-particle":"","parse-names":false,"suffix":""}],"container-title"</w:instrText>
      </w:r>
      <w:r w:rsidR="004E1277" w:rsidRPr="009F7F88">
        <w:rPr>
          <w:rFonts w:hint="eastAsia"/>
          <w:color w:val="000000" w:themeColor="text1"/>
        </w:rPr>
        <w:instrText>:"Nano Energy","id":"ITEM-3","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锰</w:instrText>
      </w:r>
      <w:r w:rsidR="004E1277" w:rsidRPr="009F7F88">
        <w:rPr>
          <w:rFonts w:hint="eastAsia"/>
          <w:color w:val="000000" w:themeColor="text1"/>
        </w:rPr>
        <w:instrText>-</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电极</w:instrText>
      </w:r>
      <w:r w:rsidR="004E1277" w:rsidRPr="009F7F88">
        <w:rPr>
          <w:rFonts w:hint="eastAsia"/>
          <w:color w:val="000000" w:themeColor="text1"/>
        </w:rPr>
        <w:instrText>","page":"104124","publisher":"Elsevier Ltd","title":"Hybrid nanomanufacturing of mixed-dimensional manganese oxide/graphene aerogel macroporous hierarchy</w:instrText>
      </w:r>
      <w:r w:rsidR="004E1277" w:rsidRPr="009F7F88">
        <w:rPr>
          <w:color w:val="000000" w:themeColor="text1"/>
        </w:rPr>
        <w:instrText xml:space="preserve"> for ultralight efficient supercapacitor electrodes in self-powered ubiquitous nanosystems","type":"article-journal","volume":"66"},"uris":["http://www.mendeley.com/documents/?uuid=de238bef-b45f-4929-b645-8d1c06b9d406"]},{"id":"ITEM-4","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parse-nam</w:instrText>
      </w:r>
      <w:r w:rsidR="004E1277" w:rsidRPr="009F7F88">
        <w:rPr>
          <w:rFonts w:hint="eastAsia"/>
          <w:color w:val="000000" w:themeColor="text1"/>
        </w:rPr>
        <w:instrText>es":false,"suffix":""},{"dropping-particle":"","family":"Li","given":"Jun","non-dropping-particle":"","parse-names":false,"suffix":""}],"container-title":"Materials and Design","id":"ITEM-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MoS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钠离子电池阳极</w:instrText>
      </w:r>
      <w:r w:rsidR="004E1277" w:rsidRPr="009F7F88">
        <w:rPr>
          <w:rFonts w:hint="eastAsia"/>
          <w:color w:val="000000" w:themeColor="text1"/>
        </w:rPr>
        <w:instrText>","page":"107689","publisher":"The Authors","title":"3D printing of hybrid MoS2-graphene aerogels as highly porous electrode materials for sodium ion battery anodes","type":"article-journal","volume":"170"},"uris":["http://www.mendeley.com/do</w:instrText>
      </w:r>
      <w:r w:rsidR="004E1277" w:rsidRPr="009F7F88">
        <w:rPr>
          <w:color w:val="000000" w:themeColor="text1"/>
        </w:rPr>
        <w:instrText>cuments/?uuid=4768fe48-bba9-470c-ae71-63f2976280f3"]}],"mendeley":{"formattedCitation":"&lt;sup&gt;109,238,241,242&lt;/sup&gt;","plainTextFormattedCitation":"109,238,241,242","previouslyFormattedCitation":"&lt;sup&gt;109,236,239,24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09,238,241,242</w:t>
      </w:r>
      <w:r w:rsidRPr="009F7F88">
        <w:rPr>
          <w:color w:val="000000" w:themeColor="text1"/>
        </w:rPr>
        <w:fldChar w:fldCharType="end"/>
      </w:r>
      <w:r w:rsidRPr="009F7F88">
        <w:rPr>
          <w:color w:val="000000" w:themeColor="text1"/>
        </w:rPr>
        <w:t xml:space="preserve"> projection micro-SLA (</w:t>
      </w:r>
      <w:proofErr w:type="spellStart"/>
      <w:r w:rsidRPr="009F7F88">
        <w:rPr>
          <w:color w:val="000000" w:themeColor="text1"/>
        </w:rPr>
        <w:t>PmSLA</w:t>
      </w:r>
      <w:proofErr w:type="spellEnd"/>
      <w:r w:rsidRPr="009F7F88">
        <w:rPr>
          <w:color w:val="000000" w:themeColor="text1"/>
        </w:rPr>
        <w:t>) 3D printing,</w:t>
      </w:r>
      <w:r w:rsidRPr="009F7F88">
        <w:rPr>
          <w:color w:val="000000" w:themeColor="text1"/>
        </w:rPr>
        <w:fldChar w:fldCharType="begin" w:fldLock="1"/>
      </w:r>
      <w:r w:rsidR="004E1277" w:rsidRPr="009F7F88">
        <w:rPr>
          <w:color w:val="000000" w:themeColor="text1"/>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基于掩模图像投影的立体光刻</w:instrText>
      </w:r>
      <w:r w:rsidR="004E1277" w:rsidRPr="009F7F88">
        <w:rPr>
          <w:rFonts w:hint="eastAsia"/>
          <w:color w:val="000000" w:themeColor="text1"/>
        </w:rPr>
        <w:instrText>3D</w:instrText>
      </w:r>
      <w:r w:rsidR="004E1277" w:rsidRPr="009F7F88">
        <w:rPr>
          <w:rFonts w:hint="eastAsia"/>
          <w:color w:val="000000" w:themeColor="text1"/>
        </w:rPr>
        <w:instrText>模板，灌注，水热处理，冷冻干燥，裂解</w:instrText>
      </w:r>
      <w:r w:rsidR="004E1277" w:rsidRPr="009F7F88">
        <w:rPr>
          <w:rFonts w:hint="eastAsia"/>
          <w:color w:val="000000" w:themeColor="text1"/>
        </w:rPr>
        <w:instrText>\n</w:instrText>
      </w:r>
      <w:r w:rsidR="004E1277" w:rsidRPr="009F7F88">
        <w:rPr>
          <w:rFonts w:hint="eastAsia"/>
          <w:color w:val="000000" w:themeColor="text1"/>
        </w:rPr>
        <w:instrText>石墨烯气凝胶骨架</w:instrText>
      </w:r>
      <w:r w:rsidR="004E1277" w:rsidRPr="009F7F88">
        <w:rPr>
          <w:rFonts w:hint="eastAsia"/>
          <w:color w:val="000000" w:themeColor="text1"/>
        </w:rPr>
        <w:instrText>\n</w:instrText>
      </w:r>
      <w:r w:rsidR="004E1277" w:rsidRPr="009F7F88">
        <w:rPr>
          <w:rFonts w:hint="eastAsia"/>
          <w:color w:val="000000" w:themeColor="text1"/>
        </w:rPr>
        <w:instrText>作为气体传感器等</w:instrText>
      </w:r>
      <w:r w:rsidR="004E1277" w:rsidRPr="009F7F88">
        <w:rPr>
          <w:rFonts w:hint="eastAsia"/>
          <w:color w:val="000000" w:themeColor="text1"/>
        </w:rPr>
        <w:instrText>","page":"1096-1106","title":"Three-Dimensional Printing Hollow Polymer Template-Mediated Graphene Lattices with Tailorable Architectures and Multifunctional Properties","type":"article-jour</w:instrText>
      </w:r>
      <w:r w:rsidR="004E1277" w:rsidRPr="009F7F88">
        <w:rPr>
          <w:color w:val="000000" w:themeColor="text1"/>
        </w:rPr>
        <w:instrText>nal","volume":"12"},"uris":["http://www.mendeley.com/documents/?uuid=810e9ea8-6c67-4858-9afd-15ec84a9cdcd"]},{"id":"ITEM-2","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le":"","family":"Worsley","given":"Marcus A.","non-dropping-particle":"","parse-names":false,"suffix":""}],"container-title":"Materials Horizons","id":"ITEM-2","issue":"6","issued":{"</w:instrText>
      </w:r>
      <w:r w:rsidR="004E1277" w:rsidRPr="009F7F88">
        <w:rPr>
          <w:rFonts w:hint="eastAsia"/>
          <w:color w:val="000000" w:themeColor="text1"/>
        </w:rPr>
        <w:instrText>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光致聚合</w:instrText>
      </w:r>
      <w:r w:rsidR="004E1277" w:rsidRPr="009F7F88">
        <w:rPr>
          <w:rFonts w:hint="eastAsia"/>
          <w:color w:val="000000" w:themeColor="text1"/>
        </w:rPr>
        <w:instrText>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打印精细度比其他方法提高</w:instrText>
      </w:r>
      <w:r w:rsidR="004E1277" w:rsidRPr="009F7F88">
        <w:rPr>
          <w:rFonts w:hint="eastAsia"/>
          <w:color w:val="000000" w:themeColor="text1"/>
        </w:rPr>
        <w:instrText>1</w:instrText>
      </w:r>
      <w:r w:rsidR="004E1277" w:rsidRPr="009F7F88">
        <w:rPr>
          <w:rFonts w:hint="eastAsia"/>
          <w:color w:val="000000" w:themeColor="text1"/>
        </w:rPr>
        <w:instrText>个数量级</w:instrText>
      </w:r>
      <w:r w:rsidR="004E1277" w:rsidRPr="009F7F88">
        <w:rPr>
          <w:rFonts w:hint="eastAsia"/>
          <w:color w:val="000000" w:themeColor="text1"/>
        </w:rPr>
        <w:instrText>","page":"1035-1041","publisher":"Royal Society of Chemistry","title":"Additive manufacturing of complex micro-architected graphene aerogels","type":"article-journal","volume":"5"},"uris</w:instrText>
      </w:r>
      <w:r w:rsidR="004E1277" w:rsidRPr="009F7F88">
        <w:rPr>
          <w:color w:val="000000" w:themeColor="text1"/>
        </w:rPr>
        <w:instrText>":["http://www.mendeley.com/documents/?uuid=3e5a6833-ba2c-4f34-bd3c-2b0dc8a92139"]}],"mendeley":{"formattedCitation":"&lt;sup&gt;243,244&lt;/sup&gt;","plainTextFormattedCitation":"243,244","previouslyFormattedCitation":"&lt;sup&gt;241,24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3,244</w:t>
      </w:r>
      <w:r w:rsidRPr="009F7F88">
        <w:rPr>
          <w:color w:val="000000" w:themeColor="text1"/>
        </w:rPr>
        <w:fldChar w:fldCharType="end"/>
      </w:r>
      <w:r w:rsidRPr="009F7F88">
        <w:rPr>
          <w:color w:val="000000" w:themeColor="text1"/>
        </w:rPr>
        <w:t xml:space="preserve"> and 3D printed template</w:t>
      </w:r>
      <w:r w:rsidRPr="009F7F88">
        <w:rPr>
          <w:color w:val="000000" w:themeColor="text1"/>
        </w:rPr>
        <w:fldChar w:fldCharType="begin" w:fldLock="1"/>
      </w:r>
      <w:r w:rsidR="004E1277" w:rsidRPr="009F7F88">
        <w:rPr>
          <w:color w:val="000000" w:themeColor="text1"/>
        </w:rPr>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004E1277" w:rsidRPr="009F7F88">
        <w:rPr>
          <w:rFonts w:hint="eastAsia"/>
          <w:color w:val="000000" w:themeColor="text1"/>
        </w:rPr>
        <w:instrText>unctional Materials","id":"ITEM-1","issue":"19","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ABS</w:instrText>
      </w:r>
      <w:r w:rsidR="004E1277" w:rsidRPr="009F7F88">
        <w:rPr>
          <w:rFonts w:hint="eastAsia"/>
          <w:color w:val="000000" w:themeColor="text1"/>
        </w:rPr>
        <w:instrText>树脂模板，灌注</w:instrText>
      </w:r>
      <w:r w:rsidR="004E1277" w:rsidRPr="009F7F88">
        <w:rPr>
          <w:rFonts w:hint="eastAsia"/>
          <w:color w:val="000000" w:themeColor="text1"/>
        </w:rPr>
        <w:instrText>GO</w:instrText>
      </w:r>
      <w:r w:rsidR="004E1277" w:rsidRPr="009F7F88">
        <w:rPr>
          <w:rFonts w:hint="eastAsia"/>
          <w:color w:val="000000" w:themeColor="text1"/>
        </w:rPr>
        <w:instrText>，冷冻干燥、脱模，热还原</w:instrText>
      </w:r>
      <w:r w:rsidR="004E1277" w:rsidRPr="009F7F88">
        <w:rPr>
          <w:rFonts w:hint="eastAsia"/>
          <w:color w:val="000000" w:themeColor="text1"/>
        </w:rPr>
        <w:instrText>\n</w:instrText>
      </w:r>
      <w:r w:rsidR="004E1277" w:rsidRPr="009F7F88">
        <w:rPr>
          <w:rFonts w:hint="eastAsia"/>
          <w:color w:val="000000" w:themeColor="text1"/>
        </w:rPr>
        <w:instrText>石墨烯气凝胶蜂窝</w:instrText>
      </w:r>
      <w:r w:rsidR="004E1277" w:rsidRPr="009F7F88">
        <w:rPr>
          <w:rFonts w:hint="eastAsia"/>
          <w:color w:val="000000" w:themeColor="text1"/>
        </w:rPr>
        <w:instrText>\n</w:instrText>
      </w:r>
      <w:r w:rsidR="004E1277" w:rsidRPr="009F7F88">
        <w:rPr>
          <w:rFonts w:hint="eastAsia"/>
          <w:color w:val="000000" w:themeColor="text1"/>
        </w:rPr>
        <w:instrText>作为可弯曲发光器件</w:instrText>
      </w:r>
      <w:r w:rsidR="004E1277" w:rsidRPr="009F7F88">
        <w:rPr>
          <w:rFonts w:hint="eastAsia"/>
          <w:color w:val="000000" w:themeColor="text1"/>
        </w:rPr>
        <w:instrText>","page":"1707043","title":"An Ultralight Graphene Honeycomb Sandwich for Stretchable Light-Emitting Displays",</w:instrText>
      </w:r>
      <w:r w:rsidR="004E1277" w:rsidRPr="009F7F88">
        <w:rPr>
          <w:color w:val="000000" w:themeColor="text1"/>
        </w:rPr>
        <w:instrText>"type":"article-journal","volume":"28"},"uris":["http://www.mendeley.com/documents/?uuid=cc804ceb-053a-40e2-8d2f-bc39b486e0f1"]},{"id":"ITEM-2","itemData":{"DOI":"10.1016/j.jmat.2018.11.009","ISSN":"23528486","abstract":"As one of the most important micro energy storage devices (MESDs), graphene-based micro-supercapacitors (G-MSCs) possess the advantages of excellent flexibility, long cycle life, affordability and high reliability. In most cases, constructing three-dimensional (3D) graphene networks is widely utilized to promote the permeation of electrolyte and enhance the utilization of active materials. In this work, conventional freeze-drying process is utilized in the fabrication of G-MSCs to constitute 3D interconnected networks micro-electrodes, and further by regulating the composition of inks, carbon spheres (CSs) at different mass loadings are introduced into the graphene scaffolds to further increase the active sites of the micro-electrodes. The fabricated all carbon-based MSC with the optimal mass loading of CSs (0.406 mg cm−2) exhibits a high specific areal capacitance of 17.01 mF cm−2 at the scan rate of 10 mV s−1 and a capacitance retention of 93.14% after 10000 cycles at the scan rate of 500 mV s−1. The proposed microfabrication process is facile and fully compatible with modern microtechnologies and will be highly suitable for large-scale production and integration.","author":[{"dropping-particle":"","family":"Chen","given":"Yiming","non-dropping-particle":"","parse-names":false,"suffix":""},{"dropping-particle":"","family":"Guo","given":"Minghao","non-dropping-particle":"","parse-names":false,"suffix":""},{"dropping-particle":"","family":"He","given":"Liang","non-dropping-particle":"","parse-names":false,"suffix":""},{"dropping-particle":"","family":"Yang","given":"Wei","non-dropping-particle":"","parse-names":false,"suffix":""},{"dropping-particle":"","family":"Xu","given":"Lin","non-dropping-particle":"","parse-names":false,"suffix":""},{"dropping-particle":"","family":"Meng","given":"Jiashen","non-dropping-particle":"","parse-names":false,"suffix":""},{"dropping-particle":"","family":"Tian","given":"Xiaocong","non-dropping-particle":"","parse-names":false,"suffix":""},{"dropping-particle":"","family":"Ma","given":"Xinyu","non-dropping-particle":"","parse-names":false,"suffix":""},{"dropping-particle":"","family":"Yu","given":"Qiang","non-dropping-particle":"","parse-names":false,"suffix":""},{"dropping-particle":"","family":"Yang","given":"Kaichun","non-dropping-particle":"","parse-names":false,"suffix":""},{"dropping-particle":"","family":"Hong","given":"Xufeng","non-dropping-particle":"","parse-names":false,"suffix":""},{"dropping-particle":"","family":"Mai","given":"Liqiang","non-dropping-particle":"","parse-names":false,"suffix":"</w:instrText>
      </w:r>
      <w:r w:rsidR="004E1277" w:rsidRPr="009F7F88">
        <w:rPr>
          <w:rFonts w:hint="eastAsia"/>
          <w:color w:val="000000" w:themeColor="text1"/>
        </w:rPr>
        <w:instrText>"}],"container-title":"Journal of Materiomics","id":"ITEM-2","issue":"2","issued":{"date-parts":[["2019"]]},"note":"</w:instrText>
      </w:r>
      <w:r w:rsidR="004E1277" w:rsidRPr="009F7F88">
        <w:rPr>
          <w:rFonts w:hint="eastAsia"/>
          <w:color w:val="000000" w:themeColor="text1"/>
        </w:rPr>
        <w:instrText>已加，加至石墨烯气凝胶中，暂不放到综述中（影响因子不高）</w:instrText>
      </w:r>
      <w:r w:rsidR="004E1277" w:rsidRPr="009F7F88">
        <w:rPr>
          <w:rFonts w:hint="eastAsia"/>
          <w:color w:val="000000" w:themeColor="text1"/>
        </w:rPr>
        <w:instrText>\n</w:instrText>
      </w:r>
      <w:r w:rsidR="004E1277" w:rsidRPr="009F7F88">
        <w:rPr>
          <w:rFonts w:hint="eastAsia"/>
          <w:color w:val="000000" w:themeColor="text1"/>
        </w:rPr>
        <w:instrText>用墨水</w:instrText>
      </w:r>
      <w:r w:rsidR="004E1277" w:rsidRPr="009F7F88">
        <w:rPr>
          <w:rFonts w:hint="eastAsia"/>
          <w:color w:val="000000" w:themeColor="text1"/>
        </w:rPr>
        <w:instrText>ink</w:instrText>
      </w:r>
      <w:r w:rsidR="004E1277" w:rsidRPr="009F7F88">
        <w:rPr>
          <w:rFonts w:hint="eastAsia"/>
          <w:color w:val="000000" w:themeColor="text1"/>
        </w:rPr>
        <w:instrText>这个词但无打印，只有</w:instrText>
      </w:r>
      <w:r w:rsidR="004E1277" w:rsidRPr="009F7F88">
        <w:rPr>
          <w:rFonts w:hint="eastAsia"/>
          <w:color w:val="000000" w:themeColor="text1"/>
        </w:rPr>
        <w:instrText>injecting</w:instrText>
      </w:r>
      <w:r w:rsidR="004E1277" w:rsidRPr="009F7F88">
        <w:rPr>
          <w:rFonts w:hint="eastAsia"/>
          <w:color w:val="000000" w:themeColor="text1"/>
        </w:rPr>
        <w:instrText>和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w:instrText>
      </w:r>
      <w:r w:rsidR="004E1277" w:rsidRPr="009F7F88">
        <w:rPr>
          <w:rFonts w:hint="eastAsia"/>
          <w:color w:val="000000" w:themeColor="text1"/>
        </w:rPr>
        <w:instrText>炭球作为超级电容器</w:instrText>
      </w:r>
      <w:r w:rsidR="004E1277" w:rsidRPr="009F7F88">
        <w:rPr>
          <w:rFonts w:hint="eastAsia"/>
          <w:color w:val="000000" w:themeColor="text1"/>
        </w:rPr>
        <w:instrText>","page":"303-312","publisher":"Elsevier Ltd","title":"Scalab</w:instrText>
      </w:r>
      <w:r w:rsidR="004E1277" w:rsidRPr="009F7F88">
        <w:rPr>
          <w:color w:val="000000" w:themeColor="text1"/>
        </w:rPr>
        <w:instrText>le microfabrication of three-dimensional porous interconnected graphene scaffolds with carbon spheres for high-performance all carbon-based micro-supercapacitors","type":"article-journal","volume":"5"},"uris":["http://www.mendeley.com/documents/?uuid=f008aafe-3432-4fd0-b544-5b4a41679043"]}],"mendeley":{"formattedCitation":"&lt;sup&gt;245,246&lt;/sup&gt;","plainTextFormattedCitation":"245,246","previouslyFormattedCitation":"&lt;sup&gt;243,24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5,246</w:t>
      </w:r>
      <w:r w:rsidRPr="009F7F88">
        <w:rPr>
          <w:color w:val="000000" w:themeColor="text1"/>
        </w:rPr>
        <w:fldChar w:fldCharType="end"/>
      </w:r>
      <w:r w:rsidRPr="009F7F88">
        <w:rPr>
          <w:color w:val="000000" w:themeColor="text1"/>
        </w:rPr>
        <w:t xml:space="preserve"> have also been used. The other constituents of the ink formulations for 2D nanosheets are solvents, and additives such as surfactants, crosslinkers, or thickeners. In which, water and organic solvents are primarily used. To increase the viscosity and printability, hydroxypropyl methylcellulose (HPMC),</w:t>
      </w:r>
      <w:r w:rsidRPr="009F7F88">
        <w:rPr>
          <w:color w:val="000000" w:themeColor="text1"/>
        </w:rPr>
        <w:fldChar w:fldCharType="begin" w:fldLock="1"/>
      </w:r>
      <w:r w:rsidR="004E1277" w:rsidRPr="009F7F88">
        <w:rPr>
          <w:color w:val="000000" w:themeColor="text1"/>
        </w:rPr>
        <w:instrText>ADDIN CSL_CITATION {"citationItems":[{"id":"ITEM-1","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w:instrText>
      </w:r>
      <w:r w:rsidR="004E1277" w:rsidRPr="009F7F88">
        <w:rPr>
          <w:rFonts w:hint="eastAsia"/>
          <w:color w:val="000000" w:themeColor="text1"/>
        </w:rPr>
        <w:instrText>],"container-title":"Joule","id":"ITEM-1","issue":"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石墨烯，冷冻干燥，裂解，电化学沉积</w:instrText>
      </w:r>
      <w:r w:rsidR="004E1277" w:rsidRPr="009F7F88">
        <w:rPr>
          <w:rFonts w:hint="eastAsia"/>
          <w:color w:val="000000" w:themeColor="text1"/>
        </w:rPr>
        <w:instrText>MnO2</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MnO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w:instrText>
      </w:r>
      <w:r w:rsidR="004E1277" w:rsidRPr="009F7F88">
        <w:rPr>
          <w:rFonts w:hint="eastAsia"/>
          <w:color w:val="000000" w:themeColor="text1"/>
        </w:rPr>
        <w:instrText>","page":"459-470","title":"Efficient 3D Printed Pseudocapacitive Electrodes with Ultrahigh MnO2 Loadin</w:instrText>
      </w:r>
      <w:r w:rsidR="004E1277" w:rsidRPr="009F7F88">
        <w:rPr>
          <w:color w:val="000000" w:themeColor="text1"/>
        </w:rPr>
        <w:instrText>g","type":"article-journal","volume":"3"},"uris":["http://www.mendeley.com/documents/?uuid=6a12c2b6-de59-4d30-861f-41fe223f5ea7"]},{"id":"ITEM-2","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2","issue":"8","issued":{"date-parts":[["2020"]]},"page":"1906652","publisher":"Wiley-VCH Verlag","title":"3D-Printed Structure Boosts the Kinetics and Intrinsic Capacitance of Pseudocapacitive Graphene Aerogels","type":"article-journal","volume":"32"},"uris":["http://www.mendeley.com/documents/?uuid=a7f9224f-ae31-3969-873e-e9b46fadd9b9"]}],"mendeley":{"formattedCitation":"&lt;sup&gt;21,237&lt;/sup&gt;","plainTextFormattedCitation":"21,237","previouslyFormattedCitation":"&lt;sup&gt;21,23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237</w:t>
      </w:r>
      <w:r w:rsidRPr="009F7F88">
        <w:rPr>
          <w:color w:val="000000" w:themeColor="text1"/>
        </w:rPr>
        <w:fldChar w:fldCharType="end"/>
      </w:r>
      <w:r w:rsidRPr="009F7F88">
        <w:rPr>
          <w:color w:val="000000" w:themeColor="text1"/>
        </w:rPr>
        <w:t xml:space="preserve"> fumed SiO</w:t>
      </w:r>
      <w:r w:rsidRPr="009F7F88">
        <w:rPr>
          <w:color w:val="000000" w:themeColor="text1"/>
          <w:vertAlign w:val="subscript"/>
        </w:rPr>
        <w:t>2</w:t>
      </w:r>
      <w:r w:rsidRPr="009F7F88">
        <w:rPr>
          <w:color w:val="000000" w:themeColor="text1"/>
        </w:rPr>
        <w:t xml:space="preserve"> powder,</w:t>
      </w:r>
      <w:r w:rsidRPr="009F7F88">
        <w:rPr>
          <w:color w:val="000000" w:themeColor="text1"/>
        </w:rPr>
        <w:fldChar w:fldCharType="begin" w:fldLock="1"/>
      </w:r>
      <w:r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Pr="009F7F88">
        <w:rPr>
          <w:rFonts w:hint="eastAsia"/>
          <w:color w:val="000000" w:themeColor="text1"/>
        </w:rPr>
        <w:instrText>,"parse-names":false,"suffix":""}],"container-title":"Nature Communications","id":"ITEM-1","issued":{"date-parts":[["2015"]]},"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第一篇</w:instrText>
      </w:r>
      <w:r w:rsidRPr="009F7F88">
        <w:rPr>
          <w:rFonts w:hint="eastAsia"/>
          <w:color w:val="000000" w:themeColor="text1"/>
        </w:rPr>
        <w:instrText>3D</w:instrText>
      </w:r>
      <w:r w:rsidRPr="009F7F88">
        <w:rPr>
          <w:rFonts w:hint="eastAsia"/>
          <w:color w:val="000000" w:themeColor="text1"/>
        </w:rPr>
        <w:instrText>打印气凝胶文献</w:instrText>
      </w:r>
      <w:r w:rsidRPr="009F7F88">
        <w:rPr>
          <w:rFonts w:hint="eastAsia"/>
          <w:color w:val="000000" w:themeColor="text1"/>
        </w:rPr>
        <w:instrText>\n</w:instrText>
      </w:r>
      <w:r w:rsidRPr="009F7F88">
        <w:rPr>
          <w:rFonts w:hint="eastAsia"/>
          <w:color w:val="000000" w:themeColor="text1"/>
        </w:rPr>
        <w:instrText>两种途径：添加气相氧化硅最后</w:instrText>
      </w:r>
      <w:r w:rsidRPr="009F7F88">
        <w:rPr>
          <w:rFonts w:hint="eastAsia"/>
          <w:color w:val="000000" w:themeColor="text1"/>
        </w:rPr>
        <w:instrText>etching</w:instrText>
      </w:r>
      <w:r w:rsidRPr="009F7F88">
        <w:rPr>
          <w:rFonts w:hint="eastAsia"/>
          <w:color w:val="000000" w:themeColor="text1"/>
        </w:rPr>
        <w:instrText>；添加</w:instrText>
      </w:r>
      <w:r w:rsidRPr="009F7F88">
        <w:rPr>
          <w:rFonts w:hint="eastAsia"/>
          <w:color w:val="000000" w:themeColor="text1"/>
        </w:rPr>
        <w:instrText>R-F</w:instrText>
      </w:r>
      <w:r w:rsidRPr="009F7F88">
        <w:rPr>
          <w:rFonts w:hint="eastAsia"/>
          <w:color w:val="000000" w:themeColor="text1"/>
        </w:rPr>
        <w:instrText>溶胶</w:instrText>
      </w:r>
      <w:r w:rsidRPr="009F7F88">
        <w:rPr>
          <w:rFonts w:hint="eastAsia"/>
          <w:color w:val="000000" w:themeColor="text1"/>
        </w:rPr>
        <w:instrText>","page":"6962","publisher":"Nature Publishing Group","title":"Highly comp</w:instrText>
      </w:r>
      <w:r w:rsidRPr="009F7F88">
        <w:rPr>
          <w:color w:val="000000" w:themeColor="text1"/>
        </w:rPr>
        <w:instrText>ressible 3D periodic graphene aerogel microlattices","type":"article-journal","volume":"6"},"uris":["http://www.mendeley.com/documents/?uuid=717465b1-bbfc-44c6-9e92-bf477472c748"]},{"id":"ITEM-2","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w:instrText>
      </w:r>
      <w:r w:rsidRPr="009F7F88">
        <w:rPr>
          <w:rFonts w:hint="eastAsia"/>
          <w:color w:val="000000" w:themeColor="text1"/>
        </w:rPr>
        <w:instrText>icle":"","parse-names":false,"suffix":""}],"container-title":"Nano Letters","id":"ITEM-2","issue":"6","issued":{"date-parts":[["2016"]]},"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n</w:instrText>
      </w:r>
      <w:r w:rsidRPr="009F7F88">
        <w:rPr>
          <w:rFonts w:hint="eastAsia"/>
          <w:color w:val="000000" w:themeColor="text1"/>
        </w:rPr>
        <w:instrText>石墨烯气凝胶</w:instrText>
      </w:r>
      <w:r w:rsidRPr="009F7F88">
        <w:rPr>
          <w:rFonts w:hint="eastAsia"/>
          <w:color w:val="000000" w:themeColor="text1"/>
        </w:rPr>
        <w:instrText>\n</w:instrText>
      </w:r>
      <w:r w:rsidRPr="009F7F88">
        <w:rPr>
          <w:rFonts w:hint="eastAsia"/>
          <w:color w:val="000000" w:themeColor="text1"/>
        </w:rPr>
        <w:instrText>超级电容器</w:instrText>
      </w:r>
      <w:r w:rsidRPr="009F7F88">
        <w:rPr>
          <w:rFonts w:hint="eastAsia"/>
          <w:color w:val="000000" w:themeColor="text1"/>
        </w:rPr>
        <w:instrText>","page":"3448-3456","title":"Supercapacitors Based on Three-Dimensional Hierarchical G</w:instrText>
      </w:r>
      <w:r w:rsidRPr="009F7F88">
        <w:rPr>
          <w:color w:val="000000" w:themeColor="text1"/>
        </w:rPr>
        <w:instrText>raphene Aerogels with Periodic Macropores","type":"article-journal","volume":"16"},"uris":["http://www.mendeley.com/documents/?uuid=a7afafc7-0e87-4b0d-9d96-f7501c731fcd"]}],"mendeley":{"formattedCitation":"&lt;sup&gt;18,20&lt;/sup&gt;","plainTextFormattedCitation":"18,20","previouslyFormattedCitation":"&lt;sup&gt;18,20&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20</w:t>
      </w:r>
      <w:r w:rsidRPr="009F7F88">
        <w:rPr>
          <w:color w:val="000000" w:themeColor="text1"/>
        </w:rPr>
        <w:fldChar w:fldCharType="end"/>
      </w:r>
      <w:r w:rsidRPr="009F7F88">
        <w:rPr>
          <w:color w:val="000000" w:themeColor="text1"/>
        </w:rPr>
        <w:t xml:space="preserve"> RF sol,</w:t>
      </w:r>
      <w:r w:rsidRPr="009F7F88">
        <w:rPr>
          <w:color w:val="000000" w:themeColor="text1"/>
        </w:rPr>
        <w:fldChar w:fldCharType="begin" w:fldLock="1"/>
      </w:r>
      <w:r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Pr="009F7F88">
        <w:rPr>
          <w:rFonts w:hint="eastAsia"/>
          <w:color w:val="000000" w:themeColor="text1"/>
        </w:rPr>
        <w:instrText>,"parse-names":false,"suffix":""}],"container-title":"Nature Communications","id":"ITEM-1","issued":{"date-parts":[["2015"]]},"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第一篇</w:instrText>
      </w:r>
      <w:r w:rsidRPr="009F7F88">
        <w:rPr>
          <w:rFonts w:hint="eastAsia"/>
          <w:color w:val="000000" w:themeColor="text1"/>
        </w:rPr>
        <w:instrText>3D</w:instrText>
      </w:r>
      <w:r w:rsidRPr="009F7F88">
        <w:rPr>
          <w:rFonts w:hint="eastAsia"/>
          <w:color w:val="000000" w:themeColor="text1"/>
        </w:rPr>
        <w:instrText>打印气凝胶文献</w:instrText>
      </w:r>
      <w:r w:rsidRPr="009F7F88">
        <w:rPr>
          <w:rFonts w:hint="eastAsia"/>
          <w:color w:val="000000" w:themeColor="text1"/>
        </w:rPr>
        <w:instrText>\n</w:instrText>
      </w:r>
      <w:r w:rsidRPr="009F7F88">
        <w:rPr>
          <w:rFonts w:hint="eastAsia"/>
          <w:color w:val="000000" w:themeColor="text1"/>
        </w:rPr>
        <w:instrText>两种途径：添加气相氧化硅最后</w:instrText>
      </w:r>
      <w:r w:rsidRPr="009F7F88">
        <w:rPr>
          <w:rFonts w:hint="eastAsia"/>
          <w:color w:val="000000" w:themeColor="text1"/>
        </w:rPr>
        <w:instrText>etching</w:instrText>
      </w:r>
      <w:r w:rsidRPr="009F7F88">
        <w:rPr>
          <w:rFonts w:hint="eastAsia"/>
          <w:color w:val="000000" w:themeColor="text1"/>
        </w:rPr>
        <w:instrText>；添加</w:instrText>
      </w:r>
      <w:r w:rsidRPr="009F7F88">
        <w:rPr>
          <w:rFonts w:hint="eastAsia"/>
          <w:color w:val="000000" w:themeColor="text1"/>
        </w:rPr>
        <w:instrText>R-F</w:instrText>
      </w:r>
      <w:r w:rsidRPr="009F7F88">
        <w:rPr>
          <w:rFonts w:hint="eastAsia"/>
          <w:color w:val="000000" w:themeColor="text1"/>
        </w:rPr>
        <w:instrText>溶胶</w:instrText>
      </w:r>
      <w:r w:rsidRPr="009F7F88">
        <w:rPr>
          <w:rFonts w:hint="eastAsia"/>
          <w:color w:val="000000" w:themeColor="text1"/>
        </w:rPr>
        <w:instrText>","page":"6962","publisher":"Nature Publishing Group","title":"Highly comp</w:instrText>
      </w:r>
      <w:r w:rsidRPr="009F7F88">
        <w:rPr>
          <w:color w:val="000000" w:themeColor="text1"/>
        </w:rPr>
        <w:instrText>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w:t>
      </w:r>
      <w:r w:rsidRPr="009F7F88">
        <w:rPr>
          <w:color w:val="000000" w:themeColor="text1"/>
        </w:rPr>
        <w:fldChar w:fldCharType="end"/>
      </w:r>
      <w:r w:rsidRPr="009F7F88">
        <w:rPr>
          <w:color w:val="000000" w:themeColor="text1"/>
        </w:rPr>
        <w:t xml:space="preserve"> methyl cellulose,</w:t>
      </w:r>
      <w:r w:rsidRPr="009F7F88">
        <w:rPr>
          <w:color w:val="000000" w:themeColor="text1"/>
        </w:rPr>
        <w:fldChar w:fldCharType="begin" w:fldLock="1"/>
      </w:r>
      <w:r w:rsidR="004E1277" w:rsidRPr="009F7F88">
        <w:rPr>
          <w:color w:val="000000" w:themeColor="text1"/>
        </w:rPr>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w:instrText>
      </w:r>
      <w:r w:rsidR="004E1277" w:rsidRPr="009F7F88">
        <w:rPr>
          <w:rFonts w:hint="eastAsia"/>
          <w:color w:val="000000" w:themeColor="text1"/>
        </w:rPr>
        <w:instrText>le":"Journal of Cleaner Production","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常压干燥，裂解</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CeZrLa</w:instrText>
      </w:r>
      <w:r w:rsidR="004E1277" w:rsidRPr="009F7F88">
        <w:rPr>
          <w:rFonts w:hint="eastAsia"/>
          <w:color w:val="000000" w:themeColor="text1"/>
        </w:rPr>
        <w:instrText>石墨烯</w:instrText>
      </w:r>
      <w:r w:rsidR="004E1277" w:rsidRPr="009F7F88">
        <w:rPr>
          <w:rFonts w:hint="eastAsia"/>
          <w:color w:val="000000" w:themeColor="text1"/>
        </w:rPr>
        <w:instrText>\n</w:instrText>
      </w:r>
      <w:r w:rsidR="004E1277" w:rsidRPr="009F7F88">
        <w:rPr>
          <w:rFonts w:hint="eastAsia"/>
          <w:color w:val="000000" w:themeColor="text1"/>
        </w:rPr>
        <w:instrText>作为纳米催化剂用于</w:instrText>
      </w:r>
      <w:r w:rsidR="004E1277" w:rsidRPr="009F7F88">
        <w:rPr>
          <w:rFonts w:hint="eastAsia"/>
          <w:color w:val="000000" w:themeColor="text1"/>
        </w:rPr>
        <w:instrText>CO2</w:instrText>
      </w:r>
      <w:r w:rsidR="004E1277" w:rsidRPr="009F7F88">
        <w:rPr>
          <w:rFonts w:hint="eastAsia"/>
          <w:color w:val="000000" w:themeColor="text1"/>
        </w:rPr>
        <w:instrText>利用和直接合成碳酸亚丙酯</w:instrText>
      </w:r>
      <w:r w:rsidR="004E1277" w:rsidRPr="009F7F88">
        <w:rPr>
          <w:rFonts w:hint="eastAsia"/>
          <w:color w:val="000000" w:themeColor="text1"/>
        </w:rPr>
        <w:instrText>","page":"606-614","title":"Next frontiers in cleaner synthesis: 3D printed graphene-supported CeZrLa mixed</w:instrText>
      </w:r>
      <w:r w:rsidR="004E1277" w:rsidRPr="009F7F88">
        <w:rPr>
          <w:color w:val="000000" w:themeColor="text1"/>
        </w:rPr>
        <w:instrText>-oxide nanocatalyst for CO2 utilisation and direct propylene carbonate production","type":"article-journal","volume":"214"},"uris":["http://www.mendeley.com/documents/?uuid=cbb92a73-e040-4483-8b80-c74096b3ddf6"]}],"mendeley":{"formattedCitation":"&lt;sup&gt;247&lt;/sup&gt;","plainTextFormattedCitation":"247","previouslyFormattedCitation":"&lt;sup&gt;24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7</w:t>
      </w:r>
      <w:r w:rsidRPr="009F7F88">
        <w:rPr>
          <w:color w:val="000000" w:themeColor="text1"/>
        </w:rPr>
        <w:fldChar w:fldCharType="end"/>
      </w:r>
      <w:r w:rsidRPr="009F7F88">
        <w:rPr>
          <w:color w:val="000000" w:themeColor="text1"/>
        </w:rPr>
        <w:t xml:space="preserve"> ascorbic acid,</w:t>
      </w:r>
      <w:r w:rsidRPr="009F7F88">
        <w:rPr>
          <w:color w:val="000000" w:themeColor="text1"/>
        </w:rPr>
        <w:fldChar w:fldCharType="begin" w:fldLock="1"/>
      </w:r>
      <w:r w:rsidRPr="009F7F88">
        <w:rPr>
          <w:color w:val="000000" w:themeColor="text1"/>
        </w:rPr>
        <w:instrText>ADDIN CSL_CITATION {"citationItems":[{"id":"ITEM-1","itemData":{"DOI":"10.1002/adma.201902930","ISSN":"15214095","abstract":"Biological materials with hierarchical architectures (e.g., a macroscopic hollow structure and a microscopic cellular structure) offer unique inspiration for designing and manufacturing advanced biomimetic materials with outstanding mechanical performance and low density. Most conventional biomimetic materials only benefit from bioinspired architecture at a single length scale (e.g., microscopic material structure), which largely limits the mechanical performance of the resulting materials. There exists great potential to maxime the mechanical performance of biomimetic materials by leveraging a bioinspired hierarchical structure. An ink-based three-dimensional (3D) printing strategy to manufacture an ultralight biomimetic hierarchical graphene material (BHGMs) with exceptionally high stiffness and resilience is demonstrated. By simultaneously engineering 3D-printed macroscopic hollow structures and constructing an ice-crystal-induced cellular microstructure, BHGMs can achieve ultrahigh elasticity and stability at compressive strains up to 95%. Multiscale finite element analyses indicate that the hierarchical structures of BHGMs effectively reduce the macroscopic strain and transform the microscopic compressive deformation into the rotation and bending of the interconnected graphene flakes. This 3D printing strategy demonstrates the great potential that exists for the assembly of other functional materials into hierarchical cellular structures for various applications where high stiffness and resilience at low density are simultaneously required.","author":[{"dropping-particle":"","family":"Peng","given":"Meiwen","non-dropping-particle":"","parse-names":false,"suffix":""},{"dropping-particle":"","family":"Wen","given":"Zhen","non-dropping-particle":"","parse-names":false,"suffix":""},{"dropping-particle":"","family":"Xie","given":"Lingjie","non-dropping-particle":"","parse-names":false,"suffix":""},{"dropping-particle":"","family":"Cheng","given":"Jian","non-dropping-particle":"","parse-names":false,"suffix":""},{"dropping-particle":"","family":"Jia","given":"Zheng","non-dropping-particle":"","parse-names":false,"suffix":""},{"dropping-particle":"","family":"Shi","given":"Danli","non-dropping-particle":"","parse-names":false,"suffix":""},{"dropping-particle":"","family":"Zeng","given":"Huajie","non-dropping-particle":"","parse-names":false,"suffix":""},{"dropping-particle":"","family":"Zhao","given":"Bo","non-dropping-particle":"","parse-names":false,"suffix":""},{"dropping-particle":"","family":"Liang","given":"Zhiqiang","non-dropping-particle":"","parse-names":false,"suffix":""},{"dropping-particle":"","family":"Li","given":"Teng","non-dropping-particle":"","parse-names":false,"suffix":""},{"dropping-particle":"","family":"Jiang","given":"Lin","non-dropping-particle":"","parse-names":false,"suffix":""}],"container-title":"Advanced Materials","id":"ITEM-1","issued":{"date-parts":[["</w:instrText>
      </w:r>
      <w:r w:rsidRPr="009F7F88">
        <w:rPr>
          <w:rFonts w:hint="eastAsia"/>
          <w:color w:val="000000" w:themeColor="text1"/>
        </w:rPr>
        <w:instrText>2019"]]},"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快速冷冻，虽未提气凝胶，但还是冷冻</w:instrText>
      </w:r>
      <w:r w:rsidRPr="009F7F88">
        <w:rPr>
          <w:rFonts w:hint="eastAsia"/>
          <w:color w:val="000000" w:themeColor="text1"/>
        </w:rPr>
        <w:instrText>\n3D biomimetic hierarchical graphene materials (BHGMs) with</w:instrText>
      </w:r>
      <w:r w:rsidRPr="009F7F88">
        <w:rPr>
          <w:rFonts w:hint="eastAsia"/>
          <w:color w:val="000000" w:themeColor="text1"/>
        </w:rPr>
        <w:instrText>石墨烯</w:instrText>
      </w:r>
      <w:r w:rsidRPr="009F7F88">
        <w:rPr>
          <w:rFonts w:hint="eastAsia"/>
          <w:color w:val="000000" w:themeColor="text1"/>
        </w:rPr>
        <w:instrText xml:space="preserve"> 3D</w:instrText>
      </w:r>
      <w:r w:rsidRPr="009F7F88">
        <w:rPr>
          <w:rFonts w:hint="eastAsia"/>
          <w:color w:val="000000" w:themeColor="text1"/>
        </w:rPr>
        <w:instrText>仿生多级孔材料</w:instrText>
      </w:r>
      <w:r w:rsidRPr="009F7F88">
        <w:rPr>
          <w:rFonts w:hint="eastAsia"/>
          <w:color w:val="000000" w:themeColor="text1"/>
        </w:rPr>
        <w:instrText>\n</w:instrText>
      </w:r>
      <w:r w:rsidRPr="009F7F88">
        <w:rPr>
          <w:rFonts w:hint="eastAsia"/>
          <w:color w:val="000000" w:themeColor="text1"/>
        </w:rPr>
        <w:instrText>应用：</w:instrText>
      </w:r>
      <w:r w:rsidRPr="009F7F88">
        <w:rPr>
          <w:rFonts w:hint="eastAsia"/>
          <w:color w:val="000000" w:themeColor="text1"/>
        </w:rPr>
        <w:instrText>ultralight active pressure sensors</w:instrText>
      </w:r>
      <w:r w:rsidRPr="009F7F88">
        <w:rPr>
          <w:rFonts w:hint="eastAsia"/>
          <w:color w:val="000000" w:themeColor="text1"/>
        </w:rPr>
        <w:instrText>超轻型主动压力传感器，</w:instrText>
      </w:r>
      <w:r w:rsidRPr="009F7F88">
        <w:rPr>
          <w:rFonts w:hint="eastAsia"/>
          <w:color w:val="000000" w:themeColor="text1"/>
        </w:rPr>
        <w:instrText>compressible electrodes in high-performance triboelectric nano- generators</w:instrText>
      </w:r>
      <w:r w:rsidRPr="009F7F88">
        <w:rPr>
          <w:rFonts w:hint="eastAsia"/>
          <w:color w:val="000000" w:themeColor="text1"/>
        </w:rPr>
        <w:instrText>高性能摩擦电纳米发电机可压缩电极</w:instrText>
      </w:r>
      <w:r w:rsidRPr="009F7F88">
        <w:rPr>
          <w:color w:val="000000" w:themeColor="text1"/>
        </w:rPr>
        <w:instrText>","page":"1902930","title":"3D Printing of Ultralight Biomimetic Hierarchical Graphene Materials with Exceptional Stiffness and Resilience","type":"article-journal","volume":"31"},"uris":["http://www.mendeley.com/documents/?uuid=eb9489b3-4cce-483b-be5b-f4bc557d4f7d"]}],"mendeley":{"formattedCitation":"&lt;sup&gt;107&lt;/sup&gt;","plainTextFormattedCitation":"107","previouslyFormattedCitation":"&lt;sup&gt;107&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07</w:t>
      </w:r>
      <w:r w:rsidRPr="009F7F88">
        <w:rPr>
          <w:color w:val="000000" w:themeColor="text1"/>
        </w:rPr>
        <w:fldChar w:fldCharType="end"/>
      </w:r>
      <w:r w:rsidRPr="009F7F88">
        <w:rPr>
          <w:color w:val="000000" w:themeColor="text1"/>
        </w:rPr>
        <w:t xml:space="preserve"> polyaniline,</w:t>
      </w:r>
      <w:r w:rsidRPr="009F7F88">
        <w:rPr>
          <w:color w:val="000000" w:themeColor="text1"/>
        </w:rPr>
        <w:fldChar w:fldCharType="begin" w:fldLock="1"/>
      </w:r>
      <w:r w:rsidR="004E1277" w:rsidRPr="009F7F88">
        <w:rPr>
          <w:color w:val="000000" w:themeColor="text1"/>
        </w:rPr>
        <w:instrText>ADDIN CSL_CITATION {"citationItems":[{"id":"ITEM-1","itemData":{"DOI":"10.1021/acsami.7b19635","ISSN":"19448252","abstract":"We apply direct ink writing for the three-dimensional (3D) printing of polyaniline/reduced graphene oxide (PANI/RGO) composites with PANI/graphene oxide (PANI/GO) gel as printable inks. The PANI/GO gel inks for 3D printing are prepared via self-assembly of PANI and GO in a blend solvent of N-methyl-2-pyrrolidinone and water, and offer both shaping capability, self-sustainability, and electrical conductivity after reduction of GO. PANI/RGO interdigital electrodes are fabricated with 3D printing, and based on these electrodes, a planar solid-state supercapacitor is constructed, which exhibits high performance with an areal specific capacitance of 1329 mF cm -2 . The approach developed in this work provides a simple, economic, and effective way to fabricate PANI-based 3D architectures, which leads to promising application in future energy and electric devices at micro-nano scale.","aut</w:instrText>
      </w:r>
      <w:r w:rsidR="004E1277" w:rsidRPr="009F7F88">
        <w:rPr>
          <w:rFonts w:hint="eastAsia"/>
          <w:color w:val="000000" w:themeColor="text1"/>
        </w:rPr>
        <w:instrText>hor":[{"dropping-particle":"","family":"Wang","given":"Zishen","non-dropping-particle":"","parse-names":false,"suffix":""},{"dropping-particle":"","family":"Zhang","given":"Qin</w:instrText>
      </w:r>
      <w:r w:rsidR="004E1277" w:rsidRPr="009F7F88">
        <w:rPr>
          <w:rFonts w:hint="eastAsia"/>
          <w:color w:val="000000" w:themeColor="text1"/>
        </w:rPr>
        <w:instrText>′</w:instrText>
      </w:r>
      <w:r w:rsidR="004E1277" w:rsidRPr="009F7F88">
        <w:rPr>
          <w:rFonts w:hint="eastAsia"/>
          <w:color w:val="000000" w:themeColor="text1"/>
        </w:rPr>
        <w:instrText>e","non-dropping-particle":"","parse-names":false,"suffix":""},{"dropping-part</w:instrText>
      </w:r>
      <w:r w:rsidR="004E1277" w:rsidRPr="009F7F88">
        <w:rPr>
          <w:color w:val="000000" w:themeColor="text1"/>
        </w:rPr>
        <w:instrText>icle":"","family":"Long","given":"Shichuan","non-dropping-particle":"","parse-names":false,"suffix":""},{"dropping-particle":"","family":"Luo","given":"Yangxi","non-dropping-particle":"","parse-names":false,"suffix":""},{"dropping-particle":"","family":"Yu","given":"Peikai","non-dropping-particle":"","parse-names":false,"suffix":""},{"dropping-particle":"","family":"Tan","given":"Zhibing","non-dropping-particle":"","parse-names":false,"suffix":""},{"dropping-particle":"","family":"Bai","given":"Jie","non-dropping-particle":"","parse-names":false,"suffix":""},{"dropping-particle":"","family":"Qu","given":"Baihua","non-dropping-particle":"","parse-names":false,"suffix":""},{"dropping-particle":"","family":"Yang","given":"Yang","non-dropping-particle":"","parse-names":false,"suffix":""},{"dropping-particle":"","family":"Shi","given":"Jia","non-dropping-particle":"","parse-names":false,"suffix":""},{"dropping-particle":"","family":"Zhou","given":"Hua","non-dropping-particle":"","parse-names":false,"suffix":""},{"dropping-particle":"","family":"Xiao","given":"Zong Yuan","non-dropping-particle":"","parse-names":false,"suffix":""},{"dropping-particle":"","family":"Hong","given":"Wenjing","non-dropping-particle":"","parse-names":false,"suffix":""},{"dropping-part</w:instrText>
      </w:r>
      <w:r w:rsidR="004E1277" w:rsidRPr="009F7F88">
        <w:rPr>
          <w:rFonts w:hint="eastAsia"/>
          <w:color w:val="000000" w:themeColor="text1"/>
        </w:rPr>
        <w:instrText>icle":"","family":"Bai","given":"Hua","non-dropping-particle":"","parse-names":false,"suffix":""}],"container-title":"ACS Applied Materials and Interfaces","id":"ITEM-1","issue":"1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虽然不确定是气凝胶。</w:instrText>
      </w:r>
      <w:r w:rsidR="004E1277" w:rsidRPr="009F7F88">
        <w:rPr>
          <w:rFonts w:hint="eastAsia"/>
          <w:color w:val="000000" w:themeColor="text1"/>
        </w:rPr>
        <w:instrText>\n</w:instrText>
      </w:r>
      <w:r w:rsidR="004E1277" w:rsidRPr="009F7F88">
        <w:rPr>
          <w:rFonts w:hint="eastAsia"/>
          <w:color w:val="000000" w:themeColor="text1"/>
        </w:rPr>
        <w:instrText>未写干燥过程</w:instrText>
      </w:r>
      <w:r w:rsidR="004E1277" w:rsidRPr="009F7F88">
        <w:rPr>
          <w:rFonts w:hint="eastAsia"/>
          <w:color w:val="000000" w:themeColor="text1"/>
        </w:rPr>
        <w:instrText>\n</w:instrText>
      </w:r>
      <w:r w:rsidR="004E1277" w:rsidRPr="009F7F88">
        <w:rPr>
          <w:rFonts w:hint="eastAsia"/>
          <w:color w:val="000000" w:themeColor="text1"/>
        </w:rPr>
        <w:instrText>从</w:instrText>
      </w:r>
      <w:r w:rsidR="004E1277" w:rsidRPr="009F7F88">
        <w:rPr>
          <w:rFonts w:hint="eastAsia"/>
          <w:color w:val="000000" w:themeColor="text1"/>
        </w:rPr>
        <w:instrText>SEM</w:instrText>
      </w:r>
      <w:r w:rsidR="004E1277" w:rsidRPr="009F7F88">
        <w:rPr>
          <w:rFonts w:hint="eastAsia"/>
          <w:color w:val="000000" w:themeColor="text1"/>
        </w:rPr>
        <w:instrText>图看是轻质多孔结构</w:instrText>
      </w:r>
      <w:r w:rsidR="004E1277" w:rsidRPr="009F7F88">
        <w:rPr>
          <w:rFonts w:hint="eastAsia"/>
          <w:color w:val="000000" w:themeColor="text1"/>
        </w:rPr>
        <w:instrText>\n</w:instrText>
      </w:r>
      <w:r w:rsidR="004E1277" w:rsidRPr="009F7F88">
        <w:rPr>
          <w:rFonts w:hint="eastAsia"/>
          <w:color w:val="000000" w:themeColor="text1"/>
        </w:rPr>
        <w:instrText>全</w:instrText>
      </w:r>
      <w:r w:rsidR="004E1277" w:rsidRPr="009F7F88">
        <w:rPr>
          <w:rFonts w:hint="eastAsia"/>
          <w:color w:val="000000" w:themeColor="text1"/>
        </w:rPr>
        <w:instrText>3D</w:instrText>
      </w:r>
      <w:r w:rsidR="004E1277" w:rsidRPr="009F7F88">
        <w:rPr>
          <w:rFonts w:hint="eastAsia"/>
          <w:color w:val="000000" w:themeColor="text1"/>
        </w:rPr>
        <w:instrText>打印聚苯胺</w:instrText>
      </w:r>
      <w:r w:rsidR="004E1277" w:rsidRPr="009F7F88">
        <w:rPr>
          <w:rFonts w:hint="eastAsia"/>
          <w:color w:val="000000" w:themeColor="text1"/>
        </w:rPr>
        <w:instrText>/</w:instrText>
      </w:r>
      <w:r w:rsidR="004E1277" w:rsidRPr="009F7F88">
        <w:rPr>
          <w:rFonts w:hint="eastAsia"/>
          <w:color w:val="000000" w:themeColor="text1"/>
        </w:rPr>
        <w:instrText>还原氧化石墨烯超级电容器</w:instrText>
      </w:r>
      <w:r w:rsidR="004E1277" w:rsidRPr="009F7F88">
        <w:rPr>
          <w:rFonts w:hint="eastAsia"/>
          <w:color w:val="000000" w:themeColor="text1"/>
        </w:rPr>
        <w:instrText>","page":"10437-10444","title":"Three-Dimensional Printing of Polyaniline/Reduced Graphene Oxide Composite for High-Performance Planar Supercapacitor","type":"article-journal","volume":"10"},"uris":["http://www.mendeley.com/</w:instrText>
      </w:r>
      <w:r w:rsidR="004E1277" w:rsidRPr="009F7F88">
        <w:rPr>
          <w:color w:val="000000" w:themeColor="text1"/>
        </w:rPr>
        <w:instrText>documents/?uuid=37ea0b8b-bbab-415f-a43d-5dc92a5b390c"]}],"mendeley":{"formattedCitation":"&lt;sup&gt;248&lt;/sup&gt;","plainTextFormattedCitation":"248","previouslyFormattedCitation":"&lt;sup&gt;24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8</w:t>
      </w:r>
      <w:r w:rsidRPr="009F7F88">
        <w:rPr>
          <w:color w:val="000000" w:themeColor="text1"/>
        </w:rPr>
        <w:fldChar w:fldCharType="end"/>
      </w:r>
      <w:r w:rsidRPr="009F7F88">
        <w:rPr>
          <w:color w:val="000000" w:themeColor="text1"/>
        </w:rPr>
        <w:t xml:space="preserve"> sodium alginate,</w:t>
      </w:r>
      <w:r w:rsidRPr="009F7F88">
        <w:rPr>
          <w:color w:val="000000" w:themeColor="text1"/>
        </w:rPr>
        <w:fldChar w:fldCharType="begin" w:fldLock="1"/>
      </w:r>
      <w:r w:rsidR="004E1277" w:rsidRPr="009F7F88">
        <w:rPr>
          <w:color w:val="000000" w:themeColor="text1"/>
        </w:rPr>
        <w:instrText>ADDIN CSL_CITATION {"citationItems":[{"id":"ITEM-1","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w:instrText>
      </w:r>
      <w:r w:rsidR="004E1277" w:rsidRPr="009F7F88">
        <w:rPr>
          <w:rFonts w:hint="eastAsia"/>
          <w:color w:val="000000" w:themeColor="text1"/>
        </w:rPr>
        <w:instrText>"family":"Fan","given":"Tongxiang","non-dropping-particle":"","parse-names":false,"suffix":""}],"container-title":"Advanced Functional Materi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仿叶子负载型石墨烯气凝胶，电化学储能</w:instrText>
      </w:r>
      <w:r w:rsidR="004E1277" w:rsidRPr="009F7F88">
        <w:rPr>
          <w:rFonts w:hint="eastAsia"/>
          <w:color w:val="000000" w:themeColor="text1"/>
        </w:rPr>
        <w:instrText>","page":"1805057","title"</w:instrText>
      </w:r>
      <w:r w:rsidR="004E1277" w:rsidRPr="009F7F88">
        <w:rPr>
          <w:color w:val="000000" w:themeColor="text1"/>
        </w:rPr>
        <w:instrText>:"Architectured Leaf-Inspired Ni0.33Co0.66S2/Graphene Aerogels via 3D Printing for High-Performance Energy Storage","type":"article-journal","volume":"28"},"uris":["http://www.mendeley.com/documents/?uuid=0b565c68-eb69-4a6d-a74b-ed6460c534e2"]}],"mendeley":{"formattedCitation":"&lt;sup&gt;249&lt;/sup&gt;","plainTextFormattedCitation":"249","previouslyFormattedCitation":"&lt;sup&gt;24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9</w:t>
      </w:r>
      <w:r w:rsidRPr="009F7F88">
        <w:rPr>
          <w:color w:val="000000" w:themeColor="text1"/>
        </w:rPr>
        <w:fldChar w:fldCharType="end"/>
      </w:r>
      <w:r w:rsidRPr="009F7F88">
        <w:rPr>
          <w:color w:val="000000" w:themeColor="text1"/>
        </w:rPr>
        <w:t xml:space="preserve"> </w:t>
      </w:r>
      <w:r w:rsidRPr="009F7F88">
        <w:rPr>
          <w:i/>
          <w:iCs/>
          <w:color w:val="000000" w:themeColor="text1"/>
        </w:rPr>
        <w:t>etc.</w:t>
      </w:r>
      <w:r w:rsidRPr="009F7F88">
        <w:rPr>
          <w:color w:val="000000" w:themeColor="text1"/>
        </w:rPr>
        <w:t xml:space="preserve"> have been used as cross-linkers, </w:t>
      </w:r>
      <w:proofErr w:type="spellStart"/>
      <w:r w:rsidRPr="009F7F88">
        <w:rPr>
          <w:color w:val="000000" w:themeColor="text1"/>
        </w:rPr>
        <w:t>gelators</w:t>
      </w:r>
      <w:proofErr w:type="spellEnd"/>
      <w:r w:rsidRPr="009F7F88">
        <w:rPr>
          <w:color w:val="000000" w:themeColor="text1"/>
        </w:rPr>
        <w:t>, or thickeners. However, the surfactants or thickeners used in the inks usually need subsequent removal through post-treatment processes such as washing, acid etching or pyrolysis.</w:t>
      </w:r>
    </w:p>
    <w:p w14:paraId="35800DF2" w14:textId="663E01A5" w:rsidR="001B1BB4" w:rsidRPr="009F7F88" w:rsidRDefault="001B1BB4" w:rsidP="001B1BB4">
      <w:pPr>
        <w:pStyle w:val="RSCB02ArticleText"/>
        <w:ind w:firstLine="196"/>
        <w:rPr>
          <w:color w:val="000000" w:themeColor="text1"/>
        </w:rPr>
      </w:pPr>
      <w:r w:rsidRPr="009F7F88">
        <w:rPr>
          <w:color w:val="000000" w:themeColor="text1"/>
        </w:rPr>
        <w:t xml:space="preserve">It is apparent from </w:t>
      </w:r>
      <w:r w:rsidRPr="009F7F88">
        <w:rPr>
          <w:color w:val="000000" w:themeColor="text1"/>
        </w:rPr>
        <w:fldChar w:fldCharType="begin"/>
      </w:r>
      <w:r w:rsidRPr="009F7F88">
        <w:rPr>
          <w:color w:val="000000" w:themeColor="text1"/>
        </w:rPr>
        <w:instrText xml:space="preserve"> REF _Ref41104826 \h </w:instrText>
      </w:r>
      <w:r w:rsidRPr="009F7F88">
        <w:rPr>
          <w:color w:val="000000" w:themeColor="text1"/>
        </w:rPr>
      </w:r>
      <w:r w:rsidRPr="009F7F88">
        <w:rPr>
          <w:color w:val="000000" w:themeColor="text1"/>
        </w:rPr>
        <w:fldChar w:fldCharType="separate"/>
      </w:r>
      <w:r w:rsidRPr="009F7F88">
        <w:rPr>
          <w:color w:val="000000" w:themeColor="text1"/>
        </w:rPr>
        <w:t xml:space="preserve">Table </w:t>
      </w:r>
      <w:r w:rsidRPr="009F7F88">
        <w:rPr>
          <w:noProof/>
          <w:color w:val="000000" w:themeColor="text1"/>
        </w:rPr>
        <w:t>5</w:t>
      </w:r>
      <w:r w:rsidRPr="009F7F88">
        <w:rPr>
          <w:color w:val="000000" w:themeColor="text1"/>
        </w:rPr>
        <w:fldChar w:fldCharType="end"/>
      </w:r>
      <w:r w:rsidRPr="009F7F88">
        <w:rPr>
          <w:color w:val="000000" w:themeColor="text1"/>
        </w:rPr>
        <w:t xml:space="preserve"> and the above discussion that the most commonly used 2D material for printed aerogels is graphene. Even though several other 2D materials such as hexagonal </w:t>
      </w:r>
      <w:r w:rsidR="003F54ED" w:rsidRPr="009F7F88">
        <w:rPr>
          <w:color w:val="000000" w:themeColor="text1"/>
        </w:rPr>
        <w:t>BN</w:t>
      </w:r>
      <w:r w:rsidRPr="009F7F88">
        <w:rPr>
          <w:color w:val="000000" w:themeColor="text1"/>
        </w:rPr>
        <w:t xml:space="preserve"> (</w:t>
      </w:r>
      <w:r w:rsidRPr="009F7F88">
        <w:rPr>
          <w:i/>
          <w:iCs/>
          <w:color w:val="000000" w:themeColor="text1"/>
        </w:rPr>
        <w:t>h</w:t>
      </w:r>
      <w:r w:rsidRPr="009F7F88">
        <w:rPr>
          <w:color w:val="000000" w:themeColor="text1"/>
        </w:rPr>
        <w:t>-BN),</w:t>
      </w:r>
      <w:bookmarkStart w:id="82" w:name="_Hlk44805384"/>
      <w:r w:rsidRPr="009F7F88">
        <w:rPr>
          <w:color w:val="000000" w:themeColor="text1"/>
        </w:rPr>
        <w:fldChar w:fldCharType="begin" w:fldLock="1"/>
      </w:r>
      <w:r w:rsidR="004E1277" w:rsidRPr="009F7F88">
        <w:rPr>
          <w:color w:val="000000" w:themeColor="text1"/>
        </w:rPr>
        <w:instrText>ADDIN CSL_CITATION {"citationItems":[{"id":"ITEM-1","itemData":{"DOI":"10.1021/acsnano.9b02182","ISSN":"1936086X","abstract":"Conventional three-dimensional (3D) thermal conductors or heat sinks are normally bulky solids with high density, which is cumbersome and not portable to satisfy current demands for soft and flexible electronic devices. To address this issue, here, a lightweight, superelastic yet thermally conductive boron nitride (BN) nanocomposite aerogel is designed by a facile freeze-drying method. The attained aerogel constituting of tailored interconnected binary inorganic-organic network structure exhibits low bulk density (6.5 mg cm-3) and outstanding mechanical performances for compression, clotting, and stretching. Meanwhile, the aerogel has promising thermal stability and high thermal conductivity over wide temperature ranges (30-300 °C), validating the application even in extremely hot environments. Moreover, the aerogel can serve as a lightweight and elastic heat conductor for the enhancement of thermal energy harvest. Interestingly, during alternate strain loading/unloading under heating, the superelasticity and the anisotropy of thermal conductive transduction make the aerogel enable the elastic thermal energy capture and dynamic regulation. Therefore, our findings provide a potential use for the thermally conductive aerogel in future green energy applications.","author":[{"dropping-particle":"","family":"Wang","given":"Jiemin","non-dropping-particle":"","parse-names":false,"suffix":""},{"dropping-particle":"","family":"Liu","given":"Dan","non-dropping-particle":"","parse-names":false,"suffix":""},{"dropping-particle":"","family":"Li","given":"Quanxiang","non-dropping-particle":"","parse-names":false,"suffix":""},{"dropping-particle":"","family":"Chen","given":"Cheng","non-dropping-particle":"","parse-names":false,"suffix":""},{"dropping-particle":"","family":"Chen","given":"Zhiqiang","non-dropping-particle":"","parse-names":false,"suffix":""},{"dropping-particle":"","family":"Song","given":"Pingan","non-dropping-particle":"","parse-names":false,"suffix":""},{"dropping-particle":"","family":"Hao","given":"Jian","non-dropping-particle":"","parse-names":false,"suffix":""},{"dropping-particle":"","family":"Li","given":"Yinwei","non-dropping-particle":"","parse-names":false,"suffix":""},{"dropping-particle":"","family":"Fakhrhoseini","given":"Sobhan","non-dropping-particle":"","parse-names":false,"suffix":""},{"dropping-particle":"","family":"Naebe","given":"Minoo","non-dropping-particle":"","parse-names":false,"suffix":""},{"dropping-particle":"","family":"Wang","given":"Xungai","non-dropping-particle":"","parse-names":false,"suffix":""},{"dropping-particle":"","family":"Lei","given":"Weiwei","non-dropping-particle":"","parse-names":false,"suffix":""}],"container-title":"ACS Nano","id":"ITEM-1","issue":"7","issued":{"date-parts":[["2019"]]},"page":"7860-7870","publisher":"American Chemical Society","title":"Lightweight, Superelastic Yet Thermoconductive Boron Nitride Nanocomposite Aerogel for Thermal Energy Regulation","type":"article-journal","volume":"13"},"uris":["http://www.mendeley.com/documents/?uuid=434fec8f-9fa6-380e-8a40-a13619406fdd"]}],"mendeley":{"formattedCitation":"&lt;sup&gt;250&lt;/sup&gt;","plainTextFormattedCitation":"250","previouslyFormattedCitation":"&lt;sup&gt;24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50</w:t>
      </w:r>
      <w:r w:rsidRPr="009F7F88">
        <w:rPr>
          <w:color w:val="000000" w:themeColor="text1"/>
        </w:rPr>
        <w:fldChar w:fldCharType="end"/>
      </w:r>
      <w:bookmarkEnd w:id="82"/>
      <w:r w:rsidRPr="009F7F88">
        <w:rPr>
          <w:color w:val="000000" w:themeColor="text1"/>
        </w:rPr>
        <w:t xml:space="preserve"> MXene,</w:t>
      </w:r>
      <w:r w:rsidRPr="009F7F88">
        <w:rPr>
          <w:color w:val="000000" w:themeColor="text1"/>
        </w:rPr>
        <w:fldChar w:fldCharType="begin" w:fldLock="1"/>
      </w:r>
      <w:r w:rsidR="00BF34A6" w:rsidRPr="009F7F88">
        <w:rPr>
          <w:color w:val="000000" w:themeColor="text1"/>
        </w:rPr>
        <w:instrText xml:space="preserve">ADDIN CSL_CITATION {"citationItems":[{"id":"ITEM-1","itemData":{"DOI":"10.1002/anie.201808714","ISSN":"15213773","abstract":"Li metal is considered to be an ultimate anode for metal batteries owing to its extremely high theoretical capacity and lowest potential. However, numerous issues such as short lifespan and infinite volume expansion caused by the dendrite growth during Li plating/stripping hinder its practical usage. These challenges become more grievous under high current densities. Herein, 3D porous MXene aerogels are proposed as scaffolds for high-rate Li metal anodes using Ti 3 C 2 as an example. With high metallic electron conductivity, fast Li ion transport capability, and abundant Li nucleation sites, such scaffolds could deliver high cycling stability and low overpotential at current density up to 10 mA cm −2 . High rate performance is also demonstrated in full cells with LiFePO 4 as cathodes. This work provides a new type of scaffolds for Li metal anodes and paves the way for the application of non-graphene 2D materials toward high energy density Li metal batteries.","author":[{"dropping-particle":"","family":"Zhang","given":"Xinyue","non-dropping-particle":"","parse-names":false,"suffix":""},{"dropping-particle":"","family":"Lv","given":"Ruijing","non-dropping-particle":"","parse-names":false,"suffix":""},{"dropping-particle":"","family":"Wang","given":"Aoxuan","non-dropping-particle":"","parse-names":false,"suffix":""},{"dropping-particle":"","family":"Guo","given":"Wenqing","non-dropping-particle":"","parse-names":false,"suffix":""},{"dropping-particle":"","family":"Liu","given":"Xingjiang","non-dropping-particle":"","parse-names":false,"suffix":""},{"dropping-particle":"","family":"Luo","given":"Jiayan","non-dropping-particle":"","parse-names":false,"suffix":""}],"container-title":"Angewandte Chemie - International Edition","id":"ITEM-1","issue":"46","issued":{"date-parts":[["2018"]]},"page":"15028-15033","publisher":"Wiley-VCH Verlag","title":"MXene Aerogel Scaffolds for High-Rate Lithium Metal Anodes","type":"article-journal","volume":"57"},"uris":["http://www.mendeley.com/documents/?uuid=3348c1ef-ef86-3301-9b9f-8b10d67c5214"]},{"id":"ITEM-2","itemData":{"DOI":"10.1002/adom.201900267","ISSN":"21951071","abstract":"Lightweight and mechanically flexible materials that can provide efficient electromagnetic interference (EMI) shielding are highly desirable for protecting portable and smart electronic devices against electromagnetic pollution. Here, the authors report a tunable design of a three-dimensional (3D) porous aerogel structure made of 2D transition metal carbides and a carbonitride (MXene) with a long-range order of aligned lamellar architecture for EMI shielding. Bidirectional freeze-casting of MXene colloidal solutions is used to fabricate robust, compressible and lightweight aerogels, and achieve orientational assembly leading to outstanding EMI shielding performance and tunable ratio of reflection to absorption. EMI shielding effectiveness (SE) of three types of MXene aerogels (Ti 3 C 2 T x , Ti 2 CT x , and Ti 3 CNT x ) reaches 70.5, 69.2, and 54.1 dB, respectively, while keeping the compression thickness at 1 mm and a density of only </w:instrText>
      </w:r>
      <w:r w:rsidR="00BF34A6" w:rsidRPr="009F7F88">
        <w:rPr>
          <w:rFonts w:hint="eastAsia"/>
          <w:color w:val="000000" w:themeColor="text1"/>
        </w:rPr>
        <w:instrText>≈</w:instrText>
      </w:r>
      <w:r w:rsidR="00BF34A6" w:rsidRPr="009F7F88">
        <w:rPr>
          <w:color w:val="000000" w:themeColor="text1"/>
        </w:rPr>
        <w:instrText>11.0 mg cm −3 . The highest specific SE reaches 8818.2 dB cm 3 g −1 , which is among the best values reported for EMI shielding materials. More importantly, during the compression process of the MXene aerogels, the ratio of electromagnetic wave reflection to absorption increases without noticeable change of the total EMI SE. Compressible MXene aerogels with aligned layers offer an effective approach to control the electromagnetic wave absorption and reflection in EMI shielding materials.","author":[{"dropping-particle":"","family":"Han","given":"Meikang","non-dropping-particle":"","parse-names":false,"suffix":""},{"dropping-particle":"","family":"Yin","given":"Xiaowei","non-dropping-particle":"","parse-names":false,"suffix":""},{"dropping-particle":"","family":"Hantanasirisakul","given":"Kanit","non-dropping-particle":"","parse-names":false,"suffix":""},{"dropping-particle":"","family":"Li","given":"Xinliang","non-dropping-particle":"","parse-names":false,"suffix":""},{"dropping-particle":"","family":"Iqbal","given":"Aamir","non-dropping-particle":"","parse-names":false,"suffix":""},{"dropping-particle":"","family":"Hatter","given":"Christine B.","non-dropping-particle":"","parse-names":false,"suffix":""},{"dropping-particle":"","family":"Anasori","given":"Babak","non-dropping-particle":"","parse-names":false,"suffix":""},{"dropping-particle":"","family":"Koo","given":"Chong Min","non-dropping-particle":"","parse-names":false,"suffix":""},{"dropping-particle":"","family":"Torita","given":"Takeshi","non-dropping-particle":"","parse-names":false,"suffix":""},{"dropping-particle":"","family":"Soda","given":"Yoshito","non-dropping-particle":"","parse-names":false,"suffix":""},{"dropping-particle":"","family":"Zhang","given":"Litong","non-dropping-particle":"","parse-names":false,"suffix":""},{"dropping-particle":"","family":"Cheng","given":"Laifei","non-dropping-particle":"","parse-names":false,"suffix":""},{"dropping-particle":"","family":"Gogotsi","given":"Yury","non-dropping-particle":"","parse-names":false,"suffix":""}],"container-title":"Advanced Optical Materials","id":"ITEM-2","issue":"10","issued":{"date-parts":[["2019"]]},"page":"1900267","publisher":"Wiley-VCH Verlag","title":"Anisotropic MXene Aerogels with a Mechanically Tunable Ratio of Electromagnetic Wave Reflection to Absorption","type":"article-journal","volume":"7"},"uris":["http://www.mendeley.com/documents/?uuid=0624c62e-35ad-3675-b6af-df40379fe60a"]}],"mendeley":{"formattedCitation":"&lt;sup&gt;59,108&lt;/sup&gt;","plainTextFormattedCitation":"59,108","previouslyFormattedCitation":"&lt;sup&gt;59,108&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59,108</w:t>
      </w:r>
      <w:r w:rsidRPr="009F7F88">
        <w:rPr>
          <w:color w:val="000000" w:themeColor="text1"/>
        </w:rPr>
        <w:fldChar w:fldCharType="end"/>
      </w:r>
      <w:r w:rsidRPr="009F7F88">
        <w:rPr>
          <w:color w:val="000000" w:themeColor="text1"/>
        </w:rPr>
        <w:t xml:space="preserve"> and </w:t>
      </w:r>
      <w:r w:rsidR="003F54ED" w:rsidRPr="009F7F88">
        <w:rPr>
          <w:color w:val="000000" w:themeColor="text1"/>
          <w:lang w:eastAsia="zh-CN"/>
        </w:rPr>
        <w:t>molybdenum disulphide (</w:t>
      </w:r>
      <w:r w:rsidRPr="009F7F88">
        <w:rPr>
          <w:color w:val="000000" w:themeColor="text1"/>
        </w:rPr>
        <w:t>MoS</w:t>
      </w:r>
      <w:r w:rsidRPr="009F7F88">
        <w:rPr>
          <w:color w:val="000000" w:themeColor="text1"/>
          <w:vertAlign w:val="subscript"/>
        </w:rPr>
        <w:t>2</w:t>
      </w:r>
      <w:r w:rsidR="003F54ED" w:rsidRPr="009F7F88">
        <w:rPr>
          <w:color w:val="000000" w:themeColor="text1"/>
          <w:lang w:eastAsia="zh-CN"/>
        </w:rPr>
        <w:t>)</w:t>
      </w:r>
      <w:r w:rsidRPr="009F7F88">
        <w:rPr>
          <w:color w:val="000000" w:themeColor="text1"/>
        </w:rPr>
        <w:t xml:space="preserve"> have recently been investigated,</w:t>
      </w:r>
      <w:r w:rsidRPr="009F7F88">
        <w:rPr>
          <w:color w:val="000000" w:themeColor="text1"/>
        </w:rPr>
        <w:fldChar w:fldCharType="begin" w:fldLock="1"/>
      </w:r>
      <w:r w:rsidR="004E1277" w:rsidRPr="009F7F88">
        <w:rPr>
          <w:color w:val="000000" w:themeColor="text1"/>
        </w:rPr>
        <w:instrText xml:space="preserve">ADDIN CSL_CITATION {"citationItems":[{"id":"ITEM-1","itemData":{"DOI":"10.1038/srep00849","ISSN":"20452322","abstract":"Aerogels have numerous applications due to their high surface area and low densities. However, creating aerogels from a large variety of materials has remained an outstanding challenge. Here, we report a new methodology to enable aerogel production with a wide range of materials. The method is based on the assembly of anisotropic nano-objects (one-dimensional (1D) nanotubes, nanowires, or two-dimensional (2D) nanosheets) into a cross-linking network from their colloidal suspensions at the transition from the semi-dilute to the isotropic concentrated regime. The resultant aerogels have highly porous and ultrafine three-dimensional (3D) networks consisting of 1D (Ag, Si, MnO2, single-walled carbon nanotubes (SWNTs)) and 2D materials (MoS2, graphene, h-BN) with high surface areas, low densities, and high electrical conductivities. This method opens up a facile route for aerogel production with a wide variety of materials and tremendous opportunities for bio-scaffold, energy storage, thermoelectric, catalysis, and hydrogen storage applications. © 2012 Macmillan Publishers Limited. All rights reserved.","author":[{"dropping-particle":"","family":"Jung","given":"Sung Mi","non-dropping-particle":"","parse-names":false,"suffix":""},{"dropping-particle":"","family":"Jung","given":"Hyun Young","non-dropping-particle":"","parse-names":false,"suffix":""},{"dropping-particle":"","family":"Dresselhaus","given":"Mildred S.","non-dropping-particle":"","parse-names":false,"suffix":""},{"dropping-particle":"","family":"Jung","given":"Yung Joon","non-dropping-particle":"","parse-names":false,"suffix":""},{"dropping-particle":"","family":"Kong","given":"Jing","non-dropping-particle":"","parse-names":false,"suffix":""}],"container-title":"Scientific Reports","id":"ITEM-1","issue":"1","issued":{"date-parts":[["2012"]]},"page":"849","publisher":"Nature Publishing Group","title":"A facile route for 3D aerogels from nanostructured 1D and 2D materials","type":"article-journal","volume":"2"},"uris":["http://www.mendeley.com/documents/?uuid=e89094b5-fdbd-3c9c-98e6-001797e9906d"]},{"id":"ITEM-2","itemData":{"DOI":"10.1021/acsnano.5b00087","ISSN":"1936086X","abstract":"We describe the synthesis and characterization of monolithic, ultralow density WS2 and MoS2 aerogels, as well as a high surface area MoS2/graphene hybrid aerogel. The monolithic WS2 and MoS2 aerogels are prepared via thermal decomposition of freeze-dried ammonium thio-molybdate (ATM) and ammonium thio-tungstate (ATT) solutions, respectively. The densities of the pure dichalcogenide aerogels represent 0.4% and 0.5% of full density MoS2 and WS2, respectively, and can be tailored by simply changing the initial ATM or ATT concentrations. Similar processing in the presence of the graphene aerogel results in a hybrid structure with MoS2 sheets conformally coating the graphene scaffold. This layered motif produces a </w:instrText>
      </w:r>
      <w:r w:rsidR="004E1277" w:rsidRPr="009F7F88">
        <w:rPr>
          <w:rFonts w:ascii="Cambria Math" w:hAnsi="Cambria Math" w:cs="Cambria Math"/>
          <w:color w:val="000000" w:themeColor="text1"/>
        </w:rPr>
        <w:instrText>∼</w:instrText>
      </w:r>
      <w:r w:rsidR="004E1277" w:rsidRPr="009F7F88">
        <w:rPr>
          <w:color w:val="000000" w:themeColor="text1"/>
        </w:rPr>
        <w:instrText xml:space="preserve">50 wt % MoS2 aerogel with BET surface area of </w:instrText>
      </w:r>
      <w:r w:rsidR="004E1277" w:rsidRPr="009F7F88">
        <w:rPr>
          <w:rFonts w:ascii="Cambria Math" w:hAnsi="Cambria Math" w:cs="Cambria Math"/>
          <w:color w:val="000000" w:themeColor="text1"/>
        </w:rPr>
        <w:instrText>∼</w:instrText>
      </w:r>
      <w:r w:rsidR="004E1277" w:rsidRPr="009F7F88">
        <w:rPr>
          <w:color w:val="000000" w:themeColor="text1"/>
        </w:rPr>
        <w:instrText>700 m2/g and an electrical conductivity of 112 S/m. The MoS2/graphene aerogel shows promising results as a hydrogen evolution reaction catalyst with low onset potential (</w:instrText>
      </w:r>
      <w:r w:rsidR="004E1277" w:rsidRPr="009F7F88">
        <w:rPr>
          <w:rFonts w:ascii="Cambria Math" w:hAnsi="Cambria Math" w:cs="Cambria Math"/>
          <w:color w:val="000000" w:themeColor="text1"/>
        </w:rPr>
        <w:instrText>∼</w:instrText>
      </w:r>
      <w:r w:rsidR="004E1277" w:rsidRPr="009F7F88">
        <w:rPr>
          <w:color w:val="000000" w:themeColor="text1"/>
        </w:rPr>
        <w:instrText>100 mV) and high current density (100 mA/cm2 at 260 mV).","author":[{"dropping-particle":"","family":"Worsley","given":"Marcus A.","non-dropping-particle":"","parse-names":false,"suffix":""},{"dropping-particle":"","family":"Shin","given":"Swanee J.","non-dropping-particle":"","parse-names":false,"suffix":""},{"dropping-particle":"","family":"Merrill","given":"Matthew D.","non-dropping-particle":"","parse-names":false,"suffix":""},{"dropping-particle":"","family":"Lenhardt","given":"Jeremy","non-dropping-particle":"","parse-names":false,"suffix":""},{"dropping-particle":"","family":"Nelson","given":"Art J.","non-dropping-particle":"","parse-names":false,"suffix":""},{"dropping-particle":"","family":"Woo","given":"Leta Y.","non-dropping-particle":"","parse-names":false,"suffix":""},{"dropping-particle":"","family":"Gash","given":"Alex E.","non-dropping-particle":"","parse-names":false,"suffix":""},{"dropping-particle":"","family":"Baumann","given":"Theodore F.","non-dropping-particle":"","parse-names":false,"suffix":""},{"dropping-particle":"","family":"Orme","given":"Christine A.","non-dropping-particle":"","parse-names":false,"suffix":""}],"container-title":"ACS Nano","id":"ITEM-2","issue":"5","issued":{"date-parts":[["2015"]]},"page":"4698-4705","publisher":"American Chemical Society","title":"Ultralow density, monolithic WS2, MoS2, and MoS2/graphene aerogels","type":"article-journal","volume":"9"},"uris":["http://www.mendeley.com/documents/?uuid=7a0277e8-b9e4-34e9-b0dd-0e27d5541d4a"]},{"id":"ITEM-3","itemData":{"DOI":"10.1002/admi.201700217","ISSN":"21967350","abstract":"A high-performance NO2 sensor based on the 3D MoS2 aerogel is presented. Compared to single- or few-layer MoS2, 3D assemblies of 2D MoS2 provide more surface area per footprint with a simple and scalable synthesis. Integration of the 3D MoS2 aerogel on a low-power microheater platform is demonstrated, and the sensing behavior of the 3D MoS2 aerogel is investigated. A two-step sulfurization treatment is developed to obtain a high-quality MoS2 aerogel with strong sensing performance. The aerogel exhibits low detection limit (50 ppb) toward NO2 at room temperature, while after the two-step sulfurization treatment, it also exhibits fast response and recovery at low heater temperature of 200 °C, with no decrease in sensitivity. The observed p-type sensing behavior of MoS2 aerogel is investigated and identified as being controlled by the defect state (as probed by the S:Mo ratio). It is demonstrated that annealing in a hydrogen environment changes the defect state of the MoS2 aerogel by creating more sulfur vacancies; concomitantly, a transition from p-type sensing behavior to n-type sensing is observed.","author":[{"dropping-particle":"","family":"Long","given":"Hu","non-dropping-particle":"","parse-names":false,"suffix":""},{"dropping-particle":"","family":"Chan","given":"Leslie","non-dropping-particle":"","parse-names":false,"suffix":""},{"dropping-particle":"","family":"Harley-Trochimczyk","given":"Anna","non-dropping-particle":"","parse-names":false,"suffix":""},{"dropping-particle":"","family":"Luna","given":"Lunet E.","non-dropping-particle":"","parse-names":false,"suffix":""},{"dropping-particle":"","family":"Tang","given":"Zirong","non-dropping-particle":"","parse-names":false,"suffix":""},{"dropping-particle":"","family":"Shi","given":"Tielin","non-dropping-particle":"","parse-names":false,"suffix":""},{"dropping-particle":"","family":"Zettl","given":"Alex","non-dropping-particle":"","parse-names":false,"suffix":""},{"dropping-particle":"","family":"Carraro","given":"Carlo","non-dropping-particle":"","parse-names":false,"suffix":""},{"dropping-particle":"","family":"Worsley","given":"Marcus A.","non-dropping-particle":"","parse-names":false,"suffix":""},{"dropping-particle":"","family":"Maboudian","given":"Roya","non-dropping-particle":"","parse-names":false,"suffix":""}],"container-title":"Advanced Materials Interfaces","id":"ITEM-3","issue":"16","issued":{"date-parts":[["2017"]]},"page":"1700217","publisher":"Wiley-VCH Verlag","title":"3D MoS2 Aerogel for Ultrasensitive NO2 Detection and Its Tunable Sensing Behavior","type":"article-journal","volume":"4"},"uris":["http://www.mendeley.com/documents/?uuid=a6ee8c58-4430-36a9-8416-73786c0cb634"]}],"mendeley":{"formattedCitation":"&lt;sup&gt;29,251,252&lt;/sup&gt;","plainTextFormattedCitation":"29,251,252","previouslyFormattedCitation":"&lt;sup&gt;29,249,25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9,251,252</w:t>
      </w:r>
      <w:r w:rsidRPr="009F7F88">
        <w:rPr>
          <w:color w:val="000000" w:themeColor="text1"/>
        </w:rPr>
        <w:fldChar w:fldCharType="end"/>
      </w:r>
      <w:r w:rsidRPr="009F7F88">
        <w:rPr>
          <w:color w:val="000000" w:themeColor="text1"/>
        </w:rPr>
        <w:t xml:space="preserve"> there exists a huge opportunity for fundamental research and </w:t>
      </w:r>
      <w:r w:rsidRPr="009F7F88">
        <w:rPr>
          <w:color w:val="000000" w:themeColor="text1"/>
        </w:rPr>
        <w:t>application development for other 2D material printed aerogels.</w:t>
      </w:r>
      <w:bookmarkStart w:id="83" w:name="_Toc39868907"/>
      <w:bookmarkStart w:id="84" w:name="_Hlk39766034"/>
    </w:p>
    <w:p w14:paraId="0CA3DB8D" w14:textId="77777777" w:rsidR="001B1BB4" w:rsidRPr="009F7F88" w:rsidRDefault="001B1BB4" w:rsidP="001B1BB4">
      <w:pPr>
        <w:pStyle w:val="RSCB07BHeadingSub-Section-standalone"/>
        <w:rPr>
          <w:color w:val="000000" w:themeColor="text1"/>
          <w:w w:val="108"/>
        </w:rPr>
      </w:pPr>
      <w:r w:rsidRPr="009F7F88">
        <w:rPr>
          <w:color w:val="000000" w:themeColor="text1"/>
          <w:w w:val="108"/>
        </w:rPr>
        <w:t>4.2 Printing processes</w:t>
      </w:r>
      <w:bookmarkEnd w:id="83"/>
    </w:p>
    <w:bookmarkEnd w:id="84"/>
    <w:p w14:paraId="052A7383" w14:textId="77777777" w:rsidR="001B1BB4" w:rsidRPr="009F7F88" w:rsidRDefault="001B1BB4" w:rsidP="001B1BB4">
      <w:pPr>
        <w:pStyle w:val="RSCB02ArticleText"/>
        <w:rPr>
          <w:color w:val="000000" w:themeColor="text1"/>
        </w:rPr>
      </w:pPr>
      <w:r w:rsidRPr="009F7F88">
        <w:rPr>
          <w:color w:val="000000" w:themeColor="text1"/>
        </w:rPr>
        <w:t>Based on the shape and dimension of the intended macroscopic aerogel objects, printing methods can be grouped into three categories: microsphere, thin-film/pattern, and 3D architecture. This section discusses the ink requirements for these materials which vary between the printing methods and the technologies used.</w:t>
      </w:r>
    </w:p>
    <w:p w14:paraId="2655160E" w14:textId="39AA3902" w:rsidR="00307BF9" w:rsidRPr="009F7F88" w:rsidRDefault="001B1BB4" w:rsidP="00307BF9">
      <w:pPr>
        <w:pStyle w:val="RSCB02ArticleText"/>
        <w:ind w:firstLineChars="100" w:firstLine="195"/>
        <w:rPr>
          <w:color w:val="000000" w:themeColor="text1"/>
        </w:rPr>
      </w:pPr>
      <w:bookmarkStart w:id="85" w:name="_Toc39868908"/>
      <w:r w:rsidRPr="009F7F88">
        <w:rPr>
          <w:rStyle w:val="RSCB08CHeadingIn-lineChar"/>
          <w:color w:val="000000" w:themeColor="text1"/>
        </w:rPr>
        <w:t>4.2.1 Printing aerogel microspheres</w:t>
      </w:r>
      <w:bookmarkEnd w:id="85"/>
      <w:r w:rsidRPr="009F7F88">
        <w:rPr>
          <w:rStyle w:val="RSCB08CHeadingIn-lineChar"/>
          <w:color w:val="000000" w:themeColor="text1"/>
        </w:rPr>
        <w:t>.</w:t>
      </w:r>
      <w:r w:rsidRPr="009F7F88">
        <w:rPr>
          <w:color w:val="000000" w:themeColor="text1"/>
        </w:rPr>
        <w:t xml:space="preserve"> Wet spinning is a traditional method that can be used to synthesize aerogel beads using dropwise extrusion, usually by injecting the aqueous precursors through a syringe into a rotating coagulation bath containing the catalyst.</w:t>
      </w:r>
      <w:r w:rsidRPr="009F7F88">
        <w:rPr>
          <w:color w:val="000000" w:themeColor="text1"/>
        </w:rPr>
        <w:fldChar w:fldCharType="begin" w:fldLock="1"/>
      </w:r>
      <w:r w:rsidR="004E1277" w:rsidRPr="009F7F88">
        <w:rPr>
          <w:color w:val="000000" w:themeColor="text1"/>
        </w:rPr>
        <w:instrText>ADDIN CSL_CITATION {"citationItems":[{"id":"ITEM-1","itemData":{"DOI":"10.1002/adma.201701482","ISSN":"15214095","abstract":"Graphene aerogel has attracted great attention due to its unique properties, such as ultralow density, superelasticity, and high specific surface area. It shows huge potential in energy devices, high-performance pressure sensors, contaminates adsorbents, and electromagnetic wave absorbing materials. However, there still remain some challenges to further promote the development and real application of graphene aerogel including cost-effective scalable fabrication and miniaturization with group effect. This study shows millimeter-scale superelastic graphene aerogel spheres (GSs) with group effect and multifunctionality. The GSs are continuously fabricated on a large scale by wet spinning of graphene oxide liquid crystals followed by facile drying and thermal annealing. Such GS has an unusual core–shell structure with excellent elasticity and specific strength. Significantly, both horizontally and vertically grouped spheres exhibit superelasticity comparable to individual spheres, enabling it to fully recover at 95% strain, and even after 1000 compressive cycles at 70% strain, paving the way to wide applications such as pressure-elastic and adsorbing materials. The GS shows a press-fly behavior with an extremely high jump velocity up to 1.2 m s−1. For the first time, both free and oil-adsorbed GSs are remotely manipulated on water by electrostatic charge due to their ultralow density and hydrophobic properties.","author":[{"dropping-particle":"","family":"Zhao","given":"Xiaoli","non-dropping-particle":"","parse-names":false,"suffix":""},{"dropping-particle":"","family":"Yao","given":"Weiquan","non-dropping-particle":"","parse-names":false,"suffix":""},{"dropping-particle":"","family":"Gao","given":"Weiwei","non-dropping-particle":"","parse-names":false,"suffix":""},{"dropping-particle":"","family":"Chen","given":"Hao","non-dropping-particle":"","parse-names":false,"suffix":""},{"droppi</w:instrText>
      </w:r>
      <w:r w:rsidR="004E1277" w:rsidRPr="009F7F88">
        <w:rPr>
          <w:rFonts w:hint="eastAsia"/>
          <w:color w:val="000000" w:themeColor="text1"/>
        </w:rPr>
        <w:instrText>ng-particle":"","family":"Gao","given":"Chao","non-dropping-particle":"","parse-names":false,"suffix":""}],"container-title":"Advanced Materials","id":"ITEM-1","issue":"35","issued":{"date-parts":[["2017"]]},"note":"</w:instrText>
      </w:r>
      <w:r w:rsidR="004E1277" w:rsidRPr="009F7F88">
        <w:rPr>
          <w:rFonts w:hint="eastAsia"/>
          <w:color w:val="000000" w:themeColor="text1"/>
        </w:rPr>
        <w:instrText>非打印。湿法旋涂常压干燥</w:instrText>
      </w:r>
      <w:r w:rsidR="004E1277" w:rsidRPr="009F7F88">
        <w:rPr>
          <w:rFonts w:hint="eastAsia"/>
          <w:color w:val="000000" w:themeColor="text1"/>
        </w:rPr>
        <w:instrText>\n</w:instrText>
      </w:r>
      <w:r w:rsidR="004E1277" w:rsidRPr="009F7F88">
        <w:rPr>
          <w:rFonts w:hint="eastAsia"/>
          <w:color w:val="000000" w:themeColor="text1"/>
        </w:rPr>
        <w:instrText>石墨烯微球</w:instrText>
      </w:r>
      <w:r w:rsidR="004E1277" w:rsidRPr="009F7F88">
        <w:rPr>
          <w:rFonts w:hint="eastAsia"/>
          <w:color w:val="000000" w:themeColor="text1"/>
        </w:rPr>
        <w:instrText>\n</w:instrText>
      </w:r>
      <w:r w:rsidR="004E1277" w:rsidRPr="009F7F88">
        <w:rPr>
          <w:rFonts w:hint="eastAsia"/>
          <w:color w:val="000000" w:themeColor="text1"/>
        </w:rPr>
        <w:instrText>超弹性，无线静电电荷处理，高容量的快速油</w:instrText>
      </w:r>
      <w:r w:rsidR="004E1277" w:rsidRPr="009F7F88">
        <w:rPr>
          <w:rFonts w:hint="eastAsia"/>
          <w:color w:val="000000" w:themeColor="text1"/>
        </w:rPr>
        <w:instrText>/</w:instrText>
      </w:r>
      <w:r w:rsidR="004E1277" w:rsidRPr="009F7F88">
        <w:rPr>
          <w:rFonts w:hint="eastAsia"/>
          <w:color w:val="000000" w:themeColor="text1"/>
        </w:rPr>
        <w:instrText>有机溶剂吸附，电池中有效的电极材料以及应变传感器</w:instrText>
      </w:r>
      <w:r w:rsidR="004E1277" w:rsidRPr="009F7F88">
        <w:rPr>
          <w:rFonts w:hint="eastAsia"/>
          <w:color w:val="000000" w:themeColor="text1"/>
        </w:rPr>
        <w:instrText>","page":"1701482","title":"Wet-Spun Superelastic Graphene Aerogel Millispheres with Group Effect","type":"article-journal","volume":"29"},"uris":["http://www.mendeley.com/documents/?uuid=a8612838-866f-4685-b9dc-b78d353b95a5"]},</w:instrText>
      </w:r>
      <w:r w:rsidR="004E1277" w:rsidRPr="009F7F88">
        <w:rPr>
          <w:color w:val="000000" w:themeColor="text1"/>
        </w:rPr>
        <w:instrText>{"id":"ITEM-2","itemData":{"DOI":"10.1016/j.carbon.2019.11.005","ISSN":"00086223","abstract":"Graphene aerogels have recently become one of the most attractive carbon metamaterials due to their unique properties such as ultralight weight, large specific surface area, high electrical conductivity and excellent compressibility. However, there still remain some challenges to efficiently fabricate superelastic graphene aerogels through the facile and cost-effective processes and assemble them into a well-designed unity for wider applications. Here we show superelastic grouped graphene/carbon nanotube (CNT) aerogel spheres (GCSs) for intelligent piezoresistive sensors by wet-spinning technique. With the synergistic effect of graphene and CNTs, such grouped GCSs with core-shell structure annealed at 1000 °C show excellent elasticity and fatigue resistance, which are comparable to those of graphene spheres annealed at 2500 °C. The grouped GCSs can fully recover after compression at 95% strain, and still retain 70% of maximum stress with negligible plastic deformation and structural damage even after 1000 cycles at 70% strain. Significantly, the robust, superelastic and conductive GCSs are suitable for pressure sensors, exhibiting extraordinary cycling stability and long working life. Due to intact and tough shells, the small-scale GCSs with high sensitivity can be easily assembled into stretchable piezoresistive sensors with pixel arrays for spatial pressure distribution measurement and object shape recognition.","author":[{"dropping-particle":"","family":"Yao","given":"Weiquan","non-dropping-particle":"","parse-names":false,"suffix":""},{"dropping-particle":"","family":"Mao","given":"Renwei","non-dropping-particle":"","parse-names":false,"suffix":""},{"dropping-particle":"","family":"Gao","given":"Weiwei","non-dropping-particle":"","parse-names":false,"suffix":""},{"dropping-particle":"","family":"Chen","given":"Weiqiu","non-dropping-particle":"","parse-names":false,"suffix":""},{"dropping-particle":"","family":"Xu","given":"Zhen","non-dropping-particle":"","parse-names":false,"suffix":""},{"dropping-particle":"","family":"Gao","given":"Chao","non-dropping-particle":"","parse-names":false,"suffix":""}],"container-title":"Carbon","id":"ITEM-2","issued":{"date-parts":[["2020"]]},"page":"418-425","title":"Piezoresistive effect of superelastic graphene aerogel spheres","type":"article-journal","volume":"158"},"uris":["http://www.mendeley.com/documents/?uuid=526c292c-4a9f-3e1e-ae85-d57e28e2b2a4"]},{"id":"ITEM-3","itemData":{"DOI":"10.1039/c8ta09062a","ISSN":"20507496","abstract":"Graphene aerogel has attracted great attention due to its unique properties in solar vapor generation for water purification and desalination. However, many challenges remain in promoting their development and practical application, such as scalable fabrication and facile use in a large area of water. Herein, we report a simple self-assembly approach to prepare onion-like graphene aerogel beads on a millimeter scale. The floatable, low-density graphene aerogel beads are used to promote water evaporation under non-concentrated illumination for the first time. MoS 2 microflakes with a strong light absorption capability in the visible and near-infrared regions are incorporated to form hybrid beads with a much enhanced water evaporation performance. A record steam generation efficiency of 74% is obtained under illumination of only 0.5 kW m -2 with a single layer of hybrid beads, corresponding to a remarkable evaporation rate of 0.54 kg m -2 h -1 . When scaled up to a 0.05 m 2 active area in a home-made solar water still for use in an outdoor environment, the hybrid beads are easily dispersed on the water surface by self-spreading action. Their freshwater generation rate is about 2.0 L m -2 day -1 on a typical spring day in Hong Kong, which is sufficient to satisfy the daily drinking needs of a person. By simultaneously addressing both the requirements of high-efficiency operation and facile fabrication, the graphene aerogel beads developed in this study may offer a viable solution for drinking water problems in water-stressed regions.","author":[{"dropping-particle":"","family":"Feng","given":"Xiaming","non-dropping-particle":"","parse-names":false,"suffix":""},{"dropping-particle":"","family":"Zhao","given":"Jinliang","non-dropping-particle":"","parse-names":false,"suffix":""},{"dropping-particle":"","family":"Sun","given":"Dawei","non-dropping-particle":"","parse-names":false,"suffix":""},{"dropping-particle":"","family":"Shanmugam","given":"Logesh","non-dropping-particle":"","parse-names":false,"suffix":""},{"dropping-particle":"","family":"Kim","given":"Jang Kyo","non-dropping-particle":"","parse-names":false,"suffix":""},{"dropping-particle":"","family":"Yang","given":"Jinglei","non-droppi</w:instrText>
      </w:r>
      <w:r w:rsidR="004E1277" w:rsidRPr="009F7F88">
        <w:rPr>
          <w:rFonts w:hint="eastAsia"/>
          <w:color w:val="000000" w:themeColor="text1"/>
        </w:rPr>
        <w:instrText>ng-particle":"","parse-names":false,"suffix":""}],"container-title":"Journal of Materials Chemistry A","id":"ITEM-3","issue":"9","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注射器滴入溶液中成型，洋葱形石墨烯</w:instrText>
      </w:r>
      <w:r w:rsidR="004E1277" w:rsidRPr="009F7F88">
        <w:rPr>
          <w:rFonts w:hint="eastAsia"/>
          <w:color w:val="000000" w:themeColor="text1"/>
        </w:rPr>
        <w:instrText>-MoS</w:instrText>
      </w:r>
      <w:r w:rsidR="004E1277" w:rsidRPr="009F7F88">
        <w:rPr>
          <w:rFonts w:hint="eastAsia"/>
          <w:color w:val="000000" w:themeColor="text1"/>
        </w:rPr>
        <w:instrText>气凝胶</w:instrText>
      </w:r>
      <w:r w:rsidR="004E1277" w:rsidRPr="009F7F88">
        <w:rPr>
          <w:rFonts w:hint="eastAsia"/>
          <w:color w:val="000000" w:themeColor="text1"/>
        </w:rPr>
        <w:instrText>\n</w:instrText>
      </w:r>
      <w:r w:rsidR="004E1277" w:rsidRPr="009F7F88">
        <w:rPr>
          <w:rFonts w:hint="eastAsia"/>
          <w:color w:val="000000" w:themeColor="text1"/>
        </w:rPr>
        <w:instrText>作为太阳能蒸汽发生器</w:instrText>
      </w:r>
      <w:r w:rsidR="004E1277" w:rsidRPr="009F7F88">
        <w:rPr>
          <w:rFonts w:hint="eastAsia"/>
          <w:color w:val="000000" w:themeColor="text1"/>
        </w:rPr>
        <w:instrText>","page":"4400-4407","publisher":"Royal Soc</w:instrText>
      </w:r>
      <w:r w:rsidR="004E1277" w:rsidRPr="009F7F88">
        <w:rPr>
          <w:color w:val="000000" w:themeColor="text1"/>
        </w:rPr>
        <w:instrText>iety of Chemistry","title":"Novel onion-like graphene aerogel beads for efficient solar vapor generation under non-concentrated illumination","type":"article-journal","volume":"7"},"uris":["http://www.mendeley.com/documents/?uuid=1120dedd-9bfd-4ee6-887f-1cc14d8e27a5"]},{"id":"ITEM-4","itemData":{"DOI":"10.1002/prep.201900108","ISSN":"0721-3115","abstract":"As a high-energy explosive, 1,3,5-Trinitroperhydro-1,3,5-triazine (RDX) has been widely used in military and civilian applications such as explosives, rocket fuels and gun propellants due to its good comprehensive properties. However, at present, the application of RDX has been encumbered by its high sensitivity and crystal defects. Herein, inspired by the unique structure and eco-friendliness of cellulose aerogel, for the first time, cellulose aerogel was introduced into RDX to prepare cellulose/RDX composite aerogel spheres by the solution impregnation method. The cellulose/RDX composite aerogel spheres were characterized by scanning electron microscopy (SEM), elemental analysis, thermogravimetric and differential scanning calorimetry (TG-DSC), X-ray diffractometer (XRD), and a vertical impact sensitivity tester. The material detonation speed was calculated using EXPLO5. The results showed that the surface of cellulose/RDX composite aerogel spheres was smooth, and the internal three-dimensional cross-linked void of the cellulose aerogel spheres was well filled with RDX particles. Compared with RDX raw materials, the particle size of RDX in the cellulose/RDX composite aerogel spheres was greatly reduced. The N content in the cellulose/RDX composite aerogel spheres was as high as 32.24 %. Thermal analysis results showed that the activation energy of cellulose/RDX composite aerogel spheres increased by 31.28 KJ/mol. The crystal structure of RDX in the cellulose/RDX composite aerogel spheres remained unchanged. Moreover, the impact sensitivity H50 of the cellulose/RDX composite aerogel spheres increased by more than 65 cm.","author":[{"dropping-particle":"","family":"Bian","given":"Hongli","non-dropping-particle":"","parse-names":false,"suffix":""},{"dropping-particle":"","family":"Wei","given":"Jie","non-dropping-particle":"","parse-names":false,"suffix":""},{"dropping-particle":"","family":"Zhou","given":"Yi","non-dropping-particle":"","parse-names":false,"suffix":""},{"dropping-particle":"","family":"Liu","given":"Jianxin","non-dropping-particle":"","parse-names":false,"suffix":""},{"dropping-particle":"","family":"Shao","given":"Ziqiang","non-dropping-particle":"","parse-names":false,"suffix":""},{"dropping-particle":"","family":"Wang","given":"Bo","non-dropping-particle":"","parse-names":false,"suffix":""},{"dropping-particle":"","family":"Li","given":"Zhihua","non-dropping-particle":"","parse-names":false,"suffix":""}],"container-title":"Propellants, Explosives, Pyrotechnics","id":"ITEM-4","issue":"12","issued":{"date-parts":[["2019"]]},"page":"1613-1620","publisher":"Wiley-VCH Verlag","title":"Preparation and Characterization of Cellulose/RDX Composite Aerogel Spheres","type":"article-journal","volume":"44"},"uris":["http://www.mendeley.com/documents/?uuid=f6fcc99e-aa9b-3777-b685-f3ada734a439"]}],"mendeley":{"formattedCitation":"&lt;sup&gt;40,253–255&lt;/sup&gt;","plainTextFormattedCitation":"40,253–255","previouslyFormattedCitation":"&lt;sup&gt;40,251–25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40,253–255</w:t>
      </w:r>
      <w:r w:rsidRPr="009F7F88">
        <w:rPr>
          <w:color w:val="000000" w:themeColor="text1"/>
        </w:rPr>
        <w:fldChar w:fldCharType="end"/>
      </w:r>
      <w:r w:rsidRPr="009F7F88">
        <w:rPr>
          <w:color w:val="000000" w:themeColor="text1"/>
        </w:rPr>
        <w:t xml:space="preserve"> The diameters of these beads are relatively large, and can reach millimetre range. The syringes used in wet spinning can be replaced with an inkjet printer. In general, the nozzle diameter of inkjet printing can be as small as 10-30 </w:t>
      </w:r>
      <w:proofErr w:type="spellStart"/>
      <w:r w:rsidRPr="009F7F88">
        <w:rPr>
          <w:color w:val="000000" w:themeColor="text1"/>
        </w:rPr>
        <w:t>μm</w:t>
      </w:r>
      <w:proofErr w:type="spellEnd"/>
      <w:r w:rsidRPr="009F7F88">
        <w:rPr>
          <w:color w:val="000000" w:themeColor="text1"/>
        </w:rPr>
        <w:t xml:space="preserve">, and the volume of a single ink droplet ejected each time is usually 1-20 </w:t>
      </w:r>
      <w:proofErr w:type="spellStart"/>
      <w:r w:rsidRPr="009F7F88">
        <w:rPr>
          <w:color w:val="000000" w:themeColor="text1"/>
        </w:rPr>
        <w:t>pL.</w:t>
      </w:r>
      <w:proofErr w:type="spellEnd"/>
      <w:r w:rsidRPr="009F7F88">
        <w:rPr>
          <w:color w:val="000000" w:themeColor="text1"/>
          <w:lang w:val="en-US"/>
        </w:rPr>
        <w:fldChar w:fldCharType="begin" w:fldLock="1"/>
      </w:r>
      <w:r w:rsidR="004E1277" w:rsidRPr="009F7F88">
        <w:rPr>
          <w:color w:val="000000" w:themeColor="text1"/>
          <w:lang w:val="en-US"/>
        </w:rPr>
        <w:instrText>ADDIN CSL_CITATION {"citationItems":[{"id":"ITEM-1","itemData":{"DOI":"10.1039/c9ta07552f","ISSN":"2050-7488","abstract":"Emerging trends and future prospects for nanoparticle synthesis and colloidal ink formulation, additive printing processes, and functional devices are highlighted. Colloidal nanoparticles have been widely studied and proven to have unique and superior properties compared to their bulk form and are attractive building blocks for diverse technologies, including energy conversion and storage, sensing, electronics, etc. However, transforming colloidal nanoparticles into functional devices while translating their unique properties from the nanoscale to the macroscale remains a major challenge. The development of advanced manufacturing methodologies that can convert functional nanomaterials into high-performance devices in a scalable, controllable and affordable manner presents great research opportunities and challenges for the next several decades. One promising approach to fabricate functional devices from nanoscale building blocks is additive manufacturing, such as 2D and 3D printing, owing to their capability of fast prototyping and versatile fabrication. Here, we review recent progress and methodologies for printing functional devices using colloidal nanoparticle inks with an emphasis on 2D nanomaterial-based inks. This review provides a comprehensive overview on four important and interconnected topics, including nanoparticle synthesis, ink formulation, printing methods, and device applications. New research opportunities as well as future directions are also discussed.","author":[{"dropping-particle":"","family":"Zeng","given":"Minxiang","non-dropping-particle":"","parse-names":false,"suffix":""},{"dropping-particle":"","family":"Zha</w:instrText>
      </w:r>
      <w:r w:rsidR="004E1277" w:rsidRPr="009F7F88">
        <w:rPr>
          <w:rFonts w:hint="eastAsia"/>
          <w:color w:val="000000" w:themeColor="text1"/>
          <w:lang w:val="en-US"/>
        </w:rPr>
        <w:instrText>ng","given":"Yanliang","non-dropping-particle":"","parse-names":false,"suffix":""}],"container-title":"Journal of Materials Chemistry A","id":"ITEM-1","issued":{"date-parts":[["2019"]]},"note":"</w:instrText>
      </w:r>
      <w:r w:rsidR="004E1277" w:rsidRPr="009F7F88">
        <w:rPr>
          <w:rFonts w:hint="eastAsia"/>
          <w:color w:val="000000" w:themeColor="text1"/>
          <w:lang w:val="en-US"/>
        </w:rPr>
        <w:instrText>极相似综述</w:instrText>
      </w:r>
      <w:r w:rsidR="004E1277" w:rsidRPr="009F7F88">
        <w:rPr>
          <w:rFonts w:hint="eastAsia"/>
          <w:color w:val="000000" w:themeColor="text1"/>
          <w:lang w:val="en-US"/>
        </w:rPr>
        <w:instrText>","page":"23301-23336","publisher":"Royal Society of Che</w:instrText>
      </w:r>
      <w:r w:rsidR="004E1277" w:rsidRPr="009F7F88">
        <w:rPr>
          <w:color w:val="000000" w:themeColor="text1"/>
          <w:lang w:val="en-US"/>
        </w:rPr>
        <w:instrText>mistry","title":"Colloidal nanoparticle inks for printing functional devices: emerging trends and future prospects","type":"article-journal","volume":"7"},"uris":["http://www.mendeley.com/documents/?uuid=14fdb6c2-d02f-48a7-af8a-dd8f87767365"]}],"mendeley":{"formattedCitation":"&lt;sup&gt;191&lt;/sup&gt;","plainTextFormattedCitation":"191","previouslyFormattedCitation":"&lt;sup&gt;189&lt;/sup&gt;"},"properties":{"noteIndex":0},"schema":"https://github.com/citation-style-language/schema/raw/master/csl-citation.json"}</w:instrText>
      </w:r>
      <w:r w:rsidRPr="009F7F88">
        <w:rPr>
          <w:color w:val="000000" w:themeColor="text1"/>
          <w:lang w:val="en-US"/>
        </w:rPr>
        <w:fldChar w:fldCharType="separate"/>
      </w:r>
      <w:r w:rsidR="004E1277" w:rsidRPr="009F7F88">
        <w:rPr>
          <w:noProof/>
          <w:color w:val="000000" w:themeColor="text1"/>
          <w:vertAlign w:val="superscript"/>
          <w:lang w:val="en-US"/>
        </w:rPr>
        <w:t>191</w:t>
      </w:r>
      <w:r w:rsidRPr="009F7F88">
        <w:rPr>
          <w:color w:val="000000" w:themeColor="text1"/>
        </w:rPr>
        <w:fldChar w:fldCharType="end"/>
      </w:r>
      <w:r w:rsidRPr="009F7F88">
        <w:rPr>
          <w:color w:val="000000" w:themeColor="text1"/>
        </w:rPr>
        <w:t xml:space="preserve"> In this case, combining with the control over ink formulation, it is possible to obtain micron or submicron aerogel microspheres. Indeed, based on molecule-derived inks,</w:t>
      </w:r>
      <w:r w:rsidRPr="009F7F88" w:rsidDel="00F3152B">
        <w:rPr>
          <w:color w:val="000000" w:themeColor="text1"/>
        </w:rPr>
        <w:t xml:space="preserve"> </w:t>
      </w:r>
      <w:r w:rsidRPr="009F7F88">
        <w:rPr>
          <w:color w:val="000000" w:themeColor="text1"/>
        </w:rPr>
        <w:t xml:space="preserve">inkjet printing has been exploited for the preparation of </w:t>
      </w:r>
      <w:r w:rsidR="004E7614" w:rsidRPr="009F7F88">
        <w:rPr>
          <w:color w:val="000000" w:themeColor="text1"/>
        </w:rPr>
        <w:t>SiO</w:t>
      </w:r>
      <w:r w:rsidR="004E7614" w:rsidRPr="009F7F88">
        <w:rPr>
          <w:color w:val="000000" w:themeColor="text1"/>
          <w:vertAlign w:val="subscript"/>
        </w:rPr>
        <w:t>2</w:t>
      </w:r>
      <w:r w:rsidRPr="009F7F88">
        <w:rPr>
          <w:color w:val="000000" w:themeColor="text1"/>
        </w:rPr>
        <w:fldChar w:fldCharType="begin" w:fldLock="1"/>
      </w:r>
      <w:r w:rsidR="004E1277" w:rsidRPr="009F7F88">
        <w:rPr>
          <w:color w:val="000000" w:themeColor="text1"/>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004E1277" w:rsidRPr="009F7F88">
        <w:rPr>
          <w:rFonts w:hint="eastAsia"/>
          <w:color w:val="000000" w:themeColor="text1"/>
        </w:rPr>
        <w:instrText>:"L.","non-dropping-particle":"","parse-names":false,"suffix":""}],"container-title":"Materials Chemistry and Physics","id":"ITEM-1","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打印常压干燥无表面改性</w:instrText>
      </w:r>
      <w:r w:rsidR="004E1277" w:rsidRPr="009F7F88">
        <w:rPr>
          <w:rFonts w:hint="eastAsia"/>
          <w:color w:val="000000" w:themeColor="text1"/>
        </w:rPr>
        <w:instrText xml:space="preserve"> </w:instrText>
      </w:r>
      <w:r w:rsidR="004E1277" w:rsidRPr="009F7F88">
        <w:rPr>
          <w:rFonts w:hint="eastAsia"/>
          <w:color w:val="000000" w:themeColor="text1"/>
        </w:rPr>
        <w:instrText>氧化硅气凝胶微球</w:instrText>
      </w:r>
      <w:r w:rsidR="004E1277" w:rsidRPr="009F7F88">
        <w:rPr>
          <w:rFonts w:hint="eastAsia"/>
          <w:color w:val="000000" w:themeColor="text1"/>
        </w:rPr>
        <w:instrText xml:space="preserve"> </w:instrText>
      </w:r>
      <w:r w:rsidR="004E1277" w:rsidRPr="009F7F88">
        <w:rPr>
          <w:rFonts w:hint="eastAsia"/>
          <w:color w:val="000000" w:themeColor="text1"/>
        </w:rPr>
        <w:instrText>无明确应用</w:instrText>
      </w:r>
      <w:r w:rsidR="004E1277" w:rsidRPr="009F7F88">
        <w:rPr>
          <w:rFonts w:hint="eastAsia"/>
          <w:color w:val="000000" w:themeColor="text1"/>
        </w:rPr>
        <w:instrText>","page":"32-38","title":"Synthesis of silica a</w:instrText>
      </w:r>
      <w:r w:rsidR="004E1277" w:rsidRPr="009F7F88">
        <w:rPr>
          <w:color w:val="000000" w:themeColor="text1"/>
        </w:rPr>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4</w:t>
      </w:r>
      <w:r w:rsidRPr="009F7F88">
        <w:rPr>
          <w:color w:val="000000" w:themeColor="text1"/>
        </w:rPr>
        <w:fldChar w:fldCharType="end"/>
      </w:r>
      <w:r w:rsidRPr="009F7F88">
        <w:rPr>
          <w:color w:val="000000" w:themeColor="text1"/>
        </w:rPr>
        <w:t xml:space="preserve"> and alginate</w:t>
      </w:r>
      <w:r w:rsidRPr="009F7F88">
        <w:rPr>
          <w:color w:val="000000" w:themeColor="text1"/>
        </w:rPr>
        <w:fldChar w:fldCharType="begin" w:fldLock="1"/>
      </w:r>
      <w:r w:rsidR="004E1277" w:rsidRPr="009F7F88">
        <w:rPr>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004E1277" w:rsidRPr="009F7F88">
        <w:rPr>
          <w:rFonts w:hint="eastAsia"/>
          <w:color w:val="000000" w:themeColor="text1"/>
        </w:rPr>
        <w:instrText>":""}],"container-title":"Chemical Engineering Journal","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热喷墨打印，</w:instrText>
      </w:r>
      <w:r w:rsidR="004E1277" w:rsidRPr="009F7F88">
        <w:rPr>
          <w:rFonts w:hint="eastAsia"/>
          <w:color w:val="000000" w:themeColor="text1"/>
        </w:rPr>
        <w:instrText>CO2</w:instrText>
      </w:r>
      <w:r w:rsidR="004E1277" w:rsidRPr="009F7F88">
        <w:rPr>
          <w:rFonts w:hint="eastAsia"/>
          <w:color w:val="000000" w:themeColor="text1"/>
        </w:rPr>
        <w:instrText>超临界干燥</w:instrText>
      </w:r>
      <w:r w:rsidR="004E1277" w:rsidRPr="009F7F88">
        <w:rPr>
          <w:rFonts w:hint="eastAsia"/>
          <w:color w:val="000000" w:themeColor="text1"/>
        </w:rPr>
        <w:instrText>\n</w:instrText>
      </w:r>
      <w:r w:rsidR="004E1277" w:rsidRPr="009F7F88">
        <w:rPr>
          <w:rFonts w:hint="eastAsia"/>
          <w:color w:val="000000" w:themeColor="text1"/>
        </w:rPr>
        <w:instrText>海藻酸盐气凝胶颗粒</w:instrText>
      </w:r>
      <w:r w:rsidR="004E1277" w:rsidRPr="009F7F88">
        <w:rPr>
          <w:rFonts w:hint="eastAsia"/>
          <w:color w:val="000000" w:themeColor="text1"/>
        </w:rPr>
        <w:instrText>\npulmonary delivery</w:instrText>
      </w:r>
      <w:r w:rsidR="004E1277" w:rsidRPr="009F7F88">
        <w:rPr>
          <w:rFonts w:hint="eastAsia"/>
          <w:color w:val="000000" w:themeColor="text1"/>
        </w:rPr>
        <w:instrText>肺部输运</w:instrText>
      </w:r>
      <w:r w:rsidR="004E1277" w:rsidRPr="009F7F88">
        <w:rPr>
          <w:rFonts w:hint="eastAsia"/>
          <w:color w:val="000000" w:themeColor="text1"/>
        </w:rPr>
        <w:instrText>","page":"559-566","publisher":"Elsevier","title":"From the printer to the lungs: Inkjet-</w:instrText>
      </w:r>
      <w:r w:rsidR="004E1277" w:rsidRPr="009F7F88">
        <w:rPr>
          <w:color w:val="000000" w:themeColor="text1"/>
        </w:rPr>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9</w:t>
      </w:r>
      <w:r w:rsidRPr="009F7F88">
        <w:rPr>
          <w:color w:val="000000" w:themeColor="text1"/>
        </w:rPr>
        <w:fldChar w:fldCharType="end"/>
      </w:r>
      <w:r w:rsidRPr="009F7F88">
        <w:rPr>
          <w:color w:val="000000" w:themeColor="text1"/>
        </w:rPr>
        <w:t xml:space="preserve"> aerogel microspheres. An example of inkjet printing for aerogel microsphere fabrication is shown in </w:t>
      </w:r>
      <w:r w:rsidRPr="009F7F88">
        <w:rPr>
          <w:color w:val="000000" w:themeColor="text1"/>
        </w:rPr>
        <w:fldChar w:fldCharType="begin"/>
      </w:r>
      <w:r w:rsidRPr="009F7F88">
        <w:rPr>
          <w:color w:val="000000" w:themeColor="text1"/>
        </w:rPr>
        <w:instrText xml:space="preserve"> REF _Ref41105732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8</w:t>
      </w:r>
      <w:r w:rsidRPr="009F7F88">
        <w:rPr>
          <w:color w:val="000000" w:themeColor="text1"/>
        </w:rPr>
        <w:fldChar w:fldCharType="end"/>
      </w:r>
      <w:r w:rsidRPr="009F7F88">
        <w:rPr>
          <w:color w:val="000000" w:themeColor="text1"/>
        </w:rPr>
        <w:t>. In this case, the authors use</w:t>
      </w:r>
      <w:r w:rsidR="00661ED9" w:rsidRPr="009F7F88">
        <w:rPr>
          <w:color w:val="000000" w:themeColor="text1"/>
        </w:rPr>
        <w:t>d</w:t>
      </w:r>
      <w:r w:rsidRPr="009F7F88">
        <w:rPr>
          <w:color w:val="000000" w:themeColor="text1"/>
        </w:rPr>
        <w:t xml:space="preserve"> a commercial </w:t>
      </w:r>
      <w:r w:rsidRPr="009F7F88">
        <w:rPr>
          <w:color w:val="000000" w:themeColor="text1"/>
        </w:rPr>
        <w:lastRenderedPageBreak/>
        <w:t xml:space="preserve">inkjet printer to print </w:t>
      </w:r>
      <w:r w:rsidR="004E7614" w:rsidRPr="009F7F88">
        <w:rPr>
          <w:color w:val="000000" w:themeColor="text1"/>
        </w:rPr>
        <w:t>SiO</w:t>
      </w:r>
      <w:r w:rsidR="004E7614" w:rsidRPr="009F7F88">
        <w:rPr>
          <w:color w:val="000000" w:themeColor="text1"/>
          <w:vertAlign w:val="subscript"/>
        </w:rPr>
        <w:t>2</w:t>
      </w:r>
      <w:r w:rsidRPr="009F7F88">
        <w:rPr>
          <w:color w:val="000000" w:themeColor="text1"/>
        </w:rPr>
        <w:t xml:space="preserve"> </w:t>
      </w:r>
      <w:proofErr w:type="spellStart"/>
      <w:r w:rsidRPr="009F7F88">
        <w:rPr>
          <w:color w:val="000000" w:themeColor="text1"/>
        </w:rPr>
        <w:t>alcosol</w:t>
      </w:r>
      <w:proofErr w:type="spellEnd"/>
      <w:r w:rsidRPr="009F7F88">
        <w:rPr>
          <w:color w:val="000000" w:themeColor="text1"/>
        </w:rPr>
        <w:t xml:space="preserve"> suspensions into a vegetable oil bath containing </w:t>
      </w:r>
      <w:r w:rsidR="00AD3DF7" w:rsidRPr="009F7F88">
        <w:rPr>
          <w:color w:val="000000" w:themeColor="text1"/>
        </w:rPr>
        <w:t xml:space="preserve">a </w:t>
      </w:r>
      <w:r w:rsidRPr="009F7F88">
        <w:rPr>
          <w:color w:val="000000" w:themeColor="text1"/>
        </w:rPr>
        <w:t>base catalyst.</w:t>
      </w:r>
      <w:r w:rsidRPr="009F7F88">
        <w:rPr>
          <w:color w:val="000000" w:themeColor="text1"/>
        </w:rPr>
        <w:fldChar w:fldCharType="begin" w:fldLock="1"/>
      </w:r>
      <w:r w:rsidR="004E1277" w:rsidRPr="009F7F88">
        <w:rPr>
          <w:color w:val="000000" w:themeColor="text1"/>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004E1277" w:rsidRPr="009F7F88">
        <w:rPr>
          <w:rFonts w:hint="eastAsia"/>
          <w:color w:val="000000" w:themeColor="text1"/>
        </w:rPr>
        <w:instrText>:"L.","non-dropping-particle":"","parse-names":false,"suffix":""}],"container-title":"Materials Chemistry and Physics","id":"ITEM-1","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打印常压干燥无表面改性</w:instrText>
      </w:r>
      <w:r w:rsidR="004E1277" w:rsidRPr="009F7F88">
        <w:rPr>
          <w:rFonts w:hint="eastAsia"/>
          <w:color w:val="000000" w:themeColor="text1"/>
        </w:rPr>
        <w:instrText xml:space="preserve"> </w:instrText>
      </w:r>
      <w:r w:rsidR="004E1277" w:rsidRPr="009F7F88">
        <w:rPr>
          <w:rFonts w:hint="eastAsia"/>
          <w:color w:val="000000" w:themeColor="text1"/>
        </w:rPr>
        <w:instrText>氧化硅气凝胶微球</w:instrText>
      </w:r>
      <w:r w:rsidR="004E1277" w:rsidRPr="009F7F88">
        <w:rPr>
          <w:rFonts w:hint="eastAsia"/>
          <w:color w:val="000000" w:themeColor="text1"/>
        </w:rPr>
        <w:instrText xml:space="preserve"> </w:instrText>
      </w:r>
      <w:r w:rsidR="004E1277" w:rsidRPr="009F7F88">
        <w:rPr>
          <w:rFonts w:hint="eastAsia"/>
          <w:color w:val="000000" w:themeColor="text1"/>
        </w:rPr>
        <w:instrText>无明确应用</w:instrText>
      </w:r>
      <w:r w:rsidR="004E1277" w:rsidRPr="009F7F88">
        <w:rPr>
          <w:rFonts w:hint="eastAsia"/>
          <w:color w:val="000000" w:themeColor="text1"/>
        </w:rPr>
        <w:instrText>","page":"32-38","title":"Synthesis of silica a</w:instrText>
      </w:r>
      <w:r w:rsidR="004E1277" w:rsidRPr="009F7F88">
        <w:rPr>
          <w:color w:val="000000" w:themeColor="text1"/>
        </w:rPr>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4</w:t>
      </w:r>
      <w:r w:rsidRPr="009F7F88">
        <w:rPr>
          <w:color w:val="000000" w:themeColor="text1"/>
        </w:rPr>
        <w:fldChar w:fldCharType="end"/>
      </w:r>
      <w:r w:rsidRPr="009F7F88">
        <w:rPr>
          <w:color w:val="000000" w:themeColor="text1"/>
        </w:rPr>
        <w:t xml:space="preserve"> The sol microdroplets then </w:t>
      </w:r>
    </w:p>
    <w:p w14:paraId="04E8113B" w14:textId="77777777" w:rsidR="00663F3A" w:rsidRPr="009F7F88" w:rsidRDefault="00663F3A" w:rsidP="00663F3A">
      <w:pPr>
        <w:pStyle w:val="RSCB02ArticleText"/>
        <w:rPr>
          <w:color w:val="000000" w:themeColor="text1"/>
        </w:rPr>
      </w:pPr>
    </w:p>
    <w:p w14:paraId="14F07ADC" w14:textId="2E4AC158" w:rsidR="009918F0" w:rsidRPr="009F7F88" w:rsidRDefault="009918F0" w:rsidP="00663F3A">
      <w:pPr>
        <w:pStyle w:val="RSCB02ArticleText"/>
        <w:rPr>
          <w:color w:val="000000" w:themeColor="text1"/>
        </w:rPr>
        <w:sectPr w:rsidR="009918F0" w:rsidRPr="009F7F88" w:rsidSect="00D86C47">
          <w:type w:val="continuous"/>
          <w:pgSz w:w="11907" w:h="16840" w:code="9"/>
          <w:pgMar w:top="1009" w:right="851" w:bottom="1758" w:left="851" w:header="851" w:footer="1049" w:gutter="0"/>
          <w:cols w:num="2" w:space="227"/>
          <w:docGrid w:linePitch="360"/>
        </w:sectPr>
      </w:pPr>
    </w:p>
    <w:p w14:paraId="68A61586" w14:textId="64A4D869" w:rsidR="00663F3A" w:rsidRPr="009F7F88" w:rsidRDefault="00663F3A" w:rsidP="001B1BB4">
      <w:pPr>
        <w:pStyle w:val="RSCT02Tabletitlewithouttopbar"/>
        <w:rPr>
          <w:color w:val="000000" w:themeColor="text1"/>
        </w:rPr>
      </w:pPr>
      <w:bookmarkStart w:id="86" w:name="_Ref41104826"/>
      <w:r w:rsidRPr="009F7F88">
        <w:rPr>
          <w:color w:val="000000" w:themeColor="text1"/>
        </w:rPr>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5</w:t>
      </w:r>
      <w:r w:rsidR="00B131A9" w:rsidRPr="009F7F88">
        <w:rPr>
          <w:noProof/>
          <w:color w:val="000000" w:themeColor="text1"/>
        </w:rPr>
        <w:fldChar w:fldCharType="end"/>
      </w:r>
      <w:bookmarkEnd w:id="86"/>
      <w:r w:rsidRPr="009F7F88">
        <w:rPr>
          <w:color w:val="000000" w:themeColor="text1"/>
        </w:rPr>
        <w:t xml:space="preserve">  Examples of 2D nanosheet-based inks for printing aerogels</w:t>
      </w:r>
    </w:p>
    <w:tbl>
      <w:tblPr>
        <w:tblpPr w:leftFromText="180" w:rightFromText="180" w:vertAnchor="text" w:tblpY="1"/>
        <w:tblOverlap w:val="never"/>
        <w:tblW w:w="10206"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701"/>
        <w:gridCol w:w="1418"/>
        <w:gridCol w:w="2693"/>
        <w:gridCol w:w="1134"/>
        <w:gridCol w:w="992"/>
        <w:gridCol w:w="1701"/>
        <w:gridCol w:w="567"/>
      </w:tblGrid>
      <w:tr w:rsidR="009F7F88" w:rsidRPr="009F7F88" w14:paraId="638C3C79" w14:textId="77777777" w:rsidTr="00663F3A">
        <w:trPr>
          <w:trHeight w:val="215"/>
          <w:tblHeader/>
        </w:trPr>
        <w:tc>
          <w:tcPr>
            <w:tcW w:w="1701" w:type="dxa"/>
            <w:tcBorders>
              <w:top w:val="nil"/>
              <w:left w:val="nil"/>
              <w:bottom w:val="single" w:sz="4" w:space="0" w:color="auto"/>
              <w:right w:val="nil"/>
            </w:tcBorders>
            <w:hideMark/>
          </w:tcPr>
          <w:p w14:paraId="46949A15" w14:textId="77777777" w:rsidR="00663F3A" w:rsidRPr="009F7F88" w:rsidRDefault="00663F3A" w:rsidP="00663F3A">
            <w:pPr>
              <w:pStyle w:val="RSCT03TableBody"/>
              <w:jc w:val="left"/>
              <w:rPr>
                <w:color w:val="000000" w:themeColor="text1"/>
                <w:w w:val="108"/>
              </w:rPr>
            </w:pPr>
            <w:r w:rsidRPr="009F7F88">
              <w:rPr>
                <w:color w:val="000000" w:themeColor="text1"/>
                <w:w w:val="108"/>
              </w:rPr>
              <w:t>Composition of product</w:t>
            </w:r>
          </w:p>
        </w:tc>
        <w:tc>
          <w:tcPr>
            <w:tcW w:w="1418" w:type="dxa"/>
            <w:tcBorders>
              <w:top w:val="nil"/>
              <w:left w:val="nil"/>
              <w:bottom w:val="single" w:sz="4" w:space="0" w:color="auto"/>
              <w:right w:val="nil"/>
            </w:tcBorders>
            <w:hideMark/>
          </w:tcPr>
          <w:p w14:paraId="4DE800C1" w14:textId="77777777" w:rsidR="00663F3A" w:rsidRPr="009F7F88" w:rsidRDefault="00663F3A" w:rsidP="00663F3A">
            <w:pPr>
              <w:pStyle w:val="RSCT03TableBody"/>
              <w:jc w:val="left"/>
              <w:rPr>
                <w:color w:val="000000" w:themeColor="text1"/>
                <w:w w:val="108"/>
              </w:rPr>
            </w:pPr>
            <w:r w:rsidRPr="009F7F88">
              <w:rPr>
                <w:color w:val="000000" w:themeColor="text1"/>
                <w:w w:val="108"/>
              </w:rPr>
              <w:t>Shape of product</w:t>
            </w:r>
          </w:p>
        </w:tc>
        <w:tc>
          <w:tcPr>
            <w:tcW w:w="2693" w:type="dxa"/>
            <w:tcBorders>
              <w:top w:val="nil"/>
              <w:left w:val="nil"/>
              <w:bottom w:val="single" w:sz="4" w:space="0" w:color="auto"/>
              <w:right w:val="nil"/>
            </w:tcBorders>
            <w:hideMark/>
          </w:tcPr>
          <w:p w14:paraId="5871BFE2" w14:textId="77777777" w:rsidR="00663F3A" w:rsidRPr="009F7F88" w:rsidRDefault="00663F3A" w:rsidP="00663F3A">
            <w:pPr>
              <w:pStyle w:val="RSCT03TableBody"/>
              <w:jc w:val="left"/>
              <w:rPr>
                <w:color w:val="000000" w:themeColor="text1"/>
                <w:w w:val="108"/>
              </w:rPr>
            </w:pPr>
            <w:r w:rsidRPr="009F7F88">
              <w:rPr>
                <w:color w:val="000000" w:themeColor="text1"/>
                <w:w w:val="108"/>
              </w:rPr>
              <w:t>Main raw material</w:t>
            </w:r>
          </w:p>
        </w:tc>
        <w:tc>
          <w:tcPr>
            <w:tcW w:w="1134" w:type="dxa"/>
            <w:tcBorders>
              <w:top w:val="nil"/>
              <w:left w:val="nil"/>
              <w:bottom w:val="single" w:sz="4" w:space="0" w:color="auto"/>
              <w:right w:val="nil"/>
            </w:tcBorders>
            <w:hideMark/>
          </w:tcPr>
          <w:p w14:paraId="1EDB1DCA" w14:textId="77777777" w:rsidR="00663F3A" w:rsidRPr="009F7F88" w:rsidRDefault="00663F3A" w:rsidP="00663F3A">
            <w:pPr>
              <w:pStyle w:val="RSCT03TableBody"/>
              <w:jc w:val="left"/>
              <w:rPr>
                <w:color w:val="000000" w:themeColor="text1"/>
                <w:w w:val="108"/>
              </w:rPr>
            </w:pPr>
            <w:r w:rsidRPr="009F7F88">
              <w:rPr>
                <w:color w:val="000000" w:themeColor="text1"/>
                <w:w w:val="108"/>
              </w:rPr>
              <w:t>Printing method</w:t>
            </w:r>
          </w:p>
        </w:tc>
        <w:tc>
          <w:tcPr>
            <w:tcW w:w="992" w:type="dxa"/>
            <w:tcBorders>
              <w:top w:val="nil"/>
              <w:left w:val="nil"/>
              <w:bottom w:val="single" w:sz="4" w:space="0" w:color="auto"/>
              <w:right w:val="nil"/>
            </w:tcBorders>
            <w:hideMark/>
          </w:tcPr>
          <w:p w14:paraId="57129C4F" w14:textId="77777777" w:rsidR="00663F3A" w:rsidRPr="009F7F88" w:rsidRDefault="00663F3A" w:rsidP="00663F3A">
            <w:pPr>
              <w:pStyle w:val="RSCT03TableBody"/>
              <w:jc w:val="left"/>
              <w:rPr>
                <w:color w:val="000000" w:themeColor="text1"/>
                <w:w w:val="108"/>
              </w:rPr>
            </w:pPr>
            <w:r w:rsidRPr="009F7F88">
              <w:rPr>
                <w:color w:val="000000" w:themeColor="text1"/>
                <w:w w:val="108"/>
              </w:rPr>
              <w:t>Drying method</w:t>
            </w:r>
          </w:p>
        </w:tc>
        <w:tc>
          <w:tcPr>
            <w:tcW w:w="1701" w:type="dxa"/>
            <w:tcBorders>
              <w:top w:val="nil"/>
              <w:left w:val="nil"/>
              <w:bottom w:val="single" w:sz="4" w:space="0" w:color="auto"/>
              <w:right w:val="nil"/>
            </w:tcBorders>
            <w:hideMark/>
          </w:tcPr>
          <w:p w14:paraId="000358F2" w14:textId="77777777" w:rsidR="00663F3A" w:rsidRPr="009F7F88" w:rsidRDefault="00663F3A" w:rsidP="00663F3A">
            <w:pPr>
              <w:pStyle w:val="RSCT03TableBody"/>
              <w:jc w:val="left"/>
              <w:rPr>
                <w:color w:val="000000" w:themeColor="text1"/>
                <w:w w:val="108"/>
              </w:rPr>
            </w:pPr>
            <w:r w:rsidRPr="009F7F88">
              <w:rPr>
                <w:color w:val="000000" w:themeColor="text1"/>
                <w:w w:val="108"/>
              </w:rPr>
              <w:t>Application</w:t>
            </w:r>
          </w:p>
        </w:tc>
        <w:tc>
          <w:tcPr>
            <w:tcW w:w="567" w:type="dxa"/>
            <w:tcBorders>
              <w:top w:val="nil"/>
              <w:left w:val="nil"/>
              <w:bottom w:val="single" w:sz="4" w:space="0" w:color="auto"/>
              <w:right w:val="nil"/>
            </w:tcBorders>
            <w:hideMark/>
          </w:tcPr>
          <w:p w14:paraId="1B77F204" w14:textId="77777777" w:rsidR="00663F3A" w:rsidRPr="009F7F88" w:rsidRDefault="00663F3A" w:rsidP="00663F3A">
            <w:pPr>
              <w:pStyle w:val="RSCT03TableBody"/>
              <w:jc w:val="left"/>
              <w:rPr>
                <w:color w:val="000000" w:themeColor="text1"/>
                <w:w w:val="108"/>
              </w:rPr>
            </w:pPr>
            <w:r w:rsidRPr="009F7F88">
              <w:rPr>
                <w:color w:val="000000" w:themeColor="text1"/>
                <w:w w:val="108"/>
              </w:rPr>
              <w:t>Ref.</w:t>
            </w:r>
          </w:p>
        </w:tc>
      </w:tr>
      <w:tr w:rsidR="009F7F88" w:rsidRPr="009F7F88" w14:paraId="63810D88" w14:textId="77777777" w:rsidTr="00663F3A">
        <w:trPr>
          <w:trHeight w:val="146"/>
        </w:trPr>
        <w:tc>
          <w:tcPr>
            <w:tcW w:w="1701" w:type="dxa"/>
            <w:tcBorders>
              <w:top w:val="single" w:sz="4" w:space="0" w:color="auto"/>
              <w:left w:val="nil"/>
              <w:bottom w:val="nil"/>
              <w:right w:val="nil"/>
            </w:tcBorders>
            <w:hideMark/>
          </w:tcPr>
          <w:p w14:paraId="15F8DE64" w14:textId="77777777" w:rsidR="00663F3A" w:rsidRPr="009F7F88" w:rsidRDefault="00663F3A" w:rsidP="00663F3A">
            <w:pPr>
              <w:pStyle w:val="RSCT03TableBody"/>
              <w:jc w:val="left"/>
              <w:rPr>
                <w:color w:val="000000" w:themeColor="text1"/>
                <w:w w:val="108"/>
              </w:rPr>
            </w:pPr>
            <w:r w:rsidRPr="009F7F88">
              <w:rPr>
                <w:color w:val="000000" w:themeColor="text1"/>
                <w:w w:val="108"/>
              </w:rPr>
              <w:t>PDMS/graphene</w:t>
            </w:r>
          </w:p>
        </w:tc>
        <w:tc>
          <w:tcPr>
            <w:tcW w:w="1418" w:type="dxa"/>
            <w:tcBorders>
              <w:top w:val="single" w:sz="4" w:space="0" w:color="auto"/>
              <w:left w:val="nil"/>
              <w:bottom w:val="nil"/>
              <w:right w:val="nil"/>
            </w:tcBorders>
            <w:hideMark/>
          </w:tcPr>
          <w:p w14:paraId="077857D5" w14:textId="77777777" w:rsidR="00663F3A" w:rsidRPr="009F7F88" w:rsidRDefault="00663F3A" w:rsidP="00663F3A">
            <w:pPr>
              <w:pStyle w:val="RSCT03TableBody"/>
              <w:jc w:val="left"/>
              <w:rPr>
                <w:color w:val="000000" w:themeColor="text1"/>
                <w:w w:val="108"/>
              </w:rPr>
            </w:pPr>
            <w:r w:rsidRPr="009F7F88">
              <w:rPr>
                <w:color w:val="000000" w:themeColor="text1"/>
                <w:w w:val="108"/>
              </w:rPr>
              <w:t>3D sensor</w:t>
            </w:r>
          </w:p>
        </w:tc>
        <w:tc>
          <w:tcPr>
            <w:tcW w:w="2693" w:type="dxa"/>
            <w:tcBorders>
              <w:top w:val="single" w:sz="4" w:space="0" w:color="auto"/>
              <w:left w:val="nil"/>
              <w:bottom w:val="nil"/>
              <w:right w:val="nil"/>
            </w:tcBorders>
            <w:hideMark/>
          </w:tcPr>
          <w:p w14:paraId="2ECE2E04" w14:textId="77777777" w:rsidR="00663F3A" w:rsidRPr="009F7F88" w:rsidRDefault="00663F3A" w:rsidP="00663F3A">
            <w:pPr>
              <w:pStyle w:val="RSCT03TableBody"/>
              <w:jc w:val="left"/>
              <w:rPr>
                <w:color w:val="000000" w:themeColor="text1"/>
                <w:w w:val="108"/>
              </w:rPr>
            </w:pPr>
            <w:r w:rsidRPr="009F7F88">
              <w:rPr>
                <w:color w:val="000000" w:themeColor="text1"/>
                <w:w w:val="108"/>
              </w:rPr>
              <w:t>GO, PDMS, PVA, THF</w:t>
            </w:r>
          </w:p>
        </w:tc>
        <w:tc>
          <w:tcPr>
            <w:tcW w:w="1134" w:type="dxa"/>
            <w:tcBorders>
              <w:top w:val="single" w:sz="4" w:space="0" w:color="auto"/>
              <w:left w:val="nil"/>
              <w:bottom w:val="nil"/>
              <w:right w:val="nil"/>
            </w:tcBorders>
            <w:hideMark/>
          </w:tcPr>
          <w:p w14:paraId="36C82CAA"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single" w:sz="4" w:space="0" w:color="auto"/>
              <w:left w:val="nil"/>
              <w:bottom w:val="nil"/>
              <w:right w:val="nil"/>
            </w:tcBorders>
            <w:hideMark/>
          </w:tcPr>
          <w:p w14:paraId="38664E19"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single" w:sz="4" w:space="0" w:color="auto"/>
              <w:left w:val="nil"/>
              <w:bottom w:val="nil"/>
              <w:right w:val="nil"/>
            </w:tcBorders>
            <w:hideMark/>
          </w:tcPr>
          <w:p w14:paraId="47CEF4D7" w14:textId="77777777" w:rsidR="00663F3A" w:rsidRPr="009F7F88" w:rsidRDefault="00663F3A" w:rsidP="00663F3A">
            <w:pPr>
              <w:pStyle w:val="RSCT03TableBody"/>
              <w:jc w:val="left"/>
              <w:rPr>
                <w:color w:val="000000" w:themeColor="text1"/>
                <w:w w:val="108"/>
              </w:rPr>
            </w:pPr>
            <w:r w:rsidRPr="009F7F88">
              <w:rPr>
                <w:color w:val="000000" w:themeColor="text1"/>
                <w:w w:val="108"/>
              </w:rPr>
              <w:t>Tactile sensor</w:t>
            </w:r>
          </w:p>
        </w:tc>
        <w:tc>
          <w:tcPr>
            <w:tcW w:w="567" w:type="dxa"/>
            <w:tcBorders>
              <w:top w:val="single" w:sz="4" w:space="0" w:color="auto"/>
              <w:left w:val="nil"/>
              <w:bottom w:val="nil"/>
              <w:right w:val="nil"/>
            </w:tcBorders>
            <w:hideMark/>
          </w:tcPr>
          <w:p w14:paraId="6993BB30" w14:textId="60B93951"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apmt.2019.06.016","ISSN":"23529407","abstract":"© 2019 Elsevier Ltd Although direct ink writing (DIW) is a versatile 3D printing technique, progress in DIW has been constrained by the stringent rheological requirements for printable conductive nanocomposites, particularly at smaller length scales. In this work, we overcome these challenges using an aqueous nanocomposite ink with polydimethylsiloxane (PDMS) submicrobeads and an electrochemically derived graphene oxide (EGO) nanofiller. This nanocomposite ink possesses a thixotropic, self-supporting viscoelasticity. It can be easily extruded through very small nozzle openings (as small as 50 μm) allowing for the highest resolution PDMS DIW reported to date. With a mild thermal annealing, the DIW-printed device exhibits low resistivity (1660 Ω·cm) at a low percolation threshold of EGO (0.83 vol.%) owing to the unique nanocomposite structure of graphene-wrapped elastomeric beads. The nanocomposite ink was used to print wearable, macro-scale strain sensing patches, as well as remarkably small, micron-scale pressure sensors. The large-scale strain sensors have excellent performance over a large working range (up to 40% strain), with high gauge factor (20.3) and fast responsivity (83 ms), while the micron-scale pressure sensors demonstrated high pressure sensitivity (0.31 kPa−1) and operating range (0.248–500 kPa). Ultrahigh resolution, multi-material layer-by-layer deposition allows the engineering of microscale features into the devices, features which can be used to tune the piezoresistive mechanism and degree of piezoresistivity.","author":[{"dropping-particle":"","family":"Shi","given":"Ge","non-dropping-particle":"","parse-names":false,"suffix":""},{"dropping-particle":"","family":"Lowe","given":"Sean E.","non-dropping-particle":"","parse-names":false,"suffix":""},{"dropping-particle":"","family":"Teo","given":"Adrian J.T.","non-dropping-particle":"","parse-names":false,"suffix":""},{"dropping-particle":"","family":"Dinh","given":"Toan K.","non-dropping-particle":"","parse-names":false,"suffix":""},{"dropping-particle":"","family":"Tan","given":"Say Hwa","non-dropping-particle":"","parse-names":false,"suffix":""},{"dropping-particle":"","family":"Qin","given":"Jiadong","non-dropping-particle":"","parse-names":false,"suffix":""},{"dropping-particle":"","family":"Zhang","given":"Yubai","non-dropping-particle":"","parse-names":false,"suffix":""},{"dropping-particle":"","family":"Zhong","given":"Yu Lin","non-dropping-particle":"","parse-names":false,"suffix":""},{"dropping-particle":"","family":"Zhao","given":"Huijun","non-dropping-particle":"","parse-names":false,"suffix":""}],"container-title":"Applied Materials Today","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冷冻干燥制备氧化石墨烯气凝胶，与聚二甲基硅烷微球混合，形成可打印墨水。</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主成分是氧化硅微球，次成分是石墨烯。</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用于可穿戴微型触觉传感器</w:instrText>
            </w:r>
            <w:r w:rsidR="004E1277" w:rsidRPr="009F7F88">
              <w:rPr>
                <w:color w:val="000000" w:themeColor="text1"/>
                <w:w w:val="108"/>
              </w:rPr>
              <w:instrText>","page":"482-492","publisher":"Elsevier Ltd","title":"A versatile PDMS submicrobead/graphene oxide nanocomposite ink for the direct ink writing of wearable micron-scale tactile sensors","type":"article-journal","volume":"16"},"uris":["http://www.mendeley.com/documents/?uuid=c8950915-12fc-479a-a67f-3c224adb01e4"]}],"mendeley":{"formattedCitation":"&lt;sup&gt;240&lt;/sup&gt;","plainTextFormattedCitation":"240","previouslyFormattedCitation":"&lt;sup&gt;238&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0</w:t>
            </w:r>
            <w:r w:rsidRPr="009F7F88">
              <w:rPr>
                <w:color w:val="000000" w:themeColor="text1"/>
                <w:w w:val="108"/>
              </w:rPr>
              <w:fldChar w:fldCharType="end"/>
            </w:r>
          </w:p>
        </w:tc>
      </w:tr>
      <w:tr w:rsidR="009F7F88" w:rsidRPr="009F7F88" w14:paraId="50746E3C" w14:textId="77777777" w:rsidTr="00663F3A">
        <w:trPr>
          <w:trHeight w:val="146"/>
        </w:trPr>
        <w:tc>
          <w:tcPr>
            <w:tcW w:w="1701" w:type="dxa"/>
            <w:tcBorders>
              <w:top w:val="nil"/>
              <w:left w:val="nil"/>
              <w:bottom w:val="nil"/>
              <w:right w:val="nil"/>
            </w:tcBorders>
            <w:hideMark/>
          </w:tcPr>
          <w:p w14:paraId="68F1063A"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0188C786"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3D </w:t>
            </w:r>
            <w:proofErr w:type="spellStart"/>
            <w:r w:rsidRPr="009F7F88">
              <w:rPr>
                <w:color w:val="000000" w:themeColor="text1"/>
                <w:w w:val="108"/>
              </w:rPr>
              <w:t>microlattice</w:t>
            </w:r>
            <w:proofErr w:type="spellEnd"/>
          </w:p>
        </w:tc>
        <w:tc>
          <w:tcPr>
            <w:tcW w:w="2693" w:type="dxa"/>
            <w:tcBorders>
              <w:top w:val="nil"/>
              <w:left w:val="nil"/>
              <w:bottom w:val="nil"/>
              <w:right w:val="nil"/>
            </w:tcBorders>
            <w:hideMark/>
          </w:tcPr>
          <w:p w14:paraId="775B1B18" w14:textId="6D758D75" w:rsidR="00663F3A" w:rsidRPr="009F7F88" w:rsidRDefault="00663F3A" w:rsidP="00663F3A">
            <w:pPr>
              <w:pStyle w:val="RSCT03TableBody"/>
              <w:jc w:val="left"/>
              <w:rPr>
                <w:color w:val="000000" w:themeColor="text1"/>
                <w:w w:val="108"/>
              </w:rPr>
            </w:pPr>
            <w:r w:rsidRPr="009F7F88">
              <w:rPr>
                <w:color w:val="000000" w:themeColor="text1"/>
                <w:w w:val="108"/>
              </w:rPr>
              <w:t xml:space="preserve">GO, fumed </w:t>
            </w:r>
            <w:r w:rsidR="004E7614" w:rsidRPr="009F7F88">
              <w:rPr>
                <w:color w:val="000000" w:themeColor="text1"/>
              </w:rPr>
              <w:t>SiO</w:t>
            </w:r>
            <w:r w:rsidR="004E7614" w:rsidRPr="009F7F88">
              <w:rPr>
                <w:color w:val="000000" w:themeColor="text1"/>
                <w:vertAlign w:val="subscript"/>
              </w:rPr>
              <w:t>2</w:t>
            </w:r>
            <w:r w:rsidRPr="009F7F88">
              <w:rPr>
                <w:color w:val="000000" w:themeColor="text1"/>
                <w:w w:val="108"/>
              </w:rPr>
              <w:t>, resorcinol, formaldehyde</w:t>
            </w:r>
          </w:p>
        </w:tc>
        <w:tc>
          <w:tcPr>
            <w:tcW w:w="1134" w:type="dxa"/>
            <w:tcBorders>
              <w:top w:val="nil"/>
              <w:left w:val="nil"/>
              <w:bottom w:val="nil"/>
              <w:right w:val="nil"/>
            </w:tcBorders>
            <w:hideMark/>
          </w:tcPr>
          <w:p w14:paraId="7D2B697E"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057B033C" w14:textId="77777777" w:rsidR="00663F3A" w:rsidRPr="009F7F88" w:rsidRDefault="00663F3A" w:rsidP="00663F3A">
            <w:pPr>
              <w:pStyle w:val="RSCT03TableBody"/>
              <w:jc w:val="left"/>
              <w:rPr>
                <w:color w:val="000000" w:themeColor="text1"/>
                <w:w w:val="108"/>
              </w:rPr>
            </w:pPr>
            <w:r w:rsidRPr="009F7F88">
              <w:rPr>
                <w:color w:val="000000" w:themeColor="text1"/>
                <w:w w:val="108"/>
              </w:rPr>
              <w:t>Supercritical</w:t>
            </w:r>
          </w:p>
        </w:tc>
        <w:tc>
          <w:tcPr>
            <w:tcW w:w="1701" w:type="dxa"/>
            <w:tcBorders>
              <w:top w:val="nil"/>
              <w:left w:val="nil"/>
              <w:bottom w:val="nil"/>
              <w:right w:val="nil"/>
            </w:tcBorders>
            <w:hideMark/>
          </w:tcPr>
          <w:p w14:paraId="5B37BD08" w14:textId="77777777" w:rsidR="00663F3A" w:rsidRPr="009F7F88" w:rsidRDefault="00663F3A" w:rsidP="00663F3A">
            <w:pPr>
              <w:pStyle w:val="RSCT03TableBody"/>
              <w:jc w:val="left"/>
              <w:rPr>
                <w:color w:val="000000" w:themeColor="text1"/>
                <w:w w:val="108"/>
              </w:rPr>
            </w:pPr>
            <w:r w:rsidRPr="009F7F88">
              <w:rPr>
                <w:color w:val="000000" w:themeColor="text1"/>
                <w:w w:val="108"/>
              </w:rPr>
              <w:t>-</w:t>
            </w:r>
          </w:p>
        </w:tc>
        <w:tc>
          <w:tcPr>
            <w:tcW w:w="567" w:type="dxa"/>
            <w:tcBorders>
              <w:top w:val="nil"/>
              <w:left w:val="nil"/>
              <w:bottom w:val="nil"/>
              <w:right w:val="nil"/>
            </w:tcBorders>
            <w:hideMark/>
          </w:tcPr>
          <w:p w14:paraId="045BCA81" w14:textId="3FADFFE2"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container-title":"Nature Communications","id":"ITEM-1","issued":{"date-parts":[["2015"]]},"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第一篇</w:instrText>
            </w:r>
            <w:r w:rsidR="00BF34A6" w:rsidRPr="009F7F88">
              <w:rPr>
                <w:color w:val="000000" w:themeColor="text1"/>
                <w:w w:val="108"/>
              </w:rPr>
              <w:instrText>3D</w:instrText>
            </w:r>
            <w:r w:rsidR="00BF34A6" w:rsidRPr="009F7F88">
              <w:rPr>
                <w:rFonts w:ascii="SimSun" w:eastAsia="SimSun" w:hAnsi="SimSun" w:cs="SimSun" w:hint="eastAsia"/>
                <w:color w:val="000000" w:themeColor="text1"/>
                <w:w w:val="108"/>
              </w:rPr>
              <w:instrText>打印气凝胶文献</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两种途径：添加气相氧化硅最后</w:instrText>
            </w:r>
            <w:r w:rsidR="00BF34A6" w:rsidRPr="009F7F88">
              <w:rPr>
                <w:color w:val="000000" w:themeColor="text1"/>
                <w:w w:val="108"/>
              </w:rPr>
              <w:instrText>etching</w:instrText>
            </w:r>
            <w:r w:rsidR="00BF34A6" w:rsidRPr="009F7F88">
              <w:rPr>
                <w:rFonts w:ascii="SimSun" w:eastAsia="SimSun" w:hAnsi="SimSun" w:cs="SimSun" w:hint="eastAsia"/>
                <w:color w:val="000000" w:themeColor="text1"/>
                <w:w w:val="108"/>
              </w:rPr>
              <w:instrText>；添加</w:instrText>
            </w:r>
            <w:r w:rsidR="00BF34A6" w:rsidRPr="009F7F88">
              <w:rPr>
                <w:color w:val="000000" w:themeColor="text1"/>
                <w:w w:val="108"/>
              </w:rPr>
              <w:instrText>R-F</w:instrText>
            </w:r>
            <w:r w:rsidR="00BF34A6" w:rsidRPr="009F7F88">
              <w:rPr>
                <w:rFonts w:ascii="SimSun" w:eastAsia="SimSun" w:hAnsi="SimSun" w:cs="SimSun" w:hint="eastAsia"/>
                <w:color w:val="000000" w:themeColor="text1"/>
                <w:w w:val="108"/>
              </w:rPr>
              <w:instrText>溶胶</w:instrText>
            </w:r>
            <w:r w:rsidR="00BF34A6" w:rsidRPr="009F7F88">
              <w:rPr>
                <w:color w:val="000000" w:themeColor="text1"/>
                <w:w w:val="108"/>
              </w:rPr>
              <w:instrText>","page":"6962","publisher":"Nature Publishing Group","title":"Highly comp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18</w:t>
            </w:r>
            <w:r w:rsidRPr="009F7F88">
              <w:rPr>
                <w:color w:val="000000" w:themeColor="text1"/>
                <w:w w:val="108"/>
              </w:rPr>
              <w:fldChar w:fldCharType="end"/>
            </w:r>
          </w:p>
        </w:tc>
      </w:tr>
      <w:tr w:rsidR="009F7F88" w:rsidRPr="009F7F88" w14:paraId="3518BAA1" w14:textId="77777777" w:rsidTr="00663F3A">
        <w:trPr>
          <w:trHeight w:val="146"/>
        </w:trPr>
        <w:tc>
          <w:tcPr>
            <w:tcW w:w="1701" w:type="dxa"/>
            <w:tcBorders>
              <w:top w:val="nil"/>
              <w:left w:val="nil"/>
              <w:bottom w:val="nil"/>
              <w:right w:val="nil"/>
            </w:tcBorders>
            <w:hideMark/>
          </w:tcPr>
          <w:p w14:paraId="1DB5D68E"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63F4C87F"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3D </w:t>
            </w:r>
            <w:proofErr w:type="spellStart"/>
            <w:r w:rsidRPr="009F7F88">
              <w:rPr>
                <w:color w:val="000000" w:themeColor="text1"/>
                <w:w w:val="108"/>
              </w:rPr>
              <w:t>microlattice</w:t>
            </w:r>
            <w:proofErr w:type="spellEnd"/>
          </w:p>
        </w:tc>
        <w:tc>
          <w:tcPr>
            <w:tcW w:w="2693" w:type="dxa"/>
            <w:tcBorders>
              <w:top w:val="nil"/>
              <w:left w:val="nil"/>
              <w:bottom w:val="nil"/>
              <w:right w:val="nil"/>
            </w:tcBorders>
            <w:hideMark/>
          </w:tcPr>
          <w:p w14:paraId="40BC91D8" w14:textId="37FFD874" w:rsidR="00663F3A" w:rsidRPr="009F7F88" w:rsidRDefault="00663F3A" w:rsidP="00663F3A">
            <w:pPr>
              <w:pStyle w:val="RSCT03TableBody"/>
              <w:jc w:val="left"/>
              <w:rPr>
                <w:color w:val="000000" w:themeColor="text1"/>
                <w:w w:val="108"/>
              </w:rPr>
            </w:pPr>
            <w:r w:rsidRPr="009F7F88">
              <w:rPr>
                <w:color w:val="000000" w:themeColor="text1"/>
                <w:w w:val="108"/>
              </w:rPr>
              <w:t xml:space="preserve">Graphene, GO, fumed </w:t>
            </w:r>
            <w:r w:rsidR="004E7614" w:rsidRPr="009F7F88">
              <w:rPr>
                <w:color w:val="000000" w:themeColor="text1"/>
              </w:rPr>
              <w:t>SiO</w:t>
            </w:r>
            <w:r w:rsidR="004E7614" w:rsidRPr="009F7F88">
              <w:rPr>
                <w:color w:val="000000" w:themeColor="text1"/>
                <w:vertAlign w:val="subscript"/>
              </w:rPr>
              <w:t>2</w:t>
            </w:r>
            <w:r w:rsidRPr="009F7F88">
              <w:rPr>
                <w:color w:val="000000" w:themeColor="text1"/>
                <w:w w:val="108"/>
              </w:rPr>
              <w:t>, RF</w:t>
            </w:r>
          </w:p>
        </w:tc>
        <w:tc>
          <w:tcPr>
            <w:tcW w:w="1134" w:type="dxa"/>
            <w:tcBorders>
              <w:top w:val="nil"/>
              <w:left w:val="nil"/>
              <w:bottom w:val="nil"/>
              <w:right w:val="nil"/>
            </w:tcBorders>
            <w:hideMark/>
          </w:tcPr>
          <w:p w14:paraId="1D33DFEA"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6A21E2AE"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Supercritical </w:t>
            </w:r>
          </w:p>
        </w:tc>
        <w:tc>
          <w:tcPr>
            <w:tcW w:w="1701" w:type="dxa"/>
            <w:tcBorders>
              <w:top w:val="nil"/>
              <w:left w:val="nil"/>
              <w:bottom w:val="nil"/>
              <w:right w:val="nil"/>
            </w:tcBorders>
            <w:hideMark/>
          </w:tcPr>
          <w:p w14:paraId="310222C6" w14:textId="77777777" w:rsidR="00663F3A" w:rsidRPr="009F7F88" w:rsidRDefault="00663F3A" w:rsidP="00663F3A">
            <w:pPr>
              <w:pStyle w:val="RSCT03TableBody"/>
              <w:jc w:val="left"/>
              <w:rPr>
                <w:color w:val="000000" w:themeColor="text1"/>
                <w:w w:val="108"/>
              </w:rPr>
            </w:pPr>
            <w:r w:rsidRPr="009F7F88">
              <w:rPr>
                <w:color w:val="000000" w:themeColor="text1"/>
                <w:w w:val="108"/>
              </w:rPr>
              <w:t>Supercapacitor</w:t>
            </w:r>
          </w:p>
        </w:tc>
        <w:tc>
          <w:tcPr>
            <w:tcW w:w="567" w:type="dxa"/>
            <w:tcBorders>
              <w:top w:val="nil"/>
              <w:left w:val="nil"/>
              <w:bottom w:val="nil"/>
              <w:right w:val="nil"/>
            </w:tcBorders>
            <w:hideMark/>
          </w:tcPr>
          <w:p w14:paraId="39FCDF8B" w14:textId="1E896F3B"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1","issue":"6","issued":{"date-parts":[["2016"]]},"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石墨烯气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超级电容器</w:instrText>
            </w:r>
            <w:r w:rsidR="00BF34A6" w:rsidRPr="009F7F88">
              <w:rPr>
                <w:color w:val="000000" w:themeColor="text1"/>
                <w:w w:val="108"/>
              </w:rPr>
              <w:instrText>","page":"3448-3456","title":"Supercapacitors Based on Three-Dimensional Hierarchical Graphene Aerogels with Periodic Macropores","type":"article-journal","volume":"16"},"uris":["http://www.mendeley.com/documents/?uuid=a7afafc7-0e87-4b0d-9d96-f7501c731fcd"]}],"mendeley":{"formattedCitation":"&lt;sup&gt;20&lt;/sup&gt;","plainTextFormattedCitation":"20","previouslyFormattedCitation":"&lt;sup&gt;20&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20</w:t>
            </w:r>
            <w:r w:rsidRPr="009F7F88">
              <w:rPr>
                <w:color w:val="000000" w:themeColor="text1"/>
                <w:w w:val="108"/>
              </w:rPr>
              <w:fldChar w:fldCharType="end"/>
            </w:r>
          </w:p>
        </w:tc>
      </w:tr>
      <w:tr w:rsidR="009F7F88" w:rsidRPr="009F7F88" w14:paraId="09647AA6" w14:textId="77777777" w:rsidTr="00663F3A">
        <w:trPr>
          <w:trHeight w:val="146"/>
        </w:trPr>
        <w:tc>
          <w:tcPr>
            <w:tcW w:w="1701" w:type="dxa"/>
            <w:tcBorders>
              <w:top w:val="nil"/>
              <w:left w:val="nil"/>
              <w:bottom w:val="nil"/>
              <w:right w:val="nil"/>
            </w:tcBorders>
            <w:hideMark/>
          </w:tcPr>
          <w:p w14:paraId="10BC71E1"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286991D7" w14:textId="77777777" w:rsidR="00663F3A" w:rsidRPr="009F7F88" w:rsidRDefault="00663F3A" w:rsidP="00663F3A">
            <w:pPr>
              <w:pStyle w:val="RSCT03TableBody"/>
              <w:jc w:val="left"/>
              <w:rPr>
                <w:color w:val="000000" w:themeColor="text1"/>
                <w:w w:val="108"/>
              </w:rPr>
            </w:pPr>
            <w:r w:rsidRPr="009F7F88">
              <w:rPr>
                <w:color w:val="000000" w:themeColor="text1"/>
                <w:w w:val="108"/>
              </w:rPr>
              <w:t>3D truss architecture</w:t>
            </w:r>
          </w:p>
        </w:tc>
        <w:tc>
          <w:tcPr>
            <w:tcW w:w="2693" w:type="dxa"/>
            <w:tcBorders>
              <w:top w:val="nil"/>
              <w:left w:val="nil"/>
              <w:bottom w:val="nil"/>
              <w:right w:val="nil"/>
            </w:tcBorders>
            <w:hideMark/>
          </w:tcPr>
          <w:p w14:paraId="750CBB6C" w14:textId="77777777" w:rsidR="00663F3A" w:rsidRPr="009F7F88" w:rsidRDefault="00663F3A" w:rsidP="00663F3A">
            <w:pPr>
              <w:pStyle w:val="RSCT03TableBody"/>
              <w:jc w:val="left"/>
              <w:rPr>
                <w:color w:val="000000" w:themeColor="text1"/>
                <w:w w:val="108"/>
              </w:rPr>
            </w:pPr>
            <w:r w:rsidRPr="009F7F88">
              <w:rPr>
                <w:color w:val="000000" w:themeColor="text1"/>
                <w:w w:val="108"/>
              </w:rPr>
              <w:t>GO, water</w:t>
            </w:r>
          </w:p>
        </w:tc>
        <w:tc>
          <w:tcPr>
            <w:tcW w:w="1134" w:type="dxa"/>
            <w:tcBorders>
              <w:top w:val="nil"/>
              <w:left w:val="nil"/>
              <w:bottom w:val="nil"/>
              <w:right w:val="nil"/>
            </w:tcBorders>
            <w:hideMark/>
          </w:tcPr>
          <w:p w14:paraId="047F01AB" w14:textId="77777777" w:rsidR="00663F3A" w:rsidRPr="009F7F88" w:rsidRDefault="00663F3A" w:rsidP="00663F3A">
            <w:pPr>
              <w:pStyle w:val="RSCT03TableBody"/>
              <w:jc w:val="left"/>
              <w:rPr>
                <w:color w:val="000000" w:themeColor="text1"/>
                <w:w w:val="108"/>
              </w:rPr>
            </w:pPr>
            <w:r w:rsidRPr="009F7F88">
              <w:rPr>
                <w:color w:val="000000" w:themeColor="text1"/>
                <w:w w:val="108"/>
              </w:rPr>
              <w:t>Inkjet</w:t>
            </w:r>
          </w:p>
        </w:tc>
        <w:tc>
          <w:tcPr>
            <w:tcW w:w="992" w:type="dxa"/>
            <w:tcBorders>
              <w:top w:val="nil"/>
              <w:left w:val="nil"/>
              <w:bottom w:val="nil"/>
              <w:right w:val="nil"/>
            </w:tcBorders>
            <w:hideMark/>
          </w:tcPr>
          <w:p w14:paraId="176FB219"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33102CAB" w14:textId="77777777" w:rsidR="00663F3A" w:rsidRPr="009F7F88" w:rsidRDefault="00663F3A" w:rsidP="00663F3A">
            <w:pPr>
              <w:pStyle w:val="RSCT03TableBody"/>
              <w:jc w:val="left"/>
              <w:rPr>
                <w:color w:val="000000" w:themeColor="text1"/>
                <w:w w:val="108"/>
              </w:rPr>
            </w:pPr>
            <w:r w:rsidRPr="009F7F88">
              <w:rPr>
                <w:color w:val="000000" w:themeColor="text1"/>
                <w:w w:val="108"/>
              </w:rPr>
              <w:t>Strain sensor</w:t>
            </w:r>
          </w:p>
        </w:tc>
        <w:bookmarkStart w:id="87" w:name="_Hlk39894102"/>
        <w:tc>
          <w:tcPr>
            <w:tcW w:w="567" w:type="dxa"/>
            <w:tcBorders>
              <w:top w:val="nil"/>
              <w:left w:val="nil"/>
              <w:bottom w:val="nil"/>
              <w:right w:val="nil"/>
            </w:tcBorders>
            <w:hideMark/>
          </w:tcPr>
          <w:p w14:paraId="0E8E6FD2" w14:textId="703638FE"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rts":[["2016"]]},"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石墨烯气凝胶</w:instrText>
            </w:r>
            <w:r w:rsidR="00BF34A6" w:rsidRPr="009F7F88">
              <w:rPr>
                <w:color w:val="000000" w:themeColor="text1"/>
                <w:w w:val="108"/>
              </w:rPr>
              <w:instrText>","page":"1702-1708","title":"3D Printing of Graphene Aerogels","type":"article-journal","volume":"12"},"uris":["http://www.mendeley.com/documents/?uuid=3ced1211-eada-46d6-b621-d61d1f2f39c2"]}],"mendeley":{"formattedCitation":"&lt;sup&gt;109&lt;/sup&gt;","plainTextFormattedCitation":"109","previouslyFormattedCitation":"&lt;sup&gt;109&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109</w:t>
            </w:r>
            <w:r w:rsidRPr="009F7F88">
              <w:rPr>
                <w:color w:val="000000" w:themeColor="text1"/>
                <w:w w:val="108"/>
              </w:rPr>
              <w:fldChar w:fldCharType="end"/>
            </w:r>
            <w:bookmarkEnd w:id="87"/>
          </w:p>
        </w:tc>
      </w:tr>
      <w:tr w:rsidR="009F7F88" w:rsidRPr="009F7F88" w14:paraId="4AC7A507" w14:textId="77777777" w:rsidTr="00663F3A">
        <w:trPr>
          <w:trHeight w:val="146"/>
        </w:trPr>
        <w:tc>
          <w:tcPr>
            <w:tcW w:w="1701" w:type="dxa"/>
            <w:tcBorders>
              <w:top w:val="nil"/>
              <w:left w:val="nil"/>
              <w:bottom w:val="nil"/>
              <w:right w:val="nil"/>
            </w:tcBorders>
            <w:hideMark/>
          </w:tcPr>
          <w:p w14:paraId="6EC1DDFC"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1E6E08C8" w14:textId="77777777" w:rsidR="00663F3A" w:rsidRPr="009F7F88" w:rsidRDefault="00663F3A" w:rsidP="00663F3A">
            <w:pPr>
              <w:pStyle w:val="RSCT03TableBody"/>
              <w:jc w:val="left"/>
              <w:rPr>
                <w:color w:val="000000" w:themeColor="text1"/>
                <w:w w:val="108"/>
              </w:rPr>
            </w:pPr>
            <w:r w:rsidRPr="009F7F88">
              <w:rPr>
                <w:color w:val="000000" w:themeColor="text1"/>
                <w:w w:val="108"/>
              </w:rPr>
              <w:t>3D monolith</w:t>
            </w:r>
          </w:p>
        </w:tc>
        <w:tc>
          <w:tcPr>
            <w:tcW w:w="2693" w:type="dxa"/>
            <w:tcBorders>
              <w:top w:val="nil"/>
              <w:left w:val="nil"/>
              <w:bottom w:val="nil"/>
              <w:right w:val="nil"/>
            </w:tcBorders>
            <w:hideMark/>
          </w:tcPr>
          <w:p w14:paraId="7E539A6C" w14:textId="77777777" w:rsidR="00663F3A" w:rsidRPr="009F7F88" w:rsidRDefault="00663F3A" w:rsidP="00663F3A">
            <w:pPr>
              <w:pStyle w:val="RSCT03TableBody"/>
              <w:jc w:val="left"/>
              <w:rPr>
                <w:color w:val="000000" w:themeColor="text1"/>
                <w:w w:val="108"/>
              </w:rPr>
            </w:pPr>
            <w:r w:rsidRPr="009F7F88">
              <w:rPr>
                <w:color w:val="000000" w:themeColor="text1"/>
                <w:w w:val="108"/>
              </w:rPr>
              <w:t>Large GO, water</w:t>
            </w:r>
          </w:p>
        </w:tc>
        <w:tc>
          <w:tcPr>
            <w:tcW w:w="1134" w:type="dxa"/>
            <w:tcBorders>
              <w:top w:val="nil"/>
              <w:left w:val="nil"/>
              <w:bottom w:val="nil"/>
              <w:right w:val="nil"/>
            </w:tcBorders>
            <w:hideMark/>
          </w:tcPr>
          <w:p w14:paraId="68582328"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1849B48A"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5E9FC109" w14:textId="77777777" w:rsidR="00663F3A" w:rsidRPr="009F7F88" w:rsidRDefault="00663F3A" w:rsidP="00663F3A">
            <w:pPr>
              <w:pStyle w:val="RSCT03TableBody"/>
              <w:jc w:val="left"/>
              <w:rPr>
                <w:color w:val="000000" w:themeColor="text1"/>
                <w:w w:val="108"/>
              </w:rPr>
            </w:pPr>
            <w:r w:rsidRPr="009F7F88">
              <w:rPr>
                <w:color w:val="000000" w:themeColor="text1"/>
                <w:w w:val="108"/>
              </w:rPr>
              <w:t>-</w:t>
            </w:r>
          </w:p>
        </w:tc>
        <w:tc>
          <w:tcPr>
            <w:tcW w:w="567" w:type="dxa"/>
            <w:tcBorders>
              <w:top w:val="nil"/>
              <w:left w:val="nil"/>
              <w:bottom w:val="nil"/>
              <w:right w:val="nil"/>
            </w:tcBorders>
            <w:hideMark/>
          </w:tcPr>
          <w:p w14:paraId="31BD6B3C" w14:textId="449E6442"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jcis.2018.08.096","ISSN":"10957103","abstract":"The manufacturing of three-dimensional (3D) graphene monolith with high mechanical and electrical performance has become an urgent issue in view of their potential applications in energy and electronics fields. Due to the structure rigidity and poor liquid-phase processing capability of graphene sheets, it is challenging to fabricate 3D graphene monolith with high mechanical performance, including strength, toughness and resiliency. Graphene oxide (GO) shows an improved dispersibility and reduction-restorable conductivity, which enables it to effectively balance the processing and comprehensive performances of graphene monolith. Here, we demonstrate a strategy to fabricate high-performance, shape-designable 3D graphene monolith through a 3D printing method based on large-sized graphene oxide (LGO) fluid ink. The concentration of the LGO ink for printing is as low as 20 mg/mL. The resulting monolith exhibits low density (12.8 mg/cm3), high electrical conductivity (41.1 S/m), high specific strength (10.7 × 103 N·m/Kg) and compressibility (up to 80% compressive strain). Such a 3D printing technique enables plenty of complicated monolith structures and broadens the application range of graphene.","author":[{"dropping-particle":"","family":"Ma","given":"Jianhua","non-dropping-particle":"","parse-names":false,"suffix":""},{"dropping-particle":"","family":"Wang","given":"Peng","non-dropping-particle":"","parse-names":false,"suffix":""},{"dropping-particle":"","family":"Dong","given":"Lei","non-dropping-particle":"","parse-names":false,"suffix":""},{"dropping-particle":"","family":"Ruan","given":"Yingbo","non-dropping-particle":"","parse-names":false,"suffix":""},{"dropping-particle":"","family":"Lu","given":"Hongbin","non-dropping-particle":"","parse-names":false,"suffix":""}],"container-title":"Journal of Colloid and Interface Science","id":"ITEM-1","issued":{"date-parts":[["2019"]]},"page":"12-19","publisher":"Academic Press Inc.","title":"Highly conductive, mechanically strong graphene monolith assembled by three-dimensional printing of large graphene oxide","type":"article-journal","volume":"534"},"uris":["http://www.mendeley.com/documents/?uuid=8394925a-b0f0-30ac-81ed-d7d38cd4c874"]}],"mendeley":{"formattedCitation":"&lt;sup&gt;256&lt;/sup&gt;","plainTextFormattedCitation":"256","previouslyFormattedCitation":"&lt;sup&gt;25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56</w:t>
            </w:r>
            <w:r w:rsidRPr="009F7F88">
              <w:rPr>
                <w:color w:val="000000" w:themeColor="text1"/>
                <w:w w:val="108"/>
              </w:rPr>
              <w:fldChar w:fldCharType="end"/>
            </w:r>
          </w:p>
        </w:tc>
      </w:tr>
      <w:tr w:rsidR="009F7F88" w:rsidRPr="009F7F88" w14:paraId="56223672" w14:textId="77777777" w:rsidTr="00663F3A">
        <w:trPr>
          <w:trHeight w:val="146"/>
        </w:trPr>
        <w:tc>
          <w:tcPr>
            <w:tcW w:w="1701" w:type="dxa"/>
            <w:tcBorders>
              <w:top w:val="nil"/>
              <w:left w:val="nil"/>
              <w:bottom w:val="nil"/>
              <w:right w:val="nil"/>
            </w:tcBorders>
            <w:hideMark/>
          </w:tcPr>
          <w:p w14:paraId="6812DB47"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3673158D" w14:textId="77777777" w:rsidR="00663F3A" w:rsidRPr="009F7F88" w:rsidRDefault="00663F3A" w:rsidP="00663F3A">
            <w:pPr>
              <w:pStyle w:val="RSCT03TableBody"/>
              <w:jc w:val="left"/>
              <w:rPr>
                <w:color w:val="000000" w:themeColor="text1"/>
                <w:w w:val="108"/>
              </w:rPr>
            </w:pPr>
            <w:r w:rsidRPr="009F7F88">
              <w:rPr>
                <w:color w:val="000000" w:themeColor="text1"/>
                <w:w w:val="108"/>
              </w:rPr>
              <w:t>Pattern</w:t>
            </w:r>
          </w:p>
        </w:tc>
        <w:tc>
          <w:tcPr>
            <w:tcW w:w="2693" w:type="dxa"/>
            <w:tcBorders>
              <w:top w:val="nil"/>
              <w:left w:val="nil"/>
              <w:bottom w:val="nil"/>
              <w:right w:val="nil"/>
            </w:tcBorders>
            <w:hideMark/>
          </w:tcPr>
          <w:p w14:paraId="780E8521" w14:textId="77777777" w:rsidR="00663F3A" w:rsidRPr="009F7F88" w:rsidRDefault="00663F3A" w:rsidP="00663F3A">
            <w:pPr>
              <w:pStyle w:val="RSCT03TableBody"/>
              <w:jc w:val="left"/>
              <w:rPr>
                <w:color w:val="000000" w:themeColor="text1"/>
                <w:w w:val="108"/>
              </w:rPr>
            </w:pPr>
            <w:r w:rsidRPr="009F7F88">
              <w:rPr>
                <w:color w:val="000000" w:themeColor="text1"/>
                <w:w w:val="108"/>
              </w:rPr>
              <w:t>GO, water</w:t>
            </w:r>
          </w:p>
        </w:tc>
        <w:tc>
          <w:tcPr>
            <w:tcW w:w="1134" w:type="dxa"/>
            <w:tcBorders>
              <w:top w:val="nil"/>
              <w:left w:val="nil"/>
              <w:bottom w:val="nil"/>
              <w:right w:val="nil"/>
            </w:tcBorders>
            <w:hideMark/>
          </w:tcPr>
          <w:p w14:paraId="60164B0E"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524A52E5"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085AE9DF" w14:textId="77777777" w:rsidR="00663F3A" w:rsidRPr="009F7F88" w:rsidRDefault="00663F3A" w:rsidP="00663F3A">
            <w:pPr>
              <w:pStyle w:val="RSCT03TableBody"/>
              <w:jc w:val="left"/>
              <w:rPr>
                <w:color w:val="000000" w:themeColor="text1"/>
                <w:w w:val="108"/>
              </w:rPr>
            </w:pPr>
            <w:r w:rsidRPr="009F7F88">
              <w:rPr>
                <w:color w:val="000000" w:themeColor="text1"/>
                <w:w w:val="108"/>
              </w:rPr>
              <w:t>Strain sensor</w:t>
            </w:r>
          </w:p>
        </w:tc>
        <w:tc>
          <w:tcPr>
            <w:tcW w:w="567" w:type="dxa"/>
            <w:tcBorders>
              <w:top w:val="nil"/>
              <w:left w:val="nil"/>
              <w:bottom w:val="nil"/>
              <w:right w:val="nil"/>
            </w:tcBorders>
            <w:hideMark/>
          </w:tcPr>
          <w:p w14:paraId="22CAB8DA" w14:textId="43ED0087"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c9tc00910h","ISSN":"20507526","abstract":"Multi-modal, multi-point, and multi-functional integration is the impending pursuit for next generation flexible electronical sensors. Graphene, a carbon sheet 2D material with excellent flexibility and mechanical performance, is endowed with diverse morphological structures, such as fibers, ribbons, films, papers, and aerogels. In this study, we designed and fabricated a flexible graphene sensor integrated with different microstructures and various macropatterns by direct writing printing. The porous serpentine patterns of the graphene aerogels resulted in a multi-dimensional deformation response, while the layered stacked dense-packing graphene ribbon patterns provided good conductivity for efficient signal transmission. The integrated sensors were produced via the cooperation of various macro-patterns and different microstructures with homo-graphene material, which eliminated interface coalescence defects and contact resistance. This methodology has potential application in e-skin, wearable devices, human-machine interactions, and health monitoring devices.","author":[{"dropping-particle":"","family":"Xue","given":"Tangyue","non-dropping-particle":"","parse-names":false,"suffix":""},{"dropping-particle":"","family":"Yang","given":"Huige","non-dropping-particle":"","parse-names":false,"suffix":""},{"dropping-particle":"","family":"Shen","given":"Bin","non-dropping-particle":"","parse-names":false,"suffix":""},{"dropping-particle":"","family":"Li","given":"Fengyu","non-dropping-particle":"","parse-names":false,"suffix":""},{"dropping-particle":"","family":"Su","given":"Meng","non-dropping-particle":"","parse-names":false,"suffix":""},{"dropping-particle":"","family":"Hu","given":"Xiaotian","non-dropping-particle":"","parse-names":false,"suffix":""},{"dropping-particle":"","family":"Liu","given":"Wentao","non-dropping-particle":"","parse-names":false,"suffix":""},{"dropping-particle":"","family":"Song","given":"Yanlin","non-dropping-particle":"","parse-names":false,"suffix":""}],"container-title":"Journal of Materials Chemistry C","id":"ITEM-1","issue":"21","issued":{"date-parts":[["2019"]]},"page":"6317-6322","publisher":"Royal Society of Chemistry","title":"Patterned flexible graphene sensor via printing and interface assembly","type":"article-journal","volume":"7"},"uris":["http://www.mendeley.com/documents/?uuid=0a32b38d-d66a-30f1-919c-1f1e813e93ac"]}],"mendeley":{"formattedCitation":"&lt;sup&gt;171&lt;/sup&gt;","plainTextFormattedCitation":"171","previouslyFormattedCitation":"&lt;sup&gt;16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71</w:t>
            </w:r>
            <w:r w:rsidRPr="009F7F88">
              <w:rPr>
                <w:color w:val="000000" w:themeColor="text1"/>
                <w:w w:val="108"/>
              </w:rPr>
              <w:fldChar w:fldCharType="end"/>
            </w:r>
          </w:p>
        </w:tc>
      </w:tr>
      <w:tr w:rsidR="009F7F88" w:rsidRPr="009F7F88" w14:paraId="037884E9" w14:textId="77777777" w:rsidTr="00663F3A">
        <w:trPr>
          <w:trHeight w:val="146"/>
        </w:trPr>
        <w:tc>
          <w:tcPr>
            <w:tcW w:w="1701" w:type="dxa"/>
            <w:tcBorders>
              <w:top w:val="nil"/>
              <w:left w:val="nil"/>
              <w:bottom w:val="nil"/>
              <w:right w:val="nil"/>
            </w:tcBorders>
            <w:hideMark/>
          </w:tcPr>
          <w:p w14:paraId="798F968A"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148F3840" w14:textId="77777777" w:rsidR="00663F3A" w:rsidRPr="009F7F88" w:rsidRDefault="00663F3A" w:rsidP="00663F3A">
            <w:pPr>
              <w:pStyle w:val="RSCT03TableBody"/>
              <w:jc w:val="left"/>
              <w:rPr>
                <w:color w:val="000000" w:themeColor="text1"/>
                <w:w w:val="108"/>
              </w:rPr>
            </w:pPr>
            <w:r w:rsidRPr="009F7F88">
              <w:rPr>
                <w:color w:val="000000" w:themeColor="text1"/>
                <w:w w:val="108"/>
              </w:rPr>
              <w:t>3D lattice</w:t>
            </w:r>
          </w:p>
        </w:tc>
        <w:tc>
          <w:tcPr>
            <w:tcW w:w="2693" w:type="dxa"/>
            <w:tcBorders>
              <w:top w:val="nil"/>
              <w:left w:val="nil"/>
              <w:bottom w:val="nil"/>
              <w:right w:val="nil"/>
            </w:tcBorders>
            <w:hideMark/>
          </w:tcPr>
          <w:p w14:paraId="556DBC80" w14:textId="77777777" w:rsidR="00663F3A" w:rsidRPr="009F7F88" w:rsidRDefault="00663F3A" w:rsidP="00663F3A">
            <w:pPr>
              <w:pStyle w:val="RSCT03TableBody"/>
              <w:jc w:val="left"/>
              <w:rPr>
                <w:color w:val="000000" w:themeColor="text1"/>
                <w:w w:val="108"/>
              </w:rPr>
            </w:pPr>
            <w:r w:rsidRPr="009F7F88">
              <w:rPr>
                <w:color w:val="000000" w:themeColor="text1"/>
                <w:w w:val="108"/>
              </w:rPr>
              <w:t>GO, EDA, water</w:t>
            </w:r>
          </w:p>
        </w:tc>
        <w:tc>
          <w:tcPr>
            <w:tcW w:w="1134" w:type="dxa"/>
            <w:tcBorders>
              <w:top w:val="nil"/>
              <w:left w:val="nil"/>
              <w:bottom w:val="nil"/>
              <w:right w:val="nil"/>
            </w:tcBorders>
            <w:hideMark/>
          </w:tcPr>
          <w:p w14:paraId="6DE55EC0" w14:textId="77777777" w:rsidR="00663F3A" w:rsidRPr="009F7F88" w:rsidRDefault="00663F3A" w:rsidP="00663F3A">
            <w:pPr>
              <w:pStyle w:val="RSCT03TableBody"/>
              <w:jc w:val="left"/>
              <w:rPr>
                <w:color w:val="000000" w:themeColor="text1"/>
                <w:w w:val="108"/>
              </w:rPr>
            </w:pPr>
            <w:r w:rsidRPr="009F7F88">
              <w:rPr>
                <w:color w:val="000000" w:themeColor="text1"/>
                <w:w w:val="108"/>
              </w:rPr>
              <w:t>Inkjet</w:t>
            </w:r>
          </w:p>
        </w:tc>
        <w:tc>
          <w:tcPr>
            <w:tcW w:w="992" w:type="dxa"/>
            <w:tcBorders>
              <w:top w:val="nil"/>
              <w:left w:val="nil"/>
              <w:bottom w:val="nil"/>
              <w:right w:val="nil"/>
            </w:tcBorders>
            <w:hideMark/>
          </w:tcPr>
          <w:p w14:paraId="1370ED4E"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6E4C7F0F" w14:textId="77777777" w:rsidR="00663F3A" w:rsidRPr="009F7F88" w:rsidRDefault="00663F3A" w:rsidP="00663F3A">
            <w:pPr>
              <w:pStyle w:val="RSCT03TableBody"/>
              <w:jc w:val="left"/>
              <w:rPr>
                <w:color w:val="000000" w:themeColor="text1"/>
                <w:w w:val="108"/>
              </w:rPr>
            </w:pPr>
            <w:r w:rsidRPr="009F7F88">
              <w:rPr>
                <w:color w:val="000000" w:themeColor="text1"/>
                <w:w w:val="108"/>
              </w:rPr>
              <w:t>Na metal anode</w:t>
            </w:r>
          </w:p>
        </w:tc>
        <w:tc>
          <w:tcPr>
            <w:tcW w:w="567" w:type="dxa"/>
            <w:tcBorders>
              <w:top w:val="nil"/>
              <w:left w:val="nil"/>
              <w:bottom w:val="nil"/>
              <w:right w:val="nil"/>
            </w:tcBorders>
            <w:hideMark/>
          </w:tcPr>
          <w:p w14:paraId="07B3455C" w14:textId="5CB1ED0B"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aem.9b00540","ISSN":"25740962","abstract":"The expanding energy storage market has created a surge of interest in the exploration of high energy density alternatives to Li-ion batteries, and Na metal batteries have received considerable attention due to their abundant reserves and low cost. Similar to Li metal anodes, the unstable plating/stripping behaviors of Na metal anodes upon cycling hinder their practical applications at room temperature. Herein, a superelastic graphene lattice (GL) with hierarchical structures was fabricated via a 3D printing technique on the basis of the direct inkjet writing strategy. This approach enables the precise tailoring of the multiscale graphene bulk structure, from nanometer GO building elements to macroscopic monoliths. Due to the pore-structure design of the GL, the rim regions of the holes demonstrated a highly concentrated current density and could serve as preferred sites for Na deposition. This phenomenon was utilized to regulate the Na deposition; hence, a stable Na metal anode is produced. As a result, a high Coulombic efficiency of 99.84% was realized for a long lifetime of 500 cycles (-1000 h) at a current density of 1 mA cm-2. These results provide a novel insight into the rational design of graphene-based material structures at multiscale for high-performance Na metal anodes.","author":[{"dropping-particle":"","family":"Yu","given":"Yikang","non-dropping-particle":"","parse-names":false,"suffix":""},{"dropping-particle":"","family":"Wang","given":"Zhuoyue","non-dropping-particle":"","parse-names":false,"suffix":""},{"dropping-particle":"","family":"Hou","given":"Zhen","non-dropping-particle":"","parse-names":false,"suffix":""},{"dropping-particle":"","family":"Ta","given":"Wurui","non-dropping-particle":"","parse-names":false,"suffix":""},{"dropping-particle":"","family":"Wang","given":"Wenhui","non-dropping-particle":"","parse-names":false,"suffix":""},{"dropping-particle":"","family":"Zhao","given":"Xixia","non-dropping-particle":"","parse-names":false,"suffix":""},{"dropping-particle":"","family":"Li","given":"Qian","non-dropping-particle":"","parse-names":false,"suffix":""},{"dropping-particle":"","family":"Zhao","given":"Yusheng","non-dropping-particle":"","parse-names":false,"suffix":""},{"dropping-particle":"","family":"Zhang","given":"Qiangqiang","non-dropping-particle":"","parse-names":false,"suffix":""},{"dropping-particle":"","family":"Quan","given":"Zewei","non-dropping-particle":"","parse-names":false,"suffix":""}],"container-title":"ACS Applied Energy Materials","id":"ITEM-1","issue":"5","issued":{"date-parts":[["2019"]]},"page":"3869-3877","publisher":"American Chemical Society","title":"3D Printing of Hierarchical Graphene Lattice for Advanced Na Metal Anodes","type":"article-journal","volume":"2"},"uris":["http://www.mendeley.com/documents/?uuid=3112fe87-063f-37f0-9270-b5142db8fa2d"]}],"mendeley":{"formattedCitation":"&lt;sup&gt;238&lt;/sup&gt;","plainTextFormattedCitation":"238","previouslyFormattedCitation":"&lt;sup&gt;23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8</w:t>
            </w:r>
            <w:r w:rsidRPr="009F7F88">
              <w:rPr>
                <w:color w:val="000000" w:themeColor="text1"/>
                <w:w w:val="108"/>
              </w:rPr>
              <w:fldChar w:fldCharType="end"/>
            </w:r>
          </w:p>
        </w:tc>
      </w:tr>
      <w:tr w:rsidR="009F7F88" w:rsidRPr="009F7F88" w14:paraId="18005A56" w14:textId="77777777" w:rsidTr="00663F3A">
        <w:trPr>
          <w:trHeight w:val="146"/>
        </w:trPr>
        <w:tc>
          <w:tcPr>
            <w:tcW w:w="1701" w:type="dxa"/>
            <w:tcBorders>
              <w:top w:val="nil"/>
              <w:left w:val="nil"/>
              <w:bottom w:val="nil"/>
              <w:right w:val="nil"/>
            </w:tcBorders>
            <w:hideMark/>
          </w:tcPr>
          <w:p w14:paraId="418F91BF"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3BD72195" w14:textId="77777777" w:rsidR="00663F3A" w:rsidRPr="009F7F88" w:rsidRDefault="00663F3A" w:rsidP="00663F3A">
            <w:pPr>
              <w:pStyle w:val="RSCT03TableBody"/>
              <w:jc w:val="left"/>
              <w:rPr>
                <w:color w:val="000000" w:themeColor="text1"/>
                <w:w w:val="108"/>
              </w:rPr>
            </w:pPr>
            <w:r w:rsidRPr="009F7F88">
              <w:rPr>
                <w:color w:val="000000" w:themeColor="text1"/>
                <w:w w:val="108"/>
              </w:rPr>
              <w:t>3D pattern</w:t>
            </w:r>
          </w:p>
        </w:tc>
        <w:tc>
          <w:tcPr>
            <w:tcW w:w="2693" w:type="dxa"/>
            <w:tcBorders>
              <w:top w:val="nil"/>
              <w:left w:val="nil"/>
              <w:bottom w:val="nil"/>
              <w:right w:val="nil"/>
            </w:tcBorders>
            <w:hideMark/>
          </w:tcPr>
          <w:p w14:paraId="473018C3"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Phenol, camphene, graphene, </w:t>
            </w:r>
            <w:proofErr w:type="spellStart"/>
            <w:r w:rsidRPr="009F7F88">
              <w:rPr>
                <w:color w:val="000000" w:themeColor="text1"/>
                <w:w w:val="108"/>
              </w:rPr>
              <w:t>rGO</w:t>
            </w:r>
            <w:proofErr w:type="spellEnd"/>
            <w:r w:rsidRPr="009F7F88">
              <w:rPr>
                <w:color w:val="000000" w:themeColor="text1"/>
                <w:w w:val="108"/>
              </w:rPr>
              <w:t>, CNT</w:t>
            </w:r>
          </w:p>
        </w:tc>
        <w:tc>
          <w:tcPr>
            <w:tcW w:w="1134" w:type="dxa"/>
            <w:tcBorders>
              <w:top w:val="nil"/>
              <w:left w:val="nil"/>
              <w:bottom w:val="nil"/>
              <w:right w:val="nil"/>
            </w:tcBorders>
            <w:hideMark/>
          </w:tcPr>
          <w:p w14:paraId="1B32BD32"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0490DE2A" w14:textId="77777777" w:rsidR="00663F3A" w:rsidRPr="009F7F88" w:rsidRDefault="00663F3A" w:rsidP="00663F3A">
            <w:pPr>
              <w:pStyle w:val="RSCT03TableBody"/>
              <w:jc w:val="left"/>
              <w:rPr>
                <w:color w:val="000000" w:themeColor="text1"/>
                <w:w w:val="108"/>
              </w:rPr>
            </w:pPr>
            <w:r w:rsidRPr="009F7F88">
              <w:rPr>
                <w:color w:val="000000" w:themeColor="text1"/>
                <w:w w:val="108"/>
              </w:rPr>
              <w:t>Sublimation</w:t>
            </w:r>
          </w:p>
        </w:tc>
        <w:tc>
          <w:tcPr>
            <w:tcW w:w="1701" w:type="dxa"/>
            <w:tcBorders>
              <w:top w:val="nil"/>
              <w:left w:val="nil"/>
              <w:bottom w:val="nil"/>
              <w:right w:val="nil"/>
            </w:tcBorders>
            <w:hideMark/>
          </w:tcPr>
          <w:p w14:paraId="44A7B12C" w14:textId="77777777" w:rsidR="00663F3A" w:rsidRPr="009F7F88" w:rsidRDefault="00663F3A" w:rsidP="00663F3A">
            <w:pPr>
              <w:pStyle w:val="RSCT03TableBody"/>
              <w:jc w:val="left"/>
              <w:rPr>
                <w:color w:val="000000" w:themeColor="text1"/>
                <w:w w:val="108"/>
              </w:rPr>
            </w:pPr>
            <w:r w:rsidRPr="009F7F88">
              <w:rPr>
                <w:color w:val="000000" w:themeColor="text1"/>
                <w:w w:val="108"/>
              </w:rPr>
              <w:t>Supercapacitors</w:t>
            </w:r>
          </w:p>
        </w:tc>
        <w:tc>
          <w:tcPr>
            <w:tcW w:w="567" w:type="dxa"/>
            <w:tcBorders>
              <w:top w:val="nil"/>
              <w:left w:val="nil"/>
              <w:bottom w:val="nil"/>
              <w:right w:val="nil"/>
            </w:tcBorders>
            <w:hideMark/>
          </w:tcPr>
          <w:p w14:paraId="7044BC7F" w14:textId="4D9432D2"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suffix":""}],"container-title":"Advanced Materials","id":"ITEM-1","issue":"36","issued":{"date-parts":[["2016"]]},"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却至常温固化，通风厨中自然升华干燥得到。</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溶剂分别用</w:instrText>
            </w:r>
            <w:r w:rsidR="004E1277" w:rsidRPr="009F7F88">
              <w:rPr>
                <w:color w:val="000000" w:themeColor="text1"/>
                <w:w w:val="108"/>
              </w:rPr>
              <w:instrText>2</w:instrText>
            </w:r>
            <w:r w:rsidR="004E1277" w:rsidRPr="009F7F88">
              <w:rPr>
                <w:rFonts w:ascii="SimSun" w:eastAsia="SimSun" w:hAnsi="SimSun" w:cs="SimSun" w:hint="eastAsia"/>
                <w:color w:val="000000" w:themeColor="text1"/>
                <w:w w:val="108"/>
              </w:rPr>
              <w:instrText>种</w:instrText>
            </w:r>
            <w:r w:rsidR="004E1277" w:rsidRPr="009F7F88">
              <w:rPr>
                <w:color w:val="000000" w:themeColor="text1"/>
                <w:w w:val="108"/>
              </w:rPr>
              <w:instrText>: i)</w:instrText>
            </w:r>
            <w:r w:rsidR="004E1277" w:rsidRPr="009F7F88">
              <w:rPr>
                <w:rFonts w:ascii="SimSun" w:eastAsia="SimSun" w:hAnsi="SimSun" w:cs="SimSun" w:hint="eastAsia"/>
                <w:color w:val="000000" w:themeColor="text1"/>
                <w:w w:val="108"/>
              </w:rPr>
              <w:instrText>苯酚</w:instrText>
            </w:r>
            <w:r w:rsidR="004E1277" w:rsidRPr="009F7F88">
              <w:rPr>
                <w:color w:val="000000" w:themeColor="text1"/>
                <w:w w:val="108"/>
              </w:rPr>
              <w:instrText xml:space="preserve">phenol (C 6 H 6 O: melting temperature, T M = 40.5 °C, vapor pressure at room temperature, P T = 47 Pa) [ 10 ] because of its prior use as a graphene exfoliant and solvent, [ 11 ] and ii) </w:instrText>
            </w:r>
            <w:r w:rsidR="004E1277" w:rsidRPr="009F7F88">
              <w:rPr>
                <w:rFonts w:ascii="SimSun" w:eastAsia="SimSun" w:hAnsi="SimSun" w:cs="SimSun" w:hint="eastAsia"/>
                <w:color w:val="000000" w:themeColor="text1"/>
                <w:w w:val="108"/>
              </w:rPr>
              <w:instrText>樟脑</w:instrText>
            </w:r>
            <w:r w:rsidR="004E1277" w:rsidRPr="009F7F88">
              <w:rPr>
                <w:color w:val="000000" w:themeColor="text1"/>
                <w:w w:val="108"/>
              </w:rPr>
              <w:instrText>camphene (C 10 H 16 : T M = 51.5 °C, P T = 400 Pa)\n</w:instrText>
            </w:r>
            <w:r w:rsidR="004E1277" w:rsidRPr="009F7F88">
              <w:rPr>
                <w:rFonts w:ascii="SimSun" w:eastAsia="SimSun" w:hAnsi="SimSun" w:cs="SimSun" w:hint="eastAsia"/>
                <w:color w:val="000000" w:themeColor="text1"/>
                <w:w w:val="108"/>
              </w:rPr>
              <w:instrText>石墨烯气凝胶</w:instrText>
            </w:r>
            <w:r w:rsidR="004E1277" w:rsidRPr="009F7F88">
              <w:rPr>
                <w:color w:val="000000" w:themeColor="text1"/>
                <w:w w:val="108"/>
              </w:rPr>
              <w:instrText>","page":"7993-8000","title":"Pristine Graphene Aerogels by Room-Temperature Freeze Gelation","type":"article-journal","volume":"28"},"uris":["http://www.mendeley.com/documents/?uuid=3f40973a-a091-4a15-8868-33948eaa0ddc"]}],"mendeley":{"formattedCitation":"&lt;sup&gt;178&lt;/sup&gt;","plainTextFormattedCitation":"178","previouslyFormattedCitation":"&lt;sup&gt;17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178</w:t>
            </w:r>
            <w:r w:rsidRPr="009F7F88">
              <w:rPr>
                <w:color w:val="000000" w:themeColor="text1"/>
                <w:w w:val="108"/>
              </w:rPr>
              <w:fldChar w:fldCharType="end"/>
            </w:r>
          </w:p>
        </w:tc>
      </w:tr>
      <w:tr w:rsidR="009F7F88" w:rsidRPr="009F7F88" w14:paraId="0543E224" w14:textId="77777777" w:rsidTr="00663F3A">
        <w:trPr>
          <w:trHeight w:val="146"/>
        </w:trPr>
        <w:tc>
          <w:tcPr>
            <w:tcW w:w="1701" w:type="dxa"/>
            <w:tcBorders>
              <w:top w:val="nil"/>
              <w:left w:val="nil"/>
              <w:bottom w:val="nil"/>
              <w:right w:val="nil"/>
            </w:tcBorders>
            <w:hideMark/>
          </w:tcPr>
          <w:p w14:paraId="60965501" w14:textId="081BE5A9"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raphene/</w:t>
            </w:r>
            <w:r w:rsidR="00F30B6E" w:rsidRPr="009F7F88">
              <w:rPr>
                <w:color w:val="000000" w:themeColor="text1"/>
                <w:w w:val="108"/>
                <w:lang w:eastAsia="zh-CN"/>
              </w:rPr>
              <w:t>Cu</w:t>
            </w:r>
          </w:p>
        </w:tc>
        <w:tc>
          <w:tcPr>
            <w:tcW w:w="1418" w:type="dxa"/>
            <w:tcBorders>
              <w:top w:val="nil"/>
              <w:left w:val="nil"/>
              <w:bottom w:val="nil"/>
              <w:right w:val="nil"/>
            </w:tcBorders>
            <w:hideMark/>
          </w:tcPr>
          <w:p w14:paraId="0247F74F"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lectrode</w:t>
            </w:r>
          </w:p>
        </w:tc>
        <w:tc>
          <w:tcPr>
            <w:tcW w:w="2693" w:type="dxa"/>
            <w:tcBorders>
              <w:top w:val="nil"/>
              <w:left w:val="nil"/>
              <w:bottom w:val="nil"/>
              <w:right w:val="nil"/>
            </w:tcBorders>
            <w:hideMark/>
          </w:tcPr>
          <w:p w14:paraId="1DE7536A"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Cu, graphene, Pluronic F127</w:t>
            </w:r>
          </w:p>
        </w:tc>
        <w:tc>
          <w:tcPr>
            <w:tcW w:w="1134" w:type="dxa"/>
            <w:tcBorders>
              <w:top w:val="nil"/>
              <w:left w:val="nil"/>
              <w:bottom w:val="nil"/>
              <w:right w:val="nil"/>
            </w:tcBorders>
            <w:hideMark/>
          </w:tcPr>
          <w:p w14:paraId="4E77C873"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xtrusion</w:t>
            </w:r>
          </w:p>
        </w:tc>
        <w:tc>
          <w:tcPr>
            <w:tcW w:w="992" w:type="dxa"/>
            <w:tcBorders>
              <w:top w:val="nil"/>
              <w:left w:val="nil"/>
              <w:bottom w:val="nil"/>
              <w:right w:val="nil"/>
            </w:tcBorders>
            <w:hideMark/>
          </w:tcPr>
          <w:p w14:paraId="6451C46F"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Freeze</w:t>
            </w:r>
          </w:p>
        </w:tc>
        <w:tc>
          <w:tcPr>
            <w:tcW w:w="1701" w:type="dxa"/>
            <w:tcBorders>
              <w:top w:val="nil"/>
              <w:left w:val="nil"/>
              <w:bottom w:val="nil"/>
              <w:right w:val="nil"/>
            </w:tcBorders>
            <w:hideMark/>
          </w:tcPr>
          <w:p w14:paraId="2FE9BC4E"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Supercapacitors</w:t>
            </w:r>
          </w:p>
        </w:tc>
        <w:tc>
          <w:tcPr>
            <w:tcW w:w="567" w:type="dxa"/>
            <w:tcBorders>
              <w:top w:val="nil"/>
              <w:left w:val="nil"/>
              <w:bottom w:val="nil"/>
              <w:right w:val="nil"/>
            </w:tcBorders>
            <w:hideMark/>
          </w:tcPr>
          <w:p w14:paraId="34E9B7FB" w14:textId="5BC22480"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y":"Saiz","given":"Eduardo","non-dropping-particle":"","parse-names":false,"suffix":""}],"container-title":"ACS Applied Materials and Interfaces","id":"ITEM-1","issue":"42","issued":{"date-parts":[["2017"]]},"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F127</w:instrText>
            </w:r>
            <w:r w:rsidR="004E1277" w:rsidRPr="009F7F88">
              <w:rPr>
                <w:rFonts w:ascii="SimSun" w:eastAsia="SimSun" w:hAnsi="SimSun" w:cs="SimSun" w:hint="eastAsia"/>
                <w:color w:val="000000" w:themeColor="text1"/>
                <w:w w:val="108"/>
                <w:lang w:eastAsia="zh-CN"/>
              </w:rPr>
              <w:instrText>热敏油墨</w:instrText>
            </w:r>
            <w:r w:rsidR="004E1277" w:rsidRPr="009F7F88">
              <w:rPr>
                <w:color w:val="000000" w:themeColor="text1"/>
                <w:w w:val="108"/>
                <w:lang w:eastAsia="zh-CN"/>
              </w:rPr>
              <w:instrText>3D</w:instrText>
            </w:r>
            <w:r w:rsidR="004E1277" w:rsidRPr="009F7F88">
              <w:rPr>
                <w:rFonts w:ascii="SimSun" w:eastAsia="SimSun" w:hAnsi="SimSun" w:cs="SimSun" w:hint="eastAsia"/>
                <w:color w:val="000000" w:themeColor="text1"/>
                <w:w w:val="108"/>
                <w:lang w:eastAsia="zh-CN"/>
              </w:rPr>
              <w:instrText>打印冷冻干燥</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还原化学改性石墨烯气凝胶</w:instrText>
            </w:r>
            <w:r w:rsidR="004E1277" w:rsidRPr="009F7F88">
              <w:rPr>
                <w:color w:val="000000" w:themeColor="text1"/>
                <w:w w:val="108"/>
                <w:lang w:eastAsia="zh-CN"/>
              </w:rPr>
              <w:instrText>/</w:instrText>
            </w:r>
            <w:r w:rsidR="004E1277" w:rsidRPr="009F7F88">
              <w:rPr>
                <w:rFonts w:ascii="SimSun" w:eastAsia="SimSun" w:hAnsi="SimSun" w:cs="SimSun" w:hint="eastAsia"/>
                <w:color w:val="000000" w:themeColor="text1"/>
                <w:w w:val="108"/>
                <w:lang w:eastAsia="zh-CN"/>
              </w:rPr>
              <w:instrText>铜电极</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能源存储应用</w:instrText>
            </w:r>
            <w:r w:rsidR="004E1277" w:rsidRPr="009F7F88">
              <w:rPr>
                <w:color w:val="000000" w:themeColor="text1"/>
                <w:w w:val="108"/>
                <w:lang w:eastAsia="zh-CN"/>
              </w:rPr>
              <w:instrText>","page":"37136-37145","title":"Multimaterial 3D Printing of Graphene-Based Electrodes for Electrochemical Energy Storage Using Thermoresponsive Inks","type":"article-journal","volume":"9"},"uris":["http://www.mendeley.com/documents/?uuid=027e3dc5-8906-4035-bcaf-d90ad3da3390"]}],"mendeley":{"formattedCitation":"&lt;sup&gt;231&lt;/sup&gt;","plainTextFormattedCitation":"231","previouslyFormattedCitation":"&lt;sup&gt;22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31</w:t>
            </w:r>
            <w:r w:rsidRPr="009F7F88">
              <w:rPr>
                <w:color w:val="000000" w:themeColor="text1"/>
                <w:w w:val="108"/>
              </w:rPr>
              <w:fldChar w:fldCharType="end"/>
            </w:r>
          </w:p>
        </w:tc>
      </w:tr>
      <w:tr w:rsidR="009F7F88" w:rsidRPr="009F7F88" w14:paraId="3C361E0C" w14:textId="77777777" w:rsidTr="00663F3A">
        <w:trPr>
          <w:trHeight w:val="146"/>
        </w:trPr>
        <w:tc>
          <w:tcPr>
            <w:tcW w:w="1701" w:type="dxa"/>
            <w:tcBorders>
              <w:top w:val="nil"/>
              <w:left w:val="nil"/>
              <w:bottom w:val="nil"/>
              <w:right w:val="nil"/>
            </w:tcBorders>
            <w:hideMark/>
          </w:tcPr>
          <w:p w14:paraId="18473D45"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raphene</w:t>
            </w:r>
          </w:p>
        </w:tc>
        <w:tc>
          <w:tcPr>
            <w:tcW w:w="1418" w:type="dxa"/>
            <w:tcBorders>
              <w:top w:val="nil"/>
              <w:left w:val="nil"/>
              <w:bottom w:val="nil"/>
              <w:right w:val="nil"/>
            </w:tcBorders>
            <w:hideMark/>
          </w:tcPr>
          <w:p w14:paraId="000650C5"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Pattern</w:t>
            </w:r>
          </w:p>
        </w:tc>
        <w:tc>
          <w:tcPr>
            <w:tcW w:w="2693" w:type="dxa"/>
            <w:tcBorders>
              <w:top w:val="nil"/>
              <w:left w:val="nil"/>
              <w:bottom w:val="nil"/>
              <w:right w:val="nil"/>
            </w:tcBorders>
            <w:hideMark/>
          </w:tcPr>
          <w:p w14:paraId="0D553ABC"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O, water</w:t>
            </w:r>
          </w:p>
        </w:tc>
        <w:tc>
          <w:tcPr>
            <w:tcW w:w="1134" w:type="dxa"/>
            <w:tcBorders>
              <w:top w:val="nil"/>
              <w:left w:val="nil"/>
              <w:bottom w:val="nil"/>
              <w:right w:val="nil"/>
            </w:tcBorders>
            <w:hideMark/>
          </w:tcPr>
          <w:p w14:paraId="19BAF560"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xtrusion</w:t>
            </w:r>
          </w:p>
        </w:tc>
        <w:tc>
          <w:tcPr>
            <w:tcW w:w="992" w:type="dxa"/>
            <w:tcBorders>
              <w:top w:val="nil"/>
              <w:left w:val="nil"/>
              <w:bottom w:val="nil"/>
              <w:right w:val="nil"/>
            </w:tcBorders>
            <w:hideMark/>
          </w:tcPr>
          <w:p w14:paraId="3464120D"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Freeze</w:t>
            </w:r>
          </w:p>
        </w:tc>
        <w:tc>
          <w:tcPr>
            <w:tcW w:w="1701" w:type="dxa"/>
            <w:tcBorders>
              <w:top w:val="nil"/>
              <w:left w:val="nil"/>
              <w:bottom w:val="nil"/>
              <w:right w:val="nil"/>
            </w:tcBorders>
            <w:hideMark/>
          </w:tcPr>
          <w:p w14:paraId="7E154A83"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Wearable sensor</w:t>
            </w:r>
          </w:p>
        </w:tc>
        <w:tc>
          <w:tcPr>
            <w:tcW w:w="567" w:type="dxa"/>
            <w:tcBorders>
              <w:top w:val="nil"/>
              <w:left w:val="nil"/>
              <w:bottom w:val="nil"/>
              <w:right w:val="nil"/>
            </w:tcBorders>
            <w:hideMark/>
          </w:tcPr>
          <w:p w14:paraId="11D890C2" w14:textId="14C3A131"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2016"]]},"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3D</w:instrText>
            </w:r>
            <w:r w:rsidR="004E1277" w:rsidRPr="009F7F88">
              <w:rPr>
                <w:rFonts w:ascii="SimSun" w:eastAsia="SimSun" w:hAnsi="SimSun" w:cs="SimSun" w:hint="eastAsia"/>
                <w:color w:val="000000" w:themeColor="text1"/>
                <w:w w:val="108"/>
                <w:lang w:eastAsia="zh-CN"/>
              </w:rPr>
              <w:instrText>打印冷冻干燥</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石墨烯气凝胶</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多识别功能柔性可穿戴传感器</w:instrText>
            </w:r>
            <w:r w:rsidR="004E1277" w:rsidRPr="009F7F88">
              <w:rPr>
                <w:color w:val="000000" w:themeColor="text1"/>
                <w:w w:val="108"/>
                <w:lang w:eastAsia="zh-CN"/>
              </w:rPr>
              <w:instrText>","page":"10948-10951","publisher":"Royal Society of Chemistry","title":"Three-dimensional multi-recognition flexible wearable sensor via graphene aerogel printing","type":"article-journal","volume":"52"},"uris":["http://www.mendeley.com/documents/?uuid=5e353596-3be4-444d-978f-12affd49c169"]}],"mendeley":{"formattedCitation":"&lt;sup&gt;235&lt;/sup&gt;","plainTextFormattedCitation":"235","previouslyFormattedCitation":"&lt;sup&gt;233&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5</w:t>
            </w:r>
            <w:r w:rsidRPr="009F7F88">
              <w:rPr>
                <w:color w:val="000000" w:themeColor="text1"/>
                <w:w w:val="108"/>
              </w:rPr>
              <w:fldChar w:fldCharType="end"/>
            </w:r>
          </w:p>
        </w:tc>
      </w:tr>
      <w:tr w:rsidR="009F7F88" w:rsidRPr="009F7F88" w14:paraId="44C21538" w14:textId="77777777" w:rsidTr="00663F3A">
        <w:trPr>
          <w:trHeight w:val="146"/>
        </w:trPr>
        <w:tc>
          <w:tcPr>
            <w:tcW w:w="1701" w:type="dxa"/>
            <w:tcBorders>
              <w:top w:val="nil"/>
              <w:left w:val="nil"/>
              <w:bottom w:val="nil"/>
              <w:right w:val="nil"/>
            </w:tcBorders>
            <w:hideMark/>
          </w:tcPr>
          <w:p w14:paraId="032B7559" w14:textId="77777777" w:rsidR="00663F3A" w:rsidRPr="009F7F88" w:rsidRDefault="00663F3A" w:rsidP="00663F3A">
            <w:pPr>
              <w:pStyle w:val="RSCT03TableBody"/>
              <w:jc w:val="left"/>
              <w:rPr>
                <w:color w:val="000000" w:themeColor="text1"/>
                <w:w w:val="108"/>
              </w:rPr>
            </w:pPr>
            <w:proofErr w:type="spellStart"/>
            <w:r w:rsidRPr="009F7F88">
              <w:rPr>
                <w:color w:val="000000" w:themeColor="text1"/>
                <w:w w:val="108"/>
              </w:rPr>
              <w:t>PPy</w:t>
            </w:r>
            <w:proofErr w:type="spellEnd"/>
            <w:r w:rsidRPr="009F7F88">
              <w:rPr>
                <w:color w:val="000000" w:themeColor="text1"/>
                <w:w w:val="108"/>
              </w:rPr>
              <w:t>-graphene</w:t>
            </w:r>
          </w:p>
        </w:tc>
        <w:tc>
          <w:tcPr>
            <w:tcW w:w="1418" w:type="dxa"/>
            <w:tcBorders>
              <w:top w:val="nil"/>
              <w:left w:val="nil"/>
              <w:bottom w:val="nil"/>
              <w:right w:val="nil"/>
            </w:tcBorders>
            <w:hideMark/>
          </w:tcPr>
          <w:p w14:paraId="354199A5"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3D </w:t>
            </w:r>
            <w:proofErr w:type="spellStart"/>
            <w:r w:rsidRPr="009F7F88">
              <w:rPr>
                <w:color w:val="000000" w:themeColor="text1"/>
                <w:w w:val="108"/>
              </w:rPr>
              <w:t>microlattice</w:t>
            </w:r>
            <w:proofErr w:type="spellEnd"/>
          </w:p>
        </w:tc>
        <w:tc>
          <w:tcPr>
            <w:tcW w:w="2693" w:type="dxa"/>
            <w:tcBorders>
              <w:top w:val="nil"/>
              <w:left w:val="nil"/>
              <w:bottom w:val="nil"/>
              <w:right w:val="nil"/>
            </w:tcBorders>
            <w:hideMark/>
          </w:tcPr>
          <w:p w14:paraId="30B01F45"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GO, Pluronic F127, </w:t>
            </w:r>
            <w:proofErr w:type="spellStart"/>
            <w:r w:rsidRPr="009F7F88">
              <w:rPr>
                <w:color w:val="000000" w:themeColor="text1"/>
                <w:w w:val="108"/>
              </w:rPr>
              <w:t>PPy</w:t>
            </w:r>
            <w:proofErr w:type="spellEnd"/>
          </w:p>
        </w:tc>
        <w:tc>
          <w:tcPr>
            <w:tcW w:w="1134" w:type="dxa"/>
            <w:tcBorders>
              <w:top w:val="nil"/>
              <w:left w:val="nil"/>
              <w:bottom w:val="nil"/>
              <w:right w:val="nil"/>
            </w:tcBorders>
            <w:hideMark/>
          </w:tcPr>
          <w:p w14:paraId="6FAC59C1"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41FC2A17"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01E77A45" w14:textId="77777777" w:rsidR="00663F3A" w:rsidRPr="009F7F88" w:rsidRDefault="00663F3A" w:rsidP="00663F3A">
            <w:pPr>
              <w:pStyle w:val="RSCT03TableBody"/>
              <w:jc w:val="left"/>
              <w:rPr>
                <w:color w:val="000000" w:themeColor="text1"/>
                <w:w w:val="108"/>
              </w:rPr>
            </w:pPr>
            <w:r w:rsidRPr="009F7F88">
              <w:rPr>
                <w:color w:val="000000" w:themeColor="text1"/>
                <w:w w:val="108"/>
              </w:rPr>
              <w:t>Supercapacitors</w:t>
            </w:r>
          </w:p>
        </w:tc>
        <w:bookmarkStart w:id="88" w:name="_Hlk37446594"/>
        <w:tc>
          <w:tcPr>
            <w:tcW w:w="567" w:type="dxa"/>
            <w:tcBorders>
              <w:top w:val="nil"/>
              <w:left w:val="nil"/>
              <w:bottom w:val="nil"/>
              <w:right w:val="nil"/>
            </w:tcBorders>
            <w:hideMark/>
          </w:tcPr>
          <w:p w14:paraId="284A483D" w14:textId="72951382"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t.201800053","ISSN":"2365709X","abstract":"Disruptive custom electronics require a transformation in energy storage systems from traditional thin-film units to shape conformable 3D components. However, current thick electrodes suffer from uncontrollable geometries and architectures, which lead to ion diffusion limitations, and poor mechanical properties. Here, designed, superelastic polypyrrole (PPy)-coated graphene aerogel (GA) electrodes are fabricated via 3D printing and polymer self-assembly methods. This resilient GA template (up to 90% compression) can be printed into any desired shape including engineered 3D architectures with periodic macropores, which promote the uniform deposition and adhesion of PPy onto the support. The coated PPy thin film increases the specific gravimetric capacitance of the GA electrode from 14 to 395 F g −1 with 90% retention after 5000 charging–discharging cycles. The capacitance remains the same value after 100 times compression cycles. It also improves the compressive strength by one order of magnitude from 0.14 to 2.4 MPa. Areal capacitance and energy density of the PPy–GA electrode are 2 F cm −2 and 0.78 mWh cm −2 , respectively, which to the best of the knowledge break the record for compressible electrodes, respectively. This approach enables the fabrication of complex architectured energy storage modules with enhanced compressibility, ultrahigh areal electrochemical performance, and excellent cyclability.","author":[{"dropping-particle":"","family":"Qi","given":"Zhen","non-dropping-particle":"","parse-names":false,"suffix":""},{"dropping-particle":"","family":"Ye","given":"Jianchao","non-dropping-particle":"","parse-names":false,"suffix":""},{"dropping-particle":"","family":"Chen","given":"Wen","non-dropping-particle":"","parse-names":false,"suffix":""},{"dropping-particle":"","family":"Biener","given":"Juergen","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Zhu","given":"Cheng","non-dropping-particle":"","parse-names":false,"suffix":""}],"container-title":"Advanced Materials Technologies","id":"ITEM-1","issue":"7","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1050</w:instrText>
            </w:r>
            <w:r w:rsidR="004E1277" w:rsidRPr="009F7F88">
              <w:rPr>
                <w:rFonts w:ascii="SimSun" w:eastAsia="SimSun" w:hAnsi="SimSun" w:cs="SimSun" w:hint="eastAsia"/>
                <w:color w:val="000000" w:themeColor="text1"/>
                <w:w w:val="108"/>
              </w:rPr>
              <w:instrText>℃裂解</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超弹性聚吡咯（</w:instrText>
            </w:r>
            <w:r w:rsidR="004E1277" w:rsidRPr="009F7F88">
              <w:rPr>
                <w:color w:val="000000" w:themeColor="text1"/>
                <w:w w:val="108"/>
              </w:rPr>
              <w:instrText>PPy</w:instrText>
            </w:r>
            <w:r w:rsidR="004E1277" w:rsidRPr="009F7F88">
              <w:rPr>
                <w:rFonts w:ascii="SimSun" w:eastAsia="SimSun" w:hAnsi="SimSun" w:cs="SimSun" w:hint="eastAsia"/>
                <w:color w:val="000000" w:themeColor="text1"/>
                <w:w w:val="108"/>
              </w:rPr>
              <w:instrText>）涂层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超级电容器</w:instrText>
            </w:r>
            <w:r w:rsidR="004E1277" w:rsidRPr="009F7F88">
              <w:rPr>
                <w:color w:val="000000" w:themeColor="text1"/>
                <w:w w:val="108"/>
              </w:rPr>
              <w:instrText>","page":"1800053","title":"3D-Printed, Superelastic Polypyrrole–Graphene Electrodes with Ultrahigh Areal Capacitance for Electrochemical Energy Storage","type":"article-journal","volume":"3"},"uris":["http://www.mendeley.com/documents/?uuid=6c91016b-5ee5-4f33-af8a-72501897ba3d"]}],"mendeley":{"formattedCitation":"&lt;sup&gt;234&lt;/sup&gt;","plainTextFormattedCitation":"234","previouslyFormattedCitation":"&lt;sup&gt;232&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34</w:t>
            </w:r>
            <w:r w:rsidRPr="009F7F88">
              <w:rPr>
                <w:color w:val="000000" w:themeColor="text1"/>
                <w:w w:val="108"/>
              </w:rPr>
              <w:fldChar w:fldCharType="end"/>
            </w:r>
            <w:bookmarkEnd w:id="88"/>
          </w:p>
        </w:tc>
      </w:tr>
      <w:tr w:rsidR="009F7F88" w:rsidRPr="009F7F88" w14:paraId="64B7F71A" w14:textId="77777777" w:rsidTr="00663F3A">
        <w:trPr>
          <w:trHeight w:val="146"/>
        </w:trPr>
        <w:tc>
          <w:tcPr>
            <w:tcW w:w="1701" w:type="dxa"/>
            <w:tcBorders>
              <w:top w:val="nil"/>
              <w:left w:val="nil"/>
              <w:bottom w:val="nil"/>
              <w:right w:val="nil"/>
            </w:tcBorders>
            <w:hideMark/>
          </w:tcPr>
          <w:p w14:paraId="64B4D3A4"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raphene</w:t>
            </w:r>
          </w:p>
        </w:tc>
        <w:tc>
          <w:tcPr>
            <w:tcW w:w="1418" w:type="dxa"/>
            <w:tcBorders>
              <w:top w:val="nil"/>
              <w:left w:val="nil"/>
              <w:bottom w:val="nil"/>
              <w:right w:val="nil"/>
            </w:tcBorders>
            <w:hideMark/>
          </w:tcPr>
          <w:p w14:paraId="082833AA"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scaffold</w:t>
            </w:r>
          </w:p>
        </w:tc>
        <w:tc>
          <w:tcPr>
            <w:tcW w:w="2693" w:type="dxa"/>
            <w:tcBorders>
              <w:top w:val="nil"/>
              <w:left w:val="nil"/>
              <w:bottom w:val="nil"/>
              <w:right w:val="nil"/>
            </w:tcBorders>
            <w:hideMark/>
          </w:tcPr>
          <w:p w14:paraId="0952C89E"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O, water</w:t>
            </w:r>
          </w:p>
        </w:tc>
        <w:tc>
          <w:tcPr>
            <w:tcW w:w="1134" w:type="dxa"/>
            <w:tcBorders>
              <w:top w:val="nil"/>
              <w:left w:val="nil"/>
              <w:bottom w:val="nil"/>
              <w:right w:val="nil"/>
            </w:tcBorders>
            <w:hideMark/>
          </w:tcPr>
          <w:p w14:paraId="47E7104B"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xtrusion</w:t>
            </w:r>
          </w:p>
        </w:tc>
        <w:tc>
          <w:tcPr>
            <w:tcW w:w="992" w:type="dxa"/>
            <w:tcBorders>
              <w:top w:val="nil"/>
              <w:left w:val="nil"/>
              <w:bottom w:val="nil"/>
              <w:right w:val="nil"/>
            </w:tcBorders>
            <w:hideMark/>
          </w:tcPr>
          <w:p w14:paraId="0668DE3F"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Freeze</w:t>
            </w:r>
          </w:p>
        </w:tc>
        <w:tc>
          <w:tcPr>
            <w:tcW w:w="1701" w:type="dxa"/>
            <w:tcBorders>
              <w:top w:val="nil"/>
              <w:left w:val="nil"/>
              <w:bottom w:val="nil"/>
              <w:right w:val="nil"/>
            </w:tcBorders>
            <w:hideMark/>
          </w:tcPr>
          <w:p w14:paraId="0022D7EE"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Pressure sensor</w:t>
            </w:r>
          </w:p>
        </w:tc>
        <w:bookmarkStart w:id="89" w:name="_Hlk37448517"/>
        <w:tc>
          <w:tcPr>
            <w:tcW w:w="567" w:type="dxa"/>
            <w:tcBorders>
              <w:top w:val="nil"/>
              <w:left w:val="nil"/>
              <w:bottom w:val="nil"/>
              <w:right w:val="nil"/>
            </w:tcBorders>
            <w:hideMark/>
          </w:tcPr>
          <w:p w14:paraId="53C26C0C" w14:textId="3DF83448"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BF34A6" w:rsidRPr="009F7F88">
              <w:rPr>
                <w:color w:val="000000" w:themeColor="text1"/>
                <w:w w:val="108"/>
                <w:lang w:eastAsia="zh-CN"/>
              </w:rPr>
              <w:instrText>ADDIN CSL_CITATION {"citationItems":[{"id":"ITEM-1","itemData":{"DOI":"10.1002/adma.201902930","ISSN":"15214095","abstract":"Biological materials with hierarchical architectures (e.g., a macroscopic hollow structure and a microscopic cellular structure) offer unique inspiration for designing and manufacturing advanced biomimetic materials with outstanding mechanical performance and low density. Most conventional biomimetic materials only benefit from bioinspired architecture at a single length scale (e.g., microscopic material structure), which largely limits the mechanical performance of the resulting materials. There exists great potential to maxime the mechanical performance of biomimetic materials by leveraging a bioinspired hierarchical structure. An ink-based three-dimensional (3D) printing strategy to manufacture an ultralight biomimetic hierarchical graphene material (BHGMs) with exceptionally high stiffness and resilience is demonstrated. By simultaneously engineering 3D-printed macroscopic hollow structures and constructing an ice-crystal-induced cellular microstructure, BHGMs can achieve ultrahigh elasticity and stability at compressive strains up to 95%. Multiscale finite element analyses indicate that the hierarchical structures of BHGMs effectively reduce the macroscopic strain and transform the microscopic compressive deformation into the rotation and bending of the interconnected graphene flakes. This 3D printing strategy demonstrates the great potential that exists for the assembly of other functional materials into hierarchical cellular structures for various applications where high stiffness and resilience at low density are simultaneously required.","author":[{"dropping-particle":"","family":"Peng","given":"Meiwen","non-dropping-particle":"","parse-names":false,"suffix":""},{"dropping-particle":"","family":"Wen","given":"Zhen","non-dropping-particle":"","parse-names":false,"suffix":""},{"dropping-particle":"","family":"Xie","given":"Lingjie","non-dropping-particle":"","parse-names":false,"suffix":""},{"dropping-particle":"","family":"Cheng","given":"Jian","non-dropping-particle":"","parse-names":false,"suffix":""},{"dropping-particle":"","family":"Jia","given":"Zheng","non-dropping-particle":"","parse-names":false,"suffix":""},{"dropping-particle":"","family":"Shi","given":"Danli","non-dropping-particle":"","parse-names":false,"suffix":""},{"dropping-particle":"","family":"Zeng","given":"Huajie","non-dropping-particle":"","parse-names":false,"suffix":""},{"dropping-particle":"","family":"Zhao","given":"Bo","non-dropping-particle":"","parse-names":false,"suffix":""},{"dropping-particle":"","family":"Liang","given":"Zhiqiang","non-dropping-particle":"","parse-names":false,"suffix":""},{"dropping-particle":"","family":"Li","given":"Teng","non-dropping-particle":"","parse-names":false,"suffix":""},{"dropping-particle":"","family":"Jiang","given":"Lin","non-dropping-particle":"","parse-names":false,"suffix":""}],"container-title":"Advanced Materials","id":"ITEM-1","issued":{"date-parts":[["2019"]]},"note":"</w:instrText>
            </w:r>
            <w:r w:rsidR="00BF34A6" w:rsidRPr="009F7F88">
              <w:rPr>
                <w:rFonts w:ascii="SimSun" w:eastAsia="SimSun" w:hAnsi="SimSun" w:cs="SimSun" w:hint="eastAsia"/>
                <w:color w:val="000000" w:themeColor="text1"/>
                <w:w w:val="108"/>
                <w:lang w:eastAsia="zh-CN"/>
              </w:rPr>
              <w:instrText>已加</w:instrText>
            </w:r>
            <w:r w:rsidR="00BF34A6" w:rsidRPr="009F7F88">
              <w:rPr>
                <w:color w:val="000000" w:themeColor="text1"/>
                <w:w w:val="108"/>
                <w:lang w:eastAsia="zh-CN"/>
              </w:rPr>
              <w:instrText>\n3D</w:instrText>
            </w:r>
            <w:r w:rsidR="00BF34A6" w:rsidRPr="009F7F88">
              <w:rPr>
                <w:rFonts w:ascii="SimSun" w:eastAsia="SimSun" w:hAnsi="SimSun" w:cs="SimSun" w:hint="eastAsia"/>
                <w:color w:val="000000" w:themeColor="text1"/>
                <w:w w:val="108"/>
                <w:lang w:eastAsia="zh-CN"/>
              </w:rPr>
              <w:instrText>打印快速冷冻，虽未提气凝胶，但还是冷冻</w:instrText>
            </w:r>
            <w:r w:rsidR="00BF34A6" w:rsidRPr="009F7F88">
              <w:rPr>
                <w:color w:val="000000" w:themeColor="text1"/>
                <w:w w:val="108"/>
                <w:lang w:eastAsia="zh-CN"/>
              </w:rPr>
              <w:instrText>\n3D biomimetic hierarchical graphene materials (BHGMs) with</w:instrText>
            </w:r>
            <w:r w:rsidR="00BF34A6" w:rsidRPr="009F7F88">
              <w:rPr>
                <w:rFonts w:ascii="SimSun" w:eastAsia="SimSun" w:hAnsi="SimSun" w:cs="SimSun" w:hint="eastAsia"/>
                <w:color w:val="000000" w:themeColor="text1"/>
                <w:w w:val="108"/>
                <w:lang w:eastAsia="zh-CN"/>
              </w:rPr>
              <w:instrText>石墨烯</w:instrText>
            </w:r>
            <w:r w:rsidR="00BF34A6" w:rsidRPr="009F7F88">
              <w:rPr>
                <w:color w:val="000000" w:themeColor="text1"/>
                <w:w w:val="108"/>
                <w:lang w:eastAsia="zh-CN"/>
              </w:rPr>
              <w:instrText xml:space="preserve"> 3D</w:instrText>
            </w:r>
            <w:r w:rsidR="00BF34A6" w:rsidRPr="009F7F88">
              <w:rPr>
                <w:rFonts w:ascii="SimSun" w:eastAsia="SimSun" w:hAnsi="SimSun" w:cs="SimSun" w:hint="eastAsia"/>
                <w:color w:val="000000" w:themeColor="text1"/>
                <w:w w:val="108"/>
                <w:lang w:eastAsia="zh-CN"/>
              </w:rPr>
              <w:instrText>仿生多级孔材料</w:instrText>
            </w:r>
            <w:r w:rsidR="00BF34A6" w:rsidRPr="009F7F88">
              <w:rPr>
                <w:color w:val="000000" w:themeColor="text1"/>
                <w:w w:val="108"/>
                <w:lang w:eastAsia="zh-CN"/>
              </w:rPr>
              <w:instrText>\n</w:instrText>
            </w:r>
            <w:r w:rsidR="00BF34A6" w:rsidRPr="009F7F88">
              <w:rPr>
                <w:rFonts w:ascii="SimSun" w:eastAsia="SimSun" w:hAnsi="SimSun" w:cs="SimSun" w:hint="eastAsia"/>
                <w:color w:val="000000" w:themeColor="text1"/>
                <w:w w:val="108"/>
                <w:lang w:eastAsia="zh-CN"/>
              </w:rPr>
              <w:instrText>应用：</w:instrText>
            </w:r>
            <w:r w:rsidR="00BF34A6" w:rsidRPr="009F7F88">
              <w:rPr>
                <w:color w:val="000000" w:themeColor="text1"/>
                <w:w w:val="108"/>
                <w:lang w:eastAsia="zh-CN"/>
              </w:rPr>
              <w:instrText>ultralight active pressure sensors</w:instrText>
            </w:r>
            <w:r w:rsidR="00BF34A6" w:rsidRPr="009F7F88">
              <w:rPr>
                <w:rFonts w:ascii="SimSun" w:eastAsia="SimSun" w:hAnsi="SimSun" w:cs="SimSun" w:hint="eastAsia"/>
                <w:color w:val="000000" w:themeColor="text1"/>
                <w:w w:val="108"/>
                <w:lang w:eastAsia="zh-CN"/>
              </w:rPr>
              <w:instrText>超轻型主动压力传感器，</w:instrText>
            </w:r>
            <w:r w:rsidR="00BF34A6" w:rsidRPr="009F7F88">
              <w:rPr>
                <w:color w:val="000000" w:themeColor="text1"/>
                <w:w w:val="108"/>
                <w:lang w:eastAsia="zh-CN"/>
              </w:rPr>
              <w:instrText>compressible electrodes in high-performance triboelectric nano- generators</w:instrText>
            </w:r>
            <w:r w:rsidR="00BF34A6" w:rsidRPr="009F7F88">
              <w:rPr>
                <w:rFonts w:ascii="SimSun" w:eastAsia="SimSun" w:hAnsi="SimSun" w:cs="SimSun" w:hint="eastAsia"/>
                <w:color w:val="000000" w:themeColor="text1"/>
                <w:w w:val="108"/>
                <w:lang w:eastAsia="zh-CN"/>
              </w:rPr>
              <w:instrText>高性能摩擦电纳米发电机可压缩电极</w:instrText>
            </w:r>
            <w:r w:rsidR="00BF34A6" w:rsidRPr="009F7F88">
              <w:rPr>
                <w:color w:val="000000" w:themeColor="text1"/>
                <w:w w:val="108"/>
                <w:lang w:eastAsia="zh-CN"/>
              </w:rPr>
              <w:instrText>","page":"1902930","title":"3D Printing of Ultralight Biomimetic Hierarchical Graphene Materials with Exceptional Stiffness and Resilience","type":"article-journal","volume":"31"},"uris":["http://www.mendeley.com/documents/?uuid=eb9489b3-4cce-483b-be5b-f4bc557d4f7d"]}],"mendeley":{"formattedCitation":"&lt;sup&gt;107&lt;/sup&gt;","plainTextFormattedCitation":"107","previouslyFormattedCitation":"&lt;sup&gt;107&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lang w:eastAsia="zh-CN"/>
              </w:rPr>
              <w:t>107</w:t>
            </w:r>
            <w:r w:rsidRPr="009F7F88">
              <w:rPr>
                <w:color w:val="000000" w:themeColor="text1"/>
                <w:w w:val="108"/>
              </w:rPr>
              <w:fldChar w:fldCharType="end"/>
            </w:r>
            <w:bookmarkEnd w:id="89"/>
          </w:p>
        </w:tc>
      </w:tr>
      <w:tr w:rsidR="009F7F88" w:rsidRPr="009F7F88" w14:paraId="0FB5E48A" w14:textId="77777777" w:rsidTr="00663F3A">
        <w:trPr>
          <w:trHeight w:val="146"/>
        </w:trPr>
        <w:tc>
          <w:tcPr>
            <w:tcW w:w="1701" w:type="dxa"/>
            <w:tcBorders>
              <w:top w:val="nil"/>
              <w:left w:val="nil"/>
              <w:bottom w:val="nil"/>
              <w:right w:val="nil"/>
            </w:tcBorders>
            <w:hideMark/>
          </w:tcPr>
          <w:p w14:paraId="008F9A82" w14:textId="77777777" w:rsidR="00663F3A" w:rsidRPr="009F7F88" w:rsidRDefault="00663F3A" w:rsidP="00663F3A">
            <w:pPr>
              <w:pStyle w:val="RSCT03TableBody"/>
              <w:jc w:val="left"/>
              <w:rPr>
                <w:color w:val="000000" w:themeColor="text1"/>
                <w:w w:val="108"/>
                <w:lang w:eastAsia="zh-CN"/>
              </w:rPr>
            </w:pPr>
            <w:bookmarkStart w:id="90" w:name="_Hlk39596772"/>
            <w:r w:rsidRPr="009F7F88">
              <w:rPr>
                <w:color w:val="000000" w:themeColor="text1"/>
                <w:w w:val="108"/>
                <w:lang w:eastAsia="zh-CN"/>
              </w:rPr>
              <w:t>Graphene-carbon</w:t>
            </w:r>
          </w:p>
        </w:tc>
        <w:tc>
          <w:tcPr>
            <w:tcW w:w="1418" w:type="dxa"/>
            <w:tcBorders>
              <w:top w:val="nil"/>
              <w:left w:val="nil"/>
              <w:bottom w:val="nil"/>
              <w:right w:val="nil"/>
            </w:tcBorders>
            <w:hideMark/>
          </w:tcPr>
          <w:p w14:paraId="20271C95"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Micro-electrode</w:t>
            </w:r>
          </w:p>
        </w:tc>
        <w:tc>
          <w:tcPr>
            <w:tcW w:w="2693" w:type="dxa"/>
            <w:tcBorders>
              <w:top w:val="nil"/>
              <w:left w:val="nil"/>
              <w:bottom w:val="nil"/>
              <w:right w:val="nil"/>
            </w:tcBorders>
            <w:hideMark/>
          </w:tcPr>
          <w:p w14:paraId="1780522E"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carbon sphere, GO</w:t>
            </w:r>
          </w:p>
        </w:tc>
        <w:tc>
          <w:tcPr>
            <w:tcW w:w="1134" w:type="dxa"/>
            <w:tcBorders>
              <w:top w:val="nil"/>
              <w:left w:val="nil"/>
              <w:bottom w:val="nil"/>
              <w:right w:val="nil"/>
            </w:tcBorders>
            <w:hideMark/>
          </w:tcPr>
          <w:p w14:paraId="30DD69B8"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template</w:t>
            </w:r>
          </w:p>
        </w:tc>
        <w:tc>
          <w:tcPr>
            <w:tcW w:w="992" w:type="dxa"/>
            <w:tcBorders>
              <w:top w:val="nil"/>
              <w:left w:val="nil"/>
              <w:bottom w:val="nil"/>
              <w:right w:val="nil"/>
            </w:tcBorders>
            <w:hideMark/>
          </w:tcPr>
          <w:p w14:paraId="392D801D"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Freeze</w:t>
            </w:r>
          </w:p>
        </w:tc>
        <w:tc>
          <w:tcPr>
            <w:tcW w:w="1701" w:type="dxa"/>
            <w:tcBorders>
              <w:top w:val="nil"/>
              <w:left w:val="nil"/>
              <w:bottom w:val="nil"/>
              <w:right w:val="nil"/>
            </w:tcBorders>
            <w:hideMark/>
          </w:tcPr>
          <w:p w14:paraId="2198A693"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Micro-supercapacitor</w:t>
            </w:r>
          </w:p>
        </w:tc>
        <w:bookmarkStart w:id="91" w:name="_Hlk37446744"/>
        <w:tc>
          <w:tcPr>
            <w:tcW w:w="567" w:type="dxa"/>
            <w:tcBorders>
              <w:top w:val="nil"/>
              <w:left w:val="nil"/>
              <w:bottom w:val="nil"/>
              <w:right w:val="nil"/>
            </w:tcBorders>
            <w:hideMark/>
          </w:tcPr>
          <w:p w14:paraId="783B22E0" w14:textId="1966CBB1"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16/j.jmat.2018.11.009","ISSN":"23528486","abstract":"As one of the most important micro energy storage devices (MESDs), graphene-based micro-supercapacitors (G-MSCs) possess the advantages of excellent flexibility, long cycle life, affordability and high reliability. In most cases, constructing three-dimensional (3D) graphene networks is widely utilized to promote the permeation of electrolyte and enhance the utilization of active materials. In this work, conventional freeze-drying process is utilized in the fabrication of G-MSCs to constitute 3D interconnected networks micro-electrodes, and further by regulating the composition of inks, carbon spheres (CSs) at different mass loadings are introduced into the graphene scaffolds to further increase the active sites of the micro-electrodes. The fabricated all carbon-based MSC with the optimal mass loading of CSs (0.406 mg cm−2) exhibits a high specific areal capacitance of 17.01 mF cm−2 at the scan rate of 10 mV s−1 and a capacitance retention of 93.14% after 10000 cycles at the scan rate of 500 mV s−1. The proposed microfabrication process is facile and fully compatible with modern microtechnologies and will be highly suitable for large-scale production and integration.","author":[{"dropping-particle":"","family":"Chen","given":"Yiming","non-dropping-particle":"","parse-names":false,"suffix":""},{"dropping-particle":"","family":"Guo","given":"Minghao","non-dropping-particle":"","parse-names":false,"suffix":""},{"dropping-particle":"","family":"He","given":"Liang","non-dropping-particle":"","parse-names":false,"suffix":""},{"dropping-particle":"","family":"Yang","given":"Wei","non-dropping-particle":"","parse-names":false,"suffix":""},{"dropping-particle":"","family":"Xu","given":"Lin","non-dropping-particle":"","parse-names":false,"suffix":""},{"dropping-particle":"","family":"Meng","given":"Jiashen","non-dropping-particle":"","parse-names":false,"suffix":""},{"dropping-particle":"","family":"Tian","given":"Xiaocong","non-dropping-particle":"","parse-names":false,"suffix":""},{"dropping-particle":"","family":"Ma","given":"Xinyu","non-dropping-particle":"","parse-names":false,"suffix":""},{"dropping-particle":"","family":"Yu","given":"Qiang","non-dropping-particle":"","parse-names":false,"suffix":""},{"dropping-particle":"","family":"Yang","given":"Kaichun","non-dropping-particle":"","parse-names":false,"suffix":""},{"dropping-particle":"","family":"Hong","given":"Xufeng","non-dropping-particle":"","parse-names":false,"suffix":""},{"dropping-particle":"","family":"Mai","given":"Liqiang","non-dropping-particle":"","parse-names":false,"suffix":""}],"container-title":"Journal of Materiomics","id":"ITEM-1","issue":"2","issued":{"date-parts":[["2019"]]},"note":"</w:instrText>
            </w:r>
            <w:r w:rsidR="004E1277" w:rsidRPr="009F7F88">
              <w:rPr>
                <w:rFonts w:ascii="SimSun" w:eastAsia="SimSun" w:hAnsi="SimSun" w:cs="SimSun" w:hint="eastAsia"/>
                <w:color w:val="000000" w:themeColor="text1"/>
                <w:w w:val="108"/>
                <w:lang w:eastAsia="zh-CN"/>
              </w:rPr>
              <w:instrText>已加，加至石墨烯气凝胶中，暂不放到综述中（影响因子不高）</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用墨水</w:instrText>
            </w:r>
            <w:r w:rsidR="004E1277" w:rsidRPr="009F7F88">
              <w:rPr>
                <w:color w:val="000000" w:themeColor="text1"/>
                <w:w w:val="108"/>
                <w:lang w:eastAsia="zh-CN"/>
              </w:rPr>
              <w:instrText>ink</w:instrText>
            </w:r>
            <w:r w:rsidR="004E1277" w:rsidRPr="009F7F88">
              <w:rPr>
                <w:rFonts w:ascii="SimSun" w:eastAsia="SimSun" w:hAnsi="SimSun" w:cs="SimSun" w:hint="eastAsia"/>
                <w:color w:val="000000" w:themeColor="text1"/>
                <w:w w:val="108"/>
                <w:lang w:eastAsia="zh-CN"/>
              </w:rPr>
              <w:instrText>这个词但无打印，只有</w:instrText>
            </w:r>
            <w:r w:rsidR="004E1277" w:rsidRPr="009F7F88">
              <w:rPr>
                <w:color w:val="000000" w:themeColor="text1"/>
                <w:w w:val="108"/>
                <w:lang w:eastAsia="zh-CN"/>
              </w:rPr>
              <w:instrText>injecting</w:instrText>
            </w:r>
            <w:r w:rsidR="004E1277" w:rsidRPr="009F7F88">
              <w:rPr>
                <w:rFonts w:ascii="SimSun" w:eastAsia="SimSun" w:hAnsi="SimSun" w:cs="SimSun" w:hint="eastAsia"/>
                <w:color w:val="000000" w:themeColor="text1"/>
                <w:w w:val="108"/>
                <w:lang w:eastAsia="zh-CN"/>
              </w:rPr>
              <w:instrText>和冷冻干燥</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石墨烯气凝胶</w:instrText>
            </w:r>
            <w:r w:rsidR="004E1277" w:rsidRPr="009F7F88">
              <w:rPr>
                <w:color w:val="000000" w:themeColor="text1"/>
                <w:w w:val="108"/>
                <w:lang w:eastAsia="zh-CN"/>
              </w:rPr>
              <w:instrText>-</w:instrText>
            </w:r>
            <w:r w:rsidR="004E1277" w:rsidRPr="009F7F88">
              <w:rPr>
                <w:rFonts w:ascii="SimSun" w:eastAsia="SimSun" w:hAnsi="SimSun" w:cs="SimSun" w:hint="eastAsia"/>
                <w:color w:val="000000" w:themeColor="text1"/>
                <w:w w:val="108"/>
                <w:lang w:eastAsia="zh-CN"/>
              </w:rPr>
              <w:instrText>炭球作为超级电容器</w:instrText>
            </w:r>
            <w:r w:rsidR="004E1277" w:rsidRPr="009F7F88">
              <w:rPr>
                <w:color w:val="000000" w:themeColor="text1"/>
                <w:w w:val="108"/>
                <w:lang w:eastAsia="zh-CN"/>
              </w:rPr>
              <w:instrText>","page":"303-312","publisher":"Elsevier Ltd","title":"Scalable microfabrication of three-dimensional porous interconnected graphene scaffolds with carbon spheres for high-performance all carbon-based micro-supercapacitors","type":"article-journal","volume":"5"},"uris":["http://www.mendeley.com/documents/?uuid=f008aafe-3432-4fd0-b544-5b4a41679043"]}],"mendeley":{"formattedCitation":"&lt;sup&gt;246&lt;/sup&gt;","plainTextFormattedCitation":"246","previouslyFormattedCitation":"&lt;sup&gt;24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46</w:t>
            </w:r>
            <w:r w:rsidRPr="009F7F88">
              <w:rPr>
                <w:color w:val="000000" w:themeColor="text1"/>
                <w:w w:val="108"/>
              </w:rPr>
              <w:fldChar w:fldCharType="end"/>
            </w:r>
            <w:bookmarkEnd w:id="91"/>
          </w:p>
        </w:tc>
      </w:tr>
      <w:tr w:rsidR="009F7F88" w:rsidRPr="009F7F88" w14:paraId="79A01880" w14:textId="77777777" w:rsidTr="00663F3A">
        <w:trPr>
          <w:trHeight w:val="146"/>
        </w:trPr>
        <w:tc>
          <w:tcPr>
            <w:tcW w:w="1701" w:type="dxa"/>
            <w:tcBorders>
              <w:top w:val="nil"/>
              <w:left w:val="nil"/>
              <w:bottom w:val="nil"/>
              <w:right w:val="nil"/>
            </w:tcBorders>
            <w:hideMark/>
          </w:tcPr>
          <w:p w14:paraId="500D2AAB"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raphene</w:t>
            </w:r>
          </w:p>
        </w:tc>
        <w:tc>
          <w:tcPr>
            <w:tcW w:w="1418" w:type="dxa"/>
            <w:tcBorders>
              <w:top w:val="nil"/>
              <w:left w:val="nil"/>
              <w:bottom w:val="nil"/>
              <w:right w:val="nil"/>
            </w:tcBorders>
            <w:hideMark/>
          </w:tcPr>
          <w:p w14:paraId="242AC63A"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scaffold</w:t>
            </w:r>
          </w:p>
        </w:tc>
        <w:tc>
          <w:tcPr>
            <w:tcW w:w="2693" w:type="dxa"/>
            <w:tcBorders>
              <w:top w:val="nil"/>
              <w:left w:val="nil"/>
              <w:bottom w:val="nil"/>
              <w:right w:val="nil"/>
            </w:tcBorders>
            <w:hideMark/>
          </w:tcPr>
          <w:p w14:paraId="18036C53"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raphite</w:t>
            </w:r>
          </w:p>
        </w:tc>
        <w:tc>
          <w:tcPr>
            <w:tcW w:w="1134" w:type="dxa"/>
            <w:tcBorders>
              <w:top w:val="nil"/>
              <w:left w:val="nil"/>
              <w:bottom w:val="nil"/>
              <w:right w:val="nil"/>
            </w:tcBorders>
            <w:hideMark/>
          </w:tcPr>
          <w:p w14:paraId="565F6A0B"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xtrusion</w:t>
            </w:r>
          </w:p>
        </w:tc>
        <w:tc>
          <w:tcPr>
            <w:tcW w:w="992" w:type="dxa"/>
            <w:tcBorders>
              <w:top w:val="nil"/>
              <w:left w:val="nil"/>
              <w:bottom w:val="nil"/>
              <w:right w:val="nil"/>
            </w:tcBorders>
            <w:hideMark/>
          </w:tcPr>
          <w:p w14:paraId="25740330"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Freeze</w:t>
            </w:r>
          </w:p>
        </w:tc>
        <w:tc>
          <w:tcPr>
            <w:tcW w:w="1701" w:type="dxa"/>
            <w:tcBorders>
              <w:top w:val="nil"/>
              <w:left w:val="nil"/>
              <w:bottom w:val="nil"/>
              <w:right w:val="nil"/>
            </w:tcBorders>
            <w:hideMark/>
          </w:tcPr>
          <w:p w14:paraId="6EAAFE15"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w:t>
            </w:r>
          </w:p>
        </w:tc>
        <w:tc>
          <w:tcPr>
            <w:tcW w:w="567" w:type="dxa"/>
            <w:tcBorders>
              <w:top w:val="nil"/>
              <w:left w:val="nil"/>
              <w:bottom w:val="nil"/>
              <w:right w:val="nil"/>
            </w:tcBorders>
            <w:hideMark/>
          </w:tcPr>
          <w:p w14:paraId="30E26DEE" w14:textId="6CB702B9"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38/s41467-017-02580-3","ISSN":"20411723","abstract":"It is difficult to achieve high efficiency production of hydrophobic graphene by liquid phase exfoliation due to its poor dispersibility and the tendency of graphene sheets to undergo π-π stacking. Here, we report a water-phase, non-dispersion exfoliation method to produce highly crystalline graphene flakes, which can be stored in the form of a concentrated slurry (50 mg mL -1 ) or filter cake for months without the risk of re-stacking. The as-exfoliated graphene slurry can be directly used for 3D printing, as well as fabricating conductive graphene aerogels and graphene-polymer composites, thus avoiding the use of copious quantities of organic solvents and lowering the manufacturing cost. This non-dispersion strategy paves the way for the cost-effective and environmentally friendly production of graphene-based materials.","author":[{"dropping-particle":"","family":"Dong","given":"Lei","non-dropping-particle":"","parse-names":false,"suffix":""},{"dropping-particle":"","family":"Chen","given":"Zhongxin","non-dropping-particle":"","parse-names":false,"suffix":""},{"dropping-particle":"","family":"Zhao","given":"Xiaoxu","non-dropping-particle":"","parse-names":false,"suffix":""},{"dropping-particle":"","family":"Ma","given":"Jianhua","non-dropping-particle":"","parse-names":false,"suffix":""},{"dropping-particle":"","family":"Lin","given":"Shan","non-dropping-particle":"","parse-names":false,"suffix":""},{"dropping-particle":"","family":"Li","given":"Mengxiong","non-dropping-particle":"","parse-names":false,"suffix":""},{"dropping-particle":"","family":"Bao","given":"Yang","non-dropping-particle":"","parse-names":false,"suffix":""},{"dropping-particle":"","family":"Chu","given":"Leiqiang","non-dropping-particle":"","parse-names":false,"suffix":""},{"dropping-particle":"","family":"Leng","given":"Kai","non-dropping-particle":"","parse-names":false,"suffix":""},{"dropping-particle":"","family":"Lu","given":"Hongbin","non-dropping-particle":"","parse-names":false,"suffix":""},{"dropping-particle":"","family":"Loh","given":"Kian Ping","non-dropping-particle":"","parse-names":false,"suffix":""}],"container-title":"Nature Communications","id":"ITEM-1","issue":"1","issued":{"date-parts":[["2018"]]},"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非分散法制备高浓度石墨烯水溶液，明确</w:instrText>
            </w:r>
            <w:r w:rsidR="004E1277" w:rsidRPr="009F7F88">
              <w:rPr>
                <w:rFonts w:ascii="Calibri" w:hAnsi="Calibri" w:cs="Calibri"/>
                <w:color w:val="000000" w:themeColor="text1"/>
                <w:w w:val="108"/>
                <w:lang w:eastAsia="zh-CN"/>
              </w:rPr>
              <w:instrText>“</w:instrText>
            </w:r>
            <w:r w:rsidR="004E1277" w:rsidRPr="009F7F88">
              <w:rPr>
                <w:rFonts w:ascii="SimSun" w:eastAsia="SimSun" w:hAnsi="SimSun" w:cs="SimSun" w:hint="eastAsia"/>
                <w:color w:val="000000" w:themeColor="text1"/>
                <w:w w:val="108"/>
                <w:lang w:eastAsia="zh-CN"/>
              </w:rPr>
              <w:instrText>为</w:instrText>
            </w:r>
            <w:r w:rsidR="004E1277" w:rsidRPr="009F7F88">
              <w:rPr>
                <w:color w:val="000000" w:themeColor="text1"/>
                <w:w w:val="108"/>
                <w:lang w:eastAsia="zh-CN"/>
              </w:rPr>
              <w:instrText>3D</w:instrText>
            </w:r>
            <w:r w:rsidR="004E1277" w:rsidRPr="009F7F88">
              <w:rPr>
                <w:rFonts w:ascii="SimSun" w:eastAsia="SimSun" w:hAnsi="SimSun" w:cs="SimSun" w:hint="eastAsia"/>
                <w:color w:val="000000" w:themeColor="text1"/>
                <w:w w:val="108"/>
                <w:lang w:eastAsia="zh-CN"/>
              </w:rPr>
              <w:instrText>打印石墨烯气凝胶做准备</w:instrText>
            </w:r>
            <w:r w:rsidR="004E1277" w:rsidRPr="009F7F88">
              <w:rPr>
                <w:rFonts w:ascii="Calibri" w:hAnsi="Calibri" w:cs="Calibri"/>
                <w:color w:val="000000" w:themeColor="text1"/>
                <w:w w:val="108"/>
                <w:lang w:eastAsia="zh-CN"/>
              </w:rPr>
              <w:instrText>”</w:instrText>
            </w:r>
            <w:r w:rsidR="004E1277" w:rsidRPr="009F7F88">
              <w:rPr>
                <w:rFonts w:ascii="SimSun" w:eastAsia="SimSun" w:hAnsi="SimSun" w:cs="SimSun" w:hint="eastAsia"/>
                <w:color w:val="000000" w:themeColor="text1"/>
                <w:w w:val="108"/>
                <w:lang w:eastAsia="zh-CN"/>
              </w:rPr>
              <w:instrText>，已经</w:instrText>
            </w:r>
            <w:r w:rsidR="004E1277" w:rsidRPr="009F7F88">
              <w:rPr>
                <w:color w:val="000000" w:themeColor="text1"/>
                <w:w w:val="108"/>
                <w:lang w:eastAsia="zh-CN"/>
              </w:rPr>
              <w:instrText>3D</w:instrText>
            </w:r>
            <w:r w:rsidR="004E1277" w:rsidRPr="009F7F88">
              <w:rPr>
                <w:rFonts w:ascii="SimSun" w:eastAsia="SimSun" w:hAnsi="SimSun" w:cs="SimSun" w:hint="eastAsia"/>
                <w:color w:val="000000" w:themeColor="text1"/>
                <w:w w:val="108"/>
                <w:lang w:eastAsia="zh-CN"/>
              </w:rPr>
              <w:instrText>打印</w:instrText>
            </w:r>
            <w:r w:rsidR="004E1277" w:rsidRPr="009F7F88">
              <w:rPr>
                <w:color w:val="000000" w:themeColor="text1"/>
                <w:w w:val="108"/>
                <w:lang w:eastAsia="zh-CN"/>
              </w:rPr>
              <w:instrText>","page":"76","publisher":"Springer US","title":"A non-dispersion strategy for large-scale production of ultra-high concentration graphene slurries in water","type":"article-journal","volume":"9"},"uris":["http://www.mendeley.com/documents/?uuid=4565e9e6-9cbd-4353-ac7c-c65da8f2f42d"]}],"mendeley":{"formattedCitation":"&lt;sup&gt;257&lt;/sup&gt;","plainTextFormattedCitation":"257","previouslyFormattedCitation":"&lt;sup&gt;25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57</w:t>
            </w:r>
            <w:r w:rsidRPr="009F7F88">
              <w:rPr>
                <w:color w:val="000000" w:themeColor="text1"/>
                <w:w w:val="108"/>
              </w:rPr>
              <w:fldChar w:fldCharType="end"/>
            </w:r>
          </w:p>
        </w:tc>
      </w:tr>
      <w:tr w:rsidR="009F7F88" w:rsidRPr="009F7F88" w14:paraId="662E16F8" w14:textId="77777777" w:rsidTr="00663F3A">
        <w:trPr>
          <w:trHeight w:val="146"/>
        </w:trPr>
        <w:tc>
          <w:tcPr>
            <w:tcW w:w="1701" w:type="dxa"/>
            <w:tcBorders>
              <w:top w:val="nil"/>
              <w:left w:val="nil"/>
              <w:bottom w:val="nil"/>
              <w:right w:val="nil"/>
            </w:tcBorders>
            <w:hideMark/>
          </w:tcPr>
          <w:p w14:paraId="0DD8ECED" w14:textId="31463F07" w:rsidR="00663F3A" w:rsidRPr="009F7F88" w:rsidRDefault="00663F3A" w:rsidP="00663F3A">
            <w:pPr>
              <w:pStyle w:val="RSCT03TableBody"/>
              <w:jc w:val="left"/>
              <w:rPr>
                <w:color w:val="000000" w:themeColor="text1"/>
                <w:w w:val="108"/>
              </w:rPr>
            </w:pPr>
            <w:r w:rsidRPr="009F7F88">
              <w:rPr>
                <w:color w:val="000000" w:themeColor="text1"/>
                <w:w w:val="108"/>
              </w:rPr>
              <w:t>Graphene-CNT</w:t>
            </w:r>
          </w:p>
        </w:tc>
        <w:tc>
          <w:tcPr>
            <w:tcW w:w="1418" w:type="dxa"/>
            <w:tcBorders>
              <w:top w:val="nil"/>
              <w:left w:val="nil"/>
              <w:bottom w:val="nil"/>
              <w:right w:val="nil"/>
            </w:tcBorders>
            <w:hideMark/>
          </w:tcPr>
          <w:p w14:paraId="5605EE7A" w14:textId="77777777" w:rsidR="00663F3A" w:rsidRPr="009F7F88" w:rsidRDefault="00663F3A" w:rsidP="00663F3A">
            <w:pPr>
              <w:pStyle w:val="RSCT03TableBody"/>
              <w:jc w:val="left"/>
              <w:rPr>
                <w:color w:val="000000" w:themeColor="text1"/>
                <w:w w:val="108"/>
              </w:rPr>
            </w:pPr>
            <w:r w:rsidRPr="009F7F88">
              <w:rPr>
                <w:color w:val="000000" w:themeColor="text1"/>
                <w:w w:val="108"/>
              </w:rPr>
              <w:t>3D lattice</w:t>
            </w:r>
          </w:p>
        </w:tc>
        <w:tc>
          <w:tcPr>
            <w:tcW w:w="2693" w:type="dxa"/>
            <w:tcBorders>
              <w:top w:val="nil"/>
              <w:left w:val="nil"/>
              <w:bottom w:val="nil"/>
              <w:right w:val="nil"/>
            </w:tcBorders>
            <w:hideMark/>
          </w:tcPr>
          <w:p w14:paraId="3C9AA8DE" w14:textId="0ADB8E87" w:rsidR="00663F3A" w:rsidRPr="009F7F88" w:rsidRDefault="00663F3A" w:rsidP="00663F3A">
            <w:pPr>
              <w:pStyle w:val="RSCT03TableBody"/>
              <w:jc w:val="left"/>
              <w:rPr>
                <w:color w:val="000000" w:themeColor="text1"/>
                <w:w w:val="108"/>
              </w:rPr>
            </w:pPr>
            <w:r w:rsidRPr="009F7F88">
              <w:rPr>
                <w:color w:val="000000" w:themeColor="text1"/>
                <w:w w:val="108"/>
              </w:rPr>
              <w:t>GO, CaCl</w:t>
            </w:r>
            <w:r w:rsidRPr="009F7F88">
              <w:rPr>
                <w:color w:val="000000" w:themeColor="text1"/>
                <w:w w:val="108"/>
                <w:vertAlign w:val="subscript"/>
              </w:rPr>
              <w:t>2</w:t>
            </w:r>
            <w:r w:rsidRPr="009F7F88">
              <w:rPr>
                <w:color w:val="000000" w:themeColor="text1"/>
                <w:w w:val="108"/>
              </w:rPr>
              <w:t>, CNT</w:t>
            </w:r>
          </w:p>
        </w:tc>
        <w:tc>
          <w:tcPr>
            <w:tcW w:w="1134" w:type="dxa"/>
            <w:tcBorders>
              <w:top w:val="nil"/>
              <w:left w:val="nil"/>
              <w:bottom w:val="nil"/>
              <w:right w:val="nil"/>
            </w:tcBorders>
            <w:hideMark/>
          </w:tcPr>
          <w:p w14:paraId="144D31BB"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707987AE"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0157199F" w14:textId="77777777" w:rsidR="00663F3A" w:rsidRPr="009F7F88" w:rsidRDefault="00663F3A" w:rsidP="00663F3A">
            <w:pPr>
              <w:pStyle w:val="RSCT03TableBody"/>
              <w:jc w:val="left"/>
              <w:rPr>
                <w:color w:val="000000" w:themeColor="text1"/>
                <w:w w:val="108"/>
              </w:rPr>
            </w:pPr>
            <w:r w:rsidRPr="009F7F88">
              <w:rPr>
                <w:color w:val="000000" w:themeColor="text1"/>
                <w:w w:val="108"/>
              </w:rPr>
              <w:t>Strain sensor</w:t>
            </w:r>
          </w:p>
        </w:tc>
        <w:bookmarkStart w:id="92" w:name="_Hlk39597522"/>
        <w:tc>
          <w:tcPr>
            <w:tcW w:w="567" w:type="dxa"/>
            <w:tcBorders>
              <w:top w:val="nil"/>
              <w:left w:val="nil"/>
              <w:bottom w:val="nil"/>
              <w:right w:val="nil"/>
            </w:tcBorders>
            <w:hideMark/>
          </w:tcPr>
          <w:p w14:paraId="057EA289" w14:textId="067A51E8"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8/s41467-018-03268-y","ISSN":"20411723","abstract":"Carbon aerogels demonstrate wide applications for their ultralow density, rich porosity, and multifunctionalities. Their compressive elasticity has been achieved by different carbons. However, reversibly high stretchability of neat carbon aerogels is still a great challenge owing to their extremely dilute brittle interconnections and poorly ductile cells. Here we report highly stretchable neat carbon aerogels with a retractable 200% elongation through hierarchical synergistic assembly. The hierarchical buckled structures and synergistic reinforcement between graphene and carbon nanotubes enable a temperature-invariable, recoverable stretching elasticity with small energy dissipation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0.1, 100% strain) and high fatigue resistance more than 106 cycles. The ultralight carbon aerogels with both stretchability and compressibility were designed as strain sensors for logic identification of sophisticated shape conversions. Our methodology paves the way to highly stretchable carbon and neat inorganic materials with extensive applications in aerospace, smart robots, and wearable devices.","author":[{"dropping-particle":"","family":"Guo","given":"Fan","non-dropping-particle":"","parse-names":false,"suffix":""},{"dropping-particle":"","family":"Jiang","given":"Yanqiu","non-dropping-particle":"","parse-names":false,"suffix":""},{"dropping-particle":"","family":"Xu","given":"Zhen","non-dropping-particle":"","parse-names":false,"suffix":""},{"dropping-particle":"","family":"Xiao","given":"Youhua","non-dropping-particle":"","parse-names":false,"suffix":""},{"dropping-particle":"","family":"Fang","given":"Bo","non-dropping-particle":"","parse-names":false,"suffix":""},{"dropping-particle":"","family":"Liu","given":"Yingjun","non-dropping-particle":"","parse-names":false,"suffix":""},{"dropping-particle":"","family":"Gao","given":"Weiwei","non-dropping-particle":"","parse-names":false,"suffix":""},{"dropping-particle":"","family":"Zhao","given":"Pei","non-dropping-particle":"","parse-names":false,"suffix":""},{"dropping-particle":"","family":"Wang","given":"Hongtao","non-dropping-particle":"","parse-names":false,"suffix":""},{"dropping-particle":"","family":"Gao","given":"Chao","non-dropping-particle":"","parse-names":false,"suffix":""}],"container-title":"Nature Communications","id":"ITEM-1","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碳纳米管气凝胶网</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高伸长率材料</w:instrText>
            </w:r>
            <w:r w:rsidR="004E1277" w:rsidRPr="009F7F88">
              <w:rPr>
                <w:color w:val="000000" w:themeColor="text1"/>
                <w:w w:val="108"/>
              </w:rPr>
              <w:instrText>","page":"881","publisher":"Springer US","title":"Highly stretchable carbon aerogels","type":"article-journal","volume":"9"},"uris":["http://www.mendeley.com/documents/?uuid=71eb64e2-6126-4dad-ae2b-1876ba4b523b"]}],"mendeley":{"formattedCitation":"&lt;sup&gt;258&lt;/sup&gt;","plainTextFormattedCitation":"258","previouslyFormattedCitation":"&lt;sup&gt;25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58</w:t>
            </w:r>
            <w:r w:rsidRPr="009F7F88">
              <w:rPr>
                <w:color w:val="000000" w:themeColor="text1"/>
                <w:w w:val="108"/>
              </w:rPr>
              <w:fldChar w:fldCharType="end"/>
            </w:r>
            <w:bookmarkEnd w:id="92"/>
          </w:p>
        </w:tc>
        <w:bookmarkEnd w:id="90"/>
      </w:tr>
      <w:tr w:rsidR="009F7F88" w:rsidRPr="009F7F88" w14:paraId="12DE9F69" w14:textId="77777777" w:rsidTr="00663F3A">
        <w:trPr>
          <w:trHeight w:val="146"/>
        </w:trPr>
        <w:tc>
          <w:tcPr>
            <w:tcW w:w="1701" w:type="dxa"/>
            <w:tcBorders>
              <w:top w:val="nil"/>
              <w:left w:val="nil"/>
              <w:bottom w:val="nil"/>
              <w:right w:val="nil"/>
            </w:tcBorders>
            <w:hideMark/>
          </w:tcPr>
          <w:p w14:paraId="11340C16" w14:textId="77777777" w:rsidR="00663F3A" w:rsidRPr="009F7F88" w:rsidRDefault="00663F3A" w:rsidP="00663F3A">
            <w:pPr>
              <w:pStyle w:val="RSCT03TableBody"/>
              <w:jc w:val="left"/>
              <w:rPr>
                <w:color w:val="000000" w:themeColor="text1"/>
                <w:w w:val="108"/>
              </w:rPr>
            </w:pPr>
            <w:bookmarkStart w:id="93" w:name="_Hlk39597839"/>
            <w:r w:rsidRPr="009F7F88">
              <w:rPr>
                <w:color w:val="000000" w:themeColor="text1"/>
                <w:w w:val="108"/>
              </w:rPr>
              <w:t>Graphene-polymer</w:t>
            </w:r>
          </w:p>
        </w:tc>
        <w:tc>
          <w:tcPr>
            <w:tcW w:w="1418" w:type="dxa"/>
            <w:tcBorders>
              <w:top w:val="nil"/>
              <w:left w:val="nil"/>
              <w:bottom w:val="nil"/>
              <w:right w:val="nil"/>
            </w:tcBorders>
            <w:hideMark/>
          </w:tcPr>
          <w:p w14:paraId="14C05002" w14:textId="77777777" w:rsidR="00663F3A" w:rsidRPr="009F7F88" w:rsidRDefault="00663F3A" w:rsidP="00663F3A">
            <w:pPr>
              <w:pStyle w:val="RSCT03TableBody"/>
              <w:jc w:val="left"/>
              <w:rPr>
                <w:color w:val="000000" w:themeColor="text1"/>
                <w:w w:val="108"/>
              </w:rPr>
            </w:pPr>
            <w:r w:rsidRPr="009F7F88">
              <w:rPr>
                <w:color w:val="000000" w:themeColor="text1"/>
                <w:w w:val="108"/>
              </w:rPr>
              <w:t>3D lattice</w:t>
            </w:r>
          </w:p>
        </w:tc>
        <w:tc>
          <w:tcPr>
            <w:tcW w:w="2693" w:type="dxa"/>
            <w:tcBorders>
              <w:top w:val="nil"/>
              <w:left w:val="nil"/>
              <w:bottom w:val="nil"/>
              <w:right w:val="nil"/>
            </w:tcBorders>
            <w:hideMark/>
          </w:tcPr>
          <w:p w14:paraId="30CA100E" w14:textId="77777777" w:rsidR="00663F3A" w:rsidRPr="009F7F88" w:rsidRDefault="00663F3A" w:rsidP="00663F3A">
            <w:pPr>
              <w:pStyle w:val="RSCT03TableBody"/>
              <w:jc w:val="left"/>
              <w:rPr>
                <w:color w:val="000000" w:themeColor="text1"/>
                <w:w w:val="108"/>
              </w:rPr>
            </w:pPr>
            <w:r w:rsidRPr="009F7F88">
              <w:rPr>
                <w:color w:val="000000" w:themeColor="text1"/>
                <w:w w:val="108"/>
              </w:rPr>
              <w:t>GO, CaCl</w:t>
            </w:r>
            <w:r w:rsidRPr="009F7F88">
              <w:rPr>
                <w:color w:val="000000" w:themeColor="text1"/>
                <w:w w:val="108"/>
                <w:vertAlign w:val="subscript"/>
              </w:rPr>
              <w:t>2</w:t>
            </w:r>
            <w:r w:rsidRPr="009F7F88">
              <w:rPr>
                <w:color w:val="000000" w:themeColor="text1"/>
                <w:w w:val="108"/>
              </w:rPr>
              <w:t>, polycaprolactone</w:t>
            </w:r>
          </w:p>
        </w:tc>
        <w:tc>
          <w:tcPr>
            <w:tcW w:w="1134" w:type="dxa"/>
            <w:tcBorders>
              <w:top w:val="nil"/>
              <w:left w:val="nil"/>
              <w:bottom w:val="nil"/>
              <w:right w:val="nil"/>
            </w:tcBorders>
            <w:hideMark/>
          </w:tcPr>
          <w:p w14:paraId="52D6ACD2"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10B0D5ED"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6B0B8C35" w14:textId="77777777" w:rsidR="00663F3A" w:rsidRPr="009F7F88" w:rsidRDefault="00663F3A" w:rsidP="00663F3A">
            <w:pPr>
              <w:pStyle w:val="RSCT03TableBody"/>
              <w:jc w:val="left"/>
              <w:rPr>
                <w:color w:val="000000" w:themeColor="text1"/>
                <w:w w:val="108"/>
              </w:rPr>
            </w:pPr>
            <w:r w:rsidRPr="009F7F88">
              <w:rPr>
                <w:rFonts w:asciiTheme="minorEastAsia" w:eastAsiaTheme="minorEastAsia" w:hAnsiTheme="minorEastAsia" w:hint="eastAsia"/>
                <w:color w:val="000000" w:themeColor="text1"/>
                <w:w w:val="108"/>
                <w:lang w:eastAsia="zh-CN"/>
              </w:rPr>
              <w:t>F</w:t>
            </w:r>
            <w:r w:rsidRPr="009F7F88">
              <w:rPr>
                <w:color w:val="000000" w:themeColor="text1"/>
                <w:w w:val="108"/>
              </w:rPr>
              <w:t>use, micro-oscillator</w:t>
            </w:r>
          </w:p>
        </w:tc>
        <w:bookmarkStart w:id="94" w:name="_Hlk37446869"/>
        <w:tc>
          <w:tcPr>
            <w:tcW w:w="567" w:type="dxa"/>
            <w:tcBorders>
              <w:top w:val="nil"/>
              <w:left w:val="nil"/>
              <w:bottom w:val="nil"/>
              <w:right w:val="nil"/>
            </w:tcBorders>
            <w:hideMark/>
          </w:tcPr>
          <w:p w14:paraId="350EC66A" w14:textId="7BC23D86"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rPr>
              <w:instrText xml:space="preserve">ADDIN CSL_CITATION {"citationItems":[{"id":"ITEM-1","itemData":{"DOI":"10.1021/acsnano.9b00428","ISSN":"1936086X","abstract":"Shape memory polymers (SMPs) change shapes as-designed through altering the chain segment movement by external stimuli, promising wide uses in actuators, sensors, drug delivery, and deployable devices. However, the recovery speed of SMPs is still far slower than the benchmark shape memory alloys (SMAs), originating from their intrinsic poor heat transport and retarded viscoelasticity of polymer chains. In this work, monolithic nanocomposite aerogels composed of bicontinuous graphene and SMP networks are designed to promote the recovery time of SMP composites to a record value of 50 ms, comparable to the SMA case. The integration of a stretchable graphene framework as a fast energy transformation grid with ultrathin polycaprolactone nanofilms (tunable at 2.5-60 nm) enables the rapid phase transition of SMPs under electrical stimulation. The graphene-SMP nanocomposite aerogels, with a density of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10 mg cm-3, exhibit a fast response (175 ± 40 mm s-1), large deformation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100%), and a wide response bandwidth (0.1-20 Hz). The ultrafast response of SMP nanocomposite aerogels confers extensive uses in sensitive fuses, micro-oscillators, artificial muscles, actuators, and soft robotics. The design of bicontinuous ultralight aerogels can be extended to fabricate multifunctional and multiresponsive hybrid materials and devices.","author":[{"dropping-particle":"","family":"Guo","given":"Fan","non-dropping-particle":"","parse-names":false,"suffix":""},{"dropping-particle":"","family":"Zheng","given":"Xiaowen","non-dropping-particle":"","parse-names":false,"suffix":""},{"dropping-particle":"","family":"Liang","given":"Chunyuan","non-dropping-particle":"","parse-names":false,"suffix":""},{"dropping-particle":"","family":"Jiang","given":"Yanqiu","non-dropping-particle":"","parse-names":false,"suffix":""},{"dropping-particle":"","family":"Xu","given":"Zhen","non-dropping-particle":"","parse-names":false,"suffix":""},{"dropping-particle":"","family":"Jiao","given":"Zhongdong","non-dropping-particle":"","parse-names":false,"suffix":""},{"dropping-particle":"","family":"Liu","given":"Yingjun","non-dropping-particle":"","parse-names":false,"suffix":""},{"dropping-particle":"","family":"Wang","given":"Hong Tao","non-dropping-particle":"","parse-names":false,"suffix":""},{"dropping-particle":"","family":"Sun","given":"Haiyan","non-dropping-particle":"","parse-names":false,"suffix":""},{"dropping-particle":"","family":"Ma","given":"Lie","non-dropping-particle":"","parse-names":false,"suffix":""},{"dropping-particle":"","family":"Gao","given":"Weiwei","non-dropping-particle":"","parse-names":false,"suffix":""},{"dropping-particle":"","family":"Greiner","given":"Andreas","non-dropping-particle":"","parse-names":false,"suffix":""},{"dropping-particle":"","family":"Agarwal","given":"Seema","non-dropping-particle":"","parse-names":false,"suffix":""},{"dropping-particle":"","family":"Gao","given":"Chao","non-dropping-particle":"","parse-names":false,"suffix":""}],"container-title":"ACS Nano","genre":"research-article","id":"ITEM-1","issue":"5","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形状记忆树脂复合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可毫秒级响应</w:instrText>
            </w:r>
            <w:r w:rsidR="004E1277" w:rsidRPr="009F7F88">
              <w:rPr>
                <w:color w:val="000000" w:themeColor="text1"/>
                <w:w w:val="108"/>
              </w:rPr>
              <w:instrText>","page":"5549-5558","publisher":"American Chemical Society","title":"Millisecond Response of Shape Memory Polymer Nanocomposite Aerogel Powered by Stretchable Graphene Framework","type":"article-journal","volume":"13"},"uris":["http://www.mendeley.com/documents/?uuid=dddde0d4-a490-4e70-bc88-4838995e9823"]}],"mendeley":{"formattedCitation":"&lt;sup&gt;236&lt;/sup&gt;","plainTextFormattedCitation":"236","previouslyFormattedCitation":"&lt;sup&gt;23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36</w:t>
            </w:r>
            <w:r w:rsidRPr="009F7F88">
              <w:rPr>
                <w:color w:val="000000" w:themeColor="text1"/>
                <w:w w:val="108"/>
              </w:rPr>
              <w:fldChar w:fldCharType="end"/>
            </w:r>
            <w:bookmarkEnd w:id="94"/>
          </w:p>
        </w:tc>
      </w:tr>
      <w:tr w:rsidR="009F7F88" w:rsidRPr="009F7F88" w14:paraId="43895EAF" w14:textId="77777777" w:rsidTr="00663F3A">
        <w:trPr>
          <w:trHeight w:val="146"/>
        </w:trPr>
        <w:tc>
          <w:tcPr>
            <w:tcW w:w="1701" w:type="dxa"/>
            <w:tcBorders>
              <w:top w:val="nil"/>
              <w:left w:val="nil"/>
              <w:bottom w:val="nil"/>
              <w:right w:val="nil"/>
            </w:tcBorders>
            <w:hideMark/>
          </w:tcPr>
          <w:p w14:paraId="01963CE4"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raphene</w:t>
            </w:r>
          </w:p>
        </w:tc>
        <w:tc>
          <w:tcPr>
            <w:tcW w:w="1418" w:type="dxa"/>
            <w:tcBorders>
              <w:top w:val="nil"/>
              <w:left w:val="nil"/>
              <w:bottom w:val="nil"/>
              <w:right w:val="nil"/>
            </w:tcBorders>
            <w:hideMark/>
          </w:tcPr>
          <w:p w14:paraId="7BAA9DB6"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lectrode</w:t>
            </w:r>
          </w:p>
        </w:tc>
        <w:tc>
          <w:tcPr>
            <w:tcW w:w="2693" w:type="dxa"/>
            <w:tcBorders>
              <w:top w:val="nil"/>
              <w:left w:val="nil"/>
              <w:bottom w:val="nil"/>
              <w:right w:val="nil"/>
            </w:tcBorders>
            <w:hideMark/>
          </w:tcPr>
          <w:p w14:paraId="5B7159BC"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O, water</w:t>
            </w:r>
          </w:p>
        </w:tc>
        <w:tc>
          <w:tcPr>
            <w:tcW w:w="1134" w:type="dxa"/>
            <w:tcBorders>
              <w:top w:val="nil"/>
              <w:left w:val="nil"/>
              <w:bottom w:val="nil"/>
              <w:right w:val="nil"/>
            </w:tcBorders>
            <w:hideMark/>
          </w:tcPr>
          <w:p w14:paraId="268C6807"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xtrusion</w:t>
            </w:r>
          </w:p>
        </w:tc>
        <w:tc>
          <w:tcPr>
            <w:tcW w:w="992" w:type="dxa"/>
            <w:tcBorders>
              <w:top w:val="nil"/>
              <w:left w:val="nil"/>
              <w:bottom w:val="nil"/>
              <w:right w:val="nil"/>
            </w:tcBorders>
            <w:hideMark/>
          </w:tcPr>
          <w:p w14:paraId="737F8924"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Freeze</w:t>
            </w:r>
          </w:p>
        </w:tc>
        <w:tc>
          <w:tcPr>
            <w:tcW w:w="1701" w:type="dxa"/>
            <w:tcBorders>
              <w:top w:val="nil"/>
              <w:left w:val="nil"/>
              <w:bottom w:val="nil"/>
              <w:right w:val="nil"/>
            </w:tcBorders>
            <w:hideMark/>
          </w:tcPr>
          <w:p w14:paraId="7EBD178B"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Supercapacitor</w:t>
            </w:r>
          </w:p>
        </w:tc>
        <w:bookmarkStart w:id="95" w:name="_Hlk37446993"/>
        <w:tc>
          <w:tcPr>
            <w:tcW w:w="567" w:type="dxa"/>
            <w:tcBorders>
              <w:top w:val="nil"/>
              <w:left w:val="nil"/>
              <w:bottom w:val="nil"/>
              <w:right w:val="nil"/>
            </w:tcBorders>
            <w:hideMark/>
          </w:tcPr>
          <w:p w14:paraId="373D3E3C" w14:textId="10A222AB"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16/j.nanoms.2019.05.003","ISSN":"25899651","author":[{"dropping-particle":"","family":"Ling","given":"Shangwen","non-dropping-particle":"","parse-names":false,"suffix":""},{"dropping-particle":"","family":"Kang","given":"Wenbin","non-dropping-particle":"","parse-names":false,"suffix":""},{"dropping-particle":"","family":"Tao","given":"Shanwen","non-dropping-particle":"","parse-names":false,"suffix":""},{"dropping-particle":"","family":"Zhang","given":"Chuhong","non-dropping-particle":"","parse-names":false,"suffix":""}],"container-title":"Nano Materials Science","id":"ITEM-1","issue":"2","issued":{"date-parts":[["2019"]]},"note":"</w:instrText>
            </w:r>
            <w:r w:rsidR="004E1277" w:rsidRPr="009F7F88">
              <w:rPr>
                <w:rFonts w:ascii="SimSun" w:eastAsia="SimSun" w:hAnsi="SimSun" w:cs="SimSun" w:hint="eastAsia"/>
                <w:color w:val="000000" w:themeColor="text1"/>
                <w:w w:val="108"/>
                <w:lang w:eastAsia="zh-CN"/>
              </w:rPr>
              <w:instrText>已加，暂不加到综述</w:instrText>
            </w:r>
            <w:r w:rsidR="004E1277" w:rsidRPr="009F7F88">
              <w:rPr>
                <w:color w:val="000000" w:themeColor="text1"/>
                <w:w w:val="108"/>
                <w:lang w:eastAsia="zh-CN"/>
              </w:rPr>
              <w:instrText>word</w:instrText>
            </w:r>
            <w:r w:rsidR="004E1277" w:rsidRPr="009F7F88">
              <w:rPr>
                <w:rFonts w:ascii="SimSun" w:eastAsia="SimSun" w:hAnsi="SimSun" w:cs="SimSun" w:hint="eastAsia"/>
                <w:color w:val="000000" w:themeColor="text1"/>
                <w:w w:val="108"/>
                <w:lang w:eastAsia="zh-CN"/>
              </w:rPr>
              <w:instrText>中</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高浓度氧化石墨烯墨水</w:instrText>
            </w:r>
            <w:r w:rsidR="004E1277" w:rsidRPr="009F7F88">
              <w:rPr>
                <w:color w:val="000000" w:themeColor="text1"/>
                <w:w w:val="108"/>
                <w:lang w:eastAsia="zh-CN"/>
              </w:rPr>
              <w:instrText>3D</w:instrText>
            </w:r>
            <w:r w:rsidR="004E1277" w:rsidRPr="009F7F88">
              <w:rPr>
                <w:rFonts w:ascii="SimSun" w:eastAsia="SimSun" w:hAnsi="SimSun" w:cs="SimSun" w:hint="eastAsia"/>
                <w:color w:val="000000" w:themeColor="text1"/>
                <w:w w:val="108"/>
                <w:lang w:eastAsia="zh-CN"/>
              </w:rPr>
              <w:instrText>打印冷冻干燥，裂解</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石墨烯气凝胶为超级电容器</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有相关墨水粘度的原则的讨论</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用</w:instrText>
            </w:r>
            <w:r w:rsidR="004E1277" w:rsidRPr="009F7F88">
              <w:rPr>
                <w:color w:val="000000" w:themeColor="text1"/>
                <w:w w:val="108"/>
                <w:lang w:eastAsia="zh-CN"/>
              </w:rPr>
              <w:instrText>NaOH</w:instrText>
            </w:r>
            <w:r w:rsidR="004E1277" w:rsidRPr="009F7F88">
              <w:rPr>
                <w:rFonts w:ascii="SimSun" w:eastAsia="SimSun" w:hAnsi="SimSun" w:cs="SimSun" w:hint="eastAsia"/>
                <w:color w:val="000000" w:themeColor="text1"/>
                <w:w w:val="108"/>
                <w:lang w:eastAsia="zh-CN"/>
              </w:rPr>
              <w:instrText>控制氧化石墨烯的分散</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有图：粘度、电镜</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无图：样品、应用</w:instrText>
            </w:r>
            <w:r w:rsidR="004E1277" w:rsidRPr="009F7F88">
              <w:rPr>
                <w:color w:val="000000" w:themeColor="text1"/>
                <w:w w:val="108"/>
                <w:lang w:eastAsia="zh-CN"/>
              </w:rPr>
              <w:instrText>","page":"142-148","publisher":"Elsevier Ltd","title":"Highly concentrated graphene oxide ink for facile 3D printing of supercapacitors","type":"article-journal","volume":"1"},"uris":["http://www.mendeley.com/documents/?uuid=8754143b-17ff-4ed0-b0ff-2cb505fccb21"]}],"mendeley":{"formattedCitation":"&lt;sup&gt;233&lt;/sup&gt;","plainTextFormattedCitation":"233","previouslyFormattedCitation":"&lt;sup&gt;231&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3</w:t>
            </w:r>
            <w:r w:rsidRPr="009F7F88">
              <w:rPr>
                <w:color w:val="000000" w:themeColor="text1"/>
                <w:w w:val="108"/>
              </w:rPr>
              <w:fldChar w:fldCharType="end"/>
            </w:r>
            <w:bookmarkEnd w:id="95"/>
          </w:p>
        </w:tc>
      </w:tr>
      <w:tr w:rsidR="009F7F88" w:rsidRPr="009F7F88" w14:paraId="717C114E" w14:textId="77777777" w:rsidTr="00663F3A">
        <w:trPr>
          <w:trHeight w:val="146"/>
        </w:trPr>
        <w:tc>
          <w:tcPr>
            <w:tcW w:w="1701" w:type="dxa"/>
            <w:tcBorders>
              <w:top w:val="nil"/>
              <w:left w:val="nil"/>
              <w:bottom w:val="nil"/>
              <w:right w:val="nil"/>
            </w:tcBorders>
            <w:hideMark/>
          </w:tcPr>
          <w:p w14:paraId="08024614"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5A473353" w14:textId="77777777" w:rsidR="00663F3A" w:rsidRPr="009F7F88" w:rsidRDefault="00663F3A" w:rsidP="00663F3A">
            <w:pPr>
              <w:pStyle w:val="RSCT03TableBody"/>
              <w:jc w:val="left"/>
              <w:rPr>
                <w:color w:val="000000" w:themeColor="text1"/>
                <w:w w:val="108"/>
              </w:rPr>
            </w:pPr>
            <w:r w:rsidRPr="009F7F88">
              <w:rPr>
                <w:color w:val="000000" w:themeColor="text1"/>
                <w:w w:val="108"/>
              </w:rPr>
              <w:t>3D web</w:t>
            </w:r>
          </w:p>
        </w:tc>
        <w:tc>
          <w:tcPr>
            <w:tcW w:w="2693" w:type="dxa"/>
            <w:tcBorders>
              <w:top w:val="nil"/>
              <w:left w:val="nil"/>
              <w:bottom w:val="nil"/>
              <w:right w:val="nil"/>
            </w:tcBorders>
            <w:hideMark/>
          </w:tcPr>
          <w:p w14:paraId="7888CA9F" w14:textId="77777777" w:rsidR="00663F3A" w:rsidRPr="009F7F88" w:rsidRDefault="00663F3A" w:rsidP="00663F3A">
            <w:pPr>
              <w:pStyle w:val="RSCT03TableBody"/>
              <w:jc w:val="left"/>
              <w:rPr>
                <w:color w:val="000000" w:themeColor="text1"/>
                <w:w w:val="108"/>
              </w:rPr>
            </w:pPr>
            <w:r w:rsidRPr="009F7F88">
              <w:rPr>
                <w:color w:val="000000" w:themeColor="text1"/>
                <w:w w:val="108"/>
              </w:rPr>
              <w:t>Graphite, water</w:t>
            </w:r>
          </w:p>
        </w:tc>
        <w:tc>
          <w:tcPr>
            <w:tcW w:w="1134" w:type="dxa"/>
            <w:tcBorders>
              <w:top w:val="nil"/>
              <w:left w:val="nil"/>
              <w:bottom w:val="nil"/>
              <w:right w:val="nil"/>
            </w:tcBorders>
            <w:hideMark/>
          </w:tcPr>
          <w:p w14:paraId="32D21CF0"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41AD01AC"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2525FF33" w14:textId="77777777" w:rsidR="00663F3A" w:rsidRPr="009F7F88" w:rsidRDefault="00663F3A" w:rsidP="00663F3A">
            <w:pPr>
              <w:pStyle w:val="RSCT03TableBody"/>
              <w:jc w:val="left"/>
              <w:rPr>
                <w:color w:val="000000" w:themeColor="text1"/>
                <w:w w:val="108"/>
              </w:rPr>
            </w:pPr>
            <w:r w:rsidRPr="009F7F88">
              <w:rPr>
                <w:color w:val="000000" w:themeColor="text1"/>
                <w:w w:val="108"/>
              </w:rPr>
              <w:t>Tactile sensor</w:t>
            </w:r>
          </w:p>
        </w:tc>
        <w:tc>
          <w:tcPr>
            <w:tcW w:w="567" w:type="dxa"/>
            <w:tcBorders>
              <w:top w:val="nil"/>
              <w:left w:val="nil"/>
              <w:bottom w:val="nil"/>
              <w:right w:val="nil"/>
            </w:tcBorders>
            <w:hideMark/>
          </w:tcPr>
          <w:p w14:paraId="3DBC0797" w14:textId="36AEA4C6"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family":"Song","given":"Yanlin","non-dropping-particle":"","parse-names":false,"suffix":""}],"container-title":"Chemical Communications","id":"ITEM-1","issue":"38","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蛛网仿生多级精度触觉传感器</w:instrText>
            </w:r>
            <w:r w:rsidR="004E1277" w:rsidRPr="009F7F88">
              <w:rPr>
                <w:color w:val="000000" w:themeColor="text1"/>
                <w:w w:val="108"/>
              </w:rPr>
              <w:instrText>","page":"4810-4813","publisher":"Royal Society of Chemistry","title":"Spider-web inspired multi-resolution graphene tactile sensor","type":"article-journal","volume":"54"},"uris":["http://www.mendeley.com/documents/?uuid=33695b15-f044-4fca-aa92-a3806ec14216"]}],"mendeley":{"formattedCitation":"&lt;sup&gt;259&lt;/sup&gt;","plainTextFormattedCitation":"259","previouslyFormattedCitation":"&lt;sup&gt;25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59</w:t>
            </w:r>
            <w:r w:rsidRPr="009F7F88">
              <w:rPr>
                <w:color w:val="000000" w:themeColor="text1"/>
                <w:w w:val="108"/>
              </w:rPr>
              <w:fldChar w:fldCharType="end"/>
            </w:r>
          </w:p>
        </w:tc>
        <w:bookmarkEnd w:id="93"/>
      </w:tr>
      <w:tr w:rsidR="009F7F88" w:rsidRPr="009F7F88" w14:paraId="39607C22" w14:textId="77777777" w:rsidTr="00663F3A">
        <w:trPr>
          <w:trHeight w:val="146"/>
        </w:trPr>
        <w:tc>
          <w:tcPr>
            <w:tcW w:w="1701" w:type="dxa"/>
            <w:tcBorders>
              <w:top w:val="nil"/>
              <w:left w:val="nil"/>
              <w:bottom w:val="nil"/>
              <w:right w:val="nil"/>
            </w:tcBorders>
            <w:hideMark/>
          </w:tcPr>
          <w:p w14:paraId="3FB0DB4A" w14:textId="77777777" w:rsidR="00663F3A" w:rsidRPr="009F7F88" w:rsidRDefault="00663F3A" w:rsidP="00663F3A">
            <w:pPr>
              <w:pStyle w:val="RSCT03TableBody"/>
              <w:jc w:val="left"/>
              <w:rPr>
                <w:color w:val="000000" w:themeColor="text1"/>
                <w:w w:val="108"/>
              </w:rPr>
            </w:pPr>
            <w:r w:rsidRPr="009F7F88">
              <w:rPr>
                <w:color w:val="000000" w:themeColor="text1"/>
                <w:w w:val="108"/>
              </w:rPr>
              <w:t>MnO</w:t>
            </w:r>
            <w:r w:rsidRPr="009F7F88">
              <w:rPr>
                <w:color w:val="000000" w:themeColor="text1"/>
                <w:w w:val="108"/>
                <w:vertAlign w:val="subscript"/>
              </w:rPr>
              <w:t>2</w:t>
            </w:r>
            <w:r w:rsidRPr="009F7F88">
              <w:rPr>
                <w:color w:val="000000" w:themeColor="text1"/>
                <w:w w:val="108"/>
              </w:rPr>
              <w:t>/graphene</w:t>
            </w:r>
          </w:p>
        </w:tc>
        <w:tc>
          <w:tcPr>
            <w:tcW w:w="1418" w:type="dxa"/>
            <w:tcBorders>
              <w:top w:val="nil"/>
              <w:left w:val="nil"/>
              <w:bottom w:val="nil"/>
              <w:right w:val="nil"/>
            </w:tcBorders>
            <w:hideMark/>
          </w:tcPr>
          <w:p w14:paraId="7ED98CC1" w14:textId="77777777" w:rsidR="00663F3A" w:rsidRPr="009F7F88" w:rsidRDefault="00663F3A" w:rsidP="00663F3A">
            <w:pPr>
              <w:pStyle w:val="RSCT03TableBody"/>
              <w:jc w:val="left"/>
              <w:rPr>
                <w:color w:val="000000" w:themeColor="text1"/>
                <w:w w:val="108"/>
              </w:rPr>
            </w:pPr>
            <w:r w:rsidRPr="009F7F88">
              <w:rPr>
                <w:color w:val="000000" w:themeColor="text1"/>
                <w:w w:val="108"/>
              </w:rPr>
              <w:t>3D scaffold</w:t>
            </w:r>
          </w:p>
        </w:tc>
        <w:tc>
          <w:tcPr>
            <w:tcW w:w="2693" w:type="dxa"/>
            <w:tcBorders>
              <w:top w:val="nil"/>
              <w:left w:val="nil"/>
              <w:bottom w:val="nil"/>
              <w:right w:val="nil"/>
            </w:tcBorders>
            <w:hideMark/>
          </w:tcPr>
          <w:p w14:paraId="7AF9D75F" w14:textId="77777777" w:rsidR="00663F3A" w:rsidRPr="009F7F88" w:rsidRDefault="00663F3A" w:rsidP="00663F3A">
            <w:pPr>
              <w:pStyle w:val="RSCT03TableBody"/>
              <w:jc w:val="left"/>
              <w:rPr>
                <w:color w:val="000000" w:themeColor="text1"/>
                <w:w w:val="108"/>
              </w:rPr>
            </w:pPr>
            <w:r w:rsidRPr="009F7F88">
              <w:rPr>
                <w:color w:val="000000" w:themeColor="text1"/>
                <w:w w:val="108"/>
              </w:rPr>
              <w:t>GO, HPMC</w:t>
            </w:r>
          </w:p>
        </w:tc>
        <w:tc>
          <w:tcPr>
            <w:tcW w:w="1134" w:type="dxa"/>
            <w:tcBorders>
              <w:top w:val="nil"/>
              <w:left w:val="nil"/>
              <w:bottom w:val="nil"/>
              <w:right w:val="nil"/>
            </w:tcBorders>
            <w:hideMark/>
          </w:tcPr>
          <w:p w14:paraId="5DC8631A"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6B8EC591"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5F3E45CF" w14:textId="77777777" w:rsidR="00663F3A" w:rsidRPr="009F7F88" w:rsidRDefault="00663F3A" w:rsidP="00663F3A">
            <w:pPr>
              <w:pStyle w:val="RSCT03TableBody"/>
              <w:jc w:val="left"/>
              <w:rPr>
                <w:color w:val="000000" w:themeColor="text1"/>
                <w:w w:val="108"/>
              </w:rPr>
            </w:pPr>
            <w:r w:rsidRPr="009F7F88">
              <w:rPr>
                <w:color w:val="000000" w:themeColor="text1"/>
                <w:w w:val="108"/>
              </w:rPr>
              <w:t>Supercapacitor</w:t>
            </w:r>
          </w:p>
        </w:tc>
        <w:tc>
          <w:tcPr>
            <w:tcW w:w="567" w:type="dxa"/>
            <w:tcBorders>
              <w:top w:val="nil"/>
              <w:left w:val="nil"/>
              <w:bottom w:val="nil"/>
              <w:right w:val="nil"/>
            </w:tcBorders>
            <w:hideMark/>
          </w:tcPr>
          <w:p w14:paraId="7308F308" w14:textId="05641339"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Joule","id":"ITEM-1","issue":"2","issued":{"date-parts":[["2019"]]},"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氧化石墨烯，冷冻干燥，裂解，电化学沉积</w:instrText>
            </w:r>
            <w:r w:rsidR="00BF34A6" w:rsidRPr="009F7F88">
              <w:rPr>
                <w:color w:val="000000" w:themeColor="text1"/>
                <w:w w:val="108"/>
              </w:rPr>
              <w:instrText>MnO2</w:instrText>
            </w:r>
            <w:r w:rsidR="00BF34A6" w:rsidRPr="009F7F88">
              <w:rPr>
                <w:rFonts w:ascii="SimSun" w:eastAsia="SimSun" w:hAnsi="SimSun" w:cs="SimSun" w:hint="eastAsia"/>
                <w:color w:val="000000" w:themeColor="text1"/>
                <w:w w:val="108"/>
              </w:rPr>
              <w:instrText>，</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负载</w:instrText>
            </w:r>
            <w:r w:rsidR="00BF34A6" w:rsidRPr="009F7F88">
              <w:rPr>
                <w:color w:val="000000" w:themeColor="text1"/>
                <w:w w:val="108"/>
              </w:rPr>
              <w:instrText>MnO2</w:instrText>
            </w:r>
            <w:r w:rsidR="00BF34A6" w:rsidRPr="009F7F88">
              <w:rPr>
                <w:rFonts w:ascii="SimSun" w:eastAsia="SimSun" w:hAnsi="SimSun" w:cs="SimSun" w:hint="eastAsia"/>
                <w:color w:val="000000" w:themeColor="text1"/>
                <w:w w:val="108"/>
              </w:rPr>
              <w:instrText>石墨烯气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作为超级电容器</w:instrText>
            </w:r>
            <w:r w:rsidR="00BF34A6" w:rsidRPr="009F7F88">
              <w:rPr>
                <w:color w:val="000000" w:themeColor="text1"/>
                <w:w w:val="108"/>
              </w:rPr>
              <w:instrText>","page":"459-470","title":"Efficient 3D Printed Pseudocapacitive Electrodes with Ultrahigh MnO2 Loading","type":"article-journal","volume":"3"},"uris":["http://www.mendeley.com/documents/?uuid=6a12c2b6-de59-4d30-861f-41fe223f5ea7"]}],"mendeley":{"formattedCitation":"&lt;sup&gt;21&lt;/sup&gt;","plainTextFormattedCitation":"21","previouslyFormattedCitation":"&lt;sup&gt;21&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lang w:eastAsia="zh-CN"/>
              </w:rPr>
              <w:t>21</w:t>
            </w:r>
            <w:r w:rsidRPr="009F7F88">
              <w:rPr>
                <w:color w:val="000000" w:themeColor="text1"/>
                <w:w w:val="108"/>
              </w:rPr>
              <w:fldChar w:fldCharType="end"/>
            </w:r>
          </w:p>
        </w:tc>
      </w:tr>
      <w:tr w:rsidR="009F7F88" w:rsidRPr="009F7F88" w14:paraId="58AD3076" w14:textId="77777777" w:rsidTr="00663F3A">
        <w:trPr>
          <w:trHeight w:val="146"/>
        </w:trPr>
        <w:tc>
          <w:tcPr>
            <w:tcW w:w="1701" w:type="dxa"/>
            <w:tcBorders>
              <w:top w:val="nil"/>
              <w:left w:val="nil"/>
              <w:bottom w:val="nil"/>
              <w:right w:val="nil"/>
            </w:tcBorders>
            <w:hideMark/>
          </w:tcPr>
          <w:p w14:paraId="4586F280"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MnO</w:t>
            </w:r>
            <w:r w:rsidRPr="009F7F88">
              <w:rPr>
                <w:color w:val="000000" w:themeColor="text1"/>
                <w:w w:val="108"/>
                <w:vertAlign w:val="subscript"/>
                <w:lang w:eastAsia="zh-CN"/>
              </w:rPr>
              <w:t>2</w:t>
            </w:r>
            <w:r w:rsidRPr="009F7F88">
              <w:rPr>
                <w:color w:val="000000" w:themeColor="text1"/>
                <w:w w:val="108"/>
                <w:lang w:eastAsia="zh-CN"/>
              </w:rPr>
              <w:t>/graphene</w:t>
            </w:r>
          </w:p>
        </w:tc>
        <w:tc>
          <w:tcPr>
            <w:tcW w:w="1418" w:type="dxa"/>
            <w:tcBorders>
              <w:top w:val="nil"/>
              <w:left w:val="nil"/>
              <w:bottom w:val="nil"/>
              <w:right w:val="nil"/>
            </w:tcBorders>
            <w:hideMark/>
          </w:tcPr>
          <w:p w14:paraId="651203A5"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lectrode</w:t>
            </w:r>
          </w:p>
        </w:tc>
        <w:tc>
          <w:tcPr>
            <w:tcW w:w="2693" w:type="dxa"/>
            <w:tcBorders>
              <w:top w:val="nil"/>
              <w:left w:val="nil"/>
              <w:bottom w:val="nil"/>
              <w:right w:val="nil"/>
            </w:tcBorders>
            <w:hideMark/>
          </w:tcPr>
          <w:p w14:paraId="7F22C766"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O, KMnO</w:t>
            </w:r>
            <w:r w:rsidRPr="009F7F88">
              <w:rPr>
                <w:color w:val="000000" w:themeColor="text1"/>
                <w:w w:val="108"/>
                <w:vertAlign w:val="subscript"/>
                <w:lang w:eastAsia="zh-CN"/>
              </w:rPr>
              <w:t>4</w:t>
            </w:r>
            <w:r w:rsidRPr="009F7F88">
              <w:rPr>
                <w:color w:val="000000" w:themeColor="text1"/>
                <w:w w:val="108"/>
                <w:lang w:eastAsia="zh-CN"/>
              </w:rPr>
              <w:t>, HCl</w:t>
            </w:r>
          </w:p>
        </w:tc>
        <w:tc>
          <w:tcPr>
            <w:tcW w:w="1134" w:type="dxa"/>
            <w:tcBorders>
              <w:top w:val="nil"/>
              <w:left w:val="nil"/>
              <w:bottom w:val="nil"/>
              <w:right w:val="nil"/>
            </w:tcBorders>
            <w:hideMark/>
          </w:tcPr>
          <w:p w14:paraId="74489AEC"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Inkjet</w:t>
            </w:r>
          </w:p>
        </w:tc>
        <w:tc>
          <w:tcPr>
            <w:tcW w:w="992" w:type="dxa"/>
            <w:tcBorders>
              <w:top w:val="nil"/>
              <w:left w:val="nil"/>
              <w:bottom w:val="nil"/>
              <w:right w:val="nil"/>
            </w:tcBorders>
            <w:hideMark/>
          </w:tcPr>
          <w:p w14:paraId="206C4E24"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Freeze</w:t>
            </w:r>
          </w:p>
        </w:tc>
        <w:tc>
          <w:tcPr>
            <w:tcW w:w="1701" w:type="dxa"/>
            <w:tcBorders>
              <w:top w:val="nil"/>
              <w:left w:val="nil"/>
              <w:bottom w:val="nil"/>
              <w:right w:val="nil"/>
            </w:tcBorders>
            <w:hideMark/>
          </w:tcPr>
          <w:p w14:paraId="75FE7F09"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Supercapacitor</w:t>
            </w:r>
          </w:p>
        </w:tc>
        <w:tc>
          <w:tcPr>
            <w:tcW w:w="567" w:type="dxa"/>
            <w:tcBorders>
              <w:top w:val="nil"/>
              <w:left w:val="nil"/>
              <w:bottom w:val="nil"/>
              <w:right w:val="nil"/>
            </w:tcBorders>
            <w:hideMark/>
          </w:tcPr>
          <w:p w14:paraId="3F5C72CE" w14:textId="1482D1A5"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16/j.nanoen.2019.104124","ISSN":"22112855","author":[{"dropping-particle":"","family":"Ma","given":"Chenxiang","non-dropping-particle":"","parse-names":false,"suffix":""},{"dropping-particle":"","family":"Wang","given":"Ruoxing","non-dropping-particle":"","parse-names":false,"suffix":""},{"dropping-particle":"","family":"Tetik","given":"Halil","non-dropping-particle":"","parse-names":false,"suffix":""},{"dropping-particle":"","family":"Gao","given":"Shengjie","non-dropping-particle":"","parse-names":false,"suffix":""},{"dropping-particle":"","family":"Wu","given":"Min","non-dropping-particle":"","parse-names":false,"suffix":""},{"dropping-particle":"","family":"Tang","given":"Zhiyuan","non-dropping-particle":"","parse-names":false,"suffix":""},{"dropping-particle":"","family":"Lin","given":"Dong","non-dropping-particle":"","parse-names":false,"suffix":""},{"dropping-particle":"","family":"Ding","given":"Dong","non-dropping-particle":"","parse-names":false,"suffix":""},{"dropping-particle":"","family":"Wu","given":"Wenzhuo","non-dropping-particle":"","parse-names":false,"suffix":""}],"container-title":"Nano Energy","id":"ITEM-1","issued":{"date-parts":[["2019"]]},"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3D</w:instrText>
            </w:r>
            <w:r w:rsidR="004E1277" w:rsidRPr="009F7F88">
              <w:rPr>
                <w:rFonts w:ascii="SimSun" w:eastAsia="SimSun" w:hAnsi="SimSun" w:cs="SimSun" w:hint="eastAsia"/>
                <w:color w:val="000000" w:themeColor="text1"/>
                <w:w w:val="108"/>
                <w:lang w:eastAsia="zh-CN"/>
              </w:rPr>
              <w:instrText>打印氧化锰</w:instrText>
            </w:r>
            <w:r w:rsidR="004E1277" w:rsidRPr="009F7F88">
              <w:rPr>
                <w:color w:val="000000" w:themeColor="text1"/>
                <w:w w:val="108"/>
                <w:lang w:eastAsia="zh-CN"/>
              </w:rPr>
              <w:instrText>-</w:instrText>
            </w:r>
            <w:r w:rsidR="004E1277" w:rsidRPr="009F7F88">
              <w:rPr>
                <w:rFonts w:ascii="SimSun" w:eastAsia="SimSun" w:hAnsi="SimSun" w:cs="SimSun" w:hint="eastAsia"/>
                <w:color w:val="000000" w:themeColor="text1"/>
                <w:w w:val="108"/>
                <w:lang w:eastAsia="zh-CN"/>
              </w:rPr>
              <w:instrText>石墨烯气凝胶</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作为超级电容器电极</w:instrText>
            </w:r>
            <w:r w:rsidR="004E1277" w:rsidRPr="009F7F88">
              <w:rPr>
                <w:color w:val="000000" w:themeColor="text1"/>
                <w:w w:val="108"/>
                <w:lang w:eastAsia="zh-CN"/>
              </w:rPr>
              <w:instrText>","page":"104124","publisher":"Elsevier Ltd","title":"Hybrid nanomanufacturing of mixed-dimensional manganese oxide/graphene aerogel macroporous hierarchy for ultralight efficient supercapacitor electrodes in self-powered ubiquitous nanosystems","type":"article-journal","volume":"66"},"uris":["http://www.mendeley.com/documents/?uuid=de238bef-b45f-4929-b645-8d1c06b9d406"]}],"mendeley":{"formattedCitation":"&lt;sup&gt;241&lt;/sup&gt;","plainTextFormattedCitation":"241","previouslyFormattedCitation":"&lt;sup&gt;23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1</w:t>
            </w:r>
            <w:r w:rsidRPr="009F7F88">
              <w:rPr>
                <w:color w:val="000000" w:themeColor="text1"/>
                <w:w w:val="108"/>
              </w:rPr>
              <w:fldChar w:fldCharType="end"/>
            </w:r>
          </w:p>
        </w:tc>
      </w:tr>
      <w:tr w:rsidR="009F7F88" w:rsidRPr="009F7F88" w14:paraId="4C19B606" w14:textId="77777777" w:rsidTr="00663F3A">
        <w:trPr>
          <w:trHeight w:val="146"/>
        </w:trPr>
        <w:tc>
          <w:tcPr>
            <w:tcW w:w="1701" w:type="dxa"/>
            <w:tcBorders>
              <w:top w:val="nil"/>
              <w:left w:val="nil"/>
              <w:bottom w:val="nil"/>
              <w:right w:val="nil"/>
            </w:tcBorders>
            <w:hideMark/>
          </w:tcPr>
          <w:p w14:paraId="072900BA" w14:textId="77777777" w:rsidR="00663F3A" w:rsidRPr="009F7F88" w:rsidRDefault="00663F3A" w:rsidP="00663F3A">
            <w:pPr>
              <w:pStyle w:val="RSCT03TableBody"/>
              <w:jc w:val="left"/>
              <w:rPr>
                <w:color w:val="000000" w:themeColor="text1"/>
                <w:w w:val="108"/>
              </w:rPr>
            </w:pPr>
            <w:r w:rsidRPr="009F7F88">
              <w:rPr>
                <w:color w:val="000000" w:themeColor="text1"/>
                <w:w w:val="108"/>
              </w:rPr>
              <w:t>ZnV</w:t>
            </w:r>
            <w:r w:rsidRPr="009F7F88">
              <w:rPr>
                <w:color w:val="000000" w:themeColor="text1"/>
                <w:w w:val="108"/>
                <w:vertAlign w:val="subscript"/>
              </w:rPr>
              <w:t>2</w:t>
            </w:r>
            <w:r w:rsidRPr="009F7F88">
              <w:rPr>
                <w:color w:val="000000" w:themeColor="text1"/>
                <w:w w:val="108"/>
              </w:rPr>
              <w:t>O</w:t>
            </w:r>
            <w:r w:rsidRPr="009F7F88">
              <w:rPr>
                <w:color w:val="000000" w:themeColor="text1"/>
                <w:w w:val="108"/>
                <w:vertAlign w:val="subscript"/>
              </w:rPr>
              <w:t>6</w:t>
            </w:r>
            <w:r w:rsidRPr="009F7F88">
              <w:rPr>
                <w:color w:val="000000" w:themeColor="text1"/>
                <w:w w:val="108"/>
              </w:rPr>
              <w:t>@Co</w:t>
            </w:r>
            <w:r w:rsidRPr="009F7F88">
              <w:rPr>
                <w:color w:val="000000" w:themeColor="text1"/>
                <w:w w:val="108"/>
                <w:vertAlign w:val="subscript"/>
              </w:rPr>
              <w:t>3</w:t>
            </w:r>
            <w:r w:rsidRPr="009F7F88">
              <w:rPr>
                <w:color w:val="000000" w:themeColor="text1"/>
                <w:w w:val="108"/>
              </w:rPr>
              <w:t>V</w:t>
            </w:r>
            <w:r w:rsidRPr="009F7F88">
              <w:rPr>
                <w:color w:val="000000" w:themeColor="text1"/>
                <w:w w:val="108"/>
                <w:vertAlign w:val="subscript"/>
              </w:rPr>
              <w:t>2</w:t>
            </w:r>
            <w:r w:rsidRPr="009F7F88">
              <w:rPr>
                <w:color w:val="000000" w:themeColor="text1"/>
                <w:w w:val="108"/>
              </w:rPr>
              <w:t>O</w:t>
            </w:r>
            <w:r w:rsidRPr="009F7F88">
              <w:rPr>
                <w:color w:val="000000" w:themeColor="text1"/>
                <w:w w:val="108"/>
                <w:vertAlign w:val="subscript"/>
              </w:rPr>
              <w:t>8</w:t>
            </w:r>
            <w:r w:rsidRPr="009F7F88">
              <w:rPr>
                <w:color w:val="000000" w:themeColor="text1"/>
                <w:w w:val="108"/>
              </w:rPr>
              <w:t>/graphene</w:t>
            </w:r>
          </w:p>
        </w:tc>
        <w:tc>
          <w:tcPr>
            <w:tcW w:w="1418" w:type="dxa"/>
            <w:tcBorders>
              <w:top w:val="nil"/>
              <w:left w:val="nil"/>
              <w:bottom w:val="nil"/>
              <w:right w:val="nil"/>
            </w:tcBorders>
            <w:hideMark/>
          </w:tcPr>
          <w:p w14:paraId="4B0D9B96"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3D </w:t>
            </w:r>
            <w:proofErr w:type="spellStart"/>
            <w:r w:rsidRPr="009F7F88">
              <w:rPr>
                <w:color w:val="000000" w:themeColor="text1"/>
                <w:w w:val="108"/>
              </w:rPr>
              <w:t>microlattice</w:t>
            </w:r>
            <w:proofErr w:type="spellEnd"/>
          </w:p>
        </w:tc>
        <w:tc>
          <w:tcPr>
            <w:tcW w:w="2693" w:type="dxa"/>
            <w:tcBorders>
              <w:top w:val="nil"/>
              <w:left w:val="nil"/>
              <w:bottom w:val="nil"/>
              <w:right w:val="nil"/>
            </w:tcBorders>
            <w:hideMark/>
          </w:tcPr>
          <w:p w14:paraId="6416B649" w14:textId="5E9F2DDA" w:rsidR="00663F3A" w:rsidRPr="009F7F88" w:rsidRDefault="00663F3A" w:rsidP="00663F3A">
            <w:pPr>
              <w:pStyle w:val="RSCT03TableBody"/>
              <w:jc w:val="left"/>
              <w:rPr>
                <w:color w:val="000000" w:themeColor="text1"/>
                <w:w w:val="108"/>
              </w:rPr>
            </w:pPr>
            <w:r w:rsidRPr="009F7F88">
              <w:rPr>
                <w:color w:val="000000" w:themeColor="text1"/>
                <w:w w:val="108"/>
              </w:rPr>
              <w:t>V</w:t>
            </w:r>
            <w:r w:rsidRPr="009F7F88">
              <w:rPr>
                <w:color w:val="000000" w:themeColor="text1"/>
                <w:w w:val="108"/>
                <w:vertAlign w:val="subscript"/>
              </w:rPr>
              <w:t>2</w:t>
            </w:r>
            <w:r w:rsidRPr="009F7F88">
              <w:rPr>
                <w:color w:val="000000" w:themeColor="text1"/>
                <w:w w:val="108"/>
              </w:rPr>
              <w:t>O</w:t>
            </w:r>
            <w:r w:rsidRPr="009F7F88">
              <w:rPr>
                <w:color w:val="000000" w:themeColor="text1"/>
                <w:w w:val="108"/>
                <w:vertAlign w:val="subscript"/>
              </w:rPr>
              <w:t>5</w:t>
            </w:r>
            <w:r w:rsidRPr="009F7F88">
              <w:rPr>
                <w:color w:val="000000" w:themeColor="text1"/>
                <w:w w:val="108"/>
              </w:rPr>
              <w:t>, Co(Ac)</w:t>
            </w:r>
            <w:r w:rsidRPr="009F7F88">
              <w:rPr>
                <w:color w:val="000000" w:themeColor="text1"/>
                <w:w w:val="108"/>
                <w:vertAlign w:val="subscript"/>
              </w:rPr>
              <w:t>2</w:t>
            </w:r>
            <w:r w:rsidR="00A864A9" w:rsidRPr="009F7F88">
              <w:rPr>
                <w:rFonts w:ascii="Arial" w:hAnsi="Arial" w:cs="Arial"/>
                <w:color w:val="000000" w:themeColor="text1"/>
                <w:w w:val="108"/>
              </w:rPr>
              <w:t>·</w:t>
            </w:r>
            <w:r w:rsidRPr="009F7F88">
              <w:rPr>
                <w:color w:val="000000" w:themeColor="text1"/>
                <w:w w:val="108"/>
              </w:rPr>
              <w:t>4H</w:t>
            </w:r>
            <w:r w:rsidRPr="009F7F88">
              <w:rPr>
                <w:color w:val="000000" w:themeColor="text1"/>
                <w:w w:val="108"/>
                <w:vertAlign w:val="subscript"/>
              </w:rPr>
              <w:t>2</w:t>
            </w:r>
            <w:r w:rsidRPr="009F7F88">
              <w:rPr>
                <w:color w:val="000000" w:themeColor="text1"/>
                <w:w w:val="108"/>
              </w:rPr>
              <w:t>O, Zn(CH</w:t>
            </w:r>
            <w:r w:rsidRPr="009F7F88">
              <w:rPr>
                <w:color w:val="000000" w:themeColor="text1"/>
                <w:w w:val="108"/>
                <w:vertAlign w:val="subscript"/>
              </w:rPr>
              <w:t>3</w:t>
            </w:r>
            <w:r w:rsidRPr="009F7F88">
              <w:rPr>
                <w:color w:val="000000" w:themeColor="text1"/>
                <w:w w:val="108"/>
              </w:rPr>
              <w:t>COO)</w:t>
            </w:r>
            <w:r w:rsidRPr="009F7F88">
              <w:rPr>
                <w:color w:val="000000" w:themeColor="text1"/>
                <w:w w:val="108"/>
                <w:vertAlign w:val="subscript"/>
              </w:rPr>
              <w:t>2</w:t>
            </w:r>
            <w:r w:rsidR="00A864A9" w:rsidRPr="009F7F88">
              <w:rPr>
                <w:rFonts w:ascii="Arial" w:hAnsi="Arial" w:cs="Arial"/>
                <w:color w:val="000000" w:themeColor="text1"/>
                <w:w w:val="108"/>
              </w:rPr>
              <w:t>·</w:t>
            </w:r>
            <w:r w:rsidRPr="009F7F88">
              <w:rPr>
                <w:color w:val="000000" w:themeColor="text1"/>
                <w:w w:val="108"/>
              </w:rPr>
              <w:t>6H</w:t>
            </w:r>
            <w:r w:rsidRPr="009F7F88">
              <w:rPr>
                <w:color w:val="000000" w:themeColor="text1"/>
                <w:w w:val="108"/>
                <w:vertAlign w:val="subscript"/>
              </w:rPr>
              <w:t>2</w:t>
            </w:r>
            <w:r w:rsidRPr="009F7F88">
              <w:rPr>
                <w:color w:val="000000" w:themeColor="text1"/>
                <w:w w:val="108"/>
              </w:rPr>
              <w:t>O, NH</w:t>
            </w:r>
            <w:r w:rsidRPr="009F7F88">
              <w:rPr>
                <w:color w:val="000000" w:themeColor="text1"/>
                <w:w w:val="108"/>
                <w:vertAlign w:val="subscript"/>
              </w:rPr>
              <w:t>4</w:t>
            </w:r>
            <w:r w:rsidRPr="009F7F88">
              <w:rPr>
                <w:color w:val="000000" w:themeColor="text1"/>
                <w:w w:val="108"/>
              </w:rPr>
              <w:t>VO</w:t>
            </w:r>
            <w:r w:rsidRPr="009F7F88">
              <w:rPr>
                <w:color w:val="000000" w:themeColor="text1"/>
                <w:w w:val="108"/>
                <w:vertAlign w:val="subscript"/>
              </w:rPr>
              <w:t>3</w:t>
            </w:r>
            <w:r w:rsidRPr="009F7F88">
              <w:rPr>
                <w:color w:val="000000" w:themeColor="text1"/>
                <w:w w:val="108"/>
              </w:rPr>
              <w:t>, GO</w:t>
            </w:r>
          </w:p>
        </w:tc>
        <w:tc>
          <w:tcPr>
            <w:tcW w:w="1134" w:type="dxa"/>
            <w:tcBorders>
              <w:top w:val="nil"/>
              <w:left w:val="nil"/>
              <w:bottom w:val="nil"/>
              <w:right w:val="nil"/>
            </w:tcBorders>
            <w:hideMark/>
          </w:tcPr>
          <w:p w14:paraId="565C04D5"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233231F4" w14:textId="77777777" w:rsidR="00663F3A" w:rsidRPr="009F7F88" w:rsidRDefault="00663F3A" w:rsidP="00663F3A">
            <w:pPr>
              <w:pStyle w:val="RSCT03TableBody"/>
              <w:jc w:val="left"/>
              <w:rPr>
                <w:color w:val="000000" w:themeColor="text1"/>
                <w:w w:val="108"/>
              </w:rPr>
            </w:pPr>
            <w:r w:rsidRPr="009F7F88">
              <w:rPr>
                <w:color w:val="000000" w:themeColor="text1"/>
                <w:w w:val="108"/>
              </w:rPr>
              <w:t>Vacuum</w:t>
            </w:r>
          </w:p>
        </w:tc>
        <w:tc>
          <w:tcPr>
            <w:tcW w:w="1701" w:type="dxa"/>
            <w:tcBorders>
              <w:top w:val="nil"/>
              <w:left w:val="nil"/>
              <w:bottom w:val="nil"/>
              <w:right w:val="nil"/>
            </w:tcBorders>
            <w:hideMark/>
          </w:tcPr>
          <w:p w14:paraId="57B3178F" w14:textId="77777777" w:rsidR="00663F3A" w:rsidRPr="009F7F88" w:rsidRDefault="00663F3A" w:rsidP="00663F3A">
            <w:pPr>
              <w:pStyle w:val="RSCT03TableBody"/>
              <w:jc w:val="left"/>
              <w:rPr>
                <w:color w:val="000000" w:themeColor="text1"/>
                <w:w w:val="108"/>
              </w:rPr>
            </w:pPr>
            <w:r w:rsidRPr="009F7F88">
              <w:rPr>
                <w:color w:val="000000" w:themeColor="text1"/>
                <w:w w:val="108"/>
              </w:rPr>
              <w:t>Supercapacitor</w:t>
            </w:r>
          </w:p>
        </w:tc>
        <w:tc>
          <w:tcPr>
            <w:tcW w:w="567" w:type="dxa"/>
            <w:tcBorders>
              <w:top w:val="nil"/>
              <w:left w:val="nil"/>
              <w:bottom w:val="nil"/>
              <w:right w:val="nil"/>
            </w:tcBorders>
            <w:hideMark/>
          </w:tcPr>
          <w:p w14:paraId="0C9BB274" w14:textId="728AC206" w:rsidR="00663F3A" w:rsidRPr="009F7F88" w:rsidRDefault="00663F3A" w:rsidP="00663F3A">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fm.201900809","ISSN":"16163028","abstract":"3D printing graphene aerogel with periodic microlattices has great prospects for various practical applications due to their low density, large surface area, high porosity, excellent electrical conductivity, good elasticity, and designed lattice structures. However, the low specific capacitance limits their development in energy storage fields due to the stacking of graphene. Therefore, constructing a graphene-based 2D materials hybridization aerogel that consists of the pseduocapacitive substance and graphene material is necessary for enhancing electrochemical performance. Herein, 3D printing periodic graphene-based composite hybrid aerogel microlattices (HAMs) are reported via 3D printing direct ink writing technology. The rich porous structure, high electrical conductivity, and highly interconnected networks of the HAMs aid electron and ion transport, further enabling excellent capacitive performance for supercapacitors. An asymmetric supercapacitor device is assembled by two different 4-mm-thick electrodes, which can yield high gravimetric specific capacitance (C g ) of 149.71 F g −1 at a current density of 0.5 A g −1 and gravimetric energy density (E g ) of 52.64 Wh kg −1 , and retains a capacitance retention of 95.5% after 10 000 cycles. This work provides a general strategy for designing the graphene-based mixed-dimensional hybrid architectures, which can be utilized in energy storage fields.","author":[{"dropping-particle":"","family":"Zhao","given":"Jingxin","non-dropping-particle":"","parse-names":false,"suffix":""},{"dropping-particle":"","family":"Zhang","given":"Yan","non-dropping-particle":"","parse-names":false,"suffix":""},{"dropping-particle":"","family":"Zhao","given":"Xiaoxin","non-dropping-particle":"","parse-names":false,"suffix":""},{"dropping-particle":"","family":"Wang","given":"Rutao","non-dropping-particle":"","parse-names":false,"suffix":""},{"dropping-particle":"","family":"Xie","given":"Jixun","non-dropping-particle":"","parse-names":false,"suffix":""},{"dropping-particle":"","family":"Yang","given":"Chengfeng","non-dropping-particle":"","parse-names":false,"suffix":""},{"dropping-particle":"","family":"Wang","given":"Juanjuan","non-dropping-particle":"","parse-names":false,"suffix":""},{"dropping-particle":"","family":"Zhang","given":"Qichong","non-dropping-particle":"","parse-names":false,"suffix":""},{"dropping-particle":"","family":"Li","given":"Lele","non-dropping-particle":"","parse-names":false,"suffix":""},{"dropping-particle":"","family":"Lu","given":"Conghua","non-dropping-particle":"","parse-names":false,"suffix":""},{"dropping-particle":"","family":"Yao","given":"Yagang","non-dropping-particle":"","parse-names":false,"suffix":""}],"container-title":"Advanced Functional Materials","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化学还原，真空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w:instrText>
            </w:r>
            <w:r w:rsidR="004E1277" w:rsidRPr="009F7F88">
              <w:rPr>
                <w:color w:val="000000" w:themeColor="text1"/>
                <w:w w:val="108"/>
              </w:rPr>
              <w:instrText>/ZnV2O6@Co3V2O8</w:instrText>
            </w:r>
            <w:r w:rsidR="004E1277" w:rsidRPr="009F7F88">
              <w:rPr>
                <w:rFonts w:ascii="SimSun" w:eastAsia="SimSun" w:hAnsi="SimSun" w:cs="SimSun" w:hint="eastAsia"/>
                <w:color w:val="000000" w:themeColor="text1"/>
                <w:w w:val="108"/>
              </w:rPr>
              <w:instrText>和石墨烯</w:instrText>
            </w:r>
            <w:r w:rsidR="004E1277" w:rsidRPr="009F7F88">
              <w:rPr>
                <w:color w:val="000000" w:themeColor="text1"/>
                <w:w w:val="108"/>
              </w:rPr>
              <w:instrText>/VN</w:instrText>
            </w:r>
            <w:r w:rsidR="004E1277" w:rsidRPr="009F7F88">
              <w:rPr>
                <w:rFonts w:ascii="SimSun" w:eastAsia="SimSun" w:hAnsi="SimSun" w:cs="SimSun" w:hint="eastAsia"/>
                <w:color w:val="000000" w:themeColor="text1"/>
                <w:w w:val="108"/>
              </w:rPr>
              <w:instrText>气凝胶电极</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超级电容器</w:instrText>
            </w:r>
            <w:r w:rsidR="004E1277" w:rsidRPr="009F7F88">
              <w:rPr>
                <w:color w:val="000000" w:themeColor="text1"/>
                <w:w w:val="108"/>
              </w:rPr>
              <w:instrText>","page":"1900809","title":"Direct Ink Writing of Adjustable Electrochemical Energy Storage Device with High Gravimetric Energy Densities","type":"article-journal","volume":"29"},"uris":["http://www.mendeley.com/documents/?uuid=9252775a-5fd8-409a-bc42-7c30e52ed84e"]}],"mendeley":{"formattedCitation":"&lt;sup&gt;260&lt;/sup&gt;","plainTextFormattedCitation":"260","previouslyFormattedCitation":"&lt;sup&gt;258&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60</w:t>
            </w:r>
            <w:r w:rsidRPr="009F7F88">
              <w:rPr>
                <w:color w:val="000000" w:themeColor="text1"/>
                <w:w w:val="108"/>
              </w:rPr>
              <w:fldChar w:fldCharType="end"/>
            </w:r>
          </w:p>
        </w:tc>
      </w:tr>
      <w:tr w:rsidR="009F7F88" w:rsidRPr="009F7F88" w14:paraId="09E8DEFF" w14:textId="77777777" w:rsidTr="00663F3A">
        <w:trPr>
          <w:trHeight w:val="146"/>
        </w:trPr>
        <w:tc>
          <w:tcPr>
            <w:tcW w:w="1701" w:type="dxa"/>
            <w:tcBorders>
              <w:top w:val="nil"/>
              <w:left w:val="nil"/>
              <w:bottom w:val="nil"/>
              <w:right w:val="nil"/>
            </w:tcBorders>
            <w:hideMark/>
          </w:tcPr>
          <w:p w14:paraId="1168F2A1"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raphene</w:t>
            </w:r>
          </w:p>
        </w:tc>
        <w:tc>
          <w:tcPr>
            <w:tcW w:w="1418" w:type="dxa"/>
            <w:tcBorders>
              <w:top w:val="nil"/>
              <w:left w:val="nil"/>
              <w:bottom w:val="nil"/>
              <w:right w:val="nil"/>
            </w:tcBorders>
            <w:hideMark/>
          </w:tcPr>
          <w:p w14:paraId="0230B3ED"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scaffold</w:t>
            </w:r>
          </w:p>
        </w:tc>
        <w:tc>
          <w:tcPr>
            <w:tcW w:w="2693" w:type="dxa"/>
            <w:tcBorders>
              <w:top w:val="nil"/>
              <w:left w:val="nil"/>
              <w:bottom w:val="nil"/>
              <w:right w:val="nil"/>
            </w:tcBorders>
            <w:hideMark/>
          </w:tcPr>
          <w:p w14:paraId="21734FBC"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Graphene, EGB, DBP, PVB, ET</w:t>
            </w:r>
          </w:p>
        </w:tc>
        <w:tc>
          <w:tcPr>
            <w:tcW w:w="1134" w:type="dxa"/>
            <w:tcBorders>
              <w:top w:val="nil"/>
              <w:left w:val="nil"/>
              <w:bottom w:val="nil"/>
              <w:right w:val="nil"/>
            </w:tcBorders>
            <w:hideMark/>
          </w:tcPr>
          <w:p w14:paraId="5FC6A176"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3D extrusion</w:t>
            </w:r>
          </w:p>
        </w:tc>
        <w:tc>
          <w:tcPr>
            <w:tcW w:w="992" w:type="dxa"/>
            <w:tcBorders>
              <w:top w:val="nil"/>
              <w:left w:val="nil"/>
              <w:bottom w:val="nil"/>
              <w:right w:val="nil"/>
            </w:tcBorders>
            <w:hideMark/>
          </w:tcPr>
          <w:p w14:paraId="622D0541"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Ambient</w:t>
            </w:r>
          </w:p>
        </w:tc>
        <w:tc>
          <w:tcPr>
            <w:tcW w:w="1701" w:type="dxa"/>
            <w:tcBorders>
              <w:top w:val="nil"/>
              <w:left w:val="nil"/>
              <w:bottom w:val="nil"/>
              <w:right w:val="nil"/>
            </w:tcBorders>
            <w:hideMark/>
          </w:tcPr>
          <w:p w14:paraId="742F8333" w14:textId="77777777" w:rsidR="00663F3A" w:rsidRPr="009F7F88" w:rsidRDefault="00663F3A" w:rsidP="00663F3A">
            <w:pPr>
              <w:pStyle w:val="RSCT03TableBody"/>
              <w:jc w:val="left"/>
              <w:rPr>
                <w:color w:val="000000" w:themeColor="text1"/>
                <w:w w:val="108"/>
                <w:lang w:eastAsia="zh-CN"/>
              </w:rPr>
            </w:pPr>
            <w:r w:rsidRPr="009F7F88">
              <w:rPr>
                <w:color w:val="000000" w:themeColor="text1"/>
                <w:w w:val="108"/>
                <w:lang w:eastAsia="zh-CN"/>
              </w:rPr>
              <w:t>Sensor</w:t>
            </w:r>
          </w:p>
        </w:tc>
        <w:bookmarkStart w:id="96" w:name="_Hlk37447280"/>
        <w:tc>
          <w:tcPr>
            <w:tcW w:w="567" w:type="dxa"/>
            <w:tcBorders>
              <w:top w:val="nil"/>
              <w:left w:val="nil"/>
              <w:bottom w:val="nil"/>
              <w:right w:val="nil"/>
            </w:tcBorders>
            <w:hideMark/>
          </w:tcPr>
          <w:p w14:paraId="5DC92DA4" w14:textId="0B8D6D21"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lang w:eastAsia="zh-CN"/>
              </w:rPr>
              <w:instrText>ADDIN CSL_CITATION {"citationItems":[{"id":"ITEM-1","itemData":{"DOI":"10.1016/j.carbon.2017.12.120","ISSN":"00086223","abstract":"The research focuses on fabrication of graphene scaffolds by three-dimensional printing and their anisotropic properties. A novel strategy to prepare printable graphene ink is reported first, and three-dimensional scaffolds with high content (50 wt %) and aligned graphene are achieved by three-dimensional printing. Adequate shear thinning and rheology behavior are required for printable graphene ink to flow through the nozzle smoothly and self-support during the printing process. The scaffolds with different contents and printing parameters exhibit good resolution and good bonding between layers. The alignment of graphene sheets along the direction of flowing can be observed due to the shear stress in the nozzle. When the temperature rises up to 450 °C, electrical conductivities along transvers and longitudinal directions of 50 wt % are enhanced to 479.2 and 425.6 S/m, which are 6.7 and 8.4 times higher than that at room temperature, respectively. The alignment can contribute to the electrical anisotropy of three-dimensional graphene scaffolds. The electrical resistance variations under compression and electrical anisotropy demonstrate the potential application of the graphene scaffolds in electrical device, sensor, especially combined with three-dimensional printing.","author":[{"dropping-particle":"","family":"Huang","given":"Kai","non-dropping-particle":"","parse-names":false,"suffix":""},{"dropping-particle":"","family":"Yang","given":"Jinshan","non-dropping-particle":"","parse-names":false,"suffix":""},{"dropping-particle":"","family":"Dong","given":"Shaoming","non-dropping-particle":"","parse-names":false,"suffix":""},{"dropping-particle":"","family":"Feng","given":"Qian","non-dropping-particle":"","parse-names":false,"suffix":""},{"dropping-particle":"","family":"Zhang","given":"Xiangyu","non-dropping-particle":"","parse-names":false,"suffix":""},{"dropping-particle":"","family":"Ding","given":"Yusheng","non-dropping-particle":"","parse-names":false,"suffix":""},{"dropping-particle":"","family":"Hu","given":"Jianbao","non-dropping-particle":"","parse-names":false,"suffix":""}],"container-title":"Carbon","id":"ITEM-1","issued":{"date-parts":[["2018"]]},"note":"</w:instrText>
            </w:r>
            <w:r w:rsidR="004E1277" w:rsidRPr="009F7F88">
              <w:rPr>
                <w:rFonts w:ascii="SimSun" w:eastAsia="SimSun" w:hAnsi="SimSun" w:cs="SimSun" w:hint="eastAsia"/>
                <w:color w:val="000000" w:themeColor="text1"/>
                <w:w w:val="108"/>
                <w:lang w:eastAsia="zh-CN"/>
              </w:rPr>
              <w:instrText>已加，</w:instrText>
            </w:r>
            <w:r w:rsidR="004E1277" w:rsidRPr="009F7F88">
              <w:rPr>
                <w:color w:val="000000" w:themeColor="text1"/>
                <w:w w:val="108"/>
                <w:lang w:eastAsia="zh-CN"/>
              </w:rPr>
              <w:instrText>\n</w:instrText>
            </w:r>
            <w:r w:rsidR="004E1277" w:rsidRPr="009F7F88">
              <w:rPr>
                <w:rFonts w:ascii="SimSun" w:eastAsia="SimSun" w:hAnsi="SimSun" w:cs="SimSun" w:hint="eastAsia"/>
                <w:color w:val="000000" w:themeColor="text1"/>
                <w:w w:val="108"/>
                <w:lang w:eastAsia="zh-CN"/>
              </w:rPr>
              <w:instrText>加到石墨烯中，文中未称为气凝胶</w:instrText>
            </w:r>
            <w:r w:rsidR="004E1277" w:rsidRPr="009F7F88">
              <w:rPr>
                <w:color w:val="000000" w:themeColor="text1"/>
                <w:w w:val="108"/>
                <w:lang w:eastAsia="zh-CN"/>
              </w:rPr>
              <w:instrText>\n3D</w:instrText>
            </w:r>
            <w:r w:rsidR="004E1277" w:rsidRPr="009F7F88">
              <w:rPr>
                <w:rFonts w:ascii="SimSun" w:eastAsia="SimSun" w:hAnsi="SimSun" w:cs="SimSun" w:hint="eastAsia"/>
                <w:color w:val="000000" w:themeColor="text1"/>
                <w:w w:val="108"/>
                <w:lang w:eastAsia="zh-CN"/>
              </w:rPr>
              <w:instrText>打印石墨烯骨架，常压干燥</w:instrText>
            </w:r>
            <w:r w:rsidR="004E1277" w:rsidRPr="009F7F88">
              <w:rPr>
                <w:color w:val="000000" w:themeColor="text1"/>
                <w:w w:val="108"/>
                <w:lang w:eastAsia="zh-CN"/>
              </w:rPr>
              <w:instrText>\n\nthree- dimensional graphene scaffolds (3DGS)","page":"1-10","publisher":"Elsevier Ltd","title":"Anisotropy of graphene scaffolds assembled by three-dimensional printing","type":"article-journal","volume":"130"},"uris":["http://www.mendeley.com/documents/?uuid=08629b8b-8b00-46ca-a599-6d54f575638d"]}],"mendeley":{"formattedCitation":"&lt;sup&gt;232&lt;/sup&gt;","plainTextFormattedCitation":"232","previouslyFormattedCitation":"&lt;sup&gt;230&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2</w:t>
            </w:r>
            <w:r w:rsidRPr="009F7F88">
              <w:rPr>
                <w:color w:val="000000" w:themeColor="text1"/>
                <w:w w:val="108"/>
              </w:rPr>
              <w:fldChar w:fldCharType="end"/>
            </w:r>
            <w:bookmarkEnd w:id="96"/>
          </w:p>
        </w:tc>
      </w:tr>
      <w:tr w:rsidR="009F7F88" w:rsidRPr="009F7F88" w14:paraId="38134368" w14:textId="77777777" w:rsidTr="00663F3A">
        <w:trPr>
          <w:trHeight w:val="146"/>
        </w:trPr>
        <w:tc>
          <w:tcPr>
            <w:tcW w:w="1701" w:type="dxa"/>
            <w:tcBorders>
              <w:top w:val="nil"/>
              <w:left w:val="nil"/>
              <w:bottom w:val="nil"/>
              <w:right w:val="nil"/>
            </w:tcBorders>
            <w:hideMark/>
          </w:tcPr>
          <w:p w14:paraId="45BF9E20"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63220205" w14:textId="77777777" w:rsidR="00663F3A" w:rsidRPr="009F7F88" w:rsidRDefault="00663F3A" w:rsidP="00663F3A">
            <w:pPr>
              <w:pStyle w:val="RSCT03TableBody"/>
              <w:jc w:val="left"/>
              <w:rPr>
                <w:color w:val="000000" w:themeColor="text1"/>
                <w:w w:val="108"/>
              </w:rPr>
            </w:pPr>
            <w:r w:rsidRPr="009F7F88">
              <w:rPr>
                <w:color w:val="000000" w:themeColor="text1"/>
                <w:w w:val="108"/>
              </w:rPr>
              <w:t>3D lattice</w:t>
            </w:r>
          </w:p>
        </w:tc>
        <w:tc>
          <w:tcPr>
            <w:tcW w:w="2693" w:type="dxa"/>
            <w:tcBorders>
              <w:top w:val="nil"/>
              <w:left w:val="nil"/>
              <w:bottom w:val="nil"/>
              <w:right w:val="nil"/>
            </w:tcBorders>
            <w:hideMark/>
          </w:tcPr>
          <w:p w14:paraId="2AB47633" w14:textId="77777777" w:rsidR="00663F3A" w:rsidRPr="009F7F88" w:rsidRDefault="00663F3A" w:rsidP="00663F3A">
            <w:pPr>
              <w:pStyle w:val="RSCT03TableBody"/>
              <w:jc w:val="left"/>
              <w:rPr>
                <w:color w:val="000000" w:themeColor="text1"/>
                <w:w w:val="108"/>
              </w:rPr>
            </w:pPr>
            <w:r w:rsidRPr="009F7F88">
              <w:rPr>
                <w:color w:val="000000" w:themeColor="text1"/>
                <w:w w:val="108"/>
              </w:rPr>
              <w:t>GO, EDA</w:t>
            </w:r>
          </w:p>
        </w:tc>
        <w:tc>
          <w:tcPr>
            <w:tcW w:w="1134" w:type="dxa"/>
            <w:tcBorders>
              <w:top w:val="nil"/>
              <w:left w:val="nil"/>
              <w:bottom w:val="nil"/>
              <w:right w:val="nil"/>
            </w:tcBorders>
            <w:hideMark/>
          </w:tcPr>
          <w:p w14:paraId="68274A15" w14:textId="77777777" w:rsidR="00663F3A" w:rsidRPr="009F7F88" w:rsidRDefault="00663F3A" w:rsidP="00663F3A">
            <w:pPr>
              <w:pStyle w:val="RSCT03TableBody"/>
              <w:jc w:val="left"/>
              <w:rPr>
                <w:color w:val="000000" w:themeColor="text1"/>
                <w:w w:val="108"/>
              </w:rPr>
            </w:pPr>
            <w:r w:rsidRPr="009F7F88">
              <w:rPr>
                <w:color w:val="000000" w:themeColor="text1"/>
                <w:w w:val="108"/>
              </w:rPr>
              <w:t>3D template</w:t>
            </w:r>
          </w:p>
        </w:tc>
        <w:tc>
          <w:tcPr>
            <w:tcW w:w="992" w:type="dxa"/>
            <w:tcBorders>
              <w:top w:val="nil"/>
              <w:left w:val="nil"/>
              <w:bottom w:val="nil"/>
              <w:right w:val="nil"/>
            </w:tcBorders>
            <w:hideMark/>
          </w:tcPr>
          <w:p w14:paraId="4651F360"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50F28B5B" w14:textId="77777777" w:rsidR="00663F3A" w:rsidRPr="009F7F88" w:rsidRDefault="00663F3A" w:rsidP="00663F3A">
            <w:pPr>
              <w:pStyle w:val="RSCT03TableBody"/>
              <w:jc w:val="left"/>
              <w:rPr>
                <w:color w:val="000000" w:themeColor="text1"/>
                <w:w w:val="108"/>
              </w:rPr>
            </w:pPr>
            <w:r w:rsidRPr="009F7F88">
              <w:rPr>
                <w:color w:val="000000" w:themeColor="text1"/>
                <w:w w:val="108"/>
              </w:rPr>
              <w:t>Sensor</w:t>
            </w:r>
          </w:p>
        </w:tc>
        <w:bookmarkStart w:id="97" w:name="_Hlk37447405"/>
        <w:tc>
          <w:tcPr>
            <w:tcW w:w="567" w:type="dxa"/>
            <w:tcBorders>
              <w:top w:val="nil"/>
              <w:left w:val="nil"/>
              <w:bottom w:val="nil"/>
              <w:right w:val="nil"/>
            </w:tcBorders>
            <w:hideMark/>
          </w:tcPr>
          <w:p w14:paraId="03D907F7" w14:textId="748B6533"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基于掩模图像投影的立体光刻</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模板，灌注，水热处理，冷冻干燥，裂解</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气凝胶骨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气体传感器等</w:instrText>
            </w:r>
            <w:r w:rsidR="004E1277" w:rsidRPr="009F7F88">
              <w:rPr>
                <w:color w:val="000000" w:themeColor="text1"/>
                <w:w w:val="108"/>
              </w:rPr>
              <w:instrText>","page":"1096-1106","title":"Three-Dimensional Printing Hollow Polymer Template-Mediated Graphene Lattices with Tailorable Architectures and Multifunctional Properties","type":"article-jour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3</w:t>
            </w:r>
            <w:r w:rsidRPr="009F7F88">
              <w:rPr>
                <w:color w:val="000000" w:themeColor="text1"/>
                <w:w w:val="108"/>
              </w:rPr>
              <w:fldChar w:fldCharType="end"/>
            </w:r>
            <w:bookmarkEnd w:id="97"/>
          </w:p>
        </w:tc>
      </w:tr>
      <w:tr w:rsidR="009F7F88" w:rsidRPr="009F7F88" w14:paraId="43CC504E" w14:textId="77777777" w:rsidTr="00663F3A">
        <w:trPr>
          <w:trHeight w:val="146"/>
        </w:trPr>
        <w:tc>
          <w:tcPr>
            <w:tcW w:w="1701" w:type="dxa"/>
            <w:tcBorders>
              <w:top w:val="nil"/>
              <w:left w:val="nil"/>
              <w:bottom w:val="nil"/>
              <w:right w:val="nil"/>
            </w:tcBorders>
            <w:hideMark/>
          </w:tcPr>
          <w:p w14:paraId="560DBADB"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67C647BC" w14:textId="77777777" w:rsidR="00663F3A" w:rsidRPr="009F7F88" w:rsidRDefault="00663F3A" w:rsidP="00663F3A">
            <w:pPr>
              <w:pStyle w:val="RSCT03TableBody"/>
              <w:jc w:val="left"/>
              <w:rPr>
                <w:color w:val="000000" w:themeColor="text1"/>
                <w:w w:val="108"/>
              </w:rPr>
            </w:pPr>
            <w:r w:rsidRPr="009F7F88">
              <w:rPr>
                <w:color w:val="000000" w:themeColor="text1"/>
                <w:w w:val="108"/>
              </w:rPr>
              <w:t>3D honeycomb</w:t>
            </w:r>
          </w:p>
        </w:tc>
        <w:tc>
          <w:tcPr>
            <w:tcW w:w="2693" w:type="dxa"/>
            <w:tcBorders>
              <w:top w:val="nil"/>
              <w:left w:val="nil"/>
              <w:bottom w:val="nil"/>
              <w:right w:val="nil"/>
            </w:tcBorders>
            <w:hideMark/>
          </w:tcPr>
          <w:p w14:paraId="3CBAF1E1" w14:textId="77777777" w:rsidR="00663F3A" w:rsidRPr="009F7F88" w:rsidRDefault="00663F3A" w:rsidP="00663F3A">
            <w:pPr>
              <w:pStyle w:val="RSCT03TableBody"/>
              <w:jc w:val="left"/>
              <w:rPr>
                <w:color w:val="000000" w:themeColor="text1"/>
                <w:w w:val="108"/>
              </w:rPr>
            </w:pPr>
            <w:r w:rsidRPr="009F7F88">
              <w:rPr>
                <w:color w:val="000000" w:themeColor="text1"/>
                <w:w w:val="108"/>
              </w:rPr>
              <w:t>GO, water</w:t>
            </w:r>
          </w:p>
        </w:tc>
        <w:tc>
          <w:tcPr>
            <w:tcW w:w="1134" w:type="dxa"/>
            <w:tcBorders>
              <w:top w:val="nil"/>
              <w:left w:val="nil"/>
              <w:bottom w:val="nil"/>
              <w:right w:val="nil"/>
            </w:tcBorders>
            <w:hideMark/>
          </w:tcPr>
          <w:p w14:paraId="6ADE24DE" w14:textId="77777777" w:rsidR="00663F3A" w:rsidRPr="009F7F88" w:rsidRDefault="00663F3A" w:rsidP="00663F3A">
            <w:pPr>
              <w:pStyle w:val="RSCT03TableBody"/>
              <w:jc w:val="left"/>
              <w:rPr>
                <w:color w:val="000000" w:themeColor="text1"/>
                <w:w w:val="108"/>
              </w:rPr>
            </w:pPr>
            <w:r w:rsidRPr="009F7F88">
              <w:rPr>
                <w:color w:val="000000" w:themeColor="text1"/>
                <w:w w:val="108"/>
              </w:rPr>
              <w:t>3D template</w:t>
            </w:r>
          </w:p>
        </w:tc>
        <w:tc>
          <w:tcPr>
            <w:tcW w:w="992" w:type="dxa"/>
            <w:tcBorders>
              <w:top w:val="nil"/>
              <w:left w:val="nil"/>
              <w:bottom w:val="nil"/>
              <w:right w:val="nil"/>
            </w:tcBorders>
            <w:hideMark/>
          </w:tcPr>
          <w:p w14:paraId="67395A92"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1E54920B" w14:textId="77777777" w:rsidR="00663F3A" w:rsidRPr="009F7F88" w:rsidRDefault="00663F3A" w:rsidP="00663F3A">
            <w:pPr>
              <w:pStyle w:val="RSCT03TableBody"/>
              <w:jc w:val="left"/>
              <w:rPr>
                <w:color w:val="000000" w:themeColor="text1"/>
                <w:w w:val="108"/>
              </w:rPr>
            </w:pPr>
            <w:r w:rsidRPr="009F7F88">
              <w:rPr>
                <w:color w:val="000000" w:themeColor="text1"/>
                <w:w w:val="108"/>
              </w:rPr>
              <w:t>Stretchable display</w:t>
            </w:r>
          </w:p>
        </w:tc>
        <w:tc>
          <w:tcPr>
            <w:tcW w:w="567" w:type="dxa"/>
            <w:tcBorders>
              <w:top w:val="nil"/>
              <w:left w:val="nil"/>
              <w:bottom w:val="nil"/>
              <w:right w:val="nil"/>
            </w:tcBorders>
            <w:hideMark/>
          </w:tcPr>
          <w:p w14:paraId="2D738544" w14:textId="3E48292B"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unctional Materials","id":"ITEM-1","issue":"19","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ABS</w:instrText>
            </w:r>
            <w:r w:rsidR="004E1277" w:rsidRPr="009F7F88">
              <w:rPr>
                <w:rFonts w:ascii="SimSun" w:eastAsia="SimSun" w:hAnsi="SimSun" w:cs="SimSun" w:hint="eastAsia"/>
                <w:color w:val="000000" w:themeColor="text1"/>
                <w:w w:val="108"/>
              </w:rPr>
              <w:instrText>树脂模板，灌注</w:instrText>
            </w:r>
            <w:r w:rsidR="004E1277" w:rsidRPr="009F7F88">
              <w:rPr>
                <w:color w:val="000000" w:themeColor="text1"/>
                <w:w w:val="108"/>
              </w:rPr>
              <w:instrText>GO</w:instrText>
            </w:r>
            <w:r w:rsidR="004E1277" w:rsidRPr="009F7F88">
              <w:rPr>
                <w:rFonts w:ascii="SimSun" w:eastAsia="SimSun" w:hAnsi="SimSun" w:cs="SimSun" w:hint="eastAsia"/>
                <w:color w:val="000000" w:themeColor="text1"/>
                <w:w w:val="108"/>
              </w:rPr>
              <w:instrText>，冷冻干燥、脱模，热还原</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气凝胶蜂窝</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可弯曲发光器件</w:instrText>
            </w:r>
            <w:r w:rsidR="004E1277" w:rsidRPr="009F7F88">
              <w:rPr>
                <w:color w:val="000000" w:themeColor="text1"/>
                <w:w w:val="108"/>
              </w:rPr>
              <w:instrText>","page":"1707043","title":"An Ultralight Graphene Honeycomb Sandwich for Stretchable Light-Emitting Displays","type":"article-journal","volume":"28"},"uris":["http://www.mendeley.com/documents/?uuid=cc804ceb-053a-40e2-8d2f-bc39b486e0f1"]}],"mendeley":{"formattedCitation":"&lt;sup&gt;245&lt;/sup&gt;","plainTextFormattedCitation":"245","previouslyFormattedCitation":"&lt;sup&gt;243&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5</w:t>
            </w:r>
            <w:r w:rsidRPr="009F7F88">
              <w:rPr>
                <w:color w:val="000000" w:themeColor="text1"/>
                <w:w w:val="108"/>
              </w:rPr>
              <w:fldChar w:fldCharType="end"/>
            </w:r>
          </w:p>
        </w:tc>
      </w:tr>
      <w:tr w:rsidR="009F7F88" w:rsidRPr="009F7F88" w14:paraId="60B1F92B" w14:textId="77777777" w:rsidTr="00663F3A">
        <w:trPr>
          <w:trHeight w:val="146"/>
        </w:trPr>
        <w:tc>
          <w:tcPr>
            <w:tcW w:w="1701" w:type="dxa"/>
            <w:tcBorders>
              <w:top w:val="nil"/>
              <w:left w:val="nil"/>
              <w:bottom w:val="nil"/>
              <w:right w:val="nil"/>
            </w:tcBorders>
            <w:hideMark/>
          </w:tcPr>
          <w:p w14:paraId="10318892" w14:textId="77777777" w:rsidR="00663F3A" w:rsidRPr="009F7F88" w:rsidRDefault="00663F3A" w:rsidP="00663F3A">
            <w:pPr>
              <w:pStyle w:val="RSCT03TableBody"/>
              <w:jc w:val="left"/>
              <w:rPr>
                <w:color w:val="000000" w:themeColor="text1"/>
                <w:w w:val="108"/>
              </w:rPr>
            </w:pPr>
            <w:bookmarkStart w:id="98" w:name="_Hlk39599347"/>
            <w:r w:rsidRPr="009F7F88">
              <w:rPr>
                <w:color w:val="000000" w:themeColor="text1"/>
                <w:w w:val="108"/>
              </w:rPr>
              <w:t>Graphene-LiFePO</w:t>
            </w:r>
            <w:r w:rsidRPr="009F7F88">
              <w:rPr>
                <w:color w:val="000000" w:themeColor="text1"/>
                <w:w w:val="108"/>
                <w:vertAlign w:val="subscript"/>
              </w:rPr>
              <w:t>4</w:t>
            </w:r>
            <w:r w:rsidRPr="009F7F88">
              <w:rPr>
                <w:color w:val="000000" w:themeColor="text1"/>
                <w:w w:val="108"/>
              </w:rPr>
              <w:t>, -Li</w:t>
            </w:r>
            <w:r w:rsidRPr="009F7F88">
              <w:rPr>
                <w:color w:val="000000" w:themeColor="text1"/>
                <w:w w:val="108"/>
                <w:vertAlign w:val="subscript"/>
              </w:rPr>
              <w:t>4</w:t>
            </w:r>
            <w:r w:rsidRPr="009F7F88">
              <w:rPr>
                <w:color w:val="000000" w:themeColor="text1"/>
                <w:w w:val="108"/>
              </w:rPr>
              <w:t>Ti</w:t>
            </w:r>
            <w:r w:rsidRPr="009F7F88">
              <w:rPr>
                <w:color w:val="000000" w:themeColor="text1"/>
                <w:w w:val="108"/>
                <w:vertAlign w:val="subscript"/>
              </w:rPr>
              <w:t>5</w:t>
            </w:r>
            <w:r w:rsidRPr="009F7F88">
              <w:rPr>
                <w:color w:val="000000" w:themeColor="text1"/>
                <w:w w:val="108"/>
              </w:rPr>
              <w:t>O</w:t>
            </w:r>
            <w:r w:rsidRPr="009F7F88">
              <w:rPr>
                <w:color w:val="000000" w:themeColor="text1"/>
                <w:w w:val="108"/>
                <w:vertAlign w:val="subscript"/>
              </w:rPr>
              <w:t>12</w:t>
            </w:r>
          </w:p>
        </w:tc>
        <w:tc>
          <w:tcPr>
            <w:tcW w:w="1418" w:type="dxa"/>
            <w:tcBorders>
              <w:top w:val="nil"/>
              <w:left w:val="nil"/>
              <w:bottom w:val="nil"/>
              <w:right w:val="nil"/>
            </w:tcBorders>
            <w:hideMark/>
          </w:tcPr>
          <w:p w14:paraId="57510069" w14:textId="77777777" w:rsidR="00663F3A" w:rsidRPr="009F7F88" w:rsidRDefault="00663F3A" w:rsidP="00663F3A">
            <w:pPr>
              <w:pStyle w:val="RSCT03TableBody"/>
              <w:jc w:val="left"/>
              <w:rPr>
                <w:color w:val="000000" w:themeColor="text1"/>
                <w:w w:val="108"/>
              </w:rPr>
            </w:pPr>
            <w:r w:rsidRPr="009F7F88">
              <w:rPr>
                <w:color w:val="000000" w:themeColor="text1"/>
                <w:w w:val="108"/>
              </w:rPr>
              <w:t>3D electrode</w:t>
            </w:r>
          </w:p>
        </w:tc>
        <w:tc>
          <w:tcPr>
            <w:tcW w:w="2693" w:type="dxa"/>
            <w:tcBorders>
              <w:top w:val="nil"/>
              <w:left w:val="nil"/>
              <w:bottom w:val="nil"/>
              <w:right w:val="nil"/>
            </w:tcBorders>
            <w:hideMark/>
          </w:tcPr>
          <w:p w14:paraId="59899EE6" w14:textId="77777777" w:rsidR="00663F3A" w:rsidRPr="009F7F88" w:rsidRDefault="00663F3A" w:rsidP="00663F3A">
            <w:pPr>
              <w:pStyle w:val="RSCT03TableBody"/>
              <w:jc w:val="left"/>
              <w:rPr>
                <w:color w:val="000000" w:themeColor="text1"/>
                <w:w w:val="108"/>
              </w:rPr>
            </w:pPr>
            <w:r w:rsidRPr="009F7F88">
              <w:rPr>
                <w:color w:val="000000" w:themeColor="text1"/>
                <w:w w:val="108"/>
              </w:rPr>
              <w:t>GO, LiFePO</w:t>
            </w:r>
            <w:r w:rsidRPr="009F7F88">
              <w:rPr>
                <w:color w:val="000000" w:themeColor="text1"/>
                <w:w w:val="108"/>
                <w:vertAlign w:val="subscript"/>
              </w:rPr>
              <w:t>4</w:t>
            </w:r>
            <w:r w:rsidRPr="009F7F88">
              <w:rPr>
                <w:color w:val="000000" w:themeColor="text1"/>
                <w:w w:val="108"/>
              </w:rPr>
              <w:t>, Li</w:t>
            </w:r>
            <w:r w:rsidRPr="009F7F88">
              <w:rPr>
                <w:color w:val="000000" w:themeColor="text1"/>
                <w:w w:val="108"/>
                <w:vertAlign w:val="subscript"/>
              </w:rPr>
              <w:t>4</w:t>
            </w:r>
            <w:r w:rsidRPr="009F7F88">
              <w:rPr>
                <w:color w:val="000000" w:themeColor="text1"/>
                <w:w w:val="108"/>
              </w:rPr>
              <w:t>Ti</w:t>
            </w:r>
            <w:r w:rsidRPr="009F7F88">
              <w:rPr>
                <w:color w:val="000000" w:themeColor="text1"/>
                <w:w w:val="108"/>
                <w:vertAlign w:val="subscript"/>
              </w:rPr>
              <w:t>5</w:t>
            </w:r>
            <w:r w:rsidRPr="009F7F88">
              <w:rPr>
                <w:color w:val="000000" w:themeColor="text1"/>
                <w:w w:val="108"/>
              </w:rPr>
              <w:t>O</w:t>
            </w:r>
            <w:r w:rsidRPr="009F7F88">
              <w:rPr>
                <w:color w:val="000000" w:themeColor="text1"/>
                <w:w w:val="108"/>
                <w:vertAlign w:val="subscript"/>
              </w:rPr>
              <w:t>12</w:t>
            </w:r>
            <w:r w:rsidRPr="009F7F88">
              <w:rPr>
                <w:color w:val="000000" w:themeColor="text1"/>
                <w:w w:val="108"/>
              </w:rPr>
              <w:t>, Al</w:t>
            </w:r>
            <w:r w:rsidRPr="009F7F88">
              <w:rPr>
                <w:color w:val="000000" w:themeColor="text1"/>
                <w:w w:val="108"/>
                <w:vertAlign w:val="subscript"/>
              </w:rPr>
              <w:t>2</w:t>
            </w:r>
            <w:r w:rsidRPr="009F7F88">
              <w:rPr>
                <w:color w:val="000000" w:themeColor="text1"/>
                <w:w w:val="108"/>
              </w:rPr>
              <w:t>O</w:t>
            </w:r>
            <w:r w:rsidRPr="009F7F88">
              <w:rPr>
                <w:color w:val="000000" w:themeColor="text1"/>
                <w:w w:val="108"/>
                <w:vertAlign w:val="subscript"/>
              </w:rPr>
              <w:t>3</w:t>
            </w:r>
          </w:p>
        </w:tc>
        <w:tc>
          <w:tcPr>
            <w:tcW w:w="1134" w:type="dxa"/>
            <w:tcBorders>
              <w:top w:val="nil"/>
              <w:left w:val="nil"/>
              <w:bottom w:val="nil"/>
              <w:right w:val="nil"/>
            </w:tcBorders>
            <w:hideMark/>
          </w:tcPr>
          <w:p w14:paraId="0FA1C6D5"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4C5594B9"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0A3751A8" w14:textId="77777777" w:rsidR="00663F3A" w:rsidRPr="009F7F88" w:rsidRDefault="00663F3A" w:rsidP="00663F3A">
            <w:pPr>
              <w:pStyle w:val="RSCT03TableBody"/>
              <w:jc w:val="left"/>
              <w:rPr>
                <w:color w:val="000000" w:themeColor="text1"/>
                <w:w w:val="108"/>
              </w:rPr>
            </w:pPr>
            <w:r w:rsidRPr="009F7F88">
              <w:rPr>
                <w:color w:val="000000" w:themeColor="text1"/>
                <w:w w:val="108"/>
              </w:rPr>
              <w:t>Lithium-ion battery</w:t>
            </w:r>
          </w:p>
        </w:tc>
        <w:tc>
          <w:tcPr>
            <w:tcW w:w="567" w:type="dxa"/>
            <w:tcBorders>
              <w:top w:val="nil"/>
              <w:left w:val="nil"/>
              <w:bottom w:val="nil"/>
              <w:right w:val="nil"/>
            </w:tcBorders>
            <w:hideMark/>
          </w:tcPr>
          <w:p w14:paraId="07444259" w14:textId="00B3C136"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a.201505391","ISSN":"15214095","abstract":"All-component 3D-printed lithium-ion batteries are fabricated by printing graphene-oxide-based composite inks and solid-state gel polymer electrolyte. An entirely 3D-printed full cell features a high electrode mass loading of 18 mg cm(-2) , which is normalized to the overall area of the battery. This all-component printing can be extended to the fabrication of multidimensional/multiscale complex-structures of more energy-storage devices.","author":[{"dropping-particle":"","family":"Fu","given":"Kun","non-dropping-particle":"","parse-names":false,"suffix":""},{"dropping-particle":"","family":"Wang","given":"Yibo","non-dropping-particle":"","parse-names":false,"suffix":""},{"dropping-particle":"","family":"Yan","given":"Chaoyi","non-dropping-particle":"","parse-names":false,"suffix":""},{"dropping-particle":"","family":"Yao","given":"Yonggang","non-dropping-particle":"","parse-names":false,"suffix":""},{"dropping-particle":"","family":"Chen","given":"Yanan","non-dropping-particle":"","parse-names":false,"suffix":""},{"dropping-particle":"","family":"Dai","given":"Jiaqi","non-dropping-particle":"","parse-names":false,"suffix":""},{"dropping-particle":"","family":"Lacey","given":"Steven","non-dropping-particle":"","parse-names":false,"suffix":""},{"dropping-particle":"","family":"Wang","given":"Yanbin","non-dropping-particle":"","parse-names":false,"suffix":""},{"dropping-particle":"","family":"Wan","given":"Jiayu","non-dropping-particle":"","parse-names":false,"suffix":""},{"dropping-particle":"","family":"Li","given":"Tian","non-dropping-particle":"","parse-names":false,"suffix":""},{"dropping-particle":"","family":"Wang","given":"Zhengyang","non-dropping-particle":"","parse-names":false,"suffix":""},{"dropping-particle":"","family":"Xu","given":"Yue","non-dropping-particle":"","parse-names":false,"suffix":""},{"dropping-particle":"","family":"Hu","given":"Liangbing","non-dropping-particle":"","parse-names":false,"suffix":""}],"container-title":"Advanced Materials","id":"ITEM-1","issue":"13","issued":{"date-parts":[["2016"]]},"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全</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锂离子电池阳极和阴极</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没提气凝胶</w:instrText>
            </w:r>
            <w:r w:rsidR="004E1277" w:rsidRPr="009F7F88">
              <w:rPr>
                <w:color w:val="000000" w:themeColor="text1"/>
                <w:w w:val="108"/>
              </w:rPr>
              <w:instrText>","page":"2587-2594","title":"Graphene Oxide-Based Electrode Inks for 3D-Printed Lithium-Ion Batteries","type":"article-journal","volume":"28"},"uris":["http://www.mendeley.com/documents/?uuid=9728999e-8c89-42a5-b355-286b59c2b27a"]}],"mendeley":{"formattedCitation":"&lt;sup&gt;261&lt;/sup&gt;","plainTextFormattedCitation":"261","previouslyFormattedCitation":"&lt;sup&gt;25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61</w:t>
            </w:r>
            <w:r w:rsidRPr="009F7F88">
              <w:rPr>
                <w:color w:val="000000" w:themeColor="text1"/>
                <w:w w:val="108"/>
              </w:rPr>
              <w:fldChar w:fldCharType="end"/>
            </w:r>
          </w:p>
        </w:tc>
      </w:tr>
      <w:tr w:rsidR="009F7F88" w:rsidRPr="009F7F88" w14:paraId="51A55A51" w14:textId="77777777" w:rsidTr="00663F3A">
        <w:trPr>
          <w:trHeight w:val="146"/>
        </w:trPr>
        <w:tc>
          <w:tcPr>
            <w:tcW w:w="1701" w:type="dxa"/>
            <w:tcBorders>
              <w:top w:val="nil"/>
              <w:left w:val="nil"/>
              <w:bottom w:val="nil"/>
              <w:right w:val="nil"/>
            </w:tcBorders>
            <w:hideMark/>
          </w:tcPr>
          <w:p w14:paraId="26B0C03D" w14:textId="77777777" w:rsidR="00663F3A" w:rsidRPr="009F7F88" w:rsidRDefault="00663F3A" w:rsidP="00663F3A">
            <w:pPr>
              <w:pStyle w:val="RSCT03TableBody"/>
              <w:jc w:val="left"/>
              <w:rPr>
                <w:color w:val="000000" w:themeColor="text1"/>
                <w:w w:val="108"/>
              </w:rPr>
            </w:pPr>
            <w:r w:rsidRPr="009F7F88">
              <w:rPr>
                <w:color w:val="000000" w:themeColor="text1"/>
                <w:w w:val="108"/>
              </w:rPr>
              <w:t>Polyaniline/r-GO</w:t>
            </w:r>
          </w:p>
        </w:tc>
        <w:tc>
          <w:tcPr>
            <w:tcW w:w="1418" w:type="dxa"/>
            <w:tcBorders>
              <w:top w:val="nil"/>
              <w:left w:val="nil"/>
              <w:bottom w:val="nil"/>
              <w:right w:val="nil"/>
            </w:tcBorders>
            <w:hideMark/>
          </w:tcPr>
          <w:p w14:paraId="65CBA0ED" w14:textId="77777777" w:rsidR="00663F3A" w:rsidRPr="009F7F88" w:rsidRDefault="00663F3A" w:rsidP="00663F3A">
            <w:pPr>
              <w:pStyle w:val="RSCT03TableBody"/>
              <w:jc w:val="left"/>
              <w:rPr>
                <w:color w:val="000000" w:themeColor="text1"/>
                <w:w w:val="108"/>
              </w:rPr>
            </w:pPr>
            <w:r w:rsidRPr="009F7F88">
              <w:rPr>
                <w:color w:val="000000" w:themeColor="text1"/>
                <w:w w:val="108"/>
              </w:rPr>
              <w:t>3D electrode</w:t>
            </w:r>
          </w:p>
        </w:tc>
        <w:tc>
          <w:tcPr>
            <w:tcW w:w="2693" w:type="dxa"/>
            <w:tcBorders>
              <w:top w:val="nil"/>
              <w:left w:val="nil"/>
              <w:bottom w:val="nil"/>
              <w:right w:val="nil"/>
            </w:tcBorders>
            <w:hideMark/>
          </w:tcPr>
          <w:p w14:paraId="4FE989DA" w14:textId="77777777" w:rsidR="00663F3A" w:rsidRPr="009F7F88" w:rsidRDefault="00663F3A" w:rsidP="00663F3A">
            <w:pPr>
              <w:pStyle w:val="RSCT03TableBody"/>
              <w:jc w:val="left"/>
              <w:rPr>
                <w:color w:val="000000" w:themeColor="text1"/>
                <w:w w:val="108"/>
              </w:rPr>
            </w:pPr>
            <w:r w:rsidRPr="009F7F88">
              <w:rPr>
                <w:color w:val="000000" w:themeColor="text1"/>
                <w:w w:val="108"/>
              </w:rPr>
              <w:t>Graphite, polyaniline, NMP</w:t>
            </w:r>
          </w:p>
        </w:tc>
        <w:tc>
          <w:tcPr>
            <w:tcW w:w="1134" w:type="dxa"/>
            <w:tcBorders>
              <w:top w:val="nil"/>
              <w:left w:val="nil"/>
              <w:bottom w:val="nil"/>
              <w:right w:val="nil"/>
            </w:tcBorders>
            <w:hideMark/>
          </w:tcPr>
          <w:p w14:paraId="4D5A3D4C"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19EE62EE" w14:textId="77777777" w:rsidR="00663F3A" w:rsidRPr="009F7F88" w:rsidRDefault="00663F3A" w:rsidP="00663F3A">
            <w:pPr>
              <w:pStyle w:val="RSCT03TableBody"/>
              <w:jc w:val="left"/>
              <w:rPr>
                <w:color w:val="000000" w:themeColor="text1"/>
                <w:w w:val="108"/>
              </w:rPr>
            </w:pPr>
            <w:r w:rsidRPr="009F7F88">
              <w:rPr>
                <w:color w:val="000000" w:themeColor="text1"/>
                <w:w w:val="108"/>
              </w:rPr>
              <w:t>-</w:t>
            </w:r>
          </w:p>
        </w:tc>
        <w:tc>
          <w:tcPr>
            <w:tcW w:w="1701" w:type="dxa"/>
            <w:tcBorders>
              <w:top w:val="nil"/>
              <w:left w:val="nil"/>
              <w:bottom w:val="nil"/>
              <w:right w:val="nil"/>
            </w:tcBorders>
            <w:hideMark/>
          </w:tcPr>
          <w:p w14:paraId="69560186" w14:textId="77777777" w:rsidR="00663F3A" w:rsidRPr="009F7F88" w:rsidRDefault="00663F3A" w:rsidP="00663F3A">
            <w:pPr>
              <w:pStyle w:val="RSCT03TableBody"/>
              <w:jc w:val="left"/>
              <w:rPr>
                <w:color w:val="000000" w:themeColor="text1"/>
                <w:w w:val="108"/>
              </w:rPr>
            </w:pPr>
            <w:r w:rsidRPr="009F7F88">
              <w:rPr>
                <w:color w:val="000000" w:themeColor="text1"/>
                <w:w w:val="108"/>
              </w:rPr>
              <w:t>Supercapacitor</w:t>
            </w:r>
          </w:p>
        </w:tc>
        <w:bookmarkStart w:id="99" w:name="_Hlk37447602"/>
        <w:tc>
          <w:tcPr>
            <w:tcW w:w="567" w:type="dxa"/>
            <w:tcBorders>
              <w:top w:val="nil"/>
              <w:left w:val="nil"/>
              <w:bottom w:val="nil"/>
              <w:right w:val="nil"/>
            </w:tcBorders>
            <w:hideMark/>
          </w:tcPr>
          <w:p w14:paraId="2385734F" w14:textId="48C27DCE"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ami.7b19635","ISSN":"19448252","abstract":"We apply direct ink writing for the three-dimensional (3D) printing of polyaniline/reduced graphene oxide (PANI/RGO) composites with PANI/graphene oxide (PANI/GO) gel as printable inks. The PANI/GO gel inks for 3D printing are prepared via self-assembly of PANI and GO in a blend solvent of N-methyl-2-pyrrolidinone and water, and offer both shaping capability, self-sustainability, and electrical conductivity after reduction of GO. PANI/RGO interdigital electrodes are fabricated with 3D printing, and based on these electrodes, a planar solid-state supercapacitor is constructed, which exhibits high performance with an areal specific capacitance of 1329 mF cm -2 . The approach developed in this work provides a simple, economic, and effective way to fabricate PANI-based 3D architectures, which leads to promising application in future energy and electric devices at micro-nano scale.","author":[{"dropping-particle":"","family":"Wang","given":"Zishen","non-dropping-particle":"","parse-names":false,"suffix":""},{"dropping-particle":"","family":"Zhang","given":"Qin</w:instrText>
            </w:r>
            <w:r w:rsidR="004E1277" w:rsidRPr="009F7F88">
              <w:rPr>
                <w:rFonts w:hint="eastAsia"/>
                <w:color w:val="000000" w:themeColor="text1"/>
                <w:w w:val="108"/>
              </w:rPr>
              <w:instrText>′</w:instrText>
            </w:r>
            <w:r w:rsidR="004E1277" w:rsidRPr="009F7F88">
              <w:rPr>
                <w:color w:val="000000" w:themeColor="text1"/>
                <w:w w:val="108"/>
              </w:rPr>
              <w:instrText>e","non-dropping-particle":"","parse-names":false,"suffix":""},{"dropping-particle":"","family":"Long","given":"Shichuan","non-dropping-particle":"","parse-names":false,"suffix":""},{"dropping-particle":"","family":"Luo","given":"Yangxi","non-dropping-particle":"","parse-names":false,"suffix":""},{"dropping-particle":"","family":"Yu","given":"Peikai","non-dropping-particle":"","parse-names":false,"suffix":""},{"dropping-particle":"","family":"Tan","given":"Zhibing","non-dropping-particle":"","parse-names":false,"suffix":""},{"dropping-particle":"","family":"Bai","given":"Jie","non-dropping-particle":"","parse-names":false,"suffix":""},{"dropping-particle":"","family":"Qu","given":"Baihua","non-dropping-particle":"","parse-names":false,"suffix":""},{"dropping-particle":"","family":"Yang","given":"Yang","non-dropping-particle":"","parse-names":false,"suffix":""},{"dropping-particle":"","family":"Shi","given":"Jia","non-dropping-particle":"","parse-names":false,"suffix":""},{"dropping-particle":"","family":"Zhou","given":"Hua","non-dropping-particle":"","parse-names":false,"suffix":""},{"dropping-particle":"","family":"Xiao","given":"Zong Yuan","non-dropping-particle":"","parse-names":false,"suffix":""},{"dropping-particle":"","family":"Hong","given":"Wenjing","non-dropping-particle":"","parse-names":false,"suffix":""},{"dropping-particle":"","family":"Bai","given":"Hua","non-dropping-particle":"","parse-names":false,"suffix":""}],"container-title":"ACS Applied Materials and Interfaces","id":"ITEM-1","issue":"12","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虽然不确定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未写干燥过程</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从</w:instrText>
            </w:r>
            <w:r w:rsidR="004E1277" w:rsidRPr="009F7F88">
              <w:rPr>
                <w:color w:val="000000" w:themeColor="text1"/>
                <w:w w:val="108"/>
              </w:rPr>
              <w:instrText>SEM</w:instrText>
            </w:r>
            <w:r w:rsidR="004E1277" w:rsidRPr="009F7F88">
              <w:rPr>
                <w:rFonts w:ascii="SimSun" w:eastAsia="SimSun" w:hAnsi="SimSun" w:cs="SimSun" w:hint="eastAsia"/>
                <w:color w:val="000000" w:themeColor="text1"/>
                <w:w w:val="108"/>
              </w:rPr>
              <w:instrText>图看是轻质多孔结构</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全</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聚苯胺</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还原氧化石墨烯超级电容器</w:instrText>
            </w:r>
            <w:r w:rsidR="004E1277" w:rsidRPr="009F7F88">
              <w:rPr>
                <w:color w:val="000000" w:themeColor="text1"/>
                <w:w w:val="108"/>
              </w:rPr>
              <w:instrText>","page":"10437-10444","title":"Three-Dimensional Printing of Polyaniline/Reduced Graphene Oxide Composite for High-Performance Planar Supercapacitor","type":"article-journal","volume":"10"},"uris":["http://www.mendeley.com/documents/?uuid=37ea0b8b-bbab-415f-a43d-5dc92a5b390c"]}],"mendeley":{"formattedCitation":"&lt;sup&gt;248&lt;/sup&gt;","plainTextFormattedCitation":"248","previouslyFormattedCitation":"&lt;sup&gt;24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8</w:t>
            </w:r>
            <w:r w:rsidRPr="009F7F88">
              <w:rPr>
                <w:color w:val="000000" w:themeColor="text1"/>
                <w:w w:val="108"/>
              </w:rPr>
              <w:fldChar w:fldCharType="end"/>
            </w:r>
            <w:bookmarkEnd w:id="99"/>
          </w:p>
        </w:tc>
      </w:tr>
      <w:tr w:rsidR="009F7F88" w:rsidRPr="009F7F88" w14:paraId="18AFDBAC" w14:textId="77777777" w:rsidTr="00663F3A">
        <w:trPr>
          <w:trHeight w:val="146"/>
        </w:trPr>
        <w:tc>
          <w:tcPr>
            <w:tcW w:w="1701" w:type="dxa"/>
            <w:tcBorders>
              <w:top w:val="nil"/>
              <w:left w:val="nil"/>
              <w:bottom w:val="nil"/>
              <w:right w:val="nil"/>
            </w:tcBorders>
            <w:hideMark/>
          </w:tcPr>
          <w:p w14:paraId="4F86AD3E"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7CB0F8DD" w14:textId="77777777" w:rsidR="00663F3A" w:rsidRPr="009F7F88" w:rsidRDefault="00663F3A" w:rsidP="00663F3A">
            <w:pPr>
              <w:pStyle w:val="RSCT03TableBody"/>
              <w:jc w:val="left"/>
              <w:rPr>
                <w:color w:val="000000" w:themeColor="text1"/>
                <w:w w:val="108"/>
              </w:rPr>
            </w:pPr>
            <w:r w:rsidRPr="009F7F88">
              <w:rPr>
                <w:color w:val="000000" w:themeColor="text1"/>
                <w:w w:val="108"/>
              </w:rPr>
              <w:t>3D lattice</w:t>
            </w:r>
          </w:p>
        </w:tc>
        <w:tc>
          <w:tcPr>
            <w:tcW w:w="2693" w:type="dxa"/>
            <w:tcBorders>
              <w:top w:val="nil"/>
              <w:left w:val="nil"/>
              <w:bottom w:val="nil"/>
              <w:right w:val="nil"/>
            </w:tcBorders>
            <w:hideMark/>
          </w:tcPr>
          <w:p w14:paraId="2C483238" w14:textId="77777777" w:rsidR="00663F3A" w:rsidRPr="009F7F88" w:rsidRDefault="00663F3A" w:rsidP="00663F3A">
            <w:pPr>
              <w:pStyle w:val="RSCT03TableBody"/>
              <w:jc w:val="left"/>
              <w:rPr>
                <w:color w:val="000000" w:themeColor="text1"/>
                <w:w w:val="108"/>
              </w:rPr>
            </w:pPr>
            <w:r w:rsidRPr="009F7F88">
              <w:rPr>
                <w:color w:val="000000" w:themeColor="text1"/>
                <w:w w:val="108"/>
              </w:rPr>
              <w:t>LiClO</w:t>
            </w:r>
            <w:r w:rsidRPr="009F7F88">
              <w:rPr>
                <w:color w:val="000000" w:themeColor="text1"/>
                <w:w w:val="108"/>
                <w:vertAlign w:val="subscript"/>
              </w:rPr>
              <w:t>4</w:t>
            </w:r>
            <w:r w:rsidRPr="009F7F88">
              <w:rPr>
                <w:color w:val="000000" w:themeColor="text1"/>
                <w:w w:val="108"/>
              </w:rPr>
              <w:t>, propylene carbonate, GO</w:t>
            </w:r>
          </w:p>
        </w:tc>
        <w:tc>
          <w:tcPr>
            <w:tcW w:w="1134" w:type="dxa"/>
            <w:tcBorders>
              <w:top w:val="nil"/>
              <w:left w:val="nil"/>
              <w:bottom w:val="nil"/>
              <w:right w:val="nil"/>
            </w:tcBorders>
            <w:hideMark/>
          </w:tcPr>
          <w:p w14:paraId="68BB529A"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755CC9FD" w14:textId="77777777" w:rsidR="00663F3A" w:rsidRPr="009F7F88" w:rsidRDefault="00663F3A" w:rsidP="00663F3A">
            <w:pPr>
              <w:pStyle w:val="RSCT03TableBody"/>
              <w:jc w:val="left"/>
              <w:rPr>
                <w:color w:val="000000" w:themeColor="text1"/>
                <w:w w:val="108"/>
              </w:rPr>
            </w:pPr>
            <w:r w:rsidRPr="009F7F88">
              <w:rPr>
                <w:color w:val="000000" w:themeColor="text1"/>
                <w:w w:val="108"/>
              </w:rPr>
              <w:t>-</w:t>
            </w:r>
          </w:p>
        </w:tc>
        <w:tc>
          <w:tcPr>
            <w:tcW w:w="1701" w:type="dxa"/>
            <w:tcBorders>
              <w:top w:val="nil"/>
              <w:left w:val="nil"/>
              <w:bottom w:val="nil"/>
              <w:right w:val="nil"/>
            </w:tcBorders>
            <w:hideMark/>
          </w:tcPr>
          <w:p w14:paraId="03BDEC45" w14:textId="77777777" w:rsidR="00663F3A" w:rsidRPr="009F7F88" w:rsidRDefault="00663F3A" w:rsidP="00663F3A">
            <w:pPr>
              <w:pStyle w:val="RSCT03TableBody"/>
              <w:jc w:val="left"/>
              <w:rPr>
                <w:color w:val="000000" w:themeColor="text1"/>
                <w:w w:val="108"/>
              </w:rPr>
            </w:pPr>
            <w:r w:rsidRPr="009F7F88">
              <w:rPr>
                <w:color w:val="000000" w:themeColor="text1"/>
                <w:w w:val="108"/>
              </w:rPr>
              <w:t>Supercapacitor</w:t>
            </w:r>
          </w:p>
        </w:tc>
        <w:bookmarkStart w:id="100" w:name="_Hlk37447762"/>
        <w:tc>
          <w:tcPr>
            <w:tcW w:w="567" w:type="dxa"/>
            <w:tcBorders>
              <w:top w:val="nil"/>
              <w:left w:val="nil"/>
              <w:bottom w:val="nil"/>
              <w:right w:val="nil"/>
            </w:tcBorders>
            <w:hideMark/>
          </w:tcPr>
          <w:p w14:paraId="281DC233" w14:textId="0E45F0F7"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cnma.201600107","ISSN":"2199692X","abstract":"Here we demonstrate a facile electrochemical method that can substantially improve the capacitance of graphene-based electrodes while still retaining their excellent rate capability. This method involves two ion-intercalation steps (lithium-ion intercalation and perchlorate-ion intercalation), followed by hydrolysis of perchlorate ion intercalation compounds. Lithium ion intercalation mainly leads to surface exfoliation, whilst the hydrolysis of perchlorate ion intercalation compounds functionalizes the graphene surface with oxygen moieties. Electrochemically treated graphitic paper electrode shows 1000 times enhancement in areal capacitance. Without the need of post-treatment annealing, the treated graphitic paper maintains an outstanding rate capability of 84 % (0.5 mA cm −2 to 5 mA cm −2 ). The same strategy can also be extended to boost the gravimetric capacitance of lightweight 3D printed graphene aerogels. The treated graphene aerogel achieved an outstanding gravimetric capacitance of 101.7 F g −1 (10 A g −1 ) with an excellent rate capability of 81.6 % (0.5 A g −1 to 10 A g −1 ).","author":[{"dropping-particle":"","family":"Liu","given":"Tianyu","non-dropping-particle":"","parse-names":false,"suffix":""},{"dropping-particle":"","family":"Zhu","given":"Cheng","non-dropping-particle":"","parse-names":false,"suffix":""},{"dropping-particle":"","family":"Kou","given":"Tianyi","non-dropping-particle":"","parse-names":false,"suffix":""},{"dropping-particle":"","family":"Worsley","given":"Marcus A.","non-dropping-particle":"","parse-names":false,"suffix":""},{"dropping-particle":"","family":"Qian","given":"Fang","non-dropping-particle":"","parse-names":false,"suffix":""},{"dropping-particle":"","family":"Condes","given":"Cecilia","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container-title":"ChemNanoMat","id":"ITEM-1","issue":"7","issued":{"date-parts":[["2016"]]},"note":"</w:instrText>
            </w:r>
            <w:r w:rsidR="004E1277" w:rsidRPr="009F7F88">
              <w:rPr>
                <w:rFonts w:ascii="SimSun" w:eastAsia="SimSun" w:hAnsi="SimSun" w:cs="SimSun" w:hint="eastAsia"/>
                <w:color w:val="000000" w:themeColor="text1"/>
                <w:w w:val="108"/>
              </w:rPr>
              <w:instrText>已加，暂不加到综述</w:instrText>
            </w:r>
            <w:r w:rsidR="004E1277" w:rsidRPr="009F7F88">
              <w:rPr>
                <w:color w:val="000000" w:themeColor="text1"/>
                <w:w w:val="108"/>
              </w:rPr>
              <w:instrText>word</w:instrText>
            </w:r>
            <w:r w:rsidR="004E1277" w:rsidRPr="009F7F88">
              <w:rPr>
                <w:rFonts w:ascii="SimSun" w:eastAsia="SimSun" w:hAnsi="SimSun" w:cs="SimSun" w:hint="eastAsia"/>
                <w:color w:val="000000" w:themeColor="text1"/>
                <w:w w:val="108"/>
              </w:rPr>
              <w:instrText>中</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重点是用一种电化学方法提高石墨烯基超级电容器的容量，不是</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无</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的过程、样品照片。</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超级电容器。</w:instrText>
            </w:r>
            <w:r w:rsidR="004E1277" w:rsidRPr="009F7F88">
              <w:rPr>
                <w:color w:val="000000" w:themeColor="text1"/>
                <w:w w:val="108"/>
              </w:rPr>
              <w:instrText>","page":"635-641","title":"Ion Intercalation Induced Capacitance Improvement for Graphene-Based Supercapacitor Electrodes","type":"article-journal","volume":"2"},"uris":["http://www.mendeley.com/documents/?uuid=8b46b972-f52b-480f-9783-88f050d46cc6"]}],"mendeley":{"formattedCitation":"&lt;sup&gt;262&lt;/sup&gt;","plainTextFormattedCitation":"262","previouslyFormattedCitation":"&lt;sup&gt;260&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62</w:t>
            </w:r>
            <w:r w:rsidRPr="009F7F88">
              <w:rPr>
                <w:color w:val="000000" w:themeColor="text1"/>
                <w:w w:val="108"/>
              </w:rPr>
              <w:fldChar w:fldCharType="end"/>
            </w:r>
            <w:bookmarkEnd w:id="100"/>
          </w:p>
        </w:tc>
        <w:bookmarkEnd w:id="98"/>
      </w:tr>
      <w:tr w:rsidR="009F7F88" w:rsidRPr="009F7F88" w14:paraId="35F77AF9" w14:textId="77777777" w:rsidTr="00663F3A">
        <w:trPr>
          <w:trHeight w:val="146"/>
        </w:trPr>
        <w:tc>
          <w:tcPr>
            <w:tcW w:w="1701" w:type="dxa"/>
            <w:tcBorders>
              <w:top w:val="nil"/>
              <w:left w:val="nil"/>
              <w:bottom w:val="nil"/>
              <w:right w:val="nil"/>
            </w:tcBorders>
            <w:hideMark/>
          </w:tcPr>
          <w:p w14:paraId="2D8B115B" w14:textId="77777777" w:rsidR="00663F3A" w:rsidRPr="009F7F88" w:rsidRDefault="00663F3A" w:rsidP="00663F3A">
            <w:pPr>
              <w:pStyle w:val="RSCT03TableBody"/>
              <w:jc w:val="left"/>
              <w:rPr>
                <w:color w:val="000000" w:themeColor="text1"/>
                <w:w w:val="108"/>
              </w:rPr>
            </w:pPr>
            <w:bookmarkStart w:id="101" w:name="_Hlk39600181"/>
            <w:r w:rsidRPr="009F7F88">
              <w:rPr>
                <w:color w:val="000000" w:themeColor="text1"/>
                <w:w w:val="108"/>
              </w:rPr>
              <w:t>GO</w:t>
            </w:r>
          </w:p>
        </w:tc>
        <w:tc>
          <w:tcPr>
            <w:tcW w:w="1418" w:type="dxa"/>
            <w:tcBorders>
              <w:top w:val="nil"/>
              <w:left w:val="nil"/>
              <w:bottom w:val="nil"/>
              <w:right w:val="nil"/>
            </w:tcBorders>
            <w:hideMark/>
          </w:tcPr>
          <w:p w14:paraId="4B25888E"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3D </w:t>
            </w:r>
            <w:proofErr w:type="spellStart"/>
            <w:r w:rsidRPr="009F7F88">
              <w:rPr>
                <w:color w:val="000000" w:themeColor="text1"/>
                <w:w w:val="108"/>
              </w:rPr>
              <w:t>microlattice</w:t>
            </w:r>
            <w:proofErr w:type="spellEnd"/>
          </w:p>
        </w:tc>
        <w:tc>
          <w:tcPr>
            <w:tcW w:w="2693" w:type="dxa"/>
            <w:tcBorders>
              <w:top w:val="nil"/>
              <w:left w:val="nil"/>
              <w:bottom w:val="nil"/>
              <w:right w:val="nil"/>
            </w:tcBorders>
            <w:hideMark/>
          </w:tcPr>
          <w:p w14:paraId="79F487C6" w14:textId="77777777" w:rsidR="00663F3A" w:rsidRPr="009F7F88" w:rsidRDefault="00663F3A" w:rsidP="00663F3A">
            <w:pPr>
              <w:pStyle w:val="RSCT03TableBody"/>
              <w:jc w:val="left"/>
              <w:rPr>
                <w:color w:val="000000" w:themeColor="text1"/>
                <w:w w:val="108"/>
              </w:rPr>
            </w:pPr>
            <w:r w:rsidRPr="009F7F88">
              <w:rPr>
                <w:color w:val="000000" w:themeColor="text1"/>
                <w:w w:val="108"/>
              </w:rPr>
              <w:t>GO, CaCl</w:t>
            </w:r>
            <w:r w:rsidRPr="009F7F88">
              <w:rPr>
                <w:color w:val="000000" w:themeColor="text1"/>
                <w:w w:val="108"/>
                <w:vertAlign w:val="subscript"/>
              </w:rPr>
              <w:t>2</w:t>
            </w:r>
          </w:p>
        </w:tc>
        <w:tc>
          <w:tcPr>
            <w:tcW w:w="1134" w:type="dxa"/>
            <w:tcBorders>
              <w:top w:val="nil"/>
              <w:left w:val="nil"/>
              <w:bottom w:val="nil"/>
              <w:right w:val="nil"/>
            </w:tcBorders>
            <w:hideMark/>
          </w:tcPr>
          <w:p w14:paraId="3509AF1E"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4F8FD2DC"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5B992E44" w14:textId="77777777" w:rsidR="00663F3A" w:rsidRPr="009F7F88" w:rsidRDefault="00663F3A" w:rsidP="00663F3A">
            <w:pPr>
              <w:pStyle w:val="RSCT03TableBody"/>
              <w:jc w:val="left"/>
              <w:rPr>
                <w:color w:val="000000" w:themeColor="text1"/>
                <w:w w:val="108"/>
              </w:rPr>
            </w:pPr>
            <w:r w:rsidRPr="009F7F88">
              <w:rPr>
                <w:color w:val="000000" w:themeColor="text1"/>
                <w:w w:val="108"/>
              </w:rPr>
              <w:t>Supercapacitor</w:t>
            </w:r>
          </w:p>
        </w:tc>
        <w:tc>
          <w:tcPr>
            <w:tcW w:w="567" w:type="dxa"/>
            <w:tcBorders>
              <w:top w:val="nil"/>
              <w:left w:val="nil"/>
              <w:bottom w:val="nil"/>
              <w:right w:val="nil"/>
            </w:tcBorders>
            <w:hideMark/>
          </w:tcPr>
          <w:p w14:paraId="1E90D992" w14:textId="06269F35"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ix":""},{"dropping-particle":"","family":"Gao","given":"Chao","non-dropping-particle":"","parse-names":false,"suffix":""}],"container-title":"Advanced Functional Materials","id":"ITEM-1","issued":{"date-parts":[["2018"]]},"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氧化石墨烯气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超级电容器</w:instrText>
            </w:r>
            <w:r w:rsidR="00BF34A6" w:rsidRPr="009F7F88">
              <w:rPr>
                <w:color w:val="000000" w:themeColor="text1"/>
                <w:w w:val="108"/>
              </w:rPr>
              <w:instrText>","page":"1707024","title":"Direct 3D Printing of Ultralight Graphene Oxide Aerogel Microlattices","type":"article-journal","volume":"28"},"uris":["http://www.mendeley.com/documents/?uuid=f2dcabee-0d00-4e9d-8904-1f28d53bbcb0"]}],"mendeley":{"formattedCitation":"&lt;sup&gt;41&lt;/sup&gt;","plainTextFormattedCitation":"41","previouslyFormattedCitation":"&lt;sup&gt;41&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41</w:t>
            </w:r>
            <w:r w:rsidRPr="009F7F88">
              <w:rPr>
                <w:color w:val="000000" w:themeColor="text1"/>
                <w:w w:val="108"/>
              </w:rPr>
              <w:fldChar w:fldCharType="end"/>
            </w:r>
          </w:p>
        </w:tc>
      </w:tr>
      <w:tr w:rsidR="009F7F88" w:rsidRPr="009F7F88" w14:paraId="07E94425" w14:textId="77777777" w:rsidTr="00663F3A">
        <w:trPr>
          <w:trHeight w:val="293"/>
        </w:trPr>
        <w:tc>
          <w:tcPr>
            <w:tcW w:w="1701" w:type="dxa"/>
            <w:tcBorders>
              <w:top w:val="nil"/>
              <w:left w:val="nil"/>
              <w:bottom w:val="nil"/>
              <w:right w:val="nil"/>
            </w:tcBorders>
            <w:hideMark/>
          </w:tcPr>
          <w:p w14:paraId="7235807D" w14:textId="77777777" w:rsidR="00663F3A" w:rsidRPr="009F7F88" w:rsidRDefault="00663F3A" w:rsidP="00663F3A">
            <w:pPr>
              <w:pStyle w:val="RSCT03TableBody"/>
              <w:jc w:val="left"/>
              <w:rPr>
                <w:color w:val="000000" w:themeColor="text1"/>
                <w:w w:val="108"/>
              </w:rPr>
            </w:pPr>
            <w:r w:rsidRPr="009F7F88">
              <w:rPr>
                <w:color w:val="000000" w:themeColor="text1"/>
                <w:w w:val="108"/>
              </w:rPr>
              <w:t>GO</w:t>
            </w:r>
          </w:p>
        </w:tc>
        <w:tc>
          <w:tcPr>
            <w:tcW w:w="1418" w:type="dxa"/>
            <w:tcBorders>
              <w:top w:val="nil"/>
              <w:left w:val="nil"/>
              <w:bottom w:val="nil"/>
              <w:right w:val="nil"/>
            </w:tcBorders>
            <w:hideMark/>
          </w:tcPr>
          <w:p w14:paraId="098F3A0B" w14:textId="77777777" w:rsidR="00663F3A" w:rsidRPr="009F7F88" w:rsidRDefault="00663F3A" w:rsidP="00663F3A">
            <w:pPr>
              <w:pStyle w:val="RSCT03TableBody"/>
              <w:jc w:val="left"/>
              <w:rPr>
                <w:color w:val="000000" w:themeColor="text1"/>
                <w:w w:val="108"/>
              </w:rPr>
            </w:pPr>
            <w:r w:rsidRPr="009F7F88">
              <w:rPr>
                <w:color w:val="000000" w:themeColor="text1"/>
                <w:w w:val="108"/>
              </w:rPr>
              <w:t>3D electrode</w:t>
            </w:r>
          </w:p>
        </w:tc>
        <w:tc>
          <w:tcPr>
            <w:tcW w:w="2693" w:type="dxa"/>
            <w:tcBorders>
              <w:top w:val="nil"/>
              <w:left w:val="nil"/>
              <w:bottom w:val="nil"/>
              <w:right w:val="nil"/>
            </w:tcBorders>
            <w:hideMark/>
          </w:tcPr>
          <w:p w14:paraId="56B26A92" w14:textId="77777777" w:rsidR="00663F3A" w:rsidRPr="009F7F88" w:rsidRDefault="00663F3A" w:rsidP="00663F3A">
            <w:pPr>
              <w:pStyle w:val="RSCT03TableBody"/>
              <w:jc w:val="left"/>
              <w:rPr>
                <w:color w:val="000000" w:themeColor="text1"/>
                <w:w w:val="108"/>
              </w:rPr>
            </w:pPr>
            <w:r w:rsidRPr="009F7F88">
              <w:rPr>
                <w:color w:val="000000" w:themeColor="text1"/>
                <w:w w:val="108"/>
              </w:rPr>
              <w:t>Graphite</w:t>
            </w:r>
          </w:p>
        </w:tc>
        <w:tc>
          <w:tcPr>
            <w:tcW w:w="1134" w:type="dxa"/>
            <w:tcBorders>
              <w:top w:val="nil"/>
              <w:left w:val="nil"/>
              <w:bottom w:val="nil"/>
              <w:right w:val="nil"/>
            </w:tcBorders>
            <w:hideMark/>
          </w:tcPr>
          <w:p w14:paraId="15AF542F"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023D4D32"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04C71A89" w14:textId="77777777" w:rsidR="00663F3A" w:rsidRPr="009F7F88" w:rsidRDefault="00663F3A" w:rsidP="00663F3A">
            <w:pPr>
              <w:pStyle w:val="RSCT03TableBody"/>
              <w:jc w:val="left"/>
              <w:rPr>
                <w:color w:val="000000" w:themeColor="text1"/>
                <w:w w:val="108"/>
              </w:rPr>
            </w:pPr>
            <w:proofErr w:type="spellStart"/>
            <w:r w:rsidRPr="009F7F88">
              <w:rPr>
                <w:color w:val="000000" w:themeColor="text1"/>
                <w:w w:val="108"/>
              </w:rPr>
              <w:t>Microsupercapacitor</w:t>
            </w:r>
            <w:proofErr w:type="spellEnd"/>
          </w:p>
        </w:tc>
        <w:tc>
          <w:tcPr>
            <w:tcW w:w="567" w:type="dxa"/>
            <w:tcBorders>
              <w:top w:val="nil"/>
              <w:left w:val="nil"/>
              <w:bottom w:val="nil"/>
              <w:right w:val="nil"/>
            </w:tcBorders>
            <w:hideMark/>
          </w:tcPr>
          <w:p w14:paraId="6551A30E" w14:textId="074A3F28"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c9ra04882k","ISSN":"2046-2069","abstract":" This work demonstrates successful fabrication of a high areal specific capacitance micro-supercapacitor via direct 3D printing of a graphene oxide hydrogel.  In this work, we demonstrate that a graphene oxide (GO) hydrogel with unique rheological properties, such as high storage modulus, shear-thinning nature and fast viscosity recovery, is highly suitable as an ink for three dimensional (3D) printing. The results show that the GO ink has the characteristics of both gel and viscous liquid, where the gel–liquid transition depends on the shear rate and shear strain amplitude. In the extrusion and printing process, the ink shows significant shear thinning and rapid viscosity recovery after cessation of shearing, which are desirable for 3D printing through direct ink writing (DIW). A suitable scanning speed and extrusion speed were determined to construct a precise 3D structure. After the reduction, the RGO electrode with hierarchical porous structures is stable, of higher precision, and loaded with more of the effective materials per unit area. The 3D printed micro-supercapacitors (MSCs) with interdigitated architecture exhibit a high areal specific capacitance of 101 mF cm −2 at a current density of 0.5 mA cm −2 and 111 mF cm −2 at a scan rate of 10 mV s −1 , which are superior compared with most of the reported MSCs of carbon-based materials. ","author":[{"dropping-particle":"","family":"Yun","given":"Xiawei","non-dropping-particle":"","parse-names":false,"suffix":""},{"dropping-particle":"","family":"Lu","given":"Bingchuan","non-dropping-particle":"","parse-names":false,"suffix":""},{"dropping-particle":"","family":"Xiong","given":"Zhiyuan","non-dropping-particle":"","parse-names":false,"suffix":""},{"dropping-particle":"","family":"Jia","given":"Bo","non-dropping-particle":"","parse-names":false,"suffix":""},{"dropping-particle":"","family":"Tang","given":"Bo","non-dropping-particle":"","parse-names":false,"suffix":""},{"dropping-particle":"","family":"Mao","given":"Henan","non-dropping-particle":"","parse-names":false,"suffix":""},{"dropping-particle":"","family":"Zhang","given":"Ting","non-dropping-particle":"","parse-names":false,"suffix":""},{"dropping-particle":"","family":"Wang","given":"Xiaogong","non-dropping-particle":"","parse-names":false,"suffix":""}],"container-title":"RSC Advances","id":"ITEM-1","issue":"50","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氧化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高面比容量微超级电容器</w:instrText>
            </w:r>
            <w:r w:rsidR="004E1277" w:rsidRPr="009F7F88">
              <w:rPr>
                <w:color w:val="000000" w:themeColor="text1"/>
                <w:w w:val="108"/>
              </w:rPr>
              <w:instrText>","page":"29384-29395","publisher":"Royal Society of Chemistry","title":"Direct 3D printing of a graphene oxide hydrogel for fabrication of a high areal specific capacitance microsupercapacitor","type":"article-journal","volume":"9"},"uris":["http://www.mendeley.com/documents/?uuid=331c4eb6-32d2-4c75-869c-c017bb5eb4ba"]}],"mendeley":{"formattedCitation":"&lt;sup&gt;263&lt;/sup&gt;","plainTextFormattedCitation":"263","previouslyFormattedCitation":"&lt;sup&gt;261&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63</w:t>
            </w:r>
            <w:r w:rsidRPr="009F7F88">
              <w:rPr>
                <w:color w:val="000000" w:themeColor="text1"/>
                <w:w w:val="108"/>
              </w:rPr>
              <w:fldChar w:fldCharType="end"/>
            </w:r>
          </w:p>
        </w:tc>
        <w:bookmarkEnd w:id="101"/>
      </w:tr>
      <w:tr w:rsidR="009F7F88" w:rsidRPr="009F7F88" w14:paraId="2943CA25" w14:textId="77777777" w:rsidTr="00663F3A">
        <w:trPr>
          <w:trHeight w:val="293"/>
        </w:trPr>
        <w:tc>
          <w:tcPr>
            <w:tcW w:w="1701" w:type="dxa"/>
            <w:tcBorders>
              <w:top w:val="nil"/>
              <w:left w:val="nil"/>
              <w:bottom w:val="nil"/>
              <w:right w:val="nil"/>
            </w:tcBorders>
            <w:hideMark/>
          </w:tcPr>
          <w:p w14:paraId="1AE7F17F"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4F285580" w14:textId="77777777" w:rsidR="00663F3A" w:rsidRPr="009F7F88" w:rsidRDefault="00663F3A" w:rsidP="00663F3A">
            <w:pPr>
              <w:pStyle w:val="RSCT03TableBody"/>
              <w:jc w:val="left"/>
              <w:rPr>
                <w:color w:val="000000" w:themeColor="text1"/>
                <w:w w:val="108"/>
              </w:rPr>
            </w:pPr>
            <w:r w:rsidRPr="009F7F88">
              <w:rPr>
                <w:color w:val="000000" w:themeColor="text1"/>
                <w:w w:val="108"/>
              </w:rPr>
              <w:t>3D complex architecture</w:t>
            </w:r>
          </w:p>
        </w:tc>
        <w:tc>
          <w:tcPr>
            <w:tcW w:w="2693" w:type="dxa"/>
            <w:tcBorders>
              <w:top w:val="nil"/>
              <w:left w:val="nil"/>
              <w:bottom w:val="nil"/>
              <w:right w:val="nil"/>
            </w:tcBorders>
            <w:hideMark/>
          </w:tcPr>
          <w:p w14:paraId="5964EA76" w14:textId="328F1E78" w:rsidR="00663F3A" w:rsidRPr="009F7F88" w:rsidRDefault="00663F3A" w:rsidP="00663F3A">
            <w:pPr>
              <w:pStyle w:val="RSCT03TableBody"/>
              <w:jc w:val="left"/>
              <w:rPr>
                <w:color w:val="000000" w:themeColor="text1"/>
                <w:w w:val="108"/>
              </w:rPr>
            </w:pPr>
            <w:r w:rsidRPr="009F7F88">
              <w:rPr>
                <w:color w:val="000000" w:themeColor="text1"/>
                <w:w w:val="108"/>
              </w:rPr>
              <w:t>Graphite, Ag NPs, CNT, MoS</w:t>
            </w:r>
            <w:r w:rsidRPr="009F7F88">
              <w:rPr>
                <w:color w:val="000000" w:themeColor="text1"/>
                <w:w w:val="108"/>
                <w:vertAlign w:val="subscript"/>
              </w:rPr>
              <w:t>2</w:t>
            </w:r>
          </w:p>
        </w:tc>
        <w:tc>
          <w:tcPr>
            <w:tcW w:w="1134" w:type="dxa"/>
            <w:tcBorders>
              <w:top w:val="nil"/>
              <w:left w:val="nil"/>
              <w:bottom w:val="nil"/>
              <w:right w:val="nil"/>
            </w:tcBorders>
            <w:hideMark/>
          </w:tcPr>
          <w:p w14:paraId="0F839E57"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475E318B"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039F7558" w14:textId="77777777" w:rsidR="00663F3A" w:rsidRPr="009F7F88" w:rsidRDefault="00663F3A" w:rsidP="00663F3A">
            <w:pPr>
              <w:pStyle w:val="RSCT03TableBody"/>
              <w:jc w:val="left"/>
              <w:rPr>
                <w:color w:val="000000" w:themeColor="text1"/>
                <w:w w:val="108"/>
              </w:rPr>
            </w:pPr>
            <w:proofErr w:type="spellStart"/>
            <w:r w:rsidRPr="009F7F88">
              <w:rPr>
                <w:color w:val="000000" w:themeColor="text1"/>
                <w:w w:val="108"/>
              </w:rPr>
              <w:t>Microsupercapacitor</w:t>
            </w:r>
            <w:proofErr w:type="spellEnd"/>
          </w:p>
        </w:tc>
        <w:tc>
          <w:tcPr>
            <w:tcW w:w="567" w:type="dxa"/>
            <w:tcBorders>
              <w:top w:val="nil"/>
              <w:left w:val="nil"/>
              <w:bottom w:val="nil"/>
              <w:right w:val="nil"/>
            </w:tcBorders>
            <w:hideMark/>
          </w:tcPr>
          <w:p w14:paraId="17656E43" w14:textId="6DF177FC"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an","given":"Tongxiang","non-dropping-particle":"","parse-names":false,"suffix":""}],"container-title":"ACS Nano","id":"ITEM-1","issue":"4","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广义</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混合维数石墨烯气凝胶</w:instrText>
            </w:r>
            <w:r w:rsidR="004E1277" w:rsidRPr="009F7F88">
              <w:rPr>
                <w:color w:val="000000" w:themeColor="text1"/>
                <w:w w:val="108"/>
              </w:rPr>
              <w:instrText>","page":"3502-3511","title":"Generalized 3D Printin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86</w:t>
            </w:r>
            <w:r w:rsidRPr="009F7F88">
              <w:rPr>
                <w:color w:val="000000" w:themeColor="text1"/>
                <w:w w:val="108"/>
              </w:rPr>
              <w:fldChar w:fldCharType="end"/>
            </w:r>
          </w:p>
        </w:tc>
      </w:tr>
      <w:tr w:rsidR="009F7F88" w:rsidRPr="009F7F88" w14:paraId="3023B2C5" w14:textId="77777777" w:rsidTr="00663F3A">
        <w:trPr>
          <w:trHeight w:val="293"/>
        </w:trPr>
        <w:tc>
          <w:tcPr>
            <w:tcW w:w="1701" w:type="dxa"/>
            <w:tcBorders>
              <w:top w:val="nil"/>
              <w:left w:val="nil"/>
              <w:bottom w:val="nil"/>
              <w:right w:val="nil"/>
            </w:tcBorders>
            <w:hideMark/>
          </w:tcPr>
          <w:p w14:paraId="28AEC40F"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53A44C63" w14:textId="77777777" w:rsidR="00663F3A" w:rsidRPr="009F7F88" w:rsidRDefault="00663F3A" w:rsidP="00663F3A">
            <w:pPr>
              <w:pStyle w:val="RSCT03TableBody"/>
              <w:jc w:val="left"/>
              <w:rPr>
                <w:color w:val="000000" w:themeColor="text1"/>
                <w:w w:val="108"/>
              </w:rPr>
            </w:pPr>
            <w:r w:rsidRPr="009F7F88">
              <w:rPr>
                <w:color w:val="000000" w:themeColor="text1"/>
                <w:w w:val="108"/>
              </w:rPr>
              <w:t>3D truss architecture</w:t>
            </w:r>
          </w:p>
        </w:tc>
        <w:tc>
          <w:tcPr>
            <w:tcW w:w="2693" w:type="dxa"/>
            <w:tcBorders>
              <w:top w:val="nil"/>
              <w:left w:val="nil"/>
              <w:bottom w:val="nil"/>
              <w:right w:val="nil"/>
            </w:tcBorders>
            <w:hideMark/>
          </w:tcPr>
          <w:p w14:paraId="6113631B"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GO, acrylic photopolymers, </w:t>
            </w:r>
            <w:proofErr w:type="spellStart"/>
            <w:r w:rsidRPr="009F7F88">
              <w:rPr>
                <w:color w:val="000000" w:themeColor="text1"/>
                <w:w w:val="108"/>
              </w:rPr>
              <w:t>BisA</w:t>
            </w:r>
            <w:proofErr w:type="spellEnd"/>
            <w:r w:rsidRPr="009F7F88">
              <w:rPr>
                <w:color w:val="000000" w:themeColor="text1"/>
                <w:w w:val="108"/>
              </w:rPr>
              <w:t>-EDMA, PEGDA700</w:t>
            </w:r>
          </w:p>
        </w:tc>
        <w:tc>
          <w:tcPr>
            <w:tcW w:w="1134" w:type="dxa"/>
            <w:tcBorders>
              <w:top w:val="nil"/>
              <w:left w:val="nil"/>
              <w:bottom w:val="nil"/>
              <w:right w:val="nil"/>
            </w:tcBorders>
            <w:hideMark/>
          </w:tcPr>
          <w:p w14:paraId="3FCDE74A" w14:textId="198BCC8A" w:rsidR="00663F3A" w:rsidRPr="009F7F88" w:rsidRDefault="00663F3A" w:rsidP="00663F3A">
            <w:pPr>
              <w:pStyle w:val="RSCT03TableBody"/>
              <w:jc w:val="left"/>
              <w:rPr>
                <w:color w:val="000000" w:themeColor="text1"/>
                <w:w w:val="108"/>
              </w:rPr>
            </w:pPr>
            <w:r w:rsidRPr="009F7F88">
              <w:rPr>
                <w:color w:val="000000" w:themeColor="text1"/>
                <w:w w:val="108"/>
              </w:rPr>
              <w:t xml:space="preserve">3D </w:t>
            </w:r>
            <w:proofErr w:type="spellStart"/>
            <w:r w:rsidRPr="009F7F88">
              <w:rPr>
                <w:color w:val="000000" w:themeColor="text1"/>
                <w:w w:val="108"/>
              </w:rPr>
              <w:t>PmSL</w:t>
            </w:r>
            <w:r w:rsidR="00081878" w:rsidRPr="009F7F88">
              <w:rPr>
                <w:color w:val="000000" w:themeColor="text1"/>
                <w:w w:val="108"/>
              </w:rPr>
              <w:t>A</w:t>
            </w:r>
            <w:proofErr w:type="spellEnd"/>
          </w:p>
        </w:tc>
        <w:tc>
          <w:tcPr>
            <w:tcW w:w="992" w:type="dxa"/>
            <w:tcBorders>
              <w:top w:val="nil"/>
              <w:left w:val="nil"/>
              <w:bottom w:val="nil"/>
              <w:right w:val="nil"/>
            </w:tcBorders>
            <w:hideMark/>
          </w:tcPr>
          <w:p w14:paraId="592ECB9C" w14:textId="77777777" w:rsidR="00663F3A" w:rsidRPr="009F7F88" w:rsidRDefault="00663F3A" w:rsidP="00663F3A">
            <w:pPr>
              <w:pStyle w:val="RSCT03TableBody"/>
              <w:jc w:val="left"/>
              <w:rPr>
                <w:color w:val="000000" w:themeColor="text1"/>
                <w:w w:val="108"/>
              </w:rPr>
            </w:pPr>
            <w:r w:rsidRPr="009F7F88">
              <w:rPr>
                <w:color w:val="000000" w:themeColor="text1"/>
                <w:w w:val="108"/>
              </w:rPr>
              <w:t>Supercritical or freeze</w:t>
            </w:r>
          </w:p>
        </w:tc>
        <w:tc>
          <w:tcPr>
            <w:tcW w:w="1701" w:type="dxa"/>
            <w:tcBorders>
              <w:top w:val="nil"/>
              <w:left w:val="nil"/>
              <w:bottom w:val="nil"/>
              <w:right w:val="nil"/>
            </w:tcBorders>
            <w:hideMark/>
          </w:tcPr>
          <w:p w14:paraId="734615AE" w14:textId="77777777" w:rsidR="00663F3A" w:rsidRPr="009F7F88" w:rsidRDefault="00663F3A" w:rsidP="00663F3A">
            <w:pPr>
              <w:pStyle w:val="RSCT03TableBody"/>
              <w:jc w:val="left"/>
              <w:rPr>
                <w:color w:val="000000" w:themeColor="text1"/>
                <w:w w:val="108"/>
              </w:rPr>
            </w:pPr>
            <w:r w:rsidRPr="009F7F88">
              <w:rPr>
                <w:color w:val="000000" w:themeColor="text1"/>
                <w:w w:val="108"/>
              </w:rPr>
              <w:t>Energy storage</w:t>
            </w:r>
          </w:p>
        </w:tc>
        <w:tc>
          <w:tcPr>
            <w:tcW w:w="567" w:type="dxa"/>
            <w:tcBorders>
              <w:top w:val="nil"/>
              <w:left w:val="nil"/>
              <w:bottom w:val="nil"/>
              <w:right w:val="nil"/>
            </w:tcBorders>
            <w:hideMark/>
          </w:tcPr>
          <w:p w14:paraId="62BAB7A2" w14:textId="7C67D3E9"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le":"","family":"Worsley","given":"Marcus A.","non-dropping-particle":"","parse-names":false,"suffix":""}],"container-title":"Materials Horizons","id":"ITEM-1","issue":"6","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光致聚合</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打印精细度比其他方法提高</w:instrText>
            </w:r>
            <w:r w:rsidR="004E1277" w:rsidRPr="009F7F88">
              <w:rPr>
                <w:color w:val="000000" w:themeColor="text1"/>
                <w:w w:val="108"/>
              </w:rPr>
              <w:instrText>1</w:instrText>
            </w:r>
            <w:r w:rsidR="004E1277" w:rsidRPr="009F7F88">
              <w:rPr>
                <w:rFonts w:ascii="SimSun" w:eastAsia="SimSun" w:hAnsi="SimSun" w:cs="SimSun" w:hint="eastAsia"/>
                <w:color w:val="000000" w:themeColor="text1"/>
                <w:w w:val="108"/>
              </w:rPr>
              <w:instrText>个数量级</w:instrText>
            </w:r>
            <w:r w:rsidR="004E1277" w:rsidRPr="009F7F88">
              <w:rPr>
                <w:color w:val="000000" w:themeColor="text1"/>
                <w:w w:val="108"/>
              </w:rPr>
              <w:instrText>","page":"1035-1041","publisher":"Royal Society of Chemistry","title":"Additive manufacturing of complex micro-architected graphene aerogels","type":"article-journal","volume":"5"},"uris":["http://www.mendeley.com/documents/?uuid=3e5a6833-ba2c-4f34-bd3c-2b0dc8a92139"]}],"mendeley":{"formattedCitation":"&lt;sup&gt;244&lt;/sup&gt;","plainTextFormattedCitation":"244","previouslyFormattedCitation":"&lt;sup&gt;242&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4</w:t>
            </w:r>
            <w:r w:rsidRPr="009F7F88">
              <w:rPr>
                <w:color w:val="000000" w:themeColor="text1"/>
                <w:w w:val="108"/>
              </w:rPr>
              <w:fldChar w:fldCharType="end"/>
            </w:r>
          </w:p>
        </w:tc>
      </w:tr>
      <w:tr w:rsidR="009F7F88" w:rsidRPr="009F7F88" w14:paraId="1F1D6058" w14:textId="77777777" w:rsidTr="00663F3A">
        <w:trPr>
          <w:trHeight w:val="293"/>
        </w:trPr>
        <w:tc>
          <w:tcPr>
            <w:tcW w:w="1701" w:type="dxa"/>
            <w:tcBorders>
              <w:top w:val="nil"/>
              <w:left w:val="nil"/>
              <w:bottom w:val="nil"/>
              <w:right w:val="nil"/>
            </w:tcBorders>
            <w:hideMark/>
          </w:tcPr>
          <w:p w14:paraId="648DFF23"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
        </w:tc>
        <w:tc>
          <w:tcPr>
            <w:tcW w:w="1418" w:type="dxa"/>
            <w:tcBorders>
              <w:top w:val="nil"/>
              <w:left w:val="nil"/>
              <w:bottom w:val="nil"/>
              <w:right w:val="nil"/>
            </w:tcBorders>
            <w:hideMark/>
          </w:tcPr>
          <w:p w14:paraId="3681DE2C" w14:textId="77777777" w:rsidR="00663F3A" w:rsidRPr="009F7F88" w:rsidRDefault="00663F3A" w:rsidP="00663F3A">
            <w:pPr>
              <w:pStyle w:val="RSCT03TableBody"/>
              <w:jc w:val="left"/>
              <w:rPr>
                <w:color w:val="000000" w:themeColor="text1"/>
                <w:w w:val="108"/>
              </w:rPr>
            </w:pPr>
            <w:r w:rsidRPr="009F7F88">
              <w:rPr>
                <w:color w:val="000000" w:themeColor="text1"/>
                <w:w w:val="108"/>
              </w:rPr>
              <w:t>3D lattice</w:t>
            </w:r>
          </w:p>
        </w:tc>
        <w:tc>
          <w:tcPr>
            <w:tcW w:w="2693" w:type="dxa"/>
            <w:tcBorders>
              <w:top w:val="nil"/>
              <w:left w:val="nil"/>
              <w:bottom w:val="nil"/>
              <w:right w:val="nil"/>
            </w:tcBorders>
            <w:hideMark/>
          </w:tcPr>
          <w:p w14:paraId="2F350C83" w14:textId="77777777" w:rsidR="00663F3A" w:rsidRPr="009F7F88" w:rsidRDefault="00663F3A" w:rsidP="00663F3A">
            <w:pPr>
              <w:pStyle w:val="RSCT03TableBody"/>
              <w:jc w:val="left"/>
              <w:rPr>
                <w:color w:val="000000" w:themeColor="text1"/>
                <w:w w:val="108"/>
              </w:rPr>
            </w:pPr>
            <w:r w:rsidRPr="009F7F88">
              <w:rPr>
                <w:color w:val="000000" w:themeColor="text1"/>
                <w:w w:val="108"/>
              </w:rPr>
              <w:t>GO, HPMC, water</w:t>
            </w:r>
          </w:p>
        </w:tc>
        <w:tc>
          <w:tcPr>
            <w:tcW w:w="1134" w:type="dxa"/>
            <w:tcBorders>
              <w:top w:val="nil"/>
              <w:left w:val="nil"/>
              <w:bottom w:val="nil"/>
              <w:right w:val="nil"/>
            </w:tcBorders>
            <w:hideMark/>
          </w:tcPr>
          <w:p w14:paraId="212DBEDB"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72FF930D"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51B93C1A" w14:textId="77777777" w:rsidR="00663F3A" w:rsidRPr="009F7F88" w:rsidRDefault="00663F3A" w:rsidP="00663F3A">
            <w:pPr>
              <w:pStyle w:val="RSCT03TableBody"/>
              <w:jc w:val="left"/>
              <w:rPr>
                <w:color w:val="000000" w:themeColor="text1"/>
                <w:w w:val="108"/>
              </w:rPr>
            </w:pPr>
            <w:r w:rsidRPr="009F7F88">
              <w:rPr>
                <w:rFonts w:asciiTheme="minorEastAsia" w:eastAsiaTheme="minorEastAsia" w:hAnsiTheme="minorEastAsia" w:hint="eastAsia"/>
                <w:color w:val="000000" w:themeColor="text1"/>
                <w:w w:val="108"/>
                <w:lang w:eastAsia="zh-CN"/>
              </w:rPr>
              <w:t>S</w:t>
            </w:r>
            <w:r w:rsidRPr="009F7F88">
              <w:rPr>
                <w:color w:val="000000" w:themeColor="text1"/>
                <w:w w:val="108"/>
              </w:rPr>
              <w:t>upercapacitor</w:t>
            </w:r>
          </w:p>
        </w:tc>
        <w:tc>
          <w:tcPr>
            <w:tcW w:w="567" w:type="dxa"/>
            <w:tcBorders>
              <w:top w:val="nil"/>
              <w:left w:val="nil"/>
              <w:bottom w:val="nil"/>
              <w:right w:val="nil"/>
            </w:tcBorders>
            <w:hideMark/>
          </w:tcPr>
          <w:p w14:paraId="4A439E51" w14:textId="30D8FA55"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1","issue":"8","issued":{"date-parts":[["2020"]]},"page":"1906652","publisher":"Wiley-VCH Verlag","title":"3D-Printed Structure Boosts the Kinetics and Intrinsic Capacitance of Pseudocapacitive Graphene Aerogels","type":"article-journal","volume":"32"},"uris":["http://www.mendeley.com/documents/?uuid=a7f9224f-ae31-3969-873e-e9b46fadd9b9"]}],"mendeley":{"formattedCitation":"&lt;sup&gt;237&lt;/sup&gt;","plainTextFormattedCitation":"237","previouslyFormattedCitation":"&lt;sup&gt;23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7</w:t>
            </w:r>
            <w:r w:rsidRPr="009F7F88">
              <w:rPr>
                <w:color w:val="000000" w:themeColor="text1"/>
                <w:w w:val="108"/>
              </w:rPr>
              <w:fldChar w:fldCharType="end"/>
            </w:r>
          </w:p>
        </w:tc>
      </w:tr>
      <w:tr w:rsidR="009F7F88" w:rsidRPr="009F7F88" w14:paraId="53CA4FD1" w14:textId="77777777" w:rsidTr="00663F3A">
        <w:trPr>
          <w:trHeight w:val="293"/>
        </w:trPr>
        <w:tc>
          <w:tcPr>
            <w:tcW w:w="1701" w:type="dxa"/>
            <w:tcBorders>
              <w:top w:val="nil"/>
              <w:left w:val="nil"/>
              <w:bottom w:val="nil"/>
              <w:right w:val="nil"/>
            </w:tcBorders>
            <w:hideMark/>
          </w:tcPr>
          <w:p w14:paraId="4505DE6B" w14:textId="77777777" w:rsidR="00663F3A" w:rsidRPr="009F7F88" w:rsidRDefault="00663F3A" w:rsidP="00663F3A">
            <w:pPr>
              <w:pStyle w:val="RSCT03TableBody"/>
              <w:jc w:val="left"/>
              <w:rPr>
                <w:color w:val="000000" w:themeColor="text1"/>
                <w:w w:val="108"/>
              </w:rPr>
            </w:pPr>
            <w:r w:rsidRPr="009F7F88">
              <w:rPr>
                <w:color w:val="000000" w:themeColor="text1"/>
                <w:w w:val="108"/>
              </w:rPr>
              <w:t>Ni</w:t>
            </w:r>
            <w:r w:rsidRPr="009F7F88">
              <w:rPr>
                <w:color w:val="000000" w:themeColor="text1"/>
                <w:w w:val="108"/>
                <w:vertAlign w:val="subscript"/>
              </w:rPr>
              <w:t>0.33</w:t>
            </w:r>
            <w:r w:rsidRPr="009F7F88">
              <w:rPr>
                <w:color w:val="000000" w:themeColor="text1"/>
                <w:w w:val="108"/>
              </w:rPr>
              <w:t>Co</w:t>
            </w:r>
            <w:r w:rsidRPr="009F7F88">
              <w:rPr>
                <w:color w:val="000000" w:themeColor="text1"/>
                <w:w w:val="108"/>
                <w:vertAlign w:val="subscript"/>
              </w:rPr>
              <w:t>0.66</w:t>
            </w:r>
            <w:r w:rsidRPr="009F7F88">
              <w:rPr>
                <w:color w:val="000000" w:themeColor="text1"/>
                <w:w w:val="108"/>
              </w:rPr>
              <w:t>S</w:t>
            </w:r>
            <w:r w:rsidRPr="009F7F88">
              <w:rPr>
                <w:color w:val="000000" w:themeColor="text1"/>
                <w:w w:val="108"/>
                <w:vertAlign w:val="subscript"/>
              </w:rPr>
              <w:t>2</w:t>
            </w:r>
            <w:r w:rsidRPr="009F7F88">
              <w:rPr>
                <w:color w:val="000000" w:themeColor="text1"/>
                <w:w w:val="108"/>
              </w:rPr>
              <w:t>/graphene</w:t>
            </w:r>
          </w:p>
        </w:tc>
        <w:tc>
          <w:tcPr>
            <w:tcW w:w="1418" w:type="dxa"/>
            <w:tcBorders>
              <w:top w:val="nil"/>
              <w:left w:val="nil"/>
              <w:bottom w:val="nil"/>
              <w:right w:val="nil"/>
            </w:tcBorders>
            <w:hideMark/>
          </w:tcPr>
          <w:p w14:paraId="0D328F88" w14:textId="77777777" w:rsidR="00663F3A" w:rsidRPr="009F7F88" w:rsidRDefault="00663F3A" w:rsidP="00663F3A">
            <w:pPr>
              <w:pStyle w:val="RSCT03TableBody"/>
              <w:jc w:val="left"/>
              <w:rPr>
                <w:color w:val="000000" w:themeColor="text1"/>
                <w:w w:val="108"/>
              </w:rPr>
            </w:pPr>
            <w:r w:rsidRPr="009F7F88">
              <w:rPr>
                <w:color w:val="000000" w:themeColor="text1"/>
                <w:w w:val="108"/>
              </w:rPr>
              <w:t>3D architecture</w:t>
            </w:r>
          </w:p>
        </w:tc>
        <w:tc>
          <w:tcPr>
            <w:tcW w:w="2693" w:type="dxa"/>
            <w:tcBorders>
              <w:top w:val="nil"/>
              <w:left w:val="nil"/>
              <w:bottom w:val="nil"/>
              <w:right w:val="nil"/>
            </w:tcBorders>
            <w:hideMark/>
          </w:tcPr>
          <w:p w14:paraId="67B91405" w14:textId="17919198" w:rsidR="00663F3A" w:rsidRPr="009F7F88" w:rsidRDefault="00663F3A" w:rsidP="00663F3A">
            <w:pPr>
              <w:pStyle w:val="RSCT03TableBody"/>
              <w:jc w:val="left"/>
              <w:rPr>
                <w:color w:val="000000" w:themeColor="text1"/>
                <w:w w:val="108"/>
              </w:rPr>
            </w:pPr>
            <w:r w:rsidRPr="009F7F88">
              <w:rPr>
                <w:color w:val="000000" w:themeColor="text1"/>
                <w:w w:val="108"/>
              </w:rPr>
              <w:t>Sodium alginate</w:t>
            </w:r>
            <w:r w:rsidR="00466F1B" w:rsidRPr="009F7F88">
              <w:rPr>
                <w:rFonts w:hint="eastAsia"/>
                <w:color w:val="000000" w:themeColor="text1"/>
                <w:w w:val="108"/>
              </w:rPr>
              <w:t>,</w:t>
            </w:r>
            <w:r w:rsidRPr="009F7F88">
              <w:rPr>
                <w:color w:val="000000" w:themeColor="text1"/>
                <w:w w:val="108"/>
              </w:rPr>
              <w:t xml:space="preserve"> GO</w:t>
            </w:r>
            <w:r w:rsidR="00466F1B" w:rsidRPr="009F7F88">
              <w:rPr>
                <w:rFonts w:hint="eastAsia"/>
                <w:color w:val="000000" w:themeColor="text1"/>
                <w:w w:val="108"/>
              </w:rPr>
              <w:t>,</w:t>
            </w:r>
            <w:r w:rsidRPr="009F7F88">
              <w:rPr>
                <w:color w:val="000000" w:themeColor="text1"/>
                <w:w w:val="108"/>
              </w:rPr>
              <w:t xml:space="preserve"> Ni</w:t>
            </w:r>
            <w:r w:rsidRPr="009F7F88">
              <w:rPr>
                <w:color w:val="000000" w:themeColor="text1"/>
                <w:w w:val="108"/>
                <w:vertAlign w:val="subscript"/>
              </w:rPr>
              <w:t>0.33</w:t>
            </w:r>
            <w:r w:rsidRPr="009F7F88">
              <w:rPr>
                <w:color w:val="000000" w:themeColor="text1"/>
                <w:w w:val="108"/>
              </w:rPr>
              <w:t>Co</w:t>
            </w:r>
            <w:r w:rsidRPr="009F7F88">
              <w:rPr>
                <w:color w:val="000000" w:themeColor="text1"/>
                <w:w w:val="108"/>
                <w:vertAlign w:val="subscript"/>
              </w:rPr>
              <w:t>0.66</w:t>
            </w:r>
            <w:r w:rsidRPr="009F7F88">
              <w:rPr>
                <w:color w:val="000000" w:themeColor="text1"/>
                <w:w w:val="108"/>
              </w:rPr>
              <w:t>(OH)</w:t>
            </w:r>
            <w:r w:rsidRPr="009F7F88">
              <w:rPr>
                <w:color w:val="000000" w:themeColor="text1"/>
                <w:w w:val="108"/>
                <w:vertAlign w:val="subscript"/>
              </w:rPr>
              <w:t>2</w:t>
            </w:r>
            <w:r w:rsidRPr="009F7F88">
              <w:rPr>
                <w:color w:val="000000" w:themeColor="text1"/>
                <w:w w:val="108"/>
              </w:rPr>
              <w:t>·</w:t>
            </w:r>
            <w:r w:rsidR="00466F1B" w:rsidRPr="009F7F88">
              <w:rPr>
                <w:color w:val="000000" w:themeColor="text1"/>
                <w:w w:val="108"/>
              </w:rPr>
              <w:t>x</w:t>
            </w:r>
            <w:r w:rsidRPr="009F7F88">
              <w:rPr>
                <w:color w:val="000000" w:themeColor="text1"/>
                <w:w w:val="108"/>
              </w:rPr>
              <w:t>H</w:t>
            </w:r>
            <w:r w:rsidRPr="009F7F88">
              <w:rPr>
                <w:color w:val="000000" w:themeColor="text1"/>
                <w:w w:val="108"/>
                <w:vertAlign w:val="subscript"/>
              </w:rPr>
              <w:t>2</w:t>
            </w:r>
            <w:r w:rsidRPr="009F7F88">
              <w:rPr>
                <w:color w:val="000000" w:themeColor="text1"/>
                <w:w w:val="108"/>
              </w:rPr>
              <w:t>O</w:t>
            </w:r>
          </w:p>
        </w:tc>
        <w:tc>
          <w:tcPr>
            <w:tcW w:w="1134" w:type="dxa"/>
            <w:tcBorders>
              <w:top w:val="nil"/>
              <w:left w:val="nil"/>
              <w:bottom w:val="nil"/>
              <w:right w:val="nil"/>
            </w:tcBorders>
            <w:hideMark/>
          </w:tcPr>
          <w:p w14:paraId="4241E5D3"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751A999B"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1883B3DD" w14:textId="77777777" w:rsidR="00663F3A" w:rsidRPr="009F7F88" w:rsidRDefault="00663F3A" w:rsidP="00663F3A">
            <w:pPr>
              <w:pStyle w:val="RSCT03TableBody"/>
              <w:jc w:val="left"/>
              <w:rPr>
                <w:color w:val="000000" w:themeColor="text1"/>
                <w:w w:val="108"/>
              </w:rPr>
            </w:pPr>
            <w:r w:rsidRPr="009F7F88">
              <w:rPr>
                <w:color w:val="000000" w:themeColor="text1"/>
                <w:w w:val="108"/>
              </w:rPr>
              <w:t>Energy storage</w:t>
            </w:r>
          </w:p>
        </w:tc>
        <w:tc>
          <w:tcPr>
            <w:tcW w:w="567" w:type="dxa"/>
            <w:tcBorders>
              <w:top w:val="nil"/>
              <w:left w:val="nil"/>
              <w:bottom w:val="nil"/>
              <w:right w:val="nil"/>
            </w:tcBorders>
            <w:hideMark/>
          </w:tcPr>
          <w:p w14:paraId="0F97F623" w14:textId="6CAB393F"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family":"Fan","given":"Tongxiang","non-dropping-particle":"","parse-names":false,"suffix":""}],"container-title":"Advanced Functional Materials","id":"ITEM-1","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仿叶子负载型石墨烯气凝胶，电化学储能</w:instrText>
            </w:r>
            <w:r w:rsidR="004E1277" w:rsidRPr="009F7F88">
              <w:rPr>
                <w:color w:val="000000" w:themeColor="text1"/>
                <w:w w:val="108"/>
              </w:rPr>
              <w:instrText>","page":"1805057","title":"Architectured Leaf-Inspired Ni0.33Co0.66S2/Graphene Aerogels via 3D Printing for High-Performance Energy Storage","type":"article-journal","volume":"28"},"uris":["http://www.mendeley.com/documents/?uuid=0b565c68-eb69-4a6d-a74b-ed6460c534e2"]}],"mendeley":{"formattedCitation":"&lt;sup&gt;249&lt;/sup&gt;","plainTextFormattedCitation":"249","previouslyFormattedCitation":"&lt;sup&gt;24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9</w:t>
            </w:r>
            <w:r w:rsidRPr="009F7F88">
              <w:rPr>
                <w:color w:val="000000" w:themeColor="text1"/>
                <w:w w:val="108"/>
              </w:rPr>
              <w:fldChar w:fldCharType="end"/>
            </w:r>
          </w:p>
        </w:tc>
      </w:tr>
      <w:tr w:rsidR="009F7F88" w:rsidRPr="009F7F88" w14:paraId="2A290E41" w14:textId="77777777" w:rsidTr="00663F3A">
        <w:trPr>
          <w:trHeight w:val="293"/>
        </w:trPr>
        <w:tc>
          <w:tcPr>
            <w:tcW w:w="1701" w:type="dxa"/>
            <w:tcBorders>
              <w:top w:val="nil"/>
              <w:left w:val="nil"/>
              <w:bottom w:val="nil"/>
              <w:right w:val="nil"/>
            </w:tcBorders>
            <w:hideMark/>
          </w:tcPr>
          <w:p w14:paraId="1364DA1F" w14:textId="77777777" w:rsidR="00663F3A" w:rsidRPr="009F7F88" w:rsidRDefault="00663F3A" w:rsidP="00663F3A">
            <w:pPr>
              <w:pStyle w:val="RSCT03TableBody"/>
              <w:jc w:val="left"/>
              <w:rPr>
                <w:color w:val="000000" w:themeColor="text1"/>
                <w:w w:val="108"/>
              </w:rPr>
            </w:pPr>
            <w:bookmarkStart w:id="102" w:name="_Hlk39601565"/>
            <w:r w:rsidRPr="009F7F88">
              <w:rPr>
                <w:color w:val="000000" w:themeColor="text1"/>
                <w:w w:val="108"/>
              </w:rPr>
              <w:t>MoS</w:t>
            </w:r>
            <w:r w:rsidRPr="009F7F88">
              <w:rPr>
                <w:color w:val="000000" w:themeColor="text1"/>
                <w:w w:val="108"/>
                <w:vertAlign w:val="subscript"/>
              </w:rPr>
              <w:t>2</w:t>
            </w:r>
            <w:r w:rsidRPr="009F7F88">
              <w:rPr>
                <w:color w:val="000000" w:themeColor="text1"/>
                <w:w w:val="108"/>
              </w:rPr>
              <w:t>-Graphene</w:t>
            </w:r>
          </w:p>
        </w:tc>
        <w:tc>
          <w:tcPr>
            <w:tcW w:w="1418" w:type="dxa"/>
            <w:tcBorders>
              <w:top w:val="nil"/>
              <w:left w:val="nil"/>
              <w:bottom w:val="nil"/>
              <w:right w:val="nil"/>
            </w:tcBorders>
            <w:hideMark/>
          </w:tcPr>
          <w:p w14:paraId="1F109EE5" w14:textId="77777777" w:rsidR="00663F3A" w:rsidRPr="009F7F88" w:rsidRDefault="00663F3A" w:rsidP="00663F3A">
            <w:pPr>
              <w:pStyle w:val="RSCT03TableBody"/>
              <w:jc w:val="left"/>
              <w:rPr>
                <w:color w:val="000000" w:themeColor="text1"/>
                <w:w w:val="108"/>
              </w:rPr>
            </w:pPr>
            <w:r w:rsidRPr="009F7F88">
              <w:rPr>
                <w:color w:val="000000" w:themeColor="text1"/>
                <w:w w:val="108"/>
              </w:rPr>
              <w:t>3D electrode</w:t>
            </w:r>
          </w:p>
        </w:tc>
        <w:tc>
          <w:tcPr>
            <w:tcW w:w="2693" w:type="dxa"/>
            <w:tcBorders>
              <w:top w:val="nil"/>
              <w:left w:val="nil"/>
              <w:bottom w:val="nil"/>
              <w:right w:val="nil"/>
            </w:tcBorders>
            <w:hideMark/>
          </w:tcPr>
          <w:p w14:paraId="5BAC838B" w14:textId="77777777" w:rsidR="00663F3A" w:rsidRPr="009F7F88" w:rsidRDefault="00663F3A" w:rsidP="00663F3A">
            <w:pPr>
              <w:pStyle w:val="RSCT03TableBody"/>
              <w:jc w:val="left"/>
              <w:rPr>
                <w:color w:val="000000" w:themeColor="text1"/>
                <w:w w:val="108"/>
              </w:rPr>
            </w:pPr>
            <w:r w:rsidRPr="009F7F88">
              <w:rPr>
                <w:color w:val="000000" w:themeColor="text1"/>
                <w:w w:val="108"/>
              </w:rPr>
              <w:t>Ammonium thiomolybdate, GO</w:t>
            </w:r>
          </w:p>
        </w:tc>
        <w:tc>
          <w:tcPr>
            <w:tcW w:w="1134" w:type="dxa"/>
            <w:tcBorders>
              <w:top w:val="nil"/>
              <w:left w:val="nil"/>
              <w:bottom w:val="nil"/>
              <w:right w:val="nil"/>
            </w:tcBorders>
            <w:hideMark/>
          </w:tcPr>
          <w:p w14:paraId="043F48DC" w14:textId="77777777" w:rsidR="00663F3A" w:rsidRPr="009F7F88" w:rsidRDefault="00663F3A" w:rsidP="00663F3A">
            <w:pPr>
              <w:pStyle w:val="RSCT03TableBody"/>
              <w:jc w:val="left"/>
              <w:rPr>
                <w:color w:val="000000" w:themeColor="text1"/>
                <w:w w:val="108"/>
              </w:rPr>
            </w:pPr>
            <w:r w:rsidRPr="009F7F88">
              <w:rPr>
                <w:color w:val="000000" w:themeColor="text1"/>
                <w:w w:val="108"/>
              </w:rPr>
              <w:t>Inkjet</w:t>
            </w:r>
          </w:p>
        </w:tc>
        <w:tc>
          <w:tcPr>
            <w:tcW w:w="992" w:type="dxa"/>
            <w:tcBorders>
              <w:top w:val="nil"/>
              <w:left w:val="nil"/>
              <w:bottom w:val="nil"/>
              <w:right w:val="nil"/>
            </w:tcBorders>
            <w:hideMark/>
          </w:tcPr>
          <w:p w14:paraId="0ADADFD7"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nil"/>
              <w:right w:val="nil"/>
            </w:tcBorders>
            <w:hideMark/>
          </w:tcPr>
          <w:p w14:paraId="09C9EC43" w14:textId="77777777" w:rsidR="00663F3A" w:rsidRPr="009F7F88" w:rsidRDefault="00663F3A" w:rsidP="00663F3A">
            <w:pPr>
              <w:pStyle w:val="RSCT03TableBody"/>
              <w:jc w:val="left"/>
              <w:rPr>
                <w:color w:val="000000" w:themeColor="text1"/>
                <w:w w:val="108"/>
              </w:rPr>
            </w:pPr>
            <w:r w:rsidRPr="009F7F88">
              <w:rPr>
                <w:color w:val="000000" w:themeColor="text1"/>
                <w:w w:val="108"/>
              </w:rPr>
              <w:t>Sodium ion battery</w:t>
            </w:r>
          </w:p>
        </w:tc>
        <w:tc>
          <w:tcPr>
            <w:tcW w:w="567" w:type="dxa"/>
            <w:tcBorders>
              <w:top w:val="nil"/>
              <w:left w:val="nil"/>
              <w:bottom w:val="nil"/>
              <w:right w:val="nil"/>
            </w:tcBorders>
            <w:hideMark/>
          </w:tcPr>
          <w:p w14:paraId="22797FD0" w14:textId="7891961E"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parse-names":false,"suffix":""},{"dropping-particle":"","family":"Li","given":"Jun","non-dropping-particle":"","parse-names":false,"suffix":""}],"container-title":"Materials and Design","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MoS2-</w:instrText>
            </w:r>
            <w:r w:rsidR="004E1277" w:rsidRPr="009F7F88">
              <w:rPr>
                <w:rFonts w:ascii="SimSun" w:eastAsia="SimSun" w:hAnsi="SimSun" w:cs="SimSun" w:hint="eastAsia"/>
                <w:color w:val="000000" w:themeColor="text1"/>
                <w:w w:val="108"/>
              </w:rPr>
              <w:instrText>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钠离子电池阳极</w:instrText>
            </w:r>
            <w:r w:rsidR="004E1277" w:rsidRPr="009F7F88">
              <w:rPr>
                <w:color w:val="000000" w:themeColor="text1"/>
                <w:w w:val="108"/>
              </w:rPr>
              <w:instrText>","page":"107689","publisher":"The Authors","title":"3D printing of hybrid MoS2-graphene aerogels as highly porous electrode materials for sodium ion battery anodes","type":"article-journal","volume":"170"},"uris":["http://www.mendeley.com/documents/?uuid=4768fe48-bba9-470c-ae71-63f2976280f3"]}],"mendeley":{"formattedCitation":"&lt;sup&gt;242&lt;/sup&gt;","plainTextFormattedCitation":"242","previouslyFormattedCitation":"&lt;sup&gt;240&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2</w:t>
            </w:r>
            <w:r w:rsidRPr="009F7F88">
              <w:rPr>
                <w:color w:val="000000" w:themeColor="text1"/>
                <w:w w:val="108"/>
              </w:rPr>
              <w:fldChar w:fldCharType="end"/>
            </w:r>
          </w:p>
        </w:tc>
      </w:tr>
      <w:tr w:rsidR="009F7F88" w:rsidRPr="009F7F88" w14:paraId="6F0CD80E" w14:textId="77777777" w:rsidTr="00663F3A">
        <w:trPr>
          <w:trHeight w:val="293"/>
        </w:trPr>
        <w:tc>
          <w:tcPr>
            <w:tcW w:w="1701" w:type="dxa"/>
            <w:tcBorders>
              <w:top w:val="nil"/>
              <w:left w:val="nil"/>
              <w:bottom w:val="nil"/>
              <w:right w:val="nil"/>
            </w:tcBorders>
            <w:hideMark/>
          </w:tcPr>
          <w:p w14:paraId="0414963B" w14:textId="77777777" w:rsidR="00663F3A" w:rsidRPr="009F7F88" w:rsidRDefault="00663F3A" w:rsidP="00663F3A">
            <w:pPr>
              <w:pStyle w:val="RSCT03TableBody"/>
              <w:jc w:val="left"/>
              <w:rPr>
                <w:color w:val="000000" w:themeColor="text1"/>
                <w:w w:val="108"/>
              </w:rPr>
            </w:pPr>
            <w:r w:rsidRPr="009F7F88">
              <w:rPr>
                <w:color w:val="000000" w:themeColor="text1"/>
                <w:w w:val="108"/>
              </w:rPr>
              <w:t>Graphene-</w:t>
            </w:r>
            <w:proofErr w:type="spellStart"/>
            <w:r w:rsidRPr="009F7F88">
              <w:rPr>
                <w:color w:val="000000" w:themeColor="text1"/>
                <w:w w:val="108"/>
              </w:rPr>
              <w:t>CeZrLa</w:t>
            </w:r>
            <w:proofErr w:type="spellEnd"/>
            <w:r w:rsidRPr="009F7F88">
              <w:rPr>
                <w:color w:val="000000" w:themeColor="text1"/>
                <w:w w:val="108"/>
              </w:rPr>
              <w:t xml:space="preserve"> oxide</w:t>
            </w:r>
          </w:p>
        </w:tc>
        <w:tc>
          <w:tcPr>
            <w:tcW w:w="1418" w:type="dxa"/>
            <w:tcBorders>
              <w:top w:val="nil"/>
              <w:left w:val="nil"/>
              <w:bottom w:val="nil"/>
              <w:right w:val="nil"/>
            </w:tcBorders>
            <w:hideMark/>
          </w:tcPr>
          <w:p w14:paraId="24D3F4E8" w14:textId="77777777" w:rsidR="00663F3A" w:rsidRPr="009F7F88" w:rsidRDefault="00663F3A" w:rsidP="00663F3A">
            <w:pPr>
              <w:pStyle w:val="RSCT03TableBody"/>
              <w:jc w:val="left"/>
              <w:rPr>
                <w:color w:val="000000" w:themeColor="text1"/>
                <w:w w:val="108"/>
              </w:rPr>
            </w:pPr>
            <w:r w:rsidRPr="009F7F88">
              <w:rPr>
                <w:color w:val="000000" w:themeColor="text1"/>
                <w:w w:val="108"/>
              </w:rPr>
              <w:t>3D catalytic reactors</w:t>
            </w:r>
          </w:p>
        </w:tc>
        <w:tc>
          <w:tcPr>
            <w:tcW w:w="2693" w:type="dxa"/>
            <w:tcBorders>
              <w:top w:val="nil"/>
              <w:left w:val="nil"/>
              <w:bottom w:val="nil"/>
              <w:right w:val="nil"/>
            </w:tcBorders>
            <w:hideMark/>
          </w:tcPr>
          <w:p w14:paraId="726726D8" w14:textId="77777777" w:rsidR="00663F3A" w:rsidRPr="009F7F88" w:rsidRDefault="00663F3A" w:rsidP="00663F3A">
            <w:pPr>
              <w:pStyle w:val="RSCT03TableBody"/>
              <w:jc w:val="left"/>
              <w:rPr>
                <w:color w:val="000000" w:themeColor="text1"/>
                <w:w w:val="108"/>
              </w:rPr>
            </w:pPr>
            <w:proofErr w:type="spellStart"/>
            <w:r w:rsidRPr="009F7F88">
              <w:rPr>
                <w:color w:val="000000" w:themeColor="text1"/>
                <w:w w:val="108"/>
              </w:rPr>
              <w:t>CeZrLa</w:t>
            </w:r>
            <w:proofErr w:type="spellEnd"/>
            <w:r w:rsidRPr="009F7F88">
              <w:rPr>
                <w:color w:val="000000" w:themeColor="text1"/>
                <w:w w:val="108"/>
              </w:rPr>
              <w:t xml:space="preserve">, </w:t>
            </w:r>
            <w:proofErr w:type="spellStart"/>
            <w:r w:rsidRPr="009F7F88">
              <w:rPr>
                <w:color w:val="000000" w:themeColor="text1"/>
                <w:w w:val="108"/>
              </w:rPr>
              <w:t>CeZrLa</w:t>
            </w:r>
            <w:proofErr w:type="spellEnd"/>
            <w:r w:rsidRPr="009F7F88">
              <w:rPr>
                <w:color w:val="000000" w:themeColor="text1"/>
                <w:w w:val="108"/>
              </w:rPr>
              <w:t>/GO nanocomposites</w:t>
            </w:r>
          </w:p>
        </w:tc>
        <w:tc>
          <w:tcPr>
            <w:tcW w:w="1134" w:type="dxa"/>
            <w:tcBorders>
              <w:top w:val="nil"/>
              <w:left w:val="nil"/>
              <w:bottom w:val="nil"/>
              <w:right w:val="nil"/>
            </w:tcBorders>
            <w:hideMark/>
          </w:tcPr>
          <w:p w14:paraId="7A4A2001"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08BACA2A" w14:textId="77777777" w:rsidR="00663F3A" w:rsidRPr="009F7F88" w:rsidRDefault="00663F3A" w:rsidP="00663F3A">
            <w:pPr>
              <w:pStyle w:val="RSCT03TableBody"/>
              <w:jc w:val="left"/>
              <w:rPr>
                <w:color w:val="000000" w:themeColor="text1"/>
                <w:w w:val="108"/>
              </w:rPr>
            </w:pPr>
            <w:r w:rsidRPr="009F7F88">
              <w:rPr>
                <w:color w:val="000000" w:themeColor="text1"/>
                <w:w w:val="108"/>
              </w:rPr>
              <w:t>Ambient</w:t>
            </w:r>
          </w:p>
        </w:tc>
        <w:tc>
          <w:tcPr>
            <w:tcW w:w="1701" w:type="dxa"/>
            <w:tcBorders>
              <w:top w:val="nil"/>
              <w:left w:val="nil"/>
              <w:bottom w:val="nil"/>
              <w:right w:val="nil"/>
            </w:tcBorders>
            <w:hideMark/>
          </w:tcPr>
          <w:p w14:paraId="00EA7438" w14:textId="77777777" w:rsidR="00663F3A" w:rsidRPr="009F7F88" w:rsidRDefault="00663F3A" w:rsidP="00663F3A">
            <w:pPr>
              <w:pStyle w:val="RSCT03TableBody"/>
              <w:jc w:val="left"/>
              <w:rPr>
                <w:color w:val="000000" w:themeColor="text1"/>
                <w:w w:val="108"/>
              </w:rPr>
            </w:pPr>
            <w:proofErr w:type="spellStart"/>
            <w:r w:rsidRPr="009F7F88">
              <w:rPr>
                <w:color w:val="000000" w:themeColor="text1"/>
                <w:w w:val="108"/>
              </w:rPr>
              <w:t>Nanocatalyst</w:t>
            </w:r>
            <w:proofErr w:type="spellEnd"/>
          </w:p>
        </w:tc>
        <w:bookmarkStart w:id="103" w:name="_Hlk37447966"/>
        <w:tc>
          <w:tcPr>
            <w:tcW w:w="567" w:type="dxa"/>
            <w:tcBorders>
              <w:top w:val="nil"/>
              <w:left w:val="nil"/>
              <w:bottom w:val="nil"/>
              <w:right w:val="nil"/>
            </w:tcBorders>
            <w:hideMark/>
          </w:tcPr>
          <w:p w14:paraId="3D793C58" w14:textId="43A71244"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le":"Journal of Cleaner Production","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常压干燥，裂解</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负载</w:instrText>
            </w:r>
            <w:r w:rsidR="004E1277" w:rsidRPr="009F7F88">
              <w:rPr>
                <w:color w:val="000000" w:themeColor="text1"/>
                <w:w w:val="108"/>
              </w:rPr>
              <w:instrText>CeZrLa</w:instrText>
            </w:r>
            <w:r w:rsidR="004E1277" w:rsidRPr="009F7F88">
              <w:rPr>
                <w:rFonts w:ascii="SimSun" w:eastAsia="SimSun" w:hAnsi="SimSun" w:cs="SimSun" w:hint="eastAsia"/>
                <w:color w:val="000000" w:themeColor="text1"/>
                <w:w w:val="108"/>
              </w:rPr>
              <w:instrText>石墨烯</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纳米催化剂用于</w:instrText>
            </w:r>
            <w:r w:rsidR="004E1277" w:rsidRPr="009F7F88">
              <w:rPr>
                <w:color w:val="000000" w:themeColor="text1"/>
                <w:w w:val="108"/>
              </w:rPr>
              <w:instrText>CO2</w:instrText>
            </w:r>
            <w:r w:rsidR="004E1277" w:rsidRPr="009F7F88">
              <w:rPr>
                <w:rFonts w:ascii="SimSun" w:eastAsia="SimSun" w:hAnsi="SimSun" w:cs="SimSun" w:hint="eastAsia"/>
                <w:color w:val="000000" w:themeColor="text1"/>
                <w:w w:val="108"/>
              </w:rPr>
              <w:instrText>利用和直接合成碳酸亚丙酯</w:instrText>
            </w:r>
            <w:r w:rsidR="004E1277" w:rsidRPr="009F7F88">
              <w:rPr>
                <w:color w:val="000000" w:themeColor="text1"/>
                <w:w w:val="108"/>
              </w:rPr>
              <w:instrText>","page":"606-614","title":"Next frontiers in cleaner synthesis: 3D printed graphene-supported CeZrLa mixed-oxide nanocatalyst for CO2 utilisation and direct propylene carbonate production","type":"article-journal","volume":"214"},"uris":["http://www.mendeley.com/documents/?uuid=cbb92a73-e040-4483-8b80-c74096b3ddf6"]}],"mendeley":{"formattedCitation":"&lt;sup&gt;247&lt;/sup&gt;","plainTextFormattedCitation":"247","previouslyFormattedCitation":"&lt;sup&gt;24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7</w:t>
            </w:r>
            <w:r w:rsidRPr="009F7F88">
              <w:rPr>
                <w:color w:val="000000" w:themeColor="text1"/>
                <w:w w:val="108"/>
              </w:rPr>
              <w:fldChar w:fldCharType="end"/>
            </w:r>
            <w:bookmarkEnd w:id="103"/>
          </w:p>
        </w:tc>
      </w:tr>
      <w:tr w:rsidR="009F7F88" w:rsidRPr="009F7F88" w14:paraId="31D3CACE" w14:textId="77777777" w:rsidTr="00663F3A">
        <w:trPr>
          <w:trHeight w:val="293"/>
        </w:trPr>
        <w:tc>
          <w:tcPr>
            <w:tcW w:w="1701" w:type="dxa"/>
            <w:tcBorders>
              <w:top w:val="nil"/>
              <w:left w:val="nil"/>
              <w:bottom w:val="nil"/>
              <w:right w:val="nil"/>
            </w:tcBorders>
            <w:hideMark/>
          </w:tcPr>
          <w:p w14:paraId="5AC97F74" w14:textId="40360B00" w:rsidR="00663F3A" w:rsidRPr="009F7F88" w:rsidRDefault="00E87614" w:rsidP="00663F3A">
            <w:pPr>
              <w:pStyle w:val="RSCT03TableBody"/>
              <w:jc w:val="left"/>
              <w:rPr>
                <w:color w:val="000000" w:themeColor="text1"/>
                <w:w w:val="108"/>
              </w:rPr>
            </w:pPr>
            <w:r w:rsidRPr="009F7F88">
              <w:rPr>
                <w:color w:val="000000" w:themeColor="text1"/>
                <w:w w:val="108"/>
              </w:rPr>
              <w:t>g-</w:t>
            </w:r>
            <w:r w:rsidR="00663F3A" w:rsidRPr="009F7F88">
              <w:rPr>
                <w:color w:val="000000" w:themeColor="text1"/>
                <w:w w:val="108"/>
              </w:rPr>
              <w:t>C</w:t>
            </w:r>
            <w:r w:rsidR="00663F3A" w:rsidRPr="009F7F88">
              <w:rPr>
                <w:color w:val="000000" w:themeColor="text1"/>
                <w:w w:val="108"/>
                <w:vertAlign w:val="subscript"/>
              </w:rPr>
              <w:t>3</w:t>
            </w:r>
            <w:r w:rsidR="00663F3A" w:rsidRPr="009F7F88">
              <w:rPr>
                <w:color w:val="000000" w:themeColor="text1"/>
                <w:w w:val="108"/>
              </w:rPr>
              <w:t>N</w:t>
            </w:r>
            <w:r w:rsidR="00663F3A" w:rsidRPr="009F7F88">
              <w:rPr>
                <w:color w:val="000000" w:themeColor="text1"/>
                <w:w w:val="108"/>
                <w:vertAlign w:val="subscript"/>
              </w:rPr>
              <w:t>4</w:t>
            </w:r>
            <w:r w:rsidR="00663F3A" w:rsidRPr="009F7F88">
              <w:rPr>
                <w:color w:val="000000" w:themeColor="text1"/>
                <w:w w:val="108"/>
              </w:rPr>
              <w:t>-sodium alginate</w:t>
            </w:r>
          </w:p>
        </w:tc>
        <w:tc>
          <w:tcPr>
            <w:tcW w:w="1418" w:type="dxa"/>
            <w:tcBorders>
              <w:top w:val="nil"/>
              <w:left w:val="nil"/>
              <w:bottom w:val="nil"/>
              <w:right w:val="nil"/>
            </w:tcBorders>
            <w:hideMark/>
          </w:tcPr>
          <w:p w14:paraId="7F2B7468" w14:textId="77777777" w:rsidR="00663F3A" w:rsidRPr="009F7F88" w:rsidRDefault="00663F3A" w:rsidP="00663F3A">
            <w:pPr>
              <w:pStyle w:val="RSCT03TableBody"/>
              <w:jc w:val="left"/>
              <w:rPr>
                <w:color w:val="000000" w:themeColor="text1"/>
                <w:w w:val="108"/>
              </w:rPr>
            </w:pPr>
            <w:r w:rsidRPr="009F7F88">
              <w:rPr>
                <w:color w:val="000000" w:themeColor="text1"/>
                <w:w w:val="108"/>
              </w:rPr>
              <w:t>3D patterned membrane</w:t>
            </w:r>
          </w:p>
        </w:tc>
        <w:tc>
          <w:tcPr>
            <w:tcW w:w="2693" w:type="dxa"/>
            <w:tcBorders>
              <w:top w:val="nil"/>
              <w:left w:val="nil"/>
              <w:bottom w:val="nil"/>
              <w:right w:val="nil"/>
            </w:tcBorders>
            <w:hideMark/>
          </w:tcPr>
          <w:p w14:paraId="411DAFDE" w14:textId="77777777" w:rsidR="00663F3A" w:rsidRPr="009F7F88" w:rsidRDefault="00663F3A" w:rsidP="00663F3A">
            <w:pPr>
              <w:pStyle w:val="RSCT03TableBody"/>
              <w:jc w:val="left"/>
              <w:rPr>
                <w:color w:val="000000" w:themeColor="text1"/>
                <w:w w:val="108"/>
              </w:rPr>
            </w:pPr>
            <w:r w:rsidRPr="009F7F88">
              <w:rPr>
                <w:color w:val="000000" w:themeColor="text1"/>
                <w:w w:val="108"/>
              </w:rPr>
              <w:t>g-C</w:t>
            </w:r>
            <w:r w:rsidRPr="009F7F88">
              <w:rPr>
                <w:color w:val="000000" w:themeColor="text1"/>
                <w:w w:val="108"/>
                <w:vertAlign w:val="subscript"/>
              </w:rPr>
              <w:t>3</w:t>
            </w:r>
            <w:r w:rsidRPr="009F7F88">
              <w:rPr>
                <w:color w:val="000000" w:themeColor="text1"/>
                <w:w w:val="108"/>
              </w:rPr>
              <w:t>N</w:t>
            </w:r>
            <w:r w:rsidRPr="009F7F88">
              <w:rPr>
                <w:color w:val="000000" w:themeColor="text1"/>
                <w:w w:val="108"/>
                <w:vertAlign w:val="subscript"/>
              </w:rPr>
              <w:t>4</w:t>
            </w:r>
            <w:r w:rsidRPr="009F7F88">
              <w:rPr>
                <w:color w:val="000000" w:themeColor="text1"/>
                <w:w w:val="108"/>
              </w:rPr>
              <w:t>, Pluronic F127, sodium alginate</w:t>
            </w:r>
          </w:p>
        </w:tc>
        <w:tc>
          <w:tcPr>
            <w:tcW w:w="1134" w:type="dxa"/>
            <w:tcBorders>
              <w:top w:val="nil"/>
              <w:left w:val="nil"/>
              <w:bottom w:val="nil"/>
              <w:right w:val="nil"/>
            </w:tcBorders>
            <w:hideMark/>
          </w:tcPr>
          <w:p w14:paraId="2AF0BBAE"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705CC87E" w14:textId="77777777" w:rsidR="00663F3A" w:rsidRPr="009F7F88" w:rsidRDefault="00663F3A" w:rsidP="00663F3A">
            <w:pPr>
              <w:pStyle w:val="RSCT03TableBody"/>
              <w:jc w:val="left"/>
              <w:rPr>
                <w:color w:val="000000" w:themeColor="text1"/>
                <w:w w:val="108"/>
              </w:rPr>
            </w:pPr>
            <w:r w:rsidRPr="009F7F88">
              <w:rPr>
                <w:color w:val="000000" w:themeColor="text1"/>
                <w:w w:val="108"/>
              </w:rPr>
              <w:t>Supercritical</w:t>
            </w:r>
          </w:p>
        </w:tc>
        <w:tc>
          <w:tcPr>
            <w:tcW w:w="1701" w:type="dxa"/>
            <w:tcBorders>
              <w:top w:val="nil"/>
              <w:left w:val="nil"/>
              <w:bottom w:val="nil"/>
              <w:right w:val="nil"/>
            </w:tcBorders>
            <w:hideMark/>
          </w:tcPr>
          <w:p w14:paraId="32847226" w14:textId="77777777" w:rsidR="00663F3A" w:rsidRPr="009F7F88" w:rsidRDefault="00663F3A" w:rsidP="00663F3A">
            <w:pPr>
              <w:pStyle w:val="RSCT03TableBody"/>
              <w:jc w:val="left"/>
              <w:rPr>
                <w:color w:val="000000" w:themeColor="text1"/>
                <w:w w:val="108"/>
              </w:rPr>
            </w:pPr>
            <w:r w:rsidRPr="009F7F88">
              <w:rPr>
                <w:color w:val="000000" w:themeColor="text1"/>
                <w:w w:val="108"/>
              </w:rPr>
              <w:t>Solar wastewater remediation</w:t>
            </w:r>
          </w:p>
        </w:tc>
        <w:bookmarkStart w:id="104" w:name="_Hlk37448068"/>
        <w:tc>
          <w:tcPr>
            <w:tcW w:w="567" w:type="dxa"/>
            <w:tcBorders>
              <w:top w:val="nil"/>
              <w:left w:val="nil"/>
              <w:bottom w:val="nil"/>
              <w:right w:val="nil"/>
            </w:tcBorders>
            <w:hideMark/>
          </w:tcPr>
          <w:p w14:paraId="1E1BF6B2" w14:textId="606698E3"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fm.201801121","ISSN":"16163028","abstract":"Controlled scalable assembly of 2D building blocks into macroscopic 3D architectures is highly significant. However, the assembly of g-C3N4 into tailored, 3D architectures is not yet reported. Here, a 3D printing methodology to enable the programmable construction of carbon nitride–based hybrid aerogel membranes with patterned macroscopic architectures is proposed. g-C3N4 nanosheets (CNNS) are used as the building block, and sodium alginate (SA) increases the viscosity of the ink to obtain the desired rheological properties. Three printing routes, including printing directly in air and in the supporting reservoirs composed of CaCl2/glycerol solution or Pluronic F127, are demonstrated for printing versatility. The printed Au nanobipyramid–CNNS–SA hybrid aerogels exhibit broadband visible-light absorption and superior solar wastewater remediation performance with excellent cyclic stability and easy manipulation features. Remarkably, the activity of the 3D-printed aerogel is about 2.5 times of that of the contrast sample, attributing to the enhanced liquid velocity and solution diffusion efficiency because of the 3D-printed structure, which is demonstrated by experimental and theoretical simulations. This approach can be extended to the macroscopic assembly of other 2D materials for myriad applications.","author":[{"dropping-particle":"","family":"He","given":"Peisheng","non-dropping-particle":"","parse-names":false,"suffix":""},{"dropping-particle":"","family":"Tang","given":"Xingwei","non-dropping-particle":"","parse-names":false,"suffix":""},{"dropping-particle":"","family":"Chen","given":"Liao","non-dropping-particle":"","parse-names":false,"suffix":""},{"dropping-particle":"","family":"Xie","given":"Peiwen","non-dropping-particle":"","parse-names":false,"suffix":""},{"dropping-particle":"","family":"He","given":"Lu","non-dropping-particle":"","parse-names":false,"suffix":""},{"dropping-particle":"","family":"Zhou","given":"Han","non-dropping-particle":"","parse-names":false,"suffix":""},{"dropping-particle":"","family":"Zhang","given":"Di","non-dropping-particle":"","parse-names":false,"suffix":""},{"dropping-particle":"","family":"Fan","given":"Tongxiang","non-dropping-particle":"","parse-names":false,"suffix":""}],"container-title":"Advanced Functional Materials","id":"ITEM-1","issue":"29","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ng-C3N4 nanosheets (CNNS) -</w:instrText>
            </w:r>
            <w:r w:rsidR="004E1277" w:rsidRPr="009F7F88">
              <w:rPr>
                <w:rFonts w:ascii="SimSun" w:eastAsia="SimSun" w:hAnsi="SimSun" w:cs="SimSun" w:hint="eastAsia"/>
                <w:color w:val="000000" w:themeColor="text1"/>
                <w:w w:val="108"/>
              </w:rPr>
              <w:instrText>海藻酸钠</w:instrText>
            </w:r>
            <w:r w:rsidR="004E1277" w:rsidRPr="009F7F88">
              <w:rPr>
                <w:color w:val="000000" w:themeColor="text1"/>
                <w:w w:val="108"/>
              </w:rPr>
              <w:instrText>sodium alginate (SA)</w:instrText>
            </w:r>
            <w:r w:rsidR="004E1277" w:rsidRPr="009F7F88">
              <w:rPr>
                <w:rFonts w:ascii="SimSun" w:eastAsia="SimSun" w:hAnsi="SimSun" w:cs="SimSun" w:hint="eastAsia"/>
                <w:color w:val="000000" w:themeColor="text1"/>
                <w:w w:val="108"/>
              </w:rPr>
              <w:instrText>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宽频太阳能废水处理</w:instrText>
            </w:r>
            <w:r w:rsidR="004E1277" w:rsidRPr="009F7F88">
              <w:rPr>
                <w:color w:val="000000" w:themeColor="text1"/>
                <w:w w:val="108"/>
              </w:rPr>
              <w:instrText>","page":"1801121","title":"Patterned Carbon Nitride–Based Hybrid Aerogel Membranes via 3D Printing for Broadband Solar Wastewater Remediation","type":"article-journal","volume":"28"},"uris":["http://www.mendeley.com/documents/?uuid=f1539d23-bdfd-4cf5-a320-026f9f6c5964"]}],"mendeley":{"formattedCitation":"&lt;sup&gt;183&lt;/sup&gt;","plainTextFormattedCitation":"183","previouslyFormattedCitation":"&lt;sup&gt;181&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83</w:t>
            </w:r>
            <w:r w:rsidRPr="009F7F88">
              <w:rPr>
                <w:color w:val="000000" w:themeColor="text1"/>
                <w:w w:val="108"/>
              </w:rPr>
              <w:fldChar w:fldCharType="end"/>
            </w:r>
            <w:bookmarkEnd w:id="104"/>
          </w:p>
        </w:tc>
        <w:bookmarkEnd w:id="102"/>
      </w:tr>
      <w:tr w:rsidR="009F7F88" w:rsidRPr="009F7F88" w14:paraId="787B6CE5" w14:textId="77777777" w:rsidTr="00663F3A">
        <w:trPr>
          <w:trHeight w:val="293"/>
        </w:trPr>
        <w:tc>
          <w:tcPr>
            <w:tcW w:w="1701" w:type="dxa"/>
            <w:tcBorders>
              <w:top w:val="nil"/>
              <w:left w:val="nil"/>
              <w:bottom w:val="nil"/>
              <w:right w:val="nil"/>
            </w:tcBorders>
            <w:hideMark/>
          </w:tcPr>
          <w:p w14:paraId="251806E5" w14:textId="77777777" w:rsidR="00663F3A" w:rsidRPr="009F7F88" w:rsidRDefault="00663F3A" w:rsidP="00663F3A">
            <w:pPr>
              <w:pStyle w:val="RSCT03TableBody"/>
              <w:jc w:val="left"/>
              <w:rPr>
                <w:color w:val="000000" w:themeColor="text1"/>
                <w:w w:val="108"/>
              </w:rPr>
            </w:pPr>
            <w:bookmarkStart w:id="105" w:name="_Hlk37448250"/>
            <w:bookmarkStart w:id="106" w:name="_Hlk39602224"/>
            <w:r w:rsidRPr="009F7F88">
              <w:rPr>
                <w:color w:val="000000" w:themeColor="text1"/>
                <w:w w:val="108"/>
              </w:rPr>
              <w:t>Graphene</w:t>
            </w:r>
          </w:p>
        </w:tc>
        <w:tc>
          <w:tcPr>
            <w:tcW w:w="1418" w:type="dxa"/>
            <w:tcBorders>
              <w:top w:val="nil"/>
              <w:left w:val="nil"/>
              <w:bottom w:val="nil"/>
              <w:right w:val="nil"/>
            </w:tcBorders>
            <w:hideMark/>
          </w:tcPr>
          <w:p w14:paraId="25CD52AA" w14:textId="77777777" w:rsidR="00663F3A" w:rsidRPr="009F7F88" w:rsidRDefault="00663F3A" w:rsidP="00663F3A">
            <w:pPr>
              <w:pStyle w:val="RSCT03TableBody"/>
              <w:jc w:val="left"/>
              <w:rPr>
                <w:color w:val="000000" w:themeColor="text1"/>
                <w:w w:val="108"/>
              </w:rPr>
            </w:pPr>
            <w:r w:rsidRPr="009F7F88">
              <w:rPr>
                <w:color w:val="000000" w:themeColor="text1"/>
                <w:w w:val="108"/>
              </w:rPr>
              <w:t>3D scaffold</w:t>
            </w:r>
          </w:p>
        </w:tc>
        <w:tc>
          <w:tcPr>
            <w:tcW w:w="2693" w:type="dxa"/>
            <w:tcBorders>
              <w:top w:val="nil"/>
              <w:left w:val="nil"/>
              <w:bottom w:val="nil"/>
              <w:right w:val="nil"/>
            </w:tcBorders>
            <w:hideMark/>
          </w:tcPr>
          <w:p w14:paraId="50E90492" w14:textId="77777777" w:rsidR="00663F3A" w:rsidRPr="009F7F88" w:rsidRDefault="00663F3A" w:rsidP="00663F3A">
            <w:pPr>
              <w:pStyle w:val="RSCT03TableBody"/>
              <w:jc w:val="left"/>
              <w:rPr>
                <w:color w:val="000000" w:themeColor="text1"/>
                <w:w w:val="108"/>
              </w:rPr>
            </w:pPr>
            <w:r w:rsidRPr="009F7F88">
              <w:rPr>
                <w:color w:val="000000" w:themeColor="text1"/>
                <w:w w:val="108"/>
              </w:rPr>
              <w:t xml:space="preserve">Graphene, </w:t>
            </w:r>
            <w:proofErr w:type="spellStart"/>
            <w:r w:rsidRPr="009F7F88">
              <w:rPr>
                <w:color w:val="000000" w:themeColor="text1"/>
                <w:w w:val="108"/>
              </w:rPr>
              <w:t>DNa</w:t>
            </w:r>
            <w:proofErr w:type="spellEnd"/>
            <w:r w:rsidRPr="009F7F88">
              <w:rPr>
                <w:color w:val="000000" w:themeColor="text1"/>
                <w:w w:val="108"/>
              </w:rPr>
              <w:t>, PEG, PEI, water</w:t>
            </w:r>
          </w:p>
        </w:tc>
        <w:tc>
          <w:tcPr>
            <w:tcW w:w="1134" w:type="dxa"/>
            <w:tcBorders>
              <w:top w:val="nil"/>
              <w:left w:val="nil"/>
              <w:bottom w:val="nil"/>
              <w:right w:val="nil"/>
            </w:tcBorders>
            <w:hideMark/>
          </w:tcPr>
          <w:p w14:paraId="16613374"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nil"/>
              <w:right w:val="nil"/>
            </w:tcBorders>
            <w:hideMark/>
          </w:tcPr>
          <w:p w14:paraId="29FF9786" w14:textId="77777777" w:rsidR="00663F3A" w:rsidRPr="009F7F88" w:rsidRDefault="00663F3A" w:rsidP="00663F3A">
            <w:pPr>
              <w:pStyle w:val="RSCT03TableBody"/>
              <w:jc w:val="left"/>
              <w:rPr>
                <w:color w:val="000000" w:themeColor="text1"/>
                <w:w w:val="108"/>
              </w:rPr>
            </w:pPr>
            <w:r w:rsidRPr="009F7F88">
              <w:rPr>
                <w:color w:val="000000" w:themeColor="text1"/>
                <w:w w:val="108"/>
              </w:rPr>
              <w:t>Ambient</w:t>
            </w:r>
          </w:p>
        </w:tc>
        <w:tc>
          <w:tcPr>
            <w:tcW w:w="1701" w:type="dxa"/>
            <w:tcBorders>
              <w:top w:val="nil"/>
              <w:left w:val="nil"/>
              <w:bottom w:val="nil"/>
              <w:right w:val="nil"/>
            </w:tcBorders>
            <w:hideMark/>
          </w:tcPr>
          <w:p w14:paraId="4D64B3DD" w14:textId="77777777" w:rsidR="00663F3A" w:rsidRPr="009F7F88" w:rsidRDefault="00663F3A" w:rsidP="00663F3A">
            <w:pPr>
              <w:pStyle w:val="RSCT03TableBody"/>
              <w:jc w:val="left"/>
              <w:rPr>
                <w:color w:val="000000" w:themeColor="text1"/>
                <w:w w:val="108"/>
              </w:rPr>
            </w:pPr>
            <w:r w:rsidRPr="009F7F88">
              <w:rPr>
                <w:color w:val="000000" w:themeColor="text1"/>
                <w:w w:val="108"/>
              </w:rPr>
              <w:t>Energy storage</w:t>
            </w:r>
          </w:p>
        </w:tc>
        <w:tc>
          <w:tcPr>
            <w:tcW w:w="567" w:type="dxa"/>
            <w:tcBorders>
              <w:top w:val="nil"/>
              <w:left w:val="nil"/>
              <w:bottom w:val="nil"/>
              <w:right w:val="nil"/>
            </w:tcBorders>
            <w:hideMark/>
          </w:tcPr>
          <w:p w14:paraId="2B550A5D" w14:textId="1C14E2D7"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chemmater.6b02662","ISSN":"15205002","abstract":"The manufacturing of three-dimensional (3D) graphene monoliths with remarkable electrical performance has become a challenging issue because their potential applications in the energy and electronic-based fields. Here we show the development of outstanding electrically conductive graphene patterned cellular structures combining a versatile and easily scalable filament printing method, such as Robocasting, with the use of highly crystalline graphene nanoplatelets (GNPs) as the graphene source. Robust 3D pure graphene-based monoliths have been manufactured by printing pseudoplastic aqueous-based GNPs inks with high graphene contents (36.6 wt %) and further thermal treatment by spark plasma sintering. Specific conductivities up to 385 S·cm-1 have been assessed along the longitudinal direction of the 3D structure, i.e., where the current mainly flowed along the struts, being more conductor than reported 3D synthesized graphene structures and up to 2 orders of magnitude higher than 3D printed graphene monoliths. The present findings could open a straightforward pathway for creating, in a controlled way, a wide range of graphene-based hierarchical structures with an excellent electrical performance and robustness that could be employed for energy storage systems.","author":[{"dropping-particle":"","family":"La Osa","given":"Gregorio","non-dropping-particle":"De","parse-names":false,"suffix":""},{"dropping-particle":"","family":"Pérez-Coll","given":"Domingo","non-dropping-particle":"","parse-names":false,"suffix":""},{"dropping-particle":"","family":"Miranzo","given":"Pilar","non-dropping-particle":"","parse-names":false,"suffix":""},{"dropping-particle":"","family":"Osendi","given":"María Isabel","non-dropping-particle":"","parse-names":false,"suffix":""},{"dropping-particle":"","family":"Belmonte","given":"Manuel","non-dropping-particle":"","parse-names":false,"suffix":""}],"container-title":"Chemistry of Materials","id":"ITEM-1","issue":"17","issued":{"date-parts":[["2016"]]},"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沾边文献</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样品名称无气凝胶字眼</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石墨烯纳米片，无干燥过程，空气中</w:instrText>
            </w:r>
            <w:r w:rsidR="004E1277" w:rsidRPr="009F7F88">
              <w:rPr>
                <w:color w:val="000000" w:themeColor="text1"/>
                <w:w w:val="108"/>
              </w:rPr>
              <w:instrText>400</w:instrText>
            </w:r>
            <w:r w:rsidR="004E1277" w:rsidRPr="009F7F88">
              <w:rPr>
                <w:rFonts w:ascii="SimSun" w:eastAsia="SimSun" w:hAnsi="SimSun" w:cs="SimSun" w:hint="eastAsia"/>
                <w:color w:val="000000" w:themeColor="text1"/>
                <w:w w:val="108"/>
              </w:rPr>
              <w:instrText>多度烧掉有机物，</w:instrText>
            </w:r>
            <w:r w:rsidR="004E1277" w:rsidRPr="009F7F88">
              <w:rPr>
                <w:color w:val="000000" w:themeColor="text1"/>
                <w:w w:val="108"/>
              </w:rPr>
              <w:instrText>1200</w:instrText>
            </w:r>
            <w:r w:rsidR="004E1277" w:rsidRPr="009F7F88">
              <w:rPr>
                <w:rFonts w:ascii="SimSun" w:eastAsia="SimSun" w:hAnsi="SimSun" w:cs="SimSun" w:hint="eastAsia"/>
                <w:color w:val="000000" w:themeColor="text1"/>
                <w:w w:val="108"/>
              </w:rPr>
              <w:instrText>℃等离子烧结</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高导电多孔体</w:instrText>
            </w:r>
            <w:r w:rsidR="004E1277" w:rsidRPr="009F7F88">
              <w:rPr>
                <w:color w:val="000000" w:themeColor="text1"/>
                <w:w w:val="108"/>
              </w:rPr>
              <w:instrText>","page":"6321-6328","title":"Printing of Graphene Nanoplatelets into Highly Electrically Conductive Three-Dimensional Porous Macrostructures","type":"article-journal","volume":"28"},"uris":["http://www.mendeley.com/documents/?uuid=8e9e59fd-2443-4f6e-9ff5-c5c49b84ea9c"]}],"mendeley":{"formattedCitation":"&lt;sup&gt;239&lt;/sup&gt;","plainTextFormattedCitation":"239","previouslyFormattedCitation":"&lt;sup&gt;23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9</w:t>
            </w:r>
            <w:r w:rsidRPr="009F7F88">
              <w:rPr>
                <w:color w:val="000000" w:themeColor="text1"/>
                <w:w w:val="108"/>
              </w:rPr>
              <w:fldChar w:fldCharType="end"/>
            </w:r>
          </w:p>
        </w:tc>
        <w:bookmarkEnd w:id="105"/>
      </w:tr>
      <w:tr w:rsidR="009F7F88" w:rsidRPr="009F7F88" w14:paraId="3A5876C4" w14:textId="77777777" w:rsidTr="00663F3A">
        <w:trPr>
          <w:trHeight w:val="375"/>
        </w:trPr>
        <w:tc>
          <w:tcPr>
            <w:tcW w:w="1701" w:type="dxa"/>
            <w:tcBorders>
              <w:top w:val="nil"/>
              <w:left w:val="nil"/>
              <w:bottom w:val="single" w:sz="4" w:space="0" w:color="auto"/>
              <w:right w:val="nil"/>
            </w:tcBorders>
            <w:hideMark/>
          </w:tcPr>
          <w:p w14:paraId="320D8899" w14:textId="77777777" w:rsidR="00663F3A" w:rsidRPr="009F7F88" w:rsidRDefault="00663F3A" w:rsidP="00663F3A">
            <w:pPr>
              <w:pStyle w:val="RSCT03TableBody"/>
              <w:jc w:val="left"/>
              <w:rPr>
                <w:color w:val="000000" w:themeColor="text1"/>
                <w:w w:val="108"/>
              </w:rPr>
            </w:pPr>
            <w:r w:rsidRPr="009F7F88">
              <w:rPr>
                <w:color w:val="000000" w:themeColor="text1"/>
                <w:w w:val="108"/>
              </w:rPr>
              <w:t>r-GO</w:t>
            </w:r>
          </w:p>
        </w:tc>
        <w:tc>
          <w:tcPr>
            <w:tcW w:w="1418" w:type="dxa"/>
            <w:tcBorders>
              <w:top w:val="nil"/>
              <w:left w:val="nil"/>
              <w:bottom w:val="single" w:sz="4" w:space="0" w:color="auto"/>
              <w:right w:val="nil"/>
            </w:tcBorders>
            <w:hideMark/>
          </w:tcPr>
          <w:p w14:paraId="4C3E35B7" w14:textId="77777777" w:rsidR="00663F3A" w:rsidRPr="009F7F88" w:rsidRDefault="00663F3A" w:rsidP="00663F3A">
            <w:pPr>
              <w:pStyle w:val="RSCT03TableBody"/>
              <w:jc w:val="left"/>
              <w:rPr>
                <w:color w:val="000000" w:themeColor="text1"/>
                <w:w w:val="108"/>
              </w:rPr>
            </w:pPr>
            <w:r w:rsidRPr="009F7F88">
              <w:rPr>
                <w:color w:val="000000" w:themeColor="text1"/>
                <w:w w:val="108"/>
              </w:rPr>
              <w:t>3D framework</w:t>
            </w:r>
          </w:p>
        </w:tc>
        <w:tc>
          <w:tcPr>
            <w:tcW w:w="2693" w:type="dxa"/>
            <w:tcBorders>
              <w:top w:val="nil"/>
              <w:left w:val="nil"/>
              <w:bottom w:val="single" w:sz="4" w:space="0" w:color="auto"/>
              <w:right w:val="nil"/>
            </w:tcBorders>
            <w:hideMark/>
          </w:tcPr>
          <w:p w14:paraId="099F890C" w14:textId="77777777" w:rsidR="00663F3A" w:rsidRPr="009F7F88" w:rsidRDefault="00663F3A" w:rsidP="00663F3A">
            <w:pPr>
              <w:pStyle w:val="RSCT03TableBody"/>
              <w:jc w:val="left"/>
              <w:rPr>
                <w:color w:val="000000" w:themeColor="text1"/>
                <w:w w:val="108"/>
              </w:rPr>
            </w:pPr>
            <w:r w:rsidRPr="009F7F88">
              <w:rPr>
                <w:color w:val="000000" w:themeColor="text1"/>
                <w:w w:val="108"/>
              </w:rPr>
              <w:t>GO, Na</w:t>
            </w:r>
            <w:r w:rsidRPr="009F7F88">
              <w:rPr>
                <w:color w:val="000000" w:themeColor="text1"/>
                <w:w w:val="108"/>
                <w:vertAlign w:val="subscript"/>
              </w:rPr>
              <w:t>3</w:t>
            </w:r>
            <w:r w:rsidRPr="009F7F88">
              <w:rPr>
                <w:color w:val="000000" w:themeColor="text1"/>
                <w:w w:val="108"/>
              </w:rPr>
              <w:t>V</w:t>
            </w:r>
            <w:r w:rsidRPr="009F7F88">
              <w:rPr>
                <w:color w:val="000000" w:themeColor="text1"/>
                <w:w w:val="108"/>
                <w:vertAlign w:val="subscript"/>
              </w:rPr>
              <w:t>2</w:t>
            </w:r>
            <w:r w:rsidRPr="009F7F88">
              <w:rPr>
                <w:color w:val="000000" w:themeColor="text1"/>
                <w:w w:val="108"/>
              </w:rPr>
              <w:t>(PO</w:t>
            </w:r>
            <w:r w:rsidRPr="009F7F88">
              <w:rPr>
                <w:color w:val="000000" w:themeColor="text1"/>
                <w:w w:val="108"/>
                <w:vertAlign w:val="subscript"/>
              </w:rPr>
              <w:t>4</w:t>
            </w:r>
            <w:r w:rsidRPr="009F7F88">
              <w:rPr>
                <w:color w:val="000000" w:themeColor="text1"/>
                <w:w w:val="108"/>
              </w:rPr>
              <w:t>)</w:t>
            </w:r>
            <w:r w:rsidRPr="009F7F88">
              <w:rPr>
                <w:color w:val="000000" w:themeColor="text1"/>
                <w:w w:val="108"/>
                <w:vertAlign w:val="subscript"/>
              </w:rPr>
              <w:t>3</w:t>
            </w:r>
            <w:r w:rsidRPr="009F7F88">
              <w:rPr>
                <w:color w:val="000000" w:themeColor="text1"/>
                <w:w w:val="108"/>
              </w:rPr>
              <w:t>, water</w:t>
            </w:r>
          </w:p>
        </w:tc>
        <w:tc>
          <w:tcPr>
            <w:tcW w:w="1134" w:type="dxa"/>
            <w:tcBorders>
              <w:top w:val="nil"/>
              <w:left w:val="nil"/>
              <w:bottom w:val="single" w:sz="4" w:space="0" w:color="auto"/>
              <w:right w:val="nil"/>
            </w:tcBorders>
            <w:hideMark/>
          </w:tcPr>
          <w:p w14:paraId="4859437C" w14:textId="77777777" w:rsidR="00663F3A" w:rsidRPr="009F7F88" w:rsidRDefault="00663F3A" w:rsidP="00663F3A">
            <w:pPr>
              <w:pStyle w:val="RSCT03TableBody"/>
              <w:jc w:val="left"/>
              <w:rPr>
                <w:color w:val="000000" w:themeColor="text1"/>
                <w:w w:val="108"/>
              </w:rPr>
            </w:pPr>
            <w:r w:rsidRPr="009F7F88">
              <w:rPr>
                <w:color w:val="000000" w:themeColor="text1"/>
                <w:w w:val="108"/>
              </w:rPr>
              <w:t>3D extrusion</w:t>
            </w:r>
          </w:p>
        </w:tc>
        <w:tc>
          <w:tcPr>
            <w:tcW w:w="992" w:type="dxa"/>
            <w:tcBorders>
              <w:top w:val="nil"/>
              <w:left w:val="nil"/>
              <w:bottom w:val="single" w:sz="4" w:space="0" w:color="auto"/>
              <w:right w:val="nil"/>
            </w:tcBorders>
            <w:hideMark/>
          </w:tcPr>
          <w:p w14:paraId="237ED9BE" w14:textId="77777777" w:rsidR="00663F3A" w:rsidRPr="009F7F88" w:rsidRDefault="00663F3A" w:rsidP="00663F3A">
            <w:pPr>
              <w:pStyle w:val="RSCT03TableBody"/>
              <w:jc w:val="left"/>
              <w:rPr>
                <w:color w:val="000000" w:themeColor="text1"/>
                <w:w w:val="108"/>
              </w:rPr>
            </w:pPr>
            <w:r w:rsidRPr="009F7F88">
              <w:rPr>
                <w:color w:val="000000" w:themeColor="text1"/>
                <w:w w:val="108"/>
              </w:rPr>
              <w:t>Freeze</w:t>
            </w:r>
          </w:p>
        </w:tc>
        <w:tc>
          <w:tcPr>
            <w:tcW w:w="1701" w:type="dxa"/>
            <w:tcBorders>
              <w:top w:val="nil"/>
              <w:left w:val="nil"/>
              <w:bottom w:val="single" w:sz="4" w:space="0" w:color="auto"/>
              <w:right w:val="nil"/>
            </w:tcBorders>
            <w:hideMark/>
          </w:tcPr>
          <w:p w14:paraId="547424DD" w14:textId="77777777" w:rsidR="00663F3A" w:rsidRPr="009F7F88" w:rsidRDefault="00663F3A" w:rsidP="00663F3A">
            <w:pPr>
              <w:pStyle w:val="RSCT03TableBody"/>
              <w:jc w:val="left"/>
              <w:rPr>
                <w:color w:val="000000" w:themeColor="text1"/>
                <w:w w:val="108"/>
              </w:rPr>
            </w:pPr>
            <w:r w:rsidRPr="009F7F88">
              <w:rPr>
                <w:color w:val="000000" w:themeColor="text1"/>
                <w:w w:val="108"/>
              </w:rPr>
              <w:t>Sodium-ion battery</w:t>
            </w:r>
          </w:p>
        </w:tc>
        <w:bookmarkStart w:id="107" w:name="_Hlk37448410"/>
        <w:tc>
          <w:tcPr>
            <w:tcW w:w="567" w:type="dxa"/>
            <w:tcBorders>
              <w:top w:val="nil"/>
              <w:left w:val="nil"/>
              <w:bottom w:val="single" w:sz="4" w:space="0" w:color="auto"/>
              <w:right w:val="nil"/>
            </w:tcBorders>
            <w:hideMark/>
          </w:tcPr>
          <w:p w14:paraId="06B72022" w14:textId="56782D9D" w:rsidR="00663F3A" w:rsidRPr="009F7F88" w:rsidRDefault="00663F3A" w:rsidP="00663F3A">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ami.7b12892","ISSN":"19448252","abstract":"Exploring 3D printing in the field of sodium-ion batteries is a great challenge since conventionally inks cause unavoidably compact filaments or frameworks, which significantly hamper the infiltration of electrolyte and diffusion of big-size sodium ions (1.02 Å), resulting in low reversible capacities. Here, new hierarchical porous frameworks are 3D printed for sodium storage by employing well-designed GO-contained inks. The resultant frameworks possess continuous filaments, hierarchical multihole gridding. Such distinct properties render these frameworks able to facilitate the fast transportation of both sodium ion and electron. As a result, 3D-printed hierarchical porous frameworks reveal the high specific capacity as well as rate performance and periodic steadiness for up to 900 cycles for sodium storage.","author":[{"dropping-particle":"","family":"Ding","given":"Junwei","non-dropping-particle":"","parse-names":false,"suffix":""},{"dropping-particle":"","family":"Shen","given":"Kai","non-dropping-particle":"","parse-names":false,"suffix":""},{"dropping-particle":"","family":"Du","given":"Zhiguo","non-dropping-particle":"","parse-names":false,"suffix":""},{"dropping-particle":"","family":"Li","given":"Bin","non-dropping-particle":"","parse-names":false,"suffix":""},{"dropping-particle":"","family":"Yang","given":"Shubin","non-dropping-particle":"","parse-names":false,"suffix":""}],"container-title":"ACS Applied Materials and Interfaces","id":"ITEM-1","issue":"48","issued":{"date-parts":[["2017"]]},"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无气凝胶字眼，但是采用冷冻干燥氧化石墨烯</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多孔框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钠离子电池</w:instrText>
            </w:r>
            <w:r w:rsidR="004E1277" w:rsidRPr="009F7F88">
              <w:rPr>
                <w:color w:val="000000" w:themeColor="text1"/>
                <w:w w:val="108"/>
              </w:rPr>
              <w:instrText>","page":"41871-41877","title":"3D-Printed Hierarchical Porous Frameworks for Sodium Storage","type":"article-journal","volume":"9"},"uris":["http://www.mendeley.com/documents/?uuid=156eda51-552d-44f5-be93-a338f69b0f23"]}],"mendeley":{"formattedCitation":"&lt;sup&gt;264&lt;/sup&gt;","plainTextFormattedCitation":"264","previouslyFormattedCitation":"&lt;sup&gt;262&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64</w:t>
            </w:r>
            <w:r w:rsidRPr="009F7F88">
              <w:rPr>
                <w:color w:val="000000" w:themeColor="text1"/>
                <w:w w:val="108"/>
              </w:rPr>
              <w:fldChar w:fldCharType="end"/>
            </w:r>
            <w:bookmarkEnd w:id="107"/>
          </w:p>
        </w:tc>
        <w:bookmarkEnd w:id="106"/>
      </w:tr>
    </w:tbl>
    <w:p w14:paraId="17C3764A" w14:textId="77777777" w:rsidR="00663F3A" w:rsidRPr="009F7F88" w:rsidRDefault="00663F3A" w:rsidP="00663F3A">
      <w:pPr>
        <w:pStyle w:val="RSCB02ArticleText"/>
        <w:rPr>
          <w:color w:val="000000" w:themeColor="text1"/>
        </w:rPr>
      </w:pPr>
    </w:p>
    <w:p w14:paraId="68311E5D" w14:textId="2CCB8BEB" w:rsidR="00B40CFB" w:rsidRPr="009F7F88" w:rsidRDefault="00B40CFB" w:rsidP="00663F3A">
      <w:pPr>
        <w:pStyle w:val="RSCB02ArticleText"/>
        <w:rPr>
          <w:color w:val="000000" w:themeColor="text1"/>
        </w:rPr>
        <w:sectPr w:rsidR="00B40CFB" w:rsidRPr="009F7F88" w:rsidSect="00CC7099">
          <w:type w:val="continuous"/>
          <w:pgSz w:w="11907" w:h="16840" w:code="9"/>
          <w:pgMar w:top="1009" w:right="851" w:bottom="1758" w:left="851" w:header="851" w:footer="1049" w:gutter="0"/>
          <w:cols w:space="227"/>
          <w:titlePg/>
          <w:docGrid w:linePitch="360"/>
        </w:sectPr>
      </w:pPr>
    </w:p>
    <w:p w14:paraId="063408D7" w14:textId="51BF6E77" w:rsidR="00307BF9" w:rsidRPr="009F7F88" w:rsidRDefault="00307BF9" w:rsidP="00307BF9">
      <w:pPr>
        <w:pStyle w:val="RSCB02ArticleText"/>
        <w:rPr>
          <w:color w:val="000000" w:themeColor="text1"/>
        </w:rPr>
      </w:pPr>
      <w:bookmarkStart w:id="108" w:name="_Toc39868909"/>
      <w:r w:rsidRPr="009F7F88">
        <w:rPr>
          <w:color w:val="000000" w:themeColor="text1"/>
        </w:rPr>
        <w:t xml:space="preserve">become gel whose diameters can be controlled from 0.1 to 4 </w:t>
      </w:r>
      <w:proofErr w:type="spellStart"/>
      <w:r w:rsidRPr="009F7F88">
        <w:rPr>
          <w:color w:val="000000" w:themeColor="text1"/>
        </w:rPr>
        <w:t>μm</w:t>
      </w:r>
      <w:proofErr w:type="spellEnd"/>
      <w:r w:rsidRPr="009F7F88">
        <w:rPr>
          <w:color w:val="000000" w:themeColor="text1"/>
        </w:rPr>
        <w:t xml:space="preserve"> range. Using a similar method, alginate aerogel microspheres were produced with a particle</w:t>
      </w:r>
      <w:r w:rsidRPr="009F7F88">
        <w:rPr>
          <w:rFonts w:hint="eastAsia"/>
          <w:color w:val="000000" w:themeColor="text1"/>
        </w:rPr>
        <w:t>-</w:t>
      </w:r>
      <w:r w:rsidRPr="009F7F88">
        <w:rPr>
          <w:color w:val="000000" w:themeColor="text1"/>
        </w:rPr>
        <w:t>size distribution of 23.8 ± 4.5 µm.</w:t>
      </w:r>
      <w:bookmarkStart w:id="109" w:name="_Hlk48053790"/>
      <w:r w:rsidRPr="009F7F88">
        <w:rPr>
          <w:color w:val="000000" w:themeColor="text1"/>
        </w:rPr>
        <w:fldChar w:fldCharType="begin" w:fldLock="1"/>
      </w:r>
      <w:r w:rsidR="004E1277" w:rsidRPr="009F7F88">
        <w:rPr>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004E1277" w:rsidRPr="009F7F88">
        <w:rPr>
          <w:rFonts w:hint="eastAsia"/>
          <w:color w:val="000000" w:themeColor="text1"/>
        </w:rPr>
        <w:instrText>":""}],"container-title":"Chemical Engineering Journal","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热喷墨打印，</w:instrText>
      </w:r>
      <w:r w:rsidR="004E1277" w:rsidRPr="009F7F88">
        <w:rPr>
          <w:rFonts w:hint="eastAsia"/>
          <w:color w:val="000000" w:themeColor="text1"/>
        </w:rPr>
        <w:instrText>CO2</w:instrText>
      </w:r>
      <w:r w:rsidR="004E1277" w:rsidRPr="009F7F88">
        <w:rPr>
          <w:rFonts w:hint="eastAsia"/>
          <w:color w:val="000000" w:themeColor="text1"/>
        </w:rPr>
        <w:instrText>超临界干燥</w:instrText>
      </w:r>
      <w:r w:rsidR="004E1277" w:rsidRPr="009F7F88">
        <w:rPr>
          <w:rFonts w:hint="eastAsia"/>
          <w:color w:val="000000" w:themeColor="text1"/>
        </w:rPr>
        <w:instrText>\n</w:instrText>
      </w:r>
      <w:r w:rsidR="004E1277" w:rsidRPr="009F7F88">
        <w:rPr>
          <w:rFonts w:hint="eastAsia"/>
          <w:color w:val="000000" w:themeColor="text1"/>
        </w:rPr>
        <w:instrText>海藻酸盐气凝胶颗粒</w:instrText>
      </w:r>
      <w:r w:rsidR="004E1277" w:rsidRPr="009F7F88">
        <w:rPr>
          <w:rFonts w:hint="eastAsia"/>
          <w:color w:val="000000" w:themeColor="text1"/>
        </w:rPr>
        <w:instrText>\npulmonary delivery</w:instrText>
      </w:r>
      <w:r w:rsidR="004E1277" w:rsidRPr="009F7F88">
        <w:rPr>
          <w:rFonts w:hint="eastAsia"/>
          <w:color w:val="000000" w:themeColor="text1"/>
        </w:rPr>
        <w:instrText>肺部输运</w:instrText>
      </w:r>
      <w:r w:rsidR="004E1277" w:rsidRPr="009F7F88">
        <w:rPr>
          <w:rFonts w:hint="eastAsia"/>
          <w:color w:val="000000" w:themeColor="text1"/>
        </w:rPr>
        <w:instrText>","page":"559-566","publisher":"Elsevier","title":"From the printer to the lungs: Inkjet-</w:instrText>
      </w:r>
      <w:r w:rsidR="004E1277" w:rsidRPr="009F7F88">
        <w:rPr>
          <w:color w:val="000000" w:themeColor="text1"/>
        </w:rPr>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9</w:t>
      </w:r>
      <w:r w:rsidRPr="009F7F88">
        <w:rPr>
          <w:color w:val="000000" w:themeColor="text1"/>
        </w:rPr>
        <w:fldChar w:fldCharType="end"/>
      </w:r>
      <w:bookmarkEnd w:id="109"/>
    </w:p>
    <w:p w14:paraId="5E58B4B1" w14:textId="049AF8B0" w:rsidR="00307BF9" w:rsidRPr="009F7F88" w:rsidRDefault="00C25BEF" w:rsidP="00307BF9">
      <w:pPr>
        <w:pStyle w:val="RSCB02ArticleText"/>
        <w:ind w:firstLineChars="100" w:firstLine="194"/>
        <w:rPr>
          <w:color w:val="000000" w:themeColor="text1"/>
        </w:rPr>
      </w:pPr>
      <w:r w:rsidRPr="009F7F88">
        <w:rPr>
          <w:color w:val="000000" w:themeColor="text1"/>
        </w:rPr>
        <w:t>Compared to the previous emulsion</w:t>
      </w:r>
      <w:r w:rsidRPr="009F7F88">
        <w:rPr>
          <w:rFonts w:hint="eastAsia"/>
          <w:color w:val="000000" w:themeColor="text1"/>
        </w:rPr>
        <w:t>-gel</w:t>
      </w:r>
      <w:r w:rsidRPr="009F7F88">
        <w:rPr>
          <w:color w:val="000000" w:themeColor="text1"/>
        </w:rPr>
        <w:t>ation</w:t>
      </w:r>
      <w:r w:rsidRPr="009F7F88">
        <w:rPr>
          <w:color w:val="000000" w:themeColor="text1"/>
        </w:rPr>
        <w:fldChar w:fldCharType="begin" w:fldLock="1"/>
      </w:r>
      <w:r w:rsidR="004E1277" w:rsidRPr="009F7F88">
        <w:rPr>
          <w:color w:val="000000" w:themeColor="text1"/>
        </w:rPr>
        <w:instrText>ADDIN CSL_CITATION {"citationItems":[{"id":"ITEM-1","itemData":{"DOI":"10.3390/ma12091543","ISBN":"3021072747","ISSN":"19961944","abstract":"Aerogels have been defined as solid colloidal or polymeric networks of nanoparticles that are expanded throughout their entire volume by a gas. They have high surface areas, low thermal conductivities, low dielectric constants, and high acoustic attenuation, all of which are very attractive properties for applications that range from thermal and acoustic insulation to dielectrics to drug delivery. However, one of the most important impediments to that potential has been that most efforts have been concentrated on monolithic aerogels, which are prone to defects and their production requires long and costly processing. An alternative approach is to consider manufacturing aerogels in particulate form. Recognizing that need, the European Commission funded \"NanoHybrids\", a 3.5 years project under the Horizon 2020 framework with 12 industrial and academic partners aiming at aerogel particles from bio- and synthetic polymers. Biopolymer aerogels in particulate form have been reviewed recently. This mini-review focuses on the emerging field of particulate aerogels from synthetic polymers. That category includes mostly polyurea aerogels, but also some isolated cases of polyimide and phenolic resin aerogels. Particulate aerogels covered include powders, micro granules and spherical millimeter-size beads. For the benefit of the reader, in addition to the literature, some new results from our laboratory concerning polyurea particle aerogels are also included.","author":[{"dropping-particle":"","family":"Paraskevopoulou","given":"Patrina","non-dropping-particle":"","parse-names":false,"suffix":""},{"dropping-particle":"","family":"Chriti","given":"Despoina","non-dropping-particle":"","parse-names":false,"suffix":""},{"dropping-particle":"","family":"Raptopoulos","given":"Grigorios","non-dropping-particle":"","parse-names":false,"suffix":""},{"dropping-particle":"","family":"Anyfantis","given":"George C.","non-dropping-particle":"","parse-names":false,"suffix":""}],"container-title":"Materials","id":"ITEM-1","issue":"9","issued":{"date-parts":[["2019"]]},"page":"1543","publisher":"MDPI AG","title":"Synthetic polymer aerogels in particulate form","type":"article-journal","volume":"12"},"uris":["http://www.mendeley.com/documents/?uuid=09a7e002-e2aa-4d2e-92b6-7dac07091e70"]},{"id":"ITEM-2","itemData":{"DOI":"10.1016/j.carbpol.2012.02.023","ISSN":"01448617","abstract":"The inherent biocompatibility and biodegradability of starch, a natural polysaccharide-based product, allows its use in the form of microspheres as a chemical carrier for life science applications. However, current methods of preparation of starch microspheres utilize chemical crosslinkers and drying methods (air drying, freeze drying) that leads to problems of degradability of the matrix and low specific surface areas and chemical loading capacities. In this work, corn starch aerogel microspheres, a special class of nanoporous materials, were prepared by the combination of an emulsion-gelation method and supercritical drying without the use of chemical crosslinkers. Effects of gelation temperature (368, 393 and 413 K), oil-to-aqueous starch solution ratio (1:1, 2:1, 3:1) and surfactant content (3, 6 and 10% (w/w)) on the textural and morphological properties of the aerogel material were studied. The obtained starch aerogels were characterized using nitrogen adsorption-desorption measurements, helium pycnometry, CHN elemental analyses, thermogravimetry and scanning electron microscopy. Spherical starch aerogel microspheres with tailor-made specific surface areas (34-120 m 2 g -1 range) and particle sizes (215-1226 μm diameter range) were obtained. Aerogel textural properties were mainly influenced by the gelation temperature used, whereas the particle morphology depended on the three processing parameters studied. High specific chemical loading capacity (1.1 × 10 -3 g m -2) of the aerogel microspheres was obtained using ketoprofen as a model compound. © 2012 Elsevier Ltd. All rights reserved.","author":[{"dropping-particle":"","family":"García-González","given":"C. A.","non-dropping-particle":"","parse-names":false,"suffix":""},{"dropping-particle":"","family":"Uy","given":"J. J.","non-dropping-particle":"","parse-names":false,"suffix":""},{"dropping-particle":"","family":"Alnaief","given":"M.","non-dropping-particle":"","parse-names":false,"suffix":""},{"dropping-particle":"","family":"Smirnova","given":"I.","non-dropping-particle":"","parse-names":false,"suffix":""}],"container-title":"Carbohydrate Polymers","id":"ITEM-2","issue":"4","issued":{"date-parts":[["2012"]]},"page":"1378-1386","publisher":"Elsevier","title":"Preparation of tailor-made starch-based aerogel microspheres by the emulsion-gelation method","type":"article-journal","volume":"88"},"uris":["http://www.mendeley.com/documents/?uuid=3acce0ea-2ad4-3383-abe1-1b2688bf5be0"]}],"mendeley":{"formattedCitation":"&lt;sup&gt;111,158&lt;/sup&gt;","plainTextFormattedCitation":"111,158","previouslyFormattedCitation":"&lt;sup&gt;111,15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11,158</w:t>
      </w:r>
      <w:r w:rsidRPr="009F7F88">
        <w:rPr>
          <w:color w:val="000000" w:themeColor="text1"/>
        </w:rPr>
        <w:fldChar w:fldCharType="end"/>
      </w:r>
      <w:r w:rsidRPr="009F7F88">
        <w:rPr>
          <w:color w:val="000000" w:themeColor="text1"/>
        </w:rPr>
        <w:t xml:space="preserve"> or dropwise extrusion</w:t>
      </w:r>
      <w:r w:rsidRPr="009F7F88">
        <w:rPr>
          <w:color w:val="000000" w:themeColor="text1"/>
        </w:rPr>
        <w:fldChar w:fldCharType="begin" w:fldLock="1"/>
      </w:r>
      <w:r w:rsidR="004E1277" w:rsidRPr="009F7F88">
        <w:rPr>
          <w:color w:val="000000" w:themeColor="text1"/>
        </w:rPr>
        <w:instrText>ADDIN CSL_CITATION {"citationItems":[{"id":"ITEM-1","itemData":{"DOI":"10.1002/adma.201701482","ISSN":"15214095","abstract":"Graphene aerogel has attracted great attention due to its unique properties, such as ultralow density, superelasticity, and high specific surface area. It shows huge potential in energy devices, high-performance pressure sensors, contaminates adsorbents, and electromagnetic wave absorbing materials. However, there still remain some challenges to further promote the development and real application of graphene aerogel including cost-effective scalable fabrication and miniaturization with group effect. This study shows millimeter-scale superelastic graphene aerogel spheres (GSs) with group effect and multifunctionality. The GSs are continuously fabricated on a large scale by wet spinning of graphene oxide liquid crystals followed by facile drying and thermal annealing. Such GS has an unusual core–shell structure with excellent elasticity and specific strength. Significantly, both horizontally and vertically grouped spheres exhibit superelasticity comparable to individual spheres, enabling it to fully recover at 95% strain, and even after 1000 compressive cycles at 70% strain, paving the way to wide applications such as pressure-elastic and adsorbing materials. The GS shows a press-fly behavior with an extremely high jump velocity up to 1.2 m s−1. For the first time, both free and oil-adsorbed GSs are remotely manipulated on water by electrostatic charge due to their ultralow density and hydrophobic properties.","author":[{"dropping-particle":"","family":"Zhao","given":"Xiaoli","non-dropping-particle":"","parse-names":false,"suffix":""},{"dropping-particle":"","family":"Yao","given":"Weiquan","non-dropping-particle":"","parse-names":false,"suffix":""},{"dropping-particle":"","family":"Gao","given":"Weiwei","non-dropping-particle":"","parse-names":false,"suffix":""},{"dropping-particle":"","family":"Chen","given":"Hao","non-dropping-particle":"","parse-names":false,"suffix":""},{"droppi</w:instrText>
      </w:r>
      <w:r w:rsidR="004E1277" w:rsidRPr="009F7F88">
        <w:rPr>
          <w:rFonts w:hint="eastAsia"/>
          <w:color w:val="000000" w:themeColor="text1"/>
        </w:rPr>
        <w:instrText>ng-particle":"","family":"Gao","given":"Chao","non-dropping-particle":"","parse-names":false,"suffix":""}],"container-title":"Advanced Materials","id":"ITEM-1","issue":"35","issued":{"date-parts":[["2017"]]},"note":"</w:instrText>
      </w:r>
      <w:r w:rsidR="004E1277" w:rsidRPr="009F7F88">
        <w:rPr>
          <w:rFonts w:hint="eastAsia"/>
          <w:color w:val="000000" w:themeColor="text1"/>
        </w:rPr>
        <w:instrText>非打印。湿法旋涂常压干燥</w:instrText>
      </w:r>
      <w:r w:rsidR="004E1277" w:rsidRPr="009F7F88">
        <w:rPr>
          <w:rFonts w:hint="eastAsia"/>
          <w:color w:val="000000" w:themeColor="text1"/>
        </w:rPr>
        <w:instrText>\n</w:instrText>
      </w:r>
      <w:r w:rsidR="004E1277" w:rsidRPr="009F7F88">
        <w:rPr>
          <w:rFonts w:hint="eastAsia"/>
          <w:color w:val="000000" w:themeColor="text1"/>
        </w:rPr>
        <w:instrText>石墨烯微球</w:instrText>
      </w:r>
      <w:r w:rsidR="004E1277" w:rsidRPr="009F7F88">
        <w:rPr>
          <w:rFonts w:hint="eastAsia"/>
          <w:color w:val="000000" w:themeColor="text1"/>
        </w:rPr>
        <w:instrText>\n</w:instrText>
      </w:r>
      <w:r w:rsidR="004E1277" w:rsidRPr="009F7F88">
        <w:rPr>
          <w:rFonts w:hint="eastAsia"/>
          <w:color w:val="000000" w:themeColor="text1"/>
        </w:rPr>
        <w:instrText>超弹性，无线静电电荷处理，高容量的快速油</w:instrText>
      </w:r>
      <w:r w:rsidR="004E1277" w:rsidRPr="009F7F88">
        <w:rPr>
          <w:rFonts w:hint="eastAsia"/>
          <w:color w:val="000000" w:themeColor="text1"/>
        </w:rPr>
        <w:instrText>/</w:instrText>
      </w:r>
      <w:r w:rsidR="004E1277" w:rsidRPr="009F7F88">
        <w:rPr>
          <w:rFonts w:hint="eastAsia"/>
          <w:color w:val="000000" w:themeColor="text1"/>
        </w:rPr>
        <w:instrText>有机溶剂吸附，电池中有效的电极材料以及应变传感器</w:instrText>
      </w:r>
      <w:r w:rsidR="004E1277" w:rsidRPr="009F7F88">
        <w:rPr>
          <w:rFonts w:hint="eastAsia"/>
          <w:color w:val="000000" w:themeColor="text1"/>
        </w:rPr>
        <w:instrText>","page":"1701482","title":"Wet-Spun Superelastic Graphene Aerogel Millispheres with Group Effect","type":"article-journal","volume":"29"},"uris":["http://www.mendeley.com/documents/?uuid=a8612838-866f-4685-b9dc-b78d353b95a5"]},</w:instrText>
      </w:r>
      <w:r w:rsidR="004E1277" w:rsidRPr="009F7F88">
        <w:rPr>
          <w:color w:val="000000" w:themeColor="text1"/>
        </w:rPr>
        <w:instrText>{"id":"ITEM-2","itemData":{"DOI":"10.1016/j.carbon.2019.11.005","ISSN":"00086223","abstract":"Graphene aerogels have recently become one of the most attractive carbon metamaterials due to their unique properties such as ultralight weight, large specific surface area, high electrical conductivity and excellent compressibility. However, there still remain some challenges to efficiently fabricate superelastic graphene aerogels through the facile and cost-effective processes and assemble them into a well-designed unity for wider applications. Here we show superelastic grouped graphene/carbon nanotube (CNT) aerogel spheres (GCSs) for intelligent piezoresistive sensors by wet-spinning technique. With the synergistic effect of graphene and CNTs, such grouped GCSs with core-shell structure annealed at 1000 °C show excellent elasticity and fatigue resistance, which are comparable to those of graphene spheres annealed at 2500 °C. The grouped GCSs can fully recover after compression at 95% strain, and still retain 70% of maximum stress with negligible plastic deformation and structural damage even after 1000 cycles at 70% strain. Significantly, the robust, superelastic and conductive GCSs are suitable for pressure sensors, exhibiting extraordinary cycling stability and long working life. Due to intact and tough shells, the small-scale GCSs with high sensitivity can be easily assembled into stretchable piezoresistive sensors with pixel arrays for spatial pressure distribution measurement and object shape recognition.","author":[{"dropping-particle":"","family":"Yao","given":"Weiquan","non-dropping-particle":"","parse-names":false,"suffix":""},{"dropping-particle":"","family":"Mao","given":"Renwei","non-dropping-particle":"","parse-names":false,"suffix":""},{"dropping-particle":"","family":"Gao","given":"Weiwei","non-dropping-particle":"","parse-names":false,"suffix":""},{"dropping-particle":"","family":"Chen","given":"Weiqiu","non-dropping-particle":"","parse-names":false,"suffix":""},{"dropping-particle":"","family":"Xu","given":"Zhen","non-dropping-particle":"","parse-names":false,"suffix":""},{"dropping-particle":"","family":"Gao","given":"Chao","non-dropping-particle":"","parse-names":false,"suffix":""}],"container-title":"Carbon","id":"ITEM-2","issued":{"date-parts":[["2020"]]},"page":"418-425","title":"Piezoresistive effect of superelastic graphene aerogel spheres","type":"article-journal","volume":"158"},"uris":["http://www.mendeley.com/documents/?uuid=526c292c-4a9f-3e1e-ae85-d57e28e2b2a4"]},{"id":"ITEM-3","itemData":{"DOI":"10.1039/c8ta09062a","ISSN":"20507496","abstract":"Graphene aerogel has attracted great attention due to its unique properties in solar vapor generation for water purification and desalination. However, many challenges remain in promoting their development and practical application, such as scalable fabrication and facile use in a large area of water. Herein, we report a simple self-assembly approach to prepare onion-like graphene aerogel beads on a millimeter scale. The floatable, low-density graphene aerogel beads are used to promote water evaporation under non-concentrated illumination for the first time. MoS 2 microflakes with a strong light absorption capability in the visible and near-infrared regions are incorporated to form hybrid beads with a much enhanced water evaporation performance. A record steam generation efficiency of 74% is obtained under illumination of only 0.5 kW m -2 with a single layer of hybrid beads, corresponding to a remarkable evaporation rate of 0.54 kg m -2 h -1 . When scaled up to a 0.05 m 2 active area in a home-made solar water still for use in an outdoor environment, the hybrid beads are easily dispersed on the water surface by self-spreading action. Their freshwater generation rate is about 2.0 L m -2 day -1 on a typical spring day in Hong Kong, which is sufficient to satisfy the daily drinking needs of a person. By simultaneously addressing both the requirements of high-efficiency operation and facile fabrication, the graphene aerogel beads developed in this study may offer a viable solution for drinking water problems in water-stressed regions.","author":[{"dropping-particle":"","family":"Feng","given":"Xiaming","non-dropping-particle":"","parse-names":false,"suffix":""},{"dropping-particle":"","family":"Zhao","given":"Jinliang","non-dropping-particle":"","parse-names":false,"suffix":""},{"dropping-particle":"","family":"Sun","given":"Dawei","non-dropping-particle":"","parse-names":false,"suffix":""},{"dropping-particle":"","family":"Shanmugam","given":"Logesh","non-dropping-particle":"","parse-names":false,"suffix":""},{"dropping-particle":"","family":"Kim","given":"Jang Kyo","non-dropping-particle":"","parse-names":false,"suffix":""},{"dropping-particle":"","family":"Yang","given":"Jinglei","non-droppi</w:instrText>
      </w:r>
      <w:r w:rsidR="004E1277" w:rsidRPr="009F7F88">
        <w:rPr>
          <w:rFonts w:hint="eastAsia"/>
          <w:color w:val="000000" w:themeColor="text1"/>
        </w:rPr>
        <w:instrText>ng-particle":"","parse-names":false,"suffix":""}],"container-title":"Journal of Materials Chemistry A","id":"ITEM-3","issue":"9","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注射器滴入溶液中成型，洋葱形石墨烯</w:instrText>
      </w:r>
      <w:r w:rsidR="004E1277" w:rsidRPr="009F7F88">
        <w:rPr>
          <w:rFonts w:hint="eastAsia"/>
          <w:color w:val="000000" w:themeColor="text1"/>
        </w:rPr>
        <w:instrText>-MoS</w:instrText>
      </w:r>
      <w:r w:rsidR="004E1277" w:rsidRPr="009F7F88">
        <w:rPr>
          <w:rFonts w:hint="eastAsia"/>
          <w:color w:val="000000" w:themeColor="text1"/>
        </w:rPr>
        <w:instrText>气凝胶</w:instrText>
      </w:r>
      <w:r w:rsidR="004E1277" w:rsidRPr="009F7F88">
        <w:rPr>
          <w:rFonts w:hint="eastAsia"/>
          <w:color w:val="000000" w:themeColor="text1"/>
        </w:rPr>
        <w:instrText>\n</w:instrText>
      </w:r>
      <w:r w:rsidR="004E1277" w:rsidRPr="009F7F88">
        <w:rPr>
          <w:rFonts w:hint="eastAsia"/>
          <w:color w:val="000000" w:themeColor="text1"/>
        </w:rPr>
        <w:instrText>作为太阳能蒸汽发生器</w:instrText>
      </w:r>
      <w:r w:rsidR="004E1277" w:rsidRPr="009F7F88">
        <w:rPr>
          <w:rFonts w:hint="eastAsia"/>
          <w:color w:val="000000" w:themeColor="text1"/>
        </w:rPr>
        <w:instrText>","page":"4400-4407","publisher":"Royal Soc</w:instrText>
      </w:r>
      <w:r w:rsidR="004E1277" w:rsidRPr="009F7F88">
        <w:rPr>
          <w:color w:val="000000" w:themeColor="text1"/>
        </w:rPr>
        <w:instrText>iety of Chemistry","title":"Novel onion-like graphene aerogel beads for efficient solar vapor generation under non-concentrated illumination","type":"article-journal","volume":"7"},"uris":["http://www.mendeley.com/documents/?uuid=1120dedd-9bfd-4ee6-887f-1cc14d8e27a5"]},{"id":"ITEM-4","itemData":{"DOI":"10.1002/prep.201900108","ISSN":"0721-3115","abstract":"As a high-energy explosive, 1,3,5-Trinitroperhydro-1,3,5-triazine (RDX) has been widely used in military and civilian applications such as explosives, rocket fuels and gun propellants due to its good comprehensive properties. However, at present, the application of RDX has been encumbered by its high sensitivity and crystal defects. Herein, inspired by the unique structure and eco-friendliness of cellulose aerogel, for the first time, cellulose aerogel was introduced into RDX to prepare cellulose/RDX composite aerogel spheres by the solution impregnation method. The cellulose/RDX composite aerogel spheres were characterized by scanning electron microscopy (SEM), elemental analysis, thermogravimetric and differential scanning calorimetry (TG-DSC), X-ray diffractometer (XRD), and a vertical impact sensitivity tester. The material detonation speed was calculated using EXPLO5. The results showed that the surface of cellulose/RDX composite aerogel spheres was smooth, and the internal three-dimensional cross-linked void of the cellulose aerogel spheres was well filled with RDX particles. Compared with RDX raw materials, the particle size of RDX in the cellulose/RDX composite aerogel spheres was greatly reduced. The N content in the cellulose/RDX composite aerogel spheres was as high as 32.24 %. Thermal analysis results showed that the activation energy of cellulose/RDX composite aerogel spheres increased by 31.28 KJ/mol. The crystal structure of RDX in the cellulose/RDX composite aerogel spheres remained unchanged. Moreover, the impact sensitivity H50 of the cellulose/RDX composite aerogel spheres increased by more than 65 cm.","author":[{"dropping-particle":"","family":"Bian","given":"Hongli","non-dropping-particle":"","parse-names":false,"suffix":""},{"dropping-particle":"","family":"Wei","given":"Jie","non-dropping-particle":"","parse-names":false,"suffix":""},{"dropping-particle":"","family":"Zhou","given":"Yi","non-dropping-particle":"","parse-names":false,"suffix":""},{"dropping-particle":"","family":"Liu","given":"Jianxin","non-dropping-particle":"","parse-names":false,"suffix":""},{"dropping-particle":"","family":"Shao","given":"Ziqiang","non-dropping-particle":"","parse-names":false,"suffix":""},{"dropping-particle":"","family":"Wang","given":"Bo","non-dropping-particle":"","parse-names":false,"suffix":""},{"dropping-particle":"","family":"Li","given":"Zhihua","non-dropping-particle":"","parse-names":false,"suffix":""}],"container-title":"Propellants, Explosives, Pyrotechnics","id":"ITEM-4","issue":"12","issued":{"date-parts":[["2019"]]},"page":"1613-1620","publisher":"Wiley-VCH Verlag","title":"Preparation and Characterization of Cellulose/RDX Composite Aerogel Spheres","type":"article-journal","volume":"44"},"uris":["http://www.mendeley.com/documents/?uuid=f6fcc99e-aa9b-3777-b685-f3ada734a439"]}],"mendeley":{"formattedCitation":"&lt;sup&gt;40,253–255&lt;/sup&gt;","plainTextFormattedCitation":"40,253–255","previouslyFormattedCitation":"&lt;sup&gt;40,251–25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40,253–255</w:t>
      </w:r>
      <w:r w:rsidRPr="009F7F88">
        <w:rPr>
          <w:color w:val="000000" w:themeColor="text1"/>
        </w:rPr>
        <w:fldChar w:fldCharType="end"/>
      </w:r>
      <w:r w:rsidRPr="009F7F88">
        <w:rPr>
          <w:color w:val="000000" w:themeColor="text1"/>
        </w:rPr>
        <w:t xml:space="preserve"> methods, inkjet printing of </w:t>
      </w:r>
      <w:r w:rsidR="00D86C47" w:rsidRPr="009F7F88">
        <w:rPr>
          <w:color w:val="000000" w:themeColor="text1"/>
        </w:rPr>
        <w:t xml:space="preserve">aerogel microspheres holds two advantages. First, it is a widely </w:t>
      </w:r>
      <w:r w:rsidR="00D86C47" w:rsidRPr="009F7F88">
        <w:rPr>
          <w:color w:val="000000" w:themeColor="text1"/>
        </w:rPr>
        <w:lastRenderedPageBreak/>
        <w:t xml:space="preserve">applicable and versatile technique, allowing precise control over microsphere dimensions. As long as the viscosity </w:t>
      </w:r>
      <w:r w:rsidR="009D77A2" w:rsidRPr="009F7F88">
        <w:rPr>
          <w:color w:val="000000" w:themeColor="text1"/>
        </w:rPr>
        <w:t xml:space="preserve">and the </w:t>
      </w:r>
    </w:p>
    <w:p w14:paraId="1923D28A" w14:textId="77777777" w:rsidR="00307BF9" w:rsidRPr="009F7F88" w:rsidRDefault="00307BF9" w:rsidP="00307BF9">
      <w:pPr>
        <w:pStyle w:val="RSCB02ArticleText"/>
        <w:spacing w:line="240" w:lineRule="auto"/>
        <w:rPr>
          <w:color w:val="000000" w:themeColor="text1"/>
        </w:rPr>
      </w:pPr>
      <w:r w:rsidRPr="009F7F88">
        <w:rPr>
          <w:noProof/>
          <w:color w:val="000000" w:themeColor="text1"/>
          <w:w w:val="100"/>
        </w:rPr>
        <mc:AlternateContent>
          <mc:Choice Requires="wpg">
            <w:drawing>
              <wp:inline distT="0" distB="0" distL="0" distR="0" wp14:anchorId="04C34649" wp14:editId="490C0AAC">
                <wp:extent cx="3149600" cy="2842501"/>
                <wp:effectExtent l="0" t="0" r="0" b="0"/>
                <wp:docPr id="27" name="组合 27"/>
                <wp:cNvGraphicFramePr/>
                <a:graphic xmlns:a="http://schemas.openxmlformats.org/drawingml/2006/main">
                  <a:graphicData uri="http://schemas.microsoft.com/office/word/2010/wordprocessingGroup">
                    <wpg:wgp>
                      <wpg:cNvGrpSpPr/>
                      <wpg:grpSpPr>
                        <a:xfrm>
                          <a:off x="0" y="0"/>
                          <a:ext cx="3149600" cy="2842501"/>
                          <a:chOff x="0" y="757"/>
                          <a:chExt cx="3149600" cy="2842501"/>
                        </a:xfrm>
                      </wpg:grpSpPr>
                      <pic:pic xmlns:pic="http://schemas.openxmlformats.org/drawingml/2006/picture">
                        <pic:nvPicPr>
                          <pic:cNvPr id="24" name="图片 24"/>
                          <pic:cNvPicPr>
                            <a:picLocks noChangeAspect="1"/>
                          </pic:cNvPicPr>
                        </pic:nvPicPr>
                        <pic:blipFill>
                          <a:blip r:embed="rId28"/>
                          <a:srcRect/>
                          <a:stretch/>
                        </pic:blipFill>
                        <pic:spPr bwMode="auto">
                          <a:xfrm>
                            <a:off x="79285" y="757"/>
                            <a:ext cx="2986402" cy="2445774"/>
                          </a:xfrm>
                          <a:prstGeom prst="rect">
                            <a:avLst/>
                          </a:prstGeom>
                          <a:noFill/>
                          <a:ln>
                            <a:noFill/>
                          </a:ln>
                        </pic:spPr>
                      </pic:pic>
                      <wps:wsp>
                        <wps:cNvPr id="25" name="文本框 25"/>
                        <wps:cNvSpPr txBox="1"/>
                        <wps:spPr>
                          <a:xfrm>
                            <a:off x="0" y="2499995"/>
                            <a:ext cx="3149600" cy="343263"/>
                          </a:xfrm>
                          <a:prstGeom prst="rect">
                            <a:avLst/>
                          </a:prstGeom>
                          <a:solidFill>
                            <a:prstClr val="white"/>
                          </a:solidFill>
                          <a:ln>
                            <a:noFill/>
                          </a:ln>
                        </wps:spPr>
                        <wps:txbx>
                          <w:txbxContent>
                            <w:p w14:paraId="75E14674" w14:textId="2096432D" w:rsidR="005573B9" w:rsidRPr="0033136A" w:rsidRDefault="005573B9" w:rsidP="00307BF9">
                              <w:pPr>
                                <w:pStyle w:val="RSCI05CaptiontoFigureSchemeChartwithbottombar"/>
                                <w:rPr>
                                  <w:rFonts w:cs="Times New Roman"/>
                                  <w:noProof/>
                                  <w:w w:val="108"/>
                                  <w:sz w:val="18"/>
                                </w:rPr>
                              </w:pPr>
                              <w:bookmarkStart w:id="110" w:name="_Ref41105732"/>
                              <w:r>
                                <w:t xml:space="preserve">Fig. </w:t>
                              </w:r>
                              <w:r w:rsidR="00B131A9">
                                <w:fldChar w:fldCharType="begin"/>
                              </w:r>
                              <w:r w:rsidR="00B131A9">
                                <w:instrText xml:space="preserve"> SEQ Fig. \* ARABIC </w:instrText>
                              </w:r>
                              <w:r w:rsidR="00B131A9">
                                <w:fldChar w:fldCharType="separate"/>
                              </w:r>
                              <w:r>
                                <w:rPr>
                                  <w:noProof/>
                                </w:rPr>
                                <w:t>8</w:t>
                              </w:r>
                              <w:r w:rsidR="00B131A9">
                                <w:rPr>
                                  <w:noProof/>
                                </w:rPr>
                                <w:fldChar w:fldCharType="end"/>
                              </w:r>
                              <w:bookmarkEnd w:id="110"/>
                              <w:r>
                                <w:t xml:space="preserve">  </w:t>
                              </w:r>
                              <w:r w:rsidRPr="002858E9">
                                <w:t xml:space="preserve">Inkjet printing process of </w:t>
                              </w:r>
                              <w:r>
                                <w:t>SiO</w:t>
                              </w:r>
                              <w:r>
                                <w:rPr>
                                  <w:vertAlign w:val="subscript"/>
                                </w:rPr>
                                <w:t>2</w:t>
                              </w:r>
                              <w:r w:rsidRPr="002858E9">
                                <w:t xml:space="preserve"> aerogel microspheres. </w:t>
                              </w:r>
                              <w:bookmarkStart w:id="111" w:name="_Hlk46469532"/>
                              <w:r w:rsidRPr="002858E9">
                                <w:t xml:space="preserve">Adapted with permission from Ref. </w:t>
                              </w:r>
                              <w:r w:rsidRPr="00107ADC">
                                <w:fldChar w:fldCharType="begin" w:fldLock="1"/>
                              </w:r>
                              <w:r w:rsidRPr="00107ADC">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Pr="00107ADC">
                                <w:rPr>
                                  <w:rFonts w:hint="eastAsia"/>
                                </w:rPr>
                                <w:instrText>:"L.","non-dropping-particle":"","parse-names":false,"suffix":""}],"container-title":"Materials Chemistry and Physics","id":"ITEM-1","issued":{"date-parts":[["2016"]]},"note":"</w:instrText>
                              </w:r>
                              <w:r w:rsidRPr="00107ADC">
                                <w:rPr>
                                  <w:rFonts w:hint="eastAsia"/>
                                </w:rPr>
                                <w:instrText>已加</w:instrText>
                              </w:r>
                              <w:r w:rsidRPr="00107ADC">
                                <w:rPr>
                                  <w:rFonts w:hint="eastAsia"/>
                                </w:rPr>
                                <w:instrText>\n</w:instrText>
                              </w:r>
                              <w:r w:rsidRPr="00107ADC">
                                <w:rPr>
                                  <w:rFonts w:hint="eastAsia"/>
                                </w:rPr>
                                <w:instrText>喷墨打印常压干燥无表面改性</w:instrText>
                              </w:r>
                              <w:r w:rsidRPr="00107ADC">
                                <w:rPr>
                                  <w:rFonts w:hint="eastAsia"/>
                                </w:rPr>
                                <w:instrText xml:space="preserve"> </w:instrText>
                              </w:r>
                              <w:r w:rsidRPr="00107ADC">
                                <w:rPr>
                                  <w:rFonts w:hint="eastAsia"/>
                                </w:rPr>
                                <w:instrText>氧化硅气凝胶微球</w:instrText>
                              </w:r>
                              <w:r w:rsidRPr="00107ADC">
                                <w:rPr>
                                  <w:rFonts w:hint="eastAsia"/>
                                </w:rPr>
                                <w:instrText xml:space="preserve"> </w:instrText>
                              </w:r>
                              <w:r w:rsidRPr="00107ADC">
                                <w:rPr>
                                  <w:rFonts w:hint="eastAsia"/>
                                </w:rPr>
                                <w:instrText>无明确应用</w:instrText>
                              </w:r>
                              <w:r w:rsidRPr="00107ADC">
                                <w:rPr>
                                  <w:rFonts w:hint="eastAsia"/>
                                </w:rPr>
                                <w:instrText>","page":"32-38","title":"Synthesis of silica a</w:instrText>
                              </w:r>
                              <w:r w:rsidRPr="00107ADC">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Pr="00107ADC">
                                <w:fldChar w:fldCharType="separate"/>
                              </w:r>
                              <w:r w:rsidRPr="00107ADC">
                                <w:rPr>
                                  <w:noProof/>
                                </w:rPr>
                                <w:t>184</w:t>
                              </w:r>
                              <w:r w:rsidRPr="00107ADC">
                                <w:fldChar w:fldCharType="end"/>
                              </w:r>
                              <w:r w:rsidRPr="002858E9">
                                <w:t>. Copyright 2015 Elsevier B.V.</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4C34649" id="组合 27" o:spid="_x0000_s1048" style="width:248pt;height:223.8pt;mso-position-horizontal-relative:char;mso-position-vertical-relative:line" coordorigin=",7" coordsize="31496,2842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msa&#10;AHUVn6xq0Wi6fLdzttjjUsTXxv8AEb/gov4a8L+I7jSbSZp54G2ssabjQB9sUV8Dxf8ABSbTmGXh&#10;uUH+1ARUv/Dy7w7nDXWwjqCtAH3nRXwkP+Clnhnbn7WP++ajk/4KYeGV4F2Af92gD7xor4Ik/wCC&#10;lWjtGWt/OuB2MUJauk+GP/BQzw/4q8RQ6dqLS2nnNtXzoinJ+tAH2nRVPStSh1exiu7dxJDKoZWH&#10;erl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8j/8Agt5/yO3w0/7B9x/6MFfpX+zn/wAkD+Hn/YBs/wD0StdzfaPYaoyteWNvdleFM8Sv&#10;j6ZFWo40hjWONFRFGFVRgAegFADqKKKACiiigAooooAKKKKACiiigAooooAKKKKACiiigAooooAK&#10;KKKACiiigAooooAKKKKACiiigAooooAKKKKACiiigD8S/jn/AMpXrf8A7GSz/wDZa/bSqMmh6bLd&#10;/an0+1e6zu85oVL59d2M1e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47+194B174o/s2ePvCvhiw/tPXtU017e0tPOji82Q4wN8jKo+pIFexUUAfDP/BK/wDZs+I/7N/g&#10;3x7Y/EXw7/wjt1ql/bTWkf262uvNRI3VjmCRwMEjrivua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">
                <v:shape id="图片 24" o:spid="_x0000_s1049" type="#_x0000_t75" style="position:absolute;left:792;top:7;width:29864;height:2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">
                  <v:imagedata r:id="rId29" o:title=""/>
                </v:shape>
                <v:shape id="文本框 25" o:spid="_x0000_s1050" type="#_x0000_t202" style="position:absolute;top:24999;width:31496;height:3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75E14674" w14:textId="2096432D" w:rsidR="005573B9" w:rsidRPr="0033136A" w:rsidRDefault="005573B9" w:rsidP="00307BF9">
                        <w:pPr>
                          <w:pStyle w:val="RSCI05CaptiontoFigureSchemeChartwithbottombar"/>
                          <w:rPr>
                            <w:rFonts w:cs="Times New Roman"/>
                            <w:noProof/>
                            <w:w w:val="108"/>
                            <w:sz w:val="18"/>
                          </w:rPr>
                        </w:pPr>
                        <w:bookmarkStart w:id="125" w:name="_Ref41105732"/>
                        <w:r>
                          <w:t xml:space="preserve">Fig. </w:t>
                        </w:r>
                        <w:fldSimple w:instr=" SEQ Fig. \* ARABIC ">
                          <w:r>
                            <w:rPr>
                              <w:noProof/>
                            </w:rPr>
                            <w:t>8</w:t>
                          </w:r>
                        </w:fldSimple>
                        <w:bookmarkEnd w:id="125"/>
                        <w:r>
                          <w:t xml:space="preserve">  </w:t>
                        </w:r>
                        <w:r w:rsidRPr="002858E9">
                          <w:t xml:space="preserve">Inkjet printing process of </w:t>
                        </w:r>
                        <w:r>
                          <w:t>SiO</w:t>
                        </w:r>
                        <w:r>
                          <w:rPr>
                            <w:vertAlign w:val="subscript"/>
                          </w:rPr>
                          <w:t>2</w:t>
                        </w:r>
                        <w:r w:rsidRPr="002858E9">
                          <w:t xml:space="preserve"> aerogel microspheres. </w:t>
                        </w:r>
                        <w:bookmarkStart w:id="126" w:name="_Hlk46469532"/>
                        <w:r w:rsidRPr="002858E9">
                          <w:t xml:space="preserve">Adapted with permission from Ref. </w:t>
                        </w:r>
                        <w:r w:rsidRPr="00107ADC">
                          <w:fldChar w:fldCharType="begin" w:fldLock="1"/>
                        </w:r>
                        <w:r w:rsidRPr="00107ADC">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Pr="00107ADC">
                          <w:rPr>
                            <w:rFonts w:hint="eastAsia"/>
                          </w:rPr>
                          <w:instrText>:"L.","non-dropping-particle":"","parse-names":false,"suffix":""}],"container-title":"Materials Chemistry and Physics","id":"ITEM-1","issued":{"date-parts":[["2016"]]},"note":"</w:instrText>
                        </w:r>
                        <w:r w:rsidRPr="00107ADC">
                          <w:rPr>
                            <w:rFonts w:hint="eastAsia"/>
                          </w:rPr>
                          <w:instrText>已加</w:instrText>
                        </w:r>
                        <w:r w:rsidRPr="00107ADC">
                          <w:rPr>
                            <w:rFonts w:hint="eastAsia"/>
                          </w:rPr>
                          <w:instrText>\n</w:instrText>
                        </w:r>
                        <w:r w:rsidRPr="00107ADC">
                          <w:rPr>
                            <w:rFonts w:hint="eastAsia"/>
                          </w:rPr>
                          <w:instrText>喷墨打印常压干燥无表面改性</w:instrText>
                        </w:r>
                        <w:r w:rsidRPr="00107ADC">
                          <w:rPr>
                            <w:rFonts w:hint="eastAsia"/>
                          </w:rPr>
                          <w:instrText xml:space="preserve"> </w:instrText>
                        </w:r>
                        <w:r w:rsidRPr="00107ADC">
                          <w:rPr>
                            <w:rFonts w:hint="eastAsia"/>
                          </w:rPr>
                          <w:instrText>氧化硅气凝胶微球</w:instrText>
                        </w:r>
                        <w:r w:rsidRPr="00107ADC">
                          <w:rPr>
                            <w:rFonts w:hint="eastAsia"/>
                          </w:rPr>
                          <w:instrText xml:space="preserve"> </w:instrText>
                        </w:r>
                        <w:r w:rsidRPr="00107ADC">
                          <w:rPr>
                            <w:rFonts w:hint="eastAsia"/>
                          </w:rPr>
                          <w:instrText>无明确应用</w:instrText>
                        </w:r>
                        <w:r w:rsidRPr="00107ADC">
                          <w:rPr>
                            <w:rFonts w:hint="eastAsia"/>
                          </w:rPr>
                          <w:instrText>","page":"32-38","title":"Synthesis of silica a</w:instrText>
                        </w:r>
                        <w:r w:rsidRPr="00107ADC">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Pr="00107ADC">
                          <w:fldChar w:fldCharType="separate"/>
                        </w:r>
                        <w:r w:rsidRPr="00107ADC">
                          <w:rPr>
                            <w:noProof/>
                          </w:rPr>
                          <w:t>184</w:t>
                        </w:r>
                        <w:r w:rsidRPr="00107ADC">
                          <w:fldChar w:fldCharType="end"/>
                        </w:r>
                        <w:r w:rsidRPr="002858E9">
                          <w:t>. Copyright 2015 Elsevier B.V.</w:t>
                        </w:r>
                        <w:bookmarkEnd w:id="126"/>
                      </w:p>
                    </w:txbxContent>
                  </v:textbox>
                </v:shape>
                <w10:anchorlock/>
              </v:group>
            </w:pict>
          </mc:Fallback>
        </mc:AlternateContent>
      </w:r>
      <w:r w:rsidRPr="009F7F88">
        <w:rPr>
          <w:color w:val="000000" w:themeColor="text1"/>
        </w:rPr>
        <w:t xml:space="preserve"> </w:t>
      </w:r>
    </w:p>
    <w:p w14:paraId="475E76A5" w14:textId="77777777" w:rsidR="00307BF9" w:rsidRPr="009F7F88" w:rsidRDefault="00307BF9" w:rsidP="00307BF9">
      <w:pPr>
        <w:pStyle w:val="RSCB02ArticleText"/>
        <w:spacing w:line="240" w:lineRule="auto"/>
        <w:rPr>
          <w:color w:val="000000" w:themeColor="text1"/>
        </w:rPr>
      </w:pPr>
    </w:p>
    <w:p w14:paraId="3123B1D6" w14:textId="0E50A88A" w:rsidR="00D86C47" w:rsidRPr="009F7F88" w:rsidRDefault="00307BF9" w:rsidP="00307BF9">
      <w:pPr>
        <w:pStyle w:val="RSCB02ArticleText"/>
        <w:spacing w:line="240" w:lineRule="auto"/>
        <w:rPr>
          <w:color w:val="000000" w:themeColor="text1"/>
        </w:rPr>
      </w:pPr>
      <w:r w:rsidRPr="009F7F88">
        <w:rPr>
          <w:color w:val="000000" w:themeColor="text1"/>
        </w:rPr>
        <w:t xml:space="preserve">surface tension of the ink are kept to a suitably low range, inkjet printing can be used reliably. Although printings of only SiO2 and alginate aerogels have thus far been reported, we believe that </w:t>
      </w:r>
      <w:r w:rsidR="00D86C47" w:rsidRPr="009F7F88">
        <w:rPr>
          <w:color w:val="000000" w:themeColor="text1"/>
        </w:rPr>
        <w:t>other aerogel types can also be printed using this method in the near future. Second, due to the nature of the inkjet printing nozzle, the controllability of drop volume ensures small and highly repeatable microsphere diameter.</w:t>
      </w:r>
      <w:r w:rsidR="009D77A2" w:rsidRPr="009F7F88">
        <w:rPr>
          <w:color w:val="000000" w:themeColor="text1"/>
        </w:rPr>
        <w:t xml:space="preserve"> This is not possible using the conventional dropwise extrusion approa</w:t>
      </w:r>
      <w:r w:rsidR="0031727D" w:rsidRPr="009F7F88">
        <w:rPr>
          <w:color w:val="000000" w:themeColor="text1"/>
        </w:rPr>
        <w:t>ch.</w:t>
      </w:r>
    </w:p>
    <w:p w14:paraId="14FE786A" w14:textId="4331FB7E" w:rsidR="00622912" w:rsidRPr="009F7F88" w:rsidRDefault="00622912" w:rsidP="00622912">
      <w:pPr>
        <w:pStyle w:val="RSCB02ArticleText"/>
        <w:ind w:firstLineChars="100" w:firstLine="195"/>
        <w:rPr>
          <w:color w:val="000000" w:themeColor="text1"/>
        </w:rPr>
      </w:pPr>
      <w:r w:rsidRPr="009F7F88">
        <w:rPr>
          <w:rStyle w:val="RSCB08CHeadingIn-lineChar"/>
          <w:color w:val="000000" w:themeColor="text1"/>
        </w:rPr>
        <w:t xml:space="preserve">4.2.2 Printing aerogel </w:t>
      </w:r>
      <w:r w:rsidR="00DE766C" w:rsidRPr="009F7F88">
        <w:rPr>
          <w:rStyle w:val="RSCB08CHeadingIn-lineChar"/>
          <w:color w:val="000000" w:themeColor="text1"/>
        </w:rPr>
        <w:t>thin-</w:t>
      </w:r>
      <w:r w:rsidRPr="009F7F88">
        <w:rPr>
          <w:rStyle w:val="RSCB08CHeadingIn-lineChar"/>
          <w:color w:val="000000" w:themeColor="text1"/>
        </w:rPr>
        <w:t>films or patterns</w:t>
      </w:r>
      <w:bookmarkEnd w:id="108"/>
      <w:r w:rsidRPr="009F7F88">
        <w:rPr>
          <w:rStyle w:val="RSCB08CHeadingIn-lineChar"/>
          <w:color w:val="000000" w:themeColor="text1"/>
        </w:rPr>
        <w:t>.</w:t>
      </w:r>
      <w:r w:rsidRPr="009F7F88">
        <w:rPr>
          <w:color w:val="000000" w:themeColor="text1"/>
        </w:rPr>
        <w:t xml:space="preserve"> </w:t>
      </w:r>
      <w:r w:rsidR="00F56426" w:rsidRPr="009F7F88">
        <w:rPr>
          <w:color w:val="000000" w:themeColor="text1"/>
        </w:rPr>
        <w:t xml:space="preserve">The inherent structural weakness of aerogels arising from nanostructured connections makes it challenging to pattern them using traditional preparation methods. Recent advances in printing aerogel </w:t>
      </w:r>
      <w:r w:rsidR="00297F1D" w:rsidRPr="009F7F88">
        <w:rPr>
          <w:color w:val="000000" w:themeColor="text1"/>
        </w:rPr>
        <w:t>thin-</w:t>
      </w:r>
      <w:r w:rsidR="00F56426" w:rsidRPr="009F7F88">
        <w:rPr>
          <w:color w:val="000000" w:themeColor="text1"/>
        </w:rPr>
        <w:t>films or patterns using inkjet and screen printing now enable direct deposition of the desired pattern and thickness of aerogels on a wide variety of target substrates.</w:t>
      </w:r>
    </w:p>
    <w:p w14:paraId="4E309EE6" w14:textId="5578EE49" w:rsidR="00AD283F" w:rsidRPr="009F7F88" w:rsidRDefault="00622912" w:rsidP="0072407F">
      <w:pPr>
        <w:pStyle w:val="RSCB02ArticleText"/>
        <w:spacing w:beforeLines="50" w:before="120"/>
        <w:ind w:firstLineChars="100" w:firstLine="194"/>
        <w:rPr>
          <w:color w:val="000000" w:themeColor="text1"/>
        </w:rPr>
      </w:pPr>
      <w:r w:rsidRPr="009F7F88">
        <w:rPr>
          <w:i/>
          <w:iCs/>
          <w:color w:val="000000" w:themeColor="text1"/>
        </w:rPr>
        <w:t>Inkjet printing.</w:t>
      </w:r>
      <w:r w:rsidRPr="009F7F88">
        <w:rPr>
          <w:color w:val="000000" w:themeColor="text1"/>
        </w:rPr>
        <w:t xml:space="preserve"> </w:t>
      </w:r>
      <w:bookmarkStart w:id="112" w:name="_Hlk45744366"/>
      <w:r w:rsidR="0072407F" w:rsidRPr="009F7F88">
        <w:rPr>
          <w:color w:val="000000" w:themeColor="text1"/>
        </w:rPr>
        <w:t>The a</w:t>
      </w:r>
      <w:r w:rsidR="00F56426" w:rsidRPr="009F7F88">
        <w:rPr>
          <w:color w:val="000000" w:themeColor="text1"/>
        </w:rPr>
        <w:t xml:space="preserve">erogel microspheres in the above section </w:t>
      </w:r>
      <w:r w:rsidR="00B26AF9" w:rsidRPr="009F7F88">
        <w:rPr>
          <w:rFonts w:hint="eastAsia"/>
          <w:color w:val="000000" w:themeColor="text1"/>
          <w:lang w:eastAsia="zh-CN"/>
        </w:rPr>
        <w:t>are</w:t>
      </w:r>
      <w:r w:rsidR="00F56426" w:rsidRPr="009F7F88">
        <w:rPr>
          <w:color w:val="000000" w:themeColor="text1"/>
        </w:rPr>
        <w:t xml:space="preserve"> very special application example</w:t>
      </w:r>
      <w:r w:rsidR="00B26AF9" w:rsidRPr="009F7F88">
        <w:rPr>
          <w:color w:val="000000" w:themeColor="text1"/>
        </w:rPr>
        <w:t>s</w:t>
      </w:r>
      <w:r w:rsidR="00F56426" w:rsidRPr="009F7F88">
        <w:rPr>
          <w:color w:val="000000" w:themeColor="text1"/>
        </w:rPr>
        <w:t xml:space="preserve"> of the inkjet printing method. The prevalent application of graphics and functional inkjet lies in creating thin-film patterns of pigments or functional materials on a wide variety of substrates, including paper, glass, and silicon wafer. </w:t>
      </w:r>
    </w:p>
    <w:p w14:paraId="0EBA6934" w14:textId="5702522F" w:rsidR="001B1BB4" w:rsidRPr="009F7F88" w:rsidRDefault="00F56426" w:rsidP="001B1BB4">
      <w:pPr>
        <w:pStyle w:val="RSCB02ArticleText"/>
        <w:ind w:firstLineChars="100" w:firstLine="194"/>
        <w:rPr>
          <w:color w:val="000000" w:themeColor="text1"/>
        </w:rPr>
      </w:pPr>
      <w:r w:rsidRPr="009F7F88">
        <w:rPr>
          <w:color w:val="000000" w:themeColor="text1"/>
        </w:rPr>
        <w:t xml:space="preserve">When inkjet printing sols or inks in a membrane, the </w:t>
      </w:r>
      <w:bookmarkEnd w:id="112"/>
      <w:r w:rsidRPr="009F7F88">
        <w:rPr>
          <w:color w:val="000000" w:themeColor="text1"/>
        </w:rPr>
        <w:t xml:space="preserve">gelation process usually occurs in the </w:t>
      </w:r>
      <w:r w:rsidRPr="009F7F88">
        <w:rPr>
          <w:rFonts w:hint="eastAsia"/>
          <w:color w:val="000000" w:themeColor="text1"/>
        </w:rPr>
        <w:t>a</w:t>
      </w:r>
      <w:r w:rsidRPr="009F7F88">
        <w:rPr>
          <w:color w:val="000000" w:themeColor="text1"/>
        </w:rPr>
        <w:t>mbient atmosphere, and is accompanied by a process of volatilization and shrinkage of the sols. Therefore, it is challenging to control the gelation rate of the inks and the structural shape and integrity of the printed aerogels. Thus far, printing</w:t>
      </w:r>
      <w:r w:rsidR="007B508C" w:rsidRPr="009F7F88">
        <w:rPr>
          <w:color w:val="000000" w:themeColor="text1"/>
        </w:rPr>
        <w:t>s</w:t>
      </w:r>
      <w:r w:rsidRPr="009F7F88">
        <w:rPr>
          <w:color w:val="000000" w:themeColor="text1"/>
        </w:rPr>
        <w:t xml:space="preserve"> of </w:t>
      </w:r>
      <w:r w:rsidR="004E7614" w:rsidRPr="009F7F88">
        <w:rPr>
          <w:color w:val="000000" w:themeColor="text1"/>
        </w:rPr>
        <w:t>SiO</w:t>
      </w:r>
      <w:r w:rsidR="004E7614" w:rsidRPr="009F7F88">
        <w:rPr>
          <w:color w:val="000000" w:themeColor="text1"/>
          <w:vertAlign w:val="subscript"/>
        </w:rPr>
        <w:t>2</w:t>
      </w:r>
      <w:r w:rsidRPr="009F7F88">
        <w:rPr>
          <w:color w:val="000000" w:themeColor="text1"/>
        </w:rPr>
        <w:t>,</w:t>
      </w:r>
      <w:r w:rsidRPr="009F7F88">
        <w:rPr>
          <w:color w:val="000000" w:themeColor="text1"/>
        </w:rPr>
        <w:fldChar w:fldCharType="begin" w:fldLock="1"/>
      </w:r>
      <w:r w:rsidR="004E1277" w:rsidRPr="009F7F88">
        <w:rPr>
          <w:color w:val="000000" w:themeColor="text1"/>
        </w:rPr>
        <w:instrText>ADDIN CSL_CITATION {"citationItems":[{"id":"ITEM-1","itemData":{"DOI":"10.1007/s40684-020-00189-4","ISBN":"4068402000","ISSN":"21980810","abstract":"Aerogels have the lowest thermal conductivity (&lt; 0.2 W m−1 K−1) among known materials owing to the presence of pores, which constitute over 90% of the structure. Aerogels have mainly been commercialized for use as a thermal insulation material for building applications, such as walls and pipes. Herein, a silica aerogel thin film was fabricated by using a commercial and cost-effective HP inkjet printer. Next, silica aerogel ink was synthesized by mixing hydrophilic silica aerogel powder, solvent, and other organic additives. The thickness and pattern of the silica aerogel thin films were easily controlled by increasing the number of printing cycles and patterning by using a drawing software. The printed silica aerogel thin film had a smooth surface and thickness with well-distributed ink particles. Further, the aerogel had a unique structure comprising nanopores and nanonetworks. The thermal conductivity of the silica aerogel thin film was approximately 0.05 W m−1 K−1 at 30–300 °C. Inkjet printing of silica aerogels is expected to be a strong candidate for thermal insulating applications in micro-scale systems such as batteries and electronic chips.","author":[{"dropping-particle":"","family":"Koo","given":"Junmo","non-dropping-particle":"","parse-names":false,"suffix":""},{"dropping-particle":"","family":"Kim","given":"Jun Woo","non-dropping-particle":"","parse-names":false,"suffix":""},{"dropping-particle":"","family":"Kim","given":"Minsik","non-dropping-particle":"","parse-names":false,"suffix":""},{"dropping-particle":"","family":"Yoon","given":"Sungwon","non-dropping-particle":"","parse-names":false,"suffix":""},{"dropping-particle":"","family":"Shim","given":"Joon Hyung","non-dropping-particle":"","parse-names":false,"suffix":""}],"container-title":"International Journal of Precision Engineering and Manufacturing - Green Technology","id":"ITEM-1","issued":{"date-parts":[["2020"]]},"page":"https://doi.org/10.1007/s40684-020-00189-4","publisher":"Korean Society for Precision Engineering","title":"Inkjet Printing of Silica Aerogel for Fabrication of 2-D Patterned Thermal Insulation Layers","type":"article-journal"},"uris":["http://www.mendeley.com/documents/?uuid=04bd21c1-b25c-4b92-8ee6-9be6947e91c6"]}],"mendeley":{"formattedCitation":"&lt;sup&gt;211&lt;/sup&gt;","plainTextFormattedCitation":"211","previouslyFormattedCitation":"&lt;sup&gt;20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1</w:t>
      </w:r>
      <w:r w:rsidRPr="009F7F88">
        <w:rPr>
          <w:color w:val="000000" w:themeColor="text1"/>
        </w:rPr>
        <w:fldChar w:fldCharType="end"/>
      </w:r>
      <w:r w:rsidRPr="009F7F88">
        <w:rPr>
          <w:color w:val="000000" w:themeColor="text1"/>
        </w:rPr>
        <w:t xml:space="preserve"> carbon,</w:t>
      </w:r>
      <w:r w:rsidRPr="009F7F88">
        <w:rPr>
          <w:color w:val="000000" w:themeColor="text1"/>
        </w:rPr>
        <w:fldChar w:fldCharType="begin" w:fldLock="1"/>
      </w:r>
      <w:r w:rsidR="004E1277" w:rsidRPr="009F7F88">
        <w:rPr>
          <w:color w:val="000000" w:themeColor="text1"/>
        </w:rPr>
        <w:instrText>ADDIN CSL_CITATION {"citationItems":[{"id":"ITEM-1","itemData":{"DOI":"10.1016/j.synthmet.2018.10.009","ISSN":"03796779","abstract":"Electrically conductive polymer (CP) based ionic electromechanically active polymer composites (IEAP-s) are attractive as bending and linear actuators in compliant and miniature devices due to low operating voltage. Ink-jet printing is a promising technology for fabrication of microscale CP-based IEAP-s with customized shapes and geometries. The current study investigates tailoring of the mechanical and electromechanical properties of the actuators by controlled growth of ink-jet printed poly(3,4-ethylenedioxythiophene)-poly(styrene sulfonate) (PEDOT:PSS) based electrodes on commercial poly(vinylidene fluoride) (PVdF) membranes. In parallel with PEDOT:PSS, hybrid actuators with ink-jet printed PEDOT:PSS and activated carbon aerogel electrodes were investigated. Cumulative growth of electrodes with each deposited layer was achieved in the case of both electrode materials. The strain, blocking force and capacitance of the actuators were in linear correlation with the thickness of the electrodes. Simple method of control encourages implementation of ink-jet-printing technology for manufacturing of IEAP micro-actuators with desired mechanical and electromechanical properties.","author":[{"dropping-particle":"","family":"Põldsalu","given":"Inga","non-dropping-particle":"","parse-names":false,"suffix":""},{"dropping-particle":"","family":"Johanson","given":"Urmas","non-dropping-particle":"","parse-names":false,"suffix":""},{"dropping-particle":"","family":"Tamm","given":"Tarmo","non-dropping-particle":"","parse-names":false,"suffix":""},{"dropping-particle":"","family":"Punning","given":"Andres","non-dropping-particle":"","parse-names":false,"suffix":""},{"dropping-particle":"","family":"Greco","given":"Francesco","non-dropping-particle":"","parse-names":false,"suffix":""},{"dropping-particle":"","family":"Peikolainen","given":"Anna Liisa","non-dropping-particle":"","parse-names":false,"suffix":""},{"dropping-particle":"","family":"Kiefer","given":"Rudolf","non-dropping-particle":"","parse-names":false,"suffix":""},{"dropping-particle":"","family":"Aabloo","given":"Alvo","non-dropping-particle":"","parse-names":false,"suffix":""}]</w:instrText>
      </w:r>
      <w:r w:rsidR="004E1277" w:rsidRPr="009F7F88">
        <w:rPr>
          <w:rFonts w:hint="eastAsia"/>
          <w:color w:val="000000" w:themeColor="text1"/>
        </w:rPr>
        <w:instrText>,"container-title":"Synthetic Met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添加炭气凝胶粉末到墨水中，喷墨打印，</w:instrText>
      </w:r>
      <w:r w:rsidR="004E1277" w:rsidRPr="009F7F88">
        <w:rPr>
          <w:rFonts w:hint="eastAsia"/>
          <w:color w:val="000000" w:themeColor="text1"/>
        </w:rPr>
        <w:instrText>\n</w:instrText>
      </w:r>
      <w:r w:rsidR="004E1277" w:rsidRPr="009F7F88">
        <w:rPr>
          <w:rFonts w:hint="eastAsia"/>
          <w:color w:val="000000" w:themeColor="text1"/>
        </w:rPr>
        <w:instrText>作为线性驱动器</w:instrText>
      </w:r>
      <w:r w:rsidR="004E1277" w:rsidRPr="009F7F88">
        <w:rPr>
          <w:rFonts w:hint="eastAsia"/>
          <w:color w:val="000000" w:themeColor="text1"/>
        </w:rPr>
        <w:instrText>","page":"122-127","publisher":"Elsevier","title":"Mechanical and electro-mechanical properties of EAP actuators with inkjet prin</w:instrText>
      </w:r>
      <w:r w:rsidR="004E1277" w:rsidRPr="009F7F88">
        <w:rPr>
          <w:color w:val="000000" w:themeColor="text1"/>
        </w:rPr>
        <w:instrText>ted electrodes","type":"article-journal","volume":"246"},"uris":["http://www.mendeley.com/documents/?uuid=0a5497a1-4ddc-44f1-8e32-5cba3c660ddf"]}],"mendeley":{"formattedCitation":"&lt;sup&gt;213&lt;/sup&gt;","plainTextFormattedCitation":"213","previouslyFormattedCitation":"&lt;sup&gt;21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3</w:t>
      </w:r>
      <w:r w:rsidRPr="009F7F88">
        <w:rPr>
          <w:color w:val="000000" w:themeColor="text1"/>
        </w:rPr>
        <w:fldChar w:fldCharType="end"/>
      </w:r>
      <w:r w:rsidRPr="009F7F88">
        <w:rPr>
          <w:color w:val="000000" w:themeColor="text1"/>
        </w:rPr>
        <w:t xml:space="preserve"> and semiconductor</w:t>
      </w:r>
      <w:r w:rsidRPr="009F7F88">
        <w:rPr>
          <w:color w:val="000000" w:themeColor="text1"/>
        </w:rPr>
        <w:fldChar w:fldCharType="begin" w:fldLock="1"/>
      </w:r>
      <w:r w:rsidR="004E1277" w:rsidRPr="009F7F88">
        <w:rPr>
          <w:color w:val="000000" w:themeColor="text1"/>
        </w:rPr>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多次打印，控湿度常压干燥或超临界干燥</w:instrText>
      </w:r>
      <w:r w:rsidR="004E1277" w:rsidRPr="009F7F88">
        <w:rPr>
          <w:rFonts w:hint="eastAsia"/>
          <w:color w:val="000000" w:themeColor="text1"/>
        </w:rPr>
        <w:instrText>\nCdSe/CdS</w:instrText>
      </w:r>
      <w:r w:rsidR="004E1277" w:rsidRPr="009F7F88">
        <w:rPr>
          <w:rFonts w:hint="eastAsia"/>
          <w:color w:val="000000" w:themeColor="text1"/>
        </w:rPr>
        <w:instrText>纳米颗粒气凝胶</w:instrText>
      </w:r>
      <w:r w:rsidR="004E1277" w:rsidRPr="009F7F88">
        <w:rPr>
          <w:rFonts w:hint="eastAsia"/>
          <w:color w:val="000000" w:themeColor="text1"/>
        </w:rPr>
        <w:instrText>\n</w:instrText>
      </w:r>
      <w:r w:rsidR="004E1277" w:rsidRPr="009F7F88">
        <w:rPr>
          <w:rFonts w:hint="eastAsia"/>
          <w:color w:val="000000" w:themeColor="text1"/>
        </w:rPr>
        <w:instrText>光电化学</w:instrText>
      </w:r>
      <w:r w:rsidR="004E1277" w:rsidRPr="009F7F88">
        <w:rPr>
          <w:rFonts w:hint="eastAsia"/>
          <w:color w:val="000000" w:themeColor="text1"/>
        </w:rPr>
        <w:instrText>","page":"1902186","title":"Patterning of Nanoparticle</w:instrText>
      </w:r>
      <w:r w:rsidR="004E1277" w:rsidRPr="009F7F88">
        <w:rPr>
          <w:rFonts w:hint="eastAsia"/>
          <w:color w:val="000000" w:themeColor="text1"/>
        </w:rPr>
        <w:instrText>‐</w:instrText>
      </w:r>
      <w:r w:rsidR="004E1277" w:rsidRPr="009F7F88">
        <w:rPr>
          <w:rFonts w:hint="eastAsia"/>
          <w:color w:val="000000" w:themeColor="text1"/>
        </w:rPr>
        <w:instrText>Based Aerogels and Xerogels by Inkjet Printing","type":"article-journal","volume":"15"},"uris":["http://www.mendeley.com/documents/?uuid=9db8</w:instrText>
      </w:r>
      <w:r w:rsidR="004E1277" w:rsidRPr="009F7F88">
        <w:rPr>
          <w:color w:val="000000" w:themeColor="text1"/>
        </w:rPr>
        <w:instrText>e202-489c-3ce9-bc02-1ef5c5e4d411"]}],"mendeley":{"formattedCitation":"&lt;sup&gt;182&lt;/sup&gt;","plainTextFormattedCitation":"182","previouslyFormattedCitation":"&lt;sup&gt;18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2</w:t>
      </w:r>
      <w:r w:rsidRPr="009F7F88">
        <w:rPr>
          <w:color w:val="000000" w:themeColor="text1"/>
        </w:rPr>
        <w:fldChar w:fldCharType="end"/>
      </w:r>
      <w:r w:rsidRPr="009F7F88">
        <w:rPr>
          <w:color w:val="000000" w:themeColor="text1"/>
        </w:rPr>
        <w:t xml:space="preserve"> aerogel films or patterns have been demonstrated from 0D nanoparticle-based inks. </w:t>
      </w:r>
      <w:r w:rsidR="00CF483C" w:rsidRPr="009F7F88">
        <w:rPr>
          <w:rFonts w:hint="eastAsia"/>
          <w:color w:val="000000" w:themeColor="text1"/>
          <w:lang w:eastAsia="zh-CN"/>
        </w:rPr>
        <w:t>F</w:t>
      </w:r>
      <w:r w:rsidR="00CF483C" w:rsidRPr="009F7F88">
        <w:rPr>
          <w:color w:val="000000" w:themeColor="text1"/>
        </w:rPr>
        <w:t>or</w:t>
      </w:r>
      <w:r w:rsidRPr="009F7F88">
        <w:rPr>
          <w:color w:val="000000" w:themeColor="text1"/>
        </w:rPr>
        <w:t xml:space="preserve"> example</w:t>
      </w:r>
      <w:r w:rsidR="00CF483C" w:rsidRPr="009F7F88">
        <w:rPr>
          <w:color w:val="000000" w:themeColor="text1"/>
        </w:rPr>
        <w:t>, u</w:t>
      </w:r>
      <w:r w:rsidRPr="009F7F88">
        <w:rPr>
          <w:color w:val="000000" w:themeColor="text1"/>
        </w:rPr>
        <w:t xml:space="preserve">sing an ink formulation with </w:t>
      </w:r>
      <w:r w:rsidR="00CF483C" w:rsidRPr="009F7F88">
        <w:rPr>
          <w:color w:val="000000" w:themeColor="text1"/>
        </w:rPr>
        <w:t>activated carbon aerogel (ACA)</w:t>
      </w:r>
      <w:r w:rsidRPr="009F7F88">
        <w:rPr>
          <w:color w:val="000000" w:themeColor="text1"/>
        </w:rPr>
        <w:t xml:space="preserve"> nanoparticles, solvent, and conductive </w:t>
      </w:r>
      <w:r w:rsidR="00077C1D" w:rsidRPr="009F7F88">
        <w:rPr>
          <w:color w:val="000000" w:themeColor="text1"/>
        </w:rPr>
        <w:t>poly(3,4-ethylenedioxythiophene)</w:t>
      </w:r>
      <w:r w:rsidR="00077C1D" w:rsidRPr="009F7F88">
        <w:rPr>
          <w:color w:val="000000" w:themeColor="text1"/>
          <w:lang w:eastAsia="zh-CN"/>
        </w:rPr>
        <w:t xml:space="preserve"> (</w:t>
      </w:r>
      <w:r w:rsidRPr="009F7F88">
        <w:rPr>
          <w:color w:val="000000" w:themeColor="text1"/>
        </w:rPr>
        <w:t>PEDOT</w:t>
      </w:r>
      <w:r w:rsidR="00077C1D" w:rsidRPr="009F7F88">
        <w:rPr>
          <w:color w:val="000000" w:themeColor="text1"/>
        </w:rPr>
        <w:t>)</w:t>
      </w:r>
      <w:r w:rsidRPr="009F7F88">
        <w:rPr>
          <w:color w:val="000000" w:themeColor="text1"/>
        </w:rPr>
        <w:t xml:space="preserve"> binders, layers of porous conductive composite</w:t>
      </w:r>
      <w:r w:rsidR="00F6742E" w:rsidRPr="009F7F88">
        <w:rPr>
          <w:color w:val="000000" w:themeColor="text1"/>
        </w:rPr>
        <w:t>s</w:t>
      </w:r>
      <w:r w:rsidRPr="009F7F88">
        <w:rPr>
          <w:color w:val="000000" w:themeColor="text1"/>
        </w:rPr>
        <w:t xml:space="preserve"> </w:t>
      </w:r>
      <w:r w:rsidR="00CF483C" w:rsidRPr="009F7F88">
        <w:rPr>
          <w:color w:val="000000" w:themeColor="text1"/>
        </w:rPr>
        <w:t>have been</w:t>
      </w:r>
      <w:r w:rsidRPr="009F7F88">
        <w:rPr>
          <w:color w:val="000000" w:themeColor="text1"/>
        </w:rPr>
        <w:t xml:space="preserve"> directly printed on a membrane using a drop-on-demand inkjet printer.</w:t>
      </w:r>
      <w:r w:rsidRPr="009F7F88">
        <w:rPr>
          <w:color w:val="000000" w:themeColor="text1"/>
        </w:rPr>
        <w:fldChar w:fldCharType="begin" w:fldLock="1"/>
      </w:r>
      <w:r w:rsidR="004E1277" w:rsidRPr="009F7F88">
        <w:rPr>
          <w:color w:val="000000" w:themeColor="text1"/>
        </w:rPr>
        <w:instrText>ADDIN CSL_CITATION {"citationItems":[{"id":"ITEM-1","itemData":{"DOI":"10.1016/j.synthmet.2018.10.009","ISSN":"03796779","abstract":"Electrically conductive polymer (CP) based ionic electromechanically active polymer composites (IEAP-s) are attractive as bending and linear actuators in compliant and miniature devices due to low operating voltage. Ink-jet printing is a promising technology for fabrication of microscale CP-based IEAP-s with customized shapes and geometries. The current study investigates tailoring of the mechanical and electromechanical properties of the actuators by controlled growth of ink-jet printed poly(3,4-ethylenedioxythiophene)-poly(styrene sulfonate) (PEDOT:PSS) based electrodes on commercial poly(vinylidene fluoride) (PVdF) membranes. In parallel with PEDOT:PSS, hybrid actuators with ink-jet printed PEDOT:PSS and activated carbon aerogel electrodes were investigated. Cumulative growth of electrodes with each deposited layer was achieved in the case of both electrode materials. The strain, blocking force and capacitance of the actuators were in linear correlation with the thickness of the electrodes. Simple method of control encourages implementation of ink-jet-printing technology for manufacturing of IEAP micro-actuators with desired mechanical and electromechanical properties.","author":[{"dropping-particle":"","family":"Põldsalu","given":"Inga","non-dropping-particle":"","parse-names":false,"suffix":""},{"dropping-particle":"","family":"Johanson","given":"Urmas","non-dropping-particle":"","parse-names":false,"suffix":""},{"dropping-particle":"","family":"Tamm","given":"Tarmo","non-dropping-particle":"","parse-names":false,"suffix":""},{"dropping-particle":"","family":"Punning","given":"Andres","non-dropping-particle":"","parse-names":false,"suffix":""},{"dropping-particle":"","family":"Greco","given":"Francesco","non-dropping-particle":"","parse-names":false,"suffix":""},{"dropping-particle":"","family":"Peikolainen","given":"Anna Liisa","non-dropping-particle":"","parse-names":false,"suffix":""},{"dropping-particle":"","family":"Kiefer","given":"Rudolf","non-dropping-particle":"","parse-names":false,"suffix":""},{"dropping-particle":"","family":"Aabloo","given":"Alvo","non-dropping-particle":"","parse-names":false,"suffix":""}]</w:instrText>
      </w:r>
      <w:r w:rsidR="004E1277" w:rsidRPr="009F7F88">
        <w:rPr>
          <w:rFonts w:hint="eastAsia"/>
          <w:color w:val="000000" w:themeColor="text1"/>
        </w:rPr>
        <w:instrText>,"container-title":"Synthetic Met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添加炭气凝胶粉末到墨水中，喷墨打印，</w:instrText>
      </w:r>
      <w:r w:rsidR="004E1277" w:rsidRPr="009F7F88">
        <w:rPr>
          <w:rFonts w:hint="eastAsia"/>
          <w:color w:val="000000" w:themeColor="text1"/>
        </w:rPr>
        <w:instrText>\n</w:instrText>
      </w:r>
      <w:r w:rsidR="004E1277" w:rsidRPr="009F7F88">
        <w:rPr>
          <w:rFonts w:hint="eastAsia"/>
          <w:color w:val="000000" w:themeColor="text1"/>
        </w:rPr>
        <w:instrText>作为线性驱动器</w:instrText>
      </w:r>
      <w:r w:rsidR="004E1277" w:rsidRPr="009F7F88">
        <w:rPr>
          <w:rFonts w:hint="eastAsia"/>
          <w:color w:val="000000" w:themeColor="text1"/>
        </w:rPr>
        <w:instrText>","page":"122-127","publisher":"Elsevier","title":"Mechanical and electro-mechanical properties of EAP actuators with inkjet prin</w:instrText>
      </w:r>
      <w:r w:rsidR="004E1277" w:rsidRPr="009F7F88">
        <w:rPr>
          <w:color w:val="000000" w:themeColor="text1"/>
        </w:rPr>
        <w:instrText>ted electrodes","type":"article-journal","volume":"246"},"uris":["http://www.mendeley.com/documents/?uuid=0a5497a1-4ddc-44f1-8e32-5cba3c660ddf"]}],"mendeley":{"formattedCitation":"&lt;sup&gt;213&lt;/sup&gt;","plainTextFormattedCitation":"213","previouslyFormattedCitation":"&lt;sup&gt;21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3</w:t>
      </w:r>
      <w:r w:rsidRPr="009F7F88">
        <w:rPr>
          <w:color w:val="000000" w:themeColor="text1"/>
        </w:rPr>
        <w:fldChar w:fldCharType="end"/>
      </w:r>
      <w:r w:rsidRPr="009F7F88">
        <w:rPr>
          <w:color w:val="000000" w:themeColor="text1"/>
        </w:rPr>
        <w:t xml:space="preserve"> </w:t>
      </w:r>
      <w:r w:rsidR="00F6742E" w:rsidRPr="009F7F88">
        <w:rPr>
          <w:color w:val="000000" w:themeColor="text1"/>
        </w:rPr>
        <w:t xml:space="preserve">This </w:t>
      </w:r>
      <w:r w:rsidRPr="009F7F88">
        <w:rPr>
          <w:color w:val="000000" w:themeColor="text1"/>
        </w:rPr>
        <w:t xml:space="preserve">particular printing process does not involve a chemical reaction. </w:t>
      </w:r>
      <w:r w:rsidR="001B1BB4" w:rsidRPr="009F7F88">
        <w:rPr>
          <w:color w:val="000000" w:themeColor="text1"/>
        </w:rPr>
        <w:t>The use of binder allows for uniform patterning, with good control over the thickness per print repetition</w:t>
      </w:r>
      <w:r w:rsidR="00CF483C" w:rsidRPr="009F7F88">
        <w:rPr>
          <w:color w:val="000000" w:themeColor="text1"/>
        </w:rPr>
        <w:t xml:space="preserve">. </w:t>
      </w:r>
    </w:p>
    <w:p w14:paraId="74491F52" w14:textId="008D6760" w:rsidR="00F56426" w:rsidRPr="009F7F88" w:rsidRDefault="001B1BB4" w:rsidP="004C72F4">
      <w:pPr>
        <w:pStyle w:val="RSCB02ArticleText"/>
        <w:ind w:firstLineChars="100" w:firstLine="194"/>
        <w:rPr>
          <w:color w:val="000000" w:themeColor="text1"/>
        </w:rPr>
      </w:pPr>
      <w:r w:rsidRPr="009F7F88">
        <w:rPr>
          <w:color w:val="000000" w:themeColor="text1"/>
        </w:rPr>
        <w:t xml:space="preserve">For sols or inks that are gelled by chemical reactions, it is challenging to keep a low enough and stable viscosity to achieve suitable </w:t>
      </w:r>
      <w:r w:rsidRPr="009F7F88">
        <w:rPr>
          <w:i/>
          <w:iCs/>
          <w:color w:val="000000" w:themeColor="text1"/>
        </w:rPr>
        <w:t>Z</w:t>
      </w:r>
      <w:r w:rsidRPr="009F7F88">
        <w:rPr>
          <w:color w:val="000000" w:themeColor="text1"/>
        </w:rPr>
        <w:t xml:space="preserve"> value for reliable drop on demand inkjet printing. To address this, a gelation approach </w:t>
      </w:r>
      <w:r w:rsidRPr="009F7F88">
        <w:rPr>
          <w:i/>
          <w:iCs/>
          <w:color w:val="000000" w:themeColor="text1"/>
        </w:rPr>
        <w:t>via</w:t>
      </w:r>
      <w:r w:rsidRPr="009F7F88">
        <w:rPr>
          <w:color w:val="000000" w:themeColor="text1"/>
        </w:rPr>
        <w:t xml:space="preserve"> inkjet printing ha</w:t>
      </w:r>
      <w:r w:rsidR="006C5775" w:rsidRPr="009F7F88">
        <w:rPr>
          <w:color w:val="000000" w:themeColor="text1"/>
        </w:rPr>
        <w:t>s</w:t>
      </w:r>
      <w:r w:rsidRPr="009F7F88">
        <w:rPr>
          <w:color w:val="000000" w:themeColor="text1"/>
        </w:rPr>
        <w:t xml:space="preserve"> been developed by simultaneously printing a semiconductor </w:t>
      </w:r>
      <w:proofErr w:type="spellStart"/>
      <w:r w:rsidRPr="009F7F88">
        <w:rPr>
          <w:color w:val="000000" w:themeColor="text1"/>
        </w:rPr>
        <w:t>CdSe</w:t>
      </w:r>
      <w:proofErr w:type="spellEnd"/>
      <w:r w:rsidRPr="009F7F88">
        <w:rPr>
          <w:color w:val="000000" w:themeColor="text1"/>
        </w:rPr>
        <w:t>/</w:t>
      </w:r>
      <w:proofErr w:type="spellStart"/>
      <w:r w:rsidRPr="009F7F88">
        <w:rPr>
          <w:color w:val="000000" w:themeColor="text1"/>
        </w:rPr>
        <w:t>CdS</w:t>
      </w:r>
      <w:proofErr w:type="spellEnd"/>
      <w:r w:rsidRPr="009F7F88">
        <w:rPr>
          <w:color w:val="000000" w:themeColor="text1"/>
        </w:rPr>
        <w:t xml:space="preserve"> nanorod ink in one cartridge and a destabilization agent H</w:t>
      </w:r>
      <w:r w:rsidRPr="009F7F88">
        <w:rPr>
          <w:color w:val="000000" w:themeColor="text1"/>
          <w:vertAlign w:val="subscript"/>
        </w:rPr>
        <w:t>2</w:t>
      </w:r>
      <w:r w:rsidRPr="009F7F88">
        <w:rPr>
          <w:color w:val="000000" w:themeColor="text1"/>
        </w:rPr>
        <w:t>O</w:t>
      </w:r>
      <w:r w:rsidRPr="009F7F88">
        <w:rPr>
          <w:color w:val="000000" w:themeColor="text1"/>
          <w:vertAlign w:val="subscript"/>
        </w:rPr>
        <w:t>2</w:t>
      </w:r>
      <w:r w:rsidRPr="009F7F88">
        <w:rPr>
          <w:color w:val="000000" w:themeColor="text1"/>
        </w:rPr>
        <w:t xml:space="preserve"> in another,</w:t>
      </w:r>
      <w:r w:rsidRPr="009F7F88">
        <w:rPr>
          <w:color w:val="000000" w:themeColor="text1"/>
        </w:rPr>
        <w:fldChar w:fldCharType="begin" w:fldLock="1"/>
      </w:r>
      <w:r w:rsidR="004E1277" w:rsidRPr="009F7F88">
        <w:rPr>
          <w:color w:val="000000" w:themeColor="text1"/>
        </w:rPr>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多次打印，控湿度常压干燥或超临界干燥</w:instrText>
      </w:r>
      <w:r w:rsidR="004E1277" w:rsidRPr="009F7F88">
        <w:rPr>
          <w:rFonts w:hint="eastAsia"/>
          <w:color w:val="000000" w:themeColor="text1"/>
        </w:rPr>
        <w:instrText>\nCdSe/CdS</w:instrText>
      </w:r>
      <w:r w:rsidR="004E1277" w:rsidRPr="009F7F88">
        <w:rPr>
          <w:rFonts w:hint="eastAsia"/>
          <w:color w:val="000000" w:themeColor="text1"/>
        </w:rPr>
        <w:instrText>纳米颗粒气凝胶</w:instrText>
      </w:r>
      <w:r w:rsidR="004E1277" w:rsidRPr="009F7F88">
        <w:rPr>
          <w:rFonts w:hint="eastAsia"/>
          <w:color w:val="000000" w:themeColor="text1"/>
        </w:rPr>
        <w:instrText>\n</w:instrText>
      </w:r>
      <w:r w:rsidR="004E1277" w:rsidRPr="009F7F88">
        <w:rPr>
          <w:rFonts w:hint="eastAsia"/>
          <w:color w:val="000000" w:themeColor="text1"/>
        </w:rPr>
        <w:instrText>光电化学</w:instrText>
      </w:r>
      <w:r w:rsidR="004E1277" w:rsidRPr="009F7F88">
        <w:rPr>
          <w:rFonts w:hint="eastAsia"/>
          <w:color w:val="000000" w:themeColor="text1"/>
        </w:rPr>
        <w:instrText>","page":"1902186","title":"Patterning of Nanoparticle</w:instrText>
      </w:r>
      <w:r w:rsidR="004E1277" w:rsidRPr="009F7F88">
        <w:rPr>
          <w:rFonts w:hint="eastAsia"/>
          <w:color w:val="000000" w:themeColor="text1"/>
        </w:rPr>
        <w:instrText>‐</w:instrText>
      </w:r>
      <w:r w:rsidR="004E1277" w:rsidRPr="009F7F88">
        <w:rPr>
          <w:rFonts w:hint="eastAsia"/>
          <w:color w:val="000000" w:themeColor="text1"/>
        </w:rPr>
        <w:instrText>Based Aerogels and Xerogels by Inkjet Printing","type":"article-journal","volume":"15"},"uris":["http://www.mendeley.com/documents/?uuid=9db8</w:instrText>
      </w:r>
      <w:r w:rsidR="004E1277" w:rsidRPr="009F7F88">
        <w:rPr>
          <w:color w:val="000000" w:themeColor="text1"/>
        </w:rPr>
        <w:instrText>e202-489c-3ce9-bc02-1ef5c5e4d411"]}],"mendeley":{"formattedCitation":"&lt;sup&gt;182&lt;/sup&gt;","plainTextFormattedCitation":"182","previouslyFormattedCitation":"&lt;sup&gt;18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2</w:t>
      </w:r>
      <w:r w:rsidRPr="009F7F88">
        <w:rPr>
          <w:color w:val="000000" w:themeColor="text1"/>
        </w:rPr>
        <w:fldChar w:fldCharType="end"/>
      </w:r>
      <w:r w:rsidRPr="009F7F88">
        <w:rPr>
          <w:color w:val="000000" w:themeColor="text1"/>
        </w:rPr>
        <w:t xml:space="preserve"> in a commercial colour inkjet printer; </w:t>
      </w:r>
      <w:r w:rsidRPr="009F7F88">
        <w:rPr>
          <w:color w:val="000000" w:themeColor="text1"/>
        </w:rPr>
        <w:fldChar w:fldCharType="begin"/>
      </w:r>
      <w:r w:rsidRPr="009F7F88">
        <w:rPr>
          <w:color w:val="000000" w:themeColor="text1"/>
        </w:rPr>
        <w:instrText xml:space="preserve"> REF _Ref41106246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9</w:t>
      </w:r>
      <w:r w:rsidRPr="009F7F88">
        <w:rPr>
          <w:color w:val="000000" w:themeColor="text1"/>
        </w:rPr>
        <w:fldChar w:fldCharType="end"/>
      </w:r>
      <w:r w:rsidR="00CF483C" w:rsidRPr="009F7F88">
        <w:rPr>
          <w:color w:val="000000" w:themeColor="text1"/>
        </w:rPr>
        <w:t>a</w:t>
      </w:r>
      <w:r w:rsidRPr="009F7F88">
        <w:rPr>
          <w:color w:val="000000" w:themeColor="text1"/>
        </w:rPr>
        <w:t xml:space="preserve">. When printing, the two inks are mixed with a user-specified ratio, and an oxidation reaction of the surface ligands initiated to assemble the nanoparticle network to form gels. As in Ref. </w:t>
      </w:r>
      <w:r w:rsidRPr="009F7F88">
        <w:rPr>
          <w:color w:val="000000" w:themeColor="text1"/>
        </w:rPr>
        <w:fldChar w:fldCharType="begin" w:fldLock="1"/>
      </w:r>
      <w:r w:rsidR="004E1277" w:rsidRPr="009F7F88">
        <w:rPr>
          <w:color w:val="000000" w:themeColor="text1"/>
        </w:rPr>
        <w:instrText>ADDIN CSL_CITATION {"citationItems":[{"id":"ITEM-1","itemData":{"DOI":"10.1016/j.synthmet.2018.10.009","ISSN":"03796779","abstract":"Electrically conductive polymer (CP) based ionic electromechanically active polymer composites (IEAP-s) are attractive as bending and linear actuators in compliant and miniature devices due to low operating voltage. Ink-jet printing is a promising technology for fabrication of microscale CP-based IEAP-s with customized shapes and geometries. The current study investigates tailoring of the mechanical and electromechanical properties of the actuators by controlled growth of ink-jet printed poly(3,4-ethylenedioxythiophene)-poly(styrene sulfonate) (PEDOT:PSS) based electrodes on commercial poly(vinylidene fluoride) (PVdF) membranes. In parallel with PEDOT:PSS, hybrid actuators with ink-jet printed PEDOT:PSS and activated carbon aerogel electrodes were investigated. Cumulative growth of electrodes with each deposited layer was achieved in the case of both electrode materials. The strain, blocking force and capacitance of the actuators were in linear correlation with the thickness of the electrodes. Simple method of control encourages implementation of ink-jet-printing technology for manufacturing of IEAP micro-actuators with desired mechanical and electromechanical properties.","author":[{"dropping-particle":"","family":"Põldsalu","given":"Inga","non-dropping-particle":"","parse-names":false,"suffix":""},{"dropping-particle":"","family":"Johanson","given":"Urmas","non-dropping-particle":"","parse-names":false,"suffix":""},{"dropping-particle":"","family":"Tamm","given":"Tarmo","non-dropping-particle":"","parse-names":false,"suffix":""},{"dropping-particle":"","family":"Punning","given":"Andres","non-dropping-particle":"","parse-names":false,"suffix":""},{"dropping-particle":"","family":"Greco","given":"Francesco","non-dropping-particle":"","parse-names":false,"suffix":""},{"dropping-particle":"","family":"Peikolainen","given":"Anna Liisa","non-dropping-particle":"","parse-names":false,"suffix":""},{"dropping-particle":"","family":"Kiefer","given":"Rudolf","non-dropping-particle":"","parse-names":false,"suffix":""},{"dropping-particle":"","family":"Aabloo","given":"Alvo","non-dropping-particle":"","parse-names":false,"suffix":""}]</w:instrText>
      </w:r>
      <w:r w:rsidR="004E1277" w:rsidRPr="009F7F88">
        <w:rPr>
          <w:rFonts w:hint="eastAsia"/>
          <w:color w:val="000000" w:themeColor="text1"/>
        </w:rPr>
        <w:instrText>,"container-title":"Synthetic Met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添加炭气凝胶粉末到墨水中，喷墨打印，</w:instrText>
      </w:r>
      <w:r w:rsidR="004E1277" w:rsidRPr="009F7F88">
        <w:rPr>
          <w:rFonts w:hint="eastAsia"/>
          <w:color w:val="000000" w:themeColor="text1"/>
        </w:rPr>
        <w:instrText>\n</w:instrText>
      </w:r>
      <w:r w:rsidR="004E1277" w:rsidRPr="009F7F88">
        <w:rPr>
          <w:rFonts w:hint="eastAsia"/>
          <w:color w:val="000000" w:themeColor="text1"/>
        </w:rPr>
        <w:instrText>作为线性驱动器</w:instrText>
      </w:r>
      <w:r w:rsidR="004E1277" w:rsidRPr="009F7F88">
        <w:rPr>
          <w:rFonts w:hint="eastAsia"/>
          <w:color w:val="000000" w:themeColor="text1"/>
        </w:rPr>
        <w:instrText>","page":"122-127","publisher":"Elsevier","title":"Mechanical and electro-mechanical properties of EAP actuators with inkjet prin</w:instrText>
      </w:r>
      <w:r w:rsidR="004E1277" w:rsidRPr="009F7F88">
        <w:rPr>
          <w:color w:val="000000" w:themeColor="text1"/>
        </w:rPr>
        <w:instrText>ted electrodes","type":"article-journal","volume":"246"},"uris":["http://www.mendeley.com/documents/?uuid=0a5497a1-4ddc-44f1-8e32-5cba3c660ddf"]}],"mendeley":{"formattedCitation":"&lt;sup&gt;213&lt;/sup&gt;","plainTextFormattedCitation":"213","previouslyFormattedCitation":"&lt;sup&gt;21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rPr>
        <w:t>213</w:t>
      </w:r>
      <w:r w:rsidRPr="009F7F88">
        <w:rPr>
          <w:color w:val="000000" w:themeColor="text1"/>
        </w:rPr>
        <w:fldChar w:fldCharType="end"/>
      </w:r>
      <w:r w:rsidRPr="009F7F88">
        <w:rPr>
          <w:color w:val="000000" w:themeColor="text1"/>
        </w:rPr>
        <w:t xml:space="preserve">, the thickness of the printed aerogel patterns can be increased with print repetitions; </w:t>
      </w:r>
      <w:r w:rsidRPr="009F7F88">
        <w:rPr>
          <w:color w:val="000000" w:themeColor="text1"/>
        </w:rPr>
        <w:fldChar w:fldCharType="begin"/>
      </w:r>
      <w:r w:rsidRPr="009F7F88">
        <w:rPr>
          <w:color w:val="000000" w:themeColor="text1"/>
        </w:rPr>
        <w:instrText xml:space="preserve"> REF _Ref41106246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9</w:t>
      </w:r>
      <w:r w:rsidRPr="009F7F88">
        <w:rPr>
          <w:color w:val="000000" w:themeColor="text1"/>
        </w:rPr>
        <w:fldChar w:fldCharType="end"/>
      </w:r>
      <w:r w:rsidR="00CF483C" w:rsidRPr="009F7F88">
        <w:rPr>
          <w:color w:val="000000" w:themeColor="text1"/>
        </w:rPr>
        <w:t>b</w:t>
      </w:r>
      <w:r w:rsidRPr="009F7F88">
        <w:rPr>
          <w:color w:val="000000" w:themeColor="text1"/>
        </w:rPr>
        <w:t xml:space="preserve">. Very importantly, this </w:t>
      </w:r>
      <w:r w:rsidR="00077C1D" w:rsidRPr="009F7F88">
        <w:rPr>
          <w:color w:val="000000" w:themeColor="text1"/>
          <w:lang w:eastAsia="zh-CN"/>
        </w:rPr>
        <w:t>gelation</w:t>
      </w:r>
      <w:r w:rsidRPr="009F7F88">
        <w:rPr>
          <w:color w:val="000000" w:themeColor="text1"/>
        </w:rPr>
        <w:t xml:space="preserve"> method can be extended to other aerogels from molecule-derived inks where </w:t>
      </w:r>
      <w:r w:rsidR="00EF14E6" w:rsidRPr="009F7F88">
        <w:rPr>
          <w:color w:val="000000" w:themeColor="text1"/>
        </w:rPr>
        <w:t xml:space="preserve">the </w:t>
      </w:r>
      <w:r w:rsidRPr="009F7F88">
        <w:rPr>
          <w:color w:val="000000" w:themeColor="text1"/>
        </w:rPr>
        <w:t xml:space="preserve">mixing of two components </w:t>
      </w:r>
      <w:r w:rsidR="00EF14E6" w:rsidRPr="009F7F88">
        <w:rPr>
          <w:color w:val="000000" w:themeColor="text1"/>
        </w:rPr>
        <w:t>is</w:t>
      </w:r>
      <w:r w:rsidRPr="009F7F88">
        <w:rPr>
          <w:color w:val="000000" w:themeColor="text1"/>
        </w:rPr>
        <w:t xml:space="preserve"> carried out during printing. For example, the traditional two-step process of acid-base catalysed </w:t>
      </w:r>
      <w:r w:rsidR="004E7614" w:rsidRPr="009F7F88">
        <w:rPr>
          <w:color w:val="000000" w:themeColor="text1"/>
        </w:rPr>
        <w:t>SiO</w:t>
      </w:r>
      <w:r w:rsidR="004E7614" w:rsidRPr="009F7F88">
        <w:rPr>
          <w:color w:val="000000" w:themeColor="text1"/>
          <w:vertAlign w:val="subscript"/>
        </w:rPr>
        <w:t>2</w:t>
      </w:r>
      <w:r w:rsidRPr="009F7F88">
        <w:rPr>
          <w:color w:val="000000" w:themeColor="text1"/>
        </w:rPr>
        <w:t xml:space="preserve"> gel can be tailored such that the pre-polymerized acid-</w:t>
      </w:r>
      <w:proofErr w:type="spellStart"/>
      <w:r w:rsidRPr="009F7F88">
        <w:rPr>
          <w:color w:val="000000" w:themeColor="text1"/>
        </w:rPr>
        <w:t>catalyzed</w:t>
      </w:r>
      <w:proofErr w:type="spellEnd"/>
      <w:r w:rsidRPr="009F7F88">
        <w:rPr>
          <w:color w:val="000000" w:themeColor="text1"/>
        </w:rPr>
        <w:t xml:space="preserve"> </w:t>
      </w:r>
      <w:r w:rsidR="006255AA" w:rsidRPr="009F7F88">
        <w:rPr>
          <w:color w:val="000000" w:themeColor="text1"/>
        </w:rPr>
        <w:t>SiO</w:t>
      </w:r>
      <w:r w:rsidR="006255AA" w:rsidRPr="009F7F88">
        <w:rPr>
          <w:color w:val="000000" w:themeColor="text1"/>
          <w:vertAlign w:val="subscript"/>
        </w:rPr>
        <w:t>2</w:t>
      </w:r>
      <w:r w:rsidRPr="009F7F88">
        <w:rPr>
          <w:color w:val="000000" w:themeColor="text1"/>
        </w:rPr>
        <w:t xml:space="preserve"> sol precursor is loaded in one ink cartridge and the base catalyst in another. This approach can also address concerns on suitable ink viscosities and ink storage.</w:t>
      </w:r>
    </w:p>
    <w:p w14:paraId="78FAC992" w14:textId="77777777" w:rsidR="00F27729" w:rsidRPr="009F7F88" w:rsidRDefault="00F27729" w:rsidP="00F27729">
      <w:pPr>
        <w:pStyle w:val="RSCB02ArticleText"/>
        <w:spacing w:beforeLines="50" w:before="120"/>
        <w:ind w:firstLineChars="100" w:firstLine="194"/>
        <w:rPr>
          <w:color w:val="000000" w:themeColor="text1"/>
        </w:rPr>
      </w:pPr>
      <w:r w:rsidRPr="009F7F88">
        <w:rPr>
          <w:i/>
          <w:iCs/>
          <w:color w:val="000000" w:themeColor="text1"/>
        </w:rPr>
        <w:t>Screen printing.</w:t>
      </w:r>
      <w:r w:rsidRPr="009F7F88">
        <w:rPr>
          <w:color w:val="000000" w:themeColor="text1"/>
        </w:rPr>
        <w:t xml:space="preserve"> Screen printing can be used to create patterns on a wide variety of substrates on a large scale. The thickness of print</w:t>
      </w:r>
      <w:r w:rsidRPr="009F7F88">
        <w:rPr>
          <w:rFonts w:hint="eastAsia"/>
          <w:color w:val="000000" w:themeColor="text1"/>
        </w:rPr>
        <w:t>ed</w:t>
      </w:r>
      <w:r w:rsidRPr="009F7F88">
        <w:rPr>
          <w:color w:val="000000" w:themeColor="text1"/>
        </w:rPr>
        <w:t xml:space="preserve"> film can be controlled in the range of 10-100 </w:t>
      </w:r>
      <w:proofErr w:type="spellStart"/>
      <w:r w:rsidRPr="009F7F88">
        <w:rPr>
          <w:rFonts w:ascii="Calibri" w:hAnsi="Calibri" w:cs="Calibri"/>
          <w:color w:val="000000" w:themeColor="text1"/>
        </w:rPr>
        <w:t>μ</w:t>
      </w:r>
      <w:r w:rsidRPr="009F7F88">
        <w:rPr>
          <w:rFonts w:hint="eastAsia"/>
          <w:color w:val="000000" w:themeColor="text1"/>
        </w:rPr>
        <w:t>m</w:t>
      </w:r>
      <w:proofErr w:type="spellEnd"/>
      <w:r w:rsidRPr="009F7F88">
        <w:rPr>
          <w:color w:val="000000" w:themeColor="text1"/>
        </w:rPr>
        <w:t>,</w:t>
      </w:r>
      <w:r w:rsidRPr="009F7F88">
        <w:rPr>
          <w:color w:val="000000" w:themeColor="text1"/>
          <w:lang w:val="en-US"/>
        </w:rPr>
        <w:fldChar w:fldCharType="begin" w:fldLock="1"/>
      </w:r>
      <w:r w:rsidRPr="009F7F88">
        <w:rPr>
          <w:color w:val="000000" w:themeColor="text1"/>
          <w:lang w:val="en-US"/>
        </w:rPr>
        <w:instrText>ADDIN CSL_CITATION {"citationItems":[{"id":"ITEM-1","itemData":{"DOI":"10.1016/j.rser.2016.11.008","ISSN":"18790690","abstract":"Fabrication of solid oxide fuel cell (SOFC) components via a simple and economical technique is critical to lower the overall manufacturing cost of SOFCs. Thus, screen-printing is widely used to fabricate SOFC components having thickness in the range of 10–100 µm. Fabrication of optimized screen-printing inks is highly significant for the production of high quality films with improved performance. The effect of solid, binder, solvent and dispersant on the ink rheological properties and performance of resultant films must be deeply understood for the fabrication of optimized screen-printing inks. These effects can be optimized by measuring the rheological properties of inks such as viscosity, yield stress, thixotropy and viscoelasticity for application at a specific printer setting. Understanding the relationship between the composition and rheology of the inks may enhance the properties and performance of the resultant screen-printed films. Furthermore, these parameters can be correlated to the film properties such as mechanical strength, electrical conductivity and electrochemical properties of the resultant films. The focus of this review paper is to understand the underpinning science of ink rheology and processing conditions of screen-printing inks for the fabrication of high performance SOFC electrodes and/or electrolyte.","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 Ltd","title":"Screen-printing inks for the fabrication of solid oxide fuel cell films: A review","type":"article-journal","volume":"75"},"uris":["http://www.mendeley.com/documents/?uuid=c2ed5535-5cd9-363d-8fc9-ab452eed2547"]}],"mendeley":{"formattedCitation":"&lt;sup&gt;192&lt;/sup&gt;","plainTextFormattedCitation":"192","previouslyFormattedCitation":"&lt;sup&gt;190&lt;/sup&gt;"},"properties":{"noteIndex":0},"schema":"https://github.com/citation-style-language/schema/raw/master/csl-citation.json"}</w:instrText>
      </w:r>
      <w:r w:rsidRPr="009F7F88">
        <w:rPr>
          <w:color w:val="000000" w:themeColor="text1"/>
          <w:lang w:val="en-US"/>
        </w:rPr>
        <w:fldChar w:fldCharType="separate"/>
      </w:r>
      <w:r w:rsidRPr="009F7F88">
        <w:rPr>
          <w:noProof/>
          <w:color w:val="000000" w:themeColor="text1"/>
          <w:vertAlign w:val="superscript"/>
          <w:lang w:val="en-US"/>
        </w:rPr>
        <w:t>192</w:t>
      </w:r>
      <w:r w:rsidRPr="009F7F88">
        <w:rPr>
          <w:color w:val="000000" w:themeColor="text1"/>
        </w:rPr>
        <w:fldChar w:fldCharType="end"/>
      </w:r>
      <w:r w:rsidRPr="009F7F88">
        <w:rPr>
          <w:color w:val="000000" w:themeColor="text1"/>
          <w:lang w:val="en"/>
        </w:rPr>
        <w:t xml:space="preserve"> </w:t>
      </w:r>
      <w:r w:rsidRPr="009F7F88">
        <w:rPr>
          <w:color w:val="000000" w:themeColor="text1"/>
        </w:rPr>
        <w:t>making it useful for printing solar cells,</w:t>
      </w:r>
      <w:r w:rsidRPr="009F7F88">
        <w:rPr>
          <w:color w:val="000000" w:themeColor="text1"/>
        </w:rPr>
        <w:fldChar w:fldCharType="begin" w:fldLock="1"/>
      </w:r>
      <w:r w:rsidRPr="009F7F88">
        <w:rPr>
          <w:color w:val="000000" w:themeColor="text1"/>
        </w:rPr>
        <w:instrText>ADDIN CSL_CITATION {"citationItems":[{"id":"ITEM-1","itemData":{"DOI":"10.1002/adfm.201806798","ISSN":"16163028","abstract":"Paper is a flexible material, commonly used for information storage, writing, packaging, or specialized purposes. It also has strong appeal as a substrate in the field of flexible printed electronics. Many applications, including safety, merchandising, smart labels/packing, and chemical/biomedical sensors, require an energy source to power operation. Here, progress regarding development of photovoltaic and energy storage devices on cellulosic substrates, where one or more of the main material layers are deposited via solution processing or printing, is reviewed. Paper can be used simply as the flexible substrate or, exploiting its porous fiber-like nature, as an active film by infiltration or copreparation with electronic materials. Solar cells with efficiencies of up to 9% on opaque substrates and 13% on transparent substrates are demonstrated. Recent developments in paper-based supercapacitors and batteries are also reviewed with maximum achieved capacity of 1350 mF cm −2 and 2000 mAh g −1 , respectively. Analyzing the literature, it becomes apparent that more work needs to be carried out in continuing to improve peak performance, but especially stability and the application of printing techniques, even roll-to-roll processing, over large areas. Paper is not only environmentally friendly and recyclable, but also thin, flexible, lightweight, biocompatible, and inexpensive.","author":[{"dropping-particle":"","family":"Brunetti","given":"Francesca","non-dropping-particle":"","parse-names":false,"suffix":""},{"dropping-particle":"","family":"Operamolla","given":"Alessandra","non-dropping-particle":"","parse-names":false,"suffix":""},{"dropping-particle":"","family":"Castro-Hermosa","given":"Sergio","non-dropping-particle":"","parse-names":false,"suffix":""},{"dropping-particle":"","family":"Lucarelli","given":"Giulia","non-dropping-particle":"","parse-names":false,"suffix":""},{"dropping-particle":"","family":"Manca","given":"Valerio","non-dropping-particle":"","parse-names":false,"suffix":""},{"dropping-particle":"","family":"Farinola","given":"Gianluca M.","non-dropping-particle":"","parse-names":false,"suffix":""},{"dropping-particle":"","family":"Brown","given":"Thomas M.","non-dropping-particle":"","parse-names":false,"suffix":""}],"container-title":"Advanced Functional Materials","id":"ITEM-1","issue":"21","issued":{"date-parts":[["2019"]]},"page":"1806798","title":"Printed Solar Cells and Energy Storage Devices on Paper Substrates","type":"article-journal","volume":"29"},"uris":["http://www.mendeley.com/documents/?uuid=78e9ec4c-dd93-495d-93c6-d6de91ac730c"]}],"mendeley":{"formattedCitation":"&lt;sup&gt;265&lt;/sup&gt;","plainTextFormattedCitation":"265","previouslyFormattedCitation":"&lt;sup&gt;26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65</w:t>
      </w:r>
      <w:r w:rsidRPr="009F7F88">
        <w:rPr>
          <w:color w:val="000000" w:themeColor="text1"/>
        </w:rPr>
        <w:fldChar w:fldCharType="end"/>
      </w:r>
      <w:r w:rsidRPr="009F7F88">
        <w:rPr>
          <w:color w:val="000000" w:themeColor="text1"/>
        </w:rPr>
        <w:t xml:space="preserve"> fuel cells,</w:t>
      </w:r>
      <w:r w:rsidRPr="009F7F88">
        <w:rPr>
          <w:color w:val="000000" w:themeColor="text1"/>
          <w:lang w:val="en-US"/>
        </w:rPr>
        <w:fldChar w:fldCharType="begin" w:fldLock="1"/>
      </w:r>
      <w:r w:rsidRPr="009F7F88">
        <w:rPr>
          <w:color w:val="000000" w:themeColor="text1"/>
          <w:lang w:val="en-US"/>
        </w:rPr>
        <w:instrText>ADDIN CSL_CITATION {"citationItems":[{"id":"ITEM-1","itemData":{"DOI":"10.1016/j.rser.2016.11.008","ISSN":"18790690","abstract":"Fabrication of solid oxide fuel cell (SOFC) components via a simple and economical technique is critical to lower the overall manufacturing cost of SOFCs. Thus, screen-printing is widely used to fabricate SOFC components having thickness in the range of 10–100 µm. Fabrication of optimized screen-printing inks is highly significant for the production of high quality films with improved performance. The effect of solid, binder, solvent and dispersant on the ink rheological properties and performance of resultant films must be deeply understood for the fabrication of optimized screen-printing inks. These effects can be optimized by measuring the rheological properties of inks such as viscosity, yield stress, thixotropy and viscoelasticity for application at a specific printer setting. Understanding the relationship between the composition and rheology of the inks may enhance the properties and performance of the resultant screen-printed films. Furthermore, these parameters can be correlated to the film properties such as mechanical strength, electrical conductivity and electrochemical properties of the resultant films. The focus of this review paper is to understand the underpinning science of ink rheology and processing conditions of screen-printing inks for the fabrication of high performance SOFC electrodes and/or electrolyte.","author":[{"dropping-particle":"","family":"Somalu","given":"Mahendra R.","non-dropping-particle":"","parse-names":false,"suffix":""},{"dropping-particle":"","family":"Muchtar","given":"Andanastuti","non-dropping-particle":"","parse-names":false,"suffix":""},{"dropping-particle":"","family":"Daud","given":"Wan Ramli Wan","non-dropping-particle":"","parse-names":false,"suffix":""},{"dropping-particle":"","family":"Brandon","given":"Nigel P.","non-dropping-particle":"","parse-names":false,"suffix":""}],"container-title":"Renewable and Sustainable Energy Reviews","id":"ITEM-1","issued":{"date-parts":[["2017"]]},"page":"426-439","publisher":"Elsevier Ltd","title":"Screen-printing inks for the fabrication of solid oxide fuel cell films: A review","type":"article-journal","volume":"75"},"uris":["http://www.mendeley.com/documents/?uuid=c2ed5535-5cd9-363d-8fc9-ab452eed2547"]}],"mendeley":{"formattedCitation":"&lt;sup&gt;192&lt;/sup&gt;","plainTextFormattedCitation":"192","previouslyFormattedCitation":"&lt;sup&gt;190&lt;/sup&gt;"},"properties":{"noteIndex":0},"schema":"https://github.com/citation-style-language/schema/raw/master/csl-citation.json"}</w:instrText>
      </w:r>
      <w:r w:rsidRPr="009F7F88">
        <w:rPr>
          <w:color w:val="000000" w:themeColor="text1"/>
          <w:lang w:val="en-US"/>
        </w:rPr>
        <w:fldChar w:fldCharType="separate"/>
      </w:r>
      <w:r w:rsidRPr="009F7F88">
        <w:rPr>
          <w:noProof/>
          <w:color w:val="000000" w:themeColor="text1"/>
          <w:vertAlign w:val="superscript"/>
          <w:lang w:val="en-US"/>
        </w:rPr>
        <w:t>192</w:t>
      </w:r>
      <w:r w:rsidRPr="009F7F88">
        <w:rPr>
          <w:color w:val="000000" w:themeColor="text1"/>
        </w:rPr>
        <w:fldChar w:fldCharType="end"/>
      </w:r>
      <w:r w:rsidRPr="009F7F88">
        <w:rPr>
          <w:color w:val="000000" w:themeColor="text1"/>
          <w:lang w:val="en"/>
        </w:rPr>
        <w:t xml:space="preserve"> </w:t>
      </w:r>
      <w:r w:rsidRPr="009F7F88">
        <w:rPr>
          <w:color w:val="000000" w:themeColor="text1"/>
        </w:rPr>
        <w:t>and electronic devices.</w:t>
      </w:r>
      <w:r w:rsidRPr="009F7F88">
        <w:rPr>
          <w:color w:val="000000" w:themeColor="text1"/>
        </w:rPr>
        <w:fldChar w:fldCharType="begin" w:fldLock="1"/>
      </w:r>
      <w:r w:rsidRPr="009F7F88">
        <w:rPr>
          <w:color w:val="000000" w:themeColor="text1"/>
        </w:rPr>
        <w:instrText>ADDIN CSL_CITATION {"citationItems":[{"id":"ITEM-1","itemData":{"DOI":"10.1039/c9ta07552f","ISSN":"2050-7488","abstract":"Emerging trends and future prospects for nanoparticle synthesis and colloidal ink formulation, additive printing processes, and functional devices are highlighted. Colloidal nanoparticles have been widely studied and proven to have unique and superior properties compared to their bulk form and are attractive building blocks for diverse technologies, including energy conversion and storage, sensing, electronics, etc. However, transforming colloidal nanoparticles into functional devices while translating their unique properties from the nanoscale to the macroscale remains a major challenge. The development of advanced manufacturing methodologies that can convert functional nanomaterials into high-performance devices in a scalable, controllable and affordable manner presents great research opportunities and challenges for the next several decades. One promising approach to fabricate functional devices from nanoscale building blocks is additive manufacturing, such as 2D and 3D printing, owing to their capability of fast prototyping and versatile fabrication. Here, we review recent progress and methodologies for printing functional devices using colloidal nanoparticle inks with an emphasis on 2D nanomaterial-based inks. This review provides a comprehensive overview on four important and interconnected topics, including nanoparticle synthesis, ink formulation, printing methods, and device applications. New research opportunities as well as future directions are also discussed.","author":[{"dropping-particle":"","family":"Zeng","given":"Minxiang","non-dropping-particle":"","parse-names":false,"suffix":""},{"dropping-particle":"","family":"Zha</w:instrText>
      </w:r>
      <w:r w:rsidRPr="009F7F88">
        <w:rPr>
          <w:rFonts w:hint="eastAsia"/>
          <w:color w:val="000000" w:themeColor="text1"/>
        </w:rPr>
        <w:instrText>ng","given":"Yanliang","non-dropping-particle":"","parse-names":false,"suffix":""}],"container-title":"Journal of Materials Chemistry A","id":"ITEM-1","issued":{"date-parts":[["2019"]]},"note":"</w:instrText>
      </w:r>
      <w:r w:rsidRPr="009F7F88">
        <w:rPr>
          <w:rFonts w:hint="eastAsia"/>
          <w:color w:val="000000" w:themeColor="text1"/>
        </w:rPr>
        <w:instrText>极相似综述</w:instrText>
      </w:r>
      <w:r w:rsidRPr="009F7F88">
        <w:rPr>
          <w:rFonts w:hint="eastAsia"/>
          <w:color w:val="000000" w:themeColor="text1"/>
        </w:rPr>
        <w:instrText>","page":"23301-23336","publisher":"Royal Society of Che</w:instrText>
      </w:r>
      <w:r w:rsidRPr="009F7F88">
        <w:rPr>
          <w:color w:val="000000" w:themeColor="text1"/>
        </w:rPr>
        <w:instrText>mistry","title":"Colloidal nanoparticle inks for printing functional devices: emerging trends and future prospects","type":"article-journal","volume":"7"},"uris":["http://www.mendeley.com/documents/?uuid=14fdb6c2-d02f-48a7-af8a-dd8f87767365"]}],"mendeley":{"formattedCitation":"&lt;sup&gt;191&lt;/sup&gt;","plainTextFormattedCitation":"191","previouslyFormattedCitation":"&lt;sup&gt;18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91</w:t>
      </w:r>
      <w:r w:rsidRPr="009F7F88">
        <w:rPr>
          <w:color w:val="000000" w:themeColor="text1"/>
        </w:rPr>
        <w:fldChar w:fldCharType="end"/>
      </w:r>
      <w:r w:rsidRPr="009F7F88">
        <w:rPr>
          <w:color w:val="000000" w:themeColor="text1"/>
        </w:rPr>
        <w:t xml:space="preserve"> Using screen printable inks of aerogel microparticles mixed with binders offers a particularly versatile route towards aerogel thin-film. For example, to improve the photovoltaic performance, TiO</w:t>
      </w:r>
      <w:r w:rsidRPr="009F7F88">
        <w:rPr>
          <w:color w:val="000000" w:themeColor="text1"/>
          <w:vertAlign w:val="subscript"/>
        </w:rPr>
        <w:t>2</w:t>
      </w:r>
      <w:r w:rsidRPr="009F7F88">
        <w:rPr>
          <w:color w:val="000000" w:themeColor="text1"/>
        </w:rPr>
        <w:t xml:space="preserve"> and MgO-doped TiO</w:t>
      </w:r>
      <w:r w:rsidRPr="009F7F88">
        <w:rPr>
          <w:color w:val="000000" w:themeColor="text1"/>
          <w:vertAlign w:val="subscript"/>
        </w:rPr>
        <w:t>2</w:t>
      </w:r>
      <w:r w:rsidRPr="009F7F88">
        <w:rPr>
          <w:color w:val="000000" w:themeColor="text1"/>
        </w:rPr>
        <w:t xml:space="preserve"> aerogel encapsulated with ethylene vinyl acetate (EVA) coatings can be screen-printed on silicon solar cells (</w:t>
      </w:r>
      <w:r w:rsidRPr="009F7F88">
        <w:rPr>
          <w:color w:val="000000" w:themeColor="text1"/>
        </w:rPr>
        <w:fldChar w:fldCharType="begin"/>
      </w:r>
      <w:r w:rsidRPr="009F7F88">
        <w:rPr>
          <w:color w:val="000000" w:themeColor="text1"/>
        </w:rPr>
        <w:instrText xml:space="preserve"> REF _Ref41106872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10</w:t>
      </w:r>
      <w:r w:rsidRPr="009F7F88">
        <w:rPr>
          <w:color w:val="000000" w:themeColor="text1"/>
        </w:rPr>
        <w:fldChar w:fldCharType="end"/>
      </w:r>
      <w:r w:rsidRPr="009F7F88">
        <w:rPr>
          <w:color w:val="000000" w:themeColor="text1"/>
        </w:rPr>
        <w:t>).</w:t>
      </w:r>
      <w:r w:rsidRPr="009F7F88">
        <w:rPr>
          <w:color w:val="000000" w:themeColor="text1"/>
        </w:rPr>
        <w:fldChar w:fldCharType="begin" w:fldLock="1"/>
      </w:r>
      <w:r w:rsidRPr="009F7F88">
        <w:rPr>
          <w:color w:val="000000" w:themeColor="text1"/>
        </w:rPr>
        <w:instrText>ADDIN CSL_CITATION {"citationItems":[{"id":"ITEM-1","itemData":{"DOI":"10.1002/er.4128","ISSN":"1099114X","abstract":"This study looks at investigating the influence of high surface area TiO2 and MgO-doped TiO2 aerogel nanomaterials to improve the photovoltaic performance of monocrystalline silicon (mono-Si) solar cells. TiO2 and MgO-doped TiO2 anatase nanoaerogels were synthesized via a single-step colloidal homogeneous precipitation sol-gel method in a compact high-pressure hydrogen reactor. TiO2-based nanoparticles were encapsulated in ethylene vinyl acetate resins, and the obtained composite solutions were screen printed on the textured surface of the cells. The specific surface area, microstructural, composition, and optical properties of the nanoaerogels were characterized by Brunaur-Emmett-Teller, X-ray powder diffractometer, energy-dispersive X-ray spectroscopy, field emission transmission electron microscope, field emission scanning electron microscope, and ultraviolet-visible spectrophotometry. We observed that the MgO-doped TiO2 (2% mol) nanoaerogel exhibited a much superior specific surface area (231 m2/g) compared with the undoped TiO2 (154 m2/g). Experimental results showed that the calculated relative power conversion efficiency increased by 4.6% for the MgO-doped TiO2 coating and 3.4% for the undoped TiO2 under a simulated one-sun illumination.","author":[{"dropping-particle":"","family":"Meng","given":"Fanchao","non-dropping-particle":"","parse-names":false,"suffix":""},{"dropping-particle":"","family":"Dehouche","given":"Zahir","non-dropping-particle":"","parse-names":false,"suffix":""},{"dropping-particle":"","family":"Nutasarin","given":"Aorrapum","non-dropping-particle":"","parse-names":false,"suffix":""},{"dropping-particle":"","family":"Fern","given":"George R.","non-dropping-particle":"","parse-names":false,"suffix":""}],"container-title":"International Journal of Energy Research","id":"ITEM-1","issue":"12","issued":{"date-parts":[["2018"]]},"note":"From Duplicate 2 (Effective MgO-</w:instrText>
      </w:r>
      <w:r w:rsidRPr="009F7F88">
        <w:rPr>
          <w:rFonts w:hint="eastAsia"/>
          <w:color w:val="000000" w:themeColor="text1"/>
        </w:rPr>
        <w:instrText>doped TiO2 nanoaerogel coating for crystalline silicon solar cells improvement - Meng, Fanchao; Dehouche, Zahir; Nutasarin, Aorrapum; Fern, George R.)\n\n</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先做</w:instrText>
      </w:r>
      <w:r w:rsidRPr="009F7F88">
        <w:rPr>
          <w:rFonts w:hint="eastAsia"/>
          <w:color w:val="000000" w:themeColor="text1"/>
        </w:rPr>
        <w:instrText>TO2</w:instrText>
      </w:r>
      <w:r w:rsidRPr="009F7F88">
        <w:rPr>
          <w:rFonts w:hint="eastAsia"/>
          <w:color w:val="000000" w:themeColor="text1"/>
        </w:rPr>
        <w:instrText>气凝胶</w:instrText>
      </w:r>
      <w:r w:rsidRPr="009F7F88">
        <w:rPr>
          <w:rFonts w:hint="eastAsia"/>
          <w:color w:val="000000" w:themeColor="text1"/>
        </w:rPr>
        <w:instrText>\n</w:instrText>
      </w:r>
      <w:r w:rsidRPr="009F7F88">
        <w:rPr>
          <w:rFonts w:hint="eastAsia"/>
          <w:color w:val="000000" w:themeColor="text1"/>
        </w:rPr>
        <w:instrText>再丝网印刷至硅太阳能电池</w:instrText>
      </w:r>
      <w:r w:rsidRPr="009F7F88">
        <w:rPr>
          <w:rFonts w:hint="eastAsia"/>
          <w:color w:val="000000" w:themeColor="text1"/>
        </w:rPr>
        <w:instrText>\nTiO2</w:instrText>
      </w:r>
      <w:r w:rsidRPr="009F7F88">
        <w:rPr>
          <w:rFonts w:hint="eastAsia"/>
          <w:color w:val="000000" w:themeColor="text1"/>
        </w:rPr>
        <w:instrText>基气凝胶</w:instrText>
      </w:r>
      <w:r w:rsidRPr="009F7F88">
        <w:rPr>
          <w:rFonts w:hint="eastAsia"/>
          <w:color w:val="000000" w:themeColor="text1"/>
        </w:rPr>
        <w:instrText>","page":"3915-3927","title":"Effective MgO-doped TiO2 nanoaeroge</w:instrText>
      </w:r>
      <w:r w:rsidRPr="009F7F88">
        <w:rPr>
          <w:color w:val="000000" w:themeColor="text1"/>
        </w:rPr>
        <w:instrText>l coating for crystalline silicon solar cells improvement","type":"article-journal","volume":"42"},"uris":["http://www.mendeley.com/documents/?uuid=d9165b3e-65f3-4380-8ace-d73871a45518"]}],"mendeley":{"formattedCitation":"&lt;sup&gt;185&lt;/sup&gt;","plainTextFormattedCitation":"185","previouslyFormattedCitation":"&lt;sup&gt;18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5</w:t>
      </w:r>
      <w:r w:rsidRPr="009F7F88">
        <w:rPr>
          <w:color w:val="000000" w:themeColor="text1"/>
        </w:rPr>
        <w:fldChar w:fldCharType="end"/>
      </w:r>
      <w:r w:rsidRPr="009F7F88">
        <w:rPr>
          <w:color w:val="000000" w:themeColor="text1"/>
        </w:rPr>
        <w:t xml:space="preserve"> In this work, the aerogel particles with concentrations of 0.2-0.8 </w:t>
      </w:r>
      <w:r w:rsidRPr="009F7F88">
        <w:rPr>
          <w:rFonts w:hint="eastAsia"/>
          <w:color w:val="000000" w:themeColor="text1"/>
        </w:rPr>
        <w:t>m</w:t>
      </w:r>
      <w:r w:rsidRPr="009F7F88">
        <w:rPr>
          <w:color w:val="000000" w:themeColor="text1"/>
        </w:rPr>
        <w:t>g mL</w:t>
      </w:r>
      <w:r w:rsidRPr="009F7F88">
        <w:rPr>
          <w:color w:val="000000" w:themeColor="text1"/>
          <w:vertAlign w:val="superscript"/>
        </w:rPr>
        <w:t>-1</w:t>
      </w:r>
      <w:r w:rsidRPr="009F7F88">
        <w:rPr>
          <w:color w:val="000000" w:themeColor="text1"/>
        </w:rPr>
        <w:t xml:space="preserve"> are well distributed as micron-sized blocks within the 9 </w:t>
      </w:r>
      <w:proofErr w:type="spellStart"/>
      <w:r w:rsidRPr="009F7F88">
        <w:rPr>
          <w:color w:val="000000" w:themeColor="text1"/>
        </w:rPr>
        <w:t>μ</w:t>
      </w:r>
      <w:r w:rsidRPr="009F7F88">
        <w:rPr>
          <w:rFonts w:hint="eastAsia"/>
          <w:color w:val="000000" w:themeColor="text1"/>
        </w:rPr>
        <w:t>m</w:t>
      </w:r>
      <w:proofErr w:type="spellEnd"/>
      <w:r w:rsidRPr="009F7F88">
        <w:rPr>
          <w:color w:val="000000" w:themeColor="text1"/>
        </w:rPr>
        <w:t xml:space="preserve"> thick coating. A concentration of 15 </w:t>
      </w:r>
      <w:proofErr w:type="spellStart"/>
      <w:r w:rsidRPr="009F7F88">
        <w:rPr>
          <w:color w:val="000000" w:themeColor="text1"/>
        </w:rPr>
        <w:t>wt</w:t>
      </w:r>
      <w:proofErr w:type="spellEnd"/>
      <w:r w:rsidRPr="009F7F88">
        <w:rPr>
          <w:color w:val="000000" w:themeColor="text1"/>
        </w:rPr>
        <w:t xml:space="preserve">% of EVA, a common binder </w:t>
      </w:r>
      <w:r w:rsidRPr="009F7F88">
        <w:rPr>
          <w:color w:val="000000" w:themeColor="text1"/>
          <w:lang w:val="en"/>
        </w:rPr>
        <w:t xml:space="preserve">for screen printable inks, </w:t>
      </w:r>
      <w:r w:rsidRPr="009F7F88">
        <w:rPr>
          <w:color w:val="000000" w:themeColor="text1"/>
        </w:rPr>
        <w:t>provides the necessary viscosity and ensures the strength of the printed film.</w:t>
      </w:r>
    </w:p>
    <w:p w14:paraId="4E07AF03" w14:textId="61E9774F" w:rsidR="00F27729" w:rsidRPr="009F7F88" w:rsidRDefault="00F27729" w:rsidP="004C72F4">
      <w:pPr>
        <w:pStyle w:val="RSCB02ArticleText"/>
        <w:ind w:firstLineChars="100" w:firstLine="195"/>
        <w:rPr>
          <w:color w:val="000000" w:themeColor="text1"/>
        </w:rPr>
      </w:pPr>
      <w:r w:rsidRPr="009F7F88">
        <w:rPr>
          <w:rStyle w:val="RSCB08CHeadingIn-lineChar"/>
          <w:color w:val="000000" w:themeColor="text1"/>
        </w:rPr>
        <w:t>4.2.3 Printing 3D architecture aerogels.</w:t>
      </w:r>
      <w:r w:rsidRPr="009F7F88">
        <w:rPr>
          <w:rStyle w:val="RSCB08CHeadingIn-lineChar"/>
          <w:b w:val="0"/>
          <w:bCs/>
          <w:color w:val="000000" w:themeColor="text1"/>
        </w:rPr>
        <w:t xml:space="preserve"> </w:t>
      </w:r>
      <w:r w:rsidRPr="009F7F88">
        <w:rPr>
          <w:bCs/>
          <w:color w:val="000000" w:themeColor="text1"/>
        </w:rPr>
        <w:t xml:space="preserve">Compared with aerogel microspheres and 2D patterns, most examples of </w:t>
      </w:r>
    </w:p>
    <w:p w14:paraId="0AE75E40" w14:textId="77777777" w:rsidR="00CF483C" w:rsidRPr="009F7F88" w:rsidRDefault="00CF483C" w:rsidP="004C72F4">
      <w:pPr>
        <w:pStyle w:val="RSCB02ArticleText"/>
        <w:ind w:firstLineChars="100" w:firstLine="194"/>
        <w:rPr>
          <w:color w:val="000000" w:themeColor="text1"/>
        </w:rPr>
      </w:pPr>
    </w:p>
    <w:p w14:paraId="5F1C965C" w14:textId="64E3863B" w:rsidR="00663F3A" w:rsidRPr="009F7F88" w:rsidRDefault="00663F3A" w:rsidP="00663F3A">
      <w:pPr>
        <w:pStyle w:val="RSCB02ArticleText"/>
        <w:spacing w:line="240" w:lineRule="auto"/>
        <w:jc w:val="center"/>
        <w:rPr>
          <w:color w:val="000000" w:themeColor="text1"/>
        </w:rPr>
      </w:pPr>
      <w:r w:rsidRPr="009F7F88">
        <w:rPr>
          <w:noProof/>
          <w:color w:val="000000" w:themeColor="text1"/>
          <w:w w:val="100"/>
        </w:rPr>
        <w:lastRenderedPageBreak/>
        <mc:AlternateContent>
          <mc:Choice Requires="wpg">
            <w:drawing>
              <wp:inline distT="0" distB="0" distL="0" distR="0" wp14:anchorId="2065C5CA" wp14:editId="26CEA886">
                <wp:extent cx="3088640" cy="2857500"/>
                <wp:effectExtent l="0" t="0" r="0" b="0"/>
                <wp:docPr id="30" name="组合 30"/>
                <wp:cNvGraphicFramePr/>
                <a:graphic xmlns:a="http://schemas.openxmlformats.org/drawingml/2006/main">
                  <a:graphicData uri="http://schemas.microsoft.com/office/word/2010/wordprocessingGroup">
                    <wpg:wgp>
                      <wpg:cNvGrpSpPr/>
                      <wpg:grpSpPr>
                        <a:xfrm>
                          <a:off x="0" y="0"/>
                          <a:ext cx="3088640" cy="2857500"/>
                          <a:chOff x="1" y="931573"/>
                          <a:chExt cx="3088963" cy="2857803"/>
                        </a:xfrm>
                      </wpg:grpSpPr>
                      <pic:pic xmlns:pic="http://schemas.openxmlformats.org/drawingml/2006/picture">
                        <pic:nvPicPr>
                          <pic:cNvPr id="1880" name="图片 1880"/>
                          <pic:cNvPicPr preferRelativeResize="0">
                            <a:picLocks noChangeAspect="1"/>
                          </pic:cNvPicPr>
                        </pic:nvPicPr>
                        <pic:blipFill>
                          <a:blip r:embed="rId30"/>
                          <a:srcRect/>
                          <a:stretch/>
                        </pic:blipFill>
                        <pic:spPr bwMode="auto">
                          <a:xfrm>
                            <a:off x="51607" y="931573"/>
                            <a:ext cx="2988282" cy="2314740"/>
                          </a:xfrm>
                          <a:prstGeom prst="rect">
                            <a:avLst/>
                          </a:prstGeom>
                          <a:noFill/>
                          <a:ln>
                            <a:noFill/>
                          </a:ln>
                        </pic:spPr>
                      </pic:pic>
                      <wps:wsp>
                        <wps:cNvPr id="29" name="文本框 29"/>
                        <wps:cNvSpPr txBox="1"/>
                        <wps:spPr>
                          <a:xfrm>
                            <a:off x="1" y="3296088"/>
                            <a:ext cx="3088963" cy="493288"/>
                          </a:xfrm>
                          <a:prstGeom prst="rect">
                            <a:avLst/>
                          </a:prstGeom>
                          <a:solidFill>
                            <a:prstClr val="white"/>
                          </a:solidFill>
                          <a:ln>
                            <a:noFill/>
                          </a:ln>
                        </wps:spPr>
                        <wps:txbx>
                          <w:txbxContent>
                            <w:p w14:paraId="40EDBFEB" w14:textId="2A81DCC5" w:rsidR="005573B9" w:rsidRPr="001A3D13" w:rsidRDefault="005573B9" w:rsidP="00307BF9">
                              <w:pPr>
                                <w:pStyle w:val="RSCI04CaptiontoFigureSchemeChart"/>
                                <w:rPr>
                                  <w:rFonts w:cs="Times New Roman"/>
                                  <w:b/>
                                  <w:w w:val="108"/>
                                  <w:sz w:val="18"/>
                                </w:rPr>
                              </w:pPr>
                              <w:bookmarkStart w:id="113" w:name="_Ref41106246"/>
                              <w:r>
                                <w:t xml:space="preserve">Fig. </w:t>
                              </w:r>
                              <w:r w:rsidR="00B131A9">
                                <w:fldChar w:fldCharType="begin"/>
                              </w:r>
                              <w:r w:rsidR="00B131A9">
                                <w:instrText xml:space="preserve"> SEQ Fig. \* ARABIC </w:instrText>
                              </w:r>
                              <w:r w:rsidR="00B131A9">
                                <w:fldChar w:fldCharType="separate"/>
                              </w:r>
                              <w:r>
                                <w:rPr>
                                  <w:noProof/>
                                </w:rPr>
                                <w:t>9</w:t>
                              </w:r>
                              <w:r w:rsidR="00B131A9">
                                <w:rPr>
                                  <w:noProof/>
                                </w:rPr>
                                <w:fldChar w:fldCharType="end"/>
                              </w:r>
                              <w:bookmarkEnd w:id="113"/>
                              <w:r>
                                <w:t xml:space="preserve">  (a) Schematic of i</w:t>
                              </w:r>
                              <w:r w:rsidRPr="001A3D13">
                                <w:t>nkjet printing of semiconductor nanoparticle-based aerogels on conducting electrodes. (</w:t>
                              </w:r>
                              <w:r>
                                <w:t>b</w:t>
                              </w:r>
                              <w:r w:rsidRPr="001A3D13">
                                <w:t xml:space="preserve">) SEM images of cross-section view of different printing cycles. </w:t>
                              </w:r>
                              <w:bookmarkStart w:id="114" w:name="_Hlk46469864"/>
                              <w:r w:rsidRPr="001A3D13">
                                <w:t xml:space="preserve">Adapted </w:t>
                              </w:r>
                              <w:r>
                                <w:t xml:space="preserve">with permission </w:t>
                              </w:r>
                              <w:r w:rsidRPr="001A3D13">
                                <w:t>from Ref.</w:t>
                              </w:r>
                              <w:r w:rsidRPr="00107ADC">
                                <w:t xml:space="preserve"> </w:t>
                              </w:r>
                              <w:r w:rsidRPr="00107ADC">
                                <w:fldChar w:fldCharType="begin" w:fldLock="1"/>
                              </w:r>
                              <w:r w:rsidRPr="00107ADC">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喷墨多次打印，控湿度常压干燥或超临界干燥</w:instrText>
                              </w:r>
                              <w:r w:rsidRPr="00107ADC">
                                <w:rPr>
                                  <w:rFonts w:hint="eastAsia"/>
                                </w:rPr>
                                <w:instrText>\nCdSe/CdS</w:instrText>
                              </w:r>
                              <w:r w:rsidRPr="00107ADC">
                                <w:rPr>
                                  <w:rFonts w:hint="eastAsia"/>
                                </w:rPr>
                                <w:instrText>纳米颗粒气凝胶</w:instrText>
                              </w:r>
                              <w:r w:rsidRPr="00107ADC">
                                <w:rPr>
                                  <w:rFonts w:hint="eastAsia"/>
                                </w:rPr>
                                <w:instrText>\n</w:instrText>
                              </w:r>
                              <w:r w:rsidRPr="00107ADC">
                                <w:rPr>
                                  <w:rFonts w:hint="eastAsia"/>
                                </w:rPr>
                                <w:instrText>光电化学</w:instrText>
                              </w:r>
                              <w:r w:rsidRPr="00107ADC">
                                <w:rPr>
                                  <w:rFonts w:hint="eastAsia"/>
                                </w:rPr>
                                <w:instrText>","page":"1902186","title":"Patterning of Nanoparticle</w:instrText>
                              </w:r>
                              <w:r w:rsidRPr="00107ADC">
                                <w:rPr>
                                  <w:rFonts w:hint="eastAsia"/>
                                </w:rPr>
                                <w:instrText>‐</w:instrText>
                              </w:r>
                              <w:r w:rsidRPr="00107ADC">
                                <w:rPr>
                                  <w:rFonts w:hint="eastAsia"/>
                                </w:rPr>
                                <w:instrText>Based Aerogels and Xerogels by Inkjet Printing","type":"article-journal","volume":"15"},"uris":["http://www.mendeley.com/documents/?uuid=9db8</w:instrText>
                              </w:r>
                              <w:r w:rsidRPr="00107ADC">
                                <w:instrText>e202-489c-3ce9-bc02-1ef5c5e4d411"]}],"mendeley":{"formattedCitation":"&lt;sup&gt;182&lt;/sup&gt;","plainTextFormattedCitation":"182","previouslyFormattedCitation":"&lt;sup&gt;180&lt;/sup&gt;"},"properties":{"noteIndex":0},"schema":"https://github.com/citation-style-language/schema/raw/master/csl-citation.json"}</w:instrText>
                              </w:r>
                              <w:r w:rsidRPr="00107ADC">
                                <w:fldChar w:fldCharType="separate"/>
                              </w:r>
                              <w:r w:rsidRPr="00107ADC">
                                <w:rPr>
                                  <w:noProof/>
                                </w:rPr>
                                <w:t>182</w:t>
                              </w:r>
                              <w:r w:rsidRPr="00107ADC">
                                <w:fldChar w:fldCharType="end"/>
                              </w:r>
                              <w:r w:rsidRPr="000C6782">
                                <w:t>.</w:t>
                              </w:r>
                              <w:r w:rsidRPr="001A3D13">
                                <w:t xml:space="preserve"> </w:t>
                              </w:r>
                              <w:r>
                                <w:t>Copyright 2019</w:t>
                              </w:r>
                              <w:r w:rsidRPr="001A3D13">
                                <w:t xml:space="preserve"> WILEY</w:t>
                              </w:r>
                              <w:r w:rsidRPr="001A3D13">
                                <w:rPr>
                                  <w:rFonts w:hint="eastAsia"/>
                                </w:rPr>
                                <w:t>‐</w:t>
                              </w:r>
                              <w:r w:rsidRPr="001A3D13">
                                <w:t>VCH.</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065C5CA" id="组合 30" o:spid="_x0000_s1051" style="width:243.2pt;height:225pt;mso-position-horizontal-relative:char;mso-position-vertical-relative:line" coordorigin=",9315" coordsize="30889,2857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">
                <v:shape id="图片 1880" o:spid="_x0000_s1052" type="#_x0000_t75" style="position:absolute;left:516;top:9315;width:29882;height:2314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">
                  <v:imagedata r:id="rId31" o:title=""/>
                </v:shape>
                <v:shape id="文本框 29" o:spid="_x0000_s1053" type="#_x0000_t202" style="position:absolute;top:32960;width:30889;height:4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40EDBFEB" w14:textId="2A81DCC5" w:rsidR="005573B9" w:rsidRPr="001A3D13" w:rsidRDefault="005573B9" w:rsidP="00307BF9">
                        <w:pPr>
                          <w:pStyle w:val="RSCI04CaptiontoFigureSchemeChart"/>
                          <w:rPr>
                            <w:rFonts w:cs="Times New Roman"/>
                            <w:b/>
                            <w:w w:val="108"/>
                            <w:sz w:val="18"/>
                          </w:rPr>
                        </w:pPr>
                        <w:bookmarkStart w:id="130" w:name="_Ref41106246"/>
                        <w:r>
                          <w:t xml:space="preserve">Fig. </w:t>
                        </w:r>
                        <w:fldSimple w:instr=" SEQ Fig. \* ARABIC ">
                          <w:r>
                            <w:rPr>
                              <w:noProof/>
                            </w:rPr>
                            <w:t>9</w:t>
                          </w:r>
                        </w:fldSimple>
                        <w:bookmarkEnd w:id="130"/>
                        <w:r>
                          <w:t xml:space="preserve">  (a) Schematic of i</w:t>
                        </w:r>
                        <w:r w:rsidRPr="001A3D13">
                          <w:t>nkjet printing of semiconductor nanoparticle-based aerogels on conducting electrodes. (</w:t>
                        </w:r>
                        <w:r>
                          <w:t>b</w:t>
                        </w:r>
                        <w:r w:rsidRPr="001A3D13">
                          <w:t xml:space="preserve">) SEM images of cross-section view of different printing cycles. </w:t>
                        </w:r>
                        <w:bookmarkStart w:id="131" w:name="_Hlk46469864"/>
                        <w:r w:rsidRPr="001A3D13">
                          <w:t xml:space="preserve">Adapted </w:t>
                        </w:r>
                        <w:r>
                          <w:t xml:space="preserve">with permission </w:t>
                        </w:r>
                        <w:r w:rsidRPr="001A3D13">
                          <w:t>from Ref.</w:t>
                        </w:r>
                        <w:r w:rsidRPr="00107ADC">
                          <w:t xml:space="preserve"> </w:t>
                        </w:r>
                        <w:r w:rsidRPr="00107ADC">
                          <w:fldChar w:fldCharType="begin" w:fldLock="1"/>
                        </w:r>
                        <w:r w:rsidRPr="00107ADC">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喷墨多次打印，控湿度常压干燥或超临界干燥</w:instrText>
                        </w:r>
                        <w:r w:rsidRPr="00107ADC">
                          <w:rPr>
                            <w:rFonts w:hint="eastAsia"/>
                          </w:rPr>
                          <w:instrText>\nCdSe/CdS</w:instrText>
                        </w:r>
                        <w:r w:rsidRPr="00107ADC">
                          <w:rPr>
                            <w:rFonts w:hint="eastAsia"/>
                          </w:rPr>
                          <w:instrText>纳米颗粒气凝胶</w:instrText>
                        </w:r>
                        <w:r w:rsidRPr="00107ADC">
                          <w:rPr>
                            <w:rFonts w:hint="eastAsia"/>
                          </w:rPr>
                          <w:instrText>\n</w:instrText>
                        </w:r>
                        <w:r w:rsidRPr="00107ADC">
                          <w:rPr>
                            <w:rFonts w:hint="eastAsia"/>
                          </w:rPr>
                          <w:instrText>光电化学</w:instrText>
                        </w:r>
                        <w:r w:rsidRPr="00107ADC">
                          <w:rPr>
                            <w:rFonts w:hint="eastAsia"/>
                          </w:rPr>
                          <w:instrText>","page":"1902186","title":"Patterning of Nanoparticle</w:instrText>
                        </w:r>
                        <w:r w:rsidRPr="00107ADC">
                          <w:rPr>
                            <w:rFonts w:hint="eastAsia"/>
                          </w:rPr>
                          <w:instrText>‐</w:instrText>
                        </w:r>
                        <w:r w:rsidRPr="00107ADC">
                          <w:rPr>
                            <w:rFonts w:hint="eastAsia"/>
                          </w:rPr>
                          <w:instrText>Based Aerogels and Xerogels by Inkjet Printing","type":"article-journal","volume":"15"},"uris":["http://www.mendeley.com/documents/?uuid=9db8</w:instrText>
                        </w:r>
                        <w:r w:rsidRPr="00107ADC">
                          <w:instrText>e202-489c-3ce9-bc02-1ef5c5e4d411"]}],"mendeley":{"formattedCitation":"&lt;sup&gt;182&lt;/sup&gt;","plainTextFormattedCitation":"182","previouslyFormattedCitation":"&lt;sup&gt;180&lt;/sup&gt;"},"properties":{"noteIndex":0},"schema":"https://github.com/citation-style-language/schema/raw/master/csl-citation.json"}</w:instrText>
                        </w:r>
                        <w:r w:rsidRPr="00107ADC">
                          <w:fldChar w:fldCharType="separate"/>
                        </w:r>
                        <w:r w:rsidRPr="00107ADC">
                          <w:rPr>
                            <w:noProof/>
                          </w:rPr>
                          <w:t>182</w:t>
                        </w:r>
                        <w:r w:rsidRPr="00107ADC">
                          <w:fldChar w:fldCharType="end"/>
                        </w:r>
                        <w:r w:rsidRPr="000C6782">
                          <w:t>.</w:t>
                        </w:r>
                        <w:r w:rsidRPr="001A3D13">
                          <w:t xml:space="preserve"> </w:t>
                        </w:r>
                        <w:r>
                          <w:t>Copyright 2019</w:t>
                        </w:r>
                        <w:r w:rsidRPr="001A3D13">
                          <w:t xml:space="preserve"> WILEY</w:t>
                        </w:r>
                        <w:r w:rsidRPr="001A3D13">
                          <w:rPr>
                            <w:rFonts w:hint="eastAsia"/>
                          </w:rPr>
                          <w:t>‐</w:t>
                        </w:r>
                        <w:r w:rsidRPr="001A3D13">
                          <w:t>VCH.</w:t>
                        </w:r>
                        <w:bookmarkEnd w:id="131"/>
                      </w:p>
                    </w:txbxContent>
                  </v:textbox>
                </v:shape>
                <w10:anchorlock/>
              </v:group>
            </w:pict>
          </mc:Fallback>
        </mc:AlternateContent>
      </w:r>
    </w:p>
    <w:p w14:paraId="7C356AD4" w14:textId="77777777" w:rsidR="004E6D9F" w:rsidRPr="009F7F88" w:rsidRDefault="004E6D9F" w:rsidP="00CE5F0F">
      <w:pPr>
        <w:pStyle w:val="RSCB02ArticleText"/>
        <w:rPr>
          <w:color w:val="000000" w:themeColor="text1"/>
        </w:rPr>
      </w:pPr>
      <w:bookmarkStart w:id="115" w:name="_Toc39868910"/>
    </w:p>
    <w:p w14:paraId="49544611" w14:textId="1CF19D8A" w:rsidR="00993EBE" w:rsidRPr="009F7F88" w:rsidRDefault="00993EBE" w:rsidP="00CE5F0F">
      <w:pPr>
        <w:pStyle w:val="RSCB02ArticleText"/>
        <w:rPr>
          <w:color w:val="000000" w:themeColor="text1"/>
        </w:rPr>
        <w:sectPr w:rsidR="00993EBE" w:rsidRPr="009F7F88" w:rsidSect="00D86C47">
          <w:type w:val="continuous"/>
          <w:pgSz w:w="11907" w:h="16840" w:code="9"/>
          <w:pgMar w:top="1009" w:right="851" w:bottom="1758" w:left="851" w:header="851" w:footer="1049" w:gutter="0"/>
          <w:cols w:num="2" w:space="227"/>
          <w:docGrid w:linePitch="360"/>
        </w:sectPr>
      </w:pPr>
    </w:p>
    <w:p w14:paraId="4110DDC1" w14:textId="62A61563" w:rsidR="004E6D9F" w:rsidRPr="009F7F88" w:rsidRDefault="004E6D9F" w:rsidP="004E6D9F">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448C5FEF" wp14:editId="70BEF8AB">
                <wp:extent cx="6400800" cy="2796055"/>
                <wp:effectExtent l="0" t="0" r="0" b="4445"/>
                <wp:docPr id="32" name="组合 32"/>
                <wp:cNvGraphicFramePr/>
                <a:graphic xmlns:a="http://schemas.openxmlformats.org/drawingml/2006/main">
                  <a:graphicData uri="http://schemas.microsoft.com/office/word/2010/wordprocessingGroup">
                    <wpg:wgp>
                      <wpg:cNvGrpSpPr/>
                      <wpg:grpSpPr>
                        <a:xfrm>
                          <a:off x="0" y="0"/>
                          <a:ext cx="6400800" cy="2796055"/>
                          <a:chOff x="0" y="0"/>
                          <a:chExt cx="6400800" cy="2796055"/>
                        </a:xfrm>
                      </wpg:grpSpPr>
                      <pic:pic xmlns:pic="http://schemas.openxmlformats.org/drawingml/2006/picture">
                        <pic:nvPicPr>
                          <pic:cNvPr id="1882" name="图片 1882"/>
                          <pic:cNvPicPr>
                            <a:picLocks noChangeAspect="1"/>
                          </pic:cNvPicPr>
                        </pic:nvPicPr>
                        <pic:blipFill>
                          <a:blip r:embed="rId32"/>
                          <a:srcRect/>
                          <a:stretch/>
                        </pic:blipFill>
                        <pic:spPr bwMode="auto">
                          <a:xfrm>
                            <a:off x="126872" y="0"/>
                            <a:ext cx="6202157" cy="2393949"/>
                          </a:xfrm>
                          <a:prstGeom prst="rect">
                            <a:avLst/>
                          </a:prstGeom>
                          <a:noFill/>
                          <a:ln>
                            <a:noFill/>
                          </a:ln>
                        </pic:spPr>
                      </pic:pic>
                      <wps:wsp>
                        <wps:cNvPr id="31" name="文本框 31"/>
                        <wps:cNvSpPr txBox="1"/>
                        <wps:spPr>
                          <a:xfrm>
                            <a:off x="0" y="2451100"/>
                            <a:ext cx="6400800" cy="344955"/>
                          </a:xfrm>
                          <a:prstGeom prst="rect">
                            <a:avLst/>
                          </a:prstGeom>
                          <a:solidFill>
                            <a:prstClr val="white"/>
                          </a:solidFill>
                          <a:ln>
                            <a:noFill/>
                          </a:ln>
                        </wps:spPr>
                        <wps:txbx>
                          <w:txbxContent>
                            <w:p w14:paraId="62E630CA" w14:textId="4A64CAC6" w:rsidR="005573B9" w:rsidRPr="00542825" w:rsidRDefault="005573B9" w:rsidP="004E6D9F">
                              <w:pPr>
                                <w:pStyle w:val="RSCI05CaptiontoFigureSchemeChartwithbottombar"/>
                                <w:rPr>
                                  <w:rFonts w:cs="Times New Roman"/>
                                  <w:noProof/>
                                  <w:w w:val="108"/>
                                  <w:sz w:val="18"/>
                                </w:rPr>
                              </w:pPr>
                              <w:bookmarkStart w:id="116" w:name="_Ref41106872"/>
                              <w:r>
                                <w:t xml:space="preserve">Fig. </w:t>
                              </w:r>
                              <w:r w:rsidR="00B131A9">
                                <w:fldChar w:fldCharType="begin"/>
                              </w:r>
                              <w:r w:rsidR="00B131A9">
                                <w:instrText xml:space="preserve"> SEQ Fig. \* ARABIC </w:instrText>
                              </w:r>
                              <w:r w:rsidR="00B131A9">
                                <w:fldChar w:fldCharType="separate"/>
                              </w:r>
                              <w:r>
                                <w:rPr>
                                  <w:noProof/>
                                </w:rPr>
                                <w:t>10</w:t>
                              </w:r>
                              <w:r w:rsidR="00B131A9">
                                <w:rPr>
                                  <w:noProof/>
                                </w:rPr>
                                <w:fldChar w:fldCharType="end"/>
                              </w:r>
                              <w:bookmarkEnd w:id="116"/>
                              <w:r>
                                <w:t xml:space="preserve">  </w:t>
                              </w:r>
                              <w:r w:rsidRPr="00887103">
                                <w:t>(a) Screen printing process for MgO-TiO</w:t>
                              </w:r>
                              <w:r w:rsidRPr="00887103">
                                <w:rPr>
                                  <w:vertAlign w:val="subscript"/>
                                </w:rPr>
                                <w:t>2</w:t>
                              </w:r>
                              <w:r w:rsidRPr="00887103">
                                <w:t xml:space="preserve"> aerogel particles onto surface of mono-Si solar cell. (b) SEM image of MgO-doped TiO</w:t>
                              </w:r>
                              <w:r w:rsidRPr="00887103">
                                <w:rPr>
                                  <w:vertAlign w:val="subscript"/>
                                </w:rPr>
                                <w:t>2</w:t>
                              </w:r>
                              <w:r w:rsidRPr="00887103">
                                <w:t xml:space="preserve"> aerogel. (c) cross-section SEM image of solar cell after coating with EVA/MgO-TiO</w:t>
                              </w:r>
                              <w:r w:rsidRPr="00887103">
                                <w:rPr>
                                  <w:vertAlign w:val="subscript"/>
                                </w:rPr>
                                <w:t>2</w:t>
                              </w:r>
                              <w:r w:rsidRPr="00887103">
                                <w:t>. Adapted with permission from Ref.</w:t>
                              </w:r>
                              <w:r w:rsidRPr="000C6782">
                                <w:t xml:space="preserve"> </w:t>
                              </w:r>
                              <w:bookmarkStart w:id="117" w:name="_Hlk39894437"/>
                              <w:r w:rsidRPr="00107ADC">
                                <w:fldChar w:fldCharType="begin" w:fldLock="1"/>
                              </w:r>
                              <w:r w:rsidRPr="00107ADC">
                                <w:instrText>ADDIN CSL_CITATION {"citationItems":[{"id":"ITEM-1","itemData":{"DOI":"10.1002/er.4128","ISSN":"1099114X","abstract":"This study looks at investigating the influence of high surface area TiO2 and MgO-doped TiO2 aerogel nanomaterials to improve the photovoltaic performance of monocrystalline silicon (mono-Si) solar cells. TiO2 and MgO-doped TiO2 anatase nanoaerogels were synthesized via a single-step colloidal homogeneous precipitation sol-gel method in a compact high-pressure hydrogen reactor. TiO2-based nanoparticles were encapsulated in ethylene vinyl acetate resins, and the obtained composite solutions were screen printed on the textured surface of the cells. The specific surface area, microstructural, composition, and optical properties of the nanoaerogels were characterized by Brunaur-Emmett-Teller, X-ray powder diffractometer, energy-dispersive X-ray spectroscopy, field emission transmission electron microscope, field emission scanning electron microscope, and ultraviolet-visible spectrophotometry. We observed that the MgO-doped TiO2 (2% mol) nanoaerogel exhibited a much superior specific surface area (231 m2/g) compared with the undoped TiO2 (154 m2/g). Experimental results showed that the calculated relative power conversion efficiency increased by 4.6% for the MgO-doped TiO2 coating and 3.4% for the undoped TiO2 under a simulated one-sun illumination.","author":[{"dropping-particle":"","family":"Meng","given":"Fanchao","non-dropping-particle":"","parse-names":false,"suffix":""},{"dropping-particle":"","family":"Dehouche","given":"Zahir","non-dropping-particle":"","parse-names":false,"suffix":""},{"dropping-particle":"","family":"Nutasarin","given":"Aorrapum","non-dropping-particle":"","parse-names":false,"suffix":""},{"dropping-particle":"","family":"Fern","given":"George R.","non-dropping-particle":"","parse-names":false,"suffix":""}],"container-title":"International Journal of Energy Research","id":"ITEM-1","issue":"12","issued":{"date-parts":[["2018"]]},"note":"From Duplicate 2 (Effective MgO-</w:instrText>
                              </w:r>
                              <w:r w:rsidRPr="00107ADC">
                                <w:rPr>
                                  <w:rFonts w:hint="eastAsia"/>
                                </w:rPr>
                                <w:instrText>doped TiO2 nanoaerogel coating for crystalline silicon solar cells improvement - Meng, Fanchao; Dehouche, Zahir; Nutasarin, Aorrapum; Fern, George R.)\n\n</w:instrText>
                              </w:r>
                              <w:r w:rsidRPr="00107ADC">
                                <w:rPr>
                                  <w:rFonts w:hint="eastAsia"/>
                                </w:rPr>
                                <w:instrText>已加</w:instrText>
                              </w:r>
                              <w:r w:rsidRPr="00107ADC">
                                <w:rPr>
                                  <w:rFonts w:hint="eastAsia"/>
                                </w:rPr>
                                <w:instrText>\n</w:instrText>
                              </w:r>
                              <w:r w:rsidRPr="00107ADC">
                                <w:rPr>
                                  <w:rFonts w:hint="eastAsia"/>
                                </w:rPr>
                                <w:instrText>先做</w:instrText>
                              </w:r>
                              <w:r w:rsidRPr="00107ADC">
                                <w:rPr>
                                  <w:rFonts w:hint="eastAsia"/>
                                </w:rPr>
                                <w:instrText>TO2</w:instrText>
                              </w:r>
                              <w:r w:rsidRPr="00107ADC">
                                <w:rPr>
                                  <w:rFonts w:hint="eastAsia"/>
                                </w:rPr>
                                <w:instrText>气凝胶</w:instrText>
                              </w:r>
                              <w:r w:rsidRPr="00107ADC">
                                <w:rPr>
                                  <w:rFonts w:hint="eastAsia"/>
                                </w:rPr>
                                <w:instrText>\n</w:instrText>
                              </w:r>
                              <w:r w:rsidRPr="00107ADC">
                                <w:rPr>
                                  <w:rFonts w:hint="eastAsia"/>
                                </w:rPr>
                                <w:instrText>再丝网印刷至硅太阳能电池</w:instrText>
                              </w:r>
                              <w:r w:rsidRPr="00107ADC">
                                <w:rPr>
                                  <w:rFonts w:hint="eastAsia"/>
                                </w:rPr>
                                <w:instrText>\nTiO2</w:instrText>
                              </w:r>
                              <w:r w:rsidRPr="00107ADC">
                                <w:rPr>
                                  <w:rFonts w:hint="eastAsia"/>
                                </w:rPr>
                                <w:instrText>基气凝胶</w:instrText>
                              </w:r>
                              <w:r w:rsidRPr="00107ADC">
                                <w:rPr>
                                  <w:rFonts w:hint="eastAsia"/>
                                </w:rPr>
                                <w:instrText>","page":"3915-3927","title":"Effective MgO-doped TiO2 nanoaeroge</w:instrText>
                              </w:r>
                              <w:r w:rsidRPr="00107ADC">
                                <w:instrText>l coating for crystalline silicon solar cells improvement","type":"article-journal","volume":"42"},"uris":["http://www.mendeley.com/documents/?uuid=d9165b3e-65f3-4380-8ace-d73871a45518"]}],"mendeley":{"formattedCitation":"&lt;sup&gt;185&lt;/sup&gt;","plainTextFormattedCitation":"185","previouslyFormattedCitation":"&lt;sup&gt;183&lt;/sup&gt;"},"properties":{"noteIndex":0},"schema":"https://github.com/citation-style-language/schema/raw/master/csl-citation.json"}</w:instrText>
                              </w:r>
                              <w:r w:rsidRPr="00107ADC">
                                <w:fldChar w:fldCharType="separate"/>
                              </w:r>
                              <w:r w:rsidRPr="00107ADC">
                                <w:rPr>
                                  <w:noProof/>
                                </w:rPr>
                                <w:t>185</w:t>
                              </w:r>
                              <w:r w:rsidRPr="00107ADC">
                                <w:fldChar w:fldCharType="end"/>
                              </w:r>
                              <w:bookmarkEnd w:id="117"/>
                              <w:r w:rsidRPr="00887103">
                                <w:t>. Copyright 2018 John Wiley &amp; Sons, L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8C5FEF" id="组合 32" o:spid="_x0000_s1054" style="width:7in;height:220.15pt;mso-position-horizontal-relative:char;mso-position-vertical-relative:line" coordsize="64008,2796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lF&#10;AC0Um6jNAC0UmaM0ALRSZozQAtFJmjNAC0UmaMigBaKTIozQAtFJmjNAC0UmaM0ALRSZozQAtFJk&#10;UZoAWikyKW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SgBaKTJ9Kz7HxBpuqXV&#10;za2d9b3NzbNtmiikDNGfRh2oA0aKarbqd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Nb7tOpGoA474t+Ok&#10;+G/w41/xGWTdYWrzRrIwAZgOBX5zf8EvvilffED42fETXdQu3+1a3ctO9sXJVeewra/4K/ftA2um&#10;eF9O+HOm3VxbatJKLm48olQY8YwTXzp/wSV8THT/AI+HSmXJuombP0FAH7dcZ9xTqSl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Vk+KvEVn4T8P32rahN5FraxNI8mM4wK1qzvEGh2niTSptPvo/Ntphh09RQB/Oj+1T8Wtf8Ajj8X&#10;tb8Q6ms01uLh4LR2iKjy1YhR09K9O/4JgTS2f7XXh2N8xeZDKGVhg9OK+7f+ChPgfwb4X0/4UaBp&#10;OiadaT3fiOITJFCod4+M7j717Dpv7C/g3Q/jt4c+J/h+E6TcWcGJrSE4RyVHOKAPqKlpq5zntTq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hpaZKwjjZz0UZ/KgD86v2jNLv&#10;vi1+3p4V8JxBprXR401Fk7Lgjmv0UgTy4Y0/uqB+lfAnwV8UL8RP+Cj3jLWrRN1jaaT9kEnowbmv&#10;v+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quqv5el3&#10;j9NsLn/x01aryL9q34hS/DH4E+J9egbZLDblVb/eBFAHzJ/wTL8Ix6je/EXxrcuZL2fWri2Un+6H&#10;Nfe4r4+/4JkeGLrQ/gPLfXass2rXsl6dwxnec/1r7BFAC0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BO9fKP/BTDXrbTP2W9etZJALi8kiSKPPLfNzX1d3zXwR/wUds7vxt8UvhB4Dg3GDWbpjKueCFa&#10;gD6z/Z80uDS/gp4MhgiWBf7Lt2ZVGOSgzXotY/hPRh4d8M6XpYHFpbpCMf7IArXHSgBa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5/x/qx0DwRr2pKdrWllLNn02qTXxL/AMEx&#10;dNu/EGpfEH4gXKsRr138kjd9pNfUX7UnjGz8F/Arxfd3jiMS6fNCmT1ZkIFeZ/8ABNuxWz/ZY8Nk&#10;Q+S0pdzxgtlupoA+ouewp1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&#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">
                <v:shape id="图片 1882" o:spid="_x0000_s1055" type="#_x0000_t75" style="position:absolute;left:1268;width:62022;height:23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">
                  <v:imagedata r:id="rId33" o:title=""/>
                </v:shape>
                <v:shape id="文本框 31" o:spid="_x0000_s1056" type="#_x0000_t202" style="position:absolute;top:24511;width:64008;height:3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2lxAAAANsAAAAPAAAAZHJzL2Rvd25yZXYueG1sRI9PawIx&#10;FMTvQr9DeAUvUrOuI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L3bLaXEAAAA2wAAAA8A&#10;AAAAAAAAAAAAAAAABwIAAGRycy9kb3ducmV2LnhtbFBLBQYAAAAAAwADALcAAAD4AgAAAAA=&#10;" stroked="f">
                  <v:textbox inset="0,0,0,0">
                    <w:txbxContent>
                      <w:p w14:paraId="62E630CA" w14:textId="4A64CAC6" w:rsidR="005573B9" w:rsidRPr="00542825" w:rsidRDefault="005573B9" w:rsidP="004E6D9F">
                        <w:pPr>
                          <w:pStyle w:val="RSCI05CaptiontoFigureSchemeChartwithbottombar"/>
                          <w:rPr>
                            <w:rFonts w:cs="Times New Roman"/>
                            <w:noProof/>
                            <w:w w:val="108"/>
                            <w:sz w:val="18"/>
                          </w:rPr>
                        </w:pPr>
                        <w:bookmarkStart w:id="135" w:name="_Ref41106872"/>
                        <w:r>
                          <w:t xml:space="preserve">Fig. </w:t>
                        </w:r>
                        <w:fldSimple w:instr=" SEQ Fig. \* ARABIC ">
                          <w:r>
                            <w:rPr>
                              <w:noProof/>
                            </w:rPr>
                            <w:t>10</w:t>
                          </w:r>
                        </w:fldSimple>
                        <w:bookmarkEnd w:id="135"/>
                        <w:r>
                          <w:t xml:space="preserve">  </w:t>
                        </w:r>
                        <w:r w:rsidRPr="00887103">
                          <w:t>(a) Screen printing process for MgO-TiO</w:t>
                        </w:r>
                        <w:r w:rsidRPr="00887103">
                          <w:rPr>
                            <w:vertAlign w:val="subscript"/>
                          </w:rPr>
                          <w:t>2</w:t>
                        </w:r>
                        <w:r w:rsidRPr="00887103">
                          <w:t xml:space="preserve"> aerogel particles onto surface of mono-Si solar cell. (b) SEM image of MgO-doped TiO</w:t>
                        </w:r>
                        <w:r w:rsidRPr="00887103">
                          <w:rPr>
                            <w:vertAlign w:val="subscript"/>
                          </w:rPr>
                          <w:t>2</w:t>
                        </w:r>
                        <w:r w:rsidRPr="00887103">
                          <w:t xml:space="preserve"> aerogel. (c) cross-section SEM image of solar cell after coating with EVA/MgO-TiO</w:t>
                        </w:r>
                        <w:r w:rsidRPr="00887103">
                          <w:rPr>
                            <w:vertAlign w:val="subscript"/>
                          </w:rPr>
                          <w:t>2</w:t>
                        </w:r>
                        <w:r w:rsidRPr="00887103">
                          <w:t>. Adapted with permission from Ref.</w:t>
                        </w:r>
                        <w:r w:rsidRPr="000C6782">
                          <w:t xml:space="preserve"> </w:t>
                        </w:r>
                        <w:bookmarkStart w:id="136" w:name="_Hlk39894437"/>
                        <w:r w:rsidRPr="00107ADC">
                          <w:fldChar w:fldCharType="begin" w:fldLock="1"/>
                        </w:r>
                        <w:r w:rsidRPr="00107ADC">
                          <w:instrText>ADDIN CSL_CITATION {"citationItems":[{"id":"ITEM-1","itemData":{"DOI":"10.1002/er.4128","ISSN":"1099114X","abstract":"This study looks at investigating the influence of high surface area TiO2 and MgO-doped TiO2 aerogel nanomaterials to improve the photovoltaic performance of monocrystalline silicon (mono-Si) solar cells. TiO2 and MgO-doped TiO2 anatase nanoaerogels were synthesized via a single-step colloidal homogeneous precipitation sol-gel method in a compact high-pressure hydrogen reactor. TiO2-based nanoparticles were encapsulated in ethylene vinyl acetate resins, and the obtained composite solutions were screen printed on the textured surface of the cells. The specific surface area, microstructural, composition, and optical properties of the nanoaerogels were characterized by Brunaur-Emmett-Teller, X-ray powder diffractometer, energy-dispersive X-ray spectroscopy, field emission transmission electron microscope, field emission scanning electron microscope, and ultraviolet-visible spectrophotometry. We observed that the MgO-doped TiO2 (2% mol) nanoaerogel exhibited a much superior specific surface area (231 m2/g) compared with the undoped TiO2 (154 m2/g). Experimental results showed that the calculated relative power conversion efficiency increased by 4.6% for the MgO-doped TiO2 coating and 3.4% for the undoped TiO2 under a simulated one-sun illumination.","author":[{"dropping-particle":"","family":"Meng","given":"Fanchao","non-dropping-particle":"","parse-names":false,"suffix":""},{"dropping-particle":"","family":"Dehouche","given":"Zahir","non-dropping-particle":"","parse-names":false,"suffix":""},{"dropping-particle":"","family":"Nutasarin","given":"Aorrapum","non-dropping-particle":"","parse-names":false,"suffix":""},{"dropping-particle":"","family":"Fern","given":"George R.","non-dropping-particle":"","parse-names":false,"suffix":""}],"container-title":"International Journal of Energy Research","id":"ITEM-1","issue":"12","issued":{"date-parts":[["2018"]]},"note":"From Duplicate 2 (Effective MgO-</w:instrText>
                        </w:r>
                        <w:r w:rsidRPr="00107ADC">
                          <w:rPr>
                            <w:rFonts w:hint="eastAsia"/>
                          </w:rPr>
                          <w:instrText>doped TiO2 nanoaerogel coating for crystalline silicon solar cells improvement - Meng, Fanchao; Dehouche, Zahir; Nutasarin, Aorrapum; Fern, George R.)\n\n</w:instrText>
                        </w:r>
                        <w:r w:rsidRPr="00107ADC">
                          <w:rPr>
                            <w:rFonts w:hint="eastAsia"/>
                          </w:rPr>
                          <w:instrText>已加</w:instrText>
                        </w:r>
                        <w:r w:rsidRPr="00107ADC">
                          <w:rPr>
                            <w:rFonts w:hint="eastAsia"/>
                          </w:rPr>
                          <w:instrText>\n</w:instrText>
                        </w:r>
                        <w:r w:rsidRPr="00107ADC">
                          <w:rPr>
                            <w:rFonts w:hint="eastAsia"/>
                          </w:rPr>
                          <w:instrText>先做</w:instrText>
                        </w:r>
                        <w:r w:rsidRPr="00107ADC">
                          <w:rPr>
                            <w:rFonts w:hint="eastAsia"/>
                          </w:rPr>
                          <w:instrText>TO2</w:instrText>
                        </w:r>
                        <w:r w:rsidRPr="00107ADC">
                          <w:rPr>
                            <w:rFonts w:hint="eastAsia"/>
                          </w:rPr>
                          <w:instrText>气凝胶</w:instrText>
                        </w:r>
                        <w:r w:rsidRPr="00107ADC">
                          <w:rPr>
                            <w:rFonts w:hint="eastAsia"/>
                          </w:rPr>
                          <w:instrText>\n</w:instrText>
                        </w:r>
                        <w:r w:rsidRPr="00107ADC">
                          <w:rPr>
                            <w:rFonts w:hint="eastAsia"/>
                          </w:rPr>
                          <w:instrText>再丝网印刷至硅太阳能电池</w:instrText>
                        </w:r>
                        <w:r w:rsidRPr="00107ADC">
                          <w:rPr>
                            <w:rFonts w:hint="eastAsia"/>
                          </w:rPr>
                          <w:instrText>\nTiO2</w:instrText>
                        </w:r>
                        <w:r w:rsidRPr="00107ADC">
                          <w:rPr>
                            <w:rFonts w:hint="eastAsia"/>
                          </w:rPr>
                          <w:instrText>基气凝胶</w:instrText>
                        </w:r>
                        <w:r w:rsidRPr="00107ADC">
                          <w:rPr>
                            <w:rFonts w:hint="eastAsia"/>
                          </w:rPr>
                          <w:instrText>","page":"3915-3927","title":"Effective MgO-doped TiO2 nanoaeroge</w:instrText>
                        </w:r>
                        <w:r w:rsidRPr="00107ADC">
                          <w:instrText>l coating for crystalline silicon solar cells improvement","type":"article-journal","volume":"42"},"uris":["http://www.mendeley.com/documents/?uuid=d9165b3e-65f3-4380-8ace-d73871a45518"]}],"mendeley":{"formattedCitation":"&lt;sup&gt;185&lt;/sup&gt;","plainTextFormattedCitation":"185","previouslyFormattedCitation":"&lt;sup&gt;183&lt;/sup&gt;"},"properties":{"noteIndex":0},"schema":"https://github.com/citation-style-language/schema/raw/master/csl-citation.json"}</w:instrText>
                        </w:r>
                        <w:r w:rsidRPr="00107ADC">
                          <w:fldChar w:fldCharType="separate"/>
                        </w:r>
                        <w:r w:rsidRPr="00107ADC">
                          <w:rPr>
                            <w:noProof/>
                          </w:rPr>
                          <w:t>185</w:t>
                        </w:r>
                        <w:r w:rsidRPr="00107ADC">
                          <w:fldChar w:fldCharType="end"/>
                        </w:r>
                        <w:bookmarkEnd w:id="136"/>
                        <w:r w:rsidRPr="00887103">
                          <w:t>. Copyright 2018 John Wiley &amp; Sons, Ltd.</w:t>
                        </w:r>
                      </w:p>
                    </w:txbxContent>
                  </v:textbox>
                </v:shape>
                <w10:anchorlock/>
              </v:group>
            </w:pict>
          </mc:Fallback>
        </mc:AlternateContent>
      </w:r>
    </w:p>
    <w:p w14:paraId="3F181E50" w14:textId="77777777" w:rsidR="004E6D9F" w:rsidRPr="009F7F88" w:rsidRDefault="004E6D9F" w:rsidP="004E6D9F">
      <w:pPr>
        <w:pStyle w:val="RSCB02ArticleText"/>
        <w:ind w:firstLineChars="100" w:firstLine="194"/>
        <w:rPr>
          <w:color w:val="000000" w:themeColor="text1"/>
        </w:rPr>
      </w:pPr>
    </w:p>
    <w:p w14:paraId="1B4FBDCE" w14:textId="77777777" w:rsidR="004E6D9F" w:rsidRPr="009F7F88" w:rsidRDefault="004E6D9F" w:rsidP="004E6D9F">
      <w:pPr>
        <w:pStyle w:val="RSCB02ArticleText"/>
        <w:ind w:firstLineChars="100" w:firstLine="194"/>
        <w:rPr>
          <w:color w:val="000000" w:themeColor="text1"/>
        </w:rPr>
        <w:sectPr w:rsidR="004E6D9F" w:rsidRPr="009F7F88" w:rsidSect="001B4F43">
          <w:type w:val="continuous"/>
          <w:pgSz w:w="11907" w:h="16840" w:code="9"/>
          <w:pgMar w:top="1009" w:right="851" w:bottom="1758" w:left="851" w:header="851" w:footer="1049" w:gutter="0"/>
          <w:cols w:space="227"/>
          <w:docGrid w:linePitch="360"/>
        </w:sectPr>
      </w:pPr>
    </w:p>
    <w:bookmarkEnd w:id="115"/>
    <w:p w14:paraId="20F14C58" w14:textId="3EF044C9" w:rsidR="00EA52E4" w:rsidRPr="009F7F88" w:rsidRDefault="00ED23E6" w:rsidP="00F27729">
      <w:pPr>
        <w:pStyle w:val="RSCB02ArticleText"/>
        <w:rPr>
          <w:i/>
          <w:iCs/>
          <w:color w:val="000000" w:themeColor="text1"/>
        </w:rPr>
      </w:pPr>
      <w:r w:rsidRPr="009F7F88">
        <w:rPr>
          <w:bCs/>
          <w:color w:val="000000" w:themeColor="text1"/>
        </w:rPr>
        <w:t xml:space="preserve">printed aerogels involve aerogels with 3D architectures. Indeed, it has been one of the most popular fields in aerogel research. There are three main types of 3D printing methods that have thus far been developed for aerogels: light-based printing, 3D </w:t>
      </w:r>
      <w:r w:rsidR="00A66D1E" w:rsidRPr="009F7F88">
        <w:rPr>
          <w:bCs/>
          <w:color w:val="000000" w:themeColor="text1"/>
        </w:rPr>
        <w:t xml:space="preserve">extrusion </w:t>
      </w:r>
      <w:r w:rsidR="00EA52E4" w:rsidRPr="009F7F88">
        <w:rPr>
          <w:bCs/>
          <w:color w:val="000000" w:themeColor="text1"/>
        </w:rPr>
        <w:t>printing, and 3D printed templating (</w:t>
      </w:r>
      <w:r w:rsidR="00EA52E4" w:rsidRPr="009F7F88">
        <w:rPr>
          <w:color w:val="000000" w:themeColor="text1"/>
        </w:rPr>
        <w:fldChar w:fldCharType="begin"/>
      </w:r>
      <w:r w:rsidR="00EA52E4" w:rsidRPr="009F7F88">
        <w:rPr>
          <w:color w:val="000000" w:themeColor="text1"/>
        </w:rPr>
        <w:instrText xml:space="preserve"> REF _Ref41107776 \h </w:instrText>
      </w:r>
      <w:r w:rsidR="00EA52E4" w:rsidRPr="009F7F88">
        <w:rPr>
          <w:color w:val="000000" w:themeColor="text1"/>
        </w:rPr>
      </w:r>
      <w:r w:rsidR="00EA52E4" w:rsidRPr="009F7F88">
        <w:rPr>
          <w:color w:val="000000" w:themeColor="text1"/>
        </w:rPr>
        <w:fldChar w:fldCharType="separate"/>
      </w:r>
      <w:r w:rsidR="00EA52E4" w:rsidRPr="009F7F88">
        <w:rPr>
          <w:color w:val="000000" w:themeColor="text1"/>
        </w:rPr>
        <w:t xml:space="preserve">Table </w:t>
      </w:r>
      <w:r w:rsidR="00EA52E4" w:rsidRPr="009F7F88">
        <w:rPr>
          <w:noProof/>
          <w:color w:val="000000" w:themeColor="text1"/>
        </w:rPr>
        <w:t>6</w:t>
      </w:r>
      <w:r w:rsidR="00EA52E4" w:rsidRPr="009F7F88">
        <w:rPr>
          <w:color w:val="000000" w:themeColor="text1"/>
        </w:rPr>
        <w:fldChar w:fldCharType="end"/>
      </w:r>
      <w:r w:rsidR="00EA52E4" w:rsidRPr="009F7F88">
        <w:rPr>
          <w:bCs/>
          <w:color w:val="000000" w:themeColor="text1"/>
        </w:rPr>
        <w:t>). This section discusses these printing methods.</w:t>
      </w:r>
    </w:p>
    <w:p w14:paraId="4E2B6CB6" w14:textId="0172FCE9" w:rsidR="00D43F83" w:rsidRPr="009F7F88" w:rsidRDefault="00D43F83" w:rsidP="00D43F83">
      <w:pPr>
        <w:pStyle w:val="RSCB02ArticleText"/>
        <w:spacing w:beforeLines="50" w:before="120"/>
        <w:ind w:firstLineChars="100" w:firstLine="194"/>
        <w:rPr>
          <w:color w:val="000000" w:themeColor="text1"/>
        </w:rPr>
      </w:pPr>
      <w:r w:rsidRPr="009F7F88">
        <w:rPr>
          <w:i/>
          <w:iCs/>
          <w:color w:val="000000" w:themeColor="text1"/>
        </w:rPr>
        <w:t>Light-based printing.</w:t>
      </w:r>
      <w:r w:rsidRPr="009F7F88">
        <w:rPr>
          <w:color w:val="000000" w:themeColor="text1"/>
        </w:rPr>
        <w:t xml:space="preserve"> Based on photopolymerization, there are two main types of light-based 3D printing: SLA and DLP.</w:t>
      </w:r>
      <w:r w:rsidRPr="009F7F88">
        <w:rPr>
          <w:rFonts w:hint="eastAsia"/>
          <w:color w:val="000000" w:themeColor="text1"/>
        </w:rPr>
        <w:fldChar w:fldCharType="begin" w:fldLock="1"/>
      </w:r>
      <w:r w:rsidR="004E1277" w:rsidRPr="009F7F88">
        <w:rPr>
          <w:color w:val="000000" w:themeColor="text1"/>
        </w:rPr>
        <w:instrText>ADDIN CSL_CITATION {"citationItems":[{"id":"ITEM-1","itemData":{"DOI":"10.1016/j.biomaterials.2010.04.050","ISSN":"01429612","abstract":"Stereolithography is a solid freeform technique (SFF) that was introduced in the late 1980s. Although many other techniques have been developed since then, stereolithography remains one of the most powerful and versatile of all SFF techniques. It has the highest fabrication accuracy and an increasing number of materials that can be processed is becoming available. In this paper we discuss the characteristic features of the stereolithography technique and compare it to other SFF techniques. The biomedical applications of stereolithography are reviewed, as well as the biodegradable resin materials that have been developed for use with stereolithography. Finally, an overview of the application of stereolithography in preparing porous structures for tissue engineering is given. © 2010 Elsevier Ltd.","author":[{"dropping-particle":"","family":"Melchels","given":"Ferry P.W.","non-dropping-particle":"","parse-names":false,"suffix":""},{"dropping-particle":"","family":"Feijen","given":"Jan","non-dropping-particle":"","parse-names":false,"suffix":""},{"dropping-particle":"","family":"Grijpma","given":"Dirk W.","non-dropping-particle":"","parse-names":false,"suffix":""}],"container-title":"Biomaterials","id":"ITEM-1","issued":{"date-parts":[["2010"]]},"page":"6121-6130","title":"A review on stereolithography and its applications in biomedical engineering","type":"article-journal","volume":"31"},"uris":["http://www.mendeley.com/documents/?uuid=3d477ed5-8978-3e00-af40-94f93dae1820"]}],"mendeley":{"formattedCitation":"&lt;sup&gt;210&lt;/sup&gt;","plainTextFormattedCitation":"210","previouslyFormattedCitation":"&lt;sup&gt;208&lt;/sup&gt;"},"properties":{"noteIndex":0},"schema":"https://github.com/citation-style-language/schema/raw/master/csl-citation.json"}</w:instrText>
      </w:r>
      <w:r w:rsidRPr="009F7F88">
        <w:rPr>
          <w:rFonts w:hint="eastAsia"/>
          <w:color w:val="000000" w:themeColor="text1"/>
        </w:rPr>
        <w:fldChar w:fldCharType="separate"/>
      </w:r>
      <w:r w:rsidR="004E1277" w:rsidRPr="009F7F88">
        <w:rPr>
          <w:noProof/>
          <w:color w:val="000000" w:themeColor="text1"/>
          <w:vertAlign w:val="superscript"/>
        </w:rPr>
        <w:t>210</w:t>
      </w:r>
      <w:r w:rsidRPr="009F7F88">
        <w:rPr>
          <w:rFonts w:hint="eastAsia"/>
          <w:color w:val="000000" w:themeColor="text1"/>
        </w:rPr>
        <w:fldChar w:fldCharType="end"/>
      </w:r>
    </w:p>
    <w:p w14:paraId="7DE31EFD" w14:textId="77777777" w:rsidR="00F27729" w:rsidRPr="009F7F88" w:rsidRDefault="00D43F83" w:rsidP="00F27729">
      <w:pPr>
        <w:pStyle w:val="RSCB02ArticleText"/>
        <w:rPr>
          <w:color w:val="000000" w:themeColor="text1"/>
          <w:lang w:val="en"/>
        </w:rPr>
      </w:pPr>
      <w:r w:rsidRPr="009F7F88">
        <w:rPr>
          <w:color w:val="000000" w:themeColor="text1"/>
          <w:lang w:val="en"/>
        </w:rPr>
        <w:t>SLA printing technology use</w:t>
      </w:r>
      <w:r w:rsidR="005B1463" w:rsidRPr="009F7F88">
        <w:rPr>
          <w:color w:val="000000" w:themeColor="text1"/>
          <w:lang w:val="en"/>
        </w:rPr>
        <w:t>s</w:t>
      </w:r>
      <w:r w:rsidRPr="009F7F88">
        <w:rPr>
          <w:color w:val="000000" w:themeColor="text1"/>
          <w:lang w:val="en"/>
        </w:rPr>
        <w:t xml:space="preserve"> an ultraviolet laser as the light source</w:t>
      </w:r>
      <w:r w:rsidR="005B1463" w:rsidRPr="009F7F88">
        <w:rPr>
          <w:color w:val="000000" w:themeColor="text1"/>
          <w:lang w:val="en"/>
        </w:rPr>
        <w:t>. A</w:t>
      </w:r>
      <w:r w:rsidRPr="009F7F88">
        <w:rPr>
          <w:color w:val="000000" w:themeColor="text1"/>
          <w:lang w:val="en"/>
        </w:rPr>
        <w:t xml:space="preserve"> lens system </w:t>
      </w:r>
      <w:r w:rsidR="005B1463" w:rsidRPr="009F7F88">
        <w:rPr>
          <w:color w:val="000000" w:themeColor="text1"/>
          <w:lang w:val="en"/>
        </w:rPr>
        <w:t xml:space="preserve">is used </w:t>
      </w:r>
      <w:r w:rsidRPr="009F7F88">
        <w:rPr>
          <w:color w:val="000000" w:themeColor="text1"/>
          <w:lang w:val="en"/>
        </w:rPr>
        <w:t xml:space="preserve">to control the </w:t>
      </w:r>
      <w:r w:rsidR="001B4F43" w:rsidRPr="009F7F88">
        <w:rPr>
          <w:color w:val="000000" w:themeColor="text1"/>
          <w:lang w:val="en"/>
        </w:rPr>
        <w:t>scanning</w:t>
      </w:r>
      <w:r w:rsidR="005B1463" w:rsidRPr="009F7F88">
        <w:rPr>
          <w:color w:val="000000" w:themeColor="text1"/>
          <w:lang w:val="en"/>
        </w:rPr>
        <w:t xml:space="preserve"> of the laser spot on the top surface of the liquid resin. When this layer is photopolymerized</w:t>
      </w:r>
      <w:r w:rsidR="000C09F1" w:rsidRPr="009F7F88">
        <w:rPr>
          <w:color w:val="000000" w:themeColor="text1"/>
          <w:lang w:val="en"/>
        </w:rPr>
        <w:t xml:space="preserve"> by the laser</w:t>
      </w:r>
      <w:r w:rsidR="005B1463" w:rsidRPr="009F7F88">
        <w:rPr>
          <w:color w:val="000000" w:themeColor="text1"/>
          <w:lang w:val="en"/>
        </w:rPr>
        <w:t xml:space="preserve">, </w:t>
      </w:r>
      <w:r w:rsidR="001B4F43" w:rsidRPr="009F7F88">
        <w:rPr>
          <w:color w:val="000000" w:themeColor="text1"/>
          <w:lang w:val="en"/>
        </w:rPr>
        <w:t xml:space="preserve">the sample holding platform drops a certain distance (usually in the range of 25-100 </w:t>
      </w:r>
      <w:proofErr w:type="spellStart"/>
      <w:r w:rsidR="001B4F43" w:rsidRPr="009F7F88">
        <w:rPr>
          <w:color w:val="000000" w:themeColor="text1"/>
        </w:rPr>
        <w:t>μm</w:t>
      </w:r>
      <w:proofErr w:type="spellEnd"/>
      <w:r w:rsidR="001B4F43" w:rsidRPr="009F7F88">
        <w:rPr>
          <w:color w:val="000000" w:themeColor="text1"/>
          <w:lang w:val="en"/>
        </w:rPr>
        <w:t>)</w:t>
      </w:r>
      <w:r w:rsidR="005B1463" w:rsidRPr="009F7F88">
        <w:rPr>
          <w:color w:val="000000" w:themeColor="text1"/>
          <w:lang w:val="en"/>
        </w:rPr>
        <w:t>.</w:t>
      </w:r>
      <w:r w:rsidR="001B4F43" w:rsidRPr="009F7F88">
        <w:rPr>
          <w:rFonts w:hint="eastAsia"/>
          <w:color w:val="000000" w:themeColor="text1"/>
        </w:rPr>
        <w:fldChar w:fldCharType="begin" w:fldLock="1"/>
      </w:r>
      <w:r w:rsidR="004E1277" w:rsidRPr="009F7F88">
        <w:rPr>
          <w:color w:val="000000" w:themeColor="text1"/>
        </w:rPr>
        <w:instrText>ADDIN CSL_CITATION {"citationItems":[{"id":"ITEM-1","itemData":{"DOI":"10.1016/j.biomaterials.2010.04.050","ISSN":"01429612","abstract":"Stereolithography is a solid freeform technique (SFF) that was introduced in the late 1980s. Although many other techniques have been developed since then, stereolithography remains one of the most powerful and versatile of all SFF techniques. It has the highest fabrication accuracy and an increasing number of materials that can be processed is becoming available. In this paper we discuss the characteristic features of the stereolithography technique and compare it to other SFF techniques. The biomedical applications of stereolithography are reviewed, as well as the biodegradable resin materials that have been developed for use with stereolithography. Finally, an overview of the application of stereolithography in preparing porous structures for tissue engineering is given. © 2010 Elsevier Ltd.","author":[{"dropping-particle":"","family":"Melchels","given":"Ferry P.W.","non-dropping-particle":"","parse-names":false,"suffix":""},{"dropping-particle":"","family":"Feijen","given":"Jan","non-dropping-particle":"","parse-names":false,"suffix":""},{"dropping-particle":"","family":"Grijpma","given":"Dirk W.","non-dropping-particle":"","parse-names":false,"suffix":""}],"container-title":"Biomaterials","id":"ITEM-1","issued":{"date-parts":[["2010"]]},"page":"6121-6130","title":"A review on stereolithography and its applications in biomedical engineering","type":"article-journal","volume":"31"},"uris":["http://www.mendeley.com/documents/?uuid=3d477ed5-8978-3e00-af40-94f93dae1820"]}],"mendeley":{"formattedCitation":"&lt;sup&gt;210&lt;/sup&gt;","plainTextFormattedCitation":"210","previouslyFormattedCitation":"&lt;sup&gt;208&lt;/sup&gt;"},"properties":{"noteIndex":0},"schema":"https://github.com/citation-style-language/schema/raw/master/csl-citation.json"}</w:instrText>
      </w:r>
      <w:r w:rsidR="001B4F43" w:rsidRPr="009F7F88">
        <w:rPr>
          <w:rFonts w:hint="eastAsia"/>
          <w:color w:val="000000" w:themeColor="text1"/>
        </w:rPr>
        <w:fldChar w:fldCharType="separate"/>
      </w:r>
      <w:r w:rsidR="004E1277" w:rsidRPr="009F7F88">
        <w:rPr>
          <w:noProof/>
          <w:color w:val="000000" w:themeColor="text1"/>
          <w:vertAlign w:val="superscript"/>
        </w:rPr>
        <w:t>210</w:t>
      </w:r>
      <w:r w:rsidR="001B4F43" w:rsidRPr="009F7F88">
        <w:rPr>
          <w:rFonts w:hint="eastAsia"/>
          <w:color w:val="000000" w:themeColor="text1"/>
        </w:rPr>
        <w:fldChar w:fldCharType="end"/>
      </w:r>
      <w:r w:rsidR="001B4F43" w:rsidRPr="009F7F88">
        <w:rPr>
          <w:color w:val="000000" w:themeColor="text1"/>
        </w:rPr>
        <w:t xml:space="preserve"> </w:t>
      </w:r>
      <w:r w:rsidR="00F27729" w:rsidRPr="009F7F88">
        <w:rPr>
          <w:color w:val="000000" w:themeColor="text1"/>
        </w:rPr>
        <w:t xml:space="preserve">The cured layer therefore is </w:t>
      </w:r>
      <w:r w:rsidR="00F27729" w:rsidRPr="009F7F88">
        <w:rPr>
          <w:color w:val="000000" w:themeColor="text1"/>
          <w:lang w:val="en"/>
        </w:rPr>
        <w:t xml:space="preserve">immersed in liquid resin, and the surface of the liquid resin is scanned and photopolymerized </w:t>
      </w:r>
      <w:r w:rsidR="00F27729" w:rsidRPr="009F7F88">
        <w:rPr>
          <w:color w:val="000000" w:themeColor="text1"/>
          <w:lang w:val="en"/>
        </w:rPr>
        <w:t>again to create the subsequent layer. This process is repeated until a complete 3D structure is obtained.</w:t>
      </w:r>
    </w:p>
    <w:p w14:paraId="0D28C254" w14:textId="77777777" w:rsidR="00F27729" w:rsidRPr="009F7F88" w:rsidRDefault="00F27729" w:rsidP="00F27729">
      <w:pPr>
        <w:pStyle w:val="RSCB02ArticleText"/>
        <w:ind w:firstLineChars="100" w:firstLine="194"/>
        <w:rPr>
          <w:color w:val="000000" w:themeColor="text1"/>
          <w:lang w:val="en"/>
        </w:rPr>
      </w:pPr>
      <w:r w:rsidRPr="009F7F88">
        <w:rPr>
          <w:color w:val="000000" w:themeColor="text1"/>
          <w:lang w:val="en"/>
        </w:rPr>
        <w:t>DLP printing technology first uses the slicing software to cut the model into slices, and uses a projector to project the sliced image, usually from the bottom of a transparent container into the photocurable resin pool, so that photopolymerization occurs in a very thin resin layer. The sample holding platform then moves up by one layer’s distance, the projector projects the next sliced image and cure the layer. The cycle continues until a 3D printed object is created.</w:t>
      </w:r>
    </w:p>
    <w:p w14:paraId="393149AE" w14:textId="5C555FBF" w:rsidR="001B4F43" w:rsidRPr="009F7F88" w:rsidRDefault="00F27729" w:rsidP="00F27729">
      <w:pPr>
        <w:pStyle w:val="RSCB02ArticleText"/>
        <w:ind w:firstLineChars="100" w:firstLine="194"/>
        <w:rPr>
          <w:color w:val="000000" w:themeColor="text1"/>
          <w:lang w:val="en"/>
        </w:rPr>
      </w:pPr>
      <w:r w:rsidRPr="009F7F88">
        <w:rPr>
          <w:color w:val="000000" w:themeColor="text1"/>
          <w:lang w:val="en"/>
        </w:rPr>
        <w:t xml:space="preserve">The differences between these two technologies are: The light source of SLA is a laser while for DLP it is projector. Also, the resin curing of SLA is from spot to line, and then line to layer and eventually to object. On the other hand, for DLP, it is from layer to object. </w:t>
      </w:r>
    </w:p>
    <w:p w14:paraId="6F9C1EF7" w14:textId="77777777" w:rsidR="004E6D9F" w:rsidRPr="009F7F88" w:rsidRDefault="004E6D9F" w:rsidP="004E6D9F">
      <w:pPr>
        <w:pStyle w:val="RSCB02ArticleText"/>
        <w:rPr>
          <w:color w:val="000000" w:themeColor="text1"/>
        </w:rPr>
      </w:pPr>
    </w:p>
    <w:p w14:paraId="752ED409" w14:textId="71E16993" w:rsidR="00512EAA" w:rsidRPr="009F7F88" w:rsidRDefault="00512EAA" w:rsidP="004E6D9F">
      <w:pPr>
        <w:pStyle w:val="RSCB02ArticleText"/>
        <w:rPr>
          <w:color w:val="000000" w:themeColor="text1"/>
        </w:rPr>
        <w:sectPr w:rsidR="00512EAA" w:rsidRPr="009F7F88" w:rsidSect="00514CBA">
          <w:type w:val="continuous"/>
          <w:pgSz w:w="11907" w:h="16840" w:code="9"/>
          <w:pgMar w:top="1009" w:right="851" w:bottom="1758" w:left="851" w:header="851" w:footer="1049" w:gutter="0"/>
          <w:cols w:num="2" w:space="227"/>
          <w:titlePg/>
          <w:docGrid w:linePitch="360"/>
        </w:sectPr>
      </w:pPr>
    </w:p>
    <w:p w14:paraId="208947E5" w14:textId="2199BB9A" w:rsidR="004E6D9F" w:rsidRPr="009F7F88" w:rsidRDefault="004E6D9F" w:rsidP="004E6D9F">
      <w:pPr>
        <w:pStyle w:val="RSCT01TableTitlewithtopbar"/>
        <w:rPr>
          <w:color w:val="000000" w:themeColor="text1"/>
        </w:rPr>
      </w:pPr>
      <w:bookmarkStart w:id="118" w:name="_Ref41107776"/>
      <w:r w:rsidRPr="009F7F88">
        <w:rPr>
          <w:color w:val="000000" w:themeColor="text1"/>
        </w:rPr>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6</w:t>
      </w:r>
      <w:r w:rsidR="00B131A9" w:rsidRPr="009F7F88">
        <w:rPr>
          <w:noProof/>
          <w:color w:val="000000" w:themeColor="text1"/>
        </w:rPr>
        <w:fldChar w:fldCharType="end"/>
      </w:r>
      <w:bookmarkEnd w:id="118"/>
      <w:r w:rsidRPr="009F7F88">
        <w:rPr>
          <w:color w:val="000000" w:themeColor="text1"/>
        </w:rPr>
        <w:t xml:space="preserve">  3D printing processes for aerogels categorized by curing or gelation methods</w:t>
      </w:r>
    </w:p>
    <w:tbl>
      <w:tblPr>
        <w:tblpPr w:leftFromText="180" w:rightFromText="180" w:vertAnchor="text" w:tblpY="1"/>
        <w:tblOverlap w:val="never"/>
        <w:tblW w:w="10237" w:type="dxa"/>
        <w:tblLook w:val="04A0" w:firstRow="1" w:lastRow="0" w:firstColumn="1" w:lastColumn="0" w:noHBand="0" w:noVBand="1"/>
      </w:tblPr>
      <w:tblGrid>
        <w:gridCol w:w="2268"/>
        <w:gridCol w:w="2656"/>
        <w:gridCol w:w="2306"/>
        <w:gridCol w:w="3007"/>
      </w:tblGrid>
      <w:tr w:rsidR="009F7F88" w:rsidRPr="009F7F88" w14:paraId="31FFEC57" w14:textId="77777777" w:rsidTr="004811C9">
        <w:trPr>
          <w:trHeight w:val="206"/>
        </w:trPr>
        <w:tc>
          <w:tcPr>
            <w:tcW w:w="2268" w:type="dxa"/>
            <w:tcBorders>
              <w:left w:val="nil"/>
              <w:bottom w:val="single" w:sz="4" w:space="0" w:color="auto"/>
              <w:right w:val="nil"/>
            </w:tcBorders>
            <w:hideMark/>
          </w:tcPr>
          <w:p w14:paraId="4D97E1F3" w14:textId="77777777" w:rsidR="004E6D9F" w:rsidRPr="009F7F88" w:rsidRDefault="004E6D9F" w:rsidP="00D31FEE">
            <w:pPr>
              <w:pStyle w:val="RSCT03TableBody"/>
              <w:jc w:val="left"/>
              <w:rPr>
                <w:color w:val="000000" w:themeColor="text1"/>
                <w:w w:val="108"/>
              </w:rPr>
            </w:pPr>
            <w:r w:rsidRPr="009F7F88">
              <w:rPr>
                <w:color w:val="000000" w:themeColor="text1"/>
                <w:w w:val="108"/>
              </w:rPr>
              <w:t>Curing or gelation methods</w:t>
            </w:r>
          </w:p>
        </w:tc>
        <w:tc>
          <w:tcPr>
            <w:tcW w:w="2656" w:type="dxa"/>
            <w:tcBorders>
              <w:left w:val="nil"/>
              <w:bottom w:val="single" w:sz="4" w:space="0" w:color="auto"/>
              <w:right w:val="nil"/>
            </w:tcBorders>
            <w:hideMark/>
          </w:tcPr>
          <w:p w14:paraId="56C4053D" w14:textId="77777777" w:rsidR="004E6D9F" w:rsidRPr="009F7F88" w:rsidRDefault="004E6D9F" w:rsidP="00D31FEE">
            <w:pPr>
              <w:pStyle w:val="RSCT03TableBody"/>
              <w:jc w:val="left"/>
              <w:rPr>
                <w:color w:val="000000" w:themeColor="text1"/>
                <w:w w:val="108"/>
              </w:rPr>
            </w:pPr>
            <w:r w:rsidRPr="009F7F88">
              <w:rPr>
                <w:color w:val="000000" w:themeColor="text1"/>
                <w:w w:val="108"/>
              </w:rPr>
              <w:t>Description</w:t>
            </w:r>
          </w:p>
        </w:tc>
        <w:tc>
          <w:tcPr>
            <w:tcW w:w="2306" w:type="dxa"/>
            <w:tcBorders>
              <w:left w:val="nil"/>
              <w:bottom w:val="single" w:sz="4" w:space="0" w:color="auto"/>
              <w:right w:val="nil"/>
            </w:tcBorders>
            <w:hideMark/>
          </w:tcPr>
          <w:p w14:paraId="3909C675" w14:textId="77777777" w:rsidR="004E6D9F" w:rsidRPr="009F7F88" w:rsidRDefault="004E6D9F" w:rsidP="00D31FEE">
            <w:pPr>
              <w:pStyle w:val="RSCT03TableBody"/>
              <w:jc w:val="left"/>
              <w:rPr>
                <w:color w:val="000000" w:themeColor="text1"/>
                <w:w w:val="108"/>
              </w:rPr>
            </w:pPr>
            <w:r w:rsidRPr="009F7F88">
              <w:rPr>
                <w:color w:val="000000" w:themeColor="text1"/>
                <w:w w:val="108"/>
              </w:rPr>
              <w:t>Advantages</w:t>
            </w:r>
          </w:p>
        </w:tc>
        <w:tc>
          <w:tcPr>
            <w:tcW w:w="3007" w:type="dxa"/>
            <w:tcBorders>
              <w:left w:val="nil"/>
              <w:bottom w:val="single" w:sz="4" w:space="0" w:color="auto"/>
              <w:right w:val="nil"/>
            </w:tcBorders>
            <w:hideMark/>
          </w:tcPr>
          <w:p w14:paraId="470F536A" w14:textId="77777777" w:rsidR="004E6D9F" w:rsidRPr="009F7F88" w:rsidRDefault="004E6D9F" w:rsidP="00D31FEE">
            <w:pPr>
              <w:pStyle w:val="RSCT03TableBody"/>
              <w:jc w:val="left"/>
              <w:rPr>
                <w:color w:val="000000" w:themeColor="text1"/>
                <w:w w:val="108"/>
              </w:rPr>
            </w:pPr>
            <w:r w:rsidRPr="009F7F88">
              <w:rPr>
                <w:color w:val="000000" w:themeColor="text1"/>
                <w:w w:val="108"/>
              </w:rPr>
              <w:t>Disadvantages</w:t>
            </w:r>
          </w:p>
        </w:tc>
      </w:tr>
      <w:tr w:rsidR="009F7F88" w:rsidRPr="009F7F88" w14:paraId="60D562EB" w14:textId="77777777" w:rsidTr="004811C9">
        <w:trPr>
          <w:trHeight w:val="512"/>
        </w:trPr>
        <w:tc>
          <w:tcPr>
            <w:tcW w:w="2268" w:type="dxa"/>
            <w:tcBorders>
              <w:top w:val="single" w:sz="4" w:space="0" w:color="auto"/>
              <w:left w:val="nil"/>
              <w:bottom w:val="nil"/>
              <w:right w:val="nil"/>
            </w:tcBorders>
            <w:hideMark/>
          </w:tcPr>
          <w:p w14:paraId="421A8F7C" w14:textId="7F8ED8BC" w:rsidR="004E6D9F" w:rsidRPr="009F7F88" w:rsidRDefault="004E6D9F" w:rsidP="00D31FEE">
            <w:pPr>
              <w:pStyle w:val="RSCT03TableBody"/>
              <w:jc w:val="left"/>
              <w:rPr>
                <w:color w:val="000000" w:themeColor="text1"/>
                <w:w w:val="108"/>
              </w:rPr>
            </w:pPr>
            <w:r w:rsidRPr="009F7F88">
              <w:rPr>
                <w:color w:val="000000" w:themeColor="text1"/>
                <w:w w:val="108"/>
              </w:rPr>
              <w:lastRenderedPageBreak/>
              <w:t>L</w:t>
            </w:r>
            <w:r w:rsidR="00307614" w:rsidRPr="009F7F88">
              <w:rPr>
                <w:color w:val="000000" w:themeColor="text1"/>
                <w:w w:val="108"/>
              </w:rPr>
              <w:t>ight</w:t>
            </w:r>
            <w:r w:rsidRPr="009F7F88">
              <w:rPr>
                <w:color w:val="000000" w:themeColor="text1"/>
                <w:w w:val="108"/>
              </w:rPr>
              <w:t>-</w:t>
            </w:r>
            <w:r w:rsidR="00FC396F" w:rsidRPr="009F7F88">
              <w:rPr>
                <w:color w:val="000000" w:themeColor="text1"/>
                <w:w w:val="108"/>
              </w:rPr>
              <w:t>bas</w:t>
            </w:r>
            <w:r w:rsidRPr="009F7F88">
              <w:rPr>
                <w:color w:val="000000" w:themeColor="text1"/>
                <w:w w:val="108"/>
              </w:rPr>
              <w:t xml:space="preserve">ed </w:t>
            </w:r>
            <w:r w:rsidR="00FC396F" w:rsidRPr="009F7F88">
              <w:rPr>
                <w:color w:val="000000" w:themeColor="text1"/>
                <w:w w:val="108"/>
              </w:rPr>
              <w:t>printing</w:t>
            </w:r>
          </w:p>
        </w:tc>
        <w:tc>
          <w:tcPr>
            <w:tcW w:w="2656" w:type="dxa"/>
            <w:tcBorders>
              <w:top w:val="single" w:sz="4" w:space="0" w:color="auto"/>
              <w:left w:val="nil"/>
              <w:bottom w:val="nil"/>
              <w:right w:val="nil"/>
            </w:tcBorders>
            <w:hideMark/>
          </w:tcPr>
          <w:p w14:paraId="0FFF65A3" w14:textId="31D5EBEF" w:rsidR="004E6D9F" w:rsidRPr="009F7F88" w:rsidRDefault="004E6D9F" w:rsidP="00D31FEE">
            <w:pPr>
              <w:pStyle w:val="RSCT03TableBody"/>
              <w:jc w:val="left"/>
              <w:rPr>
                <w:color w:val="000000" w:themeColor="text1"/>
                <w:w w:val="108"/>
              </w:rPr>
            </w:pPr>
            <w:r w:rsidRPr="009F7F88">
              <w:rPr>
                <w:color w:val="000000" w:themeColor="text1"/>
                <w:w w:val="108"/>
              </w:rPr>
              <w:t xml:space="preserve">Using photo-curable resin to cure layer by layer to form a 3D structure by ultraviolet or visible light in the presence of a </w:t>
            </w:r>
            <w:proofErr w:type="spellStart"/>
            <w:r w:rsidRPr="009F7F88">
              <w:rPr>
                <w:color w:val="000000" w:themeColor="text1"/>
                <w:w w:val="108"/>
              </w:rPr>
              <w:t>photoinitiator</w:t>
            </w:r>
            <w:proofErr w:type="spellEnd"/>
            <w:r w:rsidRPr="009F7F88">
              <w:rPr>
                <w:color w:val="000000" w:themeColor="text1"/>
                <w:w w:val="108"/>
              </w:rPr>
              <w:t>. Printing aerogel accuracy: 10 μm</w:t>
            </w:r>
            <w:r w:rsidR="00F43729" w:rsidRPr="009F7F88">
              <w:rPr>
                <w:color w:val="000000" w:themeColor="text1"/>
                <w:w w:val="108"/>
              </w:rPr>
              <w:t>.</w:t>
            </w:r>
            <w:r w:rsidRPr="009F7F88">
              <w:rPr>
                <w:color w:val="000000" w:themeColor="text1"/>
                <w:w w:val="108"/>
              </w:rPr>
              <w:fldChar w:fldCharType="begin" w:fldLock="1"/>
            </w:r>
            <w:r w:rsidR="004E1277" w:rsidRPr="009F7F88">
              <w:rPr>
                <w:color w:val="000000" w:themeColor="text1"/>
                <w:w w:val="108"/>
              </w:rPr>
              <w:instrText>ADDIN CSL_CITATION {"citationItems":[{"id":"ITEM-1","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le":"","family":"Worsley","given":"Marcus A.","non-dropping-particle":"","parse-names":false,"suffix":""}],"container-title":"Materials Horizons","id":"ITEM-1","issue":"6","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光致聚合</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打印精细度比其他方法提高</w:instrText>
            </w:r>
            <w:r w:rsidR="004E1277" w:rsidRPr="009F7F88">
              <w:rPr>
                <w:color w:val="000000" w:themeColor="text1"/>
                <w:w w:val="108"/>
              </w:rPr>
              <w:instrText>1</w:instrText>
            </w:r>
            <w:r w:rsidR="004E1277" w:rsidRPr="009F7F88">
              <w:rPr>
                <w:rFonts w:ascii="SimSun" w:eastAsia="SimSun" w:hAnsi="SimSun" w:cs="SimSun" w:hint="eastAsia"/>
                <w:color w:val="000000" w:themeColor="text1"/>
                <w:w w:val="108"/>
              </w:rPr>
              <w:instrText>个数量级</w:instrText>
            </w:r>
            <w:r w:rsidR="004E1277" w:rsidRPr="009F7F88">
              <w:rPr>
                <w:color w:val="000000" w:themeColor="text1"/>
                <w:w w:val="108"/>
              </w:rPr>
              <w:instrText>","page":"1035-1041","publisher":"Royal Society of Chemistry","title":"Additive manufacturing of complex micro-architected graphene aerogels","type":"article-journal","volume":"5"},"uris":["http://www.mendeley.com/documents/?uuid=3e5a6833-ba2c-4f34-bd3c-2b0dc8a92139"]}],"mendeley":{"formattedCitation":"&lt;sup&gt;244&lt;/sup&gt;","plainTextFormattedCitation":"244","previouslyFormattedCitation":"&lt;sup&gt;242&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vertAlign w:val="superscript"/>
              </w:rPr>
              <w:t>244</w:t>
            </w:r>
            <w:r w:rsidRPr="009F7F88">
              <w:rPr>
                <w:color w:val="000000" w:themeColor="text1"/>
                <w:w w:val="108"/>
              </w:rPr>
              <w:fldChar w:fldCharType="end"/>
            </w:r>
          </w:p>
        </w:tc>
        <w:tc>
          <w:tcPr>
            <w:tcW w:w="2306" w:type="dxa"/>
            <w:tcBorders>
              <w:top w:val="single" w:sz="4" w:space="0" w:color="auto"/>
              <w:left w:val="nil"/>
              <w:bottom w:val="nil"/>
              <w:right w:val="nil"/>
            </w:tcBorders>
            <w:hideMark/>
          </w:tcPr>
          <w:p w14:paraId="53EACCAB" w14:textId="7B715B3D" w:rsidR="004E6D9F" w:rsidRPr="009F7F88" w:rsidRDefault="004E6D9F" w:rsidP="00D31FEE">
            <w:pPr>
              <w:pStyle w:val="RSCT03TableBody"/>
              <w:jc w:val="left"/>
              <w:rPr>
                <w:color w:val="000000" w:themeColor="text1"/>
                <w:w w:val="108"/>
              </w:rPr>
            </w:pPr>
            <w:r w:rsidRPr="009F7F88">
              <w:rPr>
                <w:color w:val="000000" w:themeColor="text1"/>
                <w:w w:val="108"/>
              </w:rPr>
              <w:t>Compatible with traditional molecul</w:t>
            </w:r>
            <w:r w:rsidR="00740ABE" w:rsidRPr="009F7F88">
              <w:rPr>
                <w:color w:val="000000" w:themeColor="text1"/>
                <w:w w:val="108"/>
              </w:rPr>
              <w:t>e</w:t>
            </w:r>
            <w:r w:rsidRPr="009F7F88">
              <w:rPr>
                <w:color w:val="000000" w:themeColor="text1"/>
                <w:w w:val="108"/>
              </w:rPr>
              <w:t>-derived sols.</w:t>
            </w:r>
          </w:p>
          <w:p w14:paraId="71BAADA2" w14:textId="77777777" w:rsidR="004E6D9F" w:rsidRPr="009F7F88" w:rsidRDefault="004E6D9F" w:rsidP="00D31FEE">
            <w:pPr>
              <w:pStyle w:val="RSCT03TableBody"/>
              <w:jc w:val="left"/>
              <w:rPr>
                <w:color w:val="000000" w:themeColor="text1"/>
                <w:w w:val="108"/>
              </w:rPr>
            </w:pPr>
            <w:r w:rsidRPr="009F7F88">
              <w:rPr>
                <w:color w:val="000000" w:themeColor="text1"/>
                <w:w w:val="108"/>
              </w:rPr>
              <w:t>Usually short curing time and relatively high efficiency.</w:t>
            </w:r>
          </w:p>
          <w:p w14:paraId="21A4272D" w14:textId="77777777" w:rsidR="004E6D9F" w:rsidRPr="009F7F88" w:rsidRDefault="004E6D9F" w:rsidP="00D31FEE">
            <w:pPr>
              <w:pStyle w:val="RSCT03TableBody"/>
              <w:jc w:val="left"/>
              <w:rPr>
                <w:color w:val="000000" w:themeColor="text1"/>
                <w:w w:val="108"/>
              </w:rPr>
            </w:pPr>
            <w:r w:rsidRPr="009F7F88">
              <w:rPr>
                <w:color w:val="000000" w:themeColor="text1"/>
                <w:w w:val="108"/>
              </w:rPr>
              <w:t>High printing accuracy.</w:t>
            </w:r>
          </w:p>
        </w:tc>
        <w:tc>
          <w:tcPr>
            <w:tcW w:w="3007" w:type="dxa"/>
            <w:tcBorders>
              <w:top w:val="single" w:sz="4" w:space="0" w:color="auto"/>
              <w:left w:val="nil"/>
              <w:bottom w:val="nil"/>
              <w:right w:val="nil"/>
            </w:tcBorders>
            <w:hideMark/>
          </w:tcPr>
          <w:p w14:paraId="317F9E9F" w14:textId="77777777" w:rsidR="004E6D9F" w:rsidRPr="009F7F88" w:rsidRDefault="004E6D9F" w:rsidP="00D31FEE">
            <w:pPr>
              <w:pStyle w:val="RSCT03TableBody"/>
              <w:jc w:val="left"/>
              <w:rPr>
                <w:color w:val="000000" w:themeColor="text1"/>
                <w:w w:val="108"/>
              </w:rPr>
            </w:pPr>
            <w:r w:rsidRPr="009F7F88">
              <w:rPr>
                <w:color w:val="000000" w:themeColor="text1"/>
                <w:w w:val="108"/>
              </w:rPr>
              <w:t xml:space="preserve">Precursor sols must be compatible with photo-curable resins, initiators, </w:t>
            </w:r>
            <w:r w:rsidRPr="009F7F88">
              <w:rPr>
                <w:i/>
                <w:iCs/>
                <w:color w:val="000000" w:themeColor="text1"/>
                <w:w w:val="108"/>
              </w:rPr>
              <w:t>etc.</w:t>
            </w:r>
          </w:p>
          <w:p w14:paraId="07F51939" w14:textId="77777777" w:rsidR="004E6D9F" w:rsidRPr="009F7F88" w:rsidRDefault="004E6D9F" w:rsidP="00D31FEE">
            <w:pPr>
              <w:pStyle w:val="RSCT03TableBody"/>
              <w:jc w:val="left"/>
              <w:rPr>
                <w:color w:val="000000" w:themeColor="text1"/>
                <w:w w:val="108"/>
              </w:rPr>
            </w:pPr>
            <w:r w:rsidRPr="009F7F88">
              <w:rPr>
                <w:color w:val="000000" w:themeColor="text1"/>
                <w:w w:val="108"/>
              </w:rPr>
              <w:t>The solution needs to be transparent to the light.</w:t>
            </w:r>
          </w:p>
        </w:tc>
      </w:tr>
      <w:tr w:rsidR="009F7F88" w:rsidRPr="009F7F88" w14:paraId="022EB655" w14:textId="77777777" w:rsidTr="004811C9">
        <w:trPr>
          <w:trHeight w:val="947"/>
        </w:trPr>
        <w:tc>
          <w:tcPr>
            <w:tcW w:w="2268" w:type="dxa"/>
            <w:hideMark/>
          </w:tcPr>
          <w:p w14:paraId="7540A896" w14:textId="77777777" w:rsidR="004E6D9F" w:rsidRPr="009F7F88" w:rsidRDefault="004E6D9F" w:rsidP="00D31FEE">
            <w:pPr>
              <w:pStyle w:val="RSCT03TableBody"/>
              <w:jc w:val="left"/>
              <w:rPr>
                <w:color w:val="000000" w:themeColor="text1"/>
                <w:w w:val="108"/>
              </w:rPr>
            </w:pPr>
            <w:r w:rsidRPr="009F7F88">
              <w:rPr>
                <w:color w:val="000000" w:themeColor="text1"/>
                <w:w w:val="108"/>
              </w:rPr>
              <w:t>Extrusion-based printing</w:t>
            </w:r>
          </w:p>
        </w:tc>
        <w:tc>
          <w:tcPr>
            <w:tcW w:w="2656" w:type="dxa"/>
            <w:hideMark/>
          </w:tcPr>
          <w:p w14:paraId="4C906CD1" w14:textId="2644B7A5" w:rsidR="004E6D9F" w:rsidRPr="009F7F88" w:rsidRDefault="004E6D9F" w:rsidP="00D31FEE">
            <w:pPr>
              <w:pStyle w:val="RSCT03TableBody"/>
              <w:jc w:val="left"/>
              <w:rPr>
                <w:color w:val="000000" w:themeColor="text1"/>
                <w:w w:val="108"/>
              </w:rPr>
            </w:pPr>
            <w:r w:rsidRPr="009F7F88">
              <w:rPr>
                <w:color w:val="000000" w:themeColor="text1"/>
                <w:w w:val="108"/>
              </w:rPr>
              <w:t>Preparing the ink with appropriate viscosity firstly, and form the required 3D structure layer by layer by means of nozzle extrusion. Printing aerogel accuracy: 100</w:t>
            </w:r>
            <w:r w:rsidR="00EE22F2" w:rsidRPr="009F7F88">
              <w:rPr>
                <w:color w:val="000000" w:themeColor="text1"/>
                <w:w w:val="108"/>
              </w:rPr>
              <w:t>-</w:t>
            </w:r>
            <w:r w:rsidRPr="009F7F88">
              <w:rPr>
                <w:color w:val="000000" w:themeColor="text1"/>
                <w:w w:val="108"/>
              </w:rPr>
              <w:t>400 μm</w:t>
            </w:r>
            <w:r w:rsidR="00F43729" w:rsidRPr="009F7F88">
              <w:rPr>
                <w:color w:val="000000" w:themeColor="text1"/>
                <w:w w:val="108"/>
              </w:rPr>
              <w:t>.</w:t>
            </w:r>
            <w:r w:rsidR="00737EBF" w:rsidRPr="009F7F88">
              <w:rPr>
                <w:color w:val="000000" w:themeColor="text1"/>
                <w:w w:val="108"/>
              </w:rPr>
              <w:fldChar w:fldCharType="begin" w:fldLock="1"/>
            </w:r>
            <w:r w:rsidR="004E1277" w:rsidRPr="009F7F88">
              <w:rPr>
                <w:color w:val="000000" w:themeColor="text1"/>
                <w:w w:val="108"/>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container-title":"Materials Horizons","id":"ITEM-1","issue":"6","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RF</w:instrText>
            </w:r>
            <w:r w:rsidR="004E1277" w:rsidRPr="009F7F88">
              <w:rPr>
                <w:rFonts w:ascii="SimSun" w:eastAsia="SimSun" w:hAnsi="SimSun" w:cs="SimSun" w:hint="eastAsia"/>
                <w:color w:val="000000" w:themeColor="text1"/>
                <w:w w:val="108"/>
              </w:rPr>
              <w:instrText>有机和炭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电极材料</w:instrText>
            </w:r>
            <w:r w:rsidR="004E1277" w:rsidRPr="009F7F88">
              <w:rPr>
                <w:color w:val="000000" w:themeColor="text1"/>
                <w:w w:val="108"/>
              </w:rPr>
              <w:instrText>","page":"1166-1175","publisher":"Royal Society of Chemistry","title":"Direct ink writing of organic and carbon aerogels","type":"article-journal","volume":"5"},"uris":["http://www.mendeley.com/documents/?uuid=8965fd1d-8523-381f-b664-a94d3ae119a3"]},{"id":"ITEM-2","itemData":{"DOI":"10.1002/adfm.201900809","ISSN":"16163028","abstract":"3D printing graphene aerogel with periodic microlattices has great prospects for various practical applications due to their low density, large surface area, high porosity, excellent electrical conductivity, good elasticity, and designed lattice structures. However, the low specific capacitance limits their development in energy storage fields due to the stacking of graphene. Therefore, constructing a graphene-based 2D materials hybridization aerogel that consists of the pseduocapacitive substance and graphene material is necessary for enhancing electrochemical performance. Herein, 3D printing periodic graphene-based composite hybrid aerogel microlattices (HAMs) are reported via 3D printing direct ink writing technology. The rich porous structure, high electrical conductivity, and highly interconnected networks of the HAMs aid electron and ion transport, further enabling excellent capacitive performance for supercapacitors. An asymmetric supercapacitor device is assembled by two different 4-mm-thick electrodes, which can yield high gravimetric specific capacitance (C g ) of 149.71 F g −1 at a current density of 0.5 A g −1 and gravimetric energy density (E g ) of 52.64 Wh kg −1 , and retains a capacitance retention of 95.5% after 10 000 cycles. This work provides a general strategy for designing the graphene-based mixed-dimensional hybrid architectures, which can be utilized in energy storage fields.","author":[{"dropping-particle":"","family":"Zhao","given":"Jingxin","non-dropping-particle":"","parse-names":false,"suffix":""},{"dropping-particle":"","family":"Zhang","given":"Yan","non-dropping-particle":"","parse-names":false,"suffix":""},{"dropping-particle":"","family":"Zhao","given":"Xiaoxin","non-dropping-particle":"","parse-names":false,"suffix":""},{"dropping-particle":"","family":"Wang","given":"Rutao","non-dropping-particle":"","parse-names":false,"suffix":""},{"dropping-particle":"","family":"Xie","given":"Jixun","non-dropping-particle":"","parse-names":false,"suffix":""},{"dropping-particle":"","family":"Yang","given":"Chengfeng","non-dropping-particle":"","parse-names":false,"suffix":""},{"dropping-particle":"","family":"Wang","given":"Juanjuan","non-dropping-particle":"","parse-names":false,"suffix":""},{"dropping-particle":"","family":"Zhang","given":"Qichong","non-dropping-particle":"","parse-names":false,"suffix":""},{"dropping-particle":"","family":"Li","given":"Lele","non-dropping-particle":"","parse-names":false,"suffix":""},{"dropping-particle":"","family":"Lu","given":"Conghua","non-dropping-particle":"","parse-names":false,"suffix":""},{"dropping-particle":"","family":"Yao","given":"Yagang","non-dropping-particle":"","parse-names":false,"suffix":""}],"container-title":"Advanced Functional Materials","id":"ITEM-2","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化学还原，真空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w:instrText>
            </w:r>
            <w:r w:rsidR="004E1277" w:rsidRPr="009F7F88">
              <w:rPr>
                <w:color w:val="000000" w:themeColor="text1"/>
                <w:w w:val="108"/>
              </w:rPr>
              <w:instrText>/ZnV2O6@Co3V2O8</w:instrText>
            </w:r>
            <w:r w:rsidR="004E1277" w:rsidRPr="009F7F88">
              <w:rPr>
                <w:rFonts w:ascii="SimSun" w:eastAsia="SimSun" w:hAnsi="SimSun" w:cs="SimSun" w:hint="eastAsia"/>
                <w:color w:val="000000" w:themeColor="text1"/>
                <w:w w:val="108"/>
              </w:rPr>
              <w:instrText>和石墨烯</w:instrText>
            </w:r>
            <w:r w:rsidR="004E1277" w:rsidRPr="009F7F88">
              <w:rPr>
                <w:color w:val="000000" w:themeColor="text1"/>
                <w:w w:val="108"/>
              </w:rPr>
              <w:instrText>/VN</w:instrText>
            </w:r>
            <w:r w:rsidR="004E1277" w:rsidRPr="009F7F88">
              <w:rPr>
                <w:rFonts w:ascii="SimSun" w:eastAsia="SimSun" w:hAnsi="SimSun" w:cs="SimSun" w:hint="eastAsia"/>
                <w:color w:val="000000" w:themeColor="text1"/>
                <w:w w:val="108"/>
              </w:rPr>
              <w:instrText>气凝胶电极</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超级电容器</w:instrText>
            </w:r>
            <w:r w:rsidR="004E1277" w:rsidRPr="009F7F88">
              <w:rPr>
                <w:color w:val="000000" w:themeColor="text1"/>
                <w:w w:val="108"/>
              </w:rPr>
              <w:instrText>","page":"1900809","title":"Direct Ink Writing of Adjustable Electrochemical Energy Storage Device with High Gravimetric Energy Densities","type":"article-journal","volume":"29"},"uris":["http://www.mendeley.com/documents/?uuid=9252775a-5fd8-409a-bc42-7c30e52ed84e"]}],"mendeley":{"formattedCitation":"&lt;sup&gt;19,260&lt;/sup&gt;","plainTextFormattedCitation":"19,260","previouslyFormattedCitation":"&lt;sup&gt;19,258&lt;/sup&gt;"},"properties":{"noteIndex":0},"schema":"https://github.com/citation-style-language/schema/raw/master/csl-citation.json"}</w:instrText>
            </w:r>
            <w:r w:rsidR="00737EBF" w:rsidRPr="009F7F88">
              <w:rPr>
                <w:color w:val="000000" w:themeColor="text1"/>
                <w:w w:val="108"/>
              </w:rPr>
              <w:fldChar w:fldCharType="separate"/>
            </w:r>
            <w:r w:rsidR="004E1277" w:rsidRPr="009F7F88">
              <w:rPr>
                <w:noProof/>
                <w:color w:val="000000" w:themeColor="text1"/>
                <w:w w:val="108"/>
                <w:vertAlign w:val="superscript"/>
              </w:rPr>
              <w:t>19,260</w:t>
            </w:r>
            <w:r w:rsidR="00737EBF" w:rsidRPr="009F7F88">
              <w:rPr>
                <w:color w:val="000000" w:themeColor="text1"/>
                <w:w w:val="108"/>
              </w:rPr>
              <w:fldChar w:fldCharType="end"/>
            </w:r>
          </w:p>
        </w:tc>
        <w:tc>
          <w:tcPr>
            <w:tcW w:w="2306" w:type="dxa"/>
            <w:hideMark/>
          </w:tcPr>
          <w:p w14:paraId="5BAB5E2C" w14:textId="77777777" w:rsidR="004E6D9F" w:rsidRPr="009F7F88" w:rsidRDefault="004E6D9F" w:rsidP="00D31FEE">
            <w:pPr>
              <w:pStyle w:val="RSCT03TableBody"/>
              <w:jc w:val="left"/>
              <w:rPr>
                <w:color w:val="000000" w:themeColor="text1"/>
                <w:w w:val="108"/>
              </w:rPr>
            </w:pPr>
            <w:r w:rsidRPr="009F7F88">
              <w:rPr>
                <w:color w:val="000000" w:themeColor="text1"/>
                <w:w w:val="108"/>
              </w:rPr>
              <w:t>Various shapes printable.</w:t>
            </w:r>
          </w:p>
          <w:p w14:paraId="5848AC6D" w14:textId="77777777" w:rsidR="004E6D9F" w:rsidRPr="009F7F88" w:rsidRDefault="004E6D9F" w:rsidP="00D31FEE">
            <w:pPr>
              <w:pStyle w:val="RSCT03TableBody"/>
              <w:jc w:val="left"/>
              <w:rPr>
                <w:color w:val="000000" w:themeColor="text1"/>
                <w:w w:val="108"/>
              </w:rPr>
            </w:pPr>
            <w:r w:rsidRPr="009F7F88">
              <w:rPr>
                <w:color w:val="000000" w:themeColor="text1"/>
                <w:w w:val="108"/>
              </w:rPr>
              <w:t>Suitable for non-molecular-based inks.</w:t>
            </w:r>
          </w:p>
          <w:p w14:paraId="770BC7C2" w14:textId="77777777" w:rsidR="004E6D9F" w:rsidRPr="009F7F88" w:rsidRDefault="004E6D9F" w:rsidP="00D31FEE">
            <w:pPr>
              <w:pStyle w:val="RSCT03TableBody"/>
              <w:jc w:val="left"/>
              <w:rPr>
                <w:color w:val="000000" w:themeColor="text1"/>
                <w:w w:val="108"/>
              </w:rPr>
            </w:pPr>
            <w:r w:rsidRPr="009F7F88">
              <w:rPr>
                <w:color w:val="000000" w:themeColor="text1"/>
                <w:w w:val="108"/>
              </w:rPr>
              <w:t>Low equipment cost.</w:t>
            </w:r>
          </w:p>
        </w:tc>
        <w:tc>
          <w:tcPr>
            <w:tcW w:w="3007" w:type="dxa"/>
            <w:hideMark/>
          </w:tcPr>
          <w:p w14:paraId="19FB487A" w14:textId="77777777" w:rsidR="004E6D9F" w:rsidRPr="009F7F88" w:rsidRDefault="004E6D9F" w:rsidP="00D31FEE">
            <w:pPr>
              <w:pStyle w:val="RSCT03TableBody"/>
              <w:jc w:val="left"/>
              <w:rPr>
                <w:color w:val="000000" w:themeColor="text1"/>
                <w:w w:val="108"/>
              </w:rPr>
            </w:pPr>
            <w:r w:rsidRPr="009F7F88">
              <w:rPr>
                <w:color w:val="000000" w:themeColor="text1"/>
                <w:w w:val="108"/>
              </w:rPr>
              <w:t>Requirements for specific ink viscosity.</w:t>
            </w:r>
          </w:p>
          <w:p w14:paraId="5818327B" w14:textId="77777777" w:rsidR="004E6D9F" w:rsidRPr="009F7F88" w:rsidRDefault="004E6D9F" w:rsidP="00D31FEE">
            <w:pPr>
              <w:pStyle w:val="RSCT03TableBody"/>
              <w:jc w:val="left"/>
              <w:rPr>
                <w:color w:val="000000" w:themeColor="text1"/>
                <w:w w:val="108"/>
              </w:rPr>
            </w:pPr>
            <w:r w:rsidRPr="009F7F88">
              <w:rPr>
                <w:color w:val="000000" w:themeColor="text1"/>
                <w:w w:val="108"/>
              </w:rPr>
              <w:t>Need some curing measures.</w:t>
            </w:r>
          </w:p>
          <w:p w14:paraId="3355816F" w14:textId="77777777" w:rsidR="004E6D9F" w:rsidRPr="009F7F88" w:rsidRDefault="004E6D9F" w:rsidP="00D31FEE">
            <w:pPr>
              <w:pStyle w:val="RSCT03TableBody"/>
              <w:jc w:val="left"/>
              <w:rPr>
                <w:color w:val="000000" w:themeColor="text1"/>
                <w:w w:val="108"/>
              </w:rPr>
            </w:pPr>
            <w:r w:rsidRPr="009F7F88">
              <w:rPr>
                <w:color w:val="000000" w:themeColor="text1"/>
                <w:w w:val="108"/>
              </w:rPr>
              <w:t>Diameter of nozzles always above 100 microns, print accuracy is not fine enough.</w:t>
            </w:r>
          </w:p>
          <w:p w14:paraId="7253569D" w14:textId="77777777" w:rsidR="004E6D9F" w:rsidRPr="009F7F88" w:rsidRDefault="004E6D9F" w:rsidP="00D31FEE">
            <w:pPr>
              <w:pStyle w:val="RSCT03TableBody"/>
              <w:jc w:val="left"/>
              <w:rPr>
                <w:color w:val="000000" w:themeColor="text1"/>
                <w:w w:val="108"/>
              </w:rPr>
            </w:pPr>
            <w:r w:rsidRPr="009F7F88">
              <w:rPr>
                <w:color w:val="000000" w:themeColor="text1"/>
                <w:w w:val="108"/>
              </w:rPr>
              <w:t>Inefficient for mass printing.</w:t>
            </w:r>
          </w:p>
        </w:tc>
      </w:tr>
      <w:tr w:rsidR="009F7F88" w:rsidRPr="009F7F88" w14:paraId="1B80E24D" w14:textId="77777777" w:rsidTr="004811C9">
        <w:trPr>
          <w:trHeight w:val="512"/>
        </w:trPr>
        <w:tc>
          <w:tcPr>
            <w:tcW w:w="2268" w:type="dxa"/>
            <w:tcBorders>
              <w:top w:val="nil"/>
              <w:left w:val="nil"/>
              <w:bottom w:val="single" w:sz="4" w:space="0" w:color="auto"/>
              <w:right w:val="nil"/>
            </w:tcBorders>
            <w:hideMark/>
          </w:tcPr>
          <w:p w14:paraId="55158091" w14:textId="77777777" w:rsidR="004E6D9F" w:rsidRPr="009F7F88" w:rsidRDefault="004E6D9F" w:rsidP="00D31FEE">
            <w:pPr>
              <w:pStyle w:val="RSCT03TableBody"/>
              <w:jc w:val="left"/>
              <w:rPr>
                <w:color w:val="000000" w:themeColor="text1"/>
                <w:w w:val="108"/>
              </w:rPr>
            </w:pPr>
            <w:r w:rsidRPr="009F7F88">
              <w:rPr>
                <w:color w:val="000000" w:themeColor="text1"/>
                <w:w w:val="108"/>
              </w:rPr>
              <w:t>3D printed templating</w:t>
            </w:r>
          </w:p>
        </w:tc>
        <w:tc>
          <w:tcPr>
            <w:tcW w:w="2656" w:type="dxa"/>
            <w:tcBorders>
              <w:top w:val="nil"/>
              <w:left w:val="nil"/>
              <w:bottom w:val="single" w:sz="4" w:space="0" w:color="auto"/>
              <w:right w:val="nil"/>
            </w:tcBorders>
            <w:hideMark/>
          </w:tcPr>
          <w:p w14:paraId="34F22288" w14:textId="27B6294D" w:rsidR="004E6D9F" w:rsidRPr="009F7F88" w:rsidRDefault="004E6D9F" w:rsidP="00D31FEE">
            <w:pPr>
              <w:pStyle w:val="RSCT03TableBody"/>
              <w:jc w:val="left"/>
              <w:rPr>
                <w:color w:val="000000" w:themeColor="text1"/>
                <w:w w:val="108"/>
              </w:rPr>
            </w:pPr>
            <w:r w:rsidRPr="009F7F88">
              <w:rPr>
                <w:color w:val="000000" w:themeColor="text1"/>
                <w:w w:val="108"/>
              </w:rPr>
              <w:t>Using 3D printed resin as a template or mould. After injecting sol, the template is removed by dissolution or pyrolysis to form a 3D structure. Aerogel size accuracy: 200 μm</w:t>
            </w:r>
            <w:r w:rsidR="00F43729" w:rsidRPr="009F7F88">
              <w:rPr>
                <w:color w:val="000000" w:themeColor="text1"/>
                <w:w w:val="108"/>
              </w:rPr>
              <w:t>.</w:t>
            </w:r>
            <w:r w:rsidRPr="009F7F88">
              <w:rPr>
                <w:color w:val="000000" w:themeColor="text1"/>
                <w:w w:val="108"/>
              </w:rPr>
              <w:fldChar w:fldCharType="begin" w:fldLock="1"/>
            </w:r>
            <w:r w:rsidR="004E1277" w:rsidRPr="009F7F88">
              <w:rPr>
                <w:color w:val="000000" w:themeColor="text1"/>
                <w:w w:val="108"/>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基于掩模图像投影的立体光刻</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模板，灌注，水热处理，冷冻干燥，裂解</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气凝胶骨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气体传感器等</w:instrText>
            </w:r>
            <w:r w:rsidR="004E1277" w:rsidRPr="009F7F88">
              <w:rPr>
                <w:color w:val="000000" w:themeColor="text1"/>
                <w:w w:val="108"/>
              </w:rPr>
              <w:instrText>","page":"1096-1106","title":"Three-Dimensional Printing Hollow Polymer Template-Mediated Graphene Lattices with Tailorable Architectures and Multifunctional Properties","type":"article-jour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vertAlign w:val="superscript"/>
              </w:rPr>
              <w:t>243</w:t>
            </w:r>
            <w:r w:rsidRPr="009F7F88">
              <w:rPr>
                <w:color w:val="000000" w:themeColor="text1"/>
                <w:w w:val="108"/>
              </w:rPr>
              <w:fldChar w:fldCharType="end"/>
            </w:r>
          </w:p>
        </w:tc>
        <w:tc>
          <w:tcPr>
            <w:tcW w:w="2306" w:type="dxa"/>
            <w:tcBorders>
              <w:top w:val="nil"/>
              <w:left w:val="nil"/>
              <w:bottom w:val="single" w:sz="4" w:space="0" w:color="auto"/>
              <w:right w:val="nil"/>
            </w:tcBorders>
            <w:hideMark/>
          </w:tcPr>
          <w:p w14:paraId="48237C72" w14:textId="3D961DFB" w:rsidR="004E6D9F" w:rsidRPr="009F7F88" w:rsidRDefault="004E6D9F" w:rsidP="00D31FEE">
            <w:pPr>
              <w:pStyle w:val="RSCT03TableBody"/>
              <w:jc w:val="left"/>
              <w:rPr>
                <w:color w:val="000000" w:themeColor="text1"/>
                <w:w w:val="108"/>
              </w:rPr>
            </w:pPr>
            <w:r w:rsidRPr="009F7F88">
              <w:rPr>
                <w:color w:val="000000" w:themeColor="text1"/>
                <w:w w:val="108"/>
              </w:rPr>
              <w:t>Suitable for traditional molecul</w:t>
            </w:r>
            <w:r w:rsidR="00740ABE" w:rsidRPr="009F7F88">
              <w:rPr>
                <w:color w:val="000000" w:themeColor="text1"/>
                <w:w w:val="108"/>
              </w:rPr>
              <w:t>e</w:t>
            </w:r>
            <w:r w:rsidRPr="009F7F88">
              <w:rPr>
                <w:color w:val="000000" w:themeColor="text1"/>
                <w:w w:val="108"/>
              </w:rPr>
              <w:t>-derived sols.</w:t>
            </w:r>
          </w:p>
          <w:p w14:paraId="1469EE5E" w14:textId="77777777" w:rsidR="004E6D9F" w:rsidRPr="009F7F88" w:rsidRDefault="004E6D9F" w:rsidP="00D31FEE">
            <w:pPr>
              <w:pStyle w:val="RSCT03TableBody"/>
              <w:jc w:val="left"/>
              <w:rPr>
                <w:color w:val="000000" w:themeColor="text1"/>
                <w:w w:val="108"/>
              </w:rPr>
            </w:pPr>
            <w:r w:rsidRPr="009F7F88">
              <w:rPr>
                <w:color w:val="000000" w:themeColor="text1"/>
                <w:w w:val="108"/>
              </w:rPr>
              <w:t>No special requirements for sol control.</w:t>
            </w:r>
          </w:p>
        </w:tc>
        <w:tc>
          <w:tcPr>
            <w:tcW w:w="3007" w:type="dxa"/>
            <w:tcBorders>
              <w:top w:val="nil"/>
              <w:left w:val="nil"/>
              <w:bottom w:val="single" w:sz="4" w:space="0" w:color="auto"/>
              <w:right w:val="nil"/>
            </w:tcBorders>
            <w:hideMark/>
          </w:tcPr>
          <w:p w14:paraId="3EEA5488" w14:textId="77777777" w:rsidR="004E6D9F" w:rsidRPr="009F7F88" w:rsidRDefault="004E6D9F" w:rsidP="00D31FEE">
            <w:pPr>
              <w:pStyle w:val="RSCT03TableBody"/>
              <w:jc w:val="left"/>
              <w:rPr>
                <w:color w:val="000000" w:themeColor="text1"/>
                <w:w w:val="108"/>
              </w:rPr>
            </w:pPr>
            <w:r w:rsidRPr="009F7F88">
              <w:rPr>
                <w:color w:val="000000" w:themeColor="text1"/>
                <w:w w:val="108"/>
              </w:rPr>
              <w:t>Limited to the fluidity of sol or ink, fine structure is difficult to achieve.</w:t>
            </w:r>
          </w:p>
          <w:p w14:paraId="3EB9AAB7" w14:textId="77777777" w:rsidR="004E6D9F" w:rsidRPr="009F7F88" w:rsidRDefault="004E6D9F" w:rsidP="00D31FEE">
            <w:pPr>
              <w:pStyle w:val="RSCT03TableBody"/>
              <w:jc w:val="left"/>
              <w:rPr>
                <w:color w:val="000000" w:themeColor="text1"/>
                <w:w w:val="108"/>
              </w:rPr>
            </w:pPr>
            <w:r w:rsidRPr="009F7F88">
              <w:rPr>
                <w:color w:val="000000" w:themeColor="text1"/>
                <w:w w:val="108"/>
              </w:rPr>
              <w:t>Need to remove template.</w:t>
            </w:r>
          </w:p>
          <w:p w14:paraId="73D708FE" w14:textId="77777777" w:rsidR="004E6D9F" w:rsidRPr="009F7F88" w:rsidRDefault="004E6D9F" w:rsidP="00D31FEE">
            <w:pPr>
              <w:pStyle w:val="RSCT03TableBody"/>
              <w:jc w:val="left"/>
              <w:rPr>
                <w:color w:val="000000" w:themeColor="text1"/>
                <w:w w:val="108"/>
              </w:rPr>
            </w:pPr>
            <w:r w:rsidRPr="009F7F88">
              <w:rPr>
                <w:color w:val="000000" w:themeColor="text1"/>
                <w:w w:val="108"/>
              </w:rPr>
              <w:t>Limited to low viscosity sols or inks.</w:t>
            </w:r>
          </w:p>
        </w:tc>
      </w:tr>
    </w:tbl>
    <w:p w14:paraId="692826E5" w14:textId="0529C598" w:rsidR="001B1BB4" w:rsidRPr="009F7F88" w:rsidRDefault="001B1BB4" w:rsidP="004E6D9F">
      <w:pPr>
        <w:pStyle w:val="RSCB02ArticleText"/>
        <w:rPr>
          <w:color w:val="000000" w:themeColor="text1"/>
        </w:rPr>
        <w:sectPr w:rsidR="001B1BB4" w:rsidRPr="009F7F88" w:rsidSect="005B39AF">
          <w:type w:val="continuous"/>
          <w:pgSz w:w="11907" w:h="16840" w:code="9"/>
          <w:pgMar w:top="1009" w:right="851" w:bottom="1758" w:left="851" w:header="851" w:footer="1049" w:gutter="0"/>
          <w:cols w:space="227"/>
          <w:titlePg/>
          <w:docGrid w:linePitch="360"/>
        </w:sectPr>
      </w:pPr>
    </w:p>
    <w:p w14:paraId="10985AAC" w14:textId="79D7626C" w:rsidR="004A6A82" w:rsidRPr="009F7F88" w:rsidRDefault="00ED23E6" w:rsidP="00ED23E6">
      <w:pPr>
        <w:pStyle w:val="RSCB02ArticleText"/>
        <w:ind w:firstLineChars="100" w:firstLine="194"/>
        <w:rPr>
          <w:color w:val="000000" w:themeColor="text1"/>
        </w:rPr>
      </w:pPr>
      <w:r w:rsidRPr="009F7F88">
        <w:rPr>
          <w:color w:val="000000" w:themeColor="text1"/>
        </w:rPr>
        <w:t xml:space="preserve">For printing aerogels, light-based 3D printing methods always use a mixture of photo-curable resin and a pre-polymerized sol as precursors. In the presence of a </w:t>
      </w:r>
      <w:proofErr w:type="spellStart"/>
      <w:r w:rsidRPr="009F7F88">
        <w:rPr>
          <w:color w:val="000000" w:themeColor="text1"/>
        </w:rPr>
        <w:t>photoinitiator</w:t>
      </w:r>
      <w:proofErr w:type="spellEnd"/>
      <w:r w:rsidRPr="009F7F88">
        <w:rPr>
          <w:color w:val="000000" w:themeColor="text1"/>
        </w:rPr>
        <w:t xml:space="preserve">, light with a specific wavelength and intensity is used to focus on the surface of the mixture, to complete the curing/drawing operation. The main challenge is the development of a photocurable resin that </w:t>
      </w:r>
      <w:r w:rsidR="001B1BB4" w:rsidRPr="009F7F88">
        <w:rPr>
          <w:color w:val="000000" w:themeColor="text1"/>
        </w:rPr>
        <w:t>has a (</w:t>
      </w:r>
      <w:proofErr w:type="spellStart"/>
      <w:r w:rsidR="001B1BB4" w:rsidRPr="009F7F88">
        <w:rPr>
          <w:color w:val="000000" w:themeColor="text1"/>
        </w:rPr>
        <w:t>i</w:t>
      </w:r>
      <w:proofErr w:type="spellEnd"/>
      <w:r w:rsidR="001B1BB4" w:rsidRPr="009F7F88">
        <w:rPr>
          <w:color w:val="000000" w:themeColor="text1"/>
        </w:rPr>
        <w:t xml:space="preserve">) short curing time to shorten the printing time, and (ii) low enough viscosity </w:t>
      </w:r>
      <w:r w:rsidR="004A6A82" w:rsidRPr="009F7F88">
        <w:rPr>
          <w:color w:val="000000" w:themeColor="text1"/>
        </w:rPr>
        <w:t>to ensure quick reflowing and filling so that the next layer can be printed.</w:t>
      </w:r>
      <w:r w:rsidR="004A6A82" w:rsidRPr="009F7F88">
        <w:rPr>
          <w:color w:val="000000" w:themeColor="text1"/>
        </w:rPr>
        <w:fldChar w:fldCharType="begin" w:fldLock="1"/>
      </w:r>
      <w:r w:rsidR="004E1277" w:rsidRPr="009F7F88">
        <w:rPr>
          <w:color w:val="000000" w:themeColor="text1"/>
        </w:rPr>
        <w:instrText>ADDIN CSL_CITATION {"citationItems":[{"id":"ITEM-1","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w:instrText>
      </w:r>
      <w:r w:rsidR="004E1277" w:rsidRPr="009F7F88">
        <w:rPr>
          <w:rFonts w:hint="eastAsia"/>
          <w:color w:val="000000" w:themeColor="text1"/>
        </w:rPr>
        <w:instrText>le":"","family":"Worsley","given":"Marcus A.","non-dropping-particle":"","parse-names":false,"suffix":""}],"container-title":"Materials Horizons","id":"ITEM-1","issue":"6","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光致聚合</w:instrText>
      </w:r>
      <w:r w:rsidR="004E1277" w:rsidRPr="009F7F88">
        <w:rPr>
          <w:rFonts w:hint="eastAsia"/>
          <w:color w:val="000000" w:themeColor="text1"/>
        </w:rPr>
        <w:instrText>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打印精细度比其他方法提高</w:instrText>
      </w:r>
      <w:r w:rsidR="004E1277" w:rsidRPr="009F7F88">
        <w:rPr>
          <w:rFonts w:hint="eastAsia"/>
          <w:color w:val="000000" w:themeColor="text1"/>
        </w:rPr>
        <w:instrText>1</w:instrText>
      </w:r>
      <w:r w:rsidR="004E1277" w:rsidRPr="009F7F88">
        <w:rPr>
          <w:rFonts w:hint="eastAsia"/>
          <w:color w:val="000000" w:themeColor="text1"/>
        </w:rPr>
        <w:instrText>个数量级</w:instrText>
      </w:r>
      <w:r w:rsidR="004E1277" w:rsidRPr="009F7F88">
        <w:rPr>
          <w:rFonts w:hint="eastAsia"/>
          <w:color w:val="000000" w:themeColor="text1"/>
        </w:rPr>
        <w:instrText>","</w:instrText>
      </w:r>
      <w:r w:rsidR="004E1277" w:rsidRPr="009F7F88">
        <w:rPr>
          <w:color w:val="000000" w:themeColor="text1"/>
        </w:rPr>
        <w:instrText>page":"1035-1041","publisher":"Royal Society of Chemistry","title":"Additive manufacturing of complex micro-architected graphene aerogels","type":"article-journal","volume":"5"},"uris":["http://www.mendeley.com/documents/?uuid=3e5a6833-ba2c-4f34-bd3c-2b0dc8a92139"]}],"mendeley":{"formattedCitation":"&lt;sup&gt;244&lt;/sup&gt;","plainTextFormattedCitation":"244","previouslyFormattedCitation":"&lt;sup&gt;242&lt;/sup&gt;"},"properties":{"noteIndex":0},"schema":"https://github.com/citation-style-language/schema/raw/master/csl-citation.json"}</w:instrText>
      </w:r>
      <w:r w:rsidR="004A6A82" w:rsidRPr="009F7F88">
        <w:rPr>
          <w:color w:val="000000" w:themeColor="text1"/>
        </w:rPr>
        <w:fldChar w:fldCharType="separate"/>
      </w:r>
      <w:r w:rsidR="004E1277" w:rsidRPr="009F7F88">
        <w:rPr>
          <w:noProof/>
          <w:color w:val="000000" w:themeColor="text1"/>
          <w:vertAlign w:val="superscript"/>
        </w:rPr>
        <w:t>244</w:t>
      </w:r>
      <w:r w:rsidR="004A6A82" w:rsidRPr="009F7F88">
        <w:rPr>
          <w:color w:val="000000" w:themeColor="text1"/>
        </w:rPr>
        <w:fldChar w:fldCharType="end"/>
      </w:r>
    </w:p>
    <w:p w14:paraId="5F68013F" w14:textId="52470837" w:rsidR="00A66D1E" w:rsidRPr="009F7F88" w:rsidRDefault="00D43F83" w:rsidP="00ED23E6">
      <w:pPr>
        <w:pStyle w:val="RSCB02ArticleText"/>
        <w:ind w:firstLineChars="100" w:firstLine="194"/>
        <w:rPr>
          <w:color w:val="000000" w:themeColor="text1"/>
        </w:rPr>
      </w:pPr>
      <w:r w:rsidRPr="009F7F88">
        <w:rPr>
          <w:color w:val="000000" w:themeColor="text1"/>
        </w:rPr>
        <w:t xml:space="preserve">For traditional SLA or DLP printing of polymers, the inks are always composed of a photocurable resin (monomers and oligomers) and a </w:t>
      </w:r>
      <w:proofErr w:type="spellStart"/>
      <w:r w:rsidRPr="009F7F88">
        <w:rPr>
          <w:color w:val="000000" w:themeColor="text1"/>
        </w:rPr>
        <w:t>photoinitiator</w:t>
      </w:r>
      <w:proofErr w:type="spellEnd"/>
      <w:r w:rsidRPr="009F7F88">
        <w:rPr>
          <w:color w:val="000000" w:themeColor="text1"/>
        </w:rPr>
        <w:t>. However, light-based 3D printing of molecul</w:t>
      </w:r>
      <w:r w:rsidR="00E01F46" w:rsidRPr="009F7F88">
        <w:rPr>
          <w:color w:val="000000" w:themeColor="text1"/>
        </w:rPr>
        <w:t>e</w:t>
      </w:r>
      <w:r w:rsidRPr="009F7F88">
        <w:rPr>
          <w:color w:val="000000" w:themeColor="text1"/>
        </w:rPr>
        <w:t>-derived oxide aerogels pose</w:t>
      </w:r>
      <w:r w:rsidR="001A1BF5" w:rsidRPr="009F7F88">
        <w:rPr>
          <w:color w:val="000000" w:themeColor="text1"/>
        </w:rPr>
        <w:t>s</w:t>
      </w:r>
      <w:r w:rsidRPr="009F7F88">
        <w:rPr>
          <w:color w:val="000000" w:themeColor="text1"/>
        </w:rPr>
        <w:t xml:space="preserve"> additional </w:t>
      </w:r>
      <w:r w:rsidR="000704DF" w:rsidRPr="009F7F88">
        <w:rPr>
          <w:color w:val="000000" w:themeColor="text1"/>
        </w:rPr>
        <w:t xml:space="preserve">challenges. Taking </w:t>
      </w:r>
      <w:r w:rsidR="006255AA" w:rsidRPr="009F7F88">
        <w:rPr>
          <w:color w:val="000000" w:themeColor="text1"/>
        </w:rPr>
        <w:t>SiO</w:t>
      </w:r>
      <w:r w:rsidR="006255AA" w:rsidRPr="009F7F88">
        <w:rPr>
          <w:color w:val="000000" w:themeColor="text1"/>
          <w:vertAlign w:val="subscript"/>
        </w:rPr>
        <w:t>2</w:t>
      </w:r>
      <w:r w:rsidR="000704DF" w:rsidRPr="009F7F88">
        <w:rPr>
          <w:color w:val="000000" w:themeColor="text1"/>
        </w:rPr>
        <w:t xml:space="preserve"> aerogel as an example, polymerization of the photocurable resin alone without that of </w:t>
      </w:r>
      <w:r w:rsidR="001A1BF5" w:rsidRPr="009F7F88">
        <w:rPr>
          <w:color w:val="000000" w:themeColor="text1"/>
        </w:rPr>
        <w:t>photocurable</w:t>
      </w:r>
      <w:r w:rsidR="000704DF" w:rsidRPr="009F7F88">
        <w:rPr>
          <w:color w:val="000000" w:themeColor="text1"/>
        </w:rPr>
        <w:t xml:space="preserve"> </w:t>
      </w:r>
      <w:r w:rsidR="006255AA" w:rsidRPr="009F7F88">
        <w:rPr>
          <w:color w:val="000000" w:themeColor="text1"/>
        </w:rPr>
        <w:t>SiO</w:t>
      </w:r>
      <w:r w:rsidR="006255AA" w:rsidRPr="009F7F88">
        <w:rPr>
          <w:color w:val="000000" w:themeColor="text1"/>
          <w:vertAlign w:val="subscript"/>
        </w:rPr>
        <w:t>2</w:t>
      </w:r>
      <w:r w:rsidR="001A1BF5" w:rsidRPr="009F7F88">
        <w:rPr>
          <w:color w:val="000000" w:themeColor="text1"/>
        </w:rPr>
        <w:t xml:space="preserve"> </w:t>
      </w:r>
      <w:r w:rsidR="000704DF" w:rsidRPr="009F7F88">
        <w:rPr>
          <w:color w:val="000000" w:themeColor="text1"/>
        </w:rPr>
        <w:t xml:space="preserve">precursor can lead to </w:t>
      </w:r>
      <w:r w:rsidR="00CB36D4" w:rsidRPr="009F7F88">
        <w:rPr>
          <w:color w:val="000000" w:themeColor="text1"/>
        </w:rPr>
        <w:t xml:space="preserve">discontinuous chemical structures or even </w:t>
      </w:r>
      <w:r w:rsidR="000704DF" w:rsidRPr="009F7F88">
        <w:rPr>
          <w:color w:val="000000" w:themeColor="text1"/>
        </w:rPr>
        <w:t xml:space="preserve">print failure. It is therefore important to introduce a hybrid </w:t>
      </w:r>
      <w:r w:rsidR="006255AA" w:rsidRPr="009F7F88">
        <w:rPr>
          <w:color w:val="000000" w:themeColor="text1"/>
        </w:rPr>
        <w:t>SiO</w:t>
      </w:r>
      <w:r w:rsidR="006255AA" w:rsidRPr="009F7F88">
        <w:rPr>
          <w:color w:val="000000" w:themeColor="text1"/>
          <w:vertAlign w:val="subscript"/>
        </w:rPr>
        <w:t>2</w:t>
      </w:r>
      <w:r w:rsidR="00CB36D4" w:rsidRPr="009F7F88">
        <w:rPr>
          <w:color w:val="000000" w:themeColor="text1"/>
        </w:rPr>
        <w:t xml:space="preserve"> </w:t>
      </w:r>
      <w:r w:rsidR="000704DF" w:rsidRPr="009F7F88">
        <w:rPr>
          <w:color w:val="000000" w:themeColor="text1"/>
        </w:rPr>
        <w:t>precursor containing siloxane group</w:t>
      </w:r>
      <w:r w:rsidR="009D3269" w:rsidRPr="009F7F88">
        <w:rPr>
          <w:color w:val="000000" w:themeColor="text1"/>
        </w:rPr>
        <w:t>s</w:t>
      </w:r>
      <w:r w:rsidR="000704DF" w:rsidRPr="009F7F88">
        <w:rPr>
          <w:color w:val="000000" w:themeColor="text1"/>
        </w:rPr>
        <w:t xml:space="preserve"> (Si-O-R) and acrylate group</w:t>
      </w:r>
      <w:r w:rsidR="009D3269" w:rsidRPr="009F7F88">
        <w:rPr>
          <w:color w:val="000000" w:themeColor="text1"/>
        </w:rPr>
        <w:t>s</w:t>
      </w:r>
      <w:r w:rsidR="000704DF" w:rsidRPr="009F7F88">
        <w:rPr>
          <w:color w:val="000000" w:themeColor="text1"/>
        </w:rPr>
        <w:t>, which can support</w:t>
      </w:r>
      <w:r w:rsidR="00C069CF" w:rsidRPr="009F7F88">
        <w:rPr>
          <w:color w:val="000000" w:themeColor="text1"/>
        </w:rPr>
        <w:t xml:space="preserve"> both the</w:t>
      </w:r>
      <w:r w:rsidR="000704DF" w:rsidRPr="009F7F88">
        <w:rPr>
          <w:color w:val="000000" w:themeColor="text1"/>
        </w:rPr>
        <w:t xml:space="preserve"> hydrolysis-polycondensation reaction and photopolymerization reaction. Two such hybrid precursors,</w:t>
      </w:r>
      <w:bookmarkStart w:id="119" w:name="_Hlk51485262"/>
      <w:r w:rsidR="000704DF" w:rsidRPr="009F7F88">
        <w:rPr>
          <w:color w:val="000000" w:themeColor="text1"/>
        </w:rPr>
        <w:t xml:space="preserve"> TMSM</w:t>
      </w:r>
      <w:r w:rsidR="00737EBF" w:rsidRPr="009F7F88">
        <w:rPr>
          <w:color w:val="000000" w:themeColor="text1"/>
        </w:rPr>
        <w:fldChar w:fldCharType="begin" w:fldLock="1"/>
      </w:r>
      <w:r w:rsidR="004E1277" w:rsidRPr="009F7F88">
        <w:rPr>
          <w:color w:val="000000" w:themeColor="text1"/>
        </w:rPr>
        <w:instrText>ADDIN CSL_CITATION {"citationItems":[{"id":"ITEM-1","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family":"Saoud","given":"Khaled M.","non-dropping-particle":"","parse-names":false,"suffix":""}],"container-title":"Journal of Materials Chemistry A","id":"ITEM-1","issue":"34</w:instrText>
      </w:r>
      <w:r w:rsidR="004E1277" w:rsidRPr="009F7F88">
        <w:rPr>
          <w:rFonts w:hint="eastAsia"/>
          <w:color w:val="000000" w:themeColor="text1"/>
        </w:rPr>
        <w:instrText>","issued":{"date-parts":[["2015"]]},"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用激光束（波长</w:instrText>
      </w:r>
      <w:r w:rsidR="004E1277" w:rsidRPr="009F7F88">
        <w:rPr>
          <w:rFonts w:hint="eastAsia"/>
          <w:color w:val="000000" w:themeColor="text1"/>
        </w:rPr>
        <w:instrText>532 nm</w:instrText>
      </w:r>
      <w:r w:rsidR="004E1277" w:rsidRPr="009F7F88">
        <w:rPr>
          <w:rFonts w:hint="eastAsia"/>
          <w:color w:val="000000" w:themeColor="text1"/>
        </w:rPr>
        <w:instrText>）照射</w:instrText>
      </w:r>
      <w:r w:rsidR="004E1277" w:rsidRPr="009F7F88">
        <w:rPr>
          <w:rFonts w:hint="eastAsia"/>
          <w:color w:val="000000" w:themeColor="text1"/>
        </w:rPr>
        <w:instrText>TEOS</w:instrText>
      </w:r>
      <w:r w:rsidR="004E1277" w:rsidRPr="009F7F88">
        <w:rPr>
          <w:rFonts w:hint="eastAsia"/>
          <w:color w:val="000000" w:themeColor="text1"/>
        </w:rPr>
        <w:instrText>，己二醇二丙烯酸酯，曙红</w:instrText>
      </w:r>
      <w:r w:rsidR="004E1277" w:rsidRPr="009F7F88">
        <w:rPr>
          <w:rFonts w:hint="eastAsia"/>
          <w:color w:val="000000" w:themeColor="text1"/>
        </w:rPr>
        <w:instrText>Y</w:instrText>
      </w:r>
      <w:r w:rsidR="004E1277" w:rsidRPr="009F7F88">
        <w:rPr>
          <w:rFonts w:hint="eastAsia"/>
          <w:color w:val="000000" w:themeColor="text1"/>
        </w:rPr>
        <w:instrText>和胺的溶液，在几秒钟内即可完成聚合物交联二氧化硅醇凝胶的合成。气凝胶基本性能与传统方法相当</w:instrText>
      </w:r>
      <w:r w:rsidR="004E1277" w:rsidRPr="009F7F88">
        <w:rPr>
          <w:rFonts w:hint="eastAsia"/>
          <w:color w:val="000000" w:themeColor="text1"/>
        </w:rPr>
        <w:instrText>\n3D</w:instrText>
      </w:r>
      <w:r w:rsidR="004E1277" w:rsidRPr="009F7F88">
        <w:rPr>
          <w:rFonts w:hint="eastAsia"/>
          <w:color w:val="000000" w:themeColor="text1"/>
        </w:rPr>
        <w:instrText>打印氧化硅气凝胶</w:instrText>
      </w:r>
      <w:r w:rsidR="004E1277" w:rsidRPr="009F7F88">
        <w:rPr>
          <w:rFonts w:hint="eastAsia"/>
          <w:color w:val="000000" w:themeColor="text1"/>
        </w:rPr>
        <w:instrText>","page":"17606-17611","publisher":"Royal Society of Chemistry","title":"Laser induced instantaneous gelation: aerog</w:instrText>
      </w:r>
      <w:r w:rsidR="004E1277" w:rsidRPr="009F7F88">
        <w:rPr>
          <w:color w:val="000000" w:themeColor="text1"/>
        </w:rPr>
        <w:instrText>els for 3D printing","type":"article-journal","volume":"3"},"uris":["http://www.mendeley.com/documents/?uuid=14304e7f-4dd9-4b80-a224-8df1a925627b"]},{"id":"ITEM-2","itemData":{"DOI":"10.1007/s10934-017-0463-5","ISBN":"0123456789","ISSN":"15734854","abstract":"Cross-linked silica aerogels are promising, strong, lightweight materials for photolithographic applications. The work presented here details the preparation of ultra-lightweight aerogel materials with tailored properties through the appropriate combination of silica and methacrylate polymer using laser-induced rapid photogelation fabrication technique. For fabrication, an ethanolic solution of hexanediol diacrylate, tetraorthosilicate, Eosin Y and a tertiary amine was prepared. The amounts of reactants were varied to prepare different compositions of aerogel monoliths. The solution was irradiated with a green beam from a low power laser source. The samples, after drying in supercritical ethanol, were characterized using FTIR, BET, SEM, TGA, and a mechanical testing instrument. FTIR data suggests that neither low nor high silica content has an effect on the reactivity of acrylate functionalities during polymer formation. SEM micrographs reveal that variation in silica or polymer content does not produce any phase-separated structures. Instead, uniformly distributed nano-sized polymer–silica structures were obtained for all compositions. Our results suggest that a variety of combinations of mechanical and other properties (such as densities, surface areas, pore sizes, and pore volumes) can be produced through appropriate combination for diverse applications. All these findings provide convincing evidence that the variation of silica and/or polymer content can be used to fabricate aerogels with a variety of properties, which have the depth needed for use in laser-based 3D printing technology of simple or complex structures with nearly any dimensions.","author":[{"dropping-particle":"","family":"Saoud","given":"Khaled M.","non-dropping-particle":"","parse-names":false,"suffix":""},{"dropping-particle":"","family":"Saeed","given":"Shaukat","non-dropping-particle":"","parse-names":false,"suffix":""},{"dropping-particle":"","family":"Bertino","given":"Massimo F.","non-dropping-particle":"","parse-names":false,"suffix":""},{"dropping-particle":"","family":"White","given":"Lauren S.","non-dropping-particle":"","parse-names":false,"suffix":""}],"container-title":"Journal of Porous Materials","id":"ITEM-2","issue":"2","issued":{"date-parts":[["2018"]]},"note":</w:instrText>
      </w:r>
      <w:r w:rsidR="004E1277" w:rsidRPr="009F7F88">
        <w:rPr>
          <w:rFonts w:hint="eastAsia"/>
          <w:color w:val="000000" w:themeColor="text1"/>
        </w:rPr>
        <w:instrText>"</w:instrText>
      </w:r>
      <w:r w:rsidR="004E1277" w:rsidRPr="009F7F88">
        <w:rPr>
          <w:rFonts w:hint="eastAsia"/>
          <w:color w:val="000000" w:themeColor="text1"/>
        </w:rPr>
        <w:instrText>已加</w:instrText>
      </w:r>
      <w:r w:rsidR="004E1277" w:rsidRPr="009F7F88">
        <w:rPr>
          <w:rFonts w:hint="eastAsia"/>
          <w:color w:val="000000" w:themeColor="text1"/>
        </w:rPr>
        <w:instrText>\nlaser-induced rapid photogelation fabrication technique\n</w:instrText>
      </w:r>
      <w:r w:rsidR="004E1277" w:rsidRPr="009F7F88">
        <w:rPr>
          <w:rFonts w:hint="eastAsia"/>
          <w:color w:val="000000" w:themeColor="text1"/>
        </w:rPr>
        <w:instrText>光致交联，乙醇超临界干燥</w:instrText>
      </w:r>
      <w:r w:rsidR="004E1277" w:rsidRPr="009F7F88">
        <w:rPr>
          <w:rFonts w:hint="eastAsia"/>
          <w:color w:val="000000" w:themeColor="text1"/>
        </w:rPr>
        <w:instrText>\n</w:instrText>
      </w:r>
      <w:r w:rsidR="004E1277" w:rsidRPr="009F7F88">
        <w:rPr>
          <w:rFonts w:hint="eastAsia"/>
          <w:color w:val="000000" w:themeColor="text1"/>
        </w:rPr>
        <w:instrText>聚合物</w:instrText>
      </w:r>
      <w:r w:rsidR="004E1277" w:rsidRPr="009F7F88">
        <w:rPr>
          <w:rFonts w:hint="eastAsia"/>
          <w:color w:val="000000" w:themeColor="text1"/>
        </w:rPr>
        <w:instrText>-</w:instrText>
      </w:r>
      <w:r w:rsidR="004E1277" w:rsidRPr="009F7F88">
        <w:rPr>
          <w:rFonts w:hint="eastAsia"/>
          <w:color w:val="000000" w:themeColor="text1"/>
        </w:rPr>
        <w:instrText>氧化硅气凝胶</w:instrText>
      </w:r>
      <w:r w:rsidR="004E1277" w:rsidRPr="009F7F88">
        <w:rPr>
          <w:rFonts w:hint="eastAsia"/>
          <w:color w:val="000000" w:themeColor="text1"/>
        </w:rPr>
        <w:instrText>\n</w:instrText>
      </w:r>
      <w:r w:rsidR="004E1277" w:rsidRPr="009F7F88">
        <w:rPr>
          <w:rFonts w:hint="eastAsia"/>
          <w:color w:val="000000" w:themeColor="text1"/>
        </w:rPr>
        <w:instrText>无需后</w:instrText>
      </w:r>
      <w:r w:rsidR="004E1277" w:rsidRPr="009F7F88">
        <w:rPr>
          <w:rFonts w:hint="eastAsia"/>
          <w:color w:val="000000" w:themeColor="text1"/>
        </w:rPr>
        <w:instrText>UV</w:instrText>
      </w:r>
      <w:r w:rsidR="004E1277" w:rsidRPr="009F7F88">
        <w:rPr>
          <w:rFonts w:hint="eastAsia"/>
          <w:color w:val="000000" w:themeColor="text1"/>
        </w:rPr>
        <w:instrText>固化</w:instrText>
      </w:r>
      <w:r w:rsidR="004E1277" w:rsidRPr="009F7F88">
        <w:rPr>
          <w:rFonts w:hint="eastAsia"/>
          <w:color w:val="000000" w:themeColor="text1"/>
        </w:rPr>
        <w:instrText>\n</w:instrText>
      </w:r>
      <w:r w:rsidR="004E1277" w:rsidRPr="009F7F88">
        <w:rPr>
          <w:rFonts w:hint="eastAsia"/>
          <w:color w:val="000000" w:themeColor="text1"/>
        </w:rPr>
        <w:instrText>为</w:instrText>
      </w:r>
      <w:r w:rsidR="004E1277" w:rsidRPr="009F7F88">
        <w:rPr>
          <w:rFonts w:hint="eastAsia"/>
          <w:color w:val="000000" w:themeColor="text1"/>
        </w:rPr>
        <w:instrText>3D</w:instrText>
      </w:r>
      <w:r w:rsidR="004E1277" w:rsidRPr="009F7F88">
        <w:rPr>
          <w:rFonts w:hint="eastAsia"/>
          <w:color w:val="000000" w:themeColor="text1"/>
        </w:rPr>
        <w:instrText>打印气凝胶做准备</w:instrText>
      </w:r>
      <w:r w:rsidR="004E1277" w:rsidRPr="009F7F88">
        <w:rPr>
          <w:rFonts w:hint="eastAsia"/>
          <w:color w:val="000000" w:themeColor="text1"/>
        </w:rPr>
        <w:instrText>","page":"511-520","publisher":"Springer US","title":"Fabrication of strong and ultra-lightweight silica-based aerogel materials with tailored prop</w:instrText>
      </w:r>
      <w:r w:rsidR="004E1277" w:rsidRPr="009F7F88">
        <w:rPr>
          <w:color w:val="000000" w:themeColor="text1"/>
        </w:rPr>
        <w:instrText>erties","type":"article-journal","volume":"25"},"uris":["http://www.mendeley.com/documents/?uuid=9df1728f-9e88-42ee-9ce3-93912fa088a3"]}],"mendeley":{"formattedCitation":"&lt;sup&gt;205,208&lt;/sup&gt;","plainTextFormattedCitation":"205,208","previouslyFormattedCitation":"&lt;sup&gt;203,206&lt;/sup&gt;"},"properties":{"noteIndex":0},"schema":"https://github.com/citation-style-language/schema/raw/master/csl-citation.json"}</w:instrText>
      </w:r>
      <w:r w:rsidR="00737EBF" w:rsidRPr="009F7F88">
        <w:rPr>
          <w:color w:val="000000" w:themeColor="text1"/>
        </w:rPr>
        <w:fldChar w:fldCharType="separate"/>
      </w:r>
      <w:r w:rsidR="004E1277" w:rsidRPr="009F7F88">
        <w:rPr>
          <w:noProof/>
          <w:color w:val="000000" w:themeColor="text1"/>
          <w:vertAlign w:val="superscript"/>
        </w:rPr>
        <w:t>205,208</w:t>
      </w:r>
      <w:r w:rsidR="00737EBF" w:rsidRPr="009F7F88">
        <w:rPr>
          <w:color w:val="000000" w:themeColor="text1"/>
        </w:rPr>
        <w:fldChar w:fldCharType="end"/>
      </w:r>
      <w:r w:rsidR="000704DF" w:rsidRPr="009F7F88">
        <w:rPr>
          <w:color w:val="000000" w:themeColor="text1"/>
        </w:rPr>
        <w:t xml:space="preserve"> and</w:t>
      </w:r>
      <w:bookmarkStart w:id="120" w:name="_Hlk45673342"/>
      <w:r w:rsidR="000704DF" w:rsidRPr="009F7F88">
        <w:rPr>
          <w:color w:val="000000" w:themeColor="text1"/>
        </w:rPr>
        <w:t xml:space="preserve"> APTMS,</w:t>
      </w:r>
      <w:r w:rsidR="000704DF" w:rsidRPr="009F7F88">
        <w:rPr>
          <w:color w:val="000000" w:themeColor="text1"/>
        </w:rPr>
        <w:fldChar w:fldCharType="begin" w:fldLock="1"/>
      </w:r>
      <w:r w:rsidR="004E1277" w:rsidRPr="009F7F88">
        <w:rPr>
          <w:color w:val="000000" w:themeColor="text1"/>
        </w:rPr>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004E1277" w:rsidRPr="009F7F88">
        <w:rPr>
          <w:rFonts w:hint="eastAsia"/>
          <w:color w:val="000000" w:themeColor="text1"/>
        </w:rPr>
        <w:instrText>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墨水原料含</w:instrText>
      </w:r>
      <w:r w:rsidR="004E1277" w:rsidRPr="009F7F88">
        <w:rPr>
          <w:rFonts w:hint="eastAsia"/>
          <w:color w:val="000000" w:themeColor="text1"/>
        </w:rPr>
        <w:instrText>\n3D</w:instrText>
      </w:r>
      <w:r w:rsidR="004E1277" w:rsidRPr="009F7F88">
        <w:rPr>
          <w:rFonts w:hint="eastAsia"/>
          <w:color w:val="000000" w:themeColor="text1"/>
        </w:rPr>
        <w:instrText>打印，紫外光固化，在扎小孔的密封瓶子中常压干燥</w:instrText>
      </w:r>
      <w:r w:rsidR="004E1277" w:rsidRPr="009F7F88">
        <w:rPr>
          <w:rFonts w:hint="eastAsia"/>
          <w:color w:val="000000" w:themeColor="text1"/>
        </w:rPr>
        <w:instrText>50</w:instrText>
      </w:r>
      <w:r w:rsidR="004E1277" w:rsidRPr="009F7F88">
        <w:rPr>
          <w:rFonts w:hint="eastAsia"/>
          <w:color w:val="000000" w:themeColor="text1"/>
        </w:rPr>
        <w:instrText>℃</w:instrText>
      </w:r>
      <w:r w:rsidR="004E1277" w:rsidRPr="009F7F88">
        <w:rPr>
          <w:rFonts w:hint="eastAsia"/>
          <w:color w:val="000000" w:themeColor="text1"/>
        </w:rPr>
        <w:instrText>5</w:instrText>
      </w:r>
      <w:r w:rsidR="004E1277" w:rsidRPr="009F7F88">
        <w:rPr>
          <w:rFonts w:hint="eastAsia"/>
          <w:color w:val="000000" w:themeColor="text1"/>
        </w:rPr>
        <w:instrText>天，</w:instrText>
      </w:r>
      <w:r w:rsidR="004E1277" w:rsidRPr="009F7F88">
        <w:rPr>
          <w:rFonts w:hint="eastAsia"/>
          <w:color w:val="000000" w:themeColor="text1"/>
        </w:rPr>
        <w:instrText>800</w:instrText>
      </w:r>
      <w:r w:rsidR="004E1277" w:rsidRPr="009F7F88">
        <w:rPr>
          <w:rFonts w:hint="eastAsia"/>
          <w:color w:val="000000" w:themeColor="text1"/>
        </w:rPr>
        <w:instrText>℃烧结</w:instrText>
      </w:r>
      <w:r w:rsidR="004E1277" w:rsidRPr="009F7F88">
        <w:rPr>
          <w:rFonts w:hint="eastAsia"/>
          <w:color w:val="000000" w:themeColor="text1"/>
        </w:rPr>
        <w:instrText>1</w:instrText>
      </w:r>
      <w:r w:rsidR="004E1277" w:rsidRPr="009F7F88">
        <w:rPr>
          <w:rFonts w:hint="eastAsia"/>
          <w:color w:val="000000" w:themeColor="text1"/>
        </w:rPr>
        <w:instrText>小时除去有机物，真空烧结</w:instrText>
      </w:r>
      <w:r w:rsidR="004E1277" w:rsidRPr="009F7F88">
        <w:rPr>
          <w:rFonts w:hint="eastAsia"/>
          <w:color w:val="000000" w:themeColor="text1"/>
        </w:rPr>
        <w:instrText>900</w:instrText>
      </w:r>
      <w:r w:rsidR="004E1277" w:rsidRPr="009F7F88">
        <w:rPr>
          <w:rFonts w:hint="eastAsia"/>
          <w:color w:val="000000" w:themeColor="text1"/>
        </w:rPr>
        <w:instrText>℃</w:instrText>
      </w:r>
      <w:r w:rsidR="004E1277" w:rsidRPr="009F7F88">
        <w:rPr>
          <w:rFonts w:hint="eastAsia"/>
          <w:color w:val="000000" w:themeColor="text1"/>
        </w:rPr>
        <w:instrText>30min</w:instrText>
      </w:r>
      <w:r w:rsidR="004E1277" w:rsidRPr="009F7F88">
        <w:rPr>
          <w:rFonts w:hint="eastAsia"/>
          <w:color w:val="000000" w:themeColor="text1"/>
        </w:rPr>
        <w:instrText>、</w:instrText>
      </w:r>
      <w:r w:rsidR="004E1277" w:rsidRPr="009F7F88">
        <w:rPr>
          <w:rFonts w:hint="eastAsia"/>
          <w:color w:val="000000" w:themeColor="text1"/>
        </w:rPr>
        <w:instrText>950</w:instrText>
      </w:r>
      <w:r w:rsidR="004E1277" w:rsidRPr="009F7F88">
        <w:rPr>
          <w:rFonts w:hint="eastAsia"/>
          <w:color w:val="000000" w:themeColor="text1"/>
        </w:rPr>
        <w:instrText>℃</w:instrText>
      </w:r>
      <w:r w:rsidR="004E1277" w:rsidRPr="009F7F88">
        <w:rPr>
          <w:rFonts w:hint="eastAsia"/>
          <w:color w:val="000000" w:themeColor="text1"/>
        </w:rPr>
        <w:instrText>10min</w:instrText>
      </w:r>
      <w:r w:rsidR="004E1277" w:rsidRPr="009F7F88">
        <w:rPr>
          <w:rFonts w:hint="eastAsia"/>
          <w:color w:val="000000" w:themeColor="text1"/>
        </w:rPr>
        <w:instrText>、</w:instrText>
      </w:r>
      <w:r w:rsidR="004E1277" w:rsidRPr="009F7F88">
        <w:rPr>
          <w:rFonts w:hint="eastAsia"/>
          <w:color w:val="000000" w:themeColor="text1"/>
        </w:rPr>
        <w:instrText>1000</w:instrText>
      </w:r>
      <w:r w:rsidR="004E1277" w:rsidRPr="009F7F88">
        <w:rPr>
          <w:rFonts w:hint="eastAsia"/>
          <w:color w:val="000000" w:themeColor="text1"/>
        </w:rPr>
        <w:instrText>℃</w:instrText>
      </w:r>
      <w:r w:rsidR="004E1277" w:rsidRPr="009F7F88">
        <w:rPr>
          <w:rFonts w:hint="eastAsia"/>
          <w:color w:val="000000" w:themeColor="text1"/>
        </w:rPr>
        <w:instrText>15min</w:instrText>
      </w:r>
      <w:r w:rsidR="004E1277" w:rsidRPr="009F7F88">
        <w:rPr>
          <w:rFonts w:hint="eastAsia"/>
          <w:color w:val="000000" w:themeColor="text1"/>
        </w:rPr>
        <w:instrText>、</w:instrText>
      </w:r>
      <w:r w:rsidR="004E1277" w:rsidRPr="009F7F88">
        <w:rPr>
          <w:rFonts w:hint="eastAsia"/>
          <w:color w:val="000000" w:themeColor="text1"/>
        </w:rPr>
        <w:instrText>1100</w:instrText>
      </w:r>
      <w:r w:rsidR="004E1277" w:rsidRPr="009F7F88">
        <w:rPr>
          <w:rFonts w:hint="eastAsia"/>
          <w:color w:val="000000" w:themeColor="text1"/>
        </w:rPr>
        <w:instrText>℃</w:instrText>
      </w:r>
      <w:r w:rsidR="004E1277" w:rsidRPr="009F7F88">
        <w:rPr>
          <w:rFonts w:hint="eastAsia"/>
          <w:color w:val="000000" w:themeColor="text1"/>
        </w:rPr>
        <w:instrText>5min</w:instrText>
      </w:r>
      <w:r w:rsidR="004E1277" w:rsidRPr="009F7F88">
        <w:rPr>
          <w:rFonts w:hint="eastAsia"/>
          <w:color w:val="000000" w:themeColor="text1"/>
        </w:rPr>
        <w:instrText>，加热速率</w:instrText>
      </w:r>
      <w:r w:rsidR="004E1277" w:rsidRPr="009F7F88">
        <w:rPr>
          <w:rFonts w:hint="eastAsia"/>
          <w:color w:val="000000" w:themeColor="text1"/>
        </w:rPr>
        <w:instrText>5min/</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获得透明玻璃，也可超临界干燥获得气凝胶</w:instrText>
      </w:r>
      <w:r w:rsidR="004E1277" w:rsidRPr="009F7F88">
        <w:rPr>
          <w:rFonts w:hint="eastAsia"/>
          <w:color w:val="000000" w:themeColor="text1"/>
        </w:rPr>
        <w:instrText>\n</w:instrText>
      </w:r>
      <w:r w:rsidR="004E1277" w:rsidRPr="009F7F88">
        <w:rPr>
          <w:rFonts w:hint="eastAsia"/>
          <w:color w:val="000000" w:themeColor="text1"/>
        </w:rPr>
        <w:instrText>含毛细管张力的计算公式</w:instrText>
      </w:r>
      <w:r w:rsidR="004E1277" w:rsidRPr="009F7F88">
        <w:rPr>
          <w:rFonts w:hint="eastAsia"/>
          <w:color w:val="000000" w:themeColor="text1"/>
        </w:rPr>
        <w:instrText>\n</w:instrText>
      </w:r>
      <w:r w:rsidR="004E1277" w:rsidRPr="009F7F88">
        <w:rPr>
          <w:rFonts w:hint="eastAsia"/>
          <w:color w:val="000000" w:themeColor="text1"/>
        </w:rPr>
        <w:instrText>本文主要通过控制水含量和加入乙醇来减少液</w:instrText>
      </w:r>
      <w:r w:rsidR="004E1277" w:rsidRPr="009F7F88">
        <w:rPr>
          <w:rFonts w:hint="eastAsia"/>
          <w:color w:val="000000" w:themeColor="text1"/>
        </w:rPr>
        <w:instrText>-</w:instrText>
      </w:r>
      <w:r w:rsidR="004E1277" w:rsidRPr="009F7F88">
        <w:rPr>
          <w:rFonts w:hint="eastAsia"/>
          <w:color w:val="000000" w:themeColor="text1"/>
        </w:rPr>
        <w:instrText>气表面张力，控制收缩平衡</w:instrText>
      </w:r>
      <w:r w:rsidR="004E1277" w:rsidRPr="009F7F88">
        <w:rPr>
          <w:rFonts w:hint="eastAsia"/>
          <w:color w:val="000000" w:themeColor="text1"/>
        </w:rPr>
        <w:instrText>","page":"18879-18885","titl</w:instrText>
      </w:r>
      <w:r w:rsidR="004E1277" w:rsidRPr="009F7F88">
        <w:rPr>
          <w:color w:val="000000" w:themeColor="text1"/>
        </w:rPr>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000704DF" w:rsidRPr="009F7F88">
        <w:rPr>
          <w:color w:val="000000" w:themeColor="text1"/>
        </w:rPr>
        <w:fldChar w:fldCharType="separate"/>
      </w:r>
      <w:r w:rsidR="004E1277" w:rsidRPr="009F7F88">
        <w:rPr>
          <w:noProof/>
          <w:color w:val="000000" w:themeColor="text1"/>
          <w:vertAlign w:val="superscript"/>
        </w:rPr>
        <w:t>206</w:t>
      </w:r>
      <w:r w:rsidR="000704DF" w:rsidRPr="009F7F88">
        <w:rPr>
          <w:color w:val="000000" w:themeColor="text1"/>
        </w:rPr>
        <w:fldChar w:fldCharType="end"/>
      </w:r>
      <w:bookmarkEnd w:id="119"/>
      <w:r w:rsidR="000704DF" w:rsidRPr="009F7F88">
        <w:rPr>
          <w:color w:val="000000" w:themeColor="text1"/>
        </w:rPr>
        <w:t xml:space="preserve"> </w:t>
      </w:r>
      <w:bookmarkEnd w:id="120"/>
      <w:r w:rsidR="00D918AD" w:rsidRPr="009F7F88">
        <w:rPr>
          <w:color w:val="000000" w:themeColor="text1"/>
        </w:rPr>
        <w:t>have been</w:t>
      </w:r>
      <w:r w:rsidR="000704DF" w:rsidRPr="009F7F88">
        <w:rPr>
          <w:color w:val="000000" w:themeColor="text1"/>
        </w:rPr>
        <w:t xml:space="preserve"> demonstrated for successful printing </w:t>
      </w:r>
      <w:r w:rsidR="006255AA" w:rsidRPr="009F7F88">
        <w:rPr>
          <w:color w:val="000000" w:themeColor="text1"/>
        </w:rPr>
        <w:t>SiO</w:t>
      </w:r>
      <w:r w:rsidR="006255AA" w:rsidRPr="009F7F88">
        <w:rPr>
          <w:color w:val="000000" w:themeColor="text1"/>
          <w:vertAlign w:val="subscript"/>
        </w:rPr>
        <w:t>2</w:t>
      </w:r>
      <w:r w:rsidR="000704DF" w:rsidRPr="009F7F88">
        <w:rPr>
          <w:color w:val="000000" w:themeColor="text1"/>
        </w:rPr>
        <w:t xml:space="preserve"> sols. The typical molecular structur</w:t>
      </w:r>
      <w:r w:rsidR="00E01F46" w:rsidRPr="009F7F88">
        <w:rPr>
          <w:color w:val="000000" w:themeColor="text1"/>
        </w:rPr>
        <w:t>e</w:t>
      </w:r>
      <w:r w:rsidR="000704DF" w:rsidRPr="009F7F88">
        <w:rPr>
          <w:color w:val="000000" w:themeColor="text1"/>
        </w:rPr>
        <w:t xml:space="preserve"> and chemical reaction </w:t>
      </w:r>
      <w:r w:rsidR="00E01F46" w:rsidRPr="009F7F88">
        <w:rPr>
          <w:color w:val="000000" w:themeColor="text1"/>
        </w:rPr>
        <w:t xml:space="preserve">for </w:t>
      </w:r>
      <w:r w:rsidR="000704DF" w:rsidRPr="009F7F88">
        <w:rPr>
          <w:color w:val="000000" w:themeColor="text1"/>
        </w:rPr>
        <w:t xml:space="preserve">APTMS </w:t>
      </w:r>
      <w:r w:rsidR="00E01F46" w:rsidRPr="009F7F88">
        <w:rPr>
          <w:color w:val="000000" w:themeColor="text1"/>
        </w:rPr>
        <w:t xml:space="preserve">when used </w:t>
      </w:r>
      <w:r w:rsidR="000704DF" w:rsidRPr="009F7F88">
        <w:rPr>
          <w:color w:val="000000" w:themeColor="text1"/>
        </w:rPr>
        <w:t xml:space="preserve">as </w:t>
      </w:r>
      <w:r w:rsidR="00E01F46" w:rsidRPr="009F7F88">
        <w:rPr>
          <w:color w:val="000000" w:themeColor="text1"/>
        </w:rPr>
        <w:t xml:space="preserve">a </w:t>
      </w:r>
      <w:r w:rsidR="000704DF" w:rsidRPr="009F7F88">
        <w:rPr>
          <w:color w:val="000000" w:themeColor="text1"/>
        </w:rPr>
        <w:t xml:space="preserve">hybrid precursor are shown in </w:t>
      </w:r>
      <w:r w:rsidR="00E85A73" w:rsidRPr="009F7F88">
        <w:rPr>
          <w:color w:val="000000" w:themeColor="text1"/>
        </w:rPr>
        <w:fldChar w:fldCharType="begin"/>
      </w:r>
      <w:r w:rsidR="00E85A73" w:rsidRPr="009F7F88">
        <w:rPr>
          <w:color w:val="000000" w:themeColor="text1"/>
        </w:rPr>
        <w:instrText xml:space="preserve"> REF _Ref41091740 \h </w:instrText>
      </w:r>
      <w:r w:rsidR="00E85A73" w:rsidRPr="009F7F88">
        <w:rPr>
          <w:color w:val="000000" w:themeColor="text1"/>
        </w:rPr>
      </w:r>
      <w:r w:rsidR="00E85A73"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7</w:t>
      </w:r>
      <w:r w:rsidR="00E85A73" w:rsidRPr="009F7F88">
        <w:rPr>
          <w:color w:val="000000" w:themeColor="text1"/>
        </w:rPr>
        <w:fldChar w:fldCharType="end"/>
      </w:r>
      <w:r w:rsidR="000704DF" w:rsidRPr="009F7F88">
        <w:rPr>
          <w:color w:val="000000" w:themeColor="text1"/>
        </w:rPr>
        <w:t>b.</w:t>
      </w:r>
      <w:r w:rsidR="000704DF" w:rsidRPr="009F7F88">
        <w:rPr>
          <w:color w:val="000000" w:themeColor="text1"/>
        </w:rPr>
        <w:fldChar w:fldCharType="begin" w:fldLock="1"/>
      </w:r>
      <w:r w:rsidR="004E1277" w:rsidRPr="009F7F88">
        <w:rPr>
          <w:color w:val="000000" w:themeColor="text1"/>
        </w:rPr>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004E1277" w:rsidRPr="009F7F88">
        <w:rPr>
          <w:rFonts w:hint="eastAsia"/>
          <w:color w:val="000000" w:themeColor="text1"/>
        </w:rPr>
        <w:instrText>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墨水原料含</w:instrText>
      </w:r>
      <w:r w:rsidR="004E1277" w:rsidRPr="009F7F88">
        <w:rPr>
          <w:rFonts w:hint="eastAsia"/>
          <w:color w:val="000000" w:themeColor="text1"/>
        </w:rPr>
        <w:instrText>\n3D</w:instrText>
      </w:r>
      <w:r w:rsidR="004E1277" w:rsidRPr="009F7F88">
        <w:rPr>
          <w:rFonts w:hint="eastAsia"/>
          <w:color w:val="000000" w:themeColor="text1"/>
        </w:rPr>
        <w:instrText>打印，紫外光固化，在扎小孔的密封瓶子中常压干燥</w:instrText>
      </w:r>
      <w:r w:rsidR="004E1277" w:rsidRPr="009F7F88">
        <w:rPr>
          <w:rFonts w:hint="eastAsia"/>
          <w:color w:val="000000" w:themeColor="text1"/>
        </w:rPr>
        <w:instrText>50</w:instrText>
      </w:r>
      <w:r w:rsidR="004E1277" w:rsidRPr="009F7F88">
        <w:rPr>
          <w:rFonts w:hint="eastAsia"/>
          <w:color w:val="000000" w:themeColor="text1"/>
        </w:rPr>
        <w:instrText>℃</w:instrText>
      </w:r>
      <w:r w:rsidR="004E1277" w:rsidRPr="009F7F88">
        <w:rPr>
          <w:rFonts w:hint="eastAsia"/>
          <w:color w:val="000000" w:themeColor="text1"/>
        </w:rPr>
        <w:instrText>5</w:instrText>
      </w:r>
      <w:r w:rsidR="004E1277" w:rsidRPr="009F7F88">
        <w:rPr>
          <w:rFonts w:hint="eastAsia"/>
          <w:color w:val="000000" w:themeColor="text1"/>
        </w:rPr>
        <w:instrText>天，</w:instrText>
      </w:r>
      <w:r w:rsidR="004E1277" w:rsidRPr="009F7F88">
        <w:rPr>
          <w:rFonts w:hint="eastAsia"/>
          <w:color w:val="000000" w:themeColor="text1"/>
        </w:rPr>
        <w:instrText>800</w:instrText>
      </w:r>
      <w:r w:rsidR="004E1277" w:rsidRPr="009F7F88">
        <w:rPr>
          <w:rFonts w:hint="eastAsia"/>
          <w:color w:val="000000" w:themeColor="text1"/>
        </w:rPr>
        <w:instrText>℃烧结</w:instrText>
      </w:r>
      <w:r w:rsidR="004E1277" w:rsidRPr="009F7F88">
        <w:rPr>
          <w:rFonts w:hint="eastAsia"/>
          <w:color w:val="000000" w:themeColor="text1"/>
        </w:rPr>
        <w:instrText>1</w:instrText>
      </w:r>
      <w:r w:rsidR="004E1277" w:rsidRPr="009F7F88">
        <w:rPr>
          <w:rFonts w:hint="eastAsia"/>
          <w:color w:val="000000" w:themeColor="text1"/>
        </w:rPr>
        <w:instrText>小时除去有机物，真空烧结</w:instrText>
      </w:r>
      <w:r w:rsidR="004E1277" w:rsidRPr="009F7F88">
        <w:rPr>
          <w:rFonts w:hint="eastAsia"/>
          <w:color w:val="000000" w:themeColor="text1"/>
        </w:rPr>
        <w:instrText>900</w:instrText>
      </w:r>
      <w:r w:rsidR="004E1277" w:rsidRPr="009F7F88">
        <w:rPr>
          <w:rFonts w:hint="eastAsia"/>
          <w:color w:val="000000" w:themeColor="text1"/>
        </w:rPr>
        <w:instrText>℃</w:instrText>
      </w:r>
      <w:r w:rsidR="004E1277" w:rsidRPr="009F7F88">
        <w:rPr>
          <w:rFonts w:hint="eastAsia"/>
          <w:color w:val="000000" w:themeColor="text1"/>
        </w:rPr>
        <w:instrText>30min</w:instrText>
      </w:r>
      <w:r w:rsidR="004E1277" w:rsidRPr="009F7F88">
        <w:rPr>
          <w:rFonts w:hint="eastAsia"/>
          <w:color w:val="000000" w:themeColor="text1"/>
        </w:rPr>
        <w:instrText>、</w:instrText>
      </w:r>
      <w:r w:rsidR="004E1277" w:rsidRPr="009F7F88">
        <w:rPr>
          <w:rFonts w:hint="eastAsia"/>
          <w:color w:val="000000" w:themeColor="text1"/>
        </w:rPr>
        <w:instrText>950</w:instrText>
      </w:r>
      <w:r w:rsidR="004E1277" w:rsidRPr="009F7F88">
        <w:rPr>
          <w:rFonts w:hint="eastAsia"/>
          <w:color w:val="000000" w:themeColor="text1"/>
        </w:rPr>
        <w:instrText>℃</w:instrText>
      </w:r>
      <w:r w:rsidR="004E1277" w:rsidRPr="009F7F88">
        <w:rPr>
          <w:rFonts w:hint="eastAsia"/>
          <w:color w:val="000000" w:themeColor="text1"/>
        </w:rPr>
        <w:instrText>10min</w:instrText>
      </w:r>
      <w:r w:rsidR="004E1277" w:rsidRPr="009F7F88">
        <w:rPr>
          <w:rFonts w:hint="eastAsia"/>
          <w:color w:val="000000" w:themeColor="text1"/>
        </w:rPr>
        <w:instrText>、</w:instrText>
      </w:r>
      <w:r w:rsidR="004E1277" w:rsidRPr="009F7F88">
        <w:rPr>
          <w:rFonts w:hint="eastAsia"/>
          <w:color w:val="000000" w:themeColor="text1"/>
        </w:rPr>
        <w:instrText>1000</w:instrText>
      </w:r>
      <w:r w:rsidR="004E1277" w:rsidRPr="009F7F88">
        <w:rPr>
          <w:rFonts w:hint="eastAsia"/>
          <w:color w:val="000000" w:themeColor="text1"/>
        </w:rPr>
        <w:instrText>℃</w:instrText>
      </w:r>
      <w:r w:rsidR="004E1277" w:rsidRPr="009F7F88">
        <w:rPr>
          <w:rFonts w:hint="eastAsia"/>
          <w:color w:val="000000" w:themeColor="text1"/>
        </w:rPr>
        <w:instrText>15min</w:instrText>
      </w:r>
      <w:r w:rsidR="004E1277" w:rsidRPr="009F7F88">
        <w:rPr>
          <w:rFonts w:hint="eastAsia"/>
          <w:color w:val="000000" w:themeColor="text1"/>
        </w:rPr>
        <w:instrText>、</w:instrText>
      </w:r>
      <w:r w:rsidR="004E1277" w:rsidRPr="009F7F88">
        <w:rPr>
          <w:rFonts w:hint="eastAsia"/>
          <w:color w:val="000000" w:themeColor="text1"/>
        </w:rPr>
        <w:instrText>1100</w:instrText>
      </w:r>
      <w:r w:rsidR="004E1277" w:rsidRPr="009F7F88">
        <w:rPr>
          <w:rFonts w:hint="eastAsia"/>
          <w:color w:val="000000" w:themeColor="text1"/>
        </w:rPr>
        <w:instrText>℃</w:instrText>
      </w:r>
      <w:r w:rsidR="004E1277" w:rsidRPr="009F7F88">
        <w:rPr>
          <w:rFonts w:hint="eastAsia"/>
          <w:color w:val="000000" w:themeColor="text1"/>
        </w:rPr>
        <w:instrText>5min</w:instrText>
      </w:r>
      <w:r w:rsidR="004E1277" w:rsidRPr="009F7F88">
        <w:rPr>
          <w:rFonts w:hint="eastAsia"/>
          <w:color w:val="000000" w:themeColor="text1"/>
        </w:rPr>
        <w:instrText>，加热速率</w:instrText>
      </w:r>
      <w:r w:rsidR="004E1277" w:rsidRPr="009F7F88">
        <w:rPr>
          <w:rFonts w:hint="eastAsia"/>
          <w:color w:val="000000" w:themeColor="text1"/>
        </w:rPr>
        <w:instrText>5min/</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获得透明玻璃，也可超临界干燥获得气凝胶</w:instrText>
      </w:r>
      <w:r w:rsidR="004E1277" w:rsidRPr="009F7F88">
        <w:rPr>
          <w:rFonts w:hint="eastAsia"/>
          <w:color w:val="000000" w:themeColor="text1"/>
        </w:rPr>
        <w:instrText>\n</w:instrText>
      </w:r>
      <w:r w:rsidR="004E1277" w:rsidRPr="009F7F88">
        <w:rPr>
          <w:rFonts w:hint="eastAsia"/>
          <w:color w:val="000000" w:themeColor="text1"/>
        </w:rPr>
        <w:instrText>含毛细管张力的计算公式</w:instrText>
      </w:r>
      <w:r w:rsidR="004E1277" w:rsidRPr="009F7F88">
        <w:rPr>
          <w:rFonts w:hint="eastAsia"/>
          <w:color w:val="000000" w:themeColor="text1"/>
        </w:rPr>
        <w:instrText>\n</w:instrText>
      </w:r>
      <w:r w:rsidR="004E1277" w:rsidRPr="009F7F88">
        <w:rPr>
          <w:rFonts w:hint="eastAsia"/>
          <w:color w:val="000000" w:themeColor="text1"/>
        </w:rPr>
        <w:instrText>本文主要通过控制水含量和加入乙醇来减少液</w:instrText>
      </w:r>
      <w:r w:rsidR="004E1277" w:rsidRPr="009F7F88">
        <w:rPr>
          <w:rFonts w:hint="eastAsia"/>
          <w:color w:val="000000" w:themeColor="text1"/>
        </w:rPr>
        <w:instrText>-</w:instrText>
      </w:r>
      <w:r w:rsidR="004E1277" w:rsidRPr="009F7F88">
        <w:rPr>
          <w:rFonts w:hint="eastAsia"/>
          <w:color w:val="000000" w:themeColor="text1"/>
        </w:rPr>
        <w:instrText>气表面张力，控制收缩平衡</w:instrText>
      </w:r>
      <w:r w:rsidR="004E1277" w:rsidRPr="009F7F88">
        <w:rPr>
          <w:rFonts w:hint="eastAsia"/>
          <w:color w:val="000000" w:themeColor="text1"/>
        </w:rPr>
        <w:instrText>","page":"18879-18885","titl</w:instrText>
      </w:r>
      <w:r w:rsidR="004E1277" w:rsidRPr="009F7F88">
        <w:rPr>
          <w:color w:val="000000" w:themeColor="text1"/>
        </w:rPr>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000704DF" w:rsidRPr="009F7F88">
        <w:rPr>
          <w:color w:val="000000" w:themeColor="text1"/>
        </w:rPr>
        <w:fldChar w:fldCharType="separate"/>
      </w:r>
      <w:r w:rsidR="004E1277" w:rsidRPr="009F7F88">
        <w:rPr>
          <w:noProof/>
          <w:color w:val="000000" w:themeColor="text1"/>
          <w:vertAlign w:val="superscript"/>
        </w:rPr>
        <w:t>206</w:t>
      </w:r>
      <w:r w:rsidR="000704DF" w:rsidRPr="009F7F88">
        <w:rPr>
          <w:color w:val="000000" w:themeColor="text1"/>
        </w:rPr>
        <w:fldChar w:fldCharType="end"/>
      </w:r>
      <w:r w:rsidR="000704DF" w:rsidRPr="009F7F88">
        <w:rPr>
          <w:color w:val="000000" w:themeColor="text1"/>
        </w:rPr>
        <w:t xml:space="preserve"> The </w:t>
      </w:r>
      <w:r w:rsidR="00E01F46" w:rsidRPr="009F7F88">
        <w:rPr>
          <w:color w:val="000000" w:themeColor="text1"/>
        </w:rPr>
        <w:t>light</w:t>
      </w:r>
      <w:r w:rsidR="00B7378E" w:rsidRPr="009F7F88">
        <w:rPr>
          <w:color w:val="000000" w:themeColor="text1"/>
        </w:rPr>
        <w:t xml:space="preserve"> wavelength</w:t>
      </w:r>
      <w:r w:rsidR="00786EC8" w:rsidRPr="009F7F88">
        <w:rPr>
          <w:color w:val="000000" w:themeColor="text1"/>
        </w:rPr>
        <w:t>s</w:t>
      </w:r>
      <w:r w:rsidR="00E01F46" w:rsidRPr="009F7F88">
        <w:rPr>
          <w:color w:val="000000" w:themeColor="text1"/>
        </w:rPr>
        <w:t xml:space="preserve"> </w:t>
      </w:r>
      <w:r w:rsidR="000704DF" w:rsidRPr="009F7F88">
        <w:rPr>
          <w:color w:val="000000" w:themeColor="text1"/>
        </w:rPr>
        <w:t xml:space="preserve">that </w:t>
      </w:r>
      <w:r w:rsidR="00E01F46" w:rsidRPr="009F7F88">
        <w:rPr>
          <w:color w:val="000000" w:themeColor="text1"/>
        </w:rPr>
        <w:t xml:space="preserve">are </w:t>
      </w:r>
      <w:r w:rsidR="000704DF" w:rsidRPr="009F7F88">
        <w:rPr>
          <w:color w:val="000000" w:themeColor="text1"/>
        </w:rPr>
        <w:t xml:space="preserve">used to initiate the photopolymerization are </w:t>
      </w:r>
      <w:r w:rsidR="00E01F46" w:rsidRPr="009F7F88">
        <w:rPr>
          <w:color w:val="000000" w:themeColor="text1"/>
        </w:rPr>
        <w:t xml:space="preserve">either in the </w:t>
      </w:r>
      <w:r w:rsidR="000704DF" w:rsidRPr="009F7F88">
        <w:rPr>
          <w:color w:val="000000" w:themeColor="text1"/>
        </w:rPr>
        <w:t>visible green (λ=532nm),</w:t>
      </w:r>
      <w:bookmarkStart w:id="121" w:name="_Hlk45673290"/>
      <w:r w:rsidR="00737EBF" w:rsidRPr="009F7F88">
        <w:rPr>
          <w:color w:val="000000" w:themeColor="text1"/>
        </w:rPr>
        <w:fldChar w:fldCharType="begin" w:fldLock="1"/>
      </w:r>
      <w:r w:rsidR="004E1277" w:rsidRPr="009F7F88">
        <w:rPr>
          <w:color w:val="000000" w:themeColor="text1"/>
        </w:rPr>
        <w:instrText>ADDIN CSL_CITATION {"citationItems":[{"id":"ITEM-1","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family":"Saoud","given":"Khaled M.","non-dropping-particle":"","parse-names":false,"suffix":""}],"container-title":"Journal of Materials Chemistry A","id":"ITEM-1","issue":"34</w:instrText>
      </w:r>
      <w:r w:rsidR="004E1277" w:rsidRPr="009F7F88">
        <w:rPr>
          <w:rFonts w:hint="eastAsia"/>
          <w:color w:val="000000" w:themeColor="text1"/>
        </w:rPr>
        <w:instrText>","issued":{"date-parts":[["2015"]]},"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用激光束（波长</w:instrText>
      </w:r>
      <w:r w:rsidR="004E1277" w:rsidRPr="009F7F88">
        <w:rPr>
          <w:rFonts w:hint="eastAsia"/>
          <w:color w:val="000000" w:themeColor="text1"/>
        </w:rPr>
        <w:instrText>532 nm</w:instrText>
      </w:r>
      <w:r w:rsidR="004E1277" w:rsidRPr="009F7F88">
        <w:rPr>
          <w:rFonts w:hint="eastAsia"/>
          <w:color w:val="000000" w:themeColor="text1"/>
        </w:rPr>
        <w:instrText>）照射</w:instrText>
      </w:r>
      <w:r w:rsidR="004E1277" w:rsidRPr="009F7F88">
        <w:rPr>
          <w:rFonts w:hint="eastAsia"/>
          <w:color w:val="000000" w:themeColor="text1"/>
        </w:rPr>
        <w:instrText>TEOS</w:instrText>
      </w:r>
      <w:r w:rsidR="004E1277" w:rsidRPr="009F7F88">
        <w:rPr>
          <w:rFonts w:hint="eastAsia"/>
          <w:color w:val="000000" w:themeColor="text1"/>
        </w:rPr>
        <w:instrText>，己二醇二丙烯酸酯，曙红</w:instrText>
      </w:r>
      <w:r w:rsidR="004E1277" w:rsidRPr="009F7F88">
        <w:rPr>
          <w:rFonts w:hint="eastAsia"/>
          <w:color w:val="000000" w:themeColor="text1"/>
        </w:rPr>
        <w:instrText>Y</w:instrText>
      </w:r>
      <w:r w:rsidR="004E1277" w:rsidRPr="009F7F88">
        <w:rPr>
          <w:rFonts w:hint="eastAsia"/>
          <w:color w:val="000000" w:themeColor="text1"/>
        </w:rPr>
        <w:instrText>和胺的溶液，在几秒钟内即可完成聚合物交联二氧化硅醇凝胶的合成。气凝胶基本性能与传统方法相当</w:instrText>
      </w:r>
      <w:r w:rsidR="004E1277" w:rsidRPr="009F7F88">
        <w:rPr>
          <w:rFonts w:hint="eastAsia"/>
          <w:color w:val="000000" w:themeColor="text1"/>
        </w:rPr>
        <w:instrText>\n3D</w:instrText>
      </w:r>
      <w:r w:rsidR="004E1277" w:rsidRPr="009F7F88">
        <w:rPr>
          <w:rFonts w:hint="eastAsia"/>
          <w:color w:val="000000" w:themeColor="text1"/>
        </w:rPr>
        <w:instrText>打印氧化硅气凝胶</w:instrText>
      </w:r>
      <w:r w:rsidR="004E1277" w:rsidRPr="009F7F88">
        <w:rPr>
          <w:rFonts w:hint="eastAsia"/>
          <w:color w:val="000000" w:themeColor="text1"/>
        </w:rPr>
        <w:instrText>","page":"17606-17611","publisher":"Royal Society of Chemistry","title":"Laser induced instantaneous gelation: aerog</w:instrText>
      </w:r>
      <w:r w:rsidR="004E1277" w:rsidRPr="009F7F88">
        <w:rPr>
          <w:color w:val="000000" w:themeColor="text1"/>
        </w:rPr>
        <w:instrText>els for 3D printing","type":"article-journal","volume":"3"},"uris":["http://www.mendeley.com/documents/?uuid=14304e7f-4dd9-4b80-a224-8df1a925627b"]},{"id":"ITEM-2","itemData":{"DOI":"10.1007/s10934-017-0463-5","ISBN":"0123456789","ISSN":"15734854","abstract":"Cross-linked silica aerogels are promising, strong, lightweight materials for photolithographic applications. The work presented here details the preparation of ultra-lightweight aerogel materials with tailored properties through the appropriate combination of silica and methacrylate polymer using laser-induced rapid photogelation fabrication technique. For fabrication, an ethanolic solution of hexanediol diacrylate, tetraorthosilicate, Eosin Y and a tertiary amine was prepared. The amounts of reactants were varied to prepare different compositions of aerogel monoliths. The solution was irradiated with a green beam from a low power laser source. The samples, after drying in supercritical ethanol, were characterized using FTIR, BET, SEM, TGA, and a mechanical testing instrument. FTIR data suggests that neither low nor high silica content has an effect on the reactivity of acrylate functionalities during polymer formation. SEM micrographs reveal that variation in silica or polymer content does not produce any phase-separated structures. Instead, uniformly distributed nano-sized polymer–silica structures were obtained for all compositions. Our results suggest that a variety of combinations of mechanical and other properties (such as densities, surface areas, pore sizes, and pore volumes) can be produced through appropriate combination for diverse applications. All these findings provide convincing evidence that the variation of silica and/or polymer content can be used to fabricate aerogels with a variety of properties, which have the depth needed for use in laser-based 3D printing technology of simple or complex structures with nearly any dimensions.","author":[{"dropping-particle":"","family":"Saoud","given":"Khaled M.","non-dropping-particle":"","parse-names":false,"suffix":""},{"dropping-particle":"","family":"Saeed","given":"Shaukat","non-dropping-particle":"","parse-names":false,"suffix":""},{"dropping-particle":"","family":"Bertino","given":"Massimo F.","non-dropping-particle":"","parse-names":false,"suffix":""},{"dropping-particle":"","family":"White","given":"Lauren S.","non-dropping-particle":"","parse-names":false,"suffix":""}],"container-title":"Journal of Porous Materials","id":"ITEM-2","issue":"2","issued":{"date-parts":[["2018"]]},"note":</w:instrText>
      </w:r>
      <w:r w:rsidR="004E1277" w:rsidRPr="009F7F88">
        <w:rPr>
          <w:rFonts w:hint="eastAsia"/>
          <w:color w:val="000000" w:themeColor="text1"/>
        </w:rPr>
        <w:instrText>"</w:instrText>
      </w:r>
      <w:r w:rsidR="004E1277" w:rsidRPr="009F7F88">
        <w:rPr>
          <w:rFonts w:hint="eastAsia"/>
          <w:color w:val="000000" w:themeColor="text1"/>
        </w:rPr>
        <w:instrText>已加</w:instrText>
      </w:r>
      <w:r w:rsidR="004E1277" w:rsidRPr="009F7F88">
        <w:rPr>
          <w:rFonts w:hint="eastAsia"/>
          <w:color w:val="000000" w:themeColor="text1"/>
        </w:rPr>
        <w:instrText>\nlaser-induced rapid photogelation fabrication technique\n</w:instrText>
      </w:r>
      <w:r w:rsidR="004E1277" w:rsidRPr="009F7F88">
        <w:rPr>
          <w:rFonts w:hint="eastAsia"/>
          <w:color w:val="000000" w:themeColor="text1"/>
        </w:rPr>
        <w:instrText>光致交联，乙醇超临界干燥</w:instrText>
      </w:r>
      <w:r w:rsidR="004E1277" w:rsidRPr="009F7F88">
        <w:rPr>
          <w:rFonts w:hint="eastAsia"/>
          <w:color w:val="000000" w:themeColor="text1"/>
        </w:rPr>
        <w:instrText>\n</w:instrText>
      </w:r>
      <w:r w:rsidR="004E1277" w:rsidRPr="009F7F88">
        <w:rPr>
          <w:rFonts w:hint="eastAsia"/>
          <w:color w:val="000000" w:themeColor="text1"/>
        </w:rPr>
        <w:instrText>聚合物</w:instrText>
      </w:r>
      <w:r w:rsidR="004E1277" w:rsidRPr="009F7F88">
        <w:rPr>
          <w:rFonts w:hint="eastAsia"/>
          <w:color w:val="000000" w:themeColor="text1"/>
        </w:rPr>
        <w:instrText>-</w:instrText>
      </w:r>
      <w:r w:rsidR="004E1277" w:rsidRPr="009F7F88">
        <w:rPr>
          <w:rFonts w:hint="eastAsia"/>
          <w:color w:val="000000" w:themeColor="text1"/>
        </w:rPr>
        <w:instrText>氧化硅气凝胶</w:instrText>
      </w:r>
      <w:r w:rsidR="004E1277" w:rsidRPr="009F7F88">
        <w:rPr>
          <w:rFonts w:hint="eastAsia"/>
          <w:color w:val="000000" w:themeColor="text1"/>
        </w:rPr>
        <w:instrText>\n</w:instrText>
      </w:r>
      <w:r w:rsidR="004E1277" w:rsidRPr="009F7F88">
        <w:rPr>
          <w:rFonts w:hint="eastAsia"/>
          <w:color w:val="000000" w:themeColor="text1"/>
        </w:rPr>
        <w:instrText>无需后</w:instrText>
      </w:r>
      <w:r w:rsidR="004E1277" w:rsidRPr="009F7F88">
        <w:rPr>
          <w:rFonts w:hint="eastAsia"/>
          <w:color w:val="000000" w:themeColor="text1"/>
        </w:rPr>
        <w:instrText>UV</w:instrText>
      </w:r>
      <w:r w:rsidR="004E1277" w:rsidRPr="009F7F88">
        <w:rPr>
          <w:rFonts w:hint="eastAsia"/>
          <w:color w:val="000000" w:themeColor="text1"/>
        </w:rPr>
        <w:instrText>固化</w:instrText>
      </w:r>
      <w:r w:rsidR="004E1277" w:rsidRPr="009F7F88">
        <w:rPr>
          <w:rFonts w:hint="eastAsia"/>
          <w:color w:val="000000" w:themeColor="text1"/>
        </w:rPr>
        <w:instrText>\n</w:instrText>
      </w:r>
      <w:r w:rsidR="004E1277" w:rsidRPr="009F7F88">
        <w:rPr>
          <w:rFonts w:hint="eastAsia"/>
          <w:color w:val="000000" w:themeColor="text1"/>
        </w:rPr>
        <w:instrText>为</w:instrText>
      </w:r>
      <w:r w:rsidR="004E1277" w:rsidRPr="009F7F88">
        <w:rPr>
          <w:rFonts w:hint="eastAsia"/>
          <w:color w:val="000000" w:themeColor="text1"/>
        </w:rPr>
        <w:instrText>3D</w:instrText>
      </w:r>
      <w:r w:rsidR="004E1277" w:rsidRPr="009F7F88">
        <w:rPr>
          <w:rFonts w:hint="eastAsia"/>
          <w:color w:val="000000" w:themeColor="text1"/>
        </w:rPr>
        <w:instrText>打印气凝胶做准备</w:instrText>
      </w:r>
      <w:r w:rsidR="004E1277" w:rsidRPr="009F7F88">
        <w:rPr>
          <w:rFonts w:hint="eastAsia"/>
          <w:color w:val="000000" w:themeColor="text1"/>
        </w:rPr>
        <w:instrText>","page":"511-520","publisher":"Springer US","title":"Fabrication of strong and ultra-lightweight silica-based aerogel materials with tailored prop</w:instrText>
      </w:r>
      <w:r w:rsidR="004E1277" w:rsidRPr="009F7F88">
        <w:rPr>
          <w:color w:val="000000" w:themeColor="text1"/>
        </w:rPr>
        <w:instrText>erties","type":"article-journal","volume":"25"},"uris":["http://www.mendeley.com/documents/?uuid=9df1728f-9e88-42ee-9ce3-93912fa088a3"]}],"mendeley":{"formattedCitation":"&lt;sup&gt;205,208&lt;/sup&gt;","plainTextFormattedCitation":"205,208","previouslyFormattedCitation":"&lt;sup&gt;203,206&lt;/sup&gt;"},"properties":{"noteIndex":0},"schema":"https://github.com/citation-style-language/schema/raw/master/csl-citation.json"}</w:instrText>
      </w:r>
      <w:r w:rsidR="00737EBF" w:rsidRPr="009F7F88">
        <w:rPr>
          <w:color w:val="000000" w:themeColor="text1"/>
        </w:rPr>
        <w:fldChar w:fldCharType="separate"/>
      </w:r>
      <w:r w:rsidR="004E1277" w:rsidRPr="009F7F88">
        <w:rPr>
          <w:noProof/>
          <w:color w:val="000000" w:themeColor="text1"/>
          <w:vertAlign w:val="superscript"/>
        </w:rPr>
        <w:t>205,208</w:t>
      </w:r>
      <w:r w:rsidR="00737EBF" w:rsidRPr="009F7F88">
        <w:rPr>
          <w:color w:val="000000" w:themeColor="text1"/>
        </w:rPr>
        <w:fldChar w:fldCharType="end"/>
      </w:r>
      <w:r w:rsidR="000704DF" w:rsidRPr="009F7F88">
        <w:rPr>
          <w:color w:val="000000" w:themeColor="text1"/>
        </w:rPr>
        <w:t xml:space="preserve"> or UV (λ=385 or 405 nm)</w:t>
      </w:r>
      <w:r w:rsidR="00E01F46" w:rsidRPr="009F7F88">
        <w:rPr>
          <w:color w:val="000000" w:themeColor="text1"/>
        </w:rPr>
        <w:t xml:space="preserve"> region</w:t>
      </w:r>
      <w:r w:rsidR="000704DF" w:rsidRPr="009F7F88">
        <w:rPr>
          <w:color w:val="000000" w:themeColor="text1"/>
        </w:rPr>
        <w:t>.</w:t>
      </w:r>
      <w:bookmarkEnd w:id="121"/>
      <w:r w:rsidR="00737EBF" w:rsidRPr="009F7F88">
        <w:rPr>
          <w:color w:val="000000" w:themeColor="text1"/>
        </w:rPr>
        <w:fldChar w:fldCharType="begin" w:fldLock="1"/>
      </w:r>
      <w:r w:rsidR="004E1277" w:rsidRPr="009F7F88">
        <w:rPr>
          <w:color w:val="000000" w:themeColor="text1"/>
        </w:rPr>
        <w:instrText>ADDIN CSL_CITATION {"citationItems":[{"id":"ITEM-1","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w:instrText>
      </w:r>
      <w:r w:rsidR="004E1277" w:rsidRPr="009F7F88">
        <w:rPr>
          <w:rFonts w:hint="eastAsia"/>
          <w:color w:val="000000" w:themeColor="text1"/>
        </w:rPr>
        <w:instrText>le":"","family":"Worsley","given":"Marcus A.","non-dropping-particle":"","parse-names":false,"suffix":""}],"container-title":"Materials Horizons","id":"ITEM-1","issue":"6","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光致聚合</w:instrText>
      </w:r>
      <w:r w:rsidR="004E1277" w:rsidRPr="009F7F88">
        <w:rPr>
          <w:rFonts w:hint="eastAsia"/>
          <w:color w:val="000000" w:themeColor="text1"/>
        </w:rPr>
        <w:instrText>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打印精细度比其他方法提高</w:instrText>
      </w:r>
      <w:r w:rsidR="004E1277" w:rsidRPr="009F7F88">
        <w:rPr>
          <w:rFonts w:hint="eastAsia"/>
          <w:color w:val="000000" w:themeColor="text1"/>
        </w:rPr>
        <w:instrText>1</w:instrText>
      </w:r>
      <w:r w:rsidR="004E1277" w:rsidRPr="009F7F88">
        <w:rPr>
          <w:rFonts w:hint="eastAsia"/>
          <w:color w:val="000000" w:themeColor="text1"/>
        </w:rPr>
        <w:instrText>个数量级</w:instrText>
      </w:r>
      <w:r w:rsidR="004E1277" w:rsidRPr="009F7F88">
        <w:rPr>
          <w:rFonts w:hint="eastAsia"/>
          <w:color w:val="000000" w:themeColor="text1"/>
        </w:rPr>
        <w:instrText>","</w:instrText>
      </w:r>
      <w:r w:rsidR="004E1277" w:rsidRPr="009F7F88">
        <w:rPr>
          <w:color w:val="000000" w:themeColor="text1"/>
        </w:rPr>
        <w:instrText>page":"1035-1041","publisher":"Royal Society of Chemistry","title":"Additive manufacturing of complex micro-architected graphene aerogels","type":"article-journal","volume":"5"},"uris":["http://www.mendeley.com/documents/?uuid=3e5a6833-ba2c-4f34-bd3c-2b0dc8a92139"]},{"id":"ITEM-2","itemData":{"DOI":"10.1021/acs.iecr.7b04058","ISSN":"15205045","abstract":"Honeycomb aerogel composites were fabricated by reinforcing selected regions of a native aerogel matrix using photopolymerization. First, alcogels were synthesized by hydrolysis-condensation of a siloxane, and by adding a multifunctional acrylic monomer and a visible-light initiator to the gelation solution. Alcogels were then placed on a programmable translation stage and exposed to a laser. Polymerization and mechanical reinforcement were induced in the exposed regions. After exposure alcogels were dried supercritically. Thermal conductivity and out-of-plane modulus of the resulting honeycombs could be varied between values typical of native aerogels (11 mW/mK and 0.75 MPa) and those of uniformly polymerized composites (65.8 mW/mK and 36.26 MPa) by varying the translation stage speed between 2 and 3 mm/s. The results were interpreted using a rule-of-mixtures model. The mechanical properties of the composites were also investigated using finite element analysis.","author":[{"dropping-particle":"","family":"White","given":"Lauren S.","non-dropping-particle":"","parse-names":false,"suffix":""},{"dropping-particle":"","family":"Selden","given":"Tyler","non-dropping-particle":"","parse-names":false,"suffix":""},{"dropping-particle":"","family":"Bertino","given":"Massimo F.","non-dropping-particle":"","parse-names":false,"suffix":""},{"dropping-particle":"","family":"Cartin","given":"Charles","non-dropping-particle":"","parse-names":false,"suffix":""},{"dropping-particle":"","family":"Angello","given":"Joseph","non-dropping-particle":"","parse-names":false,"suffix":""},{"dropping-particle":"","family":"Schwan","given":"Marina","non-dropping-particle":"","parse-names":false,"suffix":""},{"dropping-particle":"","family":"Milow","given":"Barbara","non-dropping-particle":"","parse-names":false,"suffix":""},{"dropping-particle":"","family":"Ratke","given":"Lorenz","non-dropping-particle":"","parse-names":false,"suffix":""}],"container-title":"Industrial and Engineering Chemistry Research","id":"ITEM-2","issue":"4","issued":{"date-parts":[["2018"]]},"page":"1197-1206","publisher":"American Chemical Society","title":"Fabrication of Mechanically Strong Honeycombs with Aerogel Cores","type":"article-journal","volume":"57"},"uris":["http://www.mendeley.com/documents/?uuid=1ec335b1-6b5b-4bd6-9781-a13a6dba6a65"]}],"mendeley":{"formattedCitation":"&lt;sup&gt;244,266&lt;/sup&gt;","plainTextFormattedCitation":"244,266","previouslyFormattedCitation":"&lt;sup&gt;242,264&lt;/sup&gt;"},"properties":{"noteIndex":0},"schema":"https://github.com/citation-style-language/schema/raw/master/csl-citation.json"}</w:instrText>
      </w:r>
      <w:r w:rsidR="00737EBF" w:rsidRPr="009F7F88">
        <w:rPr>
          <w:color w:val="000000" w:themeColor="text1"/>
        </w:rPr>
        <w:fldChar w:fldCharType="separate"/>
      </w:r>
      <w:r w:rsidR="004E1277" w:rsidRPr="009F7F88">
        <w:rPr>
          <w:noProof/>
          <w:color w:val="000000" w:themeColor="text1"/>
          <w:vertAlign w:val="superscript"/>
        </w:rPr>
        <w:t>244,266</w:t>
      </w:r>
      <w:r w:rsidR="00737EBF" w:rsidRPr="009F7F88">
        <w:rPr>
          <w:color w:val="000000" w:themeColor="text1"/>
        </w:rPr>
        <w:fldChar w:fldCharType="end"/>
      </w:r>
      <w:r w:rsidR="000704DF" w:rsidRPr="009F7F88">
        <w:rPr>
          <w:color w:val="000000" w:themeColor="text1"/>
        </w:rPr>
        <w:t xml:space="preserve"> </w:t>
      </w:r>
      <w:r w:rsidR="008C08FB" w:rsidRPr="009F7F88">
        <w:rPr>
          <w:color w:val="000000" w:themeColor="text1"/>
        </w:rPr>
        <w:t xml:space="preserve">In </w:t>
      </w:r>
      <w:r w:rsidR="000704DF" w:rsidRPr="009F7F88">
        <w:rPr>
          <w:color w:val="000000" w:themeColor="text1"/>
        </w:rPr>
        <w:t xml:space="preserve">the first demonstration </w:t>
      </w:r>
      <w:r w:rsidR="008C08FB" w:rsidRPr="009F7F88">
        <w:rPr>
          <w:color w:val="000000" w:themeColor="text1"/>
        </w:rPr>
        <w:t xml:space="preserve">of </w:t>
      </w:r>
      <w:r w:rsidR="00472FED" w:rsidRPr="009F7F88">
        <w:rPr>
          <w:color w:val="000000" w:themeColor="text1"/>
        </w:rPr>
        <w:t xml:space="preserve">printed aerogels by </w:t>
      </w:r>
      <w:r w:rsidR="008C08FB" w:rsidRPr="009F7F88">
        <w:rPr>
          <w:color w:val="000000" w:themeColor="text1"/>
        </w:rPr>
        <w:t xml:space="preserve">SLA </w:t>
      </w:r>
      <w:r w:rsidR="000704DF" w:rsidRPr="009F7F88">
        <w:rPr>
          <w:color w:val="000000" w:themeColor="text1"/>
        </w:rPr>
        <w:t xml:space="preserve">in 2015, </w:t>
      </w:r>
      <w:r w:rsidR="002D01BF" w:rsidRPr="009F7F88">
        <w:rPr>
          <w:color w:val="000000" w:themeColor="text1"/>
        </w:rPr>
        <w:t xml:space="preserve">3D </w:t>
      </w:r>
      <w:r w:rsidR="000704DF" w:rsidRPr="009F7F88">
        <w:rPr>
          <w:color w:val="000000" w:themeColor="text1"/>
        </w:rPr>
        <w:t>letter-shaped aerogels</w:t>
      </w:r>
      <w:r w:rsidR="002D01BF" w:rsidRPr="009F7F88">
        <w:rPr>
          <w:color w:val="000000" w:themeColor="text1"/>
        </w:rPr>
        <w:t xml:space="preserve"> were fabricated</w:t>
      </w:r>
      <w:r w:rsidR="000704DF" w:rsidRPr="009F7F88">
        <w:rPr>
          <w:color w:val="000000" w:themeColor="text1"/>
        </w:rPr>
        <w:t xml:space="preserve"> using a template with hollow letters as a mask (</w:t>
      </w:r>
      <w:r w:rsidR="00E85A73" w:rsidRPr="009F7F88">
        <w:rPr>
          <w:color w:val="000000" w:themeColor="text1"/>
        </w:rPr>
        <w:fldChar w:fldCharType="begin"/>
      </w:r>
      <w:r w:rsidR="00E85A73" w:rsidRPr="009F7F88">
        <w:rPr>
          <w:color w:val="000000" w:themeColor="text1"/>
        </w:rPr>
        <w:instrText xml:space="preserve"> REF _Ref41108280 \h </w:instrText>
      </w:r>
      <w:r w:rsidR="00E85A73" w:rsidRPr="009F7F88">
        <w:rPr>
          <w:color w:val="000000" w:themeColor="text1"/>
        </w:rPr>
      </w:r>
      <w:r w:rsidR="00E85A73"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1</w:t>
      </w:r>
      <w:r w:rsidR="00E85A73" w:rsidRPr="009F7F88">
        <w:rPr>
          <w:color w:val="000000" w:themeColor="text1"/>
        </w:rPr>
        <w:fldChar w:fldCharType="end"/>
      </w:r>
      <w:r w:rsidR="000704DF" w:rsidRPr="009F7F88">
        <w:rPr>
          <w:color w:val="000000" w:themeColor="text1"/>
        </w:rPr>
        <w:t>a-c)</w:t>
      </w:r>
      <w:r w:rsidR="008C08FB" w:rsidRPr="009F7F88">
        <w:rPr>
          <w:color w:val="000000" w:themeColor="text1"/>
        </w:rPr>
        <w:t>.</w:t>
      </w:r>
      <w:r w:rsidR="00FD61DF" w:rsidRPr="009F7F88">
        <w:rPr>
          <w:color w:val="000000" w:themeColor="text1"/>
        </w:rPr>
        <w:fldChar w:fldCharType="begin" w:fldLock="1"/>
      </w:r>
      <w:r w:rsidR="004E1277" w:rsidRPr="009F7F88">
        <w:rPr>
          <w:color w:val="000000" w:themeColor="text1"/>
        </w:rPr>
        <w:instrText>ADDIN CSL_CITATION {"citationItems":[{"id":"ITEM-1","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family":"Saoud","given":"Khaled M.","non-dropping-particle":"","parse-names":false,"suffix":""}],"container-title":"Journal of Materials Chemistry A","id":"ITEM-1","issue":"34</w:instrText>
      </w:r>
      <w:r w:rsidR="004E1277" w:rsidRPr="009F7F88">
        <w:rPr>
          <w:rFonts w:hint="eastAsia"/>
          <w:color w:val="000000" w:themeColor="text1"/>
        </w:rPr>
        <w:instrText>","issued":{"date-parts":[["2015"]]},"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用激光束（波长</w:instrText>
      </w:r>
      <w:r w:rsidR="004E1277" w:rsidRPr="009F7F88">
        <w:rPr>
          <w:rFonts w:hint="eastAsia"/>
          <w:color w:val="000000" w:themeColor="text1"/>
        </w:rPr>
        <w:instrText>532 nm</w:instrText>
      </w:r>
      <w:r w:rsidR="004E1277" w:rsidRPr="009F7F88">
        <w:rPr>
          <w:rFonts w:hint="eastAsia"/>
          <w:color w:val="000000" w:themeColor="text1"/>
        </w:rPr>
        <w:instrText>）照射</w:instrText>
      </w:r>
      <w:r w:rsidR="004E1277" w:rsidRPr="009F7F88">
        <w:rPr>
          <w:rFonts w:hint="eastAsia"/>
          <w:color w:val="000000" w:themeColor="text1"/>
        </w:rPr>
        <w:instrText>TEOS</w:instrText>
      </w:r>
      <w:r w:rsidR="004E1277" w:rsidRPr="009F7F88">
        <w:rPr>
          <w:rFonts w:hint="eastAsia"/>
          <w:color w:val="000000" w:themeColor="text1"/>
        </w:rPr>
        <w:instrText>，己二醇二丙烯酸酯，曙红</w:instrText>
      </w:r>
      <w:r w:rsidR="004E1277" w:rsidRPr="009F7F88">
        <w:rPr>
          <w:rFonts w:hint="eastAsia"/>
          <w:color w:val="000000" w:themeColor="text1"/>
        </w:rPr>
        <w:instrText>Y</w:instrText>
      </w:r>
      <w:r w:rsidR="004E1277" w:rsidRPr="009F7F88">
        <w:rPr>
          <w:rFonts w:hint="eastAsia"/>
          <w:color w:val="000000" w:themeColor="text1"/>
        </w:rPr>
        <w:instrText>和胺的溶液，在几秒钟内即可完成聚合物交联二氧化硅醇凝胶的合成。气凝胶基本性能与传统方法相当</w:instrText>
      </w:r>
      <w:r w:rsidR="004E1277" w:rsidRPr="009F7F88">
        <w:rPr>
          <w:rFonts w:hint="eastAsia"/>
          <w:color w:val="000000" w:themeColor="text1"/>
        </w:rPr>
        <w:instrText>\n3D</w:instrText>
      </w:r>
      <w:r w:rsidR="004E1277" w:rsidRPr="009F7F88">
        <w:rPr>
          <w:rFonts w:hint="eastAsia"/>
          <w:color w:val="000000" w:themeColor="text1"/>
        </w:rPr>
        <w:instrText>打印氧化硅气凝胶</w:instrText>
      </w:r>
      <w:r w:rsidR="004E1277" w:rsidRPr="009F7F88">
        <w:rPr>
          <w:rFonts w:hint="eastAsia"/>
          <w:color w:val="000000" w:themeColor="text1"/>
        </w:rPr>
        <w:instrText>","page":"17606-17611","publisher":"Royal Society of Chemistry","title":"Laser induced instantaneous gelation: aerog</w:instrText>
      </w:r>
      <w:r w:rsidR="004E1277" w:rsidRPr="009F7F88">
        <w:rPr>
          <w:color w:val="000000" w:themeColor="text1"/>
        </w:rPr>
        <w:instrText>els for 3D printing","type":"article-journal","volume":"3"},"uris":["http://www.mendeley.com/documents/?uuid=14304e7f-4dd9-4b80-a224-8df1a925627b"]}],"mendeley":{"formattedCitation":"&lt;sup&gt;205&lt;/sup&gt;","plainTextFormattedCitation":"205","previouslyFormattedCitation":"&lt;sup&gt;203&lt;/sup&gt;"},"properties":{"noteIndex":0},"schema":"https://github.com/citation-style-language/schema/raw/master/csl-citation.json"}</w:instrText>
      </w:r>
      <w:r w:rsidR="00FD61DF" w:rsidRPr="009F7F88">
        <w:rPr>
          <w:color w:val="000000" w:themeColor="text1"/>
        </w:rPr>
        <w:fldChar w:fldCharType="separate"/>
      </w:r>
      <w:r w:rsidR="004E1277" w:rsidRPr="009F7F88">
        <w:rPr>
          <w:noProof/>
          <w:color w:val="000000" w:themeColor="text1"/>
          <w:vertAlign w:val="superscript"/>
        </w:rPr>
        <w:t>205</w:t>
      </w:r>
      <w:r w:rsidR="00FD61DF" w:rsidRPr="009F7F88">
        <w:rPr>
          <w:color w:val="000000" w:themeColor="text1"/>
        </w:rPr>
        <w:fldChar w:fldCharType="end"/>
      </w:r>
      <w:r w:rsidR="00FD61DF" w:rsidRPr="009F7F88">
        <w:rPr>
          <w:color w:val="000000" w:themeColor="text1"/>
        </w:rPr>
        <w:t xml:space="preserve"> </w:t>
      </w:r>
      <w:r w:rsidR="008C08FB" w:rsidRPr="009F7F88">
        <w:rPr>
          <w:color w:val="000000" w:themeColor="text1"/>
        </w:rPr>
        <w:t xml:space="preserve">The </w:t>
      </w:r>
      <w:r w:rsidR="000704DF" w:rsidRPr="009F7F88">
        <w:rPr>
          <w:color w:val="000000" w:themeColor="text1"/>
        </w:rPr>
        <w:t>light</w:t>
      </w:r>
      <w:r w:rsidR="008C08FB" w:rsidRPr="009F7F88">
        <w:rPr>
          <w:color w:val="000000" w:themeColor="text1"/>
        </w:rPr>
        <w:t>-</w:t>
      </w:r>
      <w:r w:rsidR="000704DF" w:rsidRPr="009F7F88">
        <w:rPr>
          <w:color w:val="000000" w:themeColor="text1"/>
        </w:rPr>
        <w:t>induced instantaneous gelation spread</w:t>
      </w:r>
      <w:r w:rsidR="008C08FB" w:rsidRPr="009F7F88">
        <w:rPr>
          <w:color w:val="000000" w:themeColor="text1"/>
        </w:rPr>
        <w:t>s</w:t>
      </w:r>
      <w:r w:rsidR="000704DF" w:rsidRPr="009F7F88">
        <w:rPr>
          <w:color w:val="000000" w:themeColor="text1"/>
        </w:rPr>
        <w:t xml:space="preserve"> and complete</w:t>
      </w:r>
      <w:r w:rsidR="008C08FB" w:rsidRPr="009F7F88">
        <w:rPr>
          <w:color w:val="000000" w:themeColor="text1"/>
        </w:rPr>
        <w:t>s</w:t>
      </w:r>
      <w:r w:rsidR="000704DF" w:rsidRPr="009F7F88">
        <w:rPr>
          <w:color w:val="000000" w:themeColor="text1"/>
        </w:rPr>
        <w:t xml:space="preserve"> within a few seconds in the entire illuminated area. It is suggested that the rapid gelation is due to the polymerization that releas</w:t>
      </w:r>
      <w:r w:rsidR="008C08FB" w:rsidRPr="009F7F88">
        <w:rPr>
          <w:color w:val="000000" w:themeColor="text1"/>
        </w:rPr>
        <w:t>es</w:t>
      </w:r>
      <w:r w:rsidR="000704DF" w:rsidRPr="009F7F88">
        <w:rPr>
          <w:color w:val="000000" w:themeColor="text1"/>
        </w:rPr>
        <w:t xml:space="preserve"> heat and increas</w:t>
      </w:r>
      <w:r w:rsidR="008C08FB" w:rsidRPr="009F7F88">
        <w:rPr>
          <w:color w:val="000000" w:themeColor="text1"/>
        </w:rPr>
        <w:t>es</w:t>
      </w:r>
      <w:r w:rsidR="000704DF" w:rsidRPr="009F7F88">
        <w:rPr>
          <w:color w:val="000000" w:themeColor="text1"/>
        </w:rPr>
        <w:t xml:space="preserve"> the local temperature, accelerating the gelation</w:t>
      </w:r>
      <w:r w:rsidR="008C08FB" w:rsidRPr="009F7F88">
        <w:rPr>
          <w:color w:val="000000" w:themeColor="text1"/>
        </w:rPr>
        <w:t xml:space="preserve"> without any direct heating from the </w:t>
      </w:r>
      <w:r w:rsidR="000704DF" w:rsidRPr="009F7F88">
        <w:rPr>
          <w:color w:val="000000" w:themeColor="text1"/>
        </w:rPr>
        <w:t>laser beam.</w:t>
      </w:r>
      <w:r w:rsidR="000704DF" w:rsidRPr="009F7F88" w:rsidDel="003A0BC8">
        <w:rPr>
          <w:color w:val="000000" w:themeColor="text1"/>
        </w:rPr>
        <w:t xml:space="preserve"> </w:t>
      </w:r>
      <w:r w:rsidR="000704DF" w:rsidRPr="009F7F88">
        <w:rPr>
          <w:color w:val="000000" w:themeColor="text1"/>
        </w:rPr>
        <w:t xml:space="preserve">In 2018, </w:t>
      </w:r>
      <w:r w:rsidR="006255AA" w:rsidRPr="009F7F88">
        <w:rPr>
          <w:color w:val="000000" w:themeColor="text1"/>
        </w:rPr>
        <w:t>SiO</w:t>
      </w:r>
      <w:r w:rsidR="006255AA" w:rsidRPr="009F7F88">
        <w:rPr>
          <w:color w:val="000000" w:themeColor="text1"/>
          <w:vertAlign w:val="subscript"/>
        </w:rPr>
        <w:t>2</w:t>
      </w:r>
      <w:r w:rsidR="000704DF" w:rsidRPr="009F7F88">
        <w:rPr>
          <w:color w:val="000000" w:themeColor="text1"/>
        </w:rPr>
        <w:t xml:space="preserve"> aerogels with a 3D complex </w:t>
      </w:r>
      <w:r w:rsidR="00A410E2" w:rsidRPr="009F7F88">
        <w:rPr>
          <w:color w:val="000000" w:themeColor="text1"/>
        </w:rPr>
        <w:t>shape (</w:t>
      </w:r>
      <w:r w:rsidR="00A410E2" w:rsidRPr="009F7F88">
        <w:rPr>
          <w:color w:val="000000" w:themeColor="text1"/>
        </w:rPr>
        <w:fldChar w:fldCharType="begin"/>
      </w:r>
      <w:r w:rsidR="00A410E2" w:rsidRPr="009F7F88">
        <w:rPr>
          <w:color w:val="000000" w:themeColor="text1"/>
        </w:rPr>
        <w:instrText xml:space="preserve"> REF _Ref41108280 \h </w:instrText>
      </w:r>
      <w:r w:rsidR="00A410E2" w:rsidRPr="009F7F88">
        <w:rPr>
          <w:color w:val="000000" w:themeColor="text1"/>
        </w:rPr>
      </w:r>
      <w:r w:rsidR="00A410E2"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1</w:t>
      </w:r>
      <w:r w:rsidR="00A410E2" w:rsidRPr="009F7F88">
        <w:rPr>
          <w:color w:val="000000" w:themeColor="text1"/>
        </w:rPr>
        <w:fldChar w:fldCharType="end"/>
      </w:r>
      <w:r w:rsidR="00A410E2" w:rsidRPr="009F7F88">
        <w:rPr>
          <w:color w:val="000000" w:themeColor="text1"/>
        </w:rPr>
        <w:t>d-f)</w:t>
      </w:r>
      <w:r w:rsidR="002D5468" w:rsidRPr="009F7F88">
        <w:rPr>
          <w:color w:val="000000" w:themeColor="text1"/>
        </w:rPr>
        <w:t xml:space="preserve"> </w:t>
      </w:r>
      <w:r w:rsidR="002D01BF" w:rsidRPr="009F7F88">
        <w:rPr>
          <w:color w:val="000000" w:themeColor="text1"/>
        </w:rPr>
        <w:t xml:space="preserve">were fabricated </w:t>
      </w:r>
      <w:r w:rsidR="00614CA8" w:rsidRPr="009F7F88">
        <w:rPr>
          <w:color w:val="000000" w:themeColor="text1"/>
        </w:rPr>
        <w:t>t</w:t>
      </w:r>
      <w:r w:rsidR="00A410E2" w:rsidRPr="009F7F88">
        <w:rPr>
          <w:color w:val="000000" w:themeColor="text1"/>
        </w:rPr>
        <w:t>hrough light-based printing</w:t>
      </w:r>
      <w:r w:rsidR="00A410E2" w:rsidRPr="009F7F88">
        <w:rPr>
          <w:color w:val="000000" w:themeColor="text1"/>
        </w:rPr>
        <w:fldChar w:fldCharType="begin" w:fldLock="1"/>
      </w:r>
      <w:r w:rsidR="004E1277" w:rsidRPr="009F7F88">
        <w:rPr>
          <w:color w:val="000000" w:themeColor="text1"/>
        </w:rPr>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004E1277" w:rsidRPr="009F7F88">
        <w:rPr>
          <w:rFonts w:hint="eastAsia"/>
          <w:color w:val="000000" w:themeColor="text1"/>
        </w:rPr>
        <w:instrText>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墨水原料含</w:instrText>
      </w:r>
      <w:r w:rsidR="004E1277" w:rsidRPr="009F7F88">
        <w:rPr>
          <w:rFonts w:hint="eastAsia"/>
          <w:color w:val="000000" w:themeColor="text1"/>
        </w:rPr>
        <w:instrText>\n3D</w:instrText>
      </w:r>
      <w:r w:rsidR="004E1277" w:rsidRPr="009F7F88">
        <w:rPr>
          <w:rFonts w:hint="eastAsia"/>
          <w:color w:val="000000" w:themeColor="text1"/>
        </w:rPr>
        <w:instrText>打印，紫外光固化，在扎小孔的密封瓶子中常压干燥</w:instrText>
      </w:r>
      <w:r w:rsidR="004E1277" w:rsidRPr="009F7F88">
        <w:rPr>
          <w:rFonts w:hint="eastAsia"/>
          <w:color w:val="000000" w:themeColor="text1"/>
        </w:rPr>
        <w:instrText>50</w:instrText>
      </w:r>
      <w:r w:rsidR="004E1277" w:rsidRPr="009F7F88">
        <w:rPr>
          <w:rFonts w:hint="eastAsia"/>
          <w:color w:val="000000" w:themeColor="text1"/>
        </w:rPr>
        <w:instrText>℃</w:instrText>
      </w:r>
      <w:r w:rsidR="004E1277" w:rsidRPr="009F7F88">
        <w:rPr>
          <w:rFonts w:hint="eastAsia"/>
          <w:color w:val="000000" w:themeColor="text1"/>
        </w:rPr>
        <w:instrText>5</w:instrText>
      </w:r>
      <w:r w:rsidR="004E1277" w:rsidRPr="009F7F88">
        <w:rPr>
          <w:rFonts w:hint="eastAsia"/>
          <w:color w:val="000000" w:themeColor="text1"/>
        </w:rPr>
        <w:instrText>天，</w:instrText>
      </w:r>
      <w:r w:rsidR="004E1277" w:rsidRPr="009F7F88">
        <w:rPr>
          <w:rFonts w:hint="eastAsia"/>
          <w:color w:val="000000" w:themeColor="text1"/>
        </w:rPr>
        <w:instrText>800</w:instrText>
      </w:r>
      <w:r w:rsidR="004E1277" w:rsidRPr="009F7F88">
        <w:rPr>
          <w:rFonts w:hint="eastAsia"/>
          <w:color w:val="000000" w:themeColor="text1"/>
        </w:rPr>
        <w:instrText>℃烧结</w:instrText>
      </w:r>
      <w:r w:rsidR="004E1277" w:rsidRPr="009F7F88">
        <w:rPr>
          <w:rFonts w:hint="eastAsia"/>
          <w:color w:val="000000" w:themeColor="text1"/>
        </w:rPr>
        <w:instrText>1</w:instrText>
      </w:r>
      <w:r w:rsidR="004E1277" w:rsidRPr="009F7F88">
        <w:rPr>
          <w:rFonts w:hint="eastAsia"/>
          <w:color w:val="000000" w:themeColor="text1"/>
        </w:rPr>
        <w:instrText>小时除去有机物，真空烧结</w:instrText>
      </w:r>
      <w:r w:rsidR="004E1277" w:rsidRPr="009F7F88">
        <w:rPr>
          <w:rFonts w:hint="eastAsia"/>
          <w:color w:val="000000" w:themeColor="text1"/>
        </w:rPr>
        <w:instrText>900</w:instrText>
      </w:r>
      <w:r w:rsidR="004E1277" w:rsidRPr="009F7F88">
        <w:rPr>
          <w:rFonts w:hint="eastAsia"/>
          <w:color w:val="000000" w:themeColor="text1"/>
        </w:rPr>
        <w:instrText>℃</w:instrText>
      </w:r>
      <w:r w:rsidR="004E1277" w:rsidRPr="009F7F88">
        <w:rPr>
          <w:rFonts w:hint="eastAsia"/>
          <w:color w:val="000000" w:themeColor="text1"/>
        </w:rPr>
        <w:instrText>30min</w:instrText>
      </w:r>
      <w:r w:rsidR="004E1277" w:rsidRPr="009F7F88">
        <w:rPr>
          <w:rFonts w:hint="eastAsia"/>
          <w:color w:val="000000" w:themeColor="text1"/>
        </w:rPr>
        <w:instrText>、</w:instrText>
      </w:r>
      <w:r w:rsidR="004E1277" w:rsidRPr="009F7F88">
        <w:rPr>
          <w:rFonts w:hint="eastAsia"/>
          <w:color w:val="000000" w:themeColor="text1"/>
        </w:rPr>
        <w:instrText>950</w:instrText>
      </w:r>
      <w:r w:rsidR="004E1277" w:rsidRPr="009F7F88">
        <w:rPr>
          <w:rFonts w:hint="eastAsia"/>
          <w:color w:val="000000" w:themeColor="text1"/>
        </w:rPr>
        <w:instrText>℃</w:instrText>
      </w:r>
      <w:r w:rsidR="004E1277" w:rsidRPr="009F7F88">
        <w:rPr>
          <w:rFonts w:hint="eastAsia"/>
          <w:color w:val="000000" w:themeColor="text1"/>
        </w:rPr>
        <w:instrText>10min</w:instrText>
      </w:r>
      <w:r w:rsidR="004E1277" w:rsidRPr="009F7F88">
        <w:rPr>
          <w:rFonts w:hint="eastAsia"/>
          <w:color w:val="000000" w:themeColor="text1"/>
        </w:rPr>
        <w:instrText>、</w:instrText>
      </w:r>
      <w:r w:rsidR="004E1277" w:rsidRPr="009F7F88">
        <w:rPr>
          <w:rFonts w:hint="eastAsia"/>
          <w:color w:val="000000" w:themeColor="text1"/>
        </w:rPr>
        <w:instrText>1000</w:instrText>
      </w:r>
      <w:r w:rsidR="004E1277" w:rsidRPr="009F7F88">
        <w:rPr>
          <w:rFonts w:hint="eastAsia"/>
          <w:color w:val="000000" w:themeColor="text1"/>
        </w:rPr>
        <w:instrText>℃</w:instrText>
      </w:r>
      <w:r w:rsidR="004E1277" w:rsidRPr="009F7F88">
        <w:rPr>
          <w:rFonts w:hint="eastAsia"/>
          <w:color w:val="000000" w:themeColor="text1"/>
        </w:rPr>
        <w:instrText>15min</w:instrText>
      </w:r>
      <w:r w:rsidR="004E1277" w:rsidRPr="009F7F88">
        <w:rPr>
          <w:rFonts w:hint="eastAsia"/>
          <w:color w:val="000000" w:themeColor="text1"/>
        </w:rPr>
        <w:instrText>、</w:instrText>
      </w:r>
      <w:r w:rsidR="004E1277" w:rsidRPr="009F7F88">
        <w:rPr>
          <w:rFonts w:hint="eastAsia"/>
          <w:color w:val="000000" w:themeColor="text1"/>
        </w:rPr>
        <w:instrText>1100</w:instrText>
      </w:r>
      <w:r w:rsidR="004E1277" w:rsidRPr="009F7F88">
        <w:rPr>
          <w:rFonts w:hint="eastAsia"/>
          <w:color w:val="000000" w:themeColor="text1"/>
        </w:rPr>
        <w:instrText>℃</w:instrText>
      </w:r>
      <w:r w:rsidR="004E1277" w:rsidRPr="009F7F88">
        <w:rPr>
          <w:rFonts w:hint="eastAsia"/>
          <w:color w:val="000000" w:themeColor="text1"/>
        </w:rPr>
        <w:instrText>5min</w:instrText>
      </w:r>
      <w:r w:rsidR="004E1277" w:rsidRPr="009F7F88">
        <w:rPr>
          <w:rFonts w:hint="eastAsia"/>
          <w:color w:val="000000" w:themeColor="text1"/>
        </w:rPr>
        <w:instrText>，加热速率</w:instrText>
      </w:r>
      <w:r w:rsidR="004E1277" w:rsidRPr="009F7F88">
        <w:rPr>
          <w:rFonts w:hint="eastAsia"/>
          <w:color w:val="000000" w:themeColor="text1"/>
        </w:rPr>
        <w:instrText>5min/</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获得透明玻璃，也可超临界干燥获得气凝胶</w:instrText>
      </w:r>
      <w:r w:rsidR="004E1277" w:rsidRPr="009F7F88">
        <w:rPr>
          <w:rFonts w:hint="eastAsia"/>
          <w:color w:val="000000" w:themeColor="text1"/>
        </w:rPr>
        <w:instrText>\n</w:instrText>
      </w:r>
      <w:r w:rsidR="004E1277" w:rsidRPr="009F7F88">
        <w:rPr>
          <w:rFonts w:hint="eastAsia"/>
          <w:color w:val="000000" w:themeColor="text1"/>
        </w:rPr>
        <w:instrText>含毛细管张力的计算公式</w:instrText>
      </w:r>
      <w:r w:rsidR="004E1277" w:rsidRPr="009F7F88">
        <w:rPr>
          <w:rFonts w:hint="eastAsia"/>
          <w:color w:val="000000" w:themeColor="text1"/>
        </w:rPr>
        <w:instrText>\n</w:instrText>
      </w:r>
      <w:r w:rsidR="004E1277" w:rsidRPr="009F7F88">
        <w:rPr>
          <w:rFonts w:hint="eastAsia"/>
          <w:color w:val="000000" w:themeColor="text1"/>
        </w:rPr>
        <w:instrText>本文主要通过控制水含量和加入乙醇来减少液</w:instrText>
      </w:r>
      <w:r w:rsidR="004E1277" w:rsidRPr="009F7F88">
        <w:rPr>
          <w:rFonts w:hint="eastAsia"/>
          <w:color w:val="000000" w:themeColor="text1"/>
        </w:rPr>
        <w:instrText>-</w:instrText>
      </w:r>
      <w:r w:rsidR="004E1277" w:rsidRPr="009F7F88">
        <w:rPr>
          <w:rFonts w:hint="eastAsia"/>
          <w:color w:val="000000" w:themeColor="text1"/>
        </w:rPr>
        <w:instrText>气表面张力，控制收缩平衡</w:instrText>
      </w:r>
      <w:r w:rsidR="004E1277" w:rsidRPr="009F7F88">
        <w:rPr>
          <w:rFonts w:hint="eastAsia"/>
          <w:color w:val="000000" w:themeColor="text1"/>
        </w:rPr>
        <w:instrText>","page":"18879-18885","titl</w:instrText>
      </w:r>
      <w:r w:rsidR="004E1277" w:rsidRPr="009F7F88">
        <w:rPr>
          <w:color w:val="000000" w:themeColor="text1"/>
        </w:rPr>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00A410E2" w:rsidRPr="009F7F88">
        <w:rPr>
          <w:color w:val="000000" w:themeColor="text1"/>
        </w:rPr>
        <w:fldChar w:fldCharType="separate"/>
      </w:r>
      <w:r w:rsidR="004E1277" w:rsidRPr="009F7F88">
        <w:rPr>
          <w:noProof/>
          <w:color w:val="000000" w:themeColor="text1"/>
          <w:vertAlign w:val="superscript"/>
        </w:rPr>
        <w:t>206</w:t>
      </w:r>
      <w:r w:rsidR="00A410E2" w:rsidRPr="009F7F88">
        <w:rPr>
          <w:color w:val="000000" w:themeColor="text1"/>
        </w:rPr>
        <w:fldChar w:fldCharType="end"/>
      </w:r>
      <w:r w:rsidR="00A410E2" w:rsidRPr="009F7F88">
        <w:rPr>
          <w:color w:val="000000" w:themeColor="text1"/>
        </w:rPr>
        <w:t xml:space="preserve"> using a commercial DLP 3D printer.</w:t>
      </w:r>
      <w:bookmarkStart w:id="122" w:name="_Hlk45980866"/>
      <w:r w:rsidR="00A410E2" w:rsidRPr="009F7F88">
        <w:rPr>
          <w:color w:val="000000" w:themeColor="text1"/>
        </w:rPr>
        <w:t xml:space="preserve"> </w:t>
      </w:r>
      <w:bookmarkEnd w:id="122"/>
      <w:r w:rsidR="00A410E2" w:rsidRPr="009F7F88">
        <w:rPr>
          <w:color w:val="000000" w:themeColor="text1"/>
        </w:rPr>
        <w:t>In this demonstration, each gel layer with</w:t>
      </w:r>
      <w:r w:rsidR="00786EC8" w:rsidRPr="009F7F88">
        <w:rPr>
          <w:color w:val="000000" w:themeColor="text1"/>
        </w:rPr>
        <w:t xml:space="preserve"> a</w:t>
      </w:r>
      <w:r w:rsidR="00A410E2" w:rsidRPr="009F7F88">
        <w:rPr>
          <w:color w:val="000000" w:themeColor="text1"/>
        </w:rPr>
        <w:t xml:space="preserve"> thickness of 200-400 </w:t>
      </w:r>
      <w:proofErr w:type="spellStart"/>
      <w:r w:rsidR="00A410E2" w:rsidRPr="009F7F88">
        <w:rPr>
          <w:color w:val="000000" w:themeColor="text1"/>
        </w:rPr>
        <w:t>μm</w:t>
      </w:r>
      <w:proofErr w:type="spellEnd"/>
      <w:r w:rsidR="00A410E2" w:rsidRPr="009F7F88">
        <w:rPr>
          <w:color w:val="000000" w:themeColor="text1"/>
        </w:rPr>
        <w:t xml:space="preserve"> can be completely cured </w:t>
      </w:r>
      <w:r w:rsidR="002D5468" w:rsidRPr="009F7F88">
        <w:rPr>
          <w:color w:val="000000" w:themeColor="text1"/>
        </w:rPr>
        <w:t xml:space="preserve">within </w:t>
      </w:r>
      <w:r w:rsidR="00A410E2" w:rsidRPr="009F7F88">
        <w:rPr>
          <w:color w:val="000000" w:themeColor="text1"/>
        </w:rPr>
        <w:t>2-5 s.</w:t>
      </w:r>
    </w:p>
    <w:p w14:paraId="79639428" w14:textId="1E5F84C1" w:rsidR="00F27729" w:rsidRPr="009F7F88" w:rsidRDefault="00F27729" w:rsidP="00F27729">
      <w:pPr>
        <w:pStyle w:val="RSCB02ArticleText"/>
        <w:ind w:firstLineChars="100" w:firstLine="194"/>
        <w:rPr>
          <w:color w:val="000000" w:themeColor="text1"/>
        </w:rPr>
      </w:pPr>
      <w:r w:rsidRPr="009F7F88">
        <w:rPr>
          <w:color w:val="000000" w:themeColor="text1"/>
          <w:lang w:eastAsia="zh-CN"/>
        </w:rPr>
        <w:t>In</w:t>
      </w:r>
      <w:r w:rsidRPr="009F7F88">
        <w:rPr>
          <w:color w:val="000000" w:themeColor="text1"/>
        </w:rPr>
        <w:t xml:space="preserve"> addition to the above, the direct production of aerogel-polymer composites can also be realised using light-based printing. By adjusting the catalysts, the siloxane groups of the hybrid precursors can be hydrolysed-condensed first to form a gel. The gel can be then exposed to </w:t>
      </w:r>
      <w:r w:rsidRPr="009F7F88">
        <w:rPr>
          <w:rFonts w:hint="eastAsia"/>
          <w:color w:val="000000" w:themeColor="text1"/>
        </w:rPr>
        <w:t>a</w:t>
      </w:r>
      <w:r w:rsidRPr="009F7F88">
        <w:rPr>
          <w:color w:val="000000" w:themeColor="text1"/>
        </w:rPr>
        <w:t xml:space="preserve"> laser in a hexagonal pattern to </w:t>
      </w:r>
      <w:r w:rsidRPr="009F7F88">
        <w:rPr>
          <w:rFonts w:hint="eastAsia"/>
          <w:color w:val="000000" w:themeColor="text1"/>
        </w:rPr>
        <w:t>completely</w:t>
      </w:r>
      <w:r w:rsidRPr="009F7F88">
        <w:rPr>
          <w:color w:val="000000" w:themeColor="text1"/>
        </w:rPr>
        <w:t xml:space="preserve"> penetrate the entire gel, initiating photopolymerization reaction to form a polymer.</w:t>
      </w:r>
      <w:r w:rsidRPr="009F7F88">
        <w:rPr>
          <w:color w:val="000000" w:themeColor="text1"/>
        </w:rPr>
        <w:fldChar w:fldCharType="begin" w:fldLock="1"/>
      </w:r>
      <w:r w:rsidRPr="009F7F88">
        <w:rPr>
          <w:color w:val="000000" w:themeColor="text1"/>
        </w:rPr>
        <w:instrText>ADDIN CSL_CITATION {"citationItems":[{"id":"ITEM-1","itemData":{"DOI":"10.1021/acs.iecr.7b04058","ISSN":"15205045","abstract":"Honeycomb aerogel composites were fabricated by reinforcing selected regions of a native aerogel matrix using photopolymerization. First, alcogels were synthesized by hydrolysis-condensation of a siloxane, and by adding a multifunctional acrylic monomer and a visible-light initiator to the gelation solution. Alcogels were then placed on a programmable translation stage and exposed to a laser. Polymerization and mechanical reinforcement were induced in the exposed regions. After exposure alcogels were dried supercritically. Thermal conductivity and out-of-plane modulus of the resulting honeycombs could be varied between values typical of native aerogels (11 mW/mK and 0.75 MPa) and those of uniformly polymerized composites (65.8 mW/mK and 36.26 MPa) by varying the translation stage speed between 2 and 3 mm/s. The results were interpreted using a rule-of-mixtures model. The mechanical properties of the composites were also investigated using finite element analysis.","author":[{"dropping-particle":"","family":"White","given":"Lauren S.","non-dropping-particle":"","parse-names":false,"suffix":""},{"dropping-particle":"","family":"Selden","given":"Tyler","non-dropping-particle":"","parse-names":false,"suffix":""},{"dropping-particle":"","family":"Bertino","given":"Massimo F.","non-dropping-particle":"","parse-names":false,"suffix":""},{"dropping-particle":"","family":"Cartin","given":"Charles","non-dropping-particle":"","parse-names":false,"suffix":""},{"dropping-particle":"","family":"Angello","given":"Joseph","non-dropping-particle":"","parse-names":false,"suffix":""},{"dropping-particle":"","family":"Schwan","given":"Marina","non-dropping-particle":"","parse-names":false,"suffix":""},{"dropping-particle":"","family":"Milow","given":"Barbara","non-dropping-particle":"","parse-names":false,"suffix":""},{"dropping-particle":"","family":"Ratke","given":"Lorenz","non-dropping-particle":"","parse-names":false,"suffix":""}],"container-title":"Industrial and Engineering Chemistry Research","id":"ITEM-1","issue":"4","issued":{"date-parts":[["2018"]]},"page":"1197-1206","publisher":"American Chemical Society","title":"Fabrication of Mechanically Strong Honeycombs with Aerogel Cores","type":"article-journal","volume":"57"},"uris":["http://www.mendeley.com/documents/?uuid=1ec335b1-6b5b-4bd6-9781-a13a6dba6a65"]}],"mendeley":{"formattedCitation":"&lt;sup&gt;266&lt;/sup&gt;","plainTextFormattedCitation":"266","previouslyFormattedCitation":"&lt;sup&gt;264&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66</w:t>
      </w:r>
      <w:r w:rsidRPr="009F7F88">
        <w:rPr>
          <w:color w:val="000000" w:themeColor="text1"/>
        </w:rPr>
        <w:fldChar w:fldCharType="end"/>
      </w:r>
      <w:r w:rsidRPr="009F7F88">
        <w:rPr>
          <w:color w:val="000000" w:themeColor="text1"/>
        </w:rPr>
        <w:t xml:space="preserve"> After solvent exchange and supercritical drying, SiO</w:t>
      </w:r>
      <w:r w:rsidRPr="009F7F88">
        <w:rPr>
          <w:color w:val="000000" w:themeColor="text1"/>
          <w:vertAlign w:val="subscript"/>
        </w:rPr>
        <w:t>2</w:t>
      </w:r>
      <w:r w:rsidRPr="009F7F88">
        <w:rPr>
          <w:color w:val="000000" w:themeColor="text1"/>
        </w:rPr>
        <w:t xml:space="preserve"> aerogel composite, composed of </w:t>
      </w:r>
      <w:r w:rsidRPr="009F7F88">
        <w:rPr>
          <w:i/>
          <w:iCs/>
          <w:color w:val="000000" w:themeColor="text1"/>
        </w:rPr>
        <w:t>in-situ</w:t>
      </w:r>
      <w:r w:rsidRPr="009F7F88">
        <w:rPr>
          <w:color w:val="000000" w:themeColor="text1"/>
        </w:rPr>
        <w:t xml:space="preserve"> formed honeycomb wall of polymer and hexagonal aerogel filler that is exposed to laser can be obtained (</w:t>
      </w:r>
      <w:r w:rsidRPr="009F7F88">
        <w:rPr>
          <w:color w:val="000000" w:themeColor="text1"/>
        </w:rPr>
        <w:fldChar w:fldCharType="begin"/>
      </w:r>
      <w:r w:rsidRPr="009F7F88">
        <w:rPr>
          <w:color w:val="000000" w:themeColor="text1"/>
        </w:rPr>
        <w:instrText xml:space="preserve"> REF _Ref41108280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11</w:t>
      </w:r>
      <w:r w:rsidRPr="009F7F88">
        <w:rPr>
          <w:color w:val="000000" w:themeColor="text1"/>
        </w:rPr>
        <w:fldChar w:fldCharType="end"/>
      </w:r>
      <w:r w:rsidRPr="009F7F88">
        <w:rPr>
          <w:color w:val="000000" w:themeColor="text1"/>
        </w:rPr>
        <w:t>g-</w:t>
      </w:r>
      <w:proofErr w:type="spellStart"/>
      <w:r w:rsidRPr="009F7F88">
        <w:rPr>
          <w:color w:val="000000" w:themeColor="text1"/>
        </w:rPr>
        <w:t>i</w:t>
      </w:r>
      <w:proofErr w:type="spellEnd"/>
      <w:r w:rsidRPr="009F7F88">
        <w:rPr>
          <w:color w:val="000000" w:themeColor="text1"/>
        </w:rPr>
        <w:t>).</w:t>
      </w:r>
      <w:bookmarkStart w:id="123" w:name="_Hlk45686492"/>
      <w:r w:rsidRPr="009F7F88">
        <w:rPr>
          <w:color w:val="000000" w:themeColor="text1"/>
        </w:rPr>
        <w:fldChar w:fldCharType="begin" w:fldLock="1"/>
      </w:r>
      <w:r w:rsidRPr="009F7F88">
        <w:rPr>
          <w:color w:val="000000" w:themeColor="text1"/>
        </w:rPr>
        <w:instrText>ADDIN CSL_CITATION {"citationItems":[{"id":"ITEM-1","itemData":{"DOI":"10.1021/acs.iecr.7b04058","ISSN":"15205045","abstract":"Honeycomb aerogel composites were fabricated by reinforcing selected regions of a native aerogel matrix using photopolymerization. First, alcogels were synthesized by hydrolysis-condensation of a siloxane, and by adding a multifunctional acrylic monomer and a visible-light initiator to the gelation solution. Alcogels were then placed on a programmable translation stage and exposed to a laser. Polymerization and mechanical reinforcement were induced in the exposed regions. After exposure alcogels were dried supercritically. Thermal conductivity and out-of-plane modulus of the resulting honeycombs could be varied between values typical of native aerogels (11 mW/mK and 0.75 MPa) and those of uniformly polymerized composites (65.8 mW/mK and 36.26 MPa) by varying the translation stage speed between 2 and 3 mm/s. The results were interpreted using a rule-of-mixtures model. The mechanical properties of the composites were also investigated using finite element analysis.","author":[{"dropping-particle":"","family":"White","given":"Lauren S.","non-dropping-particle":"","parse-names":false,"suffix":""},{"dropping-particle":"","family":"Selden","given":"Tyler","non-dropping-particle":"","parse-names":false,"suffix":""},{"dropping-particle":"","family":"Bertino","given":"Massimo F.","non-dropping-particle":"","parse-names":false,"suffix":""},{"dropping-particle":"","family":"Cartin","given":"Charles","non-dropping-particle":"","parse-names":false,"suffix":""},{"dropping-particle":"","family":"Angello","given":"Joseph","non-dropping-particle":"","parse-names":false,"suffix":""},{"dropping-particle":"","family":"Schwan","given":"Marina","non-dropping-particle":"","parse-names":false,"suffix":""},{"dropping-particle":"","family":"Milow","given":"Barbara","non-dropping-particle":"","parse-names":false,"suffix":""},{"dropping-particle":"","family":"Ratke","given":"Lorenz","non-dropping-particle":"","parse-names":false,"suffix":""}],"container-title":"Industrial and Engineering Chemistry Research","id":"ITEM-1","issue":"4","issued":{"date-parts":[["2018"]]},"page":"1197-1206","publisher":"American Chemical Society","title":"Fabrication of Mechanically Strong Honeycombs with Aerogel Cores","type":"article-journal","volume":"57"},"uris":["http://www.mendeley.com/documents/?uuid=1ec335b1-6b5b-4bd6-9781-a13a6dba6a65"]}],"mendeley":{"formattedCitation":"&lt;sup&gt;266&lt;/sup&gt;","plainTextFormattedCitation":"266","previouslyFormattedCitation":"&lt;sup&gt;264&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lang w:eastAsia="zh-CN"/>
        </w:rPr>
        <w:t>266</w:t>
      </w:r>
      <w:r w:rsidRPr="009F7F88">
        <w:rPr>
          <w:color w:val="000000" w:themeColor="text1"/>
        </w:rPr>
        <w:fldChar w:fldCharType="end"/>
      </w:r>
      <w:bookmarkEnd w:id="123"/>
      <w:r w:rsidRPr="009F7F88">
        <w:rPr>
          <w:color w:val="000000" w:themeColor="text1"/>
        </w:rPr>
        <w:t xml:space="preserve"> </w:t>
      </w:r>
    </w:p>
    <w:p w14:paraId="7C37B0C0" w14:textId="2C56F68E" w:rsidR="00F27729" w:rsidRPr="009F7F88" w:rsidRDefault="00F27729" w:rsidP="00F27729">
      <w:pPr>
        <w:pStyle w:val="RSCB02ArticleText"/>
        <w:ind w:firstLineChars="100" w:firstLine="194"/>
        <w:rPr>
          <w:color w:val="000000" w:themeColor="text1"/>
          <w:lang w:eastAsia="zh-CN"/>
        </w:rPr>
      </w:pPr>
      <w:r w:rsidRPr="009F7F88">
        <w:rPr>
          <w:color w:val="000000" w:themeColor="text1"/>
          <w:lang w:eastAsia="zh-CN"/>
        </w:rPr>
        <w:t>Beside molecule-derived SiO</w:t>
      </w:r>
      <w:r w:rsidRPr="009F7F88">
        <w:rPr>
          <w:color w:val="000000" w:themeColor="text1"/>
          <w:vertAlign w:val="subscript"/>
          <w:lang w:eastAsia="zh-CN"/>
        </w:rPr>
        <w:t>2</w:t>
      </w:r>
      <w:r w:rsidRPr="009F7F88">
        <w:rPr>
          <w:color w:val="000000" w:themeColor="text1"/>
          <w:lang w:eastAsia="zh-CN"/>
        </w:rPr>
        <w:t xml:space="preserve"> aerogels, </w:t>
      </w:r>
      <w:proofErr w:type="spellStart"/>
      <w:r w:rsidRPr="009F7F88">
        <w:rPr>
          <w:color w:val="000000" w:themeColor="text1"/>
          <w:lang w:eastAsia="zh-CN"/>
        </w:rPr>
        <w:t>PmSLA</w:t>
      </w:r>
      <w:proofErr w:type="spellEnd"/>
      <w:r w:rsidRPr="009F7F88">
        <w:rPr>
          <w:color w:val="000000" w:themeColor="text1"/>
          <w:lang w:eastAsia="zh-CN"/>
        </w:rPr>
        <w:t xml:space="preserve"> has also been used to print 3D GO and polyethylene glycol diacrylate (PEGDA)/CNF aerogels.</w:t>
      </w:r>
      <w:r w:rsidRPr="009F7F88">
        <w:rPr>
          <w:color w:val="000000" w:themeColor="text1"/>
        </w:rPr>
        <w:fldChar w:fldCharType="begin" w:fldLock="1"/>
      </w:r>
      <w:r w:rsidRPr="009F7F88">
        <w:rPr>
          <w:color w:val="000000" w:themeColor="text1"/>
          <w:lang w:eastAsia="zh-CN"/>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Pr="009F7F88">
        <w:rPr>
          <w:rFonts w:hint="eastAsia"/>
          <w:color w:val="000000" w:themeColor="text1"/>
          <w:lang w:eastAsia="zh-CN"/>
        </w:rPr>
        <w:instrText>已加</w:instrText>
      </w:r>
      <w:r w:rsidRPr="009F7F88">
        <w:rPr>
          <w:rFonts w:hint="eastAsia"/>
          <w:color w:val="000000" w:themeColor="text1"/>
          <w:lang w:eastAsia="zh-CN"/>
        </w:rPr>
        <w:instrText>\n</w:instrText>
      </w:r>
      <w:r w:rsidRPr="009F7F88">
        <w:rPr>
          <w:rFonts w:hint="eastAsia"/>
          <w:color w:val="000000" w:themeColor="text1"/>
          <w:lang w:eastAsia="zh-CN"/>
        </w:rPr>
        <w:instrText>立体光刻法，冷冻干燥</w:instrText>
      </w:r>
      <w:r w:rsidRPr="009F7F88">
        <w:rPr>
          <w:rFonts w:hint="eastAsia"/>
          <w:color w:val="000000" w:themeColor="text1"/>
          <w:lang w:eastAsia="zh-CN"/>
        </w:rPr>
        <w:instrText>\n</w:instrText>
      </w:r>
      <w:r w:rsidRPr="009F7F88">
        <w:rPr>
          <w:rFonts w:hint="eastAsia"/>
          <w:color w:val="000000" w:themeColor="text1"/>
          <w:lang w:eastAsia="zh-CN"/>
        </w:rPr>
        <w:instrText>制备聚乙二醇二丙烯酸酯</w:instrText>
      </w:r>
      <w:r w:rsidRPr="009F7F88">
        <w:rPr>
          <w:rFonts w:hint="eastAsia"/>
          <w:color w:val="000000" w:themeColor="text1"/>
          <w:lang w:eastAsia="zh-CN"/>
        </w:rPr>
        <w:instrText>/</w:instrText>
      </w:r>
      <w:r w:rsidRPr="009F7F88">
        <w:rPr>
          <w:rFonts w:hint="eastAsia"/>
          <w:color w:val="000000" w:themeColor="text1"/>
          <w:lang w:eastAsia="zh-CN"/>
        </w:rPr>
        <w:instrText>纳米纤维素气凝胶、水凝胶、湿凝胶</w:instrText>
      </w:r>
      <w:r w:rsidRPr="009F7F88">
        <w:rPr>
          <w:rFonts w:hint="eastAsia"/>
          <w:color w:val="000000" w:themeColor="text1"/>
          <w:lang w:eastAsia="zh-CN"/>
        </w:rPr>
        <w:instrText>\n</w:instrText>
      </w:r>
      <w:r w:rsidRPr="009F7F88">
        <w:rPr>
          <w:rFonts w:hint="eastAsia"/>
          <w:color w:val="000000" w:themeColor="text1"/>
          <w:lang w:eastAsia="zh-CN"/>
        </w:rPr>
        <w:instrText>用于组织工程（间充质干细胞）</w:instrText>
      </w:r>
      <w:r w:rsidRPr="009F7F88">
        <w:rPr>
          <w:rFonts w:hint="eastAsia"/>
          <w:color w:val="000000" w:themeColor="text1"/>
          <w:lang w:eastAsia="zh-CN"/>
        </w:rPr>
        <w:instrText>\nFrom Duplicate 2 (A new PEGDA/CNF aerogel-wet hydrogel scaffold fabricated by a two-step method - Sun, Dong; Liu, Wangyu; Tang, Aimin; Guo, Fengjing; Xie, Weigui)\n\n\nFrom Duplicate 2 (A new P</w:instrText>
      </w:r>
      <w:r w:rsidRPr="009F7F88">
        <w:rPr>
          <w:color w:val="000000" w:themeColor="text1"/>
          <w:lang w:eastAsia="zh-CN"/>
        </w:rPr>
        <w:instrText xml:space="preserve">EGDA/CNF aerogel-wet hydrogel scaffold fabricated by a two-step method - Sun, Dong; Liu, Wangyu; Tang, Aimin; Guo, Fengjing; Xie, Weigui)\n\nFrom Duplicate 2 (A new PEGDA/CNF aerogel-wet hydrogel scaffold fabricated by a two-step method - Sun, Dong; Liu, </w:instrText>
      </w:r>
      <w:r w:rsidRPr="009F7F88">
        <w:rPr>
          <w:rFonts w:hint="eastAsia"/>
          <w:color w:val="000000" w:themeColor="text1"/>
          <w:lang w:eastAsia="zh-CN"/>
        </w:rPr>
        <w:instrText>Wangyu; Tang, Aimin; Guo, Fengjing; Xie, Weigui)\n\n</w:instrText>
      </w:r>
      <w:r w:rsidRPr="009F7F88">
        <w:rPr>
          <w:rFonts w:hint="eastAsia"/>
          <w:color w:val="000000" w:themeColor="text1"/>
          <w:lang w:eastAsia="zh-CN"/>
        </w:rPr>
        <w:instrText>已加</w:instrText>
      </w:r>
      <w:r w:rsidRPr="009F7F88">
        <w:rPr>
          <w:rFonts w:hint="eastAsia"/>
          <w:color w:val="000000" w:themeColor="text1"/>
          <w:lang w:eastAsia="zh-CN"/>
        </w:rPr>
        <w:instrText>\n</w:instrText>
      </w:r>
      <w:r w:rsidRPr="009F7F88">
        <w:rPr>
          <w:rFonts w:hint="eastAsia"/>
          <w:color w:val="000000" w:themeColor="text1"/>
          <w:lang w:eastAsia="zh-CN"/>
        </w:rPr>
        <w:instrText>立体光刻法，冷冻干燥</w:instrText>
      </w:r>
      <w:r w:rsidRPr="009F7F88">
        <w:rPr>
          <w:rFonts w:hint="eastAsia"/>
          <w:color w:val="000000" w:themeColor="text1"/>
          <w:lang w:eastAsia="zh-CN"/>
        </w:rPr>
        <w:instrText>\n</w:instrText>
      </w:r>
      <w:r w:rsidRPr="009F7F88">
        <w:rPr>
          <w:rFonts w:hint="eastAsia"/>
          <w:color w:val="000000" w:themeColor="text1"/>
          <w:lang w:eastAsia="zh-CN"/>
        </w:rPr>
        <w:instrText>制备聚乙二醇二丙烯酸酯</w:instrText>
      </w:r>
      <w:r w:rsidRPr="009F7F88">
        <w:rPr>
          <w:rFonts w:hint="eastAsia"/>
          <w:color w:val="000000" w:themeColor="text1"/>
          <w:lang w:eastAsia="zh-CN"/>
        </w:rPr>
        <w:instrText>/</w:instrText>
      </w:r>
      <w:r w:rsidRPr="009F7F88">
        <w:rPr>
          <w:rFonts w:hint="eastAsia"/>
          <w:color w:val="000000" w:themeColor="text1"/>
          <w:lang w:eastAsia="zh-CN"/>
        </w:rPr>
        <w:instrText>纳米纤维素气凝胶、水凝胶、湿凝胶</w:instrText>
      </w:r>
      <w:r w:rsidRPr="009F7F88">
        <w:rPr>
          <w:rFonts w:hint="eastAsia"/>
          <w:color w:val="000000" w:themeColor="text1"/>
          <w:lang w:eastAsia="zh-CN"/>
        </w:rPr>
        <w:instrText>\n</w:instrText>
      </w:r>
      <w:r w:rsidRPr="009F7F88">
        <w:rPr>
          <w:rFonts w:hint="eastAsia"/>
          <w:color w:val="000000" w:themeColor="text1"/>
          <w:lang w:eastAsia="zh-CN"/>
        </w:rPr>
        <w:instrText>用于组织工程（间充质干细胞）</w:instrText>
      </w:r>
      <w:r w:rsidRPr="009F7F88">
        <w:rPr>
          <w:rFonts w:hint="eastAsia"/>
          <w:color w:val="000000" w:themeColor="text1"/>
          <w:lang w:eastAsia="zh-CN"/>
        </w:rPr>
        <w:instrText>","page":"8092-8101","publisher":"Royal Society of Chemistry","title":"A new PEGDA/CNF aerogel-wet hydrogel scaffold fabricated by a two-step m</w:instrText>
      </w:r>
      <w:r w:rsidRPr="009F7F88">
        <w:rPr>
          <w:color w:val="000000" w:themeColor="text1"/>
          <w:lang w:eastAsia="zh-CN"/>
        </w:rPr>
        <w:instrText>ethod","type":"article-journal","volume":"15"},"uris":["http://www.mendeley.com/documents/?uuid=63983ca0-5020-4f32-ba58-0f44f5f006cb"]},{"id":"ITEM-2","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le":"","family":"Worsley","given":"Marcus A.","non-dropping-particle":"","parse-names":false,"suffix":""}],"container-title":"Materials Horizons","id":"ITEM</w:instrText>
      </w:r>
      <w:r w:rsidRPr="009F7F88">
        <w:rPr>
          <w:rFonts w:hint="eastAsia"/>
          <w:color w:val="000000" w:themeColor="text1"/>
          <w:lang w:eastAsia="zh-CN"/>
        </w:rPr>
        <w:instrText>-2","issue":"6","issued":{"date-parts":[["2018"]]},"note":"</w:instrText>
      </w:r>
      <w:r w:rsidRPr="009F7F88">
        <w:rPr>
          <w:rFonts w:hint="eastAsia"/>
          <w:color w:val="000000" w:themeColor="text1"/>
          <w:lang w:eastAsia="zh-CN"/>
        </w:rPr>
        <w:instrText>已加</w:instrText>
      </w:r>
      <w:r w:rsidRPr="009F7F88">
        <w:rPr>
          <w:rFonts w:hint="eastAsia"/>
          <w:color w:val="000000" w:themeColor="text1"/>
          <w:lang w:eastAsia="zh-CN"/>
        </w:rPr>
        <w:instrText>\n</w:instrText>
      </w:r>
      <w:r w:rsidRPr="009F7F88">
        <w:rPr>
          <w:rFonts w:hint="eastAsia"/>
          <w:color w:val="000000" w:themeColor="text1"/>
          <w:lang w:eastAsia="zh-CN"/>
        </w:rPr>
        <w:instrText>光致聚合</w:instrText>
      </w:r>
      <w:r w:rsidRPr="009F7F88">
        <w:rPr>
          <w:rFonts w:hint="eastAsia"/>
          <w:color w:val="000000" w:themeColor="text1"/>
          <w:lang w:eastAsia="zh-CN"/>
        </w:rPr>
        <w:instrText>3D</w:instrText>
      </w:r>
      <w:r w:rsidRPr="009F7F88">
        <w:rPr>
          <w:rFonts w:hint="eastAsia"/>
          <w:color w:val="000000" w:themeColor="text1"/>
          <w:lang w:eastAsia="zh-CN"/>
        </w:rPr>
        <w:instrText>打印石墨烯气凝胶</w:instrText>
      </w:r>
      <w:r w:rsidRPr="009F7F88">
        <w:rPr>
          <w:rFonts w:hint="eastAsia"/>
          <w:color w:val="000000" w:themeColor="text1"/>
          <w:lang w:eastAsia="zh-CN"/>
        </w:rPr>
        <w:instrText>\n</w:instrText>
      </w:r>
      <w:r w:rsidRPr="009F7F88">
        <w:rPr>
          <w:rFonts w:hint="eastAsia"/>
          <w:color w:val="000000" w:themeColor="text1"/>
          <w:lang w:eastAsia="zh-CN"/>
        </w:rPr>
        <w:instrText>打印精细度比其他方法提高</w:instrText>
      </w:r>
      <w:r w:rsidRPr="009F7F88">
        <w:rPr>
          <w:rFonts w:hint="eastAsia"/>
          <w:color w:val="000000" w:themeColor="text1"/>
          <w:lang w:eastAsia="zh-CN"/>
        </w:rPr>
        <w:instrText>1</w:instrText>
      </w:r>
      <w:r w:rsidRPr="009F7F88">
        <w:rPr>
          <w:rFonts w:hint="eastAsia"/>
          <w:color w:val="000000" w:themeColor="text1"/>
          <w:lang w:eastAsia="zh-CN"/>
        </w:rPr>
        <w:instrText>个数量级</w:instrText>
      </w:r>
      <w:r w:rsidRPr="009F7F88">
        <w:rPr>
          <w:rFonts w:hint="eastAsia"/>
          <w:color w:val="000000" w:themeColor="text1"/>
          <w:lang w:eastAsia="zh-CN"/>
        </w:rPr>
        <w:instrText>","page":"1035-1041","publisher":"Royal Society of Chemistry","title":"Additive manufacturing of complex micro-architected graphene aerogels","type":"article-j</w:instrText>
      </w:r>
      <w:r w:rsidRPr="009F7F88">
        <w:rPr>
          <w:color w:val="000000" w:themeColor="text1"/>
          <w:lang w:eastAsia="zh-CN"/>
        </w:rPr>
        <w:instrText>ournal","volume":"5"},"uris":["http://www.mendeley.com/documents/?uuid=3e5a6833-ba2c-4f34-bd3c-2b0dc8a92139"]}],"mendeley":{"formattedCitation":"&lt;sup&gt;22,244&lt;/sup&gt;","plainTextFormattedCitation":"22,244","previouslyFormattedCitation":"&lt;sup&gt;22,242&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2,244</w:t>
      </w:r>
      <w:r w:rsidRPr="009F7F88">
        <w:rPr>
          <w:color w:val="000000" w:themeColor="text1"/>
        </w:rPr>
        <w:fldChar w:fldCharType="end"/>
      </w:r>
      <w:r w:rsidRPr="009F7F88">
        <w:rPr>
          <w:color w:val="000000" w:themeColor="text1"/>
        </w:rPr>
        <w:t xml:space="preserve"> For the GO aerogels,</w:t>
      </w:r>
      <w:bookmarkStart w:id="124" w:name="_Hlk48143053"/>
      <w:r w:rsidRPr="009F7F88">
        <w:rPr>
          <w:color w:val="000000" w:themeColor="text1"/>
        </w:rPr>
        <w:fldChar w:fldCharType="begin" w:fldLock="1"/>
      </w:r>
      <w:r w:rsidRPr="009F7F88">
        <w:rPr>
          <w:color w:val="000000" w:themeColor="text1"/>
        </w:rPr>
        <w:instrText>ADDIN CSL_CITATION {"citationItems":[{"id":"ITEM-1","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w:instrText>
      </w:r>
      <w:r w:rsidRPr="009F7F88">
        <w:rPr>
          <w:rFonts w:hint="eastAsia"/>
          <w:color w:val="000000" w:themeColor="text1"/>
        </w:rPr>
        <w:instrText>le":"","family":"Worsley","given":"Marcus A.","non-dropping-particle":"","parse-names":false,"suffix":""}],"container-title":"Materials Horizons","id":"ITEM-1","issue":"6","issued":{"date-parts":[["2018"]]},"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光致聚合</w:instrText>
      </w:r>
      <w:r w:rsidRPr="009F7F88">
        <w:rPr>
          <w:rFonts w:hint="eastAsia"/>
          <w:color w:val="000000" w:themeColor="text1"/>
        </w:rPr>
        <w:instrText>3D</w:instrText>
      </w:r>
      <w:r w:rsidRPr="009F7F88">
        <w:rPr>
          <w:rFonts w:hint="eastAsia"/>
          <w:color w:val="000000" w:themeColor="text1"/>
        </w:rPr>
        <w:instrText>打印石墨烯气凝胶</w:instrText>
      </w:r>
      <w:r w:rsidRPr="009F7F88">
        <w:rPr>
          <w:rFonts w:hint="eastAsia"/>
          <w:color w:val="000000" w:themeColor="text1"/>
        </w:rPr>
        <w:instrText>\n</w:instrText>
      </w:r>
      <w:r w:rsidRPr="009F7F88">
        <w:rPr>
          <w:rFonts w:hint="eastAsia"/>
          <w:color w:val="000000" w:themeColor="text1"/>
        </w:rPr>
        <w:instrText>打印精细度比其他方法提高</w:instrText>
      </w:r>
      <w:r w:rsidRPr="009F7F88">
        <w:rPr>
          <w:rFonts w:hint="eastAsia"/>
          <w:color w:val="000000" w:themeColor="text1"/>
        </w:rPr>
        <w:instrText>1</w:instrText>
      </w:r>
      <w:r w:rsidRPr="009F7F88">
        <w:rPr>
          <w:rFonts w:hint="eastAsia"/>
          <w:color w:val="000000" w:themeColor="text1"/>
        </w:rPr>
        <w:instrText>个数量级</w:instrText>
      </w:r>
      <w:r w:rsidRPr="009F7F88">
        <w:rPr>
          <w:rFonts w:hint="eastAsia"/>
          <w:color w:val="000000" w:themeColor="text1"/>
        </w:rPr>
        <w:instrText>","</w:instrText>
      </w:r>
      <w:r w:rsidRPr="009F7F88">
        <w:rPr>
          <w:color w:val="000000" w:themeColor="text1"/>
        </w:rPr>
        <w:instrText>page":"1035-1041","publisher":"Royal Society of Chemistry","title":"Additive manufacturing of complex micro-architected graphene aerogels","type":"article-journal","volume":"5"},"uris":["http://www.mendeley.com/documents/?uuid=3e5a6833-ba2c-4f34-bd3c-2b0dc8a92139"]}],"mendeley":{"formattedCitation":"&lt;sup&gt;244&lt;/sup&gt;","plainTextFormattedCitation":"244","previouslyFormattedCitation":"&lt;sup&gt;242&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4</w:t>
      </w:r>
      <w:r w:rsidRPr="009F7F88">
        <w:rPr>
          <w:color w:val="000000" w:themeColor="text1"/>
        </w:rPr>
        <w:fldChar w:fldCharType="end"/>
      </w:r>
      <w:bookmarkEnd w:id="124"/>
      <w:r w:rsidRPr="009F7F88">
        <w:rPr>
          <w:color w:val="000000" w:themeColor="text1"/>
        </w:rPr>
        <w:t xml:space="preserve"> the authors used GO flakes with photocurable acrylates (bisphenol A ethoxylate </w:t>
      </w:r>
      <w:proofErr w:type="spellStart"/>
      <w:r w:rsidRPr="009F7F88">
        <w:rPr>
          <w:color w:val="000000" w:themeColor="text1"/>
        </w:rPr>
        <w:t>dimethacrylate</w:t>
      </w:r>
      <w:proofErr w:type="spellEnd"/>
      <w:r w:rsidRPr="009F7F88">
        <w:rPr>
          <w:color w:val="000000" w:themeColor="text1"/>
        </w:rPr>
        <w:t xml:space="preserve">, and PEGDA) and </w:t>
      </w:r>
      <w:proofErr w:type="spellStart"/>
      <w:r w:rsidRPr="009F7F88">
        <w:rPr>
          <w:color w:val="000000" w:themeColor="text1"/>
        </w:rPr>
        <w:t>photoinitiator</w:t>
      </w:r>
      <w:proofErr w:type="spellEnd"/>
      <w:r w:rsidRPr="009F7F88">
        <w:rPr>
          <w:color w:val="000000" w:themeColor="text1"/>
        </w:rPr>
        <w:t>. This report</w:t>
      </w:r>
      <w:r w:rsidRPr="009F7F88">
        <w:rPr>
          <w:rFonts w:hint="eastAsia"/>
          <w:color w:val="000000" w:themeColor="text1"/>
        </w:rPr>
        <w:t>ed</w:t>
      </w:r>
      <w:r w:rsidRPr="009F7F88">
        <w:rPr>
          <w:color w:val="000000" w:themeColor="text1"/>
        </w:rPr>
        <w:t xml:space="preserve"> </w:t>
      </w:r>
      <w:proofErr w:type="spellStart"/>
      <w:r w:rsidRPr="009F7F88">
        <w:rPr>
          <w:color w:val="000000" w:themeColor="text1"/>
        </w:rPr>
        <w:t>PmSLA</w:t>
      </w:r>
      <w:proofErr w:type="spellEnd"/>
      <w:r w:rsidRPr="009F7F88">
        <w:rPr>
          <w:color w:val="000000" w:themeColor="text1"/>
        </w:rPr>
        <w:t xml:space="preserve"> technique (</w:t>
      </w:r>
      <w:r w:rsidRPr="009F7F88">
        <w:rPr>
          <w:color w:val="000000" w:themeColor="text1"/>
        </w:rPr>
        <w:fldChar w:fldCharType="begin"/>
      </w:r>
      <w:r w:rsidRPr="009F7F88">
        <w:rPr>
          <w:color w:val="000000" w:themeColor="text1"/>
        </w:rPr>
        <w:instrText xml:space="preserve"> REF _Ref41108609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12</w:t>
      </w:r>
      <w:r w:rsidRPr="009F7F88">
        <w:rPr>
          <w:color w:val="000000" w:themeColor="text1"/>
        </w:rPr>
        <w:fldChar w:fldCharType="end"/>
      </w:r>
      <w:r w:rsidRPr="009F7F88">
        <w:rPr>
          <w:color w:val="000000" w:themeColor="text1"/>
        </w:rPr>
        <w:t xml:space="preserve">) can achieve a resolution </w:t>
      </w:r>
    </w:p>
    <w:p w14:paraId="554E31B2" w14:textId="77777777" w:rsidR="004E6D9F" w:rsidRPr="009F7F88" w:rsidRDefault="004E6D9F" w:rsidP="00F026EC">
      <w:pPr>
        <w:pStyle w:val="RSCB02ArticleText"/>
        <w:spacing w:line="240" w:lineRule="auto"/>
        <w:jc w:val="center"/>
        <w:rPr>
          <w:color w:val="000000" w:themeColor="text1"/>
          <w:lang w:eastAsia="zh-CN"/>
        </w:rPr>
      </w:pPr>
      <w:r w:rsidRPr="009F7F88">
        <w:rPr>
          <w:noProof/>
          <w:color w:val="000000" w:themeColor="text1"/>
          <w:w w:val="100"/>
        </w:rPr>
        <w:lastRenderedPageBreak/>
        <mc:AlternateContent>
          <mc:Choice Requires="wpg">
            <w:drawing>
              <wp:inline distT="0" distB="0" distL="0" distR="0" wp14:anchorId="60D4AEC2" wp14:editId="6956BA6B">
                <wp:extent cx="3086100" cy="4009293"/>
                <wp:effectExtent l="0" t="0" r="0" b="0"/>
                <wp:docPr id="34" name="组合 34"/>
                <wp:cNvGraphicFramePr/>
                <a:graphic xmlns:a="http://schemas.openxmlformats.org/drawingml/2006/main">
                  <a:graphicData uri="http://schemas.microsoft.com/office/word/2010/wordprocessingGroup">
                    <wpg:wgp>
                      <wpg:cNvGrpSpPr/>
                      <wpg:grpSpPr>
                        <a:xfrm>
                          <a:off x="0" y="0"/>
                          <a:ext cx="3086100" cy="4009293"/>
                          <a:chOff x="60100" y="505"/>
                          <a:chExt cx="3086100" cy="4009293"/>
                        </a:xfrm>
                      </wpg:grpSpPr>
                      <pic:pic xmlns:pic="http://schemas.openxmlformats.org/drawingml/2006/picture">
                        <pic:nvPicPr>
                          <pic:cNvPr id="1885" name="图片 1885"/>
                          <pic:cNvPicPr/>
                        </pic:nvPicPr>
                        <pic:blipFill>
                          <a:blip r:embed="rId34"/>
                          <a:srcRect/>
                          <a:stretch/>
                        </pic:blipFill>
                        <pic:spPr bwMode="auto">
                          <a:xfrm>
                            <a:off x="88900" y="505"/>
                            <a:ext cx="2990849" cy="2665988"/>
                          </a:xfrm>
                          <a:prstGeom prst="rect">
                            <a:avLst/>
                          </a:prstGeom>
                          <a:noFill/>
                          <a:ln>
                            <a:noFill/>
                          </a:ln>
                        </pic:spPr>
                      </pic:pic>
                      <wps:wsp>
                        <wps:cNvPr id="33" name="文本框 33"/>
                        <wps:cNvSpPr txBox="1"/>
                        <wps:spPr>
                          <a:xfrm>
                            <a:off x="60100" y="2724064"/>
                            <a:ext cx="3086100" cy="1285734"/>
                          </a:xfrm>
                          <a:prstGeom prst="rect">
                            <a:avLst/>
                          </a:prstGeom>
                          <a:solidFill>
                            <a:prstClr val="white"/>
                          </a:solidFill>
                          <a:ln>
                            <a:noFill/>
                          </a:ln>
                        </wps:spPr>
                        <wps:txbx>
                          <w:txbxContent>
                            <w:p w14:paraId="2386E709" w14:textId="571FE840" w:rsidR="005573B9" w:rsidRPr="00B018CE" w:rsidRDefault="005573B9" w:rsidP="00A410E2">
                              <w:pPr>
                                <w:pStyle w:val="RSCI05CaptiontoFigureSchemeChartwithbottombar"/>
                                <w:rPr>
                                  <w:rFonts w:cs="Times New Roman"/>
                                  <w:noProof/>
                                  <w:w w:val="108"/>
                                  <w:sz w:val="18"/>
                                </w:rPr>
                              </w:pPr>
                              <w:bookmarkStart w:id="125" w:name="_Ref41108280"/>
                              <w:r>
                                <w:t xml:space="preserve">Fig. </w:t>
                              </w:r>
                              <w:r w:rsidR="00B131A9">
                                <w:fldChar w:fldCharType="begin"/>
                              </w:r>
                              <w:r w:rsidR="00B131A9">
                                <w:instrText xml:space="preserve"> SEQ Fig. \* ARABIC </w:instrText>
                              </w:r>
                              <w:r w:rsidR="00B131A9">
                                <w:fldChar w:fldCharType="separate"/>
                              </w:r>
                              <w:r>
                                <w:rPr>
                                  <w:noProof/>
                                </w:rPr>
                                <w:t>11</w:t>
                              </w:r>
                              <w:r w:rsidR="00B131A9">
                                <w:rPr>
                                  <w:noProof/>
                                </w:rPr>
                                <w:fldChar w:fldCharType="end"/>
                              </w:r>
                              <w:bookmarkEnd w:id="125"/>
                              <w:r>
                                <w:t xml:space="preserve">  </w:t>
                              </w:r>
                              <w:r w:rsidRPr="0070172F">
                                <w:t xml:space="preserve">Schematic </w:t>
                              </w:r>
                              <w:r>
                                <w:t xml:space="preserve">diagrams and photographs </w:t>
                              </w:r>
                              <w:r w:rsidRPr="00B018CE">
                                <w:t xml:space="preserve">of light-based 3D printing processes for </w:t>
                              </w:r>
                              <w:r>
                                <w:t>SiO</w:t>
                              </w:r>
                              <w:r>
                                <w:rPr>
                                  <w:vertAlign w:val="subscript"/>
                                </w:rPr>
                                <w:t>2</w:t>
                              </w:r>
                              <w:r w:rsidRPr="00B018CE">
                                <w:t xml:space="preserve"> aerogels. (a) Schematic diagram of laser-based printing process with a mask, (b) wet-gel letters, (c) dried aerogel letter “V”. (a-c) </w:t>
                              </w:r>
                              <w:bookmarkStart w:id="126" w:name="_Hlk46469427"/>
                              <w:r w:rsidRPr="00B018CE">
                                <w:t>Adapted fr</w:t>
                              </w:r>
                              <w:r w:rsidRPr="000C6782">
                                <w:t>om Ref.</w:t>
                              </w:r>
                              <w:r w:rsidRPr="00107ADC">
                                <w:t xml:space="preserve"> </w:t>
                              </w:r>
                              <w:r w:rsidRPr="00107ADC">
                                <w:fldChar w:fldCharType="begin" w:fldLock="1"/>
                              </w:r>
                              <w:r w:rsidRPr="00107ADC">
                                <w:instrText>ADDIN CSL_CITATION {"citationItems":[{"id":"ITEM-1","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family":"Saoud","given":"Khaled M.","non-dropping-particle":"","parse-names":false,"suffix":""}],"container-title":"Journal of Materials Chemistry A","id":"ITEM-1","issue":"34</w:instrText>
                              </w:r>
                              <w:r w:rsidRPr="00107ADC">
                                <w:rPr>
                                  <w:rFonts w:hint="eastAsia"/>
                                </w:rPr>
                                <w:instrText>","issued":{"date-parts":[["2015"]]},"note":"</w:instrText>
                              </w:r>
                              <w:r w:rsidRPr="00107ADC">
                                <w:rPr>
                                  <w:rFonts w:hint="eastAsia"/>
                                </w:rPr>
                                <w:instrText>已加</w:instrText>
                              </w:r>
                              <w:r w:rsidRPr="00107ADC">
                                <w:rPr>
                                  <w:rFonts w:hint="eastAsia"/>
                                </w:rPr>
                                <w:instrText>\n</w:instrText>
                              </w:r>
                              <w:r w:rsidRPr="00107ADC">
                                <w:rPr>
                                  <w:rFonts w:hint="eastAsia"/>
                                </w:rPr>
                                <w:instrText>用激光束（波长</w:instrText>
                              </w:r>
                              <w:r w:rsidRPr="00107ADC">
                                <w:rPr>
                                  <w:rFonts w:hint="eastAsia"/>
                                </w:rPr>
                                <w:instrText>532 nm</w:instrText>
                              </w:r>
                              <w:r w:rsidRPr="00107ADC">
                                <w:rPr>
                                  <w:rFonts w:hint="eastAsia"/>
                                </w:rPr>
                                <w:instrText>）照射</w:instrText>
                              </w:r>
                              <w:r w:rsidRPr="00107ADC">
                                <w:rPr>
                                  <w:rFonts w:hint="eastAsia"/>
                                </w:rPr>
                                <w:instrText>TEOS</w:instrText>
                              </w:r>
                              <w:r w:rsidRPr="00107ADC">
                                <w:rPr>
                                  <w:rFonts w:hint="eastAsia"/>
                                </w:rPr>
                                <w:instrText>，己二醇二丙烯酸酯，曙红</w:instrText>
                              </w:r>
                              <w:r w:rsidRPr="00107ADC">
                                <w:rPr>
                                  <w:rFonts w:hint="eastAsia"/>
                                </w:rPr>
                                <w:instrText>Y</w:instrText>
                              </w:r>
                              <w:r w:rsidRPr="00107ADC">
                                <w:rPr>
                                  <w:rFonts w:hint="eastAsia"/>
                                </w:rPr>
                                <w:instrText>和胺的溶液，在几秒钟内即可完成聚合物交联二氧化硅醇凝胶的合成。气凝胶基本性能与传统方法相当</w:instrText>
                              </w:r>
                              <w:r w:rsidRPr="00107ADC">
                                <w:rPr>
                                  <w:rFonts w:hint="eastAsia"/>
                                </w:rPr>
                                <w:instrText>\n3D</w:instrText>
                              </w:r>
                              <w:r w:rsidRPr="00107ADC">
                                <w:rPr>
                                  <w:rFonts w:hint="eastAsia"/>
                                </w:rPr>
                                <w:instrText>打印氧化硅气凝胶</w:instrText>
                              </w:r>
                              <w:r w:rsidRPr="00107ADC">
                                <w:rPr>
                                  <w:rFonts w:hint="eastAsia"/>
                                </w:rPr>
                                <w:instrText>","page":"17606-17611","publisher":"Royal Society of Chemistry","title":"Laser induced instantaneous gelation: aerog</w:instrText>
                              </w:r>
                              <w:r w:rsidRPr="00107ADC">
                                <w:instrText>els for 3D printing","type":"article-journal","volume":"3"},"uris":["http://www.mendeley.com/documents/?uuid=14304e7f-4dd9-4b80-a224-8df1a925627b"]}],"mendeley":{"formattedCitation":"&lt;sup&gt;205&lt;/sup&gt;","plainTextFormattedCitation":"205","previouslyFormattedCitation":"&lt;sup&gt;203&lt;/sup&gt;"},"properties":{"noteIndex":0},"schema":"https://github.com/citation-style-language/schema/raw/master/csl-citation.json"}</w:instrText>
                              </w:r>
                              <w:r w:rsidRPr="00107ADC">
                                <w:fldChar w:fldCharType="separate"/>
                              </w:r>
                              <w:r w:rsidRPr="00107ADC">
                                <w:rPr>
                                  <w:noProof/>
                                </w:rPr>
                                <w:t>205</w:t>
                              </w:r>
                              <w:r w:rsidRPr="00107ADC">
                                <w:fldChar w:fldCharType="end"/>
                              </w:r>
                              <w:r w:rsidRPr="000C6782">
                                <w:t xml:space="preserve"> with permission from the Royal Society of Chemistry. </w:t>
                              </w:r>
                              <w:bookmarkEnd w:id="126"/>
                              <w:r w:rsidRPr="000C6782">
                                <w:t xml:space="preserve">(d) Schematic diagram of DLP printing process, (e) wet 3D gel after DLP printing, (f) dried 3D aerogel structure after solvent removal. (d-f) </w:t>
                              </w:r>
                              <w:bookmarkStart w:id="127" w:name="_Hlk46470663"/>
                              <w:r w:rsidRPr="000C6782">
                                <w:t>Reproduced with permission from Ref.</w:t>
                              </w:r>
                              <w:r w:rsidRPr="00107ADC">
                                <w:t xml:space="preserve"> </w:t>
                              </w:r>
                              <w:r w:rsidRPr="00107ADC">
                                <w:fldChar w:fldCharType="begin" w:fldLock="1"/>
                              </w:r>
                              <w:r w:rsidRPr="00107ADC">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Pr="00107ADC">
                                <w:rPr>
                                  <w:rFonts w:hint="eastAsia"/>
                                </w:rPr>
                                <w:instrText>2","issued":{"date-parts":[["2018"]]},"note":"</w:instrText>
                              </w:r>
                              <w:r w:rsidRPr="00107ADC">
                                <w:rPr>
                                  <w:rFonts w:hint="eastAsia"/>
                                </w:rPr>
                                <w:instrText>已加</w:instrText>
                              </w:r>
                              <w:r w:rsidRPr="00107ADC">
                                <w:rPr>
                                  <w:rFonts w:hint="eastAsia"/>
                                </w:rPr>
                                <w:instrText>\n</w:instrText>
                              </w:r>
                              <w:r w:rsidRPr="00107ADC">
                                <w:rPr>
                                  <w:rFonts w:hint="eastAsia"/>
                                </w:rPr>
                                <w:instrText>墨水原料含</w:instrText>
                              </w:r>
                              <w:r w:rsidRPr="00107ADC">
                                <w:rPr>
                                  <w:rFonts w:hint="eastAsia"/>
                                </w:rPr>
                                <w:instrText>\n3D</w:instrText>
                              </w:r>
                              <w:r w:rsidRPr="00107ADC">
                                <w:rPr>
                                  <w:rFonts w:hint="eastAsia"/>
                                </w:rPr>
                                <w:instrText>打印，紫外光固化，在扎小孔的密封瓶子中常压干燥</w:instrText>
                              </w:r>
                              <w:r w:rsidRPr="00107ADC">
                                <w:rPr>
                                  <w:rFonts w:hint="eastAsia"/>
                                </w:rPr>
                                <w:instrText>50</w:instrText>
                              </w:r>
                              <w:r w:rsidRPr="00107ADC">
                                <w:rPr>
                                  <w:rFonts w:hint="eastAsia"/>
                                </w:rPr>
                                <w:instrText>℃</w:instrText>
                              </w:r>
                              <w:r w:rsidRPr="00107ADC">
                                <w:rPr>
                                  <w:rFonts w:hint="eastAsia"/>
                                </w:rPr>
                                <w:instrText>5</w:instrText>
                              </w:r>
                              <w:r w:rsidRPr="00107ADC">
                                <w:rPr>
                                  <w:rFonts w:hint="eastAsia"/>
                                </w:rPr>
                                <w:instrText>天，</w:instrText>
                              </w:r>
                              <w:r w:rsidRPr="00107ADC">
                                <w:rPr>
                                  <w:rFonts w:hint="eastAsia"/>
                                </w:rPr>
                                <w:instrText>800</w:instrText>
                              </w:r>
                              <w:r w:rsidRPr="00107ADC">
                                <w:rPr>
                                  <w:rFonts w:hint="eastAsia"/>
                                </w:rPr>
                                <w:instrText>℃烧结</w:instrText>
                              </w:r>
                              <w:r w:rsidRPr="00107ADC">
                                <w:rPr>
                                  <w:rFonts w:hint="eastAsia"/>
                                </w:rPr>
                                <w:instrText>1</w:instrText>
                              </w:r>
                              <w:r w:rsidRPr="00107ADC">
                                <w:rPr>
                                  <w:rFonts w:hint="eastAsia"/>
                                </w:rPr>
                                <w:instrText>小时除去有机物，真空烧结</w:instrText>
                              </w:r>
                              <w:r w:rsidRPr="00107ADC">
                                <w:rPr>
                                  <w:rFonts w:hint="eastAsia"/>
                                </w:rPr>
                                <w:instrText>900</w:instrText>
                              </w:r>
                              <w:r w:rsidRPr="00107ADC">
                                <w:rPr>
                                  <w:rFonts w:hint="eastAsia"/>
                                </w:rPr>
                                <w:instrText>℃</w:instrText>
                              </w:r>
                              <w:r w:rsidRPr="00107ADC">
                                <w:rPr>
                                  <w:rFonts w:hint="eastAsia"/>
                                </w:rPr>
                                <w:instrText>30min</w:instrText>
                              </w:r>
                              <w:r w:rsidRPr="00107ADC">
                                <w:rPr>
                                  <w:rFonts w:hint="eastAsia"/>
                                </w:rPr>
                                <w:instrText>、</w:instrText>
                              </w:r>
                              <w:r w:rsidRPr="00107ADC">
                                <w:rPr>
                                  <w:rFonts w:hint="eastAsia"/>
                                </w:rPr>
                                <w:instrText>950</w:instrText>
                              </w:r>
                              <w:r w:rsidRPr="00107ADC">
                                <w:rPr>
                                  <w:rFonts w:hint="eastAsia"/>
                                </w:rPr>
                                <w:instrText>℃</w:instrText>
                              </w:r>
                              <w:r w:rsidRPr="00107ADC">
                                <w:rPr>
                                  <w:rFonts w:hint="eastAsia"/>
                                </w:rPr>
                                <w:instrText>10min</w:instrText>
                              </w:r>
                              <w:r w:rsidRPr="00107ADC">
                                <w:rPr>
                                  <w:rFonts w:hint="eastAsia"/>
                                </w:rPr>
                                <w:instrText>、</w:instrText>
                              </w:r>
                              <w:r w:rsidRPr="00107ADC">
                                <w:rPr>
                                  <w:rFonts w:hint="eastAsia"/>
                                </w:rPr>
                                <w:instrText>1000</w:instrText>
                              </w:r>
                              <w:r w:rsidRPr="00107ADC">
                                <w:rPr>
                                  <w:rFonts w:hint="eastAsia"/>
                                </w:rPr>
                                <w:instrText>℃</w:instrText>
                              </w:r>
                              <w:r w:rsidRPr="00107ADC">
                                <w:rPr>
                                  <w:rFonts w:hint="eastAsia"/>
                                </w:rPr>
                                <w:instrText>15min</w:instrText>
                              </w:r>
                              <w:r w:rsidRPr="00107ADC">
                                <w:rPr>
                                  <w:rFonts w:hint="eastAsia"/>
                                </w:rPr>
                                <w:instrText>、</w:instrText>
                              </w:r>
                              <w:r w:rsidRPr="00107ADC">
                                <w:rPr>
                                  <w:rFonts w:hint="eastAsia"/>
                                </w:rPr>
                                <w:instrText>1100</w:instrText>
                              </w:r>
                              <w:r w:rsidRPr="00107ADC">
                                <w:rPr>
                                  <w:rFonts w:hint="eastAsia"/>
                                </w:rPr>
                                <w:instrText>℃</w:instrText>
                              </w:r>
                              <w:r w:rsidRPr="00107ADC">
                                <w:rPr>
                                  <w:rFonts w:hint="eastAsia"/>
                                </w:rPr>
                                <w:instrText>5min</w:instrText>
                              </w:r>
                              <w:r w:rsidRPr="00107ADC">
                                <w:rPr>
                                  <w:rFonts w:hint="eastAsia"/>
                                </w:rPr>
                                <w:instrText>，加热速率</w:instrText>
                              </w:r>
                              <w:r w:rsidRPr="00107ADC">
                                <w:rPr>
                                  <w:rFonts w:hint="eastAsia"/>
                                </w:rPr>
                                <w:instrText>5min/</w:instrText>
                              </w:r>
                              <w:r w:rsidRPr="00107ADC">
                                <w:rPr>
                                  <w:rFonts w:hint="eastAsia"/>
                                </w:rPr>
                                <w:instrText>℃</w:instrText>
                              </w:r>
                              <w:r w:rsidRPr="00107ADC">
                                <w:rPr>
                                  <w:rFonts w:hint="eastAsia"/>
                                </w:rPr>
                                <w:instrText>\n</w:instrText>
                              </w:r>
                              <w:r w:rsidRPr="00107ADC">
                                <w:rPr>
                                  <w:rFonts w:hint="eastAsia"/>
                                </w:rPr>
                                <w:instrText>获得透明玻璃，也可超临界干燥获得气凝胶</w:instrText>
                              </w:r>
                              <w:r w:rsidRPr="00107ADC">
                                <w:rPr>
                                  <w:rFonts w:hint="eastAsia"/>
                                </w:rPr>
                                <w:instrText>\n</w:instrText>
                              </w:r>
                              <w:r w:rsidRPr="00107ADC">
                                <w:rPr>
                                  <w:rFonts w:hint="eastAsia"/>
                                </w:rPr>
                                <w:instrText>含毛细管张力的计算公式</w:instrText>
                              </w:r>
                              <w:r w:rsidRPr="00107ADC">
                                <w:rPr>
                                  <w:rFonts w:hint="eastAsia"/>
                                </w:rPr>
                                <w:instrText>\n</w:instrText>
                              </w:r>
                              <w:r w:rsidRPr="00107ADC">
                                <w:rPr>
                                  <w:rFonts w:hint="eastAsia"/>
                                </w:rPr>
                                <w:instrText>本文主要通过控制水含量和加入乙醇来减少液</w:instrText>
                              </w:r>
                              <w:r w:rsidRPr="00107ADC">
                                <w:rPr>
                                  <w:rFonts w:hint="eastAsia"/>
                                </w:rPr>
                                <w:instrText>-</w:instrText>
                              </w:r>
                              <w:r w:rsidRPr="00107ADC">
                                <w:rPr>
                                  <w:rFonts w:hint="eastAsia"/>
                                </w:rPr>
                                <w:instrText>气表面张力，控制收缩平衡</w:instrText>
                              </w:r>
                              <w:r w:rsidRPr="00107ADC">
                                <w:rPr>
                                  <w:rFonts w:hint="eastAsia"/>
                                </w:rPr>
                                <w:instrText>","page":"18879-18885","titl</w:instrText>
                              </w:r>
                              <w:r w:rsidRPr="00107ADC">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Pr="00107ADC">
                                <w:fldChar w:fldCharType="separate"/>
                              </w:r>
                              <w:r w:rsidRPr="00107ADC">
                                <w:rPr>
                                  <w:noProof/>
                                </w:rPr>
                                <w:t>206</w:t>
                              </w:r>
                              <w:r w:rsidRPr="00107ADC">
                                <w:fldChar w:fldCharType="end"/>
                              </w:r>
                              <w:r w:rsidRPr="000C6782">
                                <w:t>. Copyright 2018 American Chemical Society.</w:t>
                              </w:r>
                              <w:bookmarkEnd w:id="127"/>
                              <w:r w:rsidRPr="000C6782">
                                <w:t xml:space="preserve"> (g) Schematic diagram of the setup used to fabricate a honeycomb pattern of cross-linked aerogel, (h) digital photo of alcogel, (</w:t>
                              </w:r>
                              <w:proofErr w:type="spellStart"/>
                              <w:r w:rsidRPr="000C6782">
                                <w:t>i</w:t>
                              </w:r>
                              <w:proofErr w:type="spellEnd"/>
                              <w:r w:rsidRPr="000C6782">
                                <w:t>) dried honeycomb aerogel composite. (g-</w:t>
                              </w:r>
                              <w:proofErr w:type="spellStart"/>
                              <w:r w:rsidRPr="000C6782">
                                <w:t>i</w:t>
                              </w:r>
                              <w:proofErr w:type="spellEnd"/>
                              <w:r w:rsidRPr="000C6782">
                                <w:t>) Adapted with permission from Ref.</w:t>
                              </w:r>
                              <w:bookmarkStart w:id="128" w:name="_Hlk51485577"/>
                              <w:r w:rsidRPr="000C6782">
                                <w:t xml:space="preserve"> </w:t>
                              </w:r>
                              <w:r w:rsidRPr="00107ADC">
                                <w:fldChar w:fldCharType="begin" w:fldLock="1"/>
                              </w:r>
                              <w:r w:rsidRPr="00107ADC">
                                <w:instrText>ADDIN CSL_CITATION {"citationItems":[{"id":"ITEM-1","itemData":{"DOI":"10.1021/acs.iecr.7b04058","ISSN":"15205045","abstract":"Honeycomb aerogel composites were fabricated by reinforcing selected regions of a native aerogel matrix using photopolymerization. First, alcogels were synthesized by hydrolysis-condensation of a siloxane, and by adding a multifunctional acrylic monomer and a visible-light initiator to the gelation solution. Alcogels were then placed on a programmable translation stage and exposed to a laser. Polymerization and mechanical reinforcement were induced in the exposed regions. After exposure alcogels were dried supercritically. Thermal conductivity and out-of-plane modulus of the resulting honeycombs could be varied between values typical of native aerogels (11 mW/mK and 0.75 MPa) and those of uniformly polymerized composites (65.8 mW/mK and 36.26 MPa) by varying the translation stage speed between 2 and 3 mm/s. The results were interpreted using a rule-of-mixtures model. The mechanical properties of the composites were also investigated using finite element analysis.","author":[{"dropping-particle":"","family":"White","given":"Lauren S.","non-dropping-particle":"","parse-names":false,"suffix":""},{"dropping-particle":"","family":"Selden","given":"Tyler","non-dropping-particle":"","parse-names":false,"suffix":""},{"dropping-particle":"","family":"Bertino","given":"Massimo F.","non-dropping-particle":"","parse-names":false,"suffix":""},{"dropping-particle":"","family":"Cartin","given":"Charles","non-dropping-particle":"","parse-names":false,"suffix":""},{"dropping-particle":"","family":"Angello","given":"Joseph","non-dropping-particle":"","parse-names":false,"suffix":""},{"dropping-particle":"","family":"Schwan","given":"Marina","non-dropping-particle":"","parse-names":false,"suffix":""},{"dropping-particle":"","family":"Milow","given":"Barbara","non-dropping-particle":"","parse-names":false,"suffix":""},{"dropping-particle":"","family":"Ratke","given":"Lorenz","non-dropping-particle":"","parse-names":false,"suffix":""}],"container-title":"Industrial and Engineering Chemistry Research","id":"ITEM-1","issue":"4","issued":{"date-parts":[["2018"]]},"page":"1197-1206","publisher":"American Chemical Society","title":"Fabrication of Mechanically Strong Honeycombs with Aerogel Cores","type":"article-journal","volume":"57"},"uris":["http://www.mendeley.com/documents/?uuid=1ec335b1-6b5b-4bd6-9781-a13a6dba6a65"]}],"mendeley":{"formattedCitation":"&lt;sup&gt;266&lt;/sup&gt;","plainTextFormattedCitation":"266","previouslyFormattedCitation":"&lt;sup&gt;264&lt;/sup&gt;"},"properties":{"noteIndex":0},"schema":"https://github.com/citation-style-language/schema/raw/master/csl-citation.json"}</w:instrText>
                              </w:r>
                              <w:r w:rsidRPr="00107ADC">
                                <w:fldChar w:fldCharType="separate"/>
                              </w:r>
                              <w:r w:rsidRPr="00107ADC">
                                <w:rPr>
                                  <w:noProof/>
                                </w:rPr>
                                <w:t>266</w:t>
                              </w:r>
                              <w:r w:rsidRPr="00107ADC">
                                <w:fldChar w:fldCharType="end"/>
                              </w:r>
                              <w:r w:rsidRPr="000C6782">
                                <w:t>.</w:t>
                              </w:r>
                              <w:r w:rsidRPr="00B018CE">
                                <w:t xml:space="preserve"> </w:t>
                              </w:r>
                              <w:bookmarkEnd w:id="128"/>
                              <w:r w:rsidRPr="00B018CE">
                                <w:t>Copyright 2018 American Chemical Socie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0D4AEC2" id="组合 34" o:spid="_x0000_s1057" style="width:243pt;height:315.7pt;mso-position-horizontal-relative:char;mso-position-vertical-relative:line" coordorigin="601,5" coordsize="30861,4009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">
                <v:shape id="图片 1885" o:spid="_x0000_s1058" type="#_x0000_t75" style="position:absolute;left:889;top:5;width:29908;height:26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">
                  <v:imagedata r:id="rId35" o:title=""/>
                </v:shape>
                <v:shape id="文本框 33" o:spid="_x0000_s1059" type="#_x0000_t202" style="position:absolute;left:601;top:27240;width:30861;height:1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2386E709" w14:textId="571FE840" w:rsidR="005573B9" w:rsidRPr="00B018CE" w:rsidRDefault="005573B9" w:rsidP="00A410E2">
                        <w:pPr>
                          <w:pStyle w:val="RSCI05CaptiontoFigureSchemeChartwithbottombar"/>
                          <w:rPr>
                            <w:rFonts w:cs="Times New Roman"/>
                            <w:noProof/>
                            <w:w w:val="108"/>
                            <w:sz w:val="18"/>
                          </w:rPr>
                        </w:pPr>
                        <w:bookmarkStart w:id="148" w:name="_Ref41108280"/>
                        <w:r>
                          <w:t xml:space="preserve">Fig. </w:t>
                        </w:r>
                        <w:fldSimple w:instr=" SEQ Fig. \* ARABIC ">
                          <w:r>
                            <w:rPr>
                              <w:noProof/>
                            </w:rPr>
                            <w:t>11</w:t>
                          </w:r>
                        </w:fldSimple>
                        <w:bookmarkEnd w:id="148"/>
                        <w:r>
                          <w:t xml:space="preserve">  </w:t>
                        </w:r>
                        <w:r w:rsidRPr="0070172F">
                          <w:t xml:space="preserve">Schematic </w:t>
                        </w:r>
                        <w:r>
                          <w:t xml:space="preserve">diagrams and photographs </w:t>
                        </w:r>
                        <w:r w:rsidRPr="00B018CE">
                          <w:t xml:space="preserve">of light-based 3D printing processes for </w:t>
                        </w:r>
                        <w:r>
                          <w:t>SiO</w:t>
                        </w:r>
                        <w:r>
                          <w:rPr>
                            <w:vertAlign w:val="subscript"/>
                          </w:rPr>
                          <w:t>2</w:t>
                        </w:r>
                        <w:r w:rsidRPr="00B018CE">
                          <w:t xml:space="preserve"> aerogels. (a) Schematic diagram of laser-based printing process with a mask, (b) wet-gel letters, (c) dried aerogel letter “V”. (a-c) </w:t>
                        </w:r>
                        <w:bookmarkStart w:id="149" w:name="_Hlk46469427"/>
                        <w:r w:rsidRPr="00B018CE">
                          <w:t>Adapted fr</w:t>
                        </w:r>
                        <w:r w:rsidRPr="000C6782">
                          <w:t>om Ref.</w:t>
                        </w:r>
                        <w:r w:rsidRPr="00107ADC">
                          <w:t xml:space="preserve"> </w:t>
                        </w:r>
                        <w:r w:rsidRPr="00107ADC">
                          <w:fldChar w:fldCharType="begin" w:fldLock="1"/>
                        </w:r>
                        <w:r w:rsidRPr="00107ADC">
                          <w:instrText>ADDIN CSL_CITATION {"citationItems":[{"id":"ITEM-1","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family":"Saoud","given":"Khaled M.","non-dropping-particle":"","parse-names":false,"suffix":""}],"container-title":"Journal of Materials Chemistry A","id":"ITEM-1","issue":"34</w:instrText>
                        </w:r>
                        <w:r w:rsidRPr="00107ADC">
                          <w:rPr>
                            <w:rFonts w:hint="eastAsia"/>
                          </w:rPr>
                          <w:instrText>","issued":{"date-parts":[["2015"]]},"note":"</w:instrText>
                        </w:r>
                        <w:r w:rsidRPr="00107ADC">
                          <w:rPr>
                            <w:rFonts w:hint="eastAsia"/>
                          </w:rPr>
                          <w:instrText>已加</w:instrText>
                        </w:r>
                        <w:r w:rsidRPr="00107ADC">
                          <w:rPr>
                            <w:rFonts w:hint="eastAsia"/>
                          </w:rPr>
                          <w:instrText>\n</w:instrText>
                        </w:r>
                        <w:r w:rsidRPr="00107ADC">
                          <w:rPr>
                            <w:rFonts w:hint="eastAsia"/>
                          </w:rPr>
                          <w:instrText>用激光束（波长</w:instrText>
                        </w:r>
                        <w:r w:rsidRPr="00107ADC">
                          <w:rPr>
                            <w:rFonts w:hint="eastAsia"/>
                          </w:rPr>
                          <w:instrText>532 nm</w:instrText>
                        </w:r>
                        <w:r w:rsidRPr="00107ADC">
                          <w:rPr>
                            <w:rFonts w:hint="eastAsia"/>
                          </w:rPr>
                          <w:instrText>）照射</w:instrText>
                        </w:r>
                        <w:r w:rsidRPr="00107ADC">
                          <w:rPr>
                            <w:rFonts w:hint="eastAsia"/>
                          </w:rPr>
                          <w:instrText>TEOS</w:instrText>
                        </w:r>
                        <w:r w:rsidRPr="00107ADC">
                          <w:rPr>
                            <w:rFonts w:hint="eastAsia"/>
                          </w:rPr>
                          <w:instrText>，己二醇二丙烯酸酯，曙红</w:instrText>
                        </w:r>
                        <w:r w:rsidRPr="00107ADC">
                          <w:rPr>
                            <w:rFonts w:hint="eastAsia"/>
                          </w:rPr>
                          <w:instrText>Y</w:instrText>
                        </w:r>
                        <w:r w:rsidRPr="00107ADC">
                          <w:rPr>
                            <w:rFonts w:hint="eastAsia"/>
                          </w:rPr>
                          <w:instrText>和胺的溶液，在几秒钟内即可完成聚合物交联二氧化硅醇凝胶的合成。气凝胶基本性能与传统方法相当</w:instrText>
                        </w:r>
                        <w:r w:rsidRPr="00107ADC">
                          <w:rPr>
                            <w:rFonts w:hint="eastAsia"/>
                          </w:rPr>
                          <w:instrText>\n3D</w:instrText>
                        </w:r>
                        <w:r w:rsidRPr="00107ADC">
                          <w:rPr>
                            <w:rFonts w:hint="eastAsia"/>
                          </w:rPr>
                          <w:instrText>打印氧化硅气凝胶</w:instrText>
                        </w:r>
                        <w:r w:rsidRPr="00107ADC">
                          <w:rPr>
                            <w:rFonts w:hint="eastAsia"/>
                          </w:rPr>
                          <w:instrText>","page":"17606-17611","publisher":"Royal Society of Chemistry","title":"Laser induced instantaneous gelation: aerog</w:instrText>
                        </w:r>
                        <w:r w:rsidRPr="00107ADC">
                          <w:instrText>els for 3D printing","type":"article-journal","volume":"3"},"uris":["http://www.mendeley.com/documents/?uuid=14304e7f-4dd9-4b80-a224-8df1a925627b"]}],"mendeley":{"formattedCitation":"&lt;sup&gt;205&lt;/sup&gt;","plainTextFormattedCitation":"205","previouslyFormattedCitation":"&lt;sup&gt;203&lt;/sup&gt;"},"properties":{"noteIndex":0},"schema":"https://github.com/citation-style-language/schema/raw/master/csl-citation.json"}</w:instrText>
                        </w:r>
                        <w:r w:rsidRPr="00107ADC">
                          <w:fldChar w:fldCharType="separate"/>
                        </w:r>
                        <w:r w:rsidRPr="00107ADC">
                          <w:rPr>
                            <w:noProof/>
                          </w:rPr>
                          <w:t>205</w:t>
                        </w:r>
                        <w:r w:rsidRPr="00107ADC">
                          <w:fldChar w:fldCharType="end"/>
                        </w:r>
                        <w:r w:rsidRPr="000C6782">
                          <w:t xml:space="preserve"> with permission from the Royal Society of Chemistry. </w:t>
                        </w:r>
                        <w:bookmarkEnd w:id="149"/>
                        <w:r w:rsidRPr="000C6782">
                          <w:t xml:space="preserve">(d) Schematic diagram of DLP printing process, (e) wet 3D gel after DLP printing, (f) dried 3D aerogel structure after solvent removal. (d-f) </w:t>
                        </w:r>
                        <w:bookmarkStart w:id="150" w:name="_Hlk46470663"/>
                        <w:r w:rsidRPr="000C6782">
                          <w:t>Reproduced with permission from Ref.</w:t>
                        </w:r>
                        <w:r w:rsidRPr="00107ADC">
                          <w:t xml:space="preserve"> </w:t>
                        </w:r>
                        <w:r w:rsidRPr="00107ADC">
                          <w:fldChar w:fldCharType="begin" w:fldLock="1"/>
                        </w:r>
                        <w:r w:rsidRPr="00107ADC">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Pr="00107ADC">
                          <w:rPr>
                            <w:rFonts w:hint="eastAsia"/>
                          </w:rPr>
                          <w:instrText>2","issued":{"date-parts":[["2018"]]},"note":"</w:instrText>
                        </w:r>
                        <w:r w:rsidRPr="00107ADC">
                          <w:rPr>
                            <w:rFonts w:hint="eastAsia"/>
                          </w:rPr>
                          <w:instrText>已加</w:instrText>
                        </w:r>
                        <w:r w:rsidRPr="00107ADC">
                          <w:rPr>
                            <w:rFonts w:hint="eastAsia"/>
                          </w:rPr>
                          <w:instrText>\n</w:instrText>
                        </w:r>
                        <w:r w:rsidRPr="00107ADC">
                          <w:rPr>
                            <w:rFonts w:hint="eastAsia"/>
                          </w:rPr>
                          <w:instrText>墨水原料含</w:instrText>
                        </w:r>
                        <w:r w:rsidRPr="00107ADC">
                          <w:rPr>
                            <w:rFonts w:hint="eastAsia"/>
                          </w:rPr>
                          <w:instrText>\n3D</w:instrText>
                        </w:r>
                        <w:r w:rsidRPr="00107ADC">
                          <w:rPr>
                            <w:rFonts w:hint="eastAsia"/>
                          </w:rPr>
                          <w:instrText>打印，紫外光固化，在扎小孔的密封瓶子中常压干燥</w:instrText>
                        </w:r>
                        <w:r w:rsidRPr="00107ADC">
                          <w:rPr>
                            <w:rFonts w:hint="eastAsia"/>
                          </w:rPr>
                          <w:instrText>50</w:instrText>
                        </w:r>
                        <w:r w:rsidRPr="00107ADC">
                          <w:rPr>
                            <w:rFonts w:hint="eastAsia"/>
                          </w:rPr>
                          <w:instrText>℃</w:instrText>
                        </w:r>
                        <w:r w:rsidRPr="00107ADC">
                          <w:rPr>
                            <w:rFonts w:hint="eastAsia"/>
                          </w:rPr>
                          <w:instrText>5</w:instrText>
                        </w:r>
                        <w:r w:rsidRPr="00107ADC">
                          <w:rPr>
                            <w:rFonts w:hint="eastAsia"/>
                          </w:rPr>
                          <w:instrText>天，</w:instrText>
                        </w:r>
                        <w:r w:rsidRPr="00107ADC">
                          <w:rPr>
                            <w:rFonts w:hint="eastAsia"/>
                          </w:rPr>
                          <w:instrText>800</w:instrText>
                        </w:r>
                        <w:r w:rsidRPr="00107ADC">
                          <w:rPr>
                            <w:rFonts w:hint="eastAsia"/>
                          </w:rPr>
                          <w:instrText>℃烧结</w:instrText>
                        </w:r>
                        <w:r w:rsidRPr="00107ADC">
                          <w:rPr>
                            <w:rFonts w:hint="eastAsia"/>
                          </w:rPr>
                          <w:instrText>1</w:instrText>
                        </w:r>
                        <w:r w:rsidRPr="00107ADC">
                          <w:rPr>
                            <w:rFonts w:hint="eastAsia"/>
                          </w:rPr>
                          <w:instrText>小时除去有机物，真空烧结</w:instrText>
                        </w:r>
                        <w:r w:rsidRPr="00107ADC">
                          <w:rPr>
                            <w:rFonts w:hint="eastAsia"/>
                          </w:rPr>
                          <w:instrText>900</w:instrText>
                        </w:r>
                        <w:r w:rsidRPr="00107ADC">
                          <w:rPr>
                            <w:rFonts w:hint="eastAsia"/>
                          </w:rPr>
                          <w:instrText>℃</w:instrText>
                        </w:r>
                        <w:r w:rsidRPr="00107ADC">
                          <w:rPr>
                            <w:rFonts w:hint="eastAsia"/>
                          </w:rPr>
                          <w:instrText>30min</w:instrText>
                        </w:r>
                        <w:r w:rsidRPr="00107ADC">
                          <w:rPr>
                            <w:rFonts w:hint="eastAsia"/>
                          </w:rPr>
                          <w:instrText>、</w:instrText>
                        </w:r>
                        <w:r w:rsidRPr="00107ADC">
                          <w:rPr>
                            <w:rFonts w:hint="eastAsia"/>
                          </w:rPr>
                          <w:instrText>950</w:instrText>
                        </w:r>
                        <w:r w:rsidRPr="00107ADC">
                          <w:rPr>
                            <w:rFonts w:hint="eastAsia"/>
                          </w:rPr>
                          <w:instrText>℃</w:instrText>
                        </w:r>
                        <w:r w:rsidRPr="00107ADC">
                          <w:rPr>
                            <w:rFonts w:hint="eastAsia"/>
                          </w:rPr>
                          <w:instrText>10min</w:instrText>
                        </w:r>
                        <w:r w:rsidRPr="00107ADC">
                          <w:rPr>
                            <w:rFonts w:hint="eastAsia"/>
                          </w:rPr>
                          <w:instrText>、</w:instrText>
                        </w:r>
                        <w:r w:rsidRPr="00107ADC">
                          <w:rPr>
                            <w:rFonts w:hint="eastAsia"/>
                          </w:rPr>
                          <w:instrText>1000</w:instrText>
                        </w:r>
                        <w:r w:rsidRPr="00107ADC">
                          <w:rPr>
                            <w:rFonts w:hint="eastAsia"/>
                          </w:rPr>
                          <w:instrText>℃</w:instrText>
                        </w:r>
                        <w:r w:rsidRPr="00107ADC">
                          <w:rPr>
                            <w:rFonts w:hint="eastAsia"/>
                          </w:rPr>
                          <w:instrText>15min</w:instrText>
                        </w:r>
                        <w:r w:rsidRPr="00107ADC">
                          <w:rPr>
                            <w:rFonts w:hint="eastAsia"/>
                          </w:rPr>
                          <w:instrText>、</w:instrText>
                        </w:r>
                        <w:r w:rsidRPr="00107ADC">
                          <w:rPr>
                            <w:rFonts w:hint="eastAsia"/>
                          </w:rPr>
                          <w:instrText>1100</w:instrText>
                        </w:r>
                        <w:r w:rsidRPr="00107ADC">
                          <w:rPr>
                            <w:rFonts w:hint="eastAsia"/>
                          </w:rPr>
                          <w:instrText>℃</w:instrText>
                        </w:r>
                        <w:r w:rsidRPr="00107ADC">
                          <w:rPr>
                            <w:rFonts w:hint="eastAsia"/>
                          </w:rPr>
                          <w:instrText>5min</w:instrText>
                        </w:r>
                        <w:r w:rsidRPr="00107ADC">
                          <w:rPr>
                            <w:rFonts w:hint="eastAsia"/>
                          </w:rPr>
                          <w:instrText>，加热速率</w:instrText>
                        </w:r>
                        <w:r w:rsidRPr="00107ADC">
                          <w:rPr>
                            <w:rFonts w:hint="eastAsia"/>
                          </w:rPr>
                          <w:instrText>5min/</w:instrText>
                        </w:r>
                        <w:r w:rsidRPr="00107ADC">
                          <w:rPr>
                            <w:rFonts w:hint="eastAsia"/>
                          </w:rPr>
                          <w:instrText>℃</w:instrText>
                        </w:r>
                        <w:r w:rsidRPr="00107ADC">
                          <w:rPr>
                            <w:rFonts w:hint="eastAsia"/>
                          </w:rPr>
                          <w:instrText>\n</w:instrText>
                        </w:r>
                        <w:r w:rsidRPr="00107ADC">
                          <w:rPr>
                            <w:rFonts w:hint="eastAsia"/>
                          </w:rPr>
                          <w:instrText>获得透明玻璃，也可超临界干燥获得气凝胶</w:instrText>
                        </w:r>
                        <w:r w:rsidRPr="00107ADC">
                          <w:rPr>
                            <w:rFonts w:hint="eastAsia"/>
                          </w:rPr>
                          <w:instrText>\n</w:instrText>
                        </w:r>
                        <w:r w:rsidRPr="00107ADC">
                          <w:rPr>
                            <w:rFonts w:hint="eastAsia"/>
                          </w:rPr>
                          <w:instrText>含毛细管张力的计算公式</w:instrText>
                        </w:r>
                        <w:r w:rsidRPr="00107ADC">
                          <w:rPr>
                            <w:rFonts w:hint="eastAsia"/>
                          </w:rPr>
                          <w:instrText>\n</w:instrText>
                        </w:r>
                        <w:r w:rsidRPr="00107ADC">
                          <w:rPr>
                            <w:rFonts w:hint="eastAsia"/>
                          </w:rPr>
                          <w:instrText>本文主要通过控制水含量和加入乙醇来减少液</w:instrText>
                        </w:r>
                        <w:r w:rsidRPr="00107ADC">
                          <w:rPr>
                            <w:rFonts w:hint="eastAsia"/>
                          </w:rPr>
                          <w:instrText>-</w:instrText>
                        </w:r>
                        <w:r w:rsidRPr="00107ADC">
                          <w:rPr>
                            <w:rFonts w:hint="eastAsia"/>
                          </w:rPr>
                          <w:instrText>气表面张力，控制收缩平衡</w:instrText>
                        </w:r>
                        <w:r w:rsidRPr="00107ADC">
                          <w:rPr>
                            <w:rFonts w:hint="eastAsia"/>
                          </w:rPr>
                          <w:instrText>","page":"18879-18885","titl</w:instrText>
                        </w:r>
                        <w:r w:rsidRPr="00107ADC">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Pr="00107ADC">
                          <w:fldChar w:fldCharType="separate"/>
                        </w:r>
                        <w:r w:rsidRPr="00107ADC">
                          <w:rPr>
                            <w:noProof/>
                          </w:rPr>
                          <w:t>206</w:t>
                        </w:r>
                        <w:r w:rsidRPr="00107ADC">
                          <w:fldChar w:fldCharType="end"/>
                        </w:r>
                        <w:r w:rsidRPr="000C6782">
                          <w:t>. Copyright 2018 American Chemical Society.</w:t>
                        </w:r>
                        <w:bookmarkEnd w:id="150"/>
                        <w:r w:rsidRPr="000C6782">
                          <w:t xml:space="preserve"> (g) Schematic diagram of the setup used to fabricate a honeycomb pattern of cross-linked aerogel, (h) digital photo of alcogel, (i) dried honeycomb aerogel composite. (g-i) Adapted with permission from Ref.</w:t>
                        </w:r>
                        <w:bookmarkStart w:id="151" w:name="_Hlk51485577"/>
                        <w:r w:rsidRPr="000C6782">
                          <w:t xml:space="preserve"> </w:t>
                        </w:r>
                        <w:r w:rsidRPr="00107ADC">
                          <w:fldChar w:fldCharType="begin" w:fldLock="1"/>
                        </w:r>
                        <w:r w:rsidRPr="00107ADC">
                          <w:instrText>ADDIN CSL_CITATION {"citationItems":[{"id":"ITEM-1","itemData":{"DOI":"10.1021/acs.iecr.7b04058","ISSN":"15205045","abstract":"Honeycomb aerogel composites were fabricated by reinforcing selected regions of a native aerogel matrix using photopolymerization. First, alcogels were synthesized by hydrolysis-condensation of a siloxane, and by adding a multifunctional acrylic monomer and a visible-light initiator to the gelation solution. Alcogels were then placed on a programmable translation stage and exposed to a laser. Polymerization and mechanical reinforcement were induced in the exposed regions. After exposure alcogels were dried supercritically. Thermal conductivity and out-of-plane modulus of the resulting honeycombs could be varied between values typical of native aerogels (11 mW/mK and 0.75 MPa) and those of uniformly polymerized composites (65.8 mW/mK and 36.26 MPa) by varying the translation stage speed between 2 and 3 mm/s. The results were interpreted using a rule-of-mixtures model. The mechanical properties of the composites were also investigated using finite element analysis.","author":[{"dropping-particle":"","family":"White","given":"Lauren S.","non-dropping-particle":"","parse-names":false,"suffix":""},{"dropping-particle":"","family":"Selden","given":"Tyler","non-dropping-particle":"","parse-names":false,"suffix":""},{"dropping-particle":"","family":"Bertino","given":"Massimo F.","non-dropping-particle":"","parse-names":false,"suffix":""},{"dropping-particle":"","family":"Cartin","given":"Charles","non-dropping-particle":"","parse-names":false,"suffix":""},{"dropping-particle":"","family":"Angello","given":"Joseph","non-dropping-particle":"","parse-names":false,"suffix":""},{"dropping-particle":"","family":"Schwan","given":"Marina","non-dropping-particle":"","parse-names":false,"suffix":""},{"dropping-particle":"","family":"Milow","given":"Barbara","non-dropping-particle":"","parse-names":false,"suffix":""},{"dropping-particle":"","family":"Ratke","given":"Lorenz","non-dropping-particle":"","parse-names":false,"suffix":""}],"container-title":"Industrial and Engineering Chemistry Research","id":"ITEM-1","issue":"4","issued":{"date-parts":[["2018"]]},"page":"1197-1206","publisher":"American Chemical Society","title":"Fabrication of Mechanically Strong Honeycombs with Aerogel Cores","type":"article-journal","volume":"57"},"uris":["http://www.mendeley.com/documents/?uuid=1ec335b1-6b5b-4bd6-9781-a13a6dba6a65"]}],"mendeley":{"formattedCitation":"&lt;sup&gt;266&lt;/sup&gt;","plainTextFormattedCitation":"266","previouslyFormattedCitation":"&lt;sup&gt;264&lt;/sup&gt;"},"properties":{"noteIndex":0},"schema":"https://github.com/citation-style-language/schema/raw/master/csl-citation.json"}</w:instrText>
                        </w:r>
                        <w:r w:rsidRPr="00107ADC">
                          <w:fldChar w:fldCharType="separate"/>
                        </w:r>
                        <w:r w:rsidRPr="00107ADC">
                          <w:rPr>
                            <w:noProof/>
                          </w:rPr>
                          <w:t>266</w:t>
                        </w:r>
                        <w:r w:rsidRPr="00107ADC">
                          <w:fldChar w:fldCharType="end"/>
                        </w:r>
                        <w:r w:rsidRPr="000C6782">
                          <w:t>.</w:t>
                        </w:r>
                        <w:r w:rsidRPr="00B018CE">
                          <w:t xml:space="preserve"> </w:t>
                        </w:r>
                        <w:bookmarkEnd w:id="151"/>
                        <w:r w:rsidRPr="00B018CE">
                          <w:t>Copyright 2018 American Chemical Society.</w:t>
                        </w:r>
                      </w:p>
                    </w:txbxContent>
                  </v:textbox>
                </v:shape>
                <w10:anchorlock/>
              </v:group>
            </w:pict>
          </mc:Fallback>
        </mc:AlternateContent>
      </w:r>
    </w:p>
    <w:p w14:paraId="1C4919AE" w14:textId="20C788C7" w:rsidR="00A66D1E" w:rsidRPr="009F7F88" w:rsidRDefault="00A66D1E" w:rsidP="00A66D1E">
      <w:pPr>
        <w:pStyle w:val="RSCB02ArticleText"/>
        <w:rPr>
          <w:color w:val="000000" w:themeColor="text1"/>
        </w:rPr>
      </w:pPr>
    </w:p>
    <w:p w14:paraId="240705E1" w14:textId="1580CCB3" w:rsidR="00F27729" w:rsidRPr="009F7F88" w:rsidRDefault="00F27729" w:rsidP="00A66D1E">
      <w:pPr>
        <w:pStyle w:val="RSCB02ArticleText"/>
        <w:rPr>
          <w:color w:val="000000" w:themeColor="text1"/>
        </w:rPr>
      </w:pPr>
      <w:r w:rsidRPr="009F7F88">
        <w:rPr>
          <w:color w:val="000000" w:themeColor="text1"/>
        </w:rPr>
        <w:t xml:space="preserve">down to 10 </w:t>
      </w:r>
      <w:proofErr w:type="spellStart"/>
      <w:r w:rsidRPr="009F7F88">
        <w:rPr>
          <w:color w:val="000000" w:themeColor="text1"/>
        </w:rPr>
        <w:t>μm</w:t>
      </w:r>
      <w:proofErr w:type="spellEnd"/>
      <w:r w:rsidRPr="009F7F88">
        <w:rPr>
          <w:color w:val="000000" w:themeColor="text1"/>
        </w:rPr>
        <w:t xml:space="preserve"> to form more intricate structures than previously reported methods.</w:t>
      </w:r>
      <w:r w:rsidRPr="009F7F88">
        <w:rPr>
          <w:color w:val="000000" w:themeColor="text1"/>
        </w:rPr>
        <w:fldChar w:fldCharType="begin" w:fldLock="1"/>
      </w:r>
      <w:r w:rsidRPr="009F7F88">
        <w:rPr>
          <w:color w:val="000000" w:themeColor="text1"/>
        </w:rPr>
        <w:instrText>ADDIN CSL_CITATION {"citationItems":[{"id":"ITEM-1","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w:instrText>
      </w:r>
      <w:r w:rsidRPr="009F7F88">
        <w:rPr>
          <w:rFonts w:hint="eastAsia"/>
          <w:color w:val="000000" w:themeColor="text1"/>
        </w:rPr>
        <w:instrText>le":"","family":"Worsley","given":"Marcus A.","non-dropping-particle":"","parse-names":false,"suffix":""}],"container-title":"Materials Horizons","id":"ITEM-1","issue":"6","issued":{"date-parts":[["2018"]]},"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光致聚合</w:instrText>
      </w:r>
      <w:r w:rsidRPr="009F7F88">
        <w:rPr>
          <w:rFonts w:hint="eastAsia"/>
          <w:color w:val="000000" w:themeColor="text1"/>
        </w:rPr>
        <w:instrText>3D</w:instrText>
      </w:r>
      <w:r w:rsidRPr="009F7F88">
        <w:rPr>
          <w:rFonts w:hint="eastAsia"/>
          <w:color w:val="000000" w:themeColor="text1"/>
        </w:rPr>
        <w:instrText>打印石墨烯气凝胶</w:instrText>
      </w:r>
      <w:r w:rsidRPr="009F7F88">
        <w:rPr>
          <w:rFonts w:hint="eastAsia"/>
          <w:color w:val="000000" w:themeColor="text1"/>
        </w:rPr>
        <w:instrText>\n</w:instrText>
      </w:r>
      <w:r w:rsidRPr="009F7F88">
        <w:rPr>
          <w:rFonts w:hint="eastAsia"/>
          <w:color w:val="000000" w:themeColor="text1"/>
        </w:rPr>
        <w:instrText>打印精细度比其他方法提高</w:instrText>
      </w:r>
      <w:r w:rsidRPr="009F7F88">
        <w:rPr>
          <w:rFonts w:hint="eastAsia"/>
          <w:color w:val="000000" w:themeColor="text1"/>
        </w:rPr>
        <w:instrText>1</w:instrText>
      </w:r>
      <w:r w:rsidRPr="009F7F88">
        <w:rPr>
          <w:rFonts w:hint="eastAsia"/>
          <w:color w:val="000000" w:themeColor="text1"/>
        </w:rPr>
        <w:instrText>个数量级</w:instrText>
      </w:r>
      <w:r w:rsidRPr="009F7F88">
        <w:rPr>
          <w:rFonts w:hint="eastAsia"/>
          <w:color w:val="000000" w:themeColor="text1"/>
        </w:rPr>
        <w:instrText>","</w:instrText>
      </w:r>
      <w:r w:rsidRPr="009F7F88">
        <w:rPr>
          <w:color w:val="000000" w:themeColor="text1"/>
        </w:rPr>
        <w:instrText>page":"1035-1041","publisher":"Royal Society of Chemistry","title":"Additive manufacturing of complex micro-architected graphene aerogels","type":"article-journal","volume":"5"},"uris":["http://www.mendeley.com/documents/?uuid=3e5a6833-ba2c-4f34-bd3c-2b0dc8a92139"]}],"mendeley":{"formattedCitation":"&lt;sup&gt;244&lt;/sup&gt;","plainTextFormattedCitation":"244","previouslyFormattedCitation":"&lt;sup&gt;242&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lang w:eastAsia="zh-CN"/>
        </w:rPr>
        <w:t>244</w:t>
      </w:r>
      <w:r w:rsidRPr="009F7F88">
        <w:rPr>
          <w:color w:val="000000" w:themeColor="text1"/>
        </w:rPr>
        <w:fldChar w:fldCharType="end"/>
      </w:r>
      <w:r w:rsidRPr="009F7F88">
        <w:rPr>
          <w:color w:val="000000" w:themeColor="text1"/>
        </w:rPr>
        <w:t xml:space="preserve"> </w:t>
      </w:r>
    </w:p>
    <w:p w14:paraId="77B2C8A0" w14:textId="77777777" w:rsidR="00F27729" w:rsidRPr="009F7F88" w:rsidRDefault="00ED23E6" w:rsidP="00F27729">
      <w:pPr>
        <w:pStyle w:val="RSCB02ArticleText"/>
        <w:spacing w:beforeLines="50" w:before="120"/>
        <w:ind w:firstLineChars="100" w:firstLine="194"/>
        <w:rPr>
          <w:color w:val="000000" w:themeColor="text1"/>
          <w:lang w:eastAsia="zh-CN"/>
        </w:rPr>
      </w:pPr>
      <w:r w:rsidRPr="009F7F88">
        <w:rPr>
          <w:i/>
          <w:iCs/>
          <w:color w:val="000000" w:themeColor="text1"/>
          <w:lang w:eastAsia="zh-CN"/>
        </w:rPr>
        <w:t>Extrusion-based printing</w:t>
      </w:r>
      <w:r w:rsidRPr="009F7F88">
        <w:rPr>
          <w:rFonts w:hint="eastAsia"/>
          <w:i/>
          <w:iCs/>
          <w:color w:val="000000" w:themeColor="text1"/>
          <w:lang w:eastAsia="zh-CN"/>
        </w:rPr>
        <w:t>.</w:t>
      </w:r>
      <w:r w:rsidRPr="009F7F88">
        <w:rPr>
          <w:color w:val="000000" w:themeColor="text1"/>
          <w:lang w:eastAsia="zh-CN"/>
        </w:rPr>
        <w:t xml:space="preserve"> Extrusion-based 3D printing of aerogels can be achieved by automated movement of extrusion nozzles which has a typical inner diameter of several hundred microns. Extrusion can be enabled by pneumatic pressure </w:t>
      </w:r>
      <w:r w:rsidRPr="009F7F88">
        <w:rPr>
          <w:i/>
          <w:iCs/>
          <w:color w:val="000000" w:themeColor="text1"/>
          <w:lang w:eastAsia="zh-CN"/>
        </w:rPr>
        <w:t>via</w:t>
      </w:r>
      <w:r w:rsidRPr="009F7F88">
        <w:rPr>
          <w:color w:val="000000" w:themeColor="text1"/>
          <w:lang w:eastAsia="zh-CN"/>
        </w:rPr>
        <w:t xml:space="preserve"> air-powered fluid dispensers, with the air pressure and the writing speed being the key parameters for successful 3D printing. For printing aerogels, extrusion-based 3D printing is the most versatile method. It can be widely used in both molecule-derived and nanomaterial-based inks, as long as the rheology of the inks is adjusted to suitable ranges.</w:t>
      </w:r>
      <w:r w:rsidR="00F27729" w:rsidRPr="009F7F88">
        <w:rPr>
          <w:color w:val="000000" w:themeColor="text1"/>
          <w:lang w:eastAsia="zh-CN"/>
        </w:rPr>
        <w:t xml:space="preserve"> </w:t>
      </w:r>
    </w:p>
    <w:p w14:paraId="3D0924A2" w14:textId="5C89E4D2" w:rsidR="00F27729" w:rsidRPr="009F7F88" w:rsidRDefault="00F27729" w:rsidP="00F27729">
      <w:pPr>
        <w:pStyle w:val="RSCB02ArticleText"/>
        <w:ind w:firstLineChars="100" w:firstLine="194"/>
        <w:rPr>
          <w:color w:val="000000" w:themeColor="text1"/>
        </w:rPr>
      </w:pPr>
      <w:r w:rsidRPr="009F7F88">
        <w:rPr>
          <w:color w:val="000000" w:themeColor="text1"/>
          <w:lang w:eastAsia="zh-CN"/>
        </w:rPr>
        <w:t>The resolution of the printed structures largely depends on the movement precision of the nozzles or the sample holding pla</w:t>
      </w:r>
      <w:r w:rsidRPr="009F7F88">
        <w:rPr>
          <w:color w:val="000000" w:themeColor="text1"/>
        </w:rPr>
        <w:t xml:space="preserve">tforms. For extrusion-based 3D printing, the main challenges are: </w:t>
      </w:r>
      <w:r w:rsidRPr="009F7F88">
        <w:rPr>
          <w:color w:val="000000" w:themeColor="text1"/>
        </w:rPr>
        <w:fldChar w:fldCharType="begin"/>
      </w:r>
      <w:r w:rsidRPr="009F7F88">
        <w:rPr>
          <w:color w:val="000000" w:themeColor="text1"/>
        </w:rPr>
        <w:instrText xml:space="preserve"> = 1 \* roman </w:instrText>
      </w:r>
      <w:r w:rsidRPr="009F7F88">
        <w:rPr>
          <w:color w:val="000000" w:themeColor="text1"/>
        </w:rPr>
        <w:fldChar w:fldCharType="separate"/>
      </w:r>
      <w:r w:rsidRPr="009F7F88">
        <w:rPr>
          <w:noProof/>
          <w:color w:val="000000" w:themeColor="text1"/>
        </w:rPr>
        <w:t>i</w:t>
      </w:r>
      <w:r w:rsidRPr="009F7F88">
        <w:rPr>
          <w:color w:val="000000" w:themeColor="text1"/>
        </w:rPr>
        <w:fldChar w:fldCharType="end"/>
      </w:r>
      <w:r w:rsidRPr="009F7F88">
        <w:rPr>
          <w:color w:val="000000" w:themeColor="text1"/>
        </w:rPr>
        <w:t>) to achieve uniform dispersion of each component in the ink,</w:t>
      </w:r>
      <w:r w:rsidRPr="009F7F88">
        <w:rPr>
          <w:color w:val="000000" w:themeColor="text1"/>
        </w:rPr>
        <w:fldChar w:fldCharType="begin" w:fldLock="1"/>
      </w:r>
      <w:r w:rsidRPr="009F7F88">
        <w:rPr>
          <w:color w:val="000000" w:themeColor="text1"/>
        </w:rPr>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Pr="009F7F88">
        <w:rPr>
          <w:rFonts w:hint="eastAsia"/>
          <w:color w:val="000000" w:themeColor="text1"/>
        </w:rPr>
        <w:instrText>an","given":"Tongxiang","non-dropping-particle":"","parse-names":false,"suffix":""}],"container-title":"ACS Nano","id":"ITEM-1","issue":"4","issued":{"date-parts":[["2018"]]},"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广义</w:instrText>
      </w:r>
      <w:r w:rsidRPr="009F7F88">
        <w:rPr>
          <w:rFonts w:hint="eastAsia"/>
          <w:color w:val="000000" w:themeColor="text1"/>
        </w:rPr>
        <w:instrText>3D</w:instrText>
      </w:r>
      <w:r w:rsidRPr="009F7F88">
        <w:rPr>
          <w:rFonts w:hint="eastAsia"/>
          <w:color w:val="000000" w:themeColor="text1"/>
        </w:rPr>
        <w:instrText>打印混合维数石墨烯气凝胶</w:instrText>
      </w:r>
      <w:r w:rsidRPr="009F7F88">
        <w:rPr>
          <w:rFonts w:hint="eastAsia"/>
          <w:color w:val="000000" w:themeColor="text1"/>
        </w:rPr>
        <w:instrText>","page":"3502-3511","title":"Generalized 3D Printin</w:instrText>
      </w:r>
      <w:r w:rsidRPr="009F7F88">
        <w:rPr>
          <w:color w:val="000000" w:themeColor="text1"/>
        </w:rPr>
        <w:instrText>g of Graphene-Based Mixed-Dimensional Hybrid Aerogels","type":"article-journal","volume":"12"},"uris":["http://www.mendeley.com/documents/?uuid=63505419-d739-4e2c-a72a-73266b5a135d"]},{"id":"ITEM-2","itemData":{"DOI":"10.1016/j.nanoms.2019.05.003","ISSN":"25899651","author":[{"dropping-particle":"","family":"Ling","given":"Shangwen","non-dropping-particle":"","parse-names":false,"suffix":""},{"dropping-particle":"","family":"Kang","given":"Wenbin","non-dropping-particle":"","parse-names":false,"suffix":""},{"dropping-particle":"","family":"Tao","given":"Shanwen","non-dropping-particle":"","parse-names":false,"suffix":""},{"dropping-particle":"","family":"Zhang","given":"Chuhong","non-dropping-particle":"","parse-names":false,"suffix":""}],"container-title</w:instrText>
      </w:r>
      <w:r w:rsidRPr="009F7F88">
        <w:rPr>
          <w:rFonts w:hint="eastAsia"/>
          <w:color w:val="000000" w:themeColor="text1"/>
        </w:rPr>
        <w:instrText>":"Nano Materials Science","id":"ITEM-2","issue":"2","issued":{"date-parts":[["2019"]]},"note":"</w:instrText>
      </w:r>
      <w:r w:rsidRPr="009F7F88">
        <w:rPr>
          <w:rFonts w:hint="eastAsia"/>
          <w:color w:val="000000" w:themeColor="text1"/>
        </w:rPr>
        <w:instrText>已加，暂不加到综述</w:instrText>
      </w:r>
      <w:r w:rsidRPr="009F7F88">
        <w:rPr>
          <w:rFonts w:hint="eastAsia"/>
          <w:color w:val="000000" w:themeColor="text1"/>
        </w:rPr>
        <w:instrText>word</w:instrText>
      </w:r>
      <w:r w:rsidRPr="009F7F88">
        <w:rPr>
          <w:rFonts w:hint="eastAsia"/>
          <w:color w:val="000000" w:themeColor="text1"/>
        </w:rPr>
        <w:instrText>中</w:instrText>
      </w:r>
      <w:r w:rsidRPr="009F7F88">
        <w:rPr>
          <w:rFonts w:hint="eastAsia"/>
          <w:color w:val="000000" w:themeColor="text1"/>
        </w:rPr>
        <w:instrText>\n</w:instrText>
      </w:r>
      <w:r w:rsidRPr="009F7F88">
        <w:rPr>
          <w:rFonts w:hint="eastAsia"/>
          <w:color w:val="000000" w:themeColor="text1"/>
        </w:rPr>
        <w:instrText>高浓度氧化石墨烯墨水</w:instrText>
      </w:r>
      <w:r w:rsidRPr="009F7F88">
        <w:rPr>
          <w:rFonts w:hint="eastAsia"/>
          <w:color w:val="000000" w:themeColor="text1"/>
        </w:rPr>
        <w:instrText>3D</w:instrText>
      </w:r>
      <w:r w:rsidRPr="009F7F88">
        <w:rPr>
          <w:rFonts w:hint="eastAsia"/>
          <w:color w:val="000000" w:themeColor="text1"/>
        </w:rPr>
        <w:instrText>打印冷冻干燥，裂解</w:instrText>
      </w:r>
      <w:r w:rsidRPr="009F7F88">
        <w:rPr>
          <w:rFonts w:hint="eastAsia"/>
          <w:color w:val="000000" w:themeColor="text1"/>
        </w:rPr>
        <w:instrText>\n</w:instrText>
      </w:r>
      <w:r w:rsidRPr="009F7F88">
        <w:rPr>
          <w:rFonts w:hint="eastAsia"/>
          <w:color w:val="000000" w:themeColor="text1"/>
        </w:rPr>
        <w:instrText>石墨烯气凝胶为超级电容器</w:instrText>
      </w:r>
      <w:r w:rsidRPr="009F7F88">
        <w:rPr>
          <w:rFonts w:hint="eastAsia"/>
          <w:color w:val="000000" w:themeColor="text1"/>
        </w:rPr>
        <w:instrText>\n</w:instrText>
      </w:r>
      <w:r w:rsidRPr="009F7F88">
        <w:rPr>
          <w:rFonts w:hint="eastAsia"/>
          <w:color w:val="000000" w:themeColor="text1"/>
        </w:rPr>
        <w:instrText>有相关墨水粘度的原则的讨论</w:instrText>
      </w:r>
      <w:r w:rsidRPr="009F7F88">
        <w:rPr>
          <w:rFonts w:hint="eastAsia"/>
          <w:color w:val="000000" w:themeColor="text1"/>
        </w:rPr>
        <w:instrText>\n</w:instrText>
      </w:r>
      <w:r w:rsidRPr="009F7F88">
        <w:rPr>
          <w:rFonts w:hint="eastAsia"/>
          <w:color w:val="000000" w:themeColor="text1"/>
        </w:rPr>
        <w:instrText>用</w:instrText>
      </w:r>
      <w:r w:rsidRPr="009F7F88">
        <w:rPr>
          <w:rFonts w:hint="eastAsia"/>
          <w:color w:val="000000" w:themeColor="text1"/>
        </w:rPr>
        <w:instrText>NaOH</w:instrText>
      </w:r>
      <w:r w:rsidRPr="009F7F88">
        <w:rPr>
          <w:rFonts w:hint="eastAsia"/>
          <w:color w:val="000000" w:themeColor="text1"/>
        </w:rPr>
        <w:instrText>控制氧化石墨烯的分散</w:instrText>
      </w:r>
      <w:r w:rsidRPr="009F7F88">
        <w:rPr>
          <w:rFonts w:hint="eastAsia"/>
          <w:color w:val="000000" w:themeColor="text1"/>
        </w:rPr>
        <w:instrText>\n</w:instrText>
      </w:r>
      <w:r w:rsidRPr="009F7F88">
        <w:rPr>
          <w:rFonts w:hint="eastAsia"/>
          <w:color w:val="000000" w:themeColor="text1"/>
        </w:rPr>
        <w:instrText>有图：粘度、电镜</w:instrText>
      </w:r>
      <w:r w:rsidRPr="009F7F88">
        <w:rPr>
          <w:rFonts w:hint="eastAsia"/>
          <w:color w:val="000000" w:themeColor="text1"/>
        </w:rPr>
        <w:instrText>\n</w:instrText>
      </w:r>
      <w:r w:rsidRPr="009F7F88">
        <w:rPr>
          <w:rFonts w:hint="eastAsia"/>
          <w:color w:val="000000" w:themeColor="text1"/>
        </w:rPr>
        <w:instrText>无图：样品、应用</w:instrText>
      </w:r>
      <w:r w:rsidRPr="009F7F88">
        <w:rPr>
          <w:rFonts w:hint="eastAsia"/>
          <w:color w:val="000000" w:themeColor="text1"/>
        </w:rPr>
        <w:instrText>","page":"142-148","publisher":"Elsevier Ltd","title":"H</w:instrText>
      </w:r>
      <w:r w:rsidRPr="009F7F88">
        <w:rPr>
          <w:color w:val="000000" w:themeColor="text1"/>
        </w:rPr>
        <w:instrText>ighly concentrated graphene oxide ink for facile 3D printing of supercapacitors","type":"article-journal","volume":"1"},"uris":["http://www.mendeley.com/documents/?uuid=8754143b-17ff-4ed0-b0ff-2cb505fccb21"]},{"id":"ITEM-3","itemData":{"DOI":"10.1021/acs.chemmater.6b02662","ISSN":"15205002","abstract":"The manufacturing of three-dimensional (3D) graphene monoliths with remarkable electrical performance has become a challenging issue because their potential applications in the energy and electronic-based fields. Here we show the development of outstanding electrically conductive graphene patterned cellular structures combining a versatile and easily scalable filament printing method, such as Robocasting, with the use of highly crystalline graphene nanoplatelets (GNPs) as the graphene source. Robust 3D pure graphene-based monoliths have been manufactured by printing pseudoplastic aqueous-based GNPs inks with high graphene contents (36.6 wt %) and further thermal treatment by spark plasma sintering. Specific conductivities up to 385 S·cm-1 have been assessed along the longitudinal direction of the 3D structure, i.e., where the current mainly flowed along the struts, being more conductor than reported 3D synthesized graphene structures and up to 2 orders of magnitude higher than 3D printed graphene monoliths. The present findings could open a straightforward pathway for creating, in a controlled way, a wide range of graphene-based hierarchical structures with an excellent electrical performance and robustness that could be employed for energy storage systems.","author":[{"dropping-particle":"","family":"La Osa","given":"Gregorio","non-dropping-particle":"De","parse-names":false,"suffix":""},{"dropping-particle":"","family":"Pérez-Coll","given":"Domingo","non-dropping-particle":"","parse-names":false,"suffix":""},{"dropping-particle":"","family":"Miranzo","given":"Pilar","non-dropping-particle":"","parse-names":false,"suffix":""},{"dropping-particle":"","family":"Osendi","given":"María Isabel","non-dropping-particle":"","parse-names":false,"suffix":""},{"dropping-particle":"","family":"Belmonte","given":"Manuel","non-dropping-particle":"","parse-names":false,"suffix":""}],"container-title":"Chemistry of Materials","id":"ITEM-3","issue":"17","issued":{"date-par</w:instrText>
      </w:r>
      <w:r w:rsidRPr="009F7F88">
        <w:rPr>
          <w:rFonts w:hint="eastAsia"/>
          <w:color w:val="000000" w:themeColor="text1"/>
        </w:rPr>
        <w:instrText>ts":[["2016"]]},"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沾边文献</w:instrText>
      </w:r>
      <w:r w:rsidRPr="009F7F88">
        <w:rPr>
          <w:rFonts w:hint="eastAsia"/>
          <w:color w:val="000000" w:themeColor="text1"/>
        </w:rPr>
        <w:instrText>\n</w:instrText>
      </w:r>
      <w:r w:rsidRPr="009F7F88">
        <w:rPr>
          <w:rFonts w:hint="eastAsia"/>
          <w:color w:val="000000" w:themeColor="text1"/>
        </w:rPr>
        <w:instrText>样品名称无气凝胶字眼</w:instrText>
      </w:r>
      <w:r w:rsidRPr="009F7F88">
        <w:rPr>
          <w:rFonts w:hint="eastAsia"/>
          <w:color w:val="000000" w:themeColor="text1"/>
        </w:rPr>
        <w:instrText>\n3D</w:instrText>
      </w:r>
      <w:r w:rsidRPr="009F7F88">
        <w:rPr>
          <w:rFonts w:hint="eastAsia"/>
          <w:color w:val="000000" w:themeColor="text1"/>
        </w:rPr>
        <w:instrText>打印石墨烯纳米片，无干燥过程，空气中</w:instrText>
      </w:r>
      <w:r w:rsidRPr="009F7F88">
        <w:rPr>
          <w:rFonts w:hint="eastAsia"/>
          <w:color w:val="000000" w:themeColor="text1"/>
        </w:rPr>
        <w:instrText>400</w:instrText>
      </w:r>
      <w:r w:rsidRPr="009F7F88">
        <w:rPr>
          <w:rFonts w:hint="eastAsia"/>
          <w:color w:val="000000" w:themeColor="text1"/>
        </w:rPr>
        <w:instrText>多度烧掉有机物，</w:instrText>
      </w:r>
      <w:r w:rsidRPr="009F7F88">
        <w:rPr>
          <w:rFonts w:hint="eastAsia"/>
          <w:color w:val="000000" w:themeColor="text1"/>
        </w:rPr>
        <w:instrText>1200</w:instrText>
      </w:r>
      <w:r w:rsidRPr="009F7F88">
        <w:rPr>
          <w:rFonts w:hint="eastAsia"/>
          <w:color w:val="000000" w:themeColor="text1"/>
        </w:rPr>
        <w:instrText>℃等离子烧结</w:instrText>
      </w:r>
      <w:r w:rsidRPr="009F7F88">
        <w:rPr>
          <w:rFonts w:hint="eastAsia"/>
          <w:color w:val="000000" w:themeColor="text1"/>
        </w:rPr>
        <w:instrText>\n</w:instrText>
      </w:r>
      <w:r w:rsidRPr="009F7F88">
        <w:rPr>
          <w:rFonts w:hint="eastAsia"/>
          <w:color w:val="000000" w:themeColor="text1"/>
        </w:rPr>
        <w:instrText>高导电多孔体</w:instrText>
      </w:r>
      <w:r w:rsidRPr="009F7F88">
        <w:rPr>
          <w:rFonts w:hint="eastAsia"/>
          <w:color w:val="000000" w:themeColor="text1"/>
        </w:rPr>
        <w:instrText>","page":"6321-6328","title":"Printing of Graphene Nanoplatelets into Highly Electrically Conductive Three-Dimensional Porous Macrostructures","type":"article-j</w:instrText>
      </w:r>
      <w:r w:rsidRPr="009F7F88">
        <w:rPr>
          <w:color w:val="000000" w:themeColor="text1"/>
        </w:rPr>
        <w:instrText>ournal","volume":"28"},"uris":["http://www.mendeley.com/documents/?uuid=8e9e59fd-2443-4f6e-9ff5-c5c49b84ea9c"]},{"id":"ITEM-4","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family":"Fan","given":"Tongxiang","non-dropping-particle":"","parse-names":false,"suffix":""}],"container-title":"Advanced Functional Materials","id":"ITEM-4","issued":{"date-part</w:instrText>
      </w:r>
      <w:r w:rsidRPr="009F7F88">
        <w:rPr>
          <w:rFonts w:hint="eastAsia"/>
          <w:color w:val="000000" w:themeColor="text1"/>
        </w:rPr>
        <w:instrTex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仿叶子负载型石墨烯气凝胶，电化学储能</w:instrText>
      </w:r>
      <w:r w:rsidRPr="009F7F88">
        <w:rPr>
          <w:rFonts w:hint="eastAsia"/>
          <w:color w:val="000000" w:themeColor="text1"/>
        </w:rPr>
        <w:instrText>","page":"1805057","title":"Architectured Leaf-Inspired Ni0.33Co0.66S2/Graphene Aerogels via 3D Printing for High-Performance Energy Storage","type":"article-journal","volume":"28"},"uris":["http://www.mend</w:instrText>
      </w:r>
      <w:r w:rsidRPr="009F7F88">
        <w:rPr>
          <w:color w:val="000000" w:themeColor="text1"/>
        </w:rPr>
        <w:instrText>eley.com/documents/?uuid=0b565c68-eb69-4a6d-a74b-ed6460c534e2"]}],"mendeley":{"formattedCitation":"&lt;sup&gt;186,233,239,249&lt;/sup&gt;","plainTextFormattedCitation":"186,233,239,249","previouslyFormattedCitation":"&lt;sup&gt;184,231,237,247&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6,233,239,249</w:t>
      </w:r>
      <w:r w:rsidRPr="009F7F88">
        <w:rPr>
          <w:color w:val="000000" w:themeColor="text1"/>
        </w:rPr>
        <w:fldChar w:fldCharType="end"/>
      </w:r>
      <w:r w:rsidRPr="009F7F88">
        <w:rPr>
          <w:color w:val="000000" w:themeColor="text1"/>
        </w:rPr>
        <w:t xml:space="preserve"> </w:t>
      </w:r>
      <w:r w:rsidRPr="009F7F88">
        <w:rPr>
          <w:color w:val="000000" w:themeColor="text1"/>
        </w:rPr>
        <w:fldChar w:fldCharType="begin"/>
      </w:r>
      <w:r w:rsidRPr="009F7F88">
        <w:rPr>
          <w:color w:val="000000" w:themeColor="text1"/>
        </w:rPr>
        <w:instrText xml:space="preserve"> = 2 \* roman </w:instrText>
      </w:r>
      <w:r w:rsidRPr="009F7F88">
        <w:rPr>
          <w:color w:val="000000" w:themeColor="text1"/>
        </w:rPr>
        <w:fldChar w:fldCharType="separate"/>
      </w:r>
      <w:r w:rsidRPr="009F7F88">
        <w:rPr>
          <w:noProof/>
          <w:color w:val="000000" w:themeColor="text1"/>
        </w:rPr>
        <w:t>ii</w:t>
      </w:r>
      <w:r w:rsidRPr="009F7F88">
        <w:rPr>
          <w:color w:val="000000" w:themeColor="text1"/>
        </w:rPr>
        <w:fldChar w:fldCharType="end"/>
      </w:r>
      <w:r w:rsidRPr="009F7F88">
        <w:rPr>
          <w:color w:val="000000" w:themeColor="text1"/>
        </w:rPr>
        <w:t>) to adjust the rheological properties of the ink not only with shear-thinning behaviour for reliable extrusion, but also with enough viscoelasticity to self-support and retain the shape immediately after printing.</w:t>
      </w:r>
      <w:r w:rsidRPr="009F7F88">
        <w:rPr>
          <w:color w:val="000000" w:themeColor="text1"/>
        </w:rPr>
        <w:fldChar w:fldCharType="begin" w:fldLock="1"/>
      </w:r>
      <w:r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Pr="009F7F88">
        <w:rPr>
          <w:rFonts w:hint="eastAsia"/>
          <w:color w:val="000000" w:themeColor="text1"/>
        </w:rPr>
        <w:instrText>,"parse-names":false,"suffix":""}],"container-title":"Nature Communications","id":"ITEM-1","issued":{"date-parts":[["2015"]]},"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第一篇</w:instrText>
      </w:r>
      <w:r w:rsidRPr="009F7F88">
        <w:rPr>
          <w:rFonts w:hint="eastAsia"/>
          <w:color w:val="000000" w:themeColor="text1"/>
        </w:rPr>
        <w:instrText>3D</w:instrText>
      </w:r>
      <w:r w:rsidRPr="009F7F88">
        <w:rPr>
          <w:rFonts w:hint="eastAsia"/>
          <w:color w:val="000000" w:themeColor="text1"/>
        </w:rPr>
        <w:instrText>打印气凝胶文献</w:instrText>
      </w:r>
      <w:r w:rsidRPr="009F7F88">
        <w:rPr>
          <w:rFonts w:hint="eastAsia"/>
          <w:color w:val="000000" w:themeColor="text1"/>
        </w:rPr>
        <w:instrText>\n</w:instrText>
      </w:r>
      <w:r w:rsidRPr="009F7F88">
        <w:rPr>
          <w:rFonts w:hint="eastAsia"/>
          <w:color w:val="000000" w:themeColor="text1"/>
        </w:rPr>
        <w:instrText>两种途径：添加气相氧化硅最后</w:instrText>
      </w:r>
      <w:r w:rsidRPr="009F7F88">
        <w:rPr>
          <w:rFonts w:hint="eastAsia"/>
          <w:color w:val="000000" w:themeColor="text1"/>
        </w:rPr>
        <w:instrText>etching</w:instrText>
      </w:r>
      <w:r w:rsidRPr="009F7F88">
        <w:rPr>
          <w:rFonts w:hint="eastAsia"/>
          <w:color w:val="000000" w:themeColor="text1"/>
        </w:rPr>
        <w:instrText>；添加</w:instrText>
      </w:r>
      <w:r w:rsidRPr="009F7F88">
        <w:rPr>
          <w:rFonts w:hint="eastAsia"/>
          <w:color w:val="000000" w:themeColor="text1"/>
        </w:rPr>
        <w:instrText>R-F</w:instrText>
      </w:r>
      <w:r w:rsidRPr="009F7F88">
        <w:rPr>
          <w:rFonts w:hint="eastAsia"/>
          <w:color w:val="000000" w:themeColor="text1"/>
        </w:rPr>
        <w:instrText>溶胶</w:instrText>
      </w:r>
      <w:r w:rsidRPr="009F7F88">
        <w:rPr>
          <w:rFonts w:hint="eastAsia"/>
          <w:color w:val="000000" w:themeColor="text1"/>
        </w:rPr>
        <w:instrText>","page":"6962","publisher":"Nature Publishing Group","title":"Highly comp</w:instrText>
      </w:r>
      <w:r w:rsidRPr="009F7F88">
        <w:rPr>
          <w:color w:val="000000" w:themeColor="text1"/>
        </w:rPr>
        <w:instrText>ressible 3D periodic graphene aerogel microlattices","type":"article-journal","volume":"6"},"uris":["http://www.mendeley.com/documents/?uuid=717465b1-bbfc-44c6-9e92-bf477472c748"]},{"id":"ITEM-2","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an","given":"Tongxiang","non-dropping-particle":"","parse-names":false,"suffix":""}],"container-title":"ACS Nan</w:instrText>
      </w:r>
      <w:r w:rsidRPr="009F7F88">
        <w:rPr>
          <w:rFonts w:hint="eastAsia"/>
          <w:color w:val="000000" w:themeColor="text1"/>
        </w:rPr>
        <w:instrText>o","id":"ITEM-2","issue":"4","issued":{"date-parts":[["2018"]]},"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广义</w:instrText>
      </w:r>
      <w:r w:rsidRPr="009F7F88">
        <w:rPr>
          <w:rFonts w:hint="eastAsia"/>
          <w:color w:val="000000" w:themeColor="text1"/>
        </w:rPr>
        <w:instrText>3D</w:instrText>
      </w:r>
      <w:r w:rsidRPr="009F7F88">
        <w:rPr>
          <w:rFonts w:hint="eastAsia"/>
          <w:color w:val="000000" w:themeColor="text1"/>
        </w:rPr>
        <w:instrText>打印混合维数石墨烯气凝胶</w:instrText>
      </w:r>
      <w:r w:rsidRPr="009F7F88">
        <w:rPr>
          <w:rFonts w:hint="eastAsia"/>
          <w:color w:val="000000" w:themeColor="text1"/>
        </w:rPr>
        <w:instrText>","page":"3502-3511","title":"Generalized 3D Printing of Graphene-Based Mixed-Dimensional Hybrid Aerogels","type":"article-journal","volume":"12"},"uris":["http://</w:instrText>
      </w:r>
      <w:r w:rsidRPr="009F7F88">
        <w:rPr>
          <w:color w:val="000000" w:themeColor="text1"/>
        </w:rPr>
        <w:instrText>www.mendeley.com/documents/?uuid=63505419-d739-4e2c-a72a-73266b5a135d"]},{"id":"ITEM-3","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y":"Saiz","given":"Eduardo","non-dropping-partic</w:instrText>
      </w:r>
      <w:r w:rsidRPr="009F7F88">
        <w:rPr>
          <w:rFonts w:hint="eastAsia"/>
          <w:color w:val="000000" w:themeColor="text1"/>
        </w:rPr>
        <w:instrText>le":"","parse-names":false,"suffix":""}],"container-title":"ACS Applied Materials and Interfaces","id":"ITEM-3","issue":"42","issued":{"date-parts":[["2017"]]},"note":"</w:instrText>
      </w:r>
      <w:r w:rsidRPr="009F7F88">
        <w:rPr>
          <w:rFonts w:hint="eastAsia"/>
          <w:color w:val="000000" w:themeColor="text1"/>
        </w:rPr>
        <w:instrText>已加</w:instrText>
      </w:r>
      <w:r w:rsidRPr="009F7F88">
        <w:rPr>
          <w:rFonts w:hint="eastAsia"/>
          <w:color w:val="000000" w:themeColor="text1"/>
        </w:rPr>
        <w:instrText>\nF127</w:instrText>
      </w:r>
      <w:r w:rsidRPr="009F7F88">
        <w:rPr>
          <w:rFonts w:hint="eastAsia"/>
          <w:color w:val="000000" w:themeColor="text1"/>
        </w:rPr>
        <w:instrText>热敏油墨</w:instrText>
      </w:r>
      <w:r w:rsidRPr="009F7F88">
        <w:rPr>
          <w:rFonts w:hint="eastAsia"/>
          <w:color w:val="000000" w:themeColor="text1"/>
        </w:rPr>
        <w:instrText>3D</w:instrText>
      </w:r>
      <w:r w:rsidRPr="009F7F88">
        <w:rPr>
          <w:rFonts w:hint="eastAsia"/>
          <w:color w:val="000000" w:themeColor="text1"/>
        </w:rPr>
        <w:instrText>打印冷冻干燥</w:instrText>
      </w:r>
      <w:r w:rsidRPr="009F7F88">
        <w:rPr>
          <w:rFonts w:hint="eastAsia"/>
          <w:color w:val="000000" w:themeColor="text1"/>
        </w:rPr>
        <w:instrText>\n</w:instrText>
      </w:r>
      <w:r w:rsidRPr="009F7F88">
        <w:rPr>
          <w:rFonts w:hint="eastAsia"/>
          <w:color w:val="000000" w:themeColor="text1"/>
        </w:rPr>
        <w:instrText>还原化学改性石墨烯气凝胶</w:instrText>
      </w:r>
      <w:r w:rsidRPr="009F7F88">
        <w:rPr>
          <w:rFonts w:hint="eastAsia"/>
          <w:color w:val="000000" w:themeColor="text1"/>
        </w:rPr>
        <w:instrText>/</w:instrText>
      </w:r>
      <w:r w:rsidRPr="009F7F88">
        <w:rPr>
          <w:rFonts w:hint="eastAsia"/>
          <w:color w:val="000000" w:themeColor="text1"/>
        </w:rPr>
        <w:instrText>铜电极</w:instrText>
      </w:r>
      <w:r w:rsidRPr="009F7F88">
        <w:rPr>
          <w:rFonts w:hint="eastAsia"/>
          <w:color w:val="000000" w:themeColor="text1"/>
        </w:rPr>
        <w:instrText>\n</w:instrText>
      </w:r>
      <w:r w:rsidRPr="009F7F88">
        <w:rPr>
          <w:rFonts w:hint="eastAsia"/>
          <w:color w:val="000000" w:themeColor="text1"/>
        </w:rPr>
        <w:instrText>能源存储应用</w:instrText>
      </w:r>
      <w:r w:rsidRPr="009F7F88">
        <w:rPr>
          <w:rFonts w:hint="eastAsia"/>
          <w:color w:val="000000" w:themeColor="text1"/>
        </w:rPr>
        <w:instrText>","page":"37136-37145","title":"Multimate</w:instrText>
      </w:r>
      <w:r w:rsidRPr="009F7F88">
        <w:rPr>
          <w:color w:val="000000" w:themeColor="text1"/>
        </w:rPr>
        <w:instrText>rial 3D Printing of Graphene-Based Electrodes for Electrochemical Energy Storage Using Thermoresponsive Inks","type":"article-journal","volume":"9"},"uris":["http://www.mendeley.com/documents/?uuid=027e3dc5-8906-4035-bcaf-d90ad3da3390"]},{"id":"ITEM-4","itemData":{"DOI":"10.1016/j.carbon.2017.12.120","ISSN":"00086223","abstract":"The research focuses on fabrication of graphene scaffolds by three-dimensional printing and their anisotropic properties. A novel strategy to prepare printable graphene ink is reported first, and three-dimensional scaffolds with high content (50 wt %) and aligned graphene are achieved by three-dimensional printing. Adequate shear thinning and rheology behavior are required for printable graphene ink to flow through the nozzle smoothly and self-support during the printing process. The scaffolds with different contents and printing parameters exhibit good resolution and good bonding between layers. The alignment of graphene sheets along the direction of flowing can be observed due to the shear stress in the nozzle. When the temperature rises up to 450 °C, electrical conductivities along transvers and longitudinal directions of 50 wt % are enhanced to 479.2 and 425.6 S/m, which are 6.7 and 8.4 times higher than that at room temperature, respectively. The alignment can contribute to the electrical anisotropy of three-dimensional graphene scaffolds. The electrical resistance variations under compression and electrical anisotropy demonstrate the potential application of the graphene scaffolds in electrical device, sensor, especially combined with three-dimensional printing.","author":[{"dropping-particle":"","family":"Huang","given":"Kai","non-dropping-particle":"","parse-names":false,"suffix":""},{"dropping-particle":"","family":"Yang","given":"Jinshan","non-dropping-particle":"","parse-names":false,"suffix":""},{"dropping-particle":"","family":"Dong","given":"Shaoming","non-dropping-particle":"","parse-names":false,"suffix":""},{"dropping-particle":"","family":"Feng","given":"Qian","non-dropping-particle":"","parse-names":false,"suffix":""},{"dropping-particle":"","family":"Zhang","given":"Xiangyu","non-dropping-particle":"","parse-names":false,"suffix":""},{"dropping-particle":"","family":"Ding","given":"Yusheng","non-dropping-parti</w:instrText>
      </w:r>
      <w:r w:rsidRPr="009F7F88">
        <w:rPr>
          <w:rFonts w:hint="eastAsia"/>
          <w:color w:val="000000" w:themeColor="text1"/>
        </w:rPr>
        <w:instrText>cle":"","parse-names":false,"suffix":""},{"dropping-particle":"","family":"Hu","given":"Jianbao","non-dropping-particle":"","parse-names":false,"suffix":""}],"container-title":"Carbon","id":"ITEM-4","issued":{"date-parts":[["2018"]]},"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加到石墨烯中，文中未称为气凝胶</w:instrText>
      </w:r>
      <w:r w:rsidRPr="009F7F88">
        <w:rPr>
          <w:rFonts w:hint="eastAsia"/>
          <w:color w:val="000000" w:themeColor="text1"/>
        </w:rPr>
        <w:instrText>\n3D</w:instrText>
      </w:r>
      <w:r w:rsidRPr="009F7F88">
        <w:rPr>
          <w:rFonts w:hint="eastAsia"/>
          <w:color w:val="000000" w:themeColor="text1"/>
        </w:rPr>
        <w:instrText>打印石墨烯骨架，常压干燥</w:instrText>
      </w:r>
      <w:r w:rsidRPr="009F7F88">
        <w:rPr>
          <w:rFonts w:hint="eastAsia"/>
          <w:color w:val="000000" w:themeColor="text1"/>
        </w:rPr>
        <w:instrText>\n\nthree- dimensional graphene scaffolds (3DGS)","page":"1-10","publisher":"Elsevier Ltd","title":"Anisotropy of graphene scaffolds assembled by three-dimensional printing","type":"article-journal","volume":"130"},"uris":["http://w</w:instrText>
      </w:r>
      <w:r w:rsidRPr="009F7F88">
        <w:rPr>
          <w:color w:val="000000" w:themeColor="text1"/>
        </w:rPr>
        <w:instrText>ww.mendeley.com/documents/?uuid=08629b8b-8b00-46ca-a599-6d54f575638d"]},{"id":"ITEM-5","itemData":{"DOI":"10.1016/j.apmt.2019.06.016","ISSN":"23529407","abstract":"© 2019 Elsevier Ltd Although direct ink writing (DIW) is a versatile 3D printing technique, progress in DIW has been constrained by the stringent rheological requirements for printable conductive nanocomposites, particularly at smaller length scales. In this work, we overcome these challenges using an aqueous nanocomposite ink with polydimethylsiloxane (PDMS) submicrobeads and an electrochemically derived graphene oxide (EGO) nanofiller. This nanocomposite ink possesses a thixotropic, self-supporting viscoelasticity. It can be easily extruded through very small nozzle openings (as small as 50 μm) allowing for the highest resolution PDMS DIW reported to date. With a mild thermal annealing, the DIW-printed device exhibits low resistivity (1660 Ω·cm) at a low percolation threshold of EGO (0.83 vol.%) owing to the unique nanocomposite structure of graphene-wrapped elastomeric beads. The nanocomposite ink was used to print wearable, macro-scale strain sensing patches, as well as remarkably small, micron-scale pressure sensors. The large-scale strain sensors have excellent performance over a large working range (up to 40% strain), with high gauge factor (20.3) and fast responsivity (83 ms), while the micron-scale pressure sensors demonstrated high pressure sensitivity (0.31 kPa−1) and operating range (0.248–500 kPa). Ultrahigh resolution, multi-material layer-by-layer deposition allows the engineering of microscale features into the devices, features which can be used to tune the piezoresistive mechanism and degree of piezoresistivity.","author":[{"dropping-particle":"","family":"Shi","given":"Ge","non-dropping-particle":"","parse-names":false,"suffix":""},{"dropping-particle":"","family":"Lowe","given":"Sean E.","non-dropping-particle":"","parse-names":false,"suffix":""},{"dropping-particle":"","family":"Teo","given":"Adrian J.T.","non-dropping-particle":"","parse-names":false,"suffix":""},{"dropping-particle":"","family":"Dinh","given":"Toan K.","non-dropping-particle":"","parse-names":false,"suffix":""},{"dropping-particle":"","family":"Tan","given":"Say Hwa","non-dropping-particle":"","parse-names":false,"suffix":""},{"dropping-particle":"","family":"Qin","given":"Jiadong","non-dropping-particle":"","parse-names":false,"suffix":""},{"dropping-particle":"","family":"Zhang","given":"Yubai","non-dropping-particle":"","parse-names":false,"suffix":""},{"dropping-particle":"","family":"Zhong","given":"Yu Lin","non-dropping-particle":"","parse-names":false,"suffix":""},{"dropping-particle":"","family":"Zhao","given":"Huijun","non-dropping-particle":"","parse-names":false,"suffix":""}],"container-title":</w:instrText>
      </w:r>
      <w:r w:rsidRPr="009F7F88">
        <w:rPr>
          <w:rFonts w:hint="eastAsia"/>
          <w:color w:val="000000" w:themeColor="text1"/>
        </w:rPr>
        <w:instrText>"Applied Materials Today","id":"ITEM-5","issued":{"date-parts":[["2019"]]},"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冷冻干燥制备氧化石墨烯气凝胶，与聚二甲基硅烷微球混合，形成可打印墨水。</w:instrText>
      </w:r>
      <w:r w:rsidRPr="009F7F88">
        <w:rPr>
          <w:rFonts w:hint="eastAsia"/>
          <w:color w:val="000000" w:themeColor="text1"/>
        </w:rPr>
        <w:instrText>\n</w:instrText>
      </w:r>
      <w:r w:rsidRPr="009F7F88">
        <w:rPr>
          <w:rFonts w:hint="eastAsia"/>
          <w:color w:val="000000" w:themeColor="text1"/>
        </w:rPr>
        <w:instrText>主成分是氧化硅微球，次成分是石墨烯。</w:instrText>
      </w:r>
      <w:r w:rsidRPr="009F7F88">
        <w:rPr>
          <w:rFonts w:hint="eastAsia"/>
          <w:color w:val="000000" w:themeColor="text1"/>
        </w:rPr>
        <w:instrText>\n</w:instrText>
      </w:r>
      <w:r w:rsidRPr="009F7F88">
        <w:rPr>
          <w:rFonts w:hint="eastAsia"/>
          <w:color w:val="000000" w:themeColor="text1"/>
        </w:rPr>
        <w:instrText>用于可穿戴微型触觉传感器</w:instrText>
      </w:r>
      <w:r w:rsidRPr="009F7F88">
        <w:rPr>
          <w:rFonts w:hint="eastAsia"/>
          <w:color w:val="000000" w:themeColor="text1"/>
        </w:rPr>
        <w:instrText>","page":"482-492","publisher":"Elsevier Ltd","title":"A versatile PDMS submicrobead/graphene oxide</w:instrText>
      </w:r>
      <w:r w:rsidRPr="009F7F88">
        <w:rPr>
          <w:color w:val="000000" w:themeColor="text1"/>
        </w:rPr>
        <w:instrText xml:space="preserve"> nanocomposite ink for the direct ink writing of wearable micron-scale tactile sensors","type":"article-journal","volume":"16"},"uris":["http://www.mendeley.com/documents/?uuid=c8950915-12fc-479a-a67f-3c224adb01e4"]},{"id":"ITEM-6","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family":"Fan","given":"Tongxiang","non-dropping-particle":"","parse-names"</w:instrText>
      </w:r>
      <w:r w:rsidRPr="009F7F88">
        <w:rPr>
          <w:rFonts w:hint="eastAsia"/>
          <w:color w:val="000000" w:themeColor="text1"/>
        </w:rPr>
        <w:instrText>:false,"suffix":""}],"container-title":"Advanced Functional Materials","id":"ITEM-6","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仿叶子负载型石墨烯气凝胶，电化学储能</w:instrText>
      </w:r>
      <w:r w:rsidRPr="009F7F88">
        <w:rPr>
          <w:rFonts w:hint="eastAsia"/>
          <w:color w:val="000000" w:themeColor="text1"/>
        </w:rPr>
        <w:instrText>","page":"1805057","title":"Architectured Leaf-Inspired Ni0.33Co0.66S2/Graphene Aerogels via 3D Print</w:instrText>
      </w:r>
      <w:r w:rsidRPr="009F7F88">
        <w:rPr>
          <w:color w:val="000000" w:themeColor="text1"/>
        </w:rPr>
        <w:instrText>ing for High-Performance Energy Storage","type":"article-journal","volume":"28"},"uris":["http://www.mendeley.com/documents/?uuid=0b565c68-eb69-4a6d-a74b-ed6460c534e2"]}],"mendeley":{"formattedCitation":"&lt;sup&gt;18,186,231,232,240,249&lt;/sup&gt;","plainTextFormattedCitation":"18,186,231,232,240,249","previouslyFormattedCitation":"&lt;sup&gt;18,184,229,230,238,247&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186,231,232,240,249</w:t>
      </w:r>
      <w:r w:rsidRPr="009F7F88">
        <w:rPr>
          <w:color w:val="000000" w:themeColor="text1"/>
        </w:rPr>
        <w:fldChar w:fldCharType="end"/>
      </w:r>
      <w:r w:rsidRPr="009F7F88">
        <w:rPr>
          <w:color w:val="000000" w:themeColor="text1"/>
        </w:rPr>
        <w:t xml:space="preserve"> </w:t>
      </w:r>
      <w:r w:rsidRPr="009F7F88">
        <w:rPr>
          <w:color w:val="000000" w:themeColor="text1"/>
        </w:rPr>
        <w:fldChar w:fldCharType="begin"/>
      </w:r>
      <w:r w:rsidRPr="009F7F88">
        <w:rPr>
          <w:color w:val="000000" w:themeColor="text1"/>
        </w:rPr>
        <w:instrText xml:space="preserve"> = 3 \* roman </w:instrText>
      </w:r>
      <w:r w:rsidRPr="009F7F88">
        <w:rPr>
          <w:color w:val="000000" w:themeColor="text1"/>
        </w:rPr>
        <w:fldChar w:fldCharType="separate"/>
      </w:r>
      <w:r w:rsidRPr="009F7F88">
        <w:rPr>
          <w:noProof/>
          <w:color w:val="000000" w:themeColor="text1"/>
        </w:rPr>
        <w:t>iii</w:t>
      </w:r>
      <w:r w:rsidRPr="009F7F88">
        <w:rPr>
          <w:color w:val="000000" w:themeColor="text1"/>
        </w:rPr>
        <w:fldChar w:fldCharType="end"/>
      </w:r>
      <w:r w:rsidRPr="009F7F88">
        <w:rPr>
          <w:color w:val="000000" w:themeColor="text1"/>
        </w:rPr>
        <w:t>) to control/maintain the nanostructures of the gels through adjustment of chemical compositions on the basis of meeting the rheological requirements for printing.</w:t>
      </w:r>
      <w:r w:rsidRPr="009F7F88">
        <w:rPr>
          <w:color w:val="000000" w:themeColor="text1"/>
        </w:rPr>
        <w:fldChar w:fldCharType="begin" w:fldLock="1"/>
      </w:r>
      <w:r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Pr="009F7F88">
        <w:rPr>
          <w:rFonts w:ascii="Cambria Math" w:hAnsi="Cambria Math" w:cs="Cambria Math"/>
          <w:color w:val="000000" w:themeColor="text1"/>
        </w:rPr>
        <w:instrText>∼</w:instrText>
      </w:r>
      <w:r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Pr="009F7F88">
        <w:rPr>
          <w:rFonts w:hint="eastAsia"/>
          <w:color w:val="000000" w:themeColor="text1"/>
        </w:rPr>
        <w:instrText>":"Marcus A.","non-dropping-particle":"","parse-names":false,"suffix":""}],"container-title":"Materials Horizons","id":"ITEM-1","issue":"6","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RF</w:instrText>
      </w:r>
      <w:r w:rsidRPr="009F7F88">
        <w:rPr>
          <w:rFonts w:hint="eastAsia"/>
          <w:color w:val="000000" w:themeColor="text1"/>
        </w:rPr>
        <w:instrText>有机和炭气凝胶</w:instrText>
      </w:r>
      <w:r w:rsidRPr="009F7F88">
        <w:rPr>
          <w:rFonts w:hint="eastAsia"/>
          <w:color w:val="000000" w:themeColor="text1"/>
        </w:rPr>
        <w:instrText>\n</w:instrText>
      </w:r>
      <w:r w:rsidRPr="009F7F88">
        <w:rPr>
          <w:rFonts w:hint="eastAsia"/>
          <w:color w:val="000000" w:themeColor="text1"/>
        </w:rPr>
        <w:instrText>作为电极材料</w:instrText>
      </w:r>
      <w:r w:rsidRPr="009F7F88">
        <w:rPr>
          <w:rFonts w:hint="eastAsia"/>
          <w:color w:val="000000" w:themeColor="text1"/>
        </w:rPr>
        <w:instrText>","page":"1166-1175","publisher":"Royal Society</w:instrText>
      </w:r>
      <w:r w:rsidRPr="009F7F88">
        <w:rPr>
          <w:color w:val="000000" w:themeColor="text1"/>
        </w:rPr>
        <w:instrText xml:space="preserve">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9</w:t>
      </w:r>
      <w:r w:rsidRPr="009F7F88">
        <w:rPr>
          <w:color w:val="000000" w:themeColor="text1"/>
        </w:rPr>
        <w:fldChar w:fldCharType="end"/>
      </w:r>
      <w:r w:rsidRPr="009F7F88">
        <w:rPr>
          <w:color w:val="000000" w:themeColor="text1"/>
        </w:rPr>
        <w:t xml:space="preserve"> </w:t>
      </w:r>
    </w:p>
    <w:p w14:paraId="1F45381E" w14:textId="7430C602" w:rsidR="00ED23E6" w:rsidRPr="009F7F88" w:rsidRDefault="00F27729" w:rsidP="00F27729">
      <w:pPr>
        <w:pStyle w:val="RSCB02ArticleText"/>
        <w:ind w:firstLineChars="100" w:firstLine="194"/>
        <w:rPr>
          <w:color w:val="000000" w:themeColor="text1"/>
          <w:lang w:eastAsia="zh-CN"/>
        </w:rPr>
      </w:pPr>
      <w:r w:rsidRPr="009F7F88">
        <w:rPr>
          <w:color w:val="000000" w:themeColor="text1"/>
        </w:rPr>
        <w:t xml:space="preserve">Based on the curing method, extrusion-based 3D printing can be divided into three categories: </w:t>
      </w:r>
      <w:r w:rsidRPr="009F7F88">
        <w:rPr>
          <w:color w:val="000000" w:themeColor="text1"/>
        </w:rPr>
        <w:fldChar w:fldCharType="begin"/>
      </w:r>
      <w:r w:rsidRPr="009F7F88">
        <w:rPr>
          <w:color w:val="000000" w:themeColor="text1"/>
        </w:rPr>
        <w:instrText xml:space="preserve"> = 1 \* roman </w:instrText>
      </w:r>
      <w:r w:rsidRPr="009F7F88">
        <w:rPr>
          <w:color w:val="000000" w:themeColor="text1"/>
        </w:rPr>
        <w:fldChar w:fldCharType="separate"/>
      </w:r>
      <w:r w:rsidRPr="009F7F88">
        <w:rPr>
          <w:noProof/>
          <w:color w:val="000000" w:themeColor="text1"/>
        </w:rPr>
        <w:t>i</w:t>
      </w:r>
      <w:r w:rsidRPr="009F7F88">
        <w:rPr>
          <w:color w:val="000000" w:themeColor="text1"/>
        </w:rPr>
        <w:fldChar w:fldCharType="end"/>
      </w:r>
      <w:r w:rsidRPr="009F7F88">
        <w:rPr>
          <w:color w:val="000000" w:themeColor="text1"/>
        </w:rPr>
        <w:t xml:space="preserve">) Direct ink writing without curing or additive agent. For this, the ink consists of nano-materials and solvents only. No curing agent or additive is included. This ink usually has a high enough viscosity. </w:t>
      </w:r>
      <w:r w:rsidRPr="009F7F88">
        <w:rPr>
          <w:color w:val="000000" w:themeColor="text1"/>
        </w:rPr>
        <w:fldChar w:fldCharType="begin"/>
      </w:r>
      <w:r w:rsidRPr="009F7F88">
        <w:rPr>
          <w:color w:val="000000" w:themeColor="text1"/>
        </w:rPr>
        <w:instrText xml:space="preserve"> = 2 \* roman </w:instrText>
      </w:r>
      <w:r w:rsidRPr="009F7F88">
        <w:rPr>
          <w:color w:val="000000" w:themeColor="text1"/>
        </w:rPr>
        <w:fldChar w:fldCharType="separate"/>
      </w:r>
      <w:r w:rsidRPr="009F7F88">
        <w:rPr>
          <w:noProof/>
          <w:color w:val="000000" w:themeColor="text1"/>
        </w:rPr>
        <w:t>ii</w:t>
      </w:r>
      <w:r w:rsidRPr="009F7F88">
        <w:rPr>
          <w:color w:val="000000" w:themeColor="text1"/>
        </w:rPr>
        <w:fldChar w:fldCharType="end"/>
      </w:r>
      <w:r w:rsidRPr="009F7F88">
        <w:rPr>
          <w:color w:val="000000" w:themeColor="text1"/>
        </w:rPr>
        <w:t xml:space="preserve">) Gelation or thickening with cross-linking or </w:t>
      </w:r>
      <w:proofErr w:type="spellStart"/>
      <w:r w:rsidRPr="009F7F88">
        <w:rPr>
          <w:color w:val="000000" w:themeColor="text1"/>
        </w:rPr>
        <w:t>gelating</w:t>
      </w:r>
      <w:proofErr w:type="spellEnd"/>
      <w:r w:rsidRPr="009F7F88">
        <w:rPr>
          <w:color w:val="000000" w:themeColor="text1"/>
        </w:rPr>
        <w:t xml:space="preserve"> agent which </w:t>
      </w:r>
    </w:p>
    <w:p w14:paraId="1ACC00BE" w14:textId="77777777" w:rsidR="00ED23E6" w:rsidRPr="009F7F88" w:rsidRDefault="00ED23E6" w:rsidP="00ED23E6">
      <w:pPr>
        <w:pStyle w:val="RSCB02ArticleText"/>
        <w:ind w:firstLineChars="100" w:firstLine="194"/>
        <w:jc w:val="left"/>
        <w:rPr>
          <w:color w:val="000000" w:themeColor="text1"/>
          <w:lang w:eastAsia="zh-CN"/>
        </w:rPr>
      </w:pPr>
    </w:p>
    <w:p w14:paraId="01ADD44B" w14:textId="5E678D6E" w:rsidR="00F40B09" w:rsidRPr="009F7F88" w:rsidRDefault="00F40B09" w:rsidP="00D50ABE">
      <w:pPr>
        <w:pStyle w:val="RSCB02ArticleText"/>
        <w:ind w:firstLineChars="100" w:firstLine="194"/>
        <w:jc w:val="center"/>
        <w:rPr>
          <w:color w:val="000000" w:themeColor="text1"/>
          <w:lang w:eastAsia="zh-CN"/>
        </w:rPr>
        <w:sectPr w:rsidR="00F40B09" w:rsidRPr="009F7F88" w:rsidSect="001B4F43">
          <w:type w:val="continuous"/>
          <w:pgSz w:w="11907" w:h="16840" w:code="9"/>
          <w:pgMar w:top="1009" w:right="851" w:bottom="1758" w:left="851" w:header="851" w:footer="1049" w:gutter="0"/>
          <w:cols w:num="2" w:space="227"/>
          <w:docGrid w:linePitch="360"/>
        </w:sectPr>
      </w:pPr>
    </w:p>
    <w:p w14:paraId="64659988" w14:textId="003F26B1" w:rsidR="00D50ABE" w:rsidRPr="009F7F88" w:rsidRDefault="00D50ABE" w:rsidP="00524EAF">
      <w:pPr>
        <w:pStyle w:val="RSCB02ArticleText"/>
        <w:spacing w:line="240" w:lineRule="auto"/>
        <w:jc w:val="center"/>
        <w:rPr>
          <w:color w:val="000000" w:themeColor="text1"/>
          <w:lang w:eastAsia="zh-CN"/>
        </w:rPr>
      </w:pPr>
      <w:r w:rsidRPr="009F7F88">
        <w:rPr>
          <w:noProof/>
          <w:color w:val="000000" w:themeColor="text1"/>
          <w:w w:val="100"/>
        </w:rPr>
        <mc:AlternateContent>
          <mc:Choice Requires="wpg">
            <w:drawing>
              <wp:inline distT="0" distB="0" distL="0" distR="0" wp14:anchorId="4753679C" wp14:editId="3F3A9647">
                <wp:extent cx="6388100" cy="2389909"/>
                <wp:effectExtent l="0" t="0" r="0" b="0"/>
                <wp:docPr id="36" name="组合 36"/>
                <wp:cNvGraphicFramePr/>
                <a:graphic xmlns:a="http://schemas.openxmlformats.org/drawingml/2006/main">
                  <a:graphicData uri="http://schemas.microsoft.com/office/word/2010/wordprocessingGroup">
                    <wpg:wgp>
                      <wpg:cNvGrpSpPr/>
                      <wpg:grpSpPr>
                        <a:xfrm>
                          <a:off x="0" y="0"/>
                          <a:ext cx="6388100" cy="2389909"/>
                          <a:chOff x="-177799" y="0"/>
                          <a:chExt cx="6388100" cy="2389909"/>
                        </a:xfrm>
                      </wpg:grpSpPr>
                      <pic:pic xmlns:pic="http://schemas.openxmlformats.org/drawingml/2006/picture">
                        <pic:nvPicPr>
                          <pic:cNvPr id="1886" name="图片 1886"/>
                          <pic:cNvPicPr>
                            <a:picLocks noChangeAspect="1"/>
                          </pic:cNvPicPr>
                        </pic:nvPicPr>
                        <pic:blipFill>
                          <a:blip r:embed="rId36"/>
                          <a:srcRect/>
                          <a:stretch/>
                        </pic:blipFill>
                        <pic:spPr bwMode="auto">
                          <a:xfrm>
                            <a:off x="-49034" y="0"/>
                            <a:ext cx="6202385" cy="2030094"/>
                          </a:xfrm>
                          <a:prstGeom prst="rect">
                            <a:avLst/>
                          </a:prstGeom>
                          <a:noFill/>
                          <a:ln>
                            <a:noFill/>
                          </a:ln>
                        </pic:spPr>
                      </pic:pic>
                      <wps:wsp>
                        <wps:cNvPr id="35" name="文本框 35"/>
                        <wps:cNvSpPr txBox="1"/>
                        <wps:spPr>
                          <a:xfrm>
                            <a:off x="-177799" y="2089150"/>
                            <a:ext cx="6388100" cy="300759"/>
                          </a:xfrm>
                          <a:prstGeom prst="rect">
                            <a:avLst/>
                          </a:prstGeom>
                          <a:solidFill>
                            <a:prstClr val="white"/>
                          </a:solidFill>
                          <a:ln>
                            <a:noFill/>
                          </a:ln>
                        </wps:spPr>
                        <wps:txbx>
                          <w:txbxContent>
                            <w:p w14:paraId="3A32F073" w14:textId="58D98A5B" w:rsidR="005573B9" w:rsidRPr="00EF1F82" w:rsidRDefault="005573B9" w:rsidP="00ED23E6">
                              <w:pPr>
                                <w:pStyle w:val="RSCI05CaptiontoFigureSchemeChartwithbottombar"/>
                                <w:rPr>
                                  <w:rFonts w:cs="Times New Roman"/>
                                  <w:noProof/>
                                  <w:w w:val="108"/>
                                  <w:sz w:val="18"/>
                                </w:rPr>
                              </w:pPr>
                              <w:bookmarkStart w:id="129" w:name="_Ref41108609"/>
                              <w:r>
                                <w:t xml:space="preserve">Fig. </w:t>
                              </w:r>
                              <w:r w:rsidR="00B131A9">
                                <w:fldChar w:fldCharType="begin"/>
                              </w:r>
                              <w:r w:rsidR="00B131A9">
                                <w:instrText xml:space="preserve"> SEQ Fig. \* ARABIC </w:instrText>
                              </w:r>
                              <w:r w:rsidR="00B131A9">
                                <w:fldChar w:fldCharType="separate"/>
                              </w:r>
                              <w:r>
                                <w:rPr>
                                  <w:noProof/>
                                </w:rPr>
                                <w:t>12</w:t>
                              </w:r>
                              <w:r w:rsidR="00B131A9">
                                <w:rPr>
                                  <w:noProof/>
                                </w:rPr>
                                <w:fldChar w:fldCharType="end"/>
                              </w:r>
                              <w:bookmarkEnd w:id="129"/>
                              <w:r>
                                <w:t xml:space="preserve">  Fabrication</w:t>
                              </w:r>
                              <w:r w:rsidRPr="00EF1F82">
                                <w:t xml:space="preserve"> of </w:t>
                              </w:r>
                              <w:proofErr w:type="spellStart"/>
                              <w:r>
                                <w:t>PmSLA</w:t>
                              </w:r>
                              <w:proofErr w:type="spellEnd"/>
                              <w:r w:rsidRPr="00EF1F82">
                                <w:t xml:space="preserve"> printed graphene aerogels using photo-activated GO resin. (a) Schem</w:t>
                              </w:r>
                              <w:r>
                                <w:t xml:space="preserve">atic illustration </w:t>
                              </w:r>
                              <w:r w:rsidRPr="00EF1F82">
                                <w:t>of synthesis</w:t>
                              </w:r>
                              <w:r>
                                <w:t xml:space="preserve"> process of </w:t>
                              </w:r>
                              <w:r w:rsidRPr="00EF1F82">
                                <w:t>micro-</w:t>
                              </w:r>
                              <w:proofErr w:type="spellStart"/>
                              <w:r w:rsidRPr="00EF1F82">
                                <w:t>architect</w:t>
                              </w:r>
                              <w:r>
                                <w:t>ure</w:t>
                              </w:r>
                              <w:r w:rsidRPr="00EF1F82">
                                <w:t>d</w:t>
                              </w:r>
                              <w:proofErr w:type="spellEnd"/>
                              <w:r w:rsidRPr="00EF1F82">
                                <w:t xml:space="preserve"> graphene (MAG). (b) </w:t>
                              </w:r>
                              <w:r>
                                <w:t xml:space="preserve">and </w:t>
                              </w:r>
                              <w:r w:rsidRPr="00EF1F82">
                                <w:t xml:space="preserve">(c) SEM </w:t>
                              </w:r>
                              <w:r>
                                <w:t xml:space="preserve">images </w:t>
                              </w:r>
                              <w:r w:rsidRPr="00EF1F82">
                                <w:t xml:space="preserve">of </w:t>
                              </w:r>
                              <w:r w:rsidRPr="004142C6">
                                <w:t xml:space="preserve">crosslinked GO particle </w:t>
                              </w:r>
                              <w:r>
                                <w:t>(</w:t>
                              </w:r>
                              <w:r w:rsidRPr="00EF1F82">
                                <w:t>XGO</w:t>
                              </w:r>
                              <w:r>
                                <w:t>)-derived</w:t>
                              </w:r>
                              <w:r w:rsidRPr="00EF1F82">
                                <w:t xml:space="preserve"> MAG. </w:t>
                              </w:r>
                              <w:bookmarkStart w:id="130" w:name="_Hlk46470800"/>
                              <w:r w:rsidRPr="00EF1F82">
                                <w:t>Adapted from Ref</w:t>
                              </w:r>
                              <w:r w:rsidRPr="0082450A">
                                <w:t>.</w:t>
                              </w:r>
                              <w:r w:rsidRPr="00107ADC">
                                <w:t xml:space="preserve"> </w:t>
                              </w:r>
                              <w:r w:rsidRPr="00107ADC">
                                <w:fldChar w:fldCharType="begin" w:fldLock="1"/>
                              </w:r>
                              <w:r w:rsidRPr="00107ADC">
                                <w:instrText>ADDIN CSL_CITATION {"citationItems":[{"id":"ITEM-1","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w:instrText>
                              </w:r>
                              <w:r w:rsidRPr="00107ADC">
                                <w:rPr>
                                  <w:rFonts w:hint="eastAsia"/>
                                </w:rPr>
                                <w:instrText>le":"","family":"Worsley","given":"Marcus A.","non-dropping-particle":"","parse-names":false,"suffix":""}],"container-title":"Materials Horizons","id":"ITEM-1","issue":"6","issued":{"date-parts":[["2018"]]},"note":"</w:instrText>
                              </w:r>
                              <w:r w:rsidRPr="00107ADC">
                                <w:rPr>
                                  <w:rFonts w:hint="eastAsia"/>
                                </w:rPr>
                                <w:instrText>已加</w:instrText>
                              </w:r>
                              <w:r w:rsidRPr="00107ADC">
                                <w:rPr>
                                  <w:rFonts w:hint="eastAsia"/>
                                </w:rPr>
                                <w:instrText>\n</w:instrText>
                              </w:r>
                              <w:r w:rsidRPr="00107ADC">
                                <w:rPr>
                                  <w:rFonts w:hint="eastAsia"/>
                                </w:rPr>
                                <w:instrText>光致聚合</w:instrText>
                              </w:r>
                              <w:r w:rsidRPr="00107ADC">
                                <w:rPr>
                                  <w:rFonts w:hint="eastAsia"/>
                                </w:rPr>
                                <w:instrText>3D</w:instrText>
                              </w:r>
                              <w:r w:rsidRPr="00107ADC">
                                <w:rPr>
                                  <w:rFonts w:hint="eastAsia"/>
                                </w:rPr>
                                <w:instrText>打印石墨烯气凝胶</w:instrText>
                              </w:r>
                              <w:r w:rsidRPr="00107ADC">
                                <w:rPr>
                                  <w:rFonts w:hint="eastAsia"/>
                                </w:rPr>
                                <w:instrText>\n</w:instrText>
                              </w:r>
                              <w:r w:rsidRPr="00107ADC">
                                <w:rPr>
                                  <w:rFonts w:hint="eastAsia"/>
                                </w:rPr>
                                <w:instrText>打印精细度比其他方法提高</w:instrText>
                              </w:r>
                              <w:r w:rsidRPr="00107ADC">
                                <w:rPr>
                                  <w:rFonts w:hint="eastAsia"/>
                                </w:rPr>
                                <w:instrText>1</w:instrText>
                              </w:r>
                              <w:r w:rsidRPr="00107ADC">
                                <w:rPr>
                                  <w:rFonts w:hint="eastAsia"/>
                                </w:rPr>
                                <w:instrText>个数量级</w:instrText>
                              </w:r>
                              <w:r w:rsidRPr="00107ADC">
                                <w:rPr>
                                  <w:rFonts w:hint="eastAsia"/>
                                </w:rPr>
                                <w:instrText>","</w:instrText>
                              </w:r>
                              <w:r w:rsidRPr="00107ADC">
                                <w:instrText>page":"1035-1041","publisher":"Royal Society of Chemistry","title":"Additive manufacturing of complex micro-architected graphene aerogels","type":"article-journal","volume":"5"},"uris":["http://www.mendeley.com/documents/?uuid=3e5a6833-ba2c-4f34-bd3c-2b0dc8a92139"]}],"mendeley":{"formattedCitation":"&lt;sup&gt;244&lt;/sup&gt;","plainTextFormattedCitation":"244","previouslyFormattedCitation":"&lt;sup&gt;242&lt;/sup&gt;"},"properties":{"noteIndex":0},"schema":"https://github.com/citation-style-language/schema/raw/master/csl-citation.json"}</w:instrText>
                              </w:r>
                              <w:r w:rsidRPr="00107ADC">
                                <w:fldChar w:fldCharType="separate"/>
                              </w:r>
                              <w:r w:rsidRPr="00107ADC">
                                <w:rPr>
                                  <w:noProof/>
                                </w:rPr>
                                <w:t>244</w:t>
                              </w:r>
                              <w:r w:rsidRPr="00107ADC">
                                <w:fldChar w:fldCharType="end"/>
                              </w:r>
                              <w:r w:rsidRPr="00142CEB">
                                <w:t xml:space="preserve"> with permission from the Royal Society of Chemistry.</w:t>
                              </w:r>
                              <w:bookmarkEnd w:id="13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753679C" id="组合 36" o:spid="_x0000_s1060" style="width:503pt;height:188.2pt;mso-position-horizontal-relative:char;mso-position-vertical-relative:line" coordorigin="-1777" coordsize="63881,2389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&#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O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pM1x3xg+LHh/4H/DfXPG3ii6+y6PpNuZpMY3yt0SJAeruxCgepFfGH7BekfEn9pD4la/+0V8QdZ1&#10;jTvDl5PJD4X8Kx30yWWwZTzTEGCMiKNgJX533ucFRkA/QGiiigAooooAKKKKAEzS18P/APBRf4df&#10;EbwrbaT8c/hX4i1i01XwkyTaxoUN5KbS7tEO7zjbhtjbOQ4x8yEk/c5+iv2Y/wBoXQf2nPhDpHjb&#10;QysTzDyNQsN257K7UDzIW9cZBB7qynvQB6t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BCA3BGRS0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">
                <v:shape id="图片 1886" o:spid="_x0000_s1061" type="#_x0000_t75" style="position:absolute;left:-490;width:62023;height:20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">
                  <v:imagedata r:id="rId37" o:title=""/>
                </v:shape>
                <v:shape id="文本框 35" o:spid="_x0000_s1062" type="#_x0000_t202" style="position:absolute;left:-1777;top:20891;width:63880;height:3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3A32F073" w14:textId="58D98A5B" w:rsidR="005573B9" w:rsidRPr="00EF1F82" w:rsidRDefault="005573B9" w:rsidP="00ED23E6">
                        <w:pPr>
                          <w:pStyle w:val="RSCI05CaptiontoFigureSchemeChartwithbottombar"/>
                          <w:rPr>
                            <w:rFonts w:cs="Times New Roman"/>
                            <w:noProof/>
                            <w:w w:val="108"/>
                            <w:sz w:val="18"/>
                          </w:rPr>
                        </w:pPr>
                        <w:bookmarkStart w:id="154" w:name="_Ref41108609"/>
                        <w:r>
                          <w:t xml:space="preserve">Fig. </w:t>
                        </w:r>
                        <w:fldSimple w:instr=" SEQ Fig. \* ARABIC ">
                          <w:r>
                            <w:rPr>
                              <w:noProof/>
                            </w:rPr>
                            <w:t>12</w:t>
                          </w:r>
                        </w:fldSimple>
                        <w:bookmarkEnd w:id="154"/>
                        <w:r>
                          <w:t xml:space="preserve">  Fabrication</w:t>
                        </w:r>
                        <w:r w:rsidRPr="00EF1F82">
                          <w:t xml:space="preserve"> of </w:t>
                        </w:r>
                        <w:r>
                          <w:t>PmSLA</w:t>
                        </w:r>
                        <w:r w:rsidRPr="00EF1F82">
                          <w:t xml:space="preserve"> printed graphene aerogels using photo-activated GO resin. (a) Schem</w:t>
                        </w:r>
                        <w:r>
                          <w:t xml:space="preserve">atic illustration </w:t>
                        </w:r>
                        <w:r w:rsidRPr="00EF1F82">
                          <w:t>of synthesis</w:t>
                        </w:r>
                        <w:r>
                          <w:t xml:space="preserve"> process of </w:t>
                        </w:r>
                        <w:r w:rsidRPr="00EF1F82">
                          <w:t>micro-architect</w:t>
                        </w:r>
                        <w:r>
                          <w:t>ure</w:t>
                        </w:r>
                        <w:r w:rsidRPr="00EF1F82">
                          <w:t xml:space="preserve">d graphene (MAG). (b) </w:t>
                        </w:r>
                        <w:r>
                          <w:t xml:space="preserve">and </w:t>
                        </w:r>
                        <w:r w:rsidRPr="00EF1F82">
                          <w:t xml:space="preserve">(c) SEM </w:t>
                        </w:r>
                        <w:r>
                          <w:t xml:space="preserve">images </w:t>
                        </w:r>
                        <w:r w:rsidRPr="00EF1F82">
                          <w:t xml:space="preserve">of </w:t>
                        </w:r>
                        <w:r w:rsidRPr="004142C6">
                          <w:t xml:space="preserve">crosslinked GO particle </w:t>
                        </w:r>
                        <w:r>
                          <w:t>(</w:t>
                        </w:r>
                        <w:r w:rsidRPr="00EF1F82">
                          <w:t>XGO</w:t>
                        </w:r>
                        <w:r>
                          <w:t>)-derived</w:t>
                        </w:r>
                        <w:r w:rsidRPr="00EF1F82">
                          <w:t xml:space="preserve"> MAG. </w:t>
                        </w:r>
                        <w:bookmarkStart w:id="155" w:name="_Hlk46470800"/>
                        <w:r w:rsidRPr="00EF1F82">
                          <w:t>Adapted from Ref</w:t>
                        </w:r>
                        <w:r w:rsidRPr="0082450A">
                          <w:t>.</w:t>
                        </w:r>
                        <w:r w:rsidRPr="00107ADC">
                          <w:t xml:space="preserve"> </w:t>
                        </w:r>
                        <w:r w:rsidRPr="00107ADC">
                          <w:fldChar w:fldCharType="begin" w:fldLock="1"/>
                        </w:r>
                        <w:r w:rsidRPr="00107ADC">
                          <w:instrText>ADDIN CSL_CITATION {"citationItems":[{"id":"ITEM-1","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w:instrText>
                        </w:r>
                        <w:r w:rsidRPr="00107ADC">
                          <w:rPr>
                            <w:rFonts w:hint="eastAsia"/>
                          </w:rPr>
                          <w:instrText>le":"","family":"Worsley","given":"Marcus A.","non-dropping-particle":"","parse-names":false,"suffix":""}],"container-title":"Materials Horizons","id":"ITEM-1","issue":"6","issued":{"date-parts":[["2018"]]},"note":"</w:instrText>
                        </w:r>
                        <w:r w:rsidRPr="00107ADC">
                          <w:rPr>
                            <w:rFonts w:hint="eastAsia"/>
                          </w:rPr>
                          <w:instrText>已加</w:instrText>
                        </w:r>
                        <w:r w:rsidRPr="00107ADC">
                          <w:rPr>
                            <w:rFonts w:hint="eastAsia"/>
                          </w:rPr>
                          <w:instrText>\n</w:instrText>
                        </w:r>
                        <w:r w:rsidRPr="00107ADC">
                          <w:rPr>
                            <w:rFonts w:hint="eastAsia"/>
                          </w:rPr>
                          <w:instrText>光致聚合</w:instrText>
                        </w:r>
                        <w:r w:rsidRPr="00107ADC">
                          <w:rPr>
                            <w:rFonts w:hint="eastAsia"/>
                          </w:rPr>
                          <w:instrText>3D</w:instrText>
                        </w:r>
                        <w:r w:rsidRPr="00107ADC">
                          <w:rPr>
                            <w:rFonts w:hint="eastAsia"/>
                          </w:rPr>
                          <w:instrText>打印石墨烯气凝胶</w:instrText>
                        </w:r>
                        <w:r w:rsidRPr="00107ADC">
                          <w:rPr>
                            <w:rFonts w:hint="eastAsia"/>
                          </w:rPr>
                          <w:instrText>\n</w:instrText>
                        </w:r>
                        <w:r w:rsidRPr="00107ADC">
                          <w:rPr>
                            <w:rFonts w:hint="eastAsia"/>
                          </w:rPr>
                          <w:instrText>打印精细度比其他方法提高</w:instrText>
                        </w:r>
                        <w:r w:rsidRPr="00107ADC">
                          <w:rPr>
                            <w:rFonts w:hint="eastAsia"/>
                          </w:rPr>
                          <w:instrText>1</w:instrText>
                        </w:r>
                        <w:r w:rsidRPr="00107ADC">
                          <w:rPr>
                            <w:rFonts w:hint="eastAsia"/>
                          </w:rPr>
                          <w:instrText>个数量级</w:instrText>
                        </w:r>
                        <w:r w:rsidRPr="00107ADC">
                          <w:rPr>
                            <w:rFonts w:hint="eastAsia"/>
                          </w:rPr>
                          <w:instrText>","</w:instrText>
                        </w:r>
                        <w:r w:rsidRPr="00107ADC">
                          <w:instrText>page":"1035-1041","publisher":"Royal Society of Chemistry","title":"Additive manufacturing of complex micro-architected graphene aerogels","type":"article-journal","volume":"5"},"uris":["http://www.mendeley.com/documents/?uuid=3e5a6833-ba2c-4f34-bd3c-2b0dc8a92139"]}],"mendeley":{"formattedCitation":"&lt;sup&gt;244&lt;/sup&gt;","plainTextFormattedCitation":"244","previouslyFormattedCitation":"&lt;sup&gt;242&lt;/sup&gt;"},"properties":{"noteIndex":0},"schema":"https://github.com/citation-style-language/schema/raw/master/csl-citation.json"}</w:instrText>
                        </w:r>
                        <w:r w:rsidRPr="00107ADC">
                          <w:fldChar w:fldCharType="separate"/>
                        </w:r>
                        <w:r w:rsidRPr="00107ADC">
                          <w:rPr>
                            <w:noProof/>
                          </w:rPr>
                          <w:t>244</w:t>
                        </w:r>
                        <w:r w:rsidRPr="00107ADC">
                          <w:fldChar w:fldCharType="end"/>
                        </w:r>
                        <w:r w:rsidRPr="00142CEB">
                          <w:t xml:space="preserve"> with permission from the Royal Society of Chemistry.</w:t>
                        </w:r>
                        <w:bookmarkEnd w:id="155"/>
                        <w:r>
                          <w:t xml:space="preserve"> </w:t>
                        </w:r>
                      </w:p>
                    </w:txbxContent>
                  </v:textbox>
                </v:shape>
                <w10:anchorlock/>
              </v:group>
            </w:pict>
          </mc:Fallback>
        </mc:AlternateContent>
      </w:r>
    </w:p>
    <w:p w14:paraId="11BBFF50" w14:textId="77777777" w:rsidR="00ED23E6" w:rsidRPr="009F7F88" w:rsidRDefault="00ED23E6" w:rsidP="00ED23E6">
      <w:pPr>
        <w:pStyle w:val="RSCB02ArticleText"/>
        <w:spacing w:line="240" w:lineRule="auto"/>
        <w:jc w:val="left"/>
        <w:rPr>
          <w:color w:val="000000" w:themeColor="text1"/>
          <w:lang w:eastAsia="zh-CN"/>
        </w:rPr>
      </w:pPr>
    </w:p>
    <w:p w14:paraId="53B0CC6C" w14:textId="77777777" w:rsidR="00D50ABE" w:rsidRPr="009F7F88" w:rsidRDefault="00D50ABE" w:rsidP="004727E4">
      <w:pPr>
        <w:pStyle w:val="RSCB02ArticleText"/>
        <w:ind w:firstLineChars="100" w:firstLine="194"/>
        <w:rPr>
          <w:color w:val="000000" w:themeColor="text1"/>
          <w:lang w:eastAsia="zh-CN"/>
        </w:rPr>
        <w:sectPr w:rsidR="00D50ABE" w:rsidRPr="009F7F88" w:rsidSect="00AF46B3">
          <w:type w:val="continuous"/>
          <w:pgSz w:w="11907" w:h="16840" w:code="9"/>
          <w:pgMar w:top="1009" w:right="851" w:bottom="1758" w:left="851" w:header="851" w:footer="1049" w:gutter="0"/>
          <w:cols w:space="227"/>
          <w:docGrid w:linePitch="360"/>
        </w:sectPr>
      </w:pPr>
    </w:p>
    <w:p w14:paraId="7725E245" w14:textId="296B6889" w:rsidR="00662FD2" w:rsidRPr="009F7F88" w:rsidRDefault="00295B8D" w:rsidP="00F27729">
      <w:pPr>
        <w:pStyle w:val="RSCB02ArticleText"/>
        <w:rPr>
          <w:color w:val="000000" w:themeColor="text1"/>
        </w:rPr>
      </w:pPr>
      <w:r w:rsidRPr="009F7F88">
        <w:rPr>
          <w:color w:val="000000" w:themeColor="text1"/>
        </w:rPr>
        <w:t>increase</w:t>
      </w:r>
      <w:r w:rsidR="00F87727" w:rsidRPr="009F7F88">
        <w:rPr>
          <w:color w:val="000000" w:themeColor="text1"/>
        </w:rPr>
        <w:t>s</w:t>
      </w:r>
      <w:r w:rsidRPr="009F7F88">
        <w:rPr>
          <w:color w:val="000000" w:themeColor="text1"/>
        </w:rPr>
        <w:t xml:space="preserve"> the ink viscosity, allowing it to self-support and maintain the printed shape after the deposition. </w:t>
      </w:r>
      <w:r w:rsidRPr="009F7F88">
        <w:rPr>
          <w:color w:val="000000" w:themeColor="text1"/>
        </w:rPr>
        <w:fldChar w:fldCharType="begin"/>
      </w:r>
      <w:r w:rsidRPr="009F7F88">
        <w:rPr>
          <w:color w:val="000000" w:themeColor="text1"/>
        </w:rPr>
        <w:instrText xml:space="preserve"> = 3 \* roman </w:instrText>
      </w:r>
      <w:r w:rsidRPr="009F7F88">
        <w:rPr>
          <w:color w:val="000000" w:themeColor="text1"/>
        </w:rPr>
        <w:fldChar w:fldCharType="separate"/>
      </w:r>
      <w:r w:rsidR="00E46564" w:rsidRPr="009F7F88">
        <w:rPr>
          <w:noProof/>
          <w:color w:val="000000" w:themeColor="text1"/>
        </w:rPr>
        <w:t>iii</w:t>
      </w:r>
      <w:r w:rsidRPr="009F7F88">
        <w:rPr>
          <w:color w:val="000000" w:themeColor="text1"/>
        </w:rPr>
        <w:fldChar w:fldCharType="end"/>
      </w:r>
      <w:r w:rsidRPr="009F7F88">
        <w:rPr>
          <w:color w:val="000000" w:themeColor="text1"/>
        </w:rPr>
        <w:t xml:space="preserve">) Curing by freeze-casting. In this strategy, cooling is applied to solidify the printed slurry </w:t>
      </w:r>
      <w:r w:rsidR="00D03806" w:rsidRPr="009F7F88">
        <w:rPr>
          <w:color w:val="000000" w:themeColor="text1"/>
        </w:rPr>
        <w:t xml:space="preserve">immediately </w:t>
      </w:r>
      <w:r w:rsidRPr="009F7F88">
        <w:rPr>
          <w:color w:val="000000" w:themeColor="text1"/>
        </w:rPr>
        <w:t xml:space="preserve">after deposition, stopping the liquid flow to maintain the printed shape. Selected examples of the print parameters for extrusion-based 3D printed aerogels are summarized in </w:t>
      </w:r>
      <w:r w:rsidRPr="009F7F88">
        <w:rPr>
          <w:color w:val="000000" w:themeColor="text1"/>
        </w:rPr>
        <w:fldChar w:fldCharType="begin"/>
      </w:r>
      <w:r w:rsidRPr="009F7F88">
        <w:rPr>
          <w:color w:val="000000" w:themeColor="text1"/>
        </w:rPr>
        <w:instrText xml:space="preserve"> REF _Ref41111735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7</w:t>
      </w:r>
      <w:r w:rsidRPr="009F7F88">
        <w:rPr>
          <w:color w:val="000000" w:themeColor="text1"/>
        </w:rPr>
        <w:fldChar w:fldCharType="end"/>
      </w:r>
      <w:r w:rsidRPr="009F7F88">
        <w:rPr>
          <w:color w:val="000000" w:themeColor="text1"/>
        </w:rPr>
        <w:t>. Below we discuss these abovementioned extrusion strategies in more detail.</w:t>
      </w:r>
    </w:p>
    <w:p w14:paraId="0AB038A4" w14:textId="47146DBD" w:rsidR="00046A05" w:rsidRPr="009F7F88" w:rsidRDefault="00046A05" w:rsidP="00046A05">
      <w:pPr>
        <w:pStyle w:val="RSCB02ArticleText"/>
        <w:ind w:firstLine="194"/>
        <w:rPr>
          <w:color w:val="000000" w:themeColor="text1"/>
        </w:rPr>
      </w:pPr>
      <w:proofErr w:type="spellStart"/>
      <w:r w:rsidRPr="009F7F88">
        <w:rPr>
          <w:color w:val="000000" w:themeColor="text1"/>
        </w:rPr>
        <w:t>i</w:t>
      </w:r>
      <w:proofErr w:type="spellEnd"/>
      <w:r w:rsidRPr="009F7F88">
        <w:rPr>
          <w:color w:val="000000" w:themeColor="text1"/>
        </w:rPr>
        <w:t xml:space="preserve">) For direct ink writing without curing or additive agent, it is possible to reach the desired rheological properties through direct mixing of nanomaterials with solvents. This is typically </w:t>
      </w:r>
      <w:r w:rsidRPr="009F7F88">
        <w:rPr>
          <w:color w:val="000000" w:themeColor="text1"/>
        </w:rPr>
        <w:t>achieved by exploiting the hydrogen bonding interaction on the surface of the nanomaterials. This ink can be printed directly in the air at room temperature</w:t>
      </w:r>
      <w:r w:rsidR="00D03806" w:rsidRPr="009F7F88">
        <w:rPr>
          <w:color w:val="000000" w:themeColor="text1"/>
        </w:rPr>
        <w:t>. T</w:t>
      </w:r>
      <w:r w:rsidRPr="009F7F88">
        <w:rPr>
          <w:color w:val="000000" w:themeColor="text1"/>
        </w:rPr>
        <w:t>he deposited material can support itself and retain the printed shape without additional curing measures (</w:t>
      </w:r>
      <w:r w:rsidRPr="009F7F88">
        <w:rPr>
          <w:color w:val="000000" w:themeColor="text1"/>
        </w:rPr>
        <w:fldChar w:fldCharType="begin"/>
      </w:r>
      <w:r w:rsidRPr="009F7F88">
        <w:rPr>
          <w:color w:val="000000" w:themeColor="text1"/>
        </w:rPr>
        <w:instrText xml:space="preserve"> REF _Ref41112556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3</w:t>
      </w:r>
      <w:r w:rsidRPr="009F7F88">
        <w:rPr>
          <w:color w:val="000000" w:themeColor="text1"/>
        </w:rPr>
        <w:fldChar w:fldCharType="end"/>
      </w:r>
      <w:r w:rsidRPr="009F7F88">
        <w:rPr>
          <w:color w:val="000000" w:themeColor="text1"/>
        </w:rPr>
        <w:t>). Using a single or multiple nanomaterial such as graphene,</w:t>
      </w:r>
      <w:r w:rsidRPr="009F7F88">
        <w:rPr>
          <w:color w:val="000000" w:themeColor="text1"/>
        </w:rPr>
        <w:fldChar w:fldCharType="begin" w:fldLock="1"/>
      </w:r>
      <w:r w:rsidR="004E1277" w:rsidRPr="009F7F88">
        <w:rPr>
          <w:color w:val="000000" w:themeColor="text1"/>
        </w:rPr>
        <w:instrText>ADDIN CSL_CITATION {"citationItems":[{"id":"ITEM-1","itemData":{"DOI":"10.1038/s41467-017-02580-3","ISSN":"20411723","abstract":"It is difficult to achieve high efficiency production of hydrophobic graphene by liquid phase exfoliation due to its poor dispersibility and the tendency of graphene sheets to undergo π-π stacking. Here, we report a water-phase, non-dispersion exfoliation method to produce highly crystalline graphene flakes, which can be stored in the form of a concentrated slurry (50 mg mL -1 ) or filter cake for months without the risk of re-stacking. The as-exfoliated graphene slurry can be directly used for 3D printing, as well as fabricating conductive graphene aerogels and graphene-polymer composites, thus avoiding the use of copious quantities of organic solvents and lowering the manufacturing cost. This non-dispersion strategy paves the way for the cost-effective and environmentally friendly production of graphene-based materials.","author":[{"dropping-particle":"","family":"Dong","given":"Lei","non-dropping-particle":"","parse-names":false,"suffix":""},{"dropping-particle":"","family":"Chen","given":"Zhongxin","non-dropping-particle":"","parse-names":false,"suffix":""},{"dropping-particle":"","family":"Zhao","given":"Xiaoxu","non-dropping-particle":"","parse-names":false,"suffix":""},{"dropping-particle":"","family":"Ma","given":"Jianhua","non-dropping-particle":"","parse-names":false,"suffix":""},{"dropping-particle":"","family":"Lin","given":"Shan","non-dropping-particle":"","parse-names":false,"suffix":""},{"dropping-particle":"","family":"Li","given":"Mengxiong","non-dropping-particle":"","parse-names":false,"suffix":""},{"dropping-particle":"","family":"Bao","given":"Yang","non-dropping-particle":"","parse-names":false,"suffix":""},{"dropping-particle":"","family":"Chu","given":"Leiqiang","non-dropping-particle":"","parse-names":false,"suffix":""},{"dropping-particle":"","family":"Leng","given":"Kai","non-dropping-particle":"","parse-names":false,"suffix":""},{"dropping-particle":"","family":"Lu","given":"Hongbin","non-dropping-particle":"","parse-names":false,"suffix":""},{"dropping-particle":"","family":"Loh","given":"Kian Ping","non-dropping-particle":"","parse-names":false,"suffix":""}],"container-title":"Nature Communications"</w:instrText>
      </w:r>
      <w:r w:rsidR="004E1277" w:rsidRPr="009F7F88">
        <w:rPr>
          <w:rFonts w:hint="eastAsia"/>
          <w:color w:val="000000" w:themeColor="text1"/>
        </w:rPr>
        <w:instrText>,"id":"ITEM-1","issue":"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非分散法制备高浓度石墨烯水溶液，明确“为</w:instrText>
      </w:r>
      <w:r w:rsidR="004E1277" w:rsidRPr="009F7F88">
        <w:rPr>
          <w:rFonts w:hint="eastAsia"/>
          <w:color w:val="000000" w:themeColor="text1"/>
        </w:rPr>
        <w:instrText>3D</w:instrText>
      </w:r>
      <w:r w:rsidR="004E1277" w:rsidRPr="009F7F88">
        <w:rPr>
          <w:rFonts w:hint="eastAsia"/>
          <w:color w:val="000000" w:themeColor="text1"/>
        </w:rPr>
        <w:instrText>打印石墨烯气凝胶做准备”，已经</w:instrText>
      </w:r>
      <w:r w:rsidR="004E1277" w:rsidRPr="009F7F88">
        <w:rPr>
          <w:rFonts w:hint="eastAsia"/>
          <w:color w:val="000000" w:themeColor="text1"/>
        </w:rPr>
        <w:instrText>3D</w:instrText>
      </w:r>
      <w:r w:rsidR="004E1277" w:rsidRPr="009F7F88">
        <w:rPr>
          <w:rFonts w:hint="eastAsia"/>
          <w:color w:val="000000" w:themeColor="text1"/>
        </w:rPr>
        <w:instrText>打印</w:instrText>
      </w:r>
      <w:r w:rsidR="004E1277" w:rsidRPr="009F7F88">
        <w:rPr>
          <w:rFonts w:hint="eastAsia"/>
          <w:color w:val="000000" w:themeColor="text1"/>
        </w:rPr>
        <w:instrText>","page":"76","publisher":"Springer US","title":"A non-dispersion strategy for large-scale production of ultra-high concentration graphene s</w:instrText>
      </w:r>
      <w:r w:rsidR="004E1277" w:rsidRPr="009F7F88">
        <w:rPr>
          <w:color w:val="000000" w:themeColor="text1"/>
        </w:rPr>
        <w:instrText>lurries in water","type":"article-journal","volume":"9"},"uris":["http://www.mendeley.com/documents/?uuid=4565e9e6-9cbd-4353-ac7c-c65da8f2f42d"]},{"id":"ITEM-2","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w:instrText>
      </w:r>
      <w:r w:rsidR="004E1277" w:rsidRPr="009F7F88">
        <w:rPr>
          <w:rFonts w:hint="eastAsia"/>
          <w:color w:val="000000" w:themeColor="text1"/>
        </w:rPr>
        <w:instrText>"family":"Song","given":"Yanlin","non-dropping-particle":"","parse-names":false,"suffix":""}],"container-title":"Chemical Communications","id":"ITEM-2","issue":"38","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蛛网仿生多级精度触觉传感器</w:instrText>
      </w:r>
      <w:r w:rsidR="004E1277" w:rsidRPr="009F7F88">
        <w:rPr>
          <w:rFonts w:hint="eastAsia"/>
          <w:color w:val="000000" w:themeColor="text1"/>
        </w:rPr>
        <w:instrText>","page":"4810-481</w:instrText>
      </w:r>
      <w:r w:rsidR="004E1277" w:rsidRPr="009F7F88">
        <w:rPr>
          <w:color w:val="000000" w:themeColor="text1"/>
        </w:rPr>
        <w:instrText>3","publisher":"Royal Society of Chemistry","title":"Spider-web inspired multi-resolution graphene tactile sensor","type":"article-journal","volume":"54"},"uris":["http://www.mendeley.com/documents/?uuid=33695b15-f044-4fca-aa92-a3806ec14216"]}],"mendeley":{"formattedCitation":"&lt;sup&gt;257,259&lt;/sup&gt;","plainTextFormattedCitation":"257,259","previouslyFormattedCitation":"&lt;sup&gt;255,25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57,259</w:t>
      </w:r>
      <w:r w:rsidRPr="009F7F88">
        <w:rPr>
          <w:color w:val="000000" w:themeColor="text1"/>
        </w:rPr>
        <w:fldChar w:fldCharType="end"/>
      </w:r>
      <w:r w:rsidRPr="009F7F88">
        <w:rPr>
          <w:color w:val="000000" w:themeColor="text1"/>
        </w:rPr>
        <w:t xml:space="preserve"> GO-,</w:t>
      </w:r>
      <w:r w:rsidR="00B801EF" w:rsidRPr="009F7F88">
        <w:rPr>
          <w:color w:val="000000" w:themeColor="text1"/>
        </w:rPr>
        <w:fldChar w:fldCharType="begin" w:fldLock="1"/>
      </w:r>
      <w:r w:rsidR="004E1277" w:rsidRPr="009F7F88">
        <w:rPr>
          <w:color w:val="000000" w:themeColor="text1"/>
        </w:rPr>
        <w:instrText>ADDIN CSL_CITATION {"citationItems":[{"id":"ITEM-1","itemData":{"DOI":"10.1002/adma.201700981","ISSN":"15214095","abstract":"Using solar energy to generate steam is a clean and sustainable approach to addressing the issue of water shortage. The current challenge for solar steam generation is to develop easy-to-manufacture and scalable methods which can convert solar irradiation into exploitable thermal energy with high efficiency. Although various material and structure designs have been reported, high efficiency in solar steam generation usually can be achieved only at concentrated solar illumination. For the first time, 3D printing to construct an all-in-one evaporator with a concave structure for high-efficiency solar steam generation under 1 sun illumination is used. The solar-steam-generation device has a high porosity (97.3%) and efficient broadband solar absorption (&gt;97%). The 3D-printed porous evaporator with intrinsic low thermal conductivity enables heat localization and effectively alleviates thermal dissipation to the bulk water. As a result, the 3D-printed evaporator has a high solar steam efficiency of 85.6% under 1 sun illumination (1 kW m −2 ), which is among the best compared with other reported evaporators. The all-in-one structure design using the advanced 3D printing fabrication technique offers a new approach to solar energy harvesting for high-efficiency steam generation.","author":[{"dropping-particle":"","family":"Li","given":"Yiju","non-dropping-particle":"","parse-names":false,"suffix":""},{"dropping-particle":"","family":"Gao","given":"Tingting","non-dropping-particle":"","parse-names":false,"suffix":""},{"dropping-particle":"","family":"Yang","given":"Zhi","non-dropping-particle":"","parse-names":false,"suffix":""},{"dropping-particle":"","family":"Chen","given":"Chaoji","non-dropping-particle":"","parse-names":false,"suffix":""},{"dropping-particle":"","family":"Luo","given":"Wei","non-dropping-particle":"","parse-names":false,"suffix":""},{"dropping-particle":"","family":"Song","given":"Jianwei","non-dropping-particle":"","parse-names":false,"suffix":""},{"dropping-particle":"","family":"Hitz","given":"Emily","non-dropping-particle":"","parse-names":false,"suffix":""},{"dropping-particle":"","family":"Jia","given":"Chao","non-dropping-particle":"","parse-names":false,"suffix":""},{"dropping-particle":"","family":"Zhou","given":"Yubing","non-dropping-particle":"","parse-names":false,"suffix":""},{"dropping-particle":"","family":"Liu","given":"Boyang","non-dropping-particle":"","parse-names":false,"suffix":""},{"dropping-particle":"","family":"Yang","given":"Bao","non-dropping-particle":"","parse-names":false,"suffix":""},{"dropping-particle":"","family":"Hu","given":"Liangbing","non-dropping-particle":"","parse-names":false,"s</w:instrText>
      </w:r>
      <w:r w:rsidR="004E1277" w:rsidRPr="009F7F88">
        <w:rPr>
          <w:rFonts w:hint="eastAsia"/>
          <w:color w:val="000000" w:themeColor="text1"/>
        </w:rPr>
        <w:instrText>uffix":""}],"container-title":"Advanced Materials","id":"ITEM-1","issue":"26","issued":{"date-parts":[["2017"]]},"note":"</w:instrText>
      </w:r>
      <w:r w:rsidR="004E1277" w:rsidRPr="009F7F88">
        <w:rPr>
          <w:rFonts w:hint="eastAsia"/>
          <w:color w:val="000000" w:themeColor="text1"/>
        </w:rPr>
        <w:instrText>已加，放沾边中</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碳纳米管</w:instrText>
      </w:r>
      <w:r w:rsidR="004E1277" w:rsidRPr="009F7F88">
        <w:rPr>
          <w:rFonts w:hint="eastAsia"/>
          <w:color w:val="000000" w:themeColor="text1"/>
        </w:rPr>
        <w:instrText>/</w:instrText>
      </w:r>
      <w:r w:rsidR="004E1277" w:rsidRPr="009F7F88">
        <w:rPr>
          <w:rFonts w:hint="eastAsia"/>
          <w:color w:val="000000" w:themeColor="text1"/>
        </w:rPr>
        <w:instrText>氧化石墨烯辐射吸收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水传输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吸水（隔热）壁三部分结构</w:instrText>
      </w:r>
      <w:r w:rsidR="004E1277" w:rsidRPr="009F7F88">
        <w:rPr>
          <w:rFonts w:hint="eastAsia"/>
          <w:color w:val="000000" w:themeColor="text1"/>
        </w:rPr>
        <w:instrText>\n</w:instrText>
      </w:r>
      <w:r w:rsidR="004E1277" w:rsidRPr="009F7F88">
        <w:rPr>
          <w:rFonts w:hint="eastAsia"/>
          <w:color w:val="000000" w:themeColor="text1"/>
        </w:rPr>
        <w:instrText>太阳能蒸发器</w:instrText>
      </w:r>
      <w:r w:rsidR="004E1277" w:rsidRPr="009F7F88">
        <w:rPr>
          <w:rFonts w:hint="eastAsia"/>
          <w:color w:val="000000" w:themeColor="text1"/>
        </w:rPr>
        <w:instrText>","page":"1700981","title":"3D-Printed, All-in</w:instrText>
      </w:r>
      <w:r w:rsidR="004E1277" w:rsidRPr="009F7F88">
        <w:rPr>
          <w:color w:val="000000" w:themeColor="text1"/>
        </w:rPr>
        <w:instrText>-One Evaporator for High-Efficiency Solar Steam Generation under 1 Sun Illumination","type":"article-journal","volume":"29"},"uris":["http://www.mendeley.com/documents/?uuid=5cb9fb4d-357a-42b7-a73a-7001b6416969"]},{"id":"ITEM-2","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w:instrText>
      </w:r>
      <w:r w:rsidR="004E1277" w:rsidRPr="009F7F88">
        <w:rPr>
          <w:rFonts w:hint="eastAsia"/>
          <w:color w:val="000000" w:themeColor="text1"/>
        </w:rPr>
        <w:instrText>ong","given":"Yanlin","non-dropping-particle":"","parse-names":false,"suffix":""}],"container-title":"Chemical Communications","id":"ITEM-2","issue":"73","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ge":"10948-10951",</w:instrText>
      </w:r>
      <w:r w:rsidR="004E1277" w:rsidRPr="009F7F88">
        <w:rPr>
          <w:color w:val="000000" w:themeColor="text1"/>
        </w:rPr>
        <w:instrText>"publisher":"Royal Society of Chemistry","title":"Three-dimensional multi-recognition flexible wearable sensor via graphene aerogel printing","type":"article-journal","volume":"52"},"uris":["http://www.mendeley.com/documents/?uuid=5e353596-3be4-444d-978f-12affd49c169"]},{"id":"ITEM-3","itemData":{"DOI":"10.1016/j.jcis.2018.08.096","ISSN":"10957103","abstract":"The manufacturing of three-dimensional (3D) graphene monolith with high mechanical and electrical performance has become an urgent issue in view of their potential applications in energy and electronics fields. Due to the structure rigidity and poor liquid-phase processing capability of graphene sheets, it is challenging to fabricate 3D graphene monolith with high mechanical performance, including strength, toughness and resiliency. Graphene oxide (GO) shows an improved dispersibility and reduction-restorable conductivity, which enables it to effectively balance the processing and comprehensive performances of graphene monolith. Here, we demonstrate a strategy to fabricate high-performance, shape-designable 3D graphene monolith through a 3D printing method based on large-sized graphene oxide (LGO) fluid ink. The concentration of the LGO ink for printing is as low as 20 mg/mL. The resulting monolith exhibits low density (12.8 mg/cm3), high electrical conductivity (41.1 S/m), high specific strength (10.7 × 103 N·m/Kg) and compressibility (up to 80% compressive strain). Such a 3D printing technique enables plenty of complicated monolith structures and broadens the application range of graphene.","author":[{"dropping-particle":"","family":"Ma","given":"Jianhua","non-dropping-particle":"","parse-names":false,"suffix":""},{"dropping-particle":"","family":"Wang","given":"Peng","non-dropping-particle":"","parse-names":false,"suffix":""},{"dropping-particle":"","family":"Dong","given":"Lei","non-dropping-particle":"","parse-names":false,"suffix":""},{"dropping-particle":"","family":"Ruan","given":"Yingbo","non-dropping-particle":"","parse-names":false,"suffix":""},{"dropping-particle":"","family":"Lu","given":"Hongbin","non-dropping-particle":"","parse-names":false,"suffix":""}],"container-title":"Journal of Colloid and Interface Science","id":"ITEM-3","issued":{"date-parts":[["2019"]]},"page":"12-19","publisher":"Academic Press Inc.","title":"Highly conductive, mechanically strong graphene monolith assembled by three-dimensional printing of large graphene oxide","type":"article-journal","volume":"534"},"uris":["http://www.mendeley.com/documents/?uuid=8394925a-b0f0-30ac-81ed-d7d38cd4c874"]},{"id":"ITEM-4","itemData":{"DOI":"10.1039/c9ra04882k","ISSN":"2046-2069","abstract":" This work demonstrates successful fabrication of a high areal specific capacitance micro-supercapacitor via direct 3D printing of a graphene oxide hydrogel.  In this work, we demonstrate that a graphene oxide (GO) hydrogel with unique rheological properties, such as high storage modulus, shear-thinning nature and fast viscosity recovery, is highly suitable as an ink for three dimensional (3D) printing. The results show that the GO ink has the characteristics of both gel and viscous liquid, where the gel–liquid transition depends on the shear rate and shear strain amplitude. In the extrusion and printing process, the ink shows significant shear thinning and rapid viscosity recovery after cessation of shearing, which are desirable for 3D printing through direct ink writing (DIW). A suitable scanning speed and extrusion speed were determined to construct a precise 3D structure. After the reduction, the RGO electrode with hierarchical porous structures is stable, of higher precision, and loaded with more of the effective materials per unit area. The 3D printed micro-supercapacitors (MSCs) with interdigitated architecture exhibit a high areal specific capacitance of 101 mF cm −2 at a current density of 0.5 mA cm −2 and 111 mF cm −2 at a scan rate of 10 mV s −1 , which are superior compared with most of the reported MSCs of carbon-based materials. ","author":[{"dropping-particle":"","family":"Yun","given":"Xiawei","non-dropping-particle":"","parse-names":false,"suffix":""},{"dropping-particle":"","family":"Lu","given":"Bingchuan","non-dropping-particle":"","parse-names":false,"suffix":""},{"dropping-particle":"","family":"Xiong","given":"Zhiyuan","non-dropping-particle":"","parse-names":false,"suffix":""},{"dropping-particle":"","family":"Jia","given":"Bo","non-dropping-particle":"","parse-names":false,"suffix":""},{"dropping-particle":"","family":"Tang","given":"Bo","non-dropping-particle":"","parse-names":false,"suffix":""},{"dropping-particle":"","family":"Mao","given":"Henan","non-dropping-particle":"","parse-names":false,"suffix":""},{"dropping-particle":"","family":"Zhang","given":"Ting","non-dropping-particle":"","parse-names":false,"su</w:instrText>
      </w:r>
      <w:r w:rsidR="004E1277" w:rsidRPr="009F7F88">
        <w:rPr>
          <w:rFonts w:hint="eastAsia"/>
          <w:color w:val="000000" w:themeColor="text1"/>
        </w:rPr>
        <w:instrText>ffix":""},{"dropping-particle":"","family":"Wang","given":"Xiaogong","non-dropping-particle":"","parse-names":false,"suffix":""}],"container-title":"RSC Advances","id":"ITEM-4","issue":"50","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氧化石墨烯气凝胶</w:instrText>
      </w:r>
      <w:r w:rsidR="004E1277" w:rsidRPr="009F7F88">
        <w:rPr>
          <w:rFonts w:hint="eastAsia"/>
          <w:color w:val="000000" w:themeColor="text1"/>
        </w:rPr>
        <w:instrText>\n</w:instrText>
      </w:r>
      <w:r w:rsidR="004E1277" w:rsidRPr="009F7F88">
        <w:rPr>
          <w:rFonts w:hint="eastAsia"/>
          <w:color w:val="000000" w:themeColor="text1"/>
        </w:rPr>
        <w:instrText>作为高面比容量微超级电容器</w:instrText>
      </w:r>
      <w:r w:rsidR="004E1277" w:rsidRPr="009F7F88">
        <w:rPr>
          <w:rFonts w:hint="eastAsia"/>
          <w:color w:val="000000" w:themeColor="text1"/>
        </w:rPr>
        <w:instrText>","page":"29384-29395","publisher":"Royal Society of Chemistry","title":"Direct 3D printing of a graphene oxide hydrogel for fabrication of a high areal specific capacitance microsupercapacitor","type":"article-journal","volume":"9"},"uris</w:instrText>
      </w:r>
      <w:r w:rsidR="004E1277" w:rsidRPr="009F7F88">
        <w:rPr>
          <w:color w:val="000000" w:themeColor="text1"/>
        </w:rPr>
        <w:instrText>":["http://www.mendeley.com/documents/?uuid=331c4eb6-32d2-4c75-869c-c017bb5eb4ba"]}],"mendeley":{"formattedCitation":"&lt;sup&gt;216,235,256,263&lt;/sup&gt;","plainTextFormattedCitation":"216,235,256,263","previouslyFormattedCitation":"&lt;sup&gt;214,233,254,261&lt;/sup&gt;"},"properties":{"noteIndex":0},"schema":"https://github.com/citation-style-language/schema/raw/master/csl-citation.json"}</w:instrText>
      </w:r>
      <w:r w:rsidR="00B801EF" w:rsidRPr="009F7F88">
        <w:rPr>
          <w:color w:val="000000" w:themeColor="text1"/>
        </w:rPr>
        <w:fldChar w:fldCharType="separate"/>
      </w:r>
      <w:r w:rsidR="004E1277" w:rsidRPr="009F7F88">
        <w:rPr>
          <w:noProof/>
          <w:color w:val="000000" w:themeColor="text1"/>
          <w:vertAlign w:val="superscript"/>
        </w:rPr>
        <w:t>216,235,256,263</w:t>
      </w:r>
      <w:r w:rsidR="00B801EF" w:rsidRPr="009F7F88">
        <w:rPr>
          <w:color w:val="000000" w:themeColor="text1"/>
        </w:rPr>
        <w:fldChar w:fldCharType="end"/>
      </w:r>
      <w:r w:rsidRPr="009F7F88">
        <w:rPr>
          <w:color w:val="000000" w:themeColor="text1"/>
        </w:rPr>
        <w:t xml:space="preserve"> and CNF-based,</w:t>
      </w:r>
      <w:r w:rsidRPr="009F7F88">
        <w:rPr>
          <w:color w:val="000000" w:themeColor="text1"/>
        </w:rPr>
        <w:fldChar w:fldCharType="begin" w:fldLock="1"/>
      </w:r>
      <w:r w:rsidR="004E1277" w:rsidRPr="009F7F88">
        <w:rPr>
          <w:color w:val="000000" w:themeColor="text1"/>
        </w:rPr>
        <w:instrText>ADDIN CSL_CITATION {"citationItems":[{"id":"ITEM-1","itemData":{"DOI":"10.1002/admt.201600096","ISSN":"2365709X","abstract":"Cellulose nanofibrils isolated from trees have the potential to be used as raw material for future sustainable products within the areas of packaging, textiles, biomedical devices, and furniture. However, one unsolved problem has been to convert the nanofibril-hydrogel into a dry 3D structure. In this study, 3D printing is used to convert a cellulose nanofibril hydrogel into 3D structures with controlled architectures. Such structures collapse upon drying, but by using different drying processes the collapse can be controlled and the 3D structure can be preserved upon solidification. In addition, a conductive cellulose nanofibril ink is fabricated by adding carbon nanotubes. These findings enable the use of wood derived materials in 3D printing for fabrication of sustainable commodities such as packaging, textiles, biomedical devices, and furniture with conductive parts. Furthermore, with the introduction of biopolymers into 3D printing, the 3D printing technology itself can finally be regarded as sustainable.","author":[{"dropping-particle":"","family":"Håkansson","given":"Karl M.O.","non-dropping-particle":"","parse-names":false,"suffix":""},{"dropping-particle":"","family":"Henriksson","given":"Ida C.","non-dropping-particle":"","parse-names":false,"suffix":""},{"dropping-particle":"","family":"la Peña Vázquez","given":"Cristina","non-dropping-particle":"de","parse-names":false,"suffix":""},{"dropping-particle":"","family":"Kuzmenko","given":"Volodymyr","non-dropping-particle":"","parse-names":false,"suffix":""},{"dropping-particle":"","family":"Markstedt","given":"Kajsa","non-dropping-particle":"","parse-names":false,"suffix":""},{"dropping-particle":"","family":"Enoksson","given":"Peter","non-dropping-particle":"","parse-names":false,"suffix":""},{"dropping-particle":"","family":"Gatenholm","given":"Paul","non-dropping-particle":"","parse-names":false,"suffix":""}],"container-title":"Advanced Materials Technologies","id":"ITEM-1","issue":"7","issued":{"date-parts":[["2016"]]},"page":"1600096","publisher":"Wiley-Blackwell","title":"Solidification of 3D Printed Nanofibril Hydrogels into Functional 3D Cellulose Structures","type":"article-journal","volume":"1"},"uris":["http://www.mendeley.com/documents/?uuid=32c8dee4-0497-3429-89c2-e41f4094a36c"]},{"id":"ITEM-2","itemData":{"DOI":"10.1021/acs.biomac.9b00527","ISSN":"15264602","abstract":"Nanocellulose has been demonstrated as a suitable material for cell culturing, given its similarity to extracellular matrices. Taking advantage of the shear thinning behavior, nanocellulose suits three-dimensional (3D) printing into scaffolds that support cell attachment and proliferation. Here, we propose aqueous suspensions of acetylated nanocellulose of a low degree of substitution for direct ink writing (DIW). This benefits from the heterogeneous acetylation of precursor cellulosic fibers, which eases their deconstruction and confers the characteristics required for extrusion in DIW. Accordingly, the morphology of related 3D-printed architectures and their performance during drying and rewetting as well as interactions with living cells are compared with those produced from typical unmodified and TEMPO-oxidized nanocelluloses. We find that a significantly lower concentration of acetylated nanofibrils is needed to obtain bioinks of similar performance, affording more porous structures. Together with their high surface charge and axial aspect, acetylated nanocellulose produces dimensionally stable monolithic scaffolds that support drying and rewetting, required for packaging and sterilization. Considering their potential uses in cardiac devices, we discuss the interactions of the scaffolds with cardiac myoblast cells. Attachment, proliferation, and viability for 21 days are demonstrated. Overall, the performance of acetylated nanocellulose bioinks opens the possibility for reliable and scale-up fabrication of scaffolds appropriate for studies on cellular processes and for tissue engineering.","author":[{"dropping-particle":"","family":"Ajdary","given":"Rubina","non-dropping-particle":"","parse-names":false,"suffix":""},{"dropping-particle":"","family":"Huan","given":"Siqi","non-dropping-particle":"","parse-names":false,"suffix":""},{"dropping-particle":"","family":"Zanjanizadeh Ezazi","given":"Nazanin","non-dropping-particle":"","parse-names":false,"suffix":""},{"dropping-particle":"","family":"Xiang","given":"Wenchao","non-dropping-particle":"","parse-names":false,"suffix":""},{"dropping-particle":"","family":"Grande","given":"Rafael","non-dropping-particle":"","parse-names":false,"suffix":""},{"dropping-particle":"","family":"Santos","given":"Hélder A.","non-dropping-particle":"","parse-names":false,"suffix":""},{"dropping-particle":"","family":"Rojas","given":"Orlando J.","non-dropping-particle":"","parse-names":false,"suffix":""}],"container-title":"Biomacromolecules","id":"ITEM-2","issue":"7","issued":{"date-parts":[["2019"]]},"page":"2770-2778","publisher":"American Chemical Society","title":"Acetylated Nanocellulose for Single-Component Bioinks and Cell Proliferation on 3D-Printed Scaffolds","type":"article-journal","volume":"20"},"uris":["http://www.mendeley.com/documents/?uuid=c835555c-7247-3a4d-bd8f-a3ce591c77cd"]}],"mendeley":{"formattedCitation":"&lt;sup&gt;227,230&lt;/sup&gt;","plainTextFormattedCitation":"227,230","previouslyFormattedCitation":"&lt;sup&gt;225,22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27,230</w:t>
      </w:r>
      <w:r w:rsidRPr="009F7F88">
        <w:rPr>
          <w:color w:val="000000" w:themeColor="text1"/>
        </w:rPr>
        <w:fldChar w:fldCharType="end"/>
      </w:r>
      <w:r w:rsidRPr="009F7F88">
        <w:rPr>
          <w:color w:val="000000" w:themeColor="text1"/>
        </w:rPr>
        <w:t xml:space="preserve"> and a mix of 1D </w:t>
      </w:r>
      <w:proofErr w:type="spellStart"/>
      <w:r w:rsidRPr="009F7F88">
        <w:rPr>
          <w:color w:val="000000" w:themeColor="text1"/>
        </w:rPr>
        <w:t>nanofibre</w:t>
      </w:r>
      <w:proofErr w:type="spellEnd"/>
      <w:r w:rsidRPr="009F7F88">
        <w:rPr>
          <w:color w:val="000000" w:themeColor="text1"/>
        </w:rPr>
        <w:t xml:space="preserve"> and 2D nanosheet materials, inks have been formulated without any additives. These inks have been demonstrated to be directly 3D-printable </w:t>
      </w:r>
      <w:r w:rsidR="00D03806" w:rsidRPr="009F7F88">
        <w:rPr>
          <w:color w:val="000000" w:themeColor="text1"/>
        </w:rPr>
        <w:t xml:space="preserve">for </w:t>
      </w:r>
      <w:r w:rsidRPr="009F7F88">
        <w:rPr>
          <w:color w:val="000000" w:themeColor="text1"/>
        </w:rPr>
        <w:t>their aerogel</w:t>
      </w:r>
      <w:r w:rsidR="00D03806" w:rsidRPr="009F7F88">
        <w:rPr>
          <w:color w:val="000000" w:themeColor="text1"/>
        </w:rPr>
        <w:t xml:space="preserve"> fabrication</w:t>
      </w:r>
      <w:r w:rsidRPr="009F7F88">
        <w:rPr>
          <w:color w:val="000000" w:themeColor="text1"/>
        </w:rPr>
        <w:t xml:space="preserve">. </w:t>
      </w:r>
    </w:p>
    <w:p w14:paraId="36CBC83F" w14:textId="4E614052" w:rsidR="00ED23E6" w:rsidRPr="009F7F88" w:rsidRDefault="00046A05" w:rsidP="00F27729">
      <w:pPr>
        <w:pStyle w:val="RSCB02ArticleText"/>
        <w:ind w:firstLine="194"/>
        <w:rPr>
          <w:color w:val="000000" w:themeColor="text1"/>
        </w:rPr>
      </w:pPr>
      <w:r w:rsidRPr="009F7F88">
        <w:rPr>
          <w:color w:val="000000" w:themeColor="text1"/>
        </w:rPr>
        <w:lastRenderedPageBreak/>
        <w:t xml:space="preserve">The printability of these inks largely depends on the solid content which governs their </w:t>
      </w:r>
      <w:r w:rsidR="003A7E60" w:rsidRPr="009F7F88">
        <w:rPr>
          <w:color w:val="000000" w:themeColor="text1"/>
        </w:rPr>
        <w:t>rheological properties</w:t>
      </w:r>
      <w:r w:rsidRPr="009F7F88">
        <w:rPr>
          <w:color w:val="000000" w:themeColor="text1"/>
        </w:rPr>
        <w:t>. For GO aqueous inks from exfoliated layers, &lt;5 mg mL</w:t>
      </w:r>
      <w:r w:rsidRPr="009F7F88">
        <w:rPr>
          <w:color w:val="000000" w:themeColor="text1"/>
          <w:vertAlign w:val="superscript"/>
        </w:rPr>
        <w:t>-1</w:t>
      </w:r>
      <w:r w:rsidRPr="009F7F88">
        <w:rPr>
          <w:color w:val="000000" w:themeColor="text1"/>
        </w:rPr>
        <w:t xml:space="preserve"> concentration is </w:t>
      </w:r>
      <w:r w:rsidR="00205AD7" w:rsidRPr="009F7F88">
        <w:rPr>
          <w:color w:val="000000" w:themeColor="text1"/>
        </w:rPr>
        <w:t xml:space="preserve">generally </w:t>
      </w:r>
      <w:r w:rsidRPr="009F7F88">
        <w:rPr>
          <w:color w:val="000000" w:themeColor="text1"/>
        </w:rPr>
        <w:t>unsuitable for 3D extrusion printing due to low viscosity.</w:t>
      </w:r>
      <w:bookmarkStart w:id="131" w:name="_Hlk45752881"/>
      <w:r w:rsidRPr="009F7F88">
        <w:rPr>
          <w:color w:val="000000" w:themeColor="text1"/>
        </w:rPr>
        <w:fldChar w:fldCharType="begin" w:fldLock="1"/>
      </w:r>
      <w:r w:rsidR="00BF34A6"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BF34A6" w:rsidRPr="009F7F88">
        <w:rPr>
          <w:rFonts w:hint="eastAsia"/>
          <w:color w:val="000000" w:themeColor="text1"/>
        </w:rPr>
        <w:instrText>,"parse-names":false,"suffix":""}],"container-title":"Nature Communications","id":"ITEM-1","issued":{"date-parts":[["2015"]]},"note":"</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第一篇</w:instrText>
      </w:r>
      <w:r w:rsidR="00BF34A6" w:rsidRPr="009F7F88">
        <w:rPr>
          <w:rFonts w:hint="eastAsia"/>
          <w:color w:val="000000" w:themeColor="text1"/>
        </w:rPr>
        <w:instrText>3D</w:instrText>
      </w:r>
      <w:r w:rsidR="00BF34A6" w:rsidRPr="009F7F88">
        <w:rPr>
          <w:rFonts w:hint="eastAsia"/>
          <w:color w:val="000000" w:themeColor="text1"/>
        </w:rPr>
        <w:instrText>打印气凝胶文献</w:instrText>
      </w:r>
      <w:r w:rsidR="00BF34A6" w:rsidRPr="009F7F88">
        <w:rPr>
          <w:rFonts w:hint="eastAsia"/>
          <w:color w:val="000000" w:themeColor="text1"/>
        </w:rPr>
        <w:instrText>\n</w:instrText>
      </w:r>
      <w:r w:rsidR="00BF34A6" w:rsidRPr="009F7F88">
        <w:rPr>
          <w:rFonts w:hint="eastAsia"/>
          <w:color w:val="000000" w:themeColor="text1"/>
        </w:rPr>
        <w:instrText>两种途径：添加气相氧化硅最后</w:instrText>
      </w:r>
      <w:r w:rsidR="00BF34A6" w:rsidRPr="009F7F88">
        <w:rPr>
          <w:rFonts w:hint="eastAsia"/>
          <w:color w:val="000000" w:themeColor="text1"/>
        </w:rPr>
        <w:instrText>etching</w:instrText>
      </w:r>
      <w:r w:rsidR="00BF34A6" w:rsidRPr="009F7F88">
        <w:rPr>
          <w:rFonts w:hint="eastAsia"/>
          <w:color w:val="000000" w:themeColor="text1"/>
        </w:rPr>
        <w:instrText>；添加</w:instrText>
      </w:r>
      <w:r w:rsidR="00BF34A6" w:rsidRPr="009F7F88">
        <w:rPr>
          <w:rFonts w:hint="eastAsia"/>
          <w:color w:val="000000" w:themeColor="text1"/>
        </w:rPr>
        <w:instrText>R-F</w:instrText>
      </w:r>
      <w:r w:rsidR="00BF34A6" w:rsidRPr="009F7F88">
        <w:rPr>
          <w:rFonts w:hint="eastAsia"/>
          <w:color w:val="000000" w:themeColor="text1"/>
        </w:rPr>
        <w:instrText>溶胶</w:instrText>
      </w:r>
      <w:r w:rsidR="00BF34A6" w:rsidRPr="009F7F88">
        <w:rPr>
          <w:rFonts w:hint="eastAsia"/>
          <w:color w:val="000000" w:themeColor="text1"/>
        </w:rPr>
        <w:instrText>","page":"6962","publisher":"Nature Publishing Group","title":"Highly comp</w:instrText>
      </w:r>
      <w:r w:rsidR="00BF34A6" w:rsidRPr="009F7F88">
        <w:rPr>
          <w:color w:val="000000" w:themeColor="text1"/>
        </w:rPr>
        <w:instrText>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8</w:t>
      </w:r>
      <w:r w:rsidRPr="009F7F88">
        <w:rPr>
          <w:color w:val="000000" w:themeColor="text1"/>
        </w:rPr>
        <w:fldChar w:fldCharType="end"/>
      </w:r>
      <w:bookmarkEnd w:id="131"/>
      <w:r w:rsidRPr="009F7F88">
        <w:rPr>
          <w:color w:val="000000" w:themeColor="text1"/>
        </w:rPr>
        <w:t xml:space="preserve"> Experimentally, the demonstrated concentration range of such dispersions to be printable is in the range of 5-50 mg mL</w:t>
      </w:r>
      <w:r w:rsidRPr="009F7F88">
        <w:rPr>
          <w:color w:val="000000" w:themeColor="text1"/>
          <w:vertAlign w:val="superscript"/>
        </w:rPr>
        <w:t>-1</w:t>
      </w:r>
      <w:r w:rsidRPr="009F7F88">
        <w:rPr>
          <w:color w:val="000000" w:themeColor="text1"/>
        </w:rPr>
        <w:t>.</w:t>
      </w:r>
      <w:r w:rsidRPr="009F7F88">
        <w:rPr>
          <w:color w:val="000000" w:themeColor="text1"/>
        </w:rPr>
        <w:fldChar w:fldCharType="begin" w:fldLock="1"/>
      </w:r>
      <w:r w:rsidR="004E1277" w:rsidRPr="009F7F88">
        <w:rPr>
          <w:color w:val="000000" w:themeColor="text1"/>
        </w:rPr>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w:instrText>
      </w:r>
      <w:r w:rsidR="004E1277" w:rsidRPr="009F7F88">
        <w:rPr>
          <w:rFonts w:hint="eastAsia"/>
          <w:color w:val="000000" w:themeColor="text1"/>
        </w:rPr>
        <w:instrText>[["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ge":"10948-10951","publisher":"Royal Society of Chemistry","title":"Three-dimensional multi-recognition flexible wearable sensor via graphene aerogel printing","type":"article-journal","volume":"</w:instrText>
      </w:r>
      <w:r w:rsidR="004E1277" w:rsidRPr="009F7F88">
        <w:rPr>
          <w:color w:val="000000" w:themeColor="text1"/>
        </w:rPr>
        <w:instrText>52"},"uris":["http://www.mendeley.com/documents/?uuid=5e353596-3be4-444d-978f-12affd49c169"]},{"id":"ITEM-2","itemData":{"DOI":"10.1016/j.jcis.2018.08.096","ISSN":"10957103","abstract":"The manufacturing of three-dimensional (3D) graphene monolith with high mechanical and electrical performance has become an urgent issue in view of their potential applications in energy and electronics fields. Due to the structure rigidity and poor liquid-phase processing capability of graphene sheets, it is challenging to fabricate 3D graphene monolith with high mechanical performance, including strength, toughness and resiliency. Graphene oxide (GO) shows an improved dispersibility and reduction-restorable conductivity, which enables it to effectively balance the processing and comprehensive performances of graphene monolith. Here, we demonstrate a strategy to fabricate high-performance, shape-designable 3D graphene monolith through a 3D printing method based on large-sized graphene oxide (LGO) fluid ink. The concentration of the LGO ink for printing is as low as 20 mg/mL. The resulting monolith exhibits low density (12.8 mg/cm3), high electrical conductivity (41.1 S/m), high specific strength (10.7 × 103 N·m/Kg) and compressibility (up to 80% compressive strain). Such a 3D printing technique enables plenty of complicated monolith structures and broadens the application range of graphene.","author":[{"dropping-particle":"","family":"Ma","given":"Jianhua","non-dropping-particle":"","parse-names":false,"suffix":""},{"dropping-particle":"","family":"Wang","given":"Peng","non-dropping-particle":"","parse-names":false,"suffix":""},{"dropping-particle":"","family":"Dong","given":"Lei","non-dropping-particle":"","parse-names":false,"suffix":""},{"dropping-particle":"","family":"Ruan","given":"Yingbo","non-dropping-particle":"","parse-names":false,"suffix":""},{"dropping-particle":"","family":"Lu","given":"Hongbin","non-dropping-particle":"","parse-names":false,"suffix":""}],"container-title":"Journal of Colloid and Interface Science","id":"ITEM-2","issued":{"date-parts":[["2019"]]},"page":"12-19","publisher":"Academic Press Inc.","title":"Highly conductive, mechanically strong graphene monolith assembled by three-dimensional printing of large graphene oxide","type":"article-journal","volume":"534"},"uris":["http://www.mendeley.com/documents/?uuid=8394925a-b0f0-30ac-81ed-d7d38cd4c874"]},{"id":"ITEM-3","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family":"Song","given":"Yanlin","</w:instrText>
      </w:r>
      <w:r w:rsidR="004E1277" w:rsidRPr="009F7F88">
        <w:rPr>
          <w:rFonts w:hint="eastAsia"/>
          <w:color w:val="000000" w:themeColor="text1"/>
        </w:rPr>
        <w:instrText>non-dropping-particle":"","parse-names":false,"suffix":""}],"container-title":"Chemical Communications","id":"ITEM-3","issue":"38","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蛛网仿生多级精度触觉传感器</w:instrText>
      </w:r>
      <w:r w:rsidR="004E1277" w:rsidRPr="009F7F88">
        <w:rPr>
          <w:rFonts w:hint="eastAsia"/>
          <w:color w:val="000000" w:themeColor="text1"/>
        </w:rPr>
        <w:instrText>","page":"4810-4813","publisher":"Royal Society of C</w:instrText>
      </w:r>
      <w:r w:rsidR="004E1277" w:rsidRPr="009F7F88">
        <w:rPr>
          <w:color w:val="000000" w:themeColor="text1"/>
        </w:rPr>
        <w:instrText>hemistry","title":"Spider-web inspired multi-resolution graphene tactile sensor","type":"article-journal","volume":"54"},"uris":["http://www.mendeley.com/documents/?uuid=33695b15-f044-4fca-aa92-a3806ec14216"]},{"id":"ITEM-4","itemData":{"DOI":"10.1039/c9ra04882k","ISSN":"2046-2069","abstract":" This work demonstrates successful fabrication of a high areal specific capacitance micro-supercapacitor via direct 3D printing of a graphene oxide hydrogel.  In this work, we demonstrate that a graphene oxide (GO) hydrogel with unique rheological properties, such as high storage modulus, shear-thinning nature and fast viscosity recovery, is highly suitable as an ink for three dimensional (3D) printing. The results show that the GO ink has the characteristics of both gel and viscous liquid, where the gel–liquid transition depends on the shear rate and shear strain amplitude. In the extrusion and printing process, the ink shows significant shear thinning and rapid viscosity recovery after cessation of shearing, which are desirable for 3D printing through direct ink writing (DIW). A suitable scanning speed and extrusion speed were determined to construct a precise 3D structure. After the reduction, the RGO electrode with hierarchical porous structures is stable, of higher precision, and loaded with more of the effective materials per unit area. The 3D printed micro-supercapacitors (MSCs) with interdigitated architecture exhibit a high areal specific capacitance of 101 mF cm −2 at a current density of 0.5 mA cm −2 and 111 mF cm −2 at a scan rate of 10 mV s −1 , which are superior compared with most of the reported MSCs of carbon-based materials. ","author":[{"dropping-particle":"","family":"Yun","given":"Xiawei","non-dropping-particle":"","parse-names":false,"suffix":""},{"dropping-particle":"","family":"Lu","given":"Bingchuan","non-dropping-particle":"","parse-names":false,"suffix":""},{"dropping-particle":"","family":"Xiong","given":"Zhiyuan","non-dropping-particle":"","parse-names":false,"suffix":""},{"dropping-particle":"","family":"Jia","given":"Bo","non-dropping-particle":"","parse-names":false,"suffix":""},{"dropping-particle":"","family":"Tang","given":"Bo","non-dropping-particle":"","parse-names":false,"suffix":""},{"dropping-particle":"","family":"Mao","given":"Henan","non-dropping-particle":"","parse-names":false,"suffix":""},{"dropping-particle":"","family":"Zhang","given":"Ting","non-dropping-particle":"","parse-names":false,"suffix":""},{"dropping-particle":"","family":"Wang","given":"Xiaogong","non-dropp</w:instrText>
      </w:r>
      <w:r w:rsidR="004E1277" w:rsidRPr="009F7F88">
        <w:rPr>
          <w:rFonts w:hint="eastAsia"/>
          <w:color w:val="000000" w:themeColor="text1"/>
        </w:rPr>
        <w:instrText>ing-particle":"","parse-names":false,"suffix":""}],"container-title":"RSC Advances","id":"ITEM-4","issue":"50","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氧化石墨烯气凝胶</w:instrText>
      </w:r>
      <w:r w:rsidR="004E1277" w:rsidRPr="009F7F88">
        <w:rPr>
          <w:rFonts w:hint="eastAsia"/>
          <w:color w:val="000000" w:themeColor="text1"/>
        </w:rPr>
        <w:instrText>\n</w:instrText>
      </w:r>
      <w:r w:rsidR="004E1277" w:rsidRPr="009F7F88">
        <w:rPr>
          <w:rFonts w:hint="eastAsia"/>
          <w:color w:val="000000" w:themeColor="text1"/>
        </w:rPr>
        <w:instrText>作为高面比容量微超级电容器</w:instrText>
      </w:r>
      <w:r w:rsidR="004E1277" w:rsidRPr="009F7F88">
        <w:rPr>
          <w:rFonts w:hint="eastAsia"/>
          <w:color w:val="000000" w:themeColor="text1"/>
        </w:rPr>
        <w:instrText>","page":"29384-29395","publisher":"Royal Society of Chemistry"</w:instrText>
      </w:r>
      <w:r w:rsidR="004E1277" w:rsidRPr="009F7F88">
        <w:rPr>
          <w:color w:val="000000" w:themeColor="text1"/>
        </w:rPr>
        <w:instrText>,"title":"Direct 3D printing of a graphene oxide hydrogel for fabrication of a high areal specific capacitance microsupercapacitor","type":"article-journal","volume":"9"},"uris":["http://www.mendeley.com/documents/?uuid=331c4eb6-32d2-4c75-869c-c017bb5eb4ba"]}],"mendeley":{"formattedCitation":"&lt;sup&gt;235,256,259,263&lt;/sup&gt;","plainTextFormattedCitation":"235,256,259,263","previouslyFormattedCitation":"&lt;sup&gt;233,254,257,26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5,256,259,263</w:t>
      </w:r>
      <w:r w:rsidRPr="009F7F88">
        <w:rPr>
          <w:color w:val="000000" w:themeColor="text1"/>
        </w:rPr>
        <w:fldChar w:fldCharType="end"/>
      </w:r>
      <w:r w:rsidRPr="009F7F88">
        <w:rPr>
          <w:color w:val="000000" w:themeColor="text1"/>
        </w:rPr>
        <w:t xml:space="preserve"> To </w:t>
      </w:r>
      <w:r w:rsidR="00B01BC7" w:rsidRPr="009F7F88">
        <w:rPr>
          <w:color w:val="000000" w:themeColor="text1"/>
        </w:rPr>
        <w:t xml:space="preserve">avoid the use of a large amount of solvent or surfactants prevalent in the conventional liquid </w:t>
      </w:r>
      <w:r w:rsidR="00ED23E6" w:rsidRPr="009F7F88">
        <w:rPr>
          <w:color w:val="000000" w:themeColor="text1"/>
        </w:rPr>
        <w:t>phase exfoliation method of 2D materials</w:t>
      </w:r>
      <w:r w:rsidR="00ED23E6" w:rsidRPr="009F7F88">
        <w:rPr>
          <w:rFonts w:hint="eastAsia"/>
          <w:color w:val="000000" w:themeColor="text1"/>
          <w:lang w:eastAsia="zh-CN"/>
        </w:rPr>
        <w:t>,</w:t>
      </w:r>
      <w:r w:rsidR="00ED23E6" w:rsidRPr="009F7F88">
        <w:rPr>
          <w:rFonts w:ascii="Calibri" w:hAnsi="Calibri" w:cs="Calibri"/>
          <w:color w:val="000000" w:themeColor="text1"/>
        </w:rPr>
        <w:fldChar w:fldCharType="begin" w:fldLock="1"/>
      </w:r>
      <w:r w:rsidR="004E1277" w:rsidRPr="009F7F88">
        <w:rPr>
          <w:rFonts w:ascii="Calibri" w:hAnsi="Calibri" w:cs="Calibri"/>
          <w:color w:val="000000" w:themeColor="text1"/>
        </w:rPr>
        <w:instrText xml:space="preserve">ADDIN CSL_CITATION {"citationItems":[{"id":"ITEM-1","itemData":{"DOI":"10.1016/S1369-7021(13)70014-2","ISSN":"13697021","abstract":"Graphene is at the center of an ever growing research effort due to its unique properties, interesting for both fundamental science and applications. A key requirement for applications is the development of industrial-scale, reliable, inexpensive production processes. Here we review the state of the art of graphene preparation, production, placement and handling. Graphene is just the first of a new class of two dimensional materials, derived from layered bulk crystals. Most of the approaches used for graphene can be extended to these crystals, accelerating their journey towards applications. © 2012 Elsevier Ltd.","author":[{"dropping-particle":"","family":"Bonaccorso","given":"Francesco","non-dropping-particle":"","parse-names":false,"suffix":""},{"dropping-particle":"","family":"Lombardo","given":"Antonio","non-dropping-particle":"","parse-names":false,"suffix":""},{"dropping-particle":"","family":"Hasan","given":"Tawfique","non-dropping-particle":"","parse-names":false,"suffix":""},{"dropping-particle":"","family":"Sun","given":"Zhipei","non-dropping-particle":"","parse-names":false,"suffix":""},{"dropping-particle":"","family":"Colombo","given":"Luigi","non-dropping-particle":"","parse-names":false,"suffix":""},{"dropping-particle":"","family":"Ferrari","given":"Andrea C.","non-dropping-particle":"","parse-names":false,"suffix":""}],"container-title":"Materials Today","id":"ITEM-1","issue":"12","issued":{"date-parts":[["2012"]]},"page":"564-589","publisher":"Elsevier B.V.","title":"Production and processing of graphene and 2d crystals","type":"article-journal","volume":"15"},"uris":["http://www.mendeley.com/documents/?uuid=f983712e-a06e-3c96-9098-3c104068ac2b"]},{"id":"ITEM-2","itemData":{"DOI":"10.1038/nnano.2008.215","ISSN":"17483387","PMID":"18772919","abstract":"Fully exploiting the properties of graphene will require a method for the mass production of this remarkable material. Two main routes are possible: large-scale growth or large-scale exfoliation. Here, we demonstrate graphene dispersions with concentrations up to </w:instrText>
      </w:r>
      <w:r w:rsidR="004E1277" w:rsidRPr="009F7F88">
        <w:rPr>
          <w:rFonts w:ascii="Cambria Math" w:hAnsi="Cambria Math" w:cs="Cambria Math"/>
          <w:color w:val="000000" w:themeColor="text1"/>
        </w:rPr>
        <w:instrText>∼</w:instrText>
      </w:r>
      <w:r w:rsidR="004E1277" w:rsidRPr="009F7F88">
        <w:rPr>
          <w:rFonts w:ascii="Calibri" w:hAnsi="Calibri" w:cs="Calibri"/>
          <w:color w:val="000000" w:themeColor="text1"/>
        </w:rPr>
        <w:instrText xml:space="preserve">0.01 mg ml-1, produced by dispersion and exfoliation of graphite in organic solvents such as N-methyl-pyrrolidone. This is possible because the energy required to exfoliate graphene is balanced by the solvent-graphene interaction for solvents whose surface energies match that of graphene. We confirm the presence of individual graphene sheets by Raman spectroscopy, transmission electron microscopy and electron diffraction. Our method results in a monolayer yield of </w:instrText>
      </w:r>
      <w:r w:rsidR="004E1277" w:rsidRPr="009F7F88">
        <w:rPr>
          <w:rFonts w:ascii="Cambria Math" w:hAnsi="Cambria Math" w:cs="Cambria Math"/>
          <w:color w:val="000000" w:themeColor="text1"/>
        </w:rPr>
        <w:instrText>∼</w:instrText>
      </w:r>
      <w:r w:rsidR="004E1277" w:rsidRPr="009F7F88">
        <w:rPr>
          <w:rFonts w:ascii="Calibri" w:hAnsi="Calibri" w:cs="Calibri"/>
          <w:color w:val="000000" w:themeColor="text1"/>
        </w:rPr>
        <w:instrText>1 wt%, which could potentially be improved to 7-12 wt% with further processing. The absence of defects or oxides is confirmed by X-ray photoelectron, infrared and Raman spectroscopies. We are able to produce semi-transparent conducting films and conducting composites. Solution processing of graphene opens up a range of potential large-area applications, from device and sensor fabrication to liquid-phase chemistry. © 2008 Macmillan Publishers Limited. All rights reserved.","author":[{"dropping-particle":"","family":"Hernandez","given":"Yenny","non-dropping-particle":"","parse-names":false,"suffix":""},{"dropping-particle":"","family":"Nicolosi","given":"Valeria","non-dropping-particle":"","parse-names":false,"suffix":""},{"dropping-particle":"","family":"Lotya","given":"Mustafa","non-dropping-particle":"","parse-names":false,"suffix":""},{"dropping-particle":"","family":"Blighe","given":"Fiona M.","non-dropping-particle":"","parse-names":false,"suffix":""},{"dropping-particle":"","family":"Sun","given":"Zhenyu","non-dropping-particle":"","parse-names":false,"suffix":""},{"dropping-particle":"","family":"De","given":"Sukanta","non-dropping-particle":"","parse-names":false,"suffix":""},{"dropping-particle":"","family":"McGovern","given":"I. T.","non-dropping-particle":"","parse-names":false,"suffix":""},{"dropping-particle":"","family":"Holland","given":"Brendan","non-dropping-particle":"","parse-names":false,"suffix":""},{"dropping-particle":"","family":"Byrne","given":"Michele","non-dropping-particle":"","parse-names":false,"suffix":""},{"dropping-particle":"","family":"Gun'ko","given":"Yurii K.","non-dropping-particle":"","parse-names":false,"suffix":""},{"dropping-particle":"","family":"Boland","given":"John J.","non-dropping-particle":"","parse-names":false,"suffix":""},{"dropping-particle":"","family":"Niraj","given":"Peter","non-dropping-particle":"","parse-names":false,"suffix":""},{"dropping-particle":"","family":"Duesberg","given":"Georg","non-dropping-particle":"","parse-names":false,"suffix":""},{"dropping-particle":"","family":"Krishnamurthy","given":"Satheesh","non-dropping-particle":"","parse-names":false,"suffix":""},{"dropping-particle":"","family":"Goodhue","given":"Robbie","non-dropping-particle":"","parse-names":false,"suffix":""},{"dropping-particle":"","family":"Hutchison","given":"John","non-dropping-particle":"","parse-names":false,"suffix":""},{"dropping-particle":"","family":"Scardaci","given":"Vittorio","non-dropping-particle":"","parse-names":false,"suffix":""},{"dropping-particle":"","family":"Ferrari","given":"Andrea C.","non-dropping-particle":"","parse-names":false,"suffix":""},{"dropping-particle":"","family":"Coleman","given":"Jonathan N.","non-dropping-particle":"","parse-names":false,"suffix":""}],"container-title":"Nature Nanotechnology","id":"ITEM-2","issue":"9","issued":{"date-parts":[["2008"]]},"page":"563-568","publisher":"Nature Publishing Group","title":"High-yield production of graphene by liquid-phase exfoliation of graphite","type":"article-journal","volume":"3"},"uris":["http://www.mendeley.com/documents/?uuid=95a03911-7517-3a29-927d-a3bd7ea69168"]},{"id":"ITEM-3","itemData":{"DOI":"10.1126/science.1194975","ISSN":"00368075","PMID":"21292974","abstract":"If they could be easily exfoliated, layered materials would become a diverse source of two-dimensional crystals whose properties would be useful in applications ranging from electronics to energy storage. We show that layered compounds such as MoS2, WS2, MoSe2, MoTe 2, TaSe2, NbSe2, NiTe2, BN, and Bi2Te3 can be efficiently dispersed in common solvents and can be deposited as individual flakes or formed into films. Electron microscopy strongly suggests that the material is exfoliated into individual layers. By blending this material with suspensions of other nanomaterials or polymer solutions, we can prepare hybrid dispersions or composites, which can be cast into films. We show that WS2 and MoS2 effectively reinforce polymers, whereas WS2/carbon nanotube hybrid films have high conductivity, leading to promising thermoelectric properti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 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3","issue":"6017","issued":{"date-parts":[["2011"]]},"page":"568-571","publisher":"American Association for the Advancement of Science","title":"Two-dimensional nanosheets produced by liquid exfoliation of layered materials","type":"article-journal","volume":"331"},"uris":["http://www.mendeley.com/documents/?uuid=9e3ada7c-a984-3d4f-b8f5-38b0f78b992c"]}],"mendeley":{"formattedCitation":"&lt;sup&gt;267–269&lt;/sup&gt;","plainTextFormattedCitation":"267–269","previouslyFormattedCitation":"&lt;sup&gt;265–267&lt;/sup&gt;"},"properties":{"noteIndex":0},"schema":"https://github.com/citation-style-language/schema/raw/master/csl-citation.json"}</w:instrText>
      </w:r>
      <w:r w:rsidR="00ED23E6" w:rsidRPr="009F7F88">
        <w:rPr>
          <w:rFonts w:ascii="Calibri" w:hAnsi="Calibri" w:cs="Calibri"/>
          <w:color w:val="000000" w:themeColor="text1"/>
        </w:rPr>
        <w:fldChar w:fldCharType="separate"/>
      </w:r>
      <w:r w:rsidR="004E1277" w:rsidRPr="009F7F88">
        <w:rPr>
          <w:rFonts w:ascii="Calibri" w:hAnsi="Calibri" w:cs="Calibri"/>
          <w:noProof/>
          <w:color w:val="000000" w:themeColor="text1"/>
          <w:vertAlign w:val="superscript"/>
        </w:rPr>
        <w:t>267–269</w:t>
      </w:r>
      <w:r w:rsidR="00ED23E6" w:rsidRPr="009F7F88">
        <w:rPr>
          <w:rFonts w:ascii="Calibri" w:hAnsi="Calibri" w:cs="Calibri"/>
          <w:color w:val="000000" w:themeColor="text1"/>
        </w:rPr>
        <w:fldChar w:fldCharType="end"/>
      </w:r>
      <w:r w:rsidR="00ED23E6" w:rsidRPr="009F7F88">
        <w:rPr>
          <w:color w:val="000000" w:themeColor="text1"/>
          <w:lang w:eastAsia="zh-CN"/>
        </w:rPr>
        <w:t xml:space="preserve"> and</w:t>
      </w:r>
      <w:r w:rsidR="00ED23E6" w:rsidRPr="009F7F88">
        <w:rPr>
          <w:rFonts w:hint="eastAsia"/>
          <w:color w:val="000000" w:themeColor="text1"/>
          <w:lang w:eastAsia="zh-CN"/>
        </w:rPr>
        <w:t xml:space="preserve"> </w:t>
      </w:r>
      <w:r w:rsidR="00ED23E6" w:rsidRPr="009F7F88">
        <w:rPr>
          <w:color w:val="000000" w:themeColor="text1"/>
        </w:rPr>
        <w:t>maintain the stability of high-concentration graphene inks against sedimentation, an alkaline solution with a pH of 14 was used.</w:t>
      </w:r>
      <w:r w:rsidR="00ED23E6" w:rsidRPr="009F7F88">
        <w:rPr>
          <w:color w:val="000000" w:themeColor="text1"/>
        </w:rPr>
        <w:fldChar w:fldCharType="begin" w:fldLock="1"/>
      </w:r>
      <w:r w:rsidR="004E1277" w:rsidRPr="009F7F88">
        <w:rPr>
          <w:color w:val="000000" w:themeColor="text1"/>
        </w:rPr>
        <w:instrText>ADDIN CSL_CITATION {"citationItems":[{"id":"ITEM-1","itemData":{"DOI":"10.1038/s41467-017-02580-3","ISSN":"20411723","abstract":"It is difficult to achieve high efficiency production of hydrophobic graphene by liquid phase exfoliation due to its poor dispersibility and the tendency of graphene sheets to undergo π-π stacking. Here, we report a water-phase, non-dispersion exfoliation method to produce highly crystalline graphene flakes, which can be stored in the form of a concentrated slurry (50 mg mL -1 ) or filter cake for months without the risk of re-stacking. The as-exfoliated graphene slurry can be directly used for 3D printing, as well as fabricating conductive graphene aerogels and graphene-polymer composites, thus avoiding the use of copious quantities of organic solvents and lowering the manufacturing cost. This non-dispersion strategy paves the way for the cost-effective and environmentally friendly production of graphene-based materials.","author":[{"dropping-particle":"","family":"Dong","given":"Lei","non-dropping-particle":"","parse-names":false,"suffix":""},{"dropping-particle":"","family":"Chen","given":"Zhongxin","non-dropping-particle":"","parse-names":false,"suffix":""},{"dropping-particle":"","family":"Zhao","given":"Xiaoxu","non-dropping-particle":"","parse-names":false,"suffix":""},{"dropping-particle":"","family":"Ma","given":"Jianhua","non-dropping-particle":"","parse-names":false,"suffix":""},{"dropping-particle":"","family":"Lin","given":"Shan","non-dropping-particle":"","parse-names":false,"suffix":""},{"dropping-particle":"","family":"Li","given":"Mengxiong","non-dropping-particle":"","parse-names":false,"suffix":""},{"dropping-particle":"","family":"Bao","given":"Yang","non-dropping-particle":"","parse-names":false,"suffix":""},{"dropping-particle":"","family":"Chu","given":"Leiqiang","non-dropping-particle":"","parse-names":false,"suffix":""},{"dropping-particle":"","family":"Leng","given":"Kai","non-dropping-particle":"","parse-names":false,"suffix":""},{"dropping-particle":"","family":"Lu","given":"Hongbin","non-dropping-particle":"","parse-names":false,"suffix":""},{"dropping-particle":"","family":"Loh","given":"Kian Ping","non-dropping-particle":"","parse-names":false,"suffix":""}],"container-title":"Nature Communications"</w:instrText>
      </w:r>
      <w:r w:rsidR="004E1277" w:rsidRPr="009F7F88">
        <w:rPr>
          <w:rFonts w:hint="eastAsia"/>
          <w:color w:val="000000" w:themeColor="text1"/>
        </w:rPr>
        <w:instrText>,"id":"ITEM-1","issue":"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非分散法制备高浓度石墨烯水溶液，明确“为</w:instrText>
      </w:r>
      <w:r w:rsidR="004E1277" w:rsidRPr="009F7F88">
        <w:rPr>
          <w:rFonts w:hint="eastAsia"/>
          <w:color w:val="000000" w:themeColor="text1"/>
        </w:rPr>
        <w:instrText>3D</w:instrText>
      </w:r>
      <w:r w:rsidR="004E1277" w:rsidRPr="009F7F88">
        <w:rPr>
          <w:rFonts w:hint="eastAsia"/>
          <w:color w:val="000000" w:themeColor="text1"/>
        </w:rPr>
        <w:instrText>打印石墨烯气凝胶做准备”，已经</w:instrText>
      </w:r>
      <w:r w:rsidR="004E1277" w:rsidRPr="009F7F88">
        <w:rPr>
          <w:rFonts w:hint="eastAsia"/>
          <w:color w:val="000000" w:themeColor="text1"/>
        </w:rPr>
        <w:instrText>3D</w:instrText>
      </w:r>
      <w:r w:rsidR="004E1277" w:rsidRPr="009F7F88">
        <w:rPr>
          <w:rFonts w:hint="eastAsia"/>
          <w:color w:val="000000" w:themeColor="text1"/>
        </w:rPr>
        <w:instrText>打印</w:instrText>
      </w:r>
      <w:r w:rsidR="004E1277" w:rsidRPr="009F7F88">
        <w:rPr>
          <w:rFonts w:hint="eastAsia"/>
          <w:color w:val="000000" w:themeColor="text1"/>
        </w:rPr>
        <w:instrText>","page":"76","publisher":"Springer US","title":"A non-dispersion strategy for large-scale production of ultra-high concentration graphene s</w:instrText>
      </w:r>
      <w:r w:rsidR="004E1277" w:rsidRPr="009F7F88">
        <w:rPr>
          <w:color w:val="000000" w:themeColor="text1"/>
        </w:rPr>
        <w:instrText>lurries in water","type":"article-journal","volume":"9"},"uris":["http://www.mendeley.com/documents/?uuid=4565e9e6-9cbd-4353-ac7c-c65da8f2f42d"]}],"mendeley":{"formattedCitation":"&lt;sup&gt;257&lt;/sup&gt;","plainTextFormattedCitation":"257","previouslyFormattedCitation":"&lt;sup&gt;255&lt;/sup&gt;"},"properties":{"noteIndex":0},"schema":"https://github.com/citation-style-language/schema/raw/master/csl-citation.json"}</w:instrText>
      </w:r>
      <w:r w:rsidR="00ED23E6" w:rsidRPr="009F7F88">
        <w:rPr>
          <w:color w:val="000000" w:themeColor="text1"/>
        </w:rPr>
        <w:fldChar w:fldCharType="separate"/>
      </w:r>
      <w:r w:rsidR="004E1277" w:rsidRPr="009F7F88">
        <w:rPr>
          <w:noProof/>
          <w:color w:val="000000" w:themeColor="text1"/>
          <w:vertAlign w:val="superscript"/>
        </w:rPr>
        <w:t>257</w:t>
      </w:r>
      <w:r w:rsidR="00ED23E6" w:rsidRPr="009F7F88">
        <w:rPr>
          <w:color w:val="000000" w:themeColor="text1"/>
        </w:rPr>
        <w:fldChar w:fldCharType="end"/>
      </w:r>
      <w:r w:rsidR="00ED23E6" w:rsidRPr="009F7F88">
        <w:rPr>
          <w:color w:val="000000" w:themeColor="text1"/>
        </w:rPr>
        <w:t xml:space="preserve"> This increased t</w:t>
      </w:r>
      <w:r w:rsidR="00ED23E6" w:rsidRPr="009F7F88">
        <w:rPr>
          <w:color w:val="000000" w:themeColor="text1"/>
          <w:lang w:val="en"/>
        </w:rPr>
        <w:t>he viscosity of the slurry by two orders of magnitude</w:t>
      </w:r>
      <w:r w:rsidR="00ED23E6" w:rsidRPr="009F7F88">
        <w:rPr>
          <w:color w:val="000000" w:themeColor="text1"/>
        </w:rPr>
        <w:t xml:space="preserve"> </w:t>
      </w:r>
      <w:r w:rsidR="00ED23E6" w:rsidRPr="009F7F88">
        <w:rPr>
          <w:color w:val="000000" w:themeColor="text1"/>
          <w:lang w:val="en"/>
        </w:rPr>
        <w:t xml:space="preserve">compared to that with a pH of 7. </w:t>
      </w:r>
      <w:r w:rsidR="00ED23E6" w:rsidRPr="009F7F88">
        <w:rPr>
          <w:color w:val="000000" w:themeColor="text1"/>
        </w:rPr>
        <w:t>Using this strategy, the authors could maintain a slurry concentration of up to 50 mg mL</w:t>
      </w:r>
      <w:r w:rsidR="00ED23E6" w:rsidRPr="009F7F88">
        <w:rPr>
          <w:color w:val="000000" w:themeColor="text1"/>
          <w:vertAlign w:val="superscript"/>
        </w:rPr>
        <w:t>-1</w:t>
      </w:r>
      <w:r w:rsidR="00ED23E6" w:rsidRPr="009F7F88">
        <w:rPr>
          <w:color w:val="000000" w:themeColor="text1"/>
        </w:rPr>
        <w:t xml:space="preserve"> for a prolonged period.</w:t>
      </w:r>
      <w:r w:rsidR="00ED23E6" w:rsidRPr="009F7F88">
        <w:rPr>
          <w:color w:val="000000" w:themeColor="text1"/>
        </w:rPr>
        <w:fldChar w:fldCharType="begin" w:fldLock="1"/>
      </w:r>
      <w:r w:rsidR="004E1277" w:rsidRPr="009F7F88">
        <w:rPr>
          <w:color w:val="000000" w:themeColor="text1"/>
        </w:rPr>
        <w:instrText>ADDIN CSL_CITATION {"citationItems":[{"id":"ITEM-1","itemData":{"DOI":"10.1038/s41467-017-02580-3","ISSN":"20411723","abstract":"It is difficult to achieve high efficiency production of hydrophobic graphene by liquid phase exfoliation due to its poor dispersibility and the tendency of graphene sheets to undergo π-π stacking. Here, we report a water-phase, non-dispersion exfoliation method to produce highly crystalline graphene flakes, which can be stored in the form of a concentrated slurry (50 mg mL -1 ) or filter cake for months without the risk of re-stacking. The as-exfoliated graphene slurry can be directly used for 3D printing, as well as fabricating conductive graphene aerogels and graphene-polymer composites, thus avoiding the use of copious quantities of organic solvents and lowering the manufacturing cost. This non-dispersion strategy paves the way for the cost-effective and environmentally friendly production of graphene-based materials.","author":[{"dropping-particle":"","family":"Dong","given":"Lei","non-dropping-particle":"","parse-names":false,"suffix":""},{"dropping-particle":"","family":"Chen","given":"Zhongxin","non-dropping-particle":"","parse-names":false,"suffix":""},{"dropping-particle":"","family":"Zhao","given":"Xiaoxu","non-dropping-particle":"","parse-names":false,"suffix":""},{"dropping-particle":"","family":"Ma","given":"Jianhua","non-dropping-particle":"","parse-names":false,"suffix":""},{"dropping-particle":"","family":"Lin","given":"Shan","non-dropping-particle":"","parse-names":false,"suffix":""},{"dropping-particle":"","family":"Li","given":"Mengxiong","non-dropping-particle":"","parse-names":false,"suffix":""},{"dropping-particle":"","family":"Bao","given":"Yang","non-dropping-particle":"","parse-names":false,"suffix":""},{"dropping-particle":"","family":"Chu","given":"Leiqiang","non-dropping-particle":"","parse-names":false,"suffix":""},{"dropping-particle":"","family":"Leng","given":"Kai","non-dropping-particle":"","parse-names":false,"suffix":""},{"dropping-particle":"","family":"Lu","given":"Hongbin","non-dropping-particle":"","parse-names":false,"suffix":""},{"dropping-particle":"","family":"Loh","given":"Kian Ping","non-dropping-particle":"","parse-names":false,"suffix":""}],"container-title":"Nature Communications"</w:instrText>
      </w:r>
      <w:r w:rsidR="004E1277" w:rsidRPr="009F7F88">
        <w:rPr>
          <w:rFonts w:hint="eastAsia"/>
          <w:color w:val="000000" w:themeColor="text1"/>
        </w:rPr>
        <w:instrText>,"id":"ITEM-1","issue":"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非分散法制备高浓度石墨烯水溶液，明确“为</w:instrText>
      </w:r>
      <w:r w:rsidR="004E1277" w:rsidRPr="009F7F88">
        <w:rPr>
          <w:rFonts w:hint="eastAsia"/>
          <w:color w:val="000000" w:themeColor="text1"/>
        </w:rPr>
        <w:instrText>3D</w:instrText>
      </w:r>
      <w:r w:rsidR="004E1277" w:rsidRPr="009F7F88">
        <w:rPr>
          <w:rFonts w:hint="eastAsia"/>
          <w:color w:val="000000" w:themeColor="text1"/>
        </w:rPr>
        <w:instrText>打印石墨烯气凝胶做准备”，已经</w:instrText>
      </w:r>
      <w:r w:rsidR="004E1277" w:rsidRPr="009F7F88">
        <w:rPr>
          <w:rFonts w:hint="eastAsia"/>
          <w:color w:val="000000" w:themeColor="text1"/>
        </w:rPr>
        <w:instrText>3D</w:instrText>
      </w:r>
      <w:r w:rsidR="004E1277" w:rsidRPr="009F7F88">
        <w:rPr>
          <w:rFonts w:hint="eastAsia"/>
          <w:color w:val="000000" w:themeColor="text1"/>
        </w:rPr>
        <w:instrText>打印</w:instrText>
      </w:r>
      <w:r w:rsidR="004E1277" w:rsidRPr="009F7F88">
        <w:rPr>
          <w:rFonts w:hint="eastAsia"/>
          <w:color w:val="000000" w:themeColor="text1"/>
        </w:rPr>
        <w:instrText>","page":"76","publisher":"Springer US","title":"A non-dispersion strategy for large-scale production of ultra-high concentration graphene s</w:instrText>
      </w:r>
      <w:r w:rsidR="004E1277" w:rsidRPr="009F7F88">
        <w:rPr>
          <w:color w:val="000000" w:themeColor="text1"/>
        </w:rPr>
        <w:instrText>lurries in water","type":"article-journal","volume":"9"},"uris":["http://www.mendeley.com/documents/?uuid=4565e9e6-9cbd-4353-ac7c-c65da8f2f42d"]}],"mendeley":{"formattedCitation":"&lt;sup&gt;257&lt;/sup&gt;","plainTextFormattedCitation":"257","previouslyFormattedCitation":"&lt;sup&gt;255&lt;/sup&gt;"},"properties":{"noteIndex":0},"schema":"https://github.com/citation-style-language/schema/raw/master/csl-citation.json"}</w:instrText>
      </w:r>
      <w:r w:rsidR="00ED23E6" w:rsidRPr="009F7F88">
        <w:rPr>
          <w:color w:val="000000" w:themeColor="text1"/>
        </w:rPr>
        <w:fldChar w:fldCharType="separate"/>
      </w:r>
      <w:r w:rsidR="004E1277" w:rsidRPr="009F7F88">
        <w:rPr>
          <w:noProof/>
          <w:color w:val="000000" w:themeColor="text1"/>
          <w:vertAlign w:val="superscript"/>
        </w:rPr>
        <w:t>257</w:t>
      </w:r>
      <w:r w:rsidR="00ED23E6" w:rsidRPr="009F7F88">
        <w:rPr>
          <w:color w:val="000000" w:themeColor="text1"/>
        </w:rPr>
        <w:fldChar w:fldCharType="end"/>
      </w:r>
    </w:p>
    <w:p w14:paraId="0C4DFD04" w14:textId="77777777" w:rsidR="00F27729" w:rsidRPr="009F7F88" w:rsidRDefault="00ED23E6" w:rsidP="00F27729">
      <w:pPr>
        <w:pStyle w:val="RSCB02ArticleText"/>
        <w:ind w:firstLine="194"/>
        <w:rPr>
          <w:color w:val="000000" w:themeColor="text1"/>
        </w:rPr>
      </w:pPr>
      <w:r w:rsidRPr="009F7F88">
        <w:rPr>
          <w:color w:val="000000" w:themeColor="text1"/>
        </w:rPr>
        <w:t xml:space="preserve">The obvious advantage of this additive-free ink is that it does not require any subsequent impurity removal process. However, the disadvantage that comes with this approach is that the viscosity of the ink is primarily determined by the concentration of the nanomaterials. This limits the manoeuvrability with </w:t>
      </w:r>
      <w:r w:rsidR="00F27729" w:rsidRPr="009F7F88">
        <w:rPr>
          <w:color w:val="000000" w:themeColor="text1"/>
        </w:rPr>
        <w:t>material concentration and performance adjustment of the resultant structure, such as the density, mechanical strength, and electrical or thermal conductivity.</w:t>
      </w:r>
    </w:p>
    <w:p w14:paraId="193F5773" w14:textId="77777777" w:rsidR="00F27729" w:rsidRPr="009F7F88" w:rsidRDefault="00F27729" w:rsidP="00F27729">
      <w:pPr>
        <w:pStyle w:val="RSCB02ArticleText"/>
        <w:ind w:firstLine="194"/>
        <w:rPr>
          <w:color w:val="000000" w:themeColor="text1"/>
        </w:rPr>
      </w:pPr>
      <w:r w:rsidRPr="009F7F88">
        <w:rPr>
          <w:color w:val="000000" w:themeColor="text1"/>
        </w:rPr>
        <w:fldChar w:fldCharType="begin"/>
      </w:r>
      <w:r w:rsidRPr="009F7F88">
        <w:rPr>
          <w:color w:val="000000" w:themeColor="text1"/>
        </w:rPr>
        <w:instrText xml:space="preserve"> = 2 \* roman </w:instrText>
      </w:r>
      <w:r w:rsidRPr="009F7F88">
        <w:rPr>
          <w:color w:val="000000" w:themeColor="text1"/>
        </w:rPr>
        <w:fldChar w:fldCharType="separate"/>
      </w:r>
      <w:r w:rsidRPr="009F7F88">
        <w:rPr>
          <w:noProof/>
          <w:color w:val="000000" w:themeColor="text1"/>
        </w:rPr>
        <w:t>ii</w:t>
      </w:r>
      <w:r w:rsidRPr="009F7F88">
        <w:rPr>
          <w:color w:val="000000" w:themeColor="text1"/>
        </w:rPr>
        <w:fldChar w:fldCharType="end"/>
      </w:r>
      <w:r w:rsidRPr="009F7F88">
        <w:rPr>
          <w:color w:val="000000" w:themeColor="text1"/>
        </w:rPr>
        <w:t xml:space="preserve">) Ink viscosity can be better adjusted through gelation or thickening with other cross-linking or </w:t>
      </w:r>
      <w:proofErr w:type="spellStart"/>
      <w:r w:rsidRPr="009F7F88">
        <w:rPr>
          <w:color w:val="000000" w:themeColor="text1"/>
        </w:rPr>
        <w:t>gelating</w:t>
      </w:r>
      <w:proofErr w:type="spellEnd"/>
      <w:r w:rsidRPr="009F7F88">
        <w:rPr>
          <w:color w:val="000000" w:themeColor="text1"/>
        </w:rPr>
        <w:t xml:space="preserve"> agents. This adaptability allows the printing of a wider range of aerogel types, in particular, those that are difficult to extrude, such as molecule-derived SiO</w:t>
      </w:r>
      <w:r w:rsidRPr="009F7F88">
        <w:rPr>
          <w:color w:val="000000" w:themeColor="text1"/>
          <w:vertAlign w:val="subscript"/>
        </w:rPr>
        <w:t>2</w:t>
      </w:r>
      <w:r w:rsidRPr="009F7F88">
        <w:rPr>
          <w:color w:val="000000" w:themeColor="text1"/>
          <w:vertAlign w:val="superscript"/>
        </w:rPr>
        <w:fldChar w:fldCharType="begin" w:fldLock="1"/>
      </w:r>
      <w:r w:rsidRPr="009F7F88">
        <w:rPr>
          <w:color w:val="000000" w:themeColor="text1"/>
          <w:vertAlign w:val="superscript"/>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id":"ITEM-2","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Pr="009F7F88">
        <w:rPr>
          <w:rFonts w:ascii="Cambria Math" w:hAnsi="Cambria Math" w:cs="Cambria Math"/>
          <w:color w:val="000000" w:themeColor="text1"/>
          <w:vertAlign w:val="superscript"/>
        </w:rPr>
        <w:instrText>∼</w:instrText>
      </w:r>
      <w:r w:rsidRPr="009F7F88">
        <w:rPr>
          <w:color w:val="000000" w:themeColor="text1"/>
          <w:vertAlign w:val="superscript"/>
        </w:rPr>
        <w:instrText>90%), high specific surface area (</w:instrText>
      </w:r>
      <w:r w:rsidRPr="009F7F88">
        <w:rPr>
          <w:rFonts w:ascii="Cambria Math" w:hAnsi="Cambria Math" w:cs="Cambria Math"/>
          <w:color w:val="000000" w:themeColor="text1"/>
          <w:vertAlign w:val="superscript"/>
        </w:rPr>
        <w:instrText>∼</w:instrText>
      </w:r>
      <w:r w:rsidRPr="009F7F88">
        <w:rPr>
          <w:color w:val="000000" w:themeColor="text1"/>
          <w:vertAlign w:val="superscript"/>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w:instrText>
      </w:r>
      <w:r w:rsidRPr="009F7F88">
        <w:rPr>
          <w:rFonts w:hint="eastAsia"/>
          <w:color w:val="000000" w:themeColor="text1"/>
          <w:vertAlign w:val="superscript"/>
        </w:rPr>
        <w:instrText>:"","parse-names":false,"suffix":""}],"container-title":"ACS Applied Materials and Interfaces","genre":"research-article","id":"ITEM-2","issued":{"date-parts":[["2018"]]},"note":"</w:instrText>
      </w:r>
      <w:r w:rsidRPr="009F7F88">
        <w:rPr>
          <w:rFonts w:hint="eastAsia"/>
          <w:color w:val="000000" w:themeColor="text1"/>
          <w:vertAlign w:val="superscript"/>
        </w:rPr>
        <w:instrText>已加</w:instrText>
      </w:r>
      <w:r w:rsidRPr="009F7F88">
        <w:rPr>
          <w:rFonts w:hint="eastAsia"/>
          <w:color w:val="000000" w:themeColor="text1"/>
          <w:vertAlign w:val="superscript"/>
        </w:rPr>
        <w:instrText>\n3D</w:instrText>
      </w:r>
      <w:r w:rsidRPr="009F7F88">
        <w:rPr>
          <w:rFonts w:hint="eastAsia"/>
          <w:color w:val="000000" w:themeColor="text1"/>
          <w:vertAlign w:val="superscript"/>
        </w:rPr>
        <w:instrText>打印，置换，超临界干燥</w:instrText>
      </w:r>
      <w:r w:rsidRPr="009F7F88">
        <w:rPr>
          <w:rFonts w:hint="eastAsia"/>
          <w:color w:val="000000" w:themeColor="text1"/>
          <w:vertAlign w:val="superscript"/>
        </w:rPr>
        <w:instrText>\n</w:instrText>
      </w:r>
      <w:r w:rsidRPr="009F7F88">
        <w:rPr>
          <w:rFonts w:hint="eastAsia"/>
          <w:color w:val="000000" w:themeColor="text1"/>
          <w:vertAlign w:val="superscript"/>
        </w:rPr>
        <w:instrText>氧化硅</w:instrText>
      </w:r>
      <w:r w:rsidRPr="009F7F88">
        <w:rPr>
          <w:rFonts w:hint="eastAsia"/>
          <w:color w:val="000000" w:themeColor="text1"/>
          <w:vertAlign w:val="superscript"/>
        </w:rPr>
        <w:instrText>-</w:instrText>
      </w:r>
      <w:r w:rsidRPr="009F7F88">
        <w:rPr>
          <w:rFonts w:hint="eastAsia"/>
          <w:color w:val="000000" w:themeColor="text1"/>
          <w:vertAlign w:val="superscript"/>
        </w:rPr>
        <w:instrText>蚕丝蛋白气凝胶</w:instrText>
      </w:r>
      <w:r w:rsidRPr="009F7F88">
        <w:rPr>
          <w:rFonts w:hint="eastAsia"/>
          <w:color w:val="000000" w:themeColor="text1"/>
          <w:vertAlign w:val="superscript"/>
        </w:rPr>
        <w:instrText>\n</w:instrText>
      </w:r>
      <w:r w:rsidRPr="009F7F88">
        <w:rPr>
          <w:rFonts w:hint="eastAsia"/>
          <w:color w:val="000000" w:themeColor="text1"/>
          <w:vertAlign w:val="superscript"/>
        </w:rPr>
        <w:instrText>用于隔热或骨质再生医疗支架</w:instrText>
      </w:r>
      <w:r w:rsidRPr="009F7F88">
        <w:rPr>
          <w:rFonts w:hint="eastAsia"/>
          <w:color w:val="000000" w:themeColor="text1"/>
          <w:vertAlign w:val="superscript"/>
        </w:rPr>
        <w:instrText>","page":"22718-22730","publish</w:instrText>
      </w:r>
      <w:r w:rsidRPr="009F7F88">
        <w:rPr>
          <w:color w:val="000000" w:themeColor="text1"/>
          <w:vertAlign w:val="superscript"/>
        </w:rPr>
        <w:instrText>er":"American Chemical Society","title":"Compressible, Thermally Insulating, and Fire Retardant Aerogels through Self-Assembling Silk Fibroin Biopolymers Inside a Silica Structure - An Approach towards 3D Printing of Aerogels","type":"article-journal","volume":"10"},"uris":["http://www.mendeley.com/documents/?uuid=892155f0-658c-4d2e-ba5a-0fa139da355b"]}],"mendeley":{"formattedCitation":"&lt;sup&gt;179,207&lt;/sup&gt;","plainTextFormattedCitation":"179,207","previouslyFormattedCitation":"&lt;sup&gt;177,205&lt;/sup&gt;"},"properties":{"noteIndex":0},"schema":"https://github.com/citation-style-language/schema/raw/master/csl-citation.json"}</w:instrText>
      </w:r>
      <w:r w:rsidRPr="009F7F88">
        <w:rPr>
          <w:color w:val="000000" w:themeColor="text1"/>
          <w:vertAlign w:val="superscript"/>
        </w:rPr>
        <w:fldChar w:fldCharType="separate"/>
      </w:r>
      <w:r w:rsidRPr="009F7F88">
        <w:rPr>
          <w:noProof/>
          <w:color w:val="000000" w:themeColor="text1"/>
          <w:vertAlign w:val="superscript"/>
        </w:rPr>
        <w:t>179,207</w:t>
      </w:r>
      <w:r w:rsidRPr="009F7F88">
        <w:rPr>
          <w:color w:val="000000" w:themeColor="text1"/>
          <w:vertAlign w:val="superscript"/>
        </w:rPr>
        <w:fldChar w:fldCharType="end"/>
      </w:r>
      <w:r w:rsidRPr="009F7F88">
        <w:rPr>
          <w:color w:val="000000" w:themeColor="text1"/>
        </w:rPr>
        <w:t xml:space="preserve"> and RF sol</w:t>
      </w:r>
      <w:r w:rsidRPr="009F7F88">
        <w:rPr>
          <w:color w:val="000000" w:themeColor="text1"/>
        </w:rPr>
        <w:fldChar w:fldCharType="begin" w:fldLock="1"/>
      </w:r>
      <w:r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Pr="009F7F88">
        <w:rPr>
          <w:rFonts w:ascii="Cambria Math" w:hAnsi="Cambria Math" w:cs="Cambria Math"/>
          <w:color w:val="000000" w:themeColor="text1"/>
        </w:rPr>
        <w:instrText>∼</w:instrText>
      </w:r>
      <w:r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Pr="009F7F88">
        <w:rPr>
          <w:rFonts w:hint="eastAsia"/>
          <w:color w:val="000000" w:themeColor="text1"/>
        </w:rPr>
        <w:instrText>":"Marcus A.","non-dropping-particle":"","parse-names":false,"suffix":""}],"container-title":"Materials Horizons","id":"ITEM-1","issue":"6","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RF</w:instrText>
      </w:r>
      <w:r w:rsidRPr="009F7F88">
        <w:rPr>
          <w:rFonts w:hint="eastAsia"/>
          <w:color w:val="000000" w:themeColor="text1"/>
        </w:rPr>
        <w:instrText>有机和炭气凝胶</w:instrText>
      </w:r>
      <w:r w:rsidRPr="009F7F88">
        <w:rPr>
          <w:rFonts w:hint="eastAsia"/>
          <w:color w:val="000000" w:themeColor="text1"/>
        </w:rPr>
        <w:instrText>\n</w:instrText>
      </w:r>
      <w:r w:rsidRPr="009F7F88">
        <w:rPr>
          <w:rFonts w:hint="eastAsia"/>
          <w:color w:val="000000" w:themeColor="text1"/>
        </w:rPr>
        <w:instrText>作为电极材料</w:instrText>
      </w:r>
      <w:r w:rsidRPr="009F7F88">
        <w:rPr>
          <w:rFonts w:hint="eastAsia"/>
          <w:color w:val="000000" w:themeColor="text1"/>
        </w:rPr>
        <w:instrText>","page":"1166-1175","publisher":"Royal Society</w:instrText>
      </w:r>
      <w:r w:rsidRPr="009F7F88">
        <w:rPr>
          <w:color w:val="000000" w:themeColor="text1"/>
        </w:rPr>
        <w:instrText xml:space="preserve">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9</w:t>
      </w:r>
      <w:r w:rsidRPr="009F7F88">
        <w:rPr>
          <w:color w:val="000000" w:themeColor="text1"/>
        </w:rPr>
        <w:fldChar w:fldCharType="end"/>
      </w:r>
      <w:r w:rsidRPr="009F7F88">
        <w:rPr>
          <w:color w:val="000000" w:themeColor="text1"/>
        </w:rPr>
        <w:t xml:space="preserve"> with low-viscosity, or 1D </w:t>
      </w:r>
      <w:proofErr w:type="spellStart"/>
      <w:r w:rsidRPr="009F7F88">
        <w:rPr>
          <w:color w:val="000000" w:themeColor="text1"/>
        </w:rPr>
        <w:t>nanofibre</w:t>
      </w:r>
      <w:proofErr w:type="spellEnd"/>
      <w:r w:rsidRPr="009F7F88">
        <w:rPr>
          <w:color w:val="000000" w:themeColor="text1"/>
        </w:rPr>
        <w:t xml:space="preserve"> CNCs</w:t>
      </w:r>
      <w:r w:rsidRPr="009F7F88">
        <w:rPr>
          <w:color w:val="000000" w:themeColor="text1"/>
        </w:rPr>
        <w:fldChar w:fldCharType="begin" w:fldLock="1"/>
      </w:r>
      <w:r w:rsidRPr="009F7F88">
        <w:rPr>
          <w:color w:val="000000" w:themeColor="text1"/>
        </w:rPr>
        <w:instrText>ADDIN CSL_CITATION {"citationItems":[{"id":"ITEM-1","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w:instrText>
      </w:r>
      <w:r w:rsidRPr="009F7F88">
        <w:rPr>
          <w:rFonts w:hint="eastAsia"/>
          <w:color w:val="000000" w:themeColor="text1"/>
        </w:rPr>
        <w:instrText>Scientific Reports","id":"ITEM-1","issued":{"date-parts":[["2017"]]},"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n</w:instrText>
      </w:r>
      <w:r w:rsidRPr="009F7F88">
        <w:rPr>
          <w:rFonts w:hint="eastAsia"/>
          <w:color w:val="000000" w:themeColor="text1"/>
        </w:rPr>
        <w:instrText>纤维素纳米晶气凝胶</w:instrText>
      </w:r>
      <w:r w:rsidRPr="009F7F88">
        <w:rPr>
          <w:rFonts w:hint="eastAsia"/>
          <w:color w:val="000000" w:themeColor="text1"/>
        </w:rPr>
        <w:instrText>","page":"8018","title":"Direct Ink Write (DIW) 3D Printed Cellulose Nanocrystal Aerogel Structures","type":"article-journal","volume":"7"},"uris":["http://www</w:instrText>
      </w:r>
      <w:r w:rsidRPr="009F7F88">
        <w:rPr>
          <w:color w:val="000000" w:themeColor="text1"/>
        </w:rPr>
        <w:instrText>.mendeley.com/documents/?uuid=4ba88c7f-8162-4ab1-8f37-372156f301f3"]}],"mendeley":{"formattedCitation":"&lt;sup&gt;181&lt;/sup&gt;","plainTextFormattedCitation":"181","previouslyFormattedCitation":"&lt;sup&gt;17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1</w:t>
      </w:r>
      <w:r w:rsidRPr="009F7F88">
        <w:rPr>
          <w:color w:val="000000" w:themeColor="text1"/>
        </w:rPr>
        <w:fldChar w:fldCharType="end"/>
      </w:r>
      <w:r w:rsidRPr="009F7F88">
        <w:rPr>
          <w:color w:val="000000" w:themeColor="text1"/>
        </w:rPr>
        <w:t xml:space="preserve"> and metal nanowires</w:t>
      </w:r>
      <w:r w:rsidRPr="009F7F88">
        <w:rPr>
          <w:color w:val="000000" w:themeColor="text1"/>
        </w:rPr>
        <w:fldChar w:fldCharType="begin" w:fldLock="1"/>
      </w:r>
      <w:r w:rsidRPr="009F7F88">
        <w:rPr>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Pr="009F7F88">
        <w:rPr>
          <w:rFonts w:ascii="Cambria Math" w:hAnsi="Cambria Math" w:cs="Cambria Math"/>
          <w:color w:val="000000" w:themeColor="text1"/>
        </w:rPr>
        <w:instrText>∼</w:instrText>
      </w:r>
      <w:r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Pr="009F7F88">
        <w:rPr>
          <w:rFonts w:hint="eastAsia"/>
          <w:color w:val="000000" w:themeColor="text1"/>
        </w:rPr>
        <w:instrText>,"container-title":"Nanoscale","id":"ITEM-1","issue":"43","issued":{"date-parts":[["2018"]]},"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通过添加氧化石墨烯或</w:instrText>
      </w:r>
      <w:r w:rsidRPr="009F7F88">
        <w:rPr>
          <w:rFonts w:hint="eastAsia"/>
          <w:color w:val="000000" w:themeColor="text1"/>
        </w:rPr>
        <w:instrText>Mxene</w:instrText>
      </w:r>
      <w:r w:rsidRPr="009F7F88">
        <w:rPr>
          <w:rFonts w:hint="eastAsia"/>
          <w:color w:val="000000" w:themeColor="text1"/>
        </w:rPr>
        <w:instrText>，得到银、碳纳米管、氧化锰、氧化锌等纳米线可打印凝胶</w:instrText>
      </w:r>
      <w:r w:rsidRPr="009F7F88">
        <w:rPr>
          <w:rFonts w:hint="eastAsia"/>
          <w:color w:val="000000" w:themeColor="text1"/>
        </w:rPr>
        <w:instrText>\n3D</w:instrText>
      </w:r>
      <w:r w:rsidRPr="009F7F88">
        <w:rPr>
          <w:rFonts w:hint="eastAsia"/>
          <w:color w:val="000000" w:themeColor="text1"/>
        </w:rPr>
        <w:instrText>打印气凝胶</w:instrText>
      </w:r>
      <w:r w:rsidRPr="009F7F88">
        <w:rPr>
          <w:rFonts w:hint="eastAsia"/>
          <w:color w:val="000000" w:themeColor="text1"/>
        </w:rPr>
        <w:instrText>\n</w:instrText>
      </w:r>
      <w:r w:rsidRPr="009F7F88">
        <w:rPr>
          <w:rFonts w:hint="eastAsia"/>
          <w:color w:val="000000" w:themeColor="text1"/>
        </w:rPr>
        <w:instrText>用于柔性电子</w:instrText>
      </w:r>
      <w:r w:rsidRPr="009F7F88">
        <w:rPr>
          <w:rFonts w:hint="eastAsia"/>
          <w:color w:val="000000" w:themeColor="text1"/>
        </w:rPr>
        <w:instrText xml:space="preserve">","page":"20096-20107","publisher":"Royal Society of Chemistry","title":"A general gelation </w:instrText>
      </w:r>
      <w:r w:rsidRPr="009F7F88">
        <w:rPr>
          <w:color w:val="000000" w:themeColor="text1"/>
        </w:rPr>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17</w:t>
      </w:r>
      <w:r w:rsidRPr="009F7F88">
        <w:rPr>
          <w:color w:val="000000" w:themeColor="text1"/>
        </w:rPr>
        <w:fldChar w:fldCharType="end"/>
      </w:r>
      <w:r w:rsidRPr="009F7F88">
        <w:rPr>
          <w:color w:val="000000" w:themeColor="text1"/>
        </w:rPr>
        <w:t xml:space="preserve"> with a low number of </w:t>
      </w:r>
      <w:r w:rsidRPr="009F7F88">
        <w:rPr>
          <w:rStyle w:val="tlid-translation"/>
          <w:color w:val="000000" w:themeColor="text1"/>
          <w:lang w:val="en"/>
        </w:rPr>
        <w:t>reactive sites.</w:t>
      </w:r>
      <w:r w:rsidRPr="009F7F88">
        <w:rPr>
          <w:color w:val="000000" w:themeColor="text1"/>
        </w:rPr>
        <w:t xml:space="preserve"> Based on whether the additive chemically reacts with the original sol or ink, these additives can </w:t>
      </w:r>
      <w:r w:rsidRPr="009F7F88">
        <w:rPr>
          <w:color w:val="000000" w:themeColor="text1"/>
        </w:rPr>
        <w:t>be further divided into three types: cross-linker, gelation catalyst, and thickener.</w:t>
      </w:r>
    </w:p>
    <w:p w14:paraId="0AE0E2D3" w14:textId="0AB7D0A6" w:rsidR="00F27729" w:rsidRPr="009F7F88" w:rsidRDefault="00F27729" w:rsidP="00F27729">
      <w:pPr>
        <w:pStyle w:val="RSCB02ArticleText"/>
        <w:ind w:firstLineChars="100" w:firstLine="194"/>
        <w:rPr>
          <w:color w:val="000000" w:themeColor="text1"/>
        </w:rPr>
      </w:pPr>
      <w:r w:rsidRPr="009F7F88">
        <w:rPr>
          <w:color w:val="000000" w:themeColor="text1"/>
        </w:rPr>
        <w:t xml:space="preserve">Chemical cross-linking agents form stable covalent bonds with the precursor or nanomaterials through chemical reactions, thereby increasing the viscosity of the sol or ink and the mechanical strength of the gel after printing. Generally, the formed chemical structure is retained in the final aerogel, and </w:t>
      </w:r>
    </w:p>
    <w:p w14:paraId="5C1630D3" w14:textId="77777777" w:rsidR="00ED23E6" w:rsidRPr="009F7F88" w:rsidRDefault="00ED23E6" w:rsidP="00ED23E6">
      <w:pPr>
        <w:pStyle w:val="RSCB02ArticleText"/>
        <w:ind w:firstLineChars="100" w:firstLine="194"/>
        <w:rPr>
          <w:color w:val="000000" w:themeColor="text1"/>
        </w:rPr>
      </w:pPr>
    </w:p>
    <w:p w14:paraId="4661A78D" w14:textId="48CC2F78" w:rsidR="00046A05" w:rsidRPr="009F7F88" w:rsidRDefault="00046A05" w:rsidP="00046A05">
      <w:pPr>
        <w:pStyle w:val="RSCB02ArticleText"/>
        <w:spacing w:line="240" w:lineRule="auto"/>
        <w:jc w:val="center"/>
        <w:rPr>
          <w:color w:val="000000" w:themeColor="text1"/>
        </w:rPr>
      </w:pPr>
      <w:r w:rsidRPr="009F7F88">
        <w:rPr>
          <w:noProof/>
          <w:color w:val="000000" w:themeColor="text1"/>
        </w:rPr>
        <mc:AlternateContent>
          <mc:Choice Requires="wpg">
            <w:drawing>
              <wp:inline distT="0" distB="0" distL="0" distR="0" wp14:anchorId="041BD7E7" wp14:editId="45A401DA">
                <wp:extent cx="3147695" cy="2802835"/>
                <wp:effectExtent l="0" t="0" r="0" b="0"/>
                <wp:docPr id="38" name="组合 38"/>
                <wp:cNvGraphicFramePr/>
                <a:graphic xmlns:a="http://schemas.openxmlformats.org/drawingml/2006/main">
                  <a:graphicData uri="http://schemas.microsoft.com/office/word/2010/wordprocessingGroup">
                    <wpg:wgp>
                      <wpg:cNvGrpSpPr/>
                      <wpg:grpSpPr>
                        <a:xfrm>
                          <a:off x="0" y="0"/>
                          <a:ext cx="3147695" cy="2802835"/>
                          <a:chOff x="0" y="0"/>
                          <a:chExt cx="3147695" cy="2802835"/>
                        </a:xfrm>
                      </wpg:grpSpPr>
                      <pic:pic xmlns:pic="http://schemas.openxmlformats.org/drawingml/2006/picture">
                        <pic:nvPicPr>
                          <pic:cNvPr id="1888" name="图片 1888"/>
                          <pic:cNvPicPr/>
                        </pic:nvPicPr>
                        <pic:blipFill>
                          <a:blip r:embed="rId38"/>
                          <a:srcRect/>
                          <a:stretch/>
                        </pic:blipFill>
                        <pic:spPr bwMode="auto">
                          <a:xfrm>
                            <a:off x="72213" y="0"/>
                            <a:ext cx="2985319" cy="2336799"/>
                          </a:xfrm>
                          <a:prstGeom prst="rect">
                            <a:avLst/>
                          </a:prstGeom>
                          <a:noFill/>
                          <a:ln>
                            <a:noFill/>
                          </a:ln>
                        </pic:spPr>
                      </pic:pic>
                      <wps:wsp>
                        <wps:cNvPr id="37" name="文本框 37"/>
                        <wps:cNvSpPr txBox="1"/>
                        <wps:spPr>
                          <a:xfrm>
                            <a:off x="0" y="2338070"/>
                            <a:ext cx="3147695" cy="464765"/>
                          </a:xfrm>
                          <a:prstGeom prst="rect">
                            <a:avLst/>
                          </a:prstGeom>
                          <a:solidFill>
                            <a:prstClr val="white"/>
                          </a:solidFill>
                          <a:ln>
                            <a:noFill/>
                          </a:ln>
                        </wps:spPr>
                        <wps:txbx>
                          <w:txbxContent>
                            <w:p w14:paraId="663497CB" w14:textId="6173E462" w:rsidR="005573B9" w:rsidRPr="00046A05" w:rsidRDefault="005573B9" w:rsidP="00ED23E6">
                              <w:pPr>
                                <w:pStyle w:val="RSCI04CaptiontoFigureSchemeChart"/>
                              </w:pPr>
                              <w:bookmarkStart w:id="132" w:name="_Ref41112556"/>
                              <w:r w:rsidRPr="00ED23E6">
                                <w:rPr>
                                  <w:rStyle w:val="RSCI04CaptiontoFigureSchemeChartChar"/>
                                </w:rPr>
                                <w:t xml:space="preserve">Fig. </w:t>
                              </w:r>
                              <w:r w:rsidRPr="00ED23E6">
                                <w:rPr>
                                  <w:rStyle w:val="RSCI04CaptiontoFigureSchemeChartChar"/>
                                </w:rPr>
                                <w:fldChar w:fldCharType="begin"/>
                              </w:r>
                              <w:r w:rsidRPr="00ED23E6">
                                <w:rPr>
                                  <w:rStyle w:val="RSCI04CaptiontoFigureSchemeChartChar"/>
                                </w:rPr>
                                <w:instrText xml:space="preserve"> SEQ Fig. \* ARABIC </w:instrText>
                              </w:r>
                              <w:r w:rsidRPr="00ED23E6">
                                <w:rPr>
                                  <w:rStyle w:val="RSCI04CaptiontoFigureSchemeChartChar"/>
                                </w:rPr>
                                <w:fldChar w:fldCharType="separate"/>
                              </w:r>
                              <w:r w:rsidRPr="00ED23E6">
                                <w:rPr>
                                  <w:rStyle w:val="RSCI04CaptiontoFigureSchemeChartChar"/>
                                </w:rPr>
                                <w:t>13</w:t>
                              </w:r>
                              <w:r w:rsidRPr="00ED23E6">
                                <w:rPr>
                                  <w:rStyle w:val="RSCI04CaptiontoFigureSchemeChartChar"/>
                                </w:rPr>
                                <w:fldChar w:fldCharType="end"/>
                              </w:r>
                              <w:bookmarkEnd w:id="132"/>
                              <w:r w:rsidRPr="00ED23E6">
                                <w:rPr>
                                  <w:rStyle w:val="RSCI04CaptiontoFigureSchemeChartChar"/>
                                </w:rPr>
                                <w:t xml:space="preserve">  (a) Schematic illustration of 3D printing of graphene-based aerogel electrode. (b) Photographs of as</w:t>
                              </w:r>
                              <w:r w:rsidRPr="00ED23E6">
                                <w:rPr>
                                  <w:rStyle w:val="RSCI04CaptiontoFigureSchemeChartChar"/>
                                  <w:rFonts w:hint="eastAsia"/>
                                </w:rPr>
                                <w:t>-</w:t>
                              </w:r>
                              <w:r w:rsidRPr="00ED23E6">
                                <w:rPr>
                                  <w:rStyle w:val="RSCI04CaptiontoFigureSchemeChartChar"/>
                                </w:rPr>
                                <w:t>prepared G/ZnV</w:t>
                              </w:r>
                              <w:r w:rsidRPr="00B67BAD">
                                <w:rPr>
                                  <w:rStyle w:val="RSCI04CaptiontoFigureSchemeChartChar"/>
                                  <w:vertAlign w:val="subscript"/>
                                </w:rPr>
                                <w:t>2</w:t>
                              </w:r>
                              <w:r w:rsidRPr="00ED23E6">
                                <w:rPr>
                                  <w:rStyle w:val="RSCI04CaptiontoFigureSchemeChartChar"/>
                                </w:rPr>
                                <w:t>O</w:t>
                              </w:r>
                              <w:r w:rsidRPr="00B67BAD">
                                <w:rPr>
                                  <w:rStyle w:val="RSCI04CaptiontoFigureSchemeChartChar"/>
                                  <w:vertAlign w:val="subscript"/>
                                </w:rPr>
                                <w:t>6</w:t>
                              </w:r>
                              <w:r w:rsidRPr="00ED23E6">
                                <w:rPr>
                                  <w:rStyle w:val="RSCI04CaptiontoFigureSchemeChartChar"/>
                                </w:rPr>
                                <w:t>@Co</w:t>
                              </w:r>
                              <w:r w:rsidRPr="00B67BAD">
                                <w:rPr>
                                  <w:rStyle w:val="RSCI04CaptiontoFigureSchemeChartChar"/>
                                  <w:vertAlign w:val="subscript"/>
                                </w:rPr>
                                <w:t>3</w:t>
                              </w:r>
                              <w:r w:rsidRPr="00ED23E6">
                                <w:rPr>
                                  <w:rStyle w:val="RSCI04CaptiontoFigureSchemeChartChar"/>
                                </w:rPr>
                                <w:t>V</w:t>
                              </w:r>
                              <w:r w:rsidRPr="00B67BAD">
                                <w:rPr>
                                  <w:rStyle w:val="RSCI04CaptiontoFigureSchemeChartChar"/>
                                  <w:vertAlign w:val="subscript"/>
                                </w:rPr>
                                <w:t>2</w:t>
                              </w:r>
                              <w:r w:rsidRPr="00ED23E6">
                                <w:rPr>
                                  <w:rStyle w:val="RSCI04CaptiontoFigureSchemeChartChar"/>
                                </w:rPr>
                                <w:t>O</w:t>
                              </w:r>
                              <w:r w:rsidRPr="00B67BAD">
                                <w:rPr>
                                  <w:rStyle w:val="RSCI04CaptiontoFigureSchemeChartChar"/>
                                  <w:vertAlign w:val="subscript"/>
                                </w:rPr>
                                <w:t>8</w:t>
                              </w:r>
                              <w:r w:rsidRPr="00ED23E6">
                                <w:rPr>
                                  <w:rStyle w:val="RSCI04CaptiontoFigureSchemeChartChar"/>
                                </w:rPr>
                                <w:t xml:space="preserve"> aerogel. (c) SEM image. (d-h) EDS mapping images. Adapted with permission from Ref.</w:t>
                              </w:r>
                              <w:r w:rsidRPr="00107ADC">
                                <w:rPr>
                                  <w:rStyle w:val="RSCI04CaptiontoFigureSchemeChartChar"/>
                                </w:rPr>
                                <w:t xml:space="preserve"> </w:t>
                              </w:r>
                              <w:r w:rsidRPr="00107ADC">
                                <w:rPr>
                                  <w:rStyle w:val="RSCI04CaptiontoFigureSchemeChartChar"/>
                                </w:rPr>
                                <w:fldChar w:fldCharType="begin" w:fldLock="1"/>
                              </w:r>
                              <w:r w:rsidRPr="00107ADC">
                                <w:rPr>
                                  <w:rStyle w:val="RSCI04CaptiontoFigureSchemeChartChar"/>
                                </w:rPr>
                                <w:instrText>ADDIN CSL_CITATION {"citationItems":[{"id":"ITEM-1","itemData":{"DOI":"10.1002/adfm.201900809","ISSN":"16163028","abstract":"3D printing graphene aerogel with periodic microlattices has great prospects for various practical applications due to their low density, large surface area, high porosity, excellent electrical conductivity, good elasticity, and designed lattice structures. However, the low specific capacitance limits their development in energy storage fields due to the stacking of graphene. Therefore, constructing a graphene-based 2D materials hybridization aerogel that consists of the pseduocapacitive substance and graphene material is necessary for enhancing electrochemical performance. Herein, 3D printing periodic graphene-based composite hybrid aerogel microlattices (HAMs) are reported via 3D printing direct ink writing technology. The rich porous structure, high electrical conductivity, and highly interconnected networks of the HAMs aid electron and ion transport, further enabling excellent capacitive performance for supercapacitors. An asymmetric supercapacitor device is assembled by two different 4-mm-thick electrodes, which can yield high gravimetric specific capacitance (C g ) of 149.71 F g −1 at a current density of 0.5 A g −1 and gravimetric energy density (E g ) of 52.64 Wh kg −1 , and retains a capacitance retention of 95.5% after 10 000 cycles. This work provides a general strategy for designing the graphene-based mixed-dimensional hybrid architectures, which can be utilized in energy storage fields.","author":[{"dropping-particle":"","family":"Zhao","given":"Jingxin","non-dropping-particle":"","parse-names":false,"suffix":""},{"dropping-particle":"","family":"Zhang","given":"Yan","non-dropping-particle":"","parse-names":false,"suffix":""},{"dropping-particle":"","family":"Zhao","given":"Xiaoxin","non-dropping-particle":"","parse-names":false,"suffix":""},{"dropping-particle":"","family":"Wang","given":"Rutao","non-dropping-particle":"","parse-names":false,"suffix":""},{"dropping-particle":"","family":"Xie","given":"Jixun","non-dropping-particle":"","parse-names":false,"suffix":""},{"dropping-particle":"","family":"Yang","given":"Chengfeng","non-dropping-particle":"","parse-names":false,"suffix":""},{"dropping-particle":"","family":"Wang","given":"Juanjuan","non-dropping-particle":"","parse-names":false,"suffix":""},{"dropping-particle":"","family":"Zhang","given":"Qichong","non-dropping-particle":"","parse-names":false,"suffix":""},{"dropping-particle":"","family":"Li","given":"Lele","non-dropping-particle":"","parse-names":false,"suffix":""},{"dropping-particle":"","family":"Lu","given":"Conghua","non-dropping-particle":"","parse-names":false,"suffix":""},{"dropping-particle":"","family":"Yao","given":"Yagang","non-dropping-particl</w:instrText>
                              </w:r>
                              <w:r w:rsidRPr="00107ADC">
                                <w:rPr>
                                  <w:rStyle w:val="RSCI04CaptiontoFigureSchemeChartChar"/>
                                  <w:rFonts w:hint="eastAsia"/>
                                </w:rPr>
                                <w:instrText>e":"","parse-names":false,"suffix":""}],"container-title":"Advanced Functional Materials","id":"ITEM-1","issued":{"date-parts":[["2019"]]},"note":"</w:instrText>
                              </w:r>
                              <w:r w:rsidRPr="00107ADC">
                                <w:rPr>
                                  <w:rStyle w:val="RSCI04CaptiontoFigureSchemeChartChar"/>
                                  <w:rFonts w:hint="eastAsia"/>
                                </w:rPr>
                                <w:instrText>已加</w:instrText>
                              </w:r>
                              <w:r w:rsidRPr="00107ADC">
                                <w:rPr>
                                  <w:rStyle w:val="RSCI04CaptiontoFigureSchemeChartChar"/>
                                  <w:rFonts w:hint="eastAsia"/>
                                </w:rPr>
                                <w:instrText>\n3D</w:instrText>
                              </w:r>
                              <w:r w:rsidRPr="00107ADC">
                                <w:rPr>
                                  <w:rStyle w:val="RSCI04CaptiontoFigureSchemeChartChar"/>
                                  <w:rFonts w:hint="eastAsia"/>
                                </w:rPr>
                                <w:instrText>打印，化学还原，真空干燥</w:instrText>
                              </w:r>
                              <w:r w:rsidRPr="00107ADC">
                                <w:rPr>
                                  <w:rStyle w:val="RSCI04CaptiontoFigureSchemeChartChar"/>
                                  <w:rFonts w:hint="eastAsia"/>
                                </w:rPr>
                                <w:instrText>\n</w:instrText>
                              </w:r>
                              <w:r w:rsidRPr="00107ADC">
                                <w:rPr>
                                  <w:rStyle w:val="RSCI04CaptiontoFigureSchemeChartChar"/>
                                  <w:rFonts w:hint="eastAsia"/>
                                </w:rPr>
                                <w:instrText>石墨烯</w:instrText>
                              </w:r>
                              <w:r w:rsidRPr="00107ADC">
                                <w:rPr>
                                  <w:rStyle w:val="RSCI04CaptiontoFigureSchemeChartChar"/>
                                  <w:rFonts w:hint="eastAsia"/>
                                </w:rPr>
                                <w:instrText>/ZnV2O6@Co3V2O8</w:instrText>
                              </w:r>
                              <w:r w:rsidRPr="00107ADC">
                                <w:rPr>
                                  <w:rStyle w:val="RSCI04CaptiontoFigureSchemeChartChar"/>
                                  <w:rFonts w:hint="eastAsia"/>
                                </w:rPr>
                                <w:instrText>和石墨烯</w:instrText>
                              </w:r>
                              <w:r w:rsidRPr="00107ADC">
                                <w:rPr>
                                  <w:rStyle w:val="RSCI04CaptiontoFigureSchemeChartChar"/>
                                  <w:rFonts w:hint="eastAsia"/>
                                </w:rPr>
                                <w:instrText>/VN</w:instrText>
                              </w:r>
                              <w:r w:rsidRPr="00107ADC">
                                <w:rPr>
                                  <w:rStyle w:val="RSCI04CaptiontoFigureSchemeChartChar"/>
                                  <w:rFonts w:hint="eastAsia"/>
                                </w:rPr>
                                <w:instrText>气凝胶电极</w:instrText>
                              </w:r>
                              <w:r w:rsidRPr="00107ADC">
                                <w:rPr>
                                  <w:rStyle w:val="RSCI04CaptiontoFigureSchemeChartChar"/>
                                  <w:rFonts w:hint="eastAsia"/>
                                </w:rPr>
                                <w:instrText>\n</w:instrText>
                              </w:r>
                              <w:r w:rsidRPr="00107ADC">
                                <w:rPr>
                                  <w:rStyle w:val="RSCI04CaptiontoFigureSchemeChartChar"/>
                                  <w:rFonts w:hint="eastAsia"/>
                                </w:rPr>
                                <w:instrText>作为超级电容器</w:instrText>
                              </w:r>
                              <w:r w:rsidRPr="00107ADC">
                                <w:rPr>
                                  <w:rStyle w:val="RSCI04CaptiontoFigureSchemeChartChar"/>
                                  <w:rFonts w:hint="eastAsia"/>
                                </w:rPr>
                                <w:instrText>","page":"1900809","title":"Direct Ink Writing of</w:instrText>
                              </w:r>
                              <w:r w:rsidRPr="00107ADC">
                                <w:rPr>
                                  <w:rStyle w:val="RSCI04CaptiontoFigureSchemeChartChar"/>
                                </w:rPr>
                                <w:instrText xml:space="preserve"> Adjustable Electrochemical Energy Storage Device with High Gravimetric Energy Densities","type":"article-journal","volume":"29"},"uris":["http://www.mendeley.com/documents/?uuid=9252775a-5fd8-409a-bc42-7c30e52ed84e"]}],"mendeley":{"formattedCitation":"&lt;sup&gt;260&lt;/sup&gt;","plainTextFormattedCitation":"260","previouslyFormattedCitation":"&lt;sup&gt;258&lt;/sup&gt;"},"properties":{"noteIndex":0},"schema":"https://github.com/citation-style-language/schema/raw/master/csl-citation.json"}</w:instrText>
                              </w:r>
                              <w:r w:rsidRPr="00107ADC">
                                <w:rPr>
                                  <w:rStyle w:val="RSCI04CaptiontoFigureSchemeChartChar"/>
                                </w:rPr>
                                <w:fldChar w:fldCharType="separate"/>
                              </w:r>
                              <w:r w:rsidRPr="00107ADC">
                                <w:rPr>
                                  <w:rStyle w:val="RSCI04CaptiontoFigureSchemeChartChar"/>
                                  <w:noProof/>
                                </w:rPr>
                                <w:t>260</w:t>
                              </w:r>
                              <w:r w:rsidRPr="00107ADC">
                                <w:rPr>
                                  <w:rStyle w:val="RSCI04CaptiontoFigureSchemeChartChar"/>
                                </w:rPr>
                                <w:fldChar w:fldCharType="end"/>
                              </w:r>
                              <w:r w:rsidRPr="00107ADC">
                                <w:rPr>
                                  <w:rStyle w:val="RSCI04CaptiontoFigureSchemeChartChar"/>
                                </w:rPr>
                                <w:t>.</w:t>
                              </w:r>
                              <w:r w:rsidRPr="00ED23E6">
                                <w:rPr>
                                  <w:rStyle w:val="RSCI04CaptiontoFigureSchemeChartChar"/>
                                </w:rPr>
                                <w:t xml:space="preserve"> Copyright 2019 WILEY</w:t>
                              </w:r>
                              <w:r w:rsidRPr="00ED23E6">
                                <w:rPr>
                                  <w:rStyle w:val="RSCI04CaptiontoFigureSchemeChartChar"/>
                                  <w:rFonts w:hint="eastAsia"/>
                                </w:rPr>
                                <w:t>‐</w:t>
                              </w:r>
                              <w:r w:rsidRPr="00ED23E6">
                                <w:rPr>
                                  <w:rStyle w:val="RSCI04CaptiontoFigureSchemeChartChar"/>
                                </w:rPr>
                                <w:t>VCH</w:t>
                              </w:r>
                              <w:r w:rsidRPr="00046A0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41BD7E7" id="组合 38" o:spid="_x0000_s1063" style="width:247.85pt;height:220.7pt;mso-position-horizontal-relative:char;mso-position-vertical-relative:line" coordsize="31476,280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">
                <v:shape id="图片 1888" o:spid="_x0000_s1064" type="#_x0000_t75" style="position:absolute;left:722;width:29853;height:23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">
                  <v:imagedata r:id="rId39" o:title=""/>
                </v:shape>
                <v:shape id="文本框 37" o:spid="_x0000_s1065" type="#_x0000_t202" style="position:absolute;top:23380;width:31476;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BKxQAAANsAAAAPAAAAZHJzL2Rvd25yZXYueG1sRI9Pa8JA&#10;FMTvBb/D8oReim6ag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BdfhBKxQAAANsAAAAP&#10;AAAAAAAAAAAAAAAAAAcCAABkcnMvZG93bnJldi54bWxQSwUGAAAAAAMAAwC3AAAA+QIAAAAA&#10;" stroked="f">
                  <v:textbox inset="0,0,0,0">
                    <w:txbxContent>
                      <w:p w14:paraId="663497CB" w14:textId="6173E462" w:rsidR="005573B9" w:rsidRPr="00046A05" w:rsidRDefault="005573B9" w:rsidP="00ED23E6">
                        <w:pPr>
                          <w:pStyle w:val="RSCI04CaptiontoFigureSchemeChart"/>
                        </w:pPr>
                        <w:bookmarkStart w:id="158" w:name="_Ref41112556"/>
                        <w:r w:rsidRPr="00ED23E6">
                          <w:rPr>
                            <w:rStyle w:val="RSCI04CaptiontoFigureSchemeChartChar"/>
                          </w:rPr>
                          <w:t xml:space="preserve">Fig. </w:t>
                        </w:r>
                        <w:r w:rsidRPr="00ED23E6">
                          <w:rPr>
                            <w:rStyle w:val="RSCI04CaptiontoFigureSchemeChartChar"/>
                          </w:rPr>
                          <w:fldChar w:fldCharType="begin"/>
                        </w:r>
                        <w:r w:rsidRPr="00ED23E6">
                          <w:rPr>
                            <w:rStyle w:val="RSCI04CaptiontoFigureSchemeChartChar"/>
                          </w:rPr>
                          <w:instrText xml:space="preserve"> SEQ Fig. \* ARABIC </w:instrText>
                        </w:r>
                        <w:r w:rsidRPr="00ED23E6">
                          <w:rPr>
                            <w:rStyle w:val="RSCI04CaptiontoFigureSchemeChartChar"/>
                          </w:rPr>
                          <w:fldChar w:fldCharType="separate"/>
                        </w:r>
                        <w:r w:rsidRPr="00ED23E6">
                          <w:rPr>
                            <w:rStyle w:val="RSCI04CaptiontoFigureSchemeChartChar"/>
                          </w:rPr>
                          <w:t>13</w:t>
                        </w:r>
                        <w:r w:rsidRPr="00ED23E6">
                          <w:rPr>
                            <w:rStyle w:val="RSCI04CaptiontoFigureSchemeChartChar"/>
                          </w:rPr>
                          <w:fldChar w:fldCharType="end"/>
                        </w:r>
                        <w:bookmarkEnd w:id="158"/>
                        <w:r w:rsidRPr="00ED23E6">
                          <w:rPr>
                            <w:rStyle w:val="RSCI04CaptiontoFigureSchemeChartChar"/>
                          </w:rPr>
                          <w:t xml:space="preserve">  (a) Schematic illustration of 3D printing of graphene-based aerogel electrode. (b) Photographs of as</w:t>
                        </w:r>
                        <w:r w:rsidRPr="00ED23E6">
                          <w:rPr>
                            <w:rStyle w:val="RSCI04CaptiontoFigureSchemeChartChar"/>
                            <w:rFonts w:hint="eastAsia"/>
                          </w:rPr>
                          <w:t>-</w:t>
                        </w:r>
                        <w:r w:rsidRPr="00ED23E6">
                          <w:rPr>
                            <w:rStyle w:val="RSCI04CaptiontoFigureSchemeChartChar"/>
                          </w:rPr>
                          <w:t>prepared G/ZnV</w:t>
                        </w:r>
                        <w:r w:rsidRPr="00B67BAD">
                          <w:rPr>
                            <w:rStyle w:val="RSCI04CaptiontoFigureSchemeChartChar"/>
                            <w:vertAlign w:val="subscript"/>
                          </w:rPr>
                          <w:t>2</w:t>
                        </w:r>
                        <w:r w:rsidRPr="00ED23E6">
                          <w:rPr>
                            <w:rStyle w:val="RSCI04CaptiontoFigureSchemeChartChar"/>
                          </w:rPr>
                          <w:t>O</w:t>
                        </w:r>
                        <w:r w:rsidRPr="00B67BAD">
                          <w:rPr>
                            <w:rStyle w:val="RSCI04CaptiontoFigureSchemeChartChar"/>
                            <w:vertAlign w:val="subscript"/>
                          </w:rPr>
                          <w:t>6</w:t>
                        </w:r>
                        <w:r w:rsidRPr="00ED23E6">
                          <w:rPr>
                            <w:rStyle w:val="RSCI04CaptiontoFigureSchemeChartChar"/>
                          </w:rPr>
                          <w:t>@Co</w:t>
                        </w:r>
                        <w:r w:rsidRPr="00B67BAD">
                          <w:rPr>
                            <w:rStyle w:val="RSCI04CaptiontoFigureSchemeChartChar"/>
                            <w:vertAlign w:val="subscript"/>
                          </w:rPr>
                          <w:t>3</w:t>
                        </w:r>
                        <w:r w:rsidRPr="00ED23E6">
                          <w:rPr>
                            <w:rStyle w:val="RSCI04CaptiontoFigureSchemeChartChar"/>
                          </w:rPr>
                          <w:t>V</w:t>
                        </w:r>
                        <w:r w:rsidRPr="00B67BAD">
                          <w:rPr>
                            <w:rStyle w:val="RSCI04CaptiontoFigureSchemeChartChar"/>
                            <w:vertAlign w:val="subscript"/>
                          </w:rPr>
                          <w:t>2</w:t>
                        </w:r>
                        <w:r w:rsidRPr="00ED23E6">
                          <w:rPr>
                            <w:rStyle w:val="RSCI04CaptiontoFigureSchemeChartChar"/>
                          </w:rPr>
                          <w:t>O</w:t>
                        </w:r>
                        <w:r w:rsidRPr="00B67BAD">
                          <w:rPr>
                            <w:rStyle w:val="RSCI04CaptiontoFigureSchemeChartChar"/>
                            <w:vertAlign w:val="subscript"/>
                          </w:rPr>
                          <w:t>8</w:t>
                        </w:r>
                        <w:r w:rsidRPr="00ED23E6">
                          <w:rPr>
                            <w:rStyle w:val="RSCI04CaptiontoFigureSchemeChartChar"/>
                          </w:rPr>
                          <w:t xml:space="preserve"> aerogel. (c) SEM image. (d-h) EDS mapping images. Adapted with permission from Ref.</w:t>
                        </w:r>
                        <w:r w:rsidRPr="00107ADC">
                          <w:rPr>
                            <w:rStyle w:val="RSCI04CaptiontoFigureSchemeChartChar"/>
                          </w:rPr>
                          <w:t xml:space="preserve"> </w:t>
                        </w:r>
                        <w:r w:rsidRPr="00107ADC">
                          <w:rPr>
                            <w:rStyle w:val="RSCI04CaptiontoFigureSchemeChartChar"/>
                          </w:rPr>
                          <w:fldChar w:fldCharType="begin" w:fldLock="1"/>
                        </w:r>
                        <w:r w:rsidRPr="00107ADC">
                          <w:rPr>
                            <w:rStyle w:val="RSCI04CaptiontoFigureSchemeChartChar"/>
                          </w:rPr>
                          <w:instrText>ADDIN CSL_CITATION {"citationItems":[{"id":"ITEM-1","itemData":{"DOI":"10.1002/adfm.201900809","ISSN":"16163028","abstract":"3D printing graphene aerogel with periodic microlattices has great prospects for various practical applications due to their low density, large surface area, high porosity, excellent electrical conductivity, good elasticity, and designed lattice structures. However, the low specific capacitance limits their development in energy storage fields due to the stacking of graphene. Therefore, constructing a graphene-based 2D materials hybridization aerogel that consists of the pseduocapacitive substance and graphene material is necessary for enhancing electrochemical performance. Herein, 3D printing periodic graphene-based composite hybrid aerogel microlattices (HAMs) are reported via 3D printing direct ink writing technology. The rich porous structure, high electrical conductivity, and highly interconnected networks of the HAMs aid electron and ion transport, further enabling excellent capacitive performance for supercapacitors. An asymmetric supercapacitor device is assembled by two different 4-mm-thick electrodes, which can yield high gravimetric specific capacitance (C g ) of 149.71 F g −1 at a current density of 0.5 A g −1 and gravimetric energy density (E g ) of 52.64 Wh kg −1 , and retains a capacitance retention of 95.5% after 10 000 cycles. This work provides a general strategy for designing the graphene-based mixed-dimensional hybrid architectures, which can be utilized in energy storage fields.","author":[{"dropping-particle":"","family":"Zhao","given":"Jingxin","non-dropping-particle":"","parse-names":false,"suffix":""},{"dropping-particle":"","family":"Zhang","given":"Yan","non-dropping-particle":"","parse-names":false,"suffix":""},{"dropping-particle":"","family":"Zhao","given":"Xiaoxin","non-dropping-particle":"","parse-names":false,"suffix":""},{"dropping-particle":"","family":"Wang","given":"Rutao","non-dropping-particle":"","parse-names":false,"suffix":""},{"dropping-particle":"","family":"Xie","given":"Jixun","non-dropping-particle":"","parse-names":false,"suffix":""},{"dropping-particle":"","family":"Yang","given":"Chengfeng","non-dropping-particle":"","parse-names":false,"suffix":""},{"dropping-particle":"","family":"Wang","given":"Juanjuan","non-dropping-particle":"","parse-names":false,"suffix":""},{"dropping-particle":"","family":"Zhang","given":"Qichong","non-dropping-particle":"","parse-names":false,"suffix":""},{"dropping-particle":"","family":"Li","given":"Lele","non-dropping-particle":"","parse-names":false,"suffix":""},{"dropping-particle":"","family":"Lu","given":"Conghua","non-dropping-particle":"","parse-names":false,"suffix":""},{"dropping-particle":"","family":"Yao","given":"Yagang","non-dropping-particl</w:instrText>
                        </w:r>
                        <w:r w:rsidRPr="00107ADC">
                          <w:rPr>
                            <w:rStyle w:val="RSCI04CaptiontoFigureSchemeChartChar"/>
                            <w:rFonts w:hint="eastAsia"/>
                          </w:rPr>
                          <w:instrText>e":"","parse-names":false,"suffix":""}],"container-title":"Advanced Functional Materials","id":"ITEM-1","issued":{"date-parts":[["2019"]]},"note":"</w:instrText>
                        </w:r>
                        <w:r w:rsidRPr="00107ADC">
                          <w:rPr>
                            <w:rStyle w:val="RSCI04CaptiontoFigureSchemeChartChar"/>
                            <w:rFonts w:hint="eastAsia"/>
                          </w:rPr>
                          <w:instrText>已加</w:instrText>
                        </w:r>
                        <w:r w:rsidRPr="00107ADC">
                          <w:rPr>
                            <w:rStyle w:val="RSCI04CaptiontoFigureSchemeChartChar"/>
                            <w:rFonts w:hint="eastAsia"/>
                          </w:rPr>
                          <w:instrText>\n3D</w:instrText>
                        </w:r>
                        <w:r w:rsidRPr="00107ADC">
                          <w:rPr>
                            <w:rStyle w:val="RSCI04CaptiontoFigureSchemeChartChar"/>
                            <w:rFonts w:hint="eastAsia"/>
                          </w:rPr>
                          <w:instrText>打印，化学还原，真空干燥</w:instrText>
                        </w:r>
                        <w:r w:rsidRPr="00107ADC">
                          <w:rPr>
                            <w:rStyle w:val="RSCI04CaptiontoFigureSchemeChartChar"/>
                            <w:rFonts w:hint="eastAsia"/>
                          </w:rPr>
                          <w:instrText>\n</w:instrText>
                        </w:r>
                        <w:r w:rsidRPr="00107ADC">
                          <w:rPr>
                            <w:rStyle w:val="RSCI04CaptiontoFigureSchemeChartChar"/>
                            <w:rFonts w:hint="eastAsia"/>
                          </w:rPr>
                          <w:instrText>石墨烯</w:instrText>
                        </w:r>
                        <w:r w:rsidRPr="00107ADC">
                          <w:rPr>
                            <w:rStyle w:val="RSCI04CaptiontoFigureSchemeChartChar"/>
                            <w:rFonts w:hint="eastAsia"/>
                          </w:rPr>
                          <w:instrText>/ZnV2O6@Co3V2O8</w:instrText>
                        </w:r>
                        <w:r w:rsidRPr="00107ADC">
                          <w:rPr>
                            <w:rStyle w:val="RSCI04CaptiontoFigureSchemeChartChar"/>
                            <w:rFonts w:hint="eastAsia"/>
                          </w:rPr>
                          <w:instrText>和石墨烯</w:instrText>
                        </w:r>
                        <w:r w:rsidRPr="00107ADC">
                          <w:rPr>
                            <w:rStyle w:val="RSCI04CaptiontoFigureSchemeChartChar"/>
                            <w:rFonts w:hint="eastAsia"/>
                          </w:rPr>
                          <w:instrText>/VN</w:instrText>
                        </w:r>
                        <w:r w:rsidRPr="00107ADC">
                          <w:rPr>
                            <w:rStyle w:val="RSCI04CaptiontoFigureSchemeChartChar"/>
                            <w:rFonts w:hint="eastAsia"/>
                          </w:rPr>
                          <w:instrText>气凝胶电极</w:instrText>
                        </w:r>
                        <w:r w:rsidRPr="00107ADC">
                          <w:rPr>
                            <w:rStyle w:val="RSCI04CaptiontoFigureSchemeChartChar"/>
                            <w:rFonts w:hint="eastAsia"/>
                          </w:rPr>
                          <w:instrText>\n</w:instrText>
                        </w:r>
                        <w:r w:rsidRPr="00107ADC">
                          <w:rPr>
                            <w:rStyle w:val="RSCI04CaptiontoFigureSchemeChartChar"/>
                            <w:rFonts w:hint="eastAsia"/>
                          </w:rPr>
                          <w:instrText>作为超级电容器</w:instrText>
                        </w:r>
                        <w:r w:rsidRPr="00107ADC">
                          <w:rPr>
                            <w:rStyle w:val="RSCI04CaptiontoFigureSchemeChartChar"/>
                            <w:rFonts w:hint="eastAsia"/>
                          </w:rPr>
                          <w:instrText>","page":"1900809","title":"Direct Ink Writing of</w:instrText>
                        </w:r>
                        <w:r w:rsidRPr="00107ADC">
                          <w:rPr>
                            <w:rStyle w:val="RSCI04CaptiontoFigureSchemeChartChar"/>
                          </w:rPr>
                          <w:instrText xml:space="preserve"> Adjustable Electrochemical Energy Storage Device with High Gravimetric Energy Densities","type":"article-journal","volume":"29"},"uris":["http://www.mendeley.com/documents/?uuid=9252775a-5fd8-409a-bc42-7c30e52ed84e"]}],"mendeley":{"formattedCitation":"&lt;sup&gt;260&lt;/sup&gt;","plainTextFormattedCitation":"260","previouslyFormattedCitation":"&lt;sup&gt;258&lt;/sup&gt;"},"properties":{"noteIndex":0},"schema":"https://github.com/citation-style-language/schema/raw/master/csl-citation.json"}</w:instrText>
                        </w:r>
                        <w:r w:rsidRPr="00107ADC">
                          <w:rPr>
                            <w:rStyle w:val="RSCI04CaptiontoFigureSchemeChartChar"/>
                          </w:rPr>
                          <w:fldChar w:fldCharType="separate"/>
                        </w:r>
                        <w:r w:rsidRPr="00107ADC">
                          <w:rPr>
                            <w:rStyle w:val="RSCI04CaptiontoFigureSchemeChartChar"/>
                            <w:noProof/>
                          </w:rPr>
                          <w:t>260</w:t>
                        </w:r>
                        <w:r w:rsidRPr="00107ADC">
                          <w:rPr>
                            <w:rStyle w:val="RSCI04CaptiontoFigureSchemeChartChar"/>
                          </w:rPr>
                          <w:fldChar w:fldCharType="end"/>
                        </w:r>
                        <w:r w:rsidRPr="00107ADC">
                          <w:rPr>
                            <w:rStyle w:val="RSCI04CaptiontoFigureSchemeChartChar"/>
                          </w:rPr>
                          <w:t>.</w:t>
                        </w:r>
                        <w:r w:rsidRPr="00ED23E6">
                          <w:rPr>
                            <w:rStyle w:val="RSCI04CaptiontoFigureSchemeChartChar"/>
                          </w:rPr>
                          <w:t xml:space="preserve"> Copyright 2019 WILEY</w:t>
                        </w:r>
                        <w:r w:rsidRPr="00ED23E6">
                          <w:rPr>
                            <w:rStyle w:val="RSCI04CaptiontoFigureSchemeChartChar"/>
                            <w:rFonts w:hint="eastAsia"/>
                          </w:rPr>
                          <w:t>‐</w:t>
                        </w:r>
                        <w:r w:rsidRPr="00ED23E6">
                          <w:rPr>
                            <w:rStyle w:val="RSCI04CaptiontoFigureSchemeChartChar"/>
                          </w:rPr>
                          <w:t>VCH</w:t>
                        </w:r>
                        <w:r w:rsidRPr="00046A05">
                          <w:t>.</w:t>
                        </w:r>
                      </w:p>
                    </w:txbxContent>
                  </v:textbox>
                </v:shape>
                <w10:anchorlock/>
              </v:group>
            </w:pict>
          </mc:Fallback>
        </mc:AlternateContent>
      </w:r>
    </w:p>
    <w:p w14:paraId="5C45ED27" w14:textId="1A7E431A" w:rsidR="00F27729" w:rsidRPr="009F7F88" w:rsidRDefault="00F27729" w:rsidP="00F27729">
      <w:pPr>
        <w:pStyle w:val="RSCB02ArticleText"/>
        <w:rPr>
          <w:color w:val="000000" w:themeColor="text1"/>
        </w:rPr>
      </w:pPr>
      <w:r w:rsidRPr="009F7F88">
        <w:rPr>
          <w:color w:val="000000" w:themeColor="text1"/>
        </w:rPr>
        <w:t>become a part of the aerogel’s 3D network. Examples of cross-linking agents include silk fibroin biopolymers,</w:t>
      </w:r>
      <w:r w:rsidRPr="009F7F88">
        <w:rPr>
          <w:color w:val="000000" w:themeColor="text1"/>
        </w:rPr>
        <w:fldChar w:fldCharType="begin" w:fldLock="1"/>
      </w:r>
      <w:r w:rsidRPr="009F7F88">
        <w:rPr>
          <w:color w:val="000000" w:themeColor="text1"/>
        </w:rPr>
        <w:instrText>ADDIN CSL_CITATION {"citationItems":[{"id":"ITEM-1","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Pr="009F7F88">
        <w:rPr>
          <w:rFonts w:ascii="Cambria Math" w:hAnsi="Cambria Math" w:cs="Cambria Math"/>
          <w:color w:val="000000" w:themeColor="text1"/>
        </w:rPr>
        <w:instrText>∼</w:instrText>
      </w:r>
      <w:r w:rsidRPr="009F7F88">
        <w:rPr>
          <w:color w:val="000000" w:themeColor="text1"/>
        </w:rPr>
        <w:instrText>90%), high specific surface area (</w:instrText>
      </w:r>
      <w:r w:rsidRPr="009F7F88">
        <w:rPr>
          <w:rFonts w:ascii="Cambria Math" w:hAnsi="Cambria Math" w:cs="Cambria Math"/>
          <w:color w:val="000000" w:themeColor="text1"/>
        </w:rPr>
        <w:instrText>∼</w:instrText>
      </w:r>
      <w:r w:rsidRPr="009F7F88">
        <w:rPr>
          <w:color w:val="000000" w:themeColor="text1"/>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1","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置换，超临界干燥</w:instrText>
      </w:r>
      <w:r w:rsidRPr="009F7F88">
        <w:rPr>
          <w:rFonts w:hint="eastAsia"/>
          <w:color w:val="000000" w:themeColor="text1"/>
        </w:rPr>
        <w:instrText>\n</w:instrText>
      </w:r>
      <w:r w:rsidRPr="009F7F88">
        <w:rPr>
          <w:rFonts w:hint="eastAsia"/>
          <w:color w:val="000000" w:themeColor="text1"/>
        </w:rPr>
        <w:instrText>氧化硅</w:instrText>
      </w:r>
      <w:r w:rsidRPr="009F7F88">
        <w:rPr>
          <w:rFonts w:hint="eastAsia"/>
          <w:color w:val="000000" w:themeColor="text1"/>
        </w:rPr>
        <w:instrText>-</w:instrText>
      </w:r>
      <w:r w:rsidRPr="009F7F88">
        <w:rPr>
          <w:rFonts w:hint="eastAsia"/>
          <w:color w:val="000000" w:themeColor="text1"/>
        </w:rPr>
        <w:instrText>蚕丝蛋白气凝胶</w:instrText>
      </w:r>
      <w:r w:rsidRPr="009F7F88">
        <w:rPr>
          <w:rFonts w:hint="eastAsia"/>
          <w:color w:val="000000" w:themeColor="text1"/>
        </w:rPr>
        <w:instrText>\n</w:instrText>
      </w:r>
      <w:r w:rsidRPr="009F7F88">
        <w:rPr>
          <w:rFonts w:hint="eastAsia"/>
          <w:color w:val="000000" w:themeColor="text1"/>
        </w:rPr>
        <w:instrText>用于隔热或骨质再生医疗支架</w:instrText>
      </w:r>
      <w:r w:rsidRPr="009F7F88">
        <w:rPr>
          <w:rFonts w:hint="eastAsia"/>
          <w:color w:val="000000" w:themeColor="text1"/>
        </w:rPr>
        <w:instrText>","page":"22718-22730","publisher":"American Chemical Society","title":"Compressible, Thermally Insulating, and Fire Retardant Aerogels through Self-Assembling Silk Fibroin Biopolymers Inside a Silica Structure</w:instrText>
      </w:r>
      <w:r w:rsidRPr="009F7F88">
        <w:rPr>
          <w:color w:val="000000" w:themeColor="text1"/>
        </w:rPr>
        <w:instrText xml:space="preserve"> - An Approach towards 3D Printing of Aerogels","type":"article-journal","volume":"10"},"uris":["http://www.mendeley.com/documents/?uuid=892155f0-658c-4d2e-ba5a-0fa139da355b"]}],"mendeley":{"formattedCitation":"&lt;sup&gt;207&lt;/sup&gt;","plainTextFormattedCitation":"207","previouslyFormattedCitation":"&lt;sup&gt;205&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07</w:t>
      </w:r>
      <w:r w:rsidRPr="009F7F88">
        <w:rPr>
          <w:color w:val="000000" w:themeColor="text1"/>
        </w:rPr>
        <w:fldChar w:fldCharType="end"/>
      </w:r>
      <w:r w:rsidRPr="009F7F88">
        <w:rPr>
          <w:color w:val="000000" w:themeColor="text1"/>
        </w:rPr>
        <w:t xml:space="preserve"> RF,</w:t>
      </w:r>
      <w:r w:rsidRPr="009F7F88">
        <w:rPr>
          <w:color w:val="000000" w:themeColor="text1"/>
        </w:rPr>
        <w:fldChar w:fldCharType="begin" w:fldLock="1"/>
      </w:r>
      <w:r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Pr="009F7F88">
        <w:rPr>
          <w:rFonts w:hint="eastAsia"/>
          <w:color w:val="000000" w:themeColor="text1"/>
        </w:rPr>
        <w:instrText>,"parse-names":false,"suffix":""}],"container-title":"Nature Communications","id":"ITEM-1","issued":{"date-parts":[["2015"]]},"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第一篇</w:instrText>
      </w:r>
      <w:r w:rsidRPr="009F7F88">
        <w:rPr>
          <w:rFonts w:hint="eastAsia"/>
          <w:color w:val="000000" w:themeColor="text1"/>
        </w:rPr>
        <w:instrText>3D</w:instrText>
      </w:r>
      <w:r w:rsidRPr="009F7F88">
        <w:rPr>
          <w:rFonts w:hint="eastAsia"/>
          <w:color w:val="000000" w:themeColor="text1"/>
        </w:rPr>
        <w:instrText>打印气凝胶文献</w:instrText>
      </w:r>
      <w:r w:rsidRPr="009F7F88">
        <w:rPr>
          <w:rFonts w:hint="eastAsia"/>
          <w:color w:val="000000" w:themeColor="text1"/>
        </w:rPr>
        <w:instrText>\n</w:instrText>
      </w:r>
      <w:r w:rsidRPr="009F7F88">
        <w:rPr>
          <w:rFonts w:hint="eastAsia"/>
          <w:color w:val="000000" w:themeColor="text1"/>
        </w:rPr>
        <w:instrText>两种途径：添加气相氧化硅最后</w:instrText>
      </w:r>
      <w:r w:rsidRPr="009F7F88">
        <w:rPr>
          <w:rFonts w:hint="eastAsia"/>
          <w:color w:val="000000" w:themeColor="text1"/>
        </w:rPr>
        <w:instrText>etching</w:instrText>
      </w:r>
      <w:r w:rsidRPr="009F7F88">
        <w:rPr>
          <w:rFonts w:hint="eastAsia"/>
          <w:color w:val="000000" w:themeColor="text1"/>
        </w:rPr>
        <w:instrText>；添加</w:instrText>
      </w:r>
      <w:r w:rsidRPr="009F7F88">
        <w:rPr>
          <w:rFonts w:hint="eastAsia"/>
          <w:color w:val="000000" w:themeColor="text1"/>
        </w:rPr>
        <w:instrText>R-F</w:instrText>
      </w:r>
      <w:r w:rsidRPr="009F7F88">
        <w:rPr>
          <w:rFonts w:hint="eastAsia"/>
          <w:color w:val="000000" w:themeColor="text1"/>
        </w:rPr>
        <w:instrText>溶胶</w:instrText>
      </w:r>
      <w:r w:rsidRPr="009F7F88">
        <w:rPr>
          <w:rFonts w:hint="eastAsia"/>
          <w:color w:val="000000" w:themeColor="text1"/>
        </w:rPr>
        <w:instrText>","page":"6962","publisher":"Nature Publishing Group","title":"Highly comp</w:instrText>
      </w:r>
      <w:r w:rsidRPr="009F7F88">
        <w:rPr>
          <w:color w:val="000000" w:themeColor="text1"/>
        </w:rPr>
        <w:instrText>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w:t>
      </w:r>
      <w:r w:rsidRPr="009F7F88">
        <w:rPr>
          <w:color w:val="000000" w:themeColor="text1"/>
        </w:rPr>
        <w:fldChar w:fldCharType="end"/>
      </w:r>
      <w:r w:rsidRPr="009F7F88">
        <w:rPr>
          <w:color w:val="000000" w:themeColor="text1"/>
        </w:rPr>
        <w:t xml:space="preserve"> Kymene,</w:t>
      </w:r>
      <w:r w:rsidRPr="009F7F88">
        <w:rPr>
          <w:color w:val="000000" w:themeColor="text1"/>
        </w:rPr>
        <w:fldChar w:fldCharType="begin" w:fldLock="1"/>
      </w:r>
      <w:r w:rsidRPr="009F7F88">
        <w:rPr>
          <w:color w:val="000000" w:themeColor="text1"/>
        </w:rPr>
        <w:instrText>ADDIN CSL_CITATION {"citationItems":[{"id":"ITEM-1","itemData":{"DOI":"10.1021/acssuschemeng.7b03439","ISSN":"21680485","abstract":"Recent advancements in cellulosic aerogels have been extensive, but the lack of reproducible customization over the aerogel's overall 3D structure has limited their ability to adapt to different application requirements. In this paper, high pressure homogenization and 2,2,6,6-tetramethyl-1-piperidinyloxy (TEMPO) modified cellulose nanofiber (T-CNF) was printed using direct-ink-write (DIW) into customizable 3D structures. After freeze-drying and cross-linking, highly deformable and shape recoverable T-CNF aerogel 3D structures were obtained. The 3D printed parts have a porosity of 98% and density of 26 mg/cm3. Due to their sustainability, biocompatibility, ultralight weight with high porosity, and deformability, the resultant aerogels have great potential for applications in thermal insulation, shock/vibration damping, and tissue engineering. In addition, the 3D printed T-CNF aerogels were templated to impart hydrophobicity and electromechanical properties. The resultant aerogels demonstrated potential for oil/water separation, and electronic related applications.","author":[{"dropping-particle":"","family":"Li","given":"Vincent C.F.","non-dropping-particle":"","parse-names":false,"suffix":""},{"dropping-particle":"","family":"Mulyadi","given":"Arie","non-dropping-particle":"","parse-names":false,"suffix":""},{"dropping-particle":"","family":"Dunn","given":"Conner K.","non-dropping-particle":"","parse-names":false,"suffix":""},{"dropping-particle":"","family":"Deng","given":"Yulin","non-dropping-particle":"","parse-names":false,"suffix":""},{"dropping-particle":"","family":"Qi","given":"H. Jerry","non-dropping-particle":"","pa</w:instrText>
      </w:r>
      <w:r w:rsidRPr="009F7F88">
        <w:rPr>
          <w:rFonts w:hint="eastAsia"/>
          <w:color w:val="000000" w:themeColor="text1"/>
        </w:rPr>
        <w:instrText>rse-names":false,"suffix":""}],"container-title":"ACS Sustainable Chemistry and Engineering","id":"ITEM-1","issue":"2","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冷冻干燥</w:instrText>
      </w:r>
      <w:r w:rsidRPr="009F7F88">
        <w:rPr>
          <w:rFonts w:hint="eastAsia"/>
          <w:color w:val="000000" w:themeColor="text1"/>
        </w:rPr>
        <w:instrText>\n</w:instrText>
      </w:r>
      <w:r w:rsidRPr="009F7F88">
        <w:rPr>
          <w:rFonts w:hint="eastAsia"/>
          <w:color w:val="000000" w:themeColor="text1"/>
        </w:rPr>
        <w:instrText>纤维素纳米纤维气凝胶</w:instrText>
      </w:r>
      <w:r w:rsidRPr="009F7F88">
        <w:rPr>
          <w:rFonts w:hint="eastAsia"/>
          <w:color w:val="000000" w:themeColor="text1"/>
        </w:rPr>
        <w:instrText>\ntissue engineering</w:instrText>
      </w:r>
      <w:r w:rsidRPr="009F7F88">
        <w:rPr>
          <w:rFonts w:hint="eastAsia"/>
          <w:color w:val="000000" w:themeColor="text1"/>
        </w:rPr>
        <w:instrText>组织工程，电机械敏感，水油分离</w:instrText>
      </w:r>
      <w:r w:rsidRPr="009F7F88">
        <w:rPr>
          <w:rFonts w:hint="eastAsia"/>
          <w:color w:val="000000" w:themeColor="text1"/>
        </w:rPr>
        <w:instrText>","page":"2011-2022","title":"Dire</w:instrText>
      </w:r>
      <w:r w:rsidRPr="009F7F88">
        <w:rPr>
          <w:color w:val="000000" w:themeColor="text1"/>
        </w:rPr>
        <w:instrText>ct Ink Write 3D Printed Cellulose Nanofiber Aerogel Structures with Highly Deformable, Shape Recoverable, and Functionalizable Properties","type":"article-journal","volume":"6"},"uris":["http://www.mendeley.com/documents/?uuid=4ec3ef6a-eec8-4793-871a-4c34520c649e"]},{"id":"ITEM-2","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Scientific Reports","id":</w:instrText>
      </w:r>
      <w:r w:rsidRPr="009F7F88">
        <w:rPr>
          <w:rFonts w:hint="eastAsia"/>
          <w:color w:val="000000" w:themeColor="text1"/>
        </w:rPr>
        <w:instrText>"ITEM-2","issued":{"date-parts":[["2017"]]},"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n</w:instrText>
      </w:r>
      <w:r w:rsidRPr="009F7F88">
        <w:rPr>
          <w:rFonts w:hint="eastAsia"/>
          <w:color w:val="000000" w:themeColor="text1"/>
        </w:rPr>
        <w:instrText>纤维素纳米晶气凝胶</w:instrText>
      </w:r>
      <w:r w:rsidRPr="009F7F88">
        <w:rPr>
          <w:rFonts w:hint="eastAsia"/>
          <w:color w:val="000000" w:themeColor="text1"/>
        </w:rPr>
        <w:instrText>","page":"8018","title":"Direct Ink Write (DIW) 3D Printed Cellulose Nanocrystal Aerogel Structures","type":"article-journal","volume":"7"},"uris":["http://www.mendeley.com/documents/?</w:instrText>
      </w:r>
      <w:r w:rsidRPr="009F7F88">
        <w:rPr>
          <w:color w:val="000000" w:themeColor="text1"/>
        </w:rPr>
        <w:instrText>uuid=4ba88c7f-8162-4ab1-8f37-372156f301f3"]}],"mendeley":{"formattedCitation":"&lt;sup&gt;176,181&lt;/sup&gt;","plainTextFormattedCitation":"176,181","previouslyFormattedCitation":"&lt;sup&gt;174,17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76,181</w:t>
      </w:r>
      <w:r w:rsidRPr="009F7F88">
        <w:rPr>
          <w:color w:val="000000" w:themeColor="text1"/>
        </w:rPr>
        <w:fldChar w:fldCharType="end"/>
      </w:r>
      <w:r w:rsidRPr="009F7F88">
        <w:rPr>
          <w:color w:val="000000" w:themeColor="text1"/>
        </w:rPr>
        <w:t xml:space="preserve"> acrylamide (</w:t>
      </w:r>
      <w:proofErr w:type="spellStart"/>
      <w:r w:rsidRPr="009F7F88">
        <w:rPr>
          <w:color w:val="000000" w:themeColor="text1"/>
        </w:rPr>
        <w:t>AAm</w:t>
      </w:r>
      <w:proofErr w:type="spellEnd"/>
      <w:r w:rsidRPr="009F7F88">
        <w:rPr>
          <w:color w:val="000000" w:themeColor="text1"/>
        </w:rPr>
        <w:t>) and N,N</w:t>
      </w:r>
      <w:r w:rsidRPr="009F7F88">
        <w:rPr>
          <w:color w:val="000000" w:themeColor="text1"/>
          <w:lang w:val="en-US" w:eastAsia="zh-CN"/>
        </w:rPr>
        <w:t>’</w:t>
      </w:r>
      <w:r w:rsidRPr="009F7F88">
        <w:rPr>
          <w:color w:val="000000" w:themeColor="text1"/>
        </w:rPr>
        <w:t>-</w:t>
      </w:r>
      <w:proofErr w:type="spellStart"/>
      <w:r w:rsidRPr="009F7F88">
        <w:rPr>
          <w:color w:val="000000" w:themeColor="text1"/>
        </w:rPr>
        <w:t>methylenebis</w:t>
      </w:r>
      <w:proofErr w:type="spellEnd"/>
      <w:r w:rsidRPr="009F7F88">
        <w:rPr>
          <w:color w:val="000000" w:themeColor="text1"/>
        </w:rPr>
        <w:t>- (acrylamide) (MBAA) with a post-printing UV-gelation.</w:t>
      </w:r>
      <w:r w:rsidRPr="009F7F88">
        <w:rPr>
          <w:color w:val="000000" w:themeColor="text1"/>
        </w:rPr>
        <w:fldChar w:fldCharType="begin" w:fldLock="1"/>
      </w:r>
      <w:r w:rsidRPr="009F7F88">
        <w:rPr>
          <w:color w:val="000000" w:themeColor="text1"/>
        </w:rPr>
        <w:instrText>ADDIN CSL_CITATION {"citationItems":[{"id":"ITEM-1","itemData":{"DOI":"10.1021/acsomega.9b02418","ISSN":"24701343","abstract":"Optical properties can be programmed on mesoscopic scales by patterning host materials while ordering their nanoparticle inclusions. While liquid crystals are often used to define the ordering of nanoparticles dispersed within them, this approach is typically limited to liquid crystals confined in classic geometries. In this work, the orientational order that liquid crystalline colloidal hosts impose on anisotropic nanoparticle inclusions is combined with an additive manufacturing method that enables engineered, macroscopic three-dimensional (3D) patterns of co-aligned gold nanorods and cellulose nanocrystals. These gels exhibit polarization-dependent plasmonic properties that emerge from the unique interaction between the host medium's anisotropic optical properties defined by orientationally ordered cellulose nanocrystals, from the liquid crystal's gold nanorod inclusions, and from the complexity of spatial patterns accessed with 3D printing. The gels' optical properties that are defined by the interplay of these effects are tuned by controlling the gels' order, which is tuned by adjusting the gels' cellulose nanocrystal concentrations. Lithe optical responsiveness of these composite gels to polarized radiation may enable unique technological applications like polarization-sensitive optical elements.","author":[{"dropping-particle":"","family":"Hess","given":"Andrew J.","non-dropping-particle":"","parse-names":false,"suffix":""},{"dropping-particle":"","family":"Funk","given":"Andrew J.","non-dropping-particle":"","parse-names":false,"suffix":""},{"dropping-particle":"","family":"Liu","given":"Qingkun","non-dropping-particle":"","parse-names":false,"suffix":""},{"dropping-particle":"","family":"La Cruz","given":"Joshua A.","non-dropping-particle":"De","parse-names":false,"suffix":""},{"dropping-particle":"","family":"Sheetah","given":"Ghadah H.","non-dropping-particle":"","parse-names":false,"suffix":""},{"dropping-particle":"","family":"Fleury","given":"Blaise","non-dropping-particle":"","parse-names":false,"suffix":""},{"dropping-particle":"","family":"Smalyukh","given":"Ivan I.","non-dropping-particle":"","parse-names":false,"suffix":""}],"container-title":"ACS Omega","id":"ITEM-1","issue":"24","issued":{"date-parts":[["2019"]]},"page":"20558-20563","publisher":"American Chemical Society","title":"Plasmonic Metamaterial Gels with Spatially Patterned Orientational Order via 3D Printing","type":"article-journal","volume":"4"},"uris":["http://www.mendeley.com/documents/?uuid=246af715-63e3-334c-9543-e22cd9058029"]}],"mendeley":{"formattedCitation":"&lt;sup&gt;229&lt;/sup&gt;","plainTextFormattedCitation":"229","previouslyFormattedCitation":"&lt;sup&gt;227&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29</w:t>
      </w:r>
      <w:r w:rsidRPr="009F7F88">
        <w:rPr>
          <w:color w:val="000000" w:themeColor="text1"/>
        </w:rPr>
        <w:fldChar w:fldCharType="end"/>
      </w:r>
      <w:r w:rsidRPr="009F7F88">
        <w:rPr>
          <w:color w:val="000000" w:themeColor="text1"/>
        </w:rPr>
        <w:t xml:space="preserve"> </w:t>
      </w:r>
    </w:p>
    <w:p w14:paraId="6FEB04C6" w14:textId="35AEC1CF" w:rsidR="00C14E85" w:rsidRPr="009F7F88" w:rsidRDefault="00C14E85" w:rsidP="00C14E85">
      <w:pPr>
        <w:pStyle w:val="RSCB02ArticleText"/>
        <w:ind w:firstLine="194"/>
        <w:rPr>
          <w:color w:val="000000" w:themeColor="text1"/>
        </w:rPr>
      </w:pPr>
      <w:r w:rsidRPr="009F7F88">
        <w:rPr>
          <w:color w:val="000000" w:themeColor="text1"/>
        </w:rPr>
        <w:t xml:space="preserve"> </w:t>
      </w:r>
    </w:p>
    <w:p w14:paraId="7D1457A7" w14:textId="59C45778" w:rsidR="00F261EF" w:rsidRPr="009F7F88" w:rsidRDefault="00F261EF" w:rsidP="00887103">
      <w:pPr>
        <w:pStyle w:val="RSCB02ArticleText"/>
        <w:rPr>
          <w:color w:val="000000" w:themeColor="text1"/>
        </w:rPr>
        <w:sectPr w:rsidR="00F261EF" w:rsidRPr="009F7F88" w:rsidSect="00A410E2">
          <w:type w:val="continuous"/>
          <w:pgSz w:w="11907" w:h="16840" w:code="9"/>
          <w:pgMar w:top="1009" w:right="851" w:bottom="1758" w:left="851" w:header="851" w:footer="1049" w:gutter="0"/>
          <w:cols w:num="2" w:space="227"/>
          <w:docGrid w:linePitch="360"/>
        </w:sectPr>
      </w:pPr>
    </w:p>
    <w:p w14:paraId="0E4A12E7" w14:textId="01B2817D" w:rsidR="0054540D" w:rsidRPr="009F7F88" w:rsidRDefault="0054540D" w:rsidP="008A76DC">
      <w:pPr>
        <w:pStyle w:val="RSCT01TableTitlewithtopbar"/>
        <w:rPr>
          <w:color w:val="000000" w:themeColor="text1"/>
        </w:rPr>
      </w:pPr>
      <w:bookmarkStart w:id="133" w:name="_Ref41111735"/>
      <w:r w:rsidRPr="009F7F88">
        <w:rPr>
          <w:color w:val="000000" w:themeColor="text1"/>
        </w:rPr>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7</w:t>
      </w:r>
      <w:r w:rsidR="00B131A9" w:rsidRPr="009F7F88">
        <w:rPr>
          <w:noProof/>
          <w:color w:val="000000" w:themeColor="text1"/>
        </w:rPr>
        <w:fldChar w:fldCharType="end"/>
      </w:r>
      <w:bookmarkEnd w:id="133"/>
      <w:r w:rsidRPr="009F7F88">
        <w:rPr>
          <w:color w:val="000000" w:themeColor="text1"/>
        </w:rPr>
        <w:t xml:space="preserve">  </w:t>
      </w:r>
      <w:bookmarkStart w:id="134" w:name="_Hlk37307034"/>
      <w:r w:rsidRPr="009F7F88">
        <w:rPr>
          <w:color w:val="000000" w:themeColor="text1"/>
        </w:rPr>
        <w:t>Printing parameters for extrusion-based 3D printed aerogels</w:t>
      </w:r>
      <w:bookmarkEnd w:id="134"/>
    </w:p>
    <w:tbl>
      <w:tblPr>
        <w:tblpPr w:leftFromText="180" w:rightFromText="180" w:vertAnchor="text" w:tblpY="1"/>
        <w:tblOverlap w:val="never"/>
        <w:tblW w:w="10206" w:type="dxa"/>
        <w:tblLayout w:type="fixed"/>
        <w:tblLook w:val="04A0" w:firstRow="1" w:lastRow="0" w:firstColumn="1" w:lastColumn="0" w:noHBand="0" w:noVBand="1"/>
      </w:tblPr>
      <w:tblGrid>
        <w:gridCol w:w="968"/>
        <w:gridCol w:w="2434"/>
        <w:gridCol w:w="1134"/>
        <w:gridCol w:w="1134"/>
        <w:gridCol w:w="1134"/>
        <w:gridCol w:w="993"/>
        <w:gridCol w:w="992"/>
        <w:gridCol w:w="850"/>
        <w:gridCol w:w="567"/>
      </w:tblGrid>
      <w:tr w:rsidR="009F7F88" w:rsidRPr="009F7F88" w14:paraId="0DA16E51" w14:textId="77777777" w:rsidTr="00046A05">
        <w:trPr>
          <w:trHeight w:val="260"/>
          <w:tblHeader/>
        </w:trPr>
        <w:tc>
          <w:tcPr>
            <w:tcW w:w="968" w:type="dxa"/>
            <w:tcBorders>
              <w:left w:val="nil"/>
              <w:bottom w:val="single" w:sz="4" w:space="0" w:color="auto"/>
              <w:right w:val="nil"/>
            </w:tcBorders>
            <w:tcMar>
              <w:left w:w="28" w:type="dxa"/>
              <w:right w:w="28" w:type="dxa"/>
            </w:tcMar>
            <w:hideMark/>
          </w:tcPr>
          <w:p w14:paraId="3D426F31" w14:textId="77777777" w:rsidR="00C75CC7" w:rsidRPr="009F7F88" w:rsidRDefault="00C75CC7" w:rsidP="00046A05">
            <w:pPr>
              <w:pStyle w:val="RSCT03TableBody"/>
              <w:rPr>
                <w:color w:val="000000" w:themeColor="text1"/>
                <w:w w:val="108"/>
              </w:rPr>
            </w:pPr>
            <w:r w:rsidRPr="009F7F88">
              <w:rPr>
                <w:color w:val="000000" w:themeColor="text1"/>
                <w:w w:val="108"/>
              </w:rPr>
              <w:t>Curing or gelation methods</w:t>
            </w:r>
          </w:p>
        </w:tc>
        <w:tc>
          <w:tcPr>
            <w:tcW w:w="2434" w:type="dxa"/>
            <w:tcBorders>
              <w:left w:val="nil"/>
              <w:bottom w:val="single" w:sz="4" w:space="0" w:color="auto"/>
              <w:right w:val="nil"/>
            </w:tcBorders>
            <w:tcMar>
              <w:left w:w="28" w:type="dxa"/>
              <w:right w:w="28" w:type="dxa"/>
            </w:tcMar>
            <w:hideMark/>
          </w:tcPr>
          <w:p w14:paraId="668FBCBD" w14:textId="77777777" w:rsidR="00C75CC7" w:rsidRPr="009F7F88" w:rsidRDefault="00C75CC7" w:rsidP="00046A05">
            <w:pPr>
              <w:pStyle w:val="RSCT03TableBody"/>
              <w:rPr>
                <w:color w:val="000000" w:themeColor="text1"/>
                <w:w w:val="108"/>
              </w:rPr>
            </w:pPr>
            <w:r w:rsidRPr="009F7F88">
              <w:rPr>
                <w:color w:val="000000" w:themeColor="text1"/>
                <w:w w:val="108"/>
              </w:rPr>
              <w:t>Main composition of the inks</w:t>
            </w:r>
          </w:p>
        </w:tc>
        <w:tc>
          <w:tcPr>
            <w:tcW w:w="1134" w:type="dxa"/>
            <w:tcBorders>
              <w:left w:val="nil"/>
              <w:bottom w:val="single" w:sz="4" w:space="0" w:color="auto"/>
              <w:right w:val="nil"/>
            </w:tcBorders>
            <w:tcMar>
              <w:left w:w="28" w:type="dxa"/>
              <w:right w:w="28" w:type="dxa"/>
            </w:tcMar>
            <w:hideMark/>
          </w:tcPr>
          <w:p w14:paraId="33489A98" w14:textId="77777777" w:rsidR="00C75CC7" w:rsidRPr="009F7F88" w:rsidRDefault="00C75CC7" w:rsidP="00046A05">
            <w:pPr>
              <w:pStyle w:val="RSCT03TableBody"/>
              <w:rPr>
                <w:color w:val="000000" w:themeColor="text1"/>
                <w:w w:val="108"/>
              </w:rPr>
            </w:pPr>
            <w:r w:rsidRPr="009F7F88">
              <w:rPr>
                <w:color w:val="000000" w:themeColor="text1"/>
                <w:w w:val="108"/>
              </w:rPr>
              <w:t>Concentration</w:t>
            </w:r>
          </w:p>
          <w:p w14:paraId="035F7D55" w14:textId="77777777" w:rsidR="00C75CC7" w:rsidRPr="009F7F88" w:rsidRDefault="00C75CC7" w:rsidP="00046A05">
            <w:pPr>
              <w:pStyle w:val="RSCT03TableBody"/>
              <w:rPr>
                <w:color w:val="000000" w:themeColor="text1"/>
                <w:w w:val="108"/>
              </w:rPr>
            </w:pPr>
            <w:r w:rsidRPr="009F7F88">
              <w:rPr>
                <w:color w:val="000000" w:themeColor="text1"/>
                <w:w w:val="108"/>
              </w:rPr>
              <w:t>mg mL</w:t>
            </w:r>
            <w:r w:rsidRPr="009F7F88">
              <w:rPr>
                <w:color w:val="000000" w:themeColor="text1"/>
                <w:w w:val="108"/>
                <w:vertAlign w:val="superscript"/>
              </w:rPr>
              <w:t>-1</w:t>
            </w:r>
          </w:p>
        </w:tc>
        <w:tc>
          <w:tcPr>
            <w:tcW w:w="1134" w:type="dxa"/>
            <w:tcBorders>
              <w:left w:val="nil"/>
              <w:bottom w:val="single" w:sz="4" w:space="0" w:color="auto"/>
              <w:right w:val="nil"/>
            </w:tcBorders>
            <w:tcMar>
              <w:left w:w="28" w:type="dxa"/>
              <w:right w:w="28" w:type="dxa"/>
            </w:tcMar>
            <w:hideMark/>
          </w:tcPr>
          <w:p w14:paraId="0157DDA1" w14:textId="589FB70B" w:rsidR="00C75CC7" w:rsidRPr="009F7F88" w:rsidRDefault="00C75CC7" w:rsidP="00046A05">
            <w:pPr>
              <w:pStyle w:val="RSCT03TableBody"/>
              <w:rPr>
                <w:color w:val="000000" w:themeColor="text1"/>
                <w:w w:val="108"/>
              </w:rPr>
            </w:pPr>
            <w:r w:rsidRPr="009F7F88">
              <w:rPr>
                <w:color w:val="000000" w:themeColor="text1"/>
                <w:w w:val="108"/>
              </w:rPr>
              <w:t>Viscosity</w:t>
            </w:r>
          </w:p>
          <w:p w14:paraId="22DE225C" w14:textId="77777777" w:rsidR="00C75CC7" w:rsidRPr="009F7F88" w:rsidRDefault="00C75CC7" w:rsidP="00046A05">
            <w:pPr>
              <w:pStyle w:val="RSCT03TableBody"/>
              <w:rPr>
                <w:color w:val="000000" w:themeColor="text1"/>
                <w:w w:val="108"/>
              </w:rPr>
            </w:pPr>
            <w:r w:rsidRPr="009F7F88">
              <w:rPr>
                <w:color w:val="000000" w:themeColor="text1"/>
                <w:w w:val="108"/>
              </w:rPr>
              <w:t>Pa s</w:t>
            </w:r>
          </w:p>
        </w:tc>
        <w:tc>
          <w:tcPr>
            <w:tcW w:w="1134" w:type="dxa"/>
            <w:tcBorders>
              <w:left w:val="nil"/>
              <w:bottom w:val="single" w:sz="4" w:space="0" w:color="auto"/>
              <w:right w:val="nil"/>
            </w:tcBorders>
            <w:tcMar>
              <w:left w:w="28" w:type="dxa"/>
              <w:right w:w="28" w:type="dxa"/>
            </w:tcMar>
            <w:hideMark/>
          </w:tcPr>
          <w:p w14:paraId="3ED8F818" w14:textId="77777777" w:rsidR="00C75CC7" w:rsidRPr="009F7F88" w:rsidRDefault="00C75CC7" w:rsidP="00046A05">
            <w:pPr>
              <w:pStyle w:val="RSCT03TableBody"/>
              <w:rPr>
                <w:color w:val="000000" w:themeColor="text1"/>
                <w:w w:val="108"/>
              </w:rPr>
            </w:pPr>
            <w:r w:rsidRPr="009F7F88">
              <w:rPr>
                <w:color w:val="000000" w:themeColor="text1"/>
                <w:w w:val="108"/>
              </w:rPr>
              <w:t>Substrate</w:t>
            </w:r>
          </w:p>
        </w:tc>
        <w:tc>
          <w:tcPr>
            <w:tcW w:w="993" w:type="dxa"/>
            <w:tcBorders>
              <w:left w:val="nil"/>
              <w:bottom w:val="single" w:sz="4" w:space="0" w:color="auto"/>
              <w:right w:val="nil"/>
            </w:tcBorders>
            <w:tcMar>
              <w:left w:w="28" w:type="dxa"/>
              <w:right w:w="28" w:type="dxa"/>
            </w:tcMar>
            <w:hideMark/>
          </w:tcPr>
          <w:p w14:paraId="24B27970" w14:textId="77777777" w:rsidR="00C75CC7" w:rsidRPr="009F7F88" w:rsidRDefault="00C75CC7" w:rsidP="00046A05">
            <w:pPr>
              <w:pStyle w:val="RSCT03TableBody"/>
              <w:rPr>
                <w:color w:val="000000" w:themeColor="text1"/>
                <w:w w:val="108"/>
              </w:rPr>
            </w:pPr>
            <w:r w:rsidRPr="009F7F88">
              <w:rPr>
                <w:color w:val="000000" w:themeColor="text1"/>
                <w:w w:val="108"/>
              </w:rPr>
              <w:t>Printing environment</w:t>
            </w:r>
          </w:p>
        </w:tc>
        <w:tc>
          <w:tcPr>
            <w:tcW w:w="992" w:type="dxa"/>
            <w:tcBorders>
              <w:left w:val="nil"/>
              <w:bottom w:val="single" w:sz="4" w:space="0" w:color="auto"/>
              <w:right w:val="nil"/>
            </w:tcBorders>
            <w:tcMar>
              <w:left w:w="28" w:type="dxa"/>
              <w:right w:w="28" w:type="dxa"/>
            </w:tcMar>
            <w:hideMark/>
          </w:tcPr>
          <w:p w14:paraId="6DE98F35" w14:textId="77777777" w:rsidR="00C75CC7" w:rsidRPr="009F7F88" w:rsidRDefault="00C75CC7" w:rsidP="00046A05">
            <w:pPr>
              <w:pStyle w:val="RSCT03TableBody"/>
              <w:rPr>
                <w:color w:val="000000" w:themeColor="text1"/>
                <w:w w:val="108"/>
              </w:rPr>
            </w:pPr>
            <w:r w:rsidRPr="009F7F88">
              <w:rPr>
                <w:color w:val="000000" w:themeColor="text1"/>
                <w:w w:val="108"/>
              </w:rPr>
              <w:t>Nozzle diameters</w:t>
            </w:r>
          </w:p>
          <w:p w14:paraId="3427D612" w14:textId="77777777" w:rsidR="00C75CC7" w:rsidRPr="009F7F88" w:rsidRDefault="00C75CC7" w:rsidP="00046A05">
            <w:pPr>
              <w:pStyle w:val="RSCT03TableBody"/>
              <w:rPr>
                <w:color w:val="000000" w:themeColor="text1"/>
                <w:w w:val="108"/>
              </w:rPr>
            </w:pPr>
            <w:proofErr w:type="spellStart"/>
            <w:r w:rsidRPr="009F7F88">
              <w:rPr>
                <w:rFonts w:hint="eastAsia"/>
                <w:color w:val="000000" w:themeColor="text1"/>
                <w:w w:val="108"/>
              </w:rPr>
              <w:t>μ</w:t>
            </w:r>
            <w:r w:rsidRPr="009F7F88">
              <w:rPr>
                <w:color w:val="000000" w:themeColor="text1"/>
                <w:w w:val="108"/>
              </w:rPr>
              <w:t>m</w:t>
            </w:r>
            <w:proofErr w:type="spellEnd"/>
          </w:p>
        </w:tc>
        <w:tc>
          <w:tcPr>
            <w:tcW w:w="850" w:type="dxa"/>
            <w:tcBorders>
              <w:left w:val="nil"/>
              <w:bottom w:val="single" w:sz="4" w:space="0" w:color="auto"/>
              <w:right w:val="nil"/>
            </w:tcBorders>
            <w:tcMar>
              <w:left w:w="28" w:type="dxa"/>
              <w:right w:w="28" w:type="dxa"/>
            </w:tcMar>
            <w:hideMark/>
          </w:tcPr>
          <w:p w14:paraId="774C4714" w14:textId="1D06AF28" w:rsidR="00C75CC7" w:rsidRPr="009F7F88" w:rsidRDefault="00C75CC7" w:rsidP="00046A05">
            <w:pPr>
              <w:pStyle w:val="RSCT03TableBody"/>
              <w:rPr>
                <w:color w:val="000000" w:themeColor="text1"/>
                <w:w w:val="108"/>
              </w:rPr>
            </w:pPr>
            <w:r w:rsidRPr="009F7F88">
              <w:rPr>
                <w:color w:val="000000" w:themeColor="text1"/>
                <w:w w:val="108"/>
              </w:rPr>
              <w:t>Moving speed</w:t>
            </w:r>
          </w:p>
          <w:p w14:paraId="444FC29A" w14:textId="77777777" w:rsidR="00C75CC7" w:rsidRPr="009F7F88" w:rsidRDefault="00C75CC7" w:rsidP="00046A05">
            <w:pPr>
              <w:pStyle w:val="RSCT03TableBody"/>
              <w:rPr>
                <w:color w:val="000000" w:themeColor="text1"/>
                <w:w w:val="108"/>
              </w:rPr>
            </w:pPr>
            <w:r w:rsidRPr="009F7F88">
              <w:rPr>
                <w:color w:val="000000" w:themeColor="text1"/>
                <w:w w:val="108"/>
              </w:rPr>
              <w:t>mm s</w:t>
            </w:r>
            <w:r w:rsidRPr="009F7F88">
              <w:rPr>
                <w:color w:val="000000" w:themeColor="text1"/>
                <w:w w:val="108"/>
                <w:vertAlign w:val="superscript"/>
              </w:rPr>
              <w:t>-1</w:t>
            </w:r>
          </w:p>
        </w:tc>
        <w:tc>
          <w:tcPr>
            <w:tcW w:w="567" w:type="dxa"/>
            <w:tcBorders>
              <w:left w:val="nil"/>
              <w:bottom w:val="single" w:sz="4" w:space="0" w:color="auto"/>
              <w:right w:val="nil"/>
            </w:tcBorders>
            <w:tcMar>
              <w:left w:w="28" w:type="dxa"/>
              <w:right w:w="28" w:type="dxa"/>
            </w:tcMar>
            <w:hideMark/>
          </w:tcPr>
          <w:p w14:paraId="42E95CFF" w14:textId="77777777" w:rsidR="00C75CC7" w:rsidRPr="009F7F88" w:rsidRDefault="00C75CC7" w:rsidP="00046A05">
            <w:pPr>
              <w:pStyle w:val="RSCT03TableBody"/>
              <w:rPr>
                <w:color w:val="000000" w:themeColor="text1"/>
                <w:w w:val="108"/>
              </w:rPr>
            </w:pPr>
            <w:r w:rsidRPr="009F7F88">
              <w:rPr>
                <w:color w:val="000000" w:themeColor="text1"/>
                <w:w w:val="108"/>
              </w:rPr>
              <w:t>Ref.</w:t>
            </w:r>
          </w:p>
        </w:tc>
      </w:tr>
      <w:tr w:rsidR="009F7F88" w:rsidRPr="009F7F88" w14:paraId="7586F604" w14:textId="77777777" w:rsidTr="00046A05">
        <w:trPr>
          <w:trHeight w:val="65"/>
        </w:trPr>
        <w:tc>
          <w:tcPr>
            <w:tcW w:w="968" w:type="dxa"/>
            <w:vMerge w:val="restart"/>
            <w:tcBorders>
              <w:top w:val="single" w:sz="4" w:space="0" w:color="auto"/>
              <w:left w:val="nil"/>
              <w:bottom w:val="nil"/>
              <w:right w:val="nil"/>
            </w:tcBorders>
            <w:hideMark/>
          </w:tcPr>
          <w:p w14:paraId="0511DE70" w14:textId="77777777" w:rsidR="00C75CC7" w:rsidRPr="009F7F88" w:rsidRDefault="00C75CC7" w:rsidP="0054540D">
            <w:pPr>
              <w:pStyle w:val="RSCT03TableBody"/>
              <w:jc w:val="left"/>
              <w:rPr>
                <w:color w:val="000000" w:themeColor="text1"/>
                <w:w w:val="108"/>
              </w:rPr>
            </w:pPr>
            <w:r w:rsidRPr="009F7F88">
              <w:rPr>
                <w:color w:val="000000" w:themeColor="text1"/>
                <w:w w:val="108"/>
              </w:rPr>
              <w:t>Direct ink writing without curing or additives</w:t>
            </w:r>
          </w:p>
        </w:tc>
        <w:tc>
          <w:tcPr>
            <w:tcW w:w="2434" w:type="dxa"/>
            <w:tcBorders>
              <w:top w:val="single" w:sz="4" w:space="0" w:color="auto"/>
              <w:left w:val="nil"/>
              <w:bottom w:val="nil"/>
              <w:right w:val="nil"/>
            </w:tcBorders>
            <w:hideMark/>
          </w:tcPr>
          <w:p w14:paraId="24CAC3A9" w14:textId="77777777" w:rsidR="00C75CC7" w:rsidRPr="009F7F88" w:rsidRDefault="00C75CC7" w:rsidP="0054540D">
            <w:pPr>
              <w:pStyle w:val="RSCT03TableBody"/>
              <w:jc w:val="left"/>
              <w:rPr>
                <w:color w:val="000000" w:themeColor="text1"/>
                <w:w w:val="108"/>
              </w:rPr>
            </w:pPr>
            <w:proofErr w:type="spellStart"/>
            <w:r w:rsidRPr="009F7F88">
              <w:rPr>
                <w:color w:val="000000" w:themeColor="text1"/>
                <w:w w:val="108"/>
              </w:rPr>
              <w:t>GO+water</w:t>
            </w:r>
            <w:proofErr w:type="spellEnd"/>
          </w:p>
        </w:tc>
        <w:tc>
          <w:tcPr>
            <w:tcW w:w="1134" w:type="dxa"/>
            <w:tcBorders>
              <w:top w:val="single" w:sz="4" w:space="0" w:color="auto"/>
              <w:left w:val="nil"/>
              <w:bottom w:val="nil"/>
              <w:right w:val="nil"/>
            </w:tcBorders>
            <w:hideMark/>
          </w:tcPr>
          <w:p w14:paraId="11C10390" w14:textId="77777777" w:rsidR="00C75CC7" w:rsidRPr="009F7F88" w:rsidRDefault="00C75CC7" w:rsidP="0054540D">
            <w:pPr>
              <w:pStyle w:val="RSCT03TableBody"/>
              <w:jc w:val="left"/>
              <w:rPr>
                <w:color w:val="000000" w:themeColor="text1"/>
                <w:w w:val="108"/>
              </w:rPr>
            </w:pPr>
            <w:r w:rsidRPr="009F7F88">
              <w:rPr>
                <w:color w:val="000000" w:themeColor="text1"/>
                <w:w w:val="108"/>
              </w:rPr>
              <w:t>5-25</w:t>
            </w:r>
          </w:p>
        </w:tc>
        <w:tc>
          <w:tcPr>
            <w:tcW w:w="1134" w:type="dxa"/>
            <w:tcBorders>
              <w:top w:val="single" w:sz="4" w:space="0" w:color="auto"/>
              <w:left w:val="nil"/>
              <w:bottom w:val="nil"/>
              <w:right w:val="nil"/>
            </w:tcBorders>
            <w:hideMark/>
          </w:tcPr>
          <w:p w14:paraId="34B264A2" w14:textId="77777777" w:rsidR="00C75CC7" w:rsidRPr="009F7F88" w:rsidRDefault="00C75CC7" w:rsidP="0054540D">
            <w:pPr>
              <w:pStyle w:val="RSCT03TableBody"/>
              <w:jc w:val="left"/>
              <w:rPr>
                <w:color w:val="000000" w:themeColor="text1"/>
                <w:w w:val="108"/>
              </w:rPr>
            </w:pPr>
            <w:r w:rsidRPr="009F7F88">
              <w:rPr>
                <w:color w:val="000000" w:themeColor="text1"/>
                <w:w w:val="108"/>
              </w:rPr>
              <w:t>-</w:t>
            </w:r>
          </w:p>
        </w:tc>
        <w:tc>
          <w:tcPr>
            <w:tcW w:w="1134" w:type="dxa"/>
            <w:tcBorders>
              <w:top w:val="single" w:sz="4" w:space="0" w:color="auto"/>
              <w:left w:val="nil"/>
              <w:bottom w:val="nil"/>
              <w:right w:val="nil"/>
            </w:tcBorders>
            <w:hideMark/>
          </w:tcPr>
          <w:p w14:paraId="3ACB72F8" w14:textId="77777777" w:rsidR="00C75CC7" w:rsidRPr="009F7F88" w:rsidRDefault="00C75CC7" w:rsidP="0054540D">
            <w:pPr>
              <w:pStyle w:val="RSCT03TableBody"/>
              <w:jc w:val="left"/>
              <w:rPr>
                <w:color w:val="000000" w:themeColor="text1"/>
                <w:w w:val="108"/>
              </w:rPr>
            </w:pPr>
            <w:r w:rsidRPr="009F7F88">
              <w:rPr>
                <w:color w:val="000000" w:themeColor="text1"/>
                <w:w w:val="108"/>
              </w:rPr>
              <w:t>-</w:t>
            </w:r>
          </w:p>
        </w:tc>
        <w:tc>
          <w:tcPr>
            <w:tcW w:w="993" w:type="dxa"/>
            <w:tcBorders>
              <w:top w:val="single" w:sz="4" w:space="0" w:color="auto"/>
              <w:left w:val="nil"/>
              <w:bottom w:val="nil"/>
              <w:right w:val="nil"/>
            </w:tcBorders>
            <w:hideMark/>
          </w:tcPr>
          <w:p w14:paraId="2A065EF3" w14:textId="77777777" w:rsidR="00C75CC7" w:rsidRPr="009F7F88" w:rsidRDefault="00C75CC7" w:rsidP="0054540D">
            <w:pPr>
              <w:pStyle w:val="RSCT03TableBody"/>
              <w:jc w:val="left"/>
              <w:rPr>
                <w:color w:val="000000" w:themeColor="text1"/>
                <w:w w:val="108"/>
              </w:rPr>
            </w:pPr>
            <w:r w:rsidRPr="009F7F88">
              <w:rPr>
                <w:color w:val="000000" w:themeColor="text1"/>
                <w:w w:val="108"/>
              </w:rPr>
              <w:t>Air</w:t>
            </w:r>
          </w:p>
        </w:tc>
        <w:tc>
          <w:tcPr>
            <w:tcW w:w="992" w:type="dxa"/>
            <w:tcBorders>
              <w:top w:val="single" w:sz="4" w:space="0" w:color="auto"/>
              <w:left w:val="nil"/>
              <w:bottom w:val="nil"/>
              <w:right w:val="nil"/>
            </w:tcBorders>
            <w:hideMark/>
          </w:tcPr>
          <w:p w14:paraId="5175555C" w14:textId="77777777" w:rsidR="00C75CC7" w:rsidRPr="009F7F88" w:rsidRDefault="00C75CC7" w:rsidP="0054540D">
            <w:pPr>
              <w:pStyle w:val="RSCT03TableBody"/>
              <w:jc w:val="left"/>
              <w:rPr>
                <w:color w:val="000000" w:themeColor="text1"/>
                <w:w w:val="108"/>
              </w:rPr>
            </w:pPr>
            <w:r w:rsidRPr="009F7F88">
              <w:rPr>
                <w:color w:val="000000" w:themeColor="text1"/>
                <w:w w:val="108"/>
              </w:rPr>
              <w:t>200</w:t>
            </w:r>
          </w:p>
        </w:tc>
        <w:tc>
          <w:tcPr>
            <w:tcW w:w="850" w:type="dxa"/>
            <w:tcBorders>
              <w:top w:val="single" w:sz="4" w:space="0" w:color="auto"/>
              <w:left w:val="nil"/>
              <w:bottom w:val="nil"/>
              <w:right w:val="nil"/>
            </w:tcBorders>
            <w:hideMark/>
          </w:tcPr>
          <w:p w14:paraId="1D589665" w14:textId="77777777" w:rsidR="00C75CC7" w:rsidRPr="009F7F88" w:rsidRDefault="00C75CC7" w:rsidP="0054540D">
            <w:pPr>
              <w:pStyle w:val="RSCT03TableBody"/>
              <w:jc w:val="left"/>
              <w:rPr>
                <w:color w:val="000000" w:themeColor="text1"/>
                <w:w w:val="108"/>
              </w:rPr>
            </w:pPr>
            <w:r w:rsidRPr="009F7F88">
              <w:rPr>
                <w:color w:val="000000" w:themeColor="text1"/>
                <w:w w:val="108"/>
              </w:rPr>
              <w:t>3.5</w:t>
            </w:r>
          </w:p>
        </w:tc>
        <w:tc>
          <w:tcPr>
            <w:tcW w:w="567" w:type="dxa"/>
            <w:tcBorders>
              <w:top w:val="single" w:sz="4" w:space="0" w:color="auto"/>
              <w:left w:val="nil"/>
              <w:bottom w:val="nil"/>
              <w:right w:val="nil"/>
            </w:tcBorders>
            <w:hideMark/>
          </w:tcPr>
          <w:p w14:paraId="6A8E70B6" w14:textId="3046F3F7" w:rsidR="00C75CC7" w:rsidRPr="009F7F88" w:rsidRDefault="00C75CC7" w:rsidP="0054540D">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2016"]]},"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多识别功能柔性可穿戴传感器</w:instrText>
            </w:r>
            <w:r w:rsidR="004E1277" w:rsidRPr="009F7F88">
              <w:rPr>
                <w:color w:val="000000" w:themeColor="text1"/>
                <w:w w:val="108"/>
              </w:rPr>
              <w:instrText>","page":"10948-10951","publisher":"Royal Society of Chemistry","title":"Three-dimensional multi-recognition flexible wearable sensor via graphene aerogel printing","type":"article-journal","volume":"52"},"uris":["http://www.mendeley.com/documents/?uuid=5e353596-3be4-444d-978f-12affd49c169"]}],"mendeley":{"formattedCitation":"&lt;sup&gt;235&lt;/sup&gt;","plainTextFormattedCitation":"235","previouslyFormattedCitation":"&lt;sup&gt;233&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5</w:t>
            </w:r>
            <w:r w:rsidRPr="009F7F88">
              <w:rPr>
                <w:color w:val="000000" w:themeColor="text1"/>
                <w:w w:val="108"/>
              </w:rPr>
              <w:fldChar w:fldCharType="end"/>
            </w:r>
          </w:p>
        </w:tc>
      </w:tr>
      <w:tr w:rsidR="009F7F88" w:rsidRPr="009F7F88" w14:paraId="5CC58E40" w14:textId="77777777" w:rsidTr="00046A05">
        <w:trPr>
          <w:trHeight w:val="65"/>
        </w:trPr>
        <w:tc>
          <w:tcPr>
            <w:tcW w:w="968" w:type="dxa"/>
            <w:vMerge/>
            <w:tcBorders>
              <w:top w:val="single" w:sz="4" w:space="0" w:color="auto"/>
              <w:left w:val="nil"/>
              <w:bottom w:val="nil"/>
              <w:right w:val="nil"/>
            </w:tcBorders>
            <w:vAlign w:val="center"/>
            <w:hideMark/>
          </w:tcPr>
          <w:p w14:paraId="5598F9FA" w14:textId="77777777" w:rsidR="00C75CC7" w:rsidRPr="009F7F88" w:rsidRDefault="00C75CC7" w:rsidP="0054540D">
            <w:pPr>
              <w:pStyle w:val="RSCT03TableBody"/>
              <w:jc w:val="left"/>
              <w:rPr>
                <w:color w:val="000000" w:themeColor="text1"/>
                <w:w w:val="108"/>
              </w:rPr>
            </w:pPr>
          </w:p>
        </w:tc>
        <w:tc>
          <w:tcPr>
            <w:tcW w:w="2434" w:type="dxa"/>
            <w:hideMark/>
          </w:tcPr>
          <w:p w14:paraId="62AA9A21" w14:textId="77777777" w:rsidR="00C75CC7" w:rsidRPr="009F7F88" w:rsidRDefault="00C75CC7" w:rsidP="0054540D">
            <w:pPr>
              <w:pStyle w:val="RSCT03TableBody"/>
              <w:jc w:val="left"/>
              <w:rPr>
                <w:color w:val="000000" w:themeColor="text1"/>
                <w:w w:val="108"/>
              </w:rPr>
            </w:pPr>
            <w:proofErr w:type="spellStart"/>
            <w:r w:rsidRPr="009F7F88">
              <w:rPr>
                <w:color w:val="000000" w:themeColor="text1"/>
                <w:w w:val="108"/>
              </w:rPr>
              <w:t>GO+water</w:t>
            </w:r>
            <w:proofErr w:type="spellEnd"/>
          </w:p>
        </w:tc>
        <w:tc>
          <w:tcPr>
            <w:tcW w:w="1134" w:type="dxa"/>
            <w:hideMark/>
          </w:tcPr>
          <w:p w14:paraId="45E7DBF3" w14:textId="77777777" w:rsidR="00C75CC7" w:rsidRPr="009F7F88" w:rsidRDefault="00C75CC7" w:rsidP="0054540D">
            <w:pPr>
              <w:pStyle w:val="RSCT03TableBody"/>
              <w:jc w:val="left"/>
              <w:rPr>
                <w:color w:val="000000" w:themeColor="text1"/>
                <w:w w:val="108"/>
              </w:rPr>
            </w:pPr>
            <w:r w:rsidRPr="009F7F88">
              <w:rPr>
                <w:color w:val="000000" w:themeColor="text1"/>
                <w:w w:val="108"/>
              </w:rPr>
              <w:t>17.5-50</w:t>
            </w:r>
          </w:p>
        </w:tc>
        <w:tc>
          <w:tcPr>
            <w:tcW w:w="1134" w:type="dxa"/>
            <w:hideMark/>
          </w:tcPr>
          <w:p w14:paraId="6AEDCBB2" w14:textId="77777777" w:rsidR="00C75CC7" w:rsidRPr="009F7F88" w:rsidRDefault="00C75CC7" w:rsidP="0054540D">
            <w:pPr>
              <w:pStyle w:val="RSCT03TableBody"/>
              <w:jc w:val="left"/>
              <w:rPr>
                <w:color w:val="000000" w:themeColor="text1"/>
                <w:w w:val="108"/>
              </w:rPr>
            </w:pPr>
            <w:r w:rsidRPr="009F7F88">
              <w:rPr>
                <w:color w:val="000000" w:themeColor="text1"/>
                <w:w w:val="108"/>
              </w:rPr>
              <w:t>2×10</w:t>
            </w:r>
            <w:r w:rsidRPr="009F7F88">
              <w:rPr>
                <w:color w:val="000000" w:themeColor="text1"/>
                <w:w w:val="108"/>
                <w:vertAlign w:val="superscript"/>
              </w:rPr>
              <w:t>2</w:t>
            </w:r>
            <w:r w:rsidRPr="009F7F88">
              <w:rPr>
                <w:color w:val="000000" w:themeColor="text1"/>
                <w:w w:val="108"/>
              </w:rPr>
              <w:t>-2×10</w:t>
            </w:r>
            <w:r w:rsidRPr="009F7F88">
              <w:rPr>
                <w:color w:val="000000" w:themeColor="text1"/>
                <w:w w:val="108"/>
                <w:vertAlign w:val="superscript"/>
              </w:rPr>
              <w:t>3</w:t>
            </w:r>
          </w:p>
        </w:tc>
        <w:tc>
          <w:tcPr>
            <w:tcW w:w="1134" w:type="dxa"/>
            <w:hideMark/>
          </w:tcPr>
          <w:p w14:paraId="3FAC6460" w14:textId="77777777" w:rsidR="00C75CC7" w:rsidRPr="009F7F88" w:rsidRDefault="00C75CC7" w:rsidP="0054540D">
            <w:pPr>
              <w:pStyle w:val="RSCT03TableBody"/>
              <w:jc w:val="left"/>
              <w:rPr>
                <w:color w:val="000000" w:themeColor="text1"/>
                <w:w w:val="108"/>
              </w:rPr>
            </w:pPr>
            <w:r w:rsidRPr="009F7F88">
              <w:rPr>
                <w:color w:val="000000" w:themeColor="text1"/>
                <w:w w:val="108"/>
              </w:rPr>
              <w:t>Glass</w:t>
            </w:r>
          </w:p>
        </w:tc>
        <w:tc>
          <w:tcPr>
            <w:tcW w:w="993" w:type="dxa"/>
            <w:hideMark/>
          </w:tcPr>
          <w:p w14:paraId="53938254" w14:textId="77777777" w:rsidR="00C75CC7" w:rsidRPr="009F7F88" w:rsidRDefault="00C75CC7" w:rsidP="0054540D">
            <w:pPr>
              <w:pStyle w:val="RSCT03TableBody"/>
              <w:jc w:val="left"/>
              <w:rPr>
                <w:color w:val="000000" w:themeColor="text1"/>
                <w:w w:val="108"/>
              </w:rPr>
            </w:pPr>
            <w:r w:rsidRPr="009F7F88">
              <w:rPr>
                <w:color w:val="000000" w:themeColor="text1"/>
                <w:w w:val="108"/>
              </w:rPr>
              <w:t>Air</w:t>
            </w:r>
          </w:p>
        </w:tc>
        <w:tc>
          <w:tcPr>
            <w:tcW w:w="992" w:type="dxa"/>
            <w:hideMark/>
          </w:tcPr>
          <w:p w14:paraId="5CFBA6FB" w14:textId="77777777" w:rsidR="00C75CC7" w:rsidRPr="009F7F88" w:rsidRDefault="00C75CC7" w:rsidP="0054540D">
            <w:pPr>
              <w:pStyle w:val="RSCT03TableBody"/>
              <w:jc w:val="left"/>
              <w:rPr>
                <w:color w:val="000000" w:themeColor="text1"/>
                <w:w w:val="108"/>
              </w:rPr>
            </w:pPr>
            <w:r w:rsidRPr="009F7F88">
              <w:rPr>
                <w:color w:val="000000" w:themeColor="text1"/>
                <w:w w:val="108"/>
              </w:rPr>
              <w:t>108-210</w:t>
            </w:r>
          </w:p>
        </w:tc>
        <w:tc>
          <w:tcPr>
            <w:tcW w:w="850" w:type="dxa"/>
            <w:hideMark/>
          </w:tcPr>
          <w:p w14:paraId="3D41DC8D" w14:textId="77777777" w:rsidR="00C75CC7" w:rsidRPr="009F7F88" w:rsidRDefault="00C75CC7" w:rsidP="0054540D">
            <w:pPr>
              <w:pStyle w:val="RSCT03TableBody"/>
              <w:jc w:val="left"/>
              <w:rPr>
                <w:color w:val="000000" w:themeColor="text1"/>
                <w:w w:val="108"/>
              </w:rPr>
            </w:pPr>
            <w:r w:rsidRPr="009F7F88">
              <w:rPr>
                <w:color w:val="000000" w:themeColor="text1"/>
                <w:w w:val="108"/>
              </w:rPr>
              <w:t>1-8</w:t>
            </w:r>
          </w:p>
        </w:tc>
        <w:tc>
          <w:tcPr>
            <w:tcW w:w="567" w:type="dxa"/>
            <w:hideMark/>
          </w:tcPr>
          <w:p w14:paraId="22B6E03F" w14:textId="0162A046" w:rsidR="00C75CC7" w:rsidRPr="009F7F88" w:rsidRDefault="00C75CC7" w:rsidP="0054540D">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c9ra04882k","ISSN":"2046-2069","abstract":" This work demonstrates successful fabrication of a high areal specific capacitance micro-supercapacitor via direct 3D printing of a graphene oxide hydrogel.  In this work, we demonstrate that a graphene oxide (GO) hydrogel with unique rheological properties, such as high storage modulus, shear-thinning nature and fast viscosity recovery, is highly suitable as an ink for three dimensional (3D) printing. The results show that the GO ink has the characteristics of both gel and viscous liquid, where the gel–liquid transition depends on the shear rate and shear strain amplitude. In the extrusion and printing process, the ink shows significant shear thinning and rapid viscosity recovery after cessation of shearing, which are desirable for 3D printing through direct ink writing (DIW). A suitable scanning speed and extrusion speed were determined to construct a precise 3D structure. After the reduction, the RGO electrode with hierarchical porous structures is stable, of higher precision, and loaded with more of the effective materials per unit area. The 3D printed micro-supercapacitors (MSCs) with interdigitated architecture exhibit a high areal specific capacitance of 101 mF cm −2 at a current density of 0.5 mA cm −2 and 111 mF cm −2 at a scan rate of 10 mV s −1 , which are superior compared with most of the reported MSCs of carbon-based materials. ","author":[{"dropping-particle":"","family":"Yun","given":"Xiawei","non-dropping-particle":"","parse-names":false,"suffix":""},{"dropping-particle":"","family":"Lu","given":"Bingchuan","non-dropping-particle":"","parse-names":false,"suffix":""},{"dropping-particle":"","family":"Xiong","given":"Zhiyuan","non-dropping-particle":"","parse-names":false,"suffix":""},{"dropping-particle":"","family":"Jia","given":"Bo","non-dropping-particle":"","parse-names":false,"suffix":""},{"dropping-particle":"","family":"Tang","given":"Bo","non-dropping-particle":"","parse-names":false,"suffix":""},{"dropping-particle":"","family":"Mao","given":"Henan","non-dropping-particle":"","parse-names":false,"suffix":""},{"dropping-particle":"","family":"Zhang","given":"Ting","non-dropping-particle":"","parse-names":false,"suffix":""},{"dropping-particle":"","family":"Wang","given":"Xiaogong","non-dropping-particle":"","parse-names":false,"suffix":""}],"container-title":"RSC Advances","id":"ITEM-1","issue":"50","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氧化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高面比容量微超级电容器</w:instrText>
            </w:r>
            <w:r w:rsidR="004E1277" w:rsidRPr="009F7F88">
              <w:rPr>
                <w:color w:val="000000" w:themeColor="text1"/>
                <w:w w:val="108"/>
              </w:rPr>
              <w:instrText>","page":"29384-29395","publisher":"Royal Society of Chemistry","title":"Direct 3D printing of a graphene oxide hydrogel for fabrication of a high areal specific capacitance microsupercapacitor","type":"article-journal","volume":"9"},"uris":["http://www.mendeley.com/documents/?uuid=331c4eb6-32d2-4c75-869c-c017bb5eb4ba"]}],"mendeley":{"formattedCitation":"&lt;sup&gt;263&lt;/sup&gt;","plainTextFormattedCitation":"263","previouslyFormattedCitation":"&lt;sup&gt;261&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63</w:t>
            </w:r>
            <w:r w:rsidRPr="009F7F88">
              <w:rPr>
                <w:color w:val="000000" w:themeColor="text1"/>
                <w:w w:val="108"/>
              </w:rPr>
              <w:fldChar w:fldCharType="end"/>
            </w:r>
          </w:p>
        </w:tc>
      </w:tr>
      <w:tr w:rsidR="009F7F88" w:rsidRPr="009F7F88" w14:paraId="317CF9AC" w14:textId="77777777" w:rsidTr="00046A05">
        <w:trPr>
          <w:trHeight w:val="65"/>
        </w:trPr>
        <w:tc>
          <w:tcPr>
            <w:tcW w:w="968" w:type="dxa"/>
            <w:vMerge/>
            <w:tcBorders>
              <w:top w:val="single" w:sz="4" w:space="0" w:color="auto"/>
              <w:left w:val="nil"/>
              <w:bottom w:val="nil"/>
              <w:right w:val="nil"/>
            </w:tcBorders>
            <w:vAlign w:val="center"/>
            <w:hideMark/>
          </w:tcPr>
          <w:p w14:paraId="21EF2463" w14:textId="77777777" w:rsidR="00C75CC7" w:rsidRPr="009F7F88" w:rsidRDefault="00C75CC7" w:rsidP="0054540D">
            <w:pPr>
              <w:pStyle w:val="RSCT03TableBody"/>
              <w:jc w:val="left"/>
              <w:rPr>
                <w:color w:val="000000" w:themeColor="text1"/>
                <w:w w:val="108"/>
              </w:rPr>
            </w:pPr>
          </w:p>
        </w:tc>
        <w:tc>
          <w:tcPr>
            <w:tcW w:w="2434" w:type="dxa"/>
            <w:hideMark/>
          </w:tcPr>
          <w:p w14:paraId="1D71D42F" w14:textId="77777777" w:rsidR="00C75CC7" w:rsidRPr="009F7F88" w:rsidRDefault="00C75CC7" w:rsidP="0054540D">
            <w:pPr>
              <w:pStyle w:val="RSCT03TableBody"/>
              <w:jc w:val="left"/>
              <w:rPr>
                <w:color w:val="000000" w:themeColor="text1"/>
                <w:w w:val="108"/>
              </w:rPr>
            </w:pPr>
            <w:proofErr w:type="spellStart"/>
            <w:r w:rsidRPr="009F7F88">
              <w:rPr>
                <w:color w:val="000000" w:themeColor="text1"/>
                <w:w w:val="108"/>
              </w:rPr>
              <w:t>Graphene+water</w:t>
            </w:r>
            <w:proofErr w:type="spellEnd"/>
          </w:p>
        </w:tc>
        <w:tc>
          <w:tcPr>
            <w:tcW w:w="1134" w:type="dxa"/>
            <w:hideMark/>
          </w:tcPr>
          <w:p w14:paraId="32E5D655" w14:textId="77777777" w:rsidR="00C75CC7" w:rsidRPr="009F7F88" w:rsidRDefault="00C75CC7" w:rsidP="0054540D">
            <w:pPr>
              <w:pStyle w:val="RSCT03TableBody"/>
              <w:jc w:val="left"/>
              <w:rPr>
                <w:color w:val="000000" w:themeColor="text1"/>
                <w:w w:val="108"/>
              </w:rPr>
            </w:pPr>
            <w:r w:rsidRPr="009F7F88">
              <w:rPr>
                <w:color w:val="000000" w:themeColor="text1"/>
                <w:w w:val="108"/>
              </w:rPr>
              <w:t>80-230</w:t>
            </w:r>
          </w:p>
        </w:tc>
        <w:tc>
          <w:tcPr>
            <w:tcW w:w="1134" w:type="dxa"/>
            <w:hideMark/>
          </w:tcPr>
          <w:p w14:paraId="365C4AC1" w14:textId="77777777" w:rsidR="00C75CC7" w:rsidRPr="009F7F88" w:rsidRDefault="00C75CC7" w:rsidP="0054540D">
            <w:pPr>
              <w:pStyle w:val="RSCT03TableBody"/>
              <w:jc w:val="left"/>
              <w:rPr>
                <w:color w:val="000000" w:themeColor="text1"/>
                <w:w w:val="108"/>
              </w:rPr>
            </w:pPr>
            <w:r w:rsidRPr="009F7F88">
              <w:rPr>
                <w:color w:val="000000" w:themeColor="text1"/>
                <w:w w:val="108"/>
              </w:rPr>
              <w:t>8×10</w:t>
            </w:r>
            <w:r w:rsidRPr="009F7F88">
              <w:rPr>
                <w:color w:val="000000" w:themeColor="text1"/>
                <w:w w:val="108"/>
                <w:vertAlign w:val="superscript"/>
              </w:rPr>
              <w:t>3</w:t>
            </w:r>
          </w:p>
        </w:tc>
        <w:tc>
          <w:tcPr>
            <w:tcW w:w="1134" w:type="dxa"/>
            <w:hideMark/>
          </w:tcPr>
          <w:p w14:paraId="0DAC99B8" w14:textId="77777777" w:rsidR="00C75CC7" w:rsidRPr="009F7F88" w:rsidRDefault="00C75CC7" w:rsidP="0054540D">
            <w:pPr>
              <w:pStyle w:val="RSCT03TableBody"/>
              <w:jc w:val="left"/>
              <w:rPr>
                <w:color w:val="000000" w:themeColor="text1"/>
                <w:w w:val="108"/>
              </w:rPr>
            </w:pPr>
            <w:r w:rsidRPr="009F7F88">
              <w:rPr>
                <w:color w:val="000000" w:themeColor="text1"/>
                <w:w w:val="108"/>
              </w:rPr>
              <w:t>-</w:t>
            </w:r>
          </w:p>
        </w:tc>
        <w:tc>
          <w:tcPr>
            <w:tcW w:w="993" w:type="dxa"/>
            <w:hideMark/>
          </w:tcPr>
          <w:p w14:paraId="3191E5E3" w14:textId="77777777" w:rsidR="00C75CC7" w:rsidRPr="009F7F88" w:rsidRDefault="00C75CC7" w:rsidP="0054540D">
            <w:pPr>
              <w:pStyle w:val="RSCT03TableBody"/>
              <w:jc w:val="left"/>
              <w:rPr>
                <w:color w:val="000000" w:themeColor="text1"/>
                <w:w w:val="108"/>
              </w:rPr>
            </w:pPr>
            <w:r w:rsidRPr="009F7F88">
              <w:rPr>
                <w:color w:val="000000" w:themeColor="text1"/>
                <w:w w:val="108"/>
              </w:rPr>
              <w:t>Air</w:t>
            </w:r>
          </w:p>
        </w:tc>
        <w:tc>
          <w:tcPr>
            <w:tcW w:w="992" w:type="dxa"/>
            <w:hideMark/>
          </w:tcPr>
          <w:p w14:paraId="452CF83A" w14:textId="77777777" w:rsidR="00C75CC7" w:rsidRPr="009F7F88" w:rsidRDefault="00C75CC7" w:rsidP="0054540D">
            <w:pPr>
              <w:pStyle w:val="RSCT03TableBody"/>
              <w:jc w:val="left"/>
              <w:rPr>
                <w:color w:val="000000" w:themeColor="text1"/>
                <w:w w:val="108"/>
              </w:rPr>
            </w:pPr>
            <w:r w:rsidRPr="009F7F88">
              <w:rPr>
                <w:color w:val="000000" w:themeColor="text1"/>
                <w:w w:val="108"/>
              </w:rPr>
              <w:t>200-600</w:t>
            </w:r>
          </w:p>
        </w:tc>
        <w:tc>
          <w:tcPr>
            <w:tcW w:w="850" w:type="dxa"/>
            <w:hideMark/>
          </w:tcPr>
          <w:p w14:paraId="693B9CD7" w14:textId="77777777" w:rsidR="00C75CC7" w:rsidRPr="009F7F88" w:rsidRDefault="00C75CC7" w:rsidP="0054540D">
            <w:pPr>
              <w:pStyle w:val="RSCT03TableBody"/>
              <w:jc w:val="left"/>
              <w:rPr>
                <w:color w:val="000000" w:themeColor="text1"/>
                <w:w w:val="108"/>
              </w:rPr>
            </w:pPr>
            <w:r w:rsidRPr="009F7F88">
              <w:rPr>
                <w:color w:val="000000" w:themeColor="text1"/>
                <w:w w:val="108"/>
              </w:rPr>
              <w:t>-</w:t>
            </w:r>
          </w:p>
        </w:tc>
        <w:tc>
          <w:tcPr>
            <w:tcW w:w="567" w:type="dxa"/>
            <w:hideMark/>
          </w:tcPr>
          <w:p w14:paraId="2EFCC0CB" w14:textId="65419C92" w:rsidR="00C75CC7" w:rsidRPr="009F7F88" w:rsidRDefault="00C75CC7" w:rsidP="0054540D">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8/s41467-017-02580-3","ISSN":"20411723","abstract":"It is difficult to achieve high efficiency production of hydrophobic graphene by liquid phase exfoliation due to its poor dispersibility and the tendency of graphene sheets to undergo π-π stacking. Here, we report a water-phase, non-dispersion exfoliation method to produce highly crystalline graphene flakes, which can be stored in the form of a concentrated slurry (50 mg mL -1 ) or filter cake for months without the risk of re-stacking. The as-exfoliated graphene slurry can be directly used for 3D printing, as well as fabricating conductive graphene aerogels and graphene-polymer composites, thus avoiding the use of copious quantities of organic solvents and lowering the manufacturing cost. This non-dispersion strategy paves the way for the cost-effective and environmentally friendly production of graphene-based materials.","author":[{"dropping-particle":"","family":"Dong","given":"Lei","non-dropping-particle":"","parse-names":false,"suffix":""},{"dropping-particle":"","family":"Chen","given":"Zhongxin","non-dropping-particle":"","parse-names":false,"suffix":""},{"dropping-particle":"","family":"Zhao","given":"Xiaoxu","non-dropping-particle":"","parse-names":false,"suffix":""},{"dropping-particle":"","family":"Ma","given":"Jianhua","non-dropping-particle":"","parse-names":false,"suffix":""},{"dropping-particle":"","family":"Lin","given":"Shan","non-dropping-particle":"","parse-names":false,"suffix":""},{"dropping-particle":"","family":"Li","given":"Mengxiong","non-dropping-particle":"","parse-names":false,"suffix":""},{"dropping-particle":"","family":"Bao","given":"Yang","non-dropping-particle":"","parse-names":false,"suffix":""},{"dropping-particle":"","family":"Chu","given":"Leiqiang","non-dropping-particle":"","parse-names":false,"suffix":""},{"dropping-particle":"","family":"Leng","given":"Kai","non-dropping-particle":"","parse-names":false,"suffix":""},{"dropping-particle":"","family":"Lu","given":"Hongbin","non-dropping-particle":"","parse-names":false,"suffix":""},{"dropping-particle":"","family":"Loh","given":"Kian Ping","non-dropping-particle":"","parse-names":false,"suffix":""}],"container-title":"Nature Communications","id":"ITEM-1","issue":"1","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非分散法制备高浓度石墨烯水溶液，明确</w:instrText>
            </w:r>
            <w:r w:rsidR="004E1277" w:rsidRPr="009F7F88">
              <w:rPr>
                <w:rFonts w:ascii="Calibri" w:hAnsi="Calibri" w:cs="Calibri"/>
                <w:color w:val="000000" w:themeColor="text1"/>
                <w:w w:val="108"/>
              </w:rPr>
              <w:instrText>“</w:instrText>
            </w:r>
            <w:r w:rsidR="004E1277" w:rsidRPr="009F7F88">
              <w:rPr>
                <w:rFonts w:ascii="SimSun" w:eastAsia="SimSun" w:hAnsi="SimSun" w:cs="SimSun" w:hint="eastAsia"/>
                <w:color w:val="000000" w:themeColor="text1"/>
                <w:w w:val="108"/>
              </w:rPr>
              <w:instrText>为</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石墨烯气凝胶做准备</w:instrText>
            </w:r>
            <w:r w:rsidR="004E1277" w:rsidRPr="009F7F88">
              <w:rPr>
                <w:rFonts w:ascii="Calibri" w:hAnsi="Calibri" w:cs="Calibri"/>
                <w:color w:val="000000" w:themeColor="text1"/>
                <w:w w:val="108"/>
              </w:rPr>
              <w:instrText>”</w:instrText>
            </w:r>
            <w:r w:rsidR="004E1277" w:rsidRPr="009F7F88">
              <w:rPr>
                <w:rFonts w:ascii="SimSun" w:eastAsia="SimSun" w:hAnsi="SimSun" w:cs="SimSun" w:hint="eastAsia"/>
                <w:color w:val="000000" w:themeColor="text1"/>
                <w:w w:val="108"/>
              </w:rPr>
              <w:instrText>，已经</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page":"76","publisher":"Springer US","title":"A non-dispersion strategy for large-scale production of ultra-high concentration graphene slurries in water","type":"article-journal","volume":"9"},"uris":["http://www.mendeley.com/documents/?uuid=4565e9e6-9cbd-4353-ac7c-c65da8f2f42d"]}],"mendeley":{"formattedCitation":"&lt;sup&gt;257&lt;/sup&gt;","plainTextFormattedCitation":"257","previouslyFormattedCitation":"&lt;sup&gt;25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57</w:t>
            </w:r>
            <w:r w:rsidRPr="009F7F88">
              <w:rPr>
                <w:color w:val="000000" w:themeColor="text1"/>
                <w:w w:val="108"/>
              </w:rPr>
              <w:fldChar w:fldCharType="end"/>
            </w:r>
          </w:p>
        </w:tc>
      </w:tr>
      <w:tr w:rsidR="009F7F88" w:rsidRPr="009F7F88" w14:paraId="164C2296" w14:textId="77777777" w:rsidTr="00046A05">
        <w:trPr>
          <w:trHeight w:val="65"/>
        </w:trPr>
        <w:tc>
          <w:tcPr>
            <w:tcW w:w="968" w:type="dxa"/>
            <w:vMerge/>
            <w:tcBorders>
              <w:top w:val="single" w:sz="4" w:space="0" w:color="auto"/>
              <w:left w:val="nil"/>
              <w:bottom w:val="nil"/>
              <w:right w:val="nil"/>
            </w:tcBorders>
            <w:vAlign w:val="center"/>
            <w:hideMark/>
          </w:tcPr>
          <w:p w14:paraId="228311BB" w14:textId="77777777" w:rsidR="00C75CC7" w:rsidRPr="009F7F88" w:rsidRDefault="00C75CC7" w:rsidP="0054540D">
            <w:pPr>
              <w:pStyle w:val="RSCT03TableBody"/>
              <w:jc w:val="left"/>
              <w:rPr>
                <w:color w:val="000000" w:themeColor="text1"/>
                <w:w w:val="108"/>
              </w:rPr>
            </w:pPr>
          </w:p>
        </w:tc>
        <w:tc>
          <w:tcPr>
            <w:tcW w:w="2434" w:type="dxa"/>
            <w:hideMark/>
          </w:tcPr>
          <w:p w14:paraId="1037B74B" w14:textId="77777777" w:rsidR="00C75CC7" w:rsidRPr="009F7F88" w:rsidRDefault="00C75CC7" w:rsidP="0054540D">
            <w:pPr>
              <w:pStyle w:val="RSCT03TableBody"/>
              <w:jc w:val="left"/>
              <w:rPr>
                <w:color w:val="000000" w:themeColor="text1"/>
                <w:w w:val="108"/>
              </w:rPr>
            </w:pPr>
            <w:proofErr w:type="spellStart"/>
            <w:r w:rsidRPr="009F7F88">
              <w:rPr>
                <w:color w:val="000000" w:themeColor="text1"/>
                <w:w w:val="108"/>
              </w:rPr>
              <w:t>GO+water</w:t>
            </w:r>
            <w:proofErr w:type="spellEnd"/>
          </w:p>
        </w:tc>
        <w:tc>
          <w:tcPr>
            <w:tcW w:w="1134" w:type="dxa"/>
            <w:hideMark/>
          </w:tcPr>
          <w:p w14:paraId="447F747D" w14:textId="77777777" w:rsidR="00C75CC7" w:rsidRPr="009F7F88" w:rsidRDefault="00C75CC7" w:rsidP="0054540D">
            <w:pPr>
              <w:pStyle w:val="RSCT03TableBody"/>
              <w:jc w:val="left"/>
              <w:rPr>
                <w:color w:val="000000" w:themeColor="text1"/>
                <w:w w:val="108"/>
              </w:rPr>
            </w:pPr>
            <w:r w:rsidRPr="009F7F88">
              <w:rPr>
                <w:color w:val="000000" w:themeColor="text1"/>
                <w:w w:val="108"/>
              </w:rPr>
              <w:t>15</w:t>
            </w:r>
          </w:p>
        </w:tc>
        <w:tc>
          <w:tcPr>
            <w:tcW w:w="1134" w:type="dxa"/>
            <w:hideMark/>
          </w:tcPr>
          <w:p w14:paraId="68A4BABF" w14:textId="77777777" w:rsidR="00C75CC7" w:rsidRPr="009F7F88" w:rsidRDefault="00C75CC7" w:rsidP="0054540D">
            <w:pPr>
              <w:pStyle w:val="RSCT03TableBody"/>
              <w:jc w:val="left"/>
              <w:rPr>
                <w:color w:val="000000" w:themeColor="text1"/>
                <w:w w:val="108"/>
              </w:rPr>
            </w:pPr>
            <w:r w:rsidRPr="009F7F88">
              <w:rPr>
                <w:color w:val="000000" w:themeColor="text1"/>
                <w:w w:val="108"/>
              </w:rPr>
              <w:t>-</w:t>
            </w:r>
          </w:p>
        </w:tc>
        <w:tc>
          <w:tcPr>
            <w:tcW w:w="1134" w:type="dxa"/>
            <w:hideMark/>
          </w:tcPr>
          <w:p w14:paraId="129D1B57" w14:textId="77777777" w:rsidR="00C75CC7" w:rsidRPr="009F7F88" w:rsidRDefault="00C75CC7" w:rsidP="0054540D">
            <w:pPr>
              <w:pStyle w:val="RSCT03TableBody"/>
              <w:jc w:val="left"/>
              <w:rPr>
                <w:color w:val="000000" w:themeColor="text1"/>
                <w:w w:val="108"/>
              </w:rPr>
            </w:pPr>
            <w:r w:rsidRPr="009F7F88">
              <w:rPr>
                <w:color w:val="000000" w:themeColor="text1"/>
                <w:w w:val="108"/>
              </w:rPr>
              <w:t>PET</w:t>
            </w:r>
          </w:p>
        </w:tc>
        <w:tc>
          <w:tcPr>
            <w:tcW w:w="993" w:type="dxa"/>
            <w:hideMark/>
          </w:tcPr>
          <w:p w14:paraId="302E85F0" w14:textId="77777777" w:rsidR="00C75CC7" w:rsidRPr="009F7F88" w:rsidRDefault="00C75CC7" w:rsidP="0054540D">
            <w:pPr>
              <w:pStyle w:val="RSCT03TableBody"/>
              <w:jc w:val="left"/>
              <w:rPr>
                <w:color w:val="000000" w:themeColor="text1"/>
                <w:w w:val="108"/>
              </w:rPr>
            </w:pPr>
            <w:r w:rsidRPr="009F7F88">
              <w:rPr>
                <w:color w:val="000000" w:themeColor="text1"/>
                <w:w w:val="108"/>
              </w:rPr>
              <w:t>Air</w:t>
            </w:r>
          </w:p>
        </w:tc>
        <w:tc>
          <w:tcPr>
            <w:tcW w:w="992" w:type="dxa"/>
            <w:hideMark/>
          </w:tcPr>
          <w:p w14:paraId="03D51DE9" w14:textId="77777777" w:rsidR="00C75CC7" w:rsidRPr="009F7F88" w:rsidRDefault="00C75CC7" w:rsidP="0054540D">
            <w:pPr>
              <w:pStyle w:val="RSCT03TableBody"/>
              <w:jc w:val="left"/>
              <w:rPr>
                <w:color w:val="000000" w:themeColor="text1"/>
                <w:w w:val="108"/>
              </w:rPr>
            </w:pPr>
            <w:r w:rsidRPr="009F7F88">
              <w:rPr>
                <w:color w:val="000000" w:themeColor="text1"/>
                <w:w w:val="108"/>
              </w:rPr>
              <w:t>200</w:t>
            </w:r>
          </w:p>
        </w:tc>
        <w:tc>
          <w:tcPr>
            <w:tcW w:w="850" w:type="dxa"/>
            <w:hideMark/>
          </w:tcPr>
          <w:p w14:paraId="21E91F54" w14:textId="77777777" w:rsidR="00C75CC7" w:rsidRPr="009F7F88" w:rsidRDefault="00C75CC7" w:rsidP="0054540D">
            <w:pPr>
              <w:pStyle w:val="RSCT03TableBody"/>
              <w:jc w:val="left"/>
              <w:rPr>
                <w:color w:val="000000" w:themeColor="text1"/>
                <w:w w:val="108"/>
              </w:rPr>
            </w:pPr>
            <w:r w:rsidRPr="009F7F88">
              <w:rPr>
                <w:color w:val="000000" w:themeColor="text1"/>
                <w:w w:val="108"/>
              </w:rPr>
              <w:t>-</w:t>
            </w:r>
          </w:p>
        </w:tc>
        <w:tc>
          <w:tcPr>
            <w:tcW w:w="567" w:type="dxa"/>
            <w:hideMark/>
          </w:tcPr>
          <w:p w14:paraId="0763AF63" w14:textId="444108A4" w:rsidR="00C75CC7" w:rsidRPr="009F7F88" w:rsidRDefault="00C75CC7" w:rsidP="0054540D">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family":"Song","given":"Yanlin","non-dropping-particle":"","parse-names":false,"suffix":""}],"container-title":"Chemical Communications","id":"ITEM-1","issue":"38","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蛛网仿生多级精度触觉传感器</w:instrText>
            </w:r>
            <w:r w:rsidR="004E1277" w:rsidRPr="009F7F88">
              <w:rPr>
                <w:color w:val="000000" w:themeColor="text1"/>
                <w:w w:val="108"/>
              </w:rPr>
              <w:instrText>","page":"4810-4813","publisher":"Royal Society of Chemistry","title":"Spider-web inspired multi-resolution graphene tactile sensor","type":"article-journal","volume":"54"},"uris":["http://www.mendeley.com/documents/?uuid=33695b15-f044-4fca-aa92-a3806ec14216"]}],"mendeley":{"formattedCitation":"&lt;sup&gt;259&lt;/sup&gt;","plainTextFormattedCitation":"259","previouslyFormattedCitation":"&lt;sup&gt;25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59</w:t>
            </w:r>
            <w:r w:rsidRPr="009F7F88">
              <w:rPr>
                <w:color w:val="000000" w:themeColor="text1"/>
                <w:w w:val="108"/>
              </w:rPr>
              <w:fldChar w:fldCharType="end"/>
            </w:r>
          </w:p>
        </w:tc>
      </w:tr>
      <w:tr w:rsidR="009F7F88" w:rsidRPr="009F7F88" w14:paraId="62D6BAC2" w14:textId="77777777" w:rsidTr="00046A05">
        <w:trPr>
          <w:trHeight w:val="65"/>
        </w:trPr>
        <w:tc>
          <w:tcPr>
            <w:tcW w:w="968" w:type="dxa"/>
            <w:vMerge/>
            <w:tcBorders>
              <w:top w:val="single" w:sz="4" w:space="0" w:color="auto"/>
              <w:left w:val="nil"/>
              <w:bottom w:val="nil"/>
              <w:right w:val="nil"/>
            </w:tcBorders>
            <w:vAlign w:val="center"/>
            <w:hideMark/>
          </w:tcPr>
          <w:p w14:paraId="01D7A21F" w14:textId="77777777" w:rsidR="00C75CC7" w:rsidRPr="009F7F88" w:rsidRDefault="00C75CC7" w:rsidP="0054540D">
            <w:pPr>
              <w:pStyle w:val="RSCT03TableBody"/>
              <w:jc w:val="left"/>
              <w:rPr>
                <w:color w:val="000000" w:themeColor="text1"/>
                <w:w w:val="108"/>
              </w:rPr>
            </w:pPr>
          </w:p>
        </w:tc>
        <w:tc>
          <w:tcPr>
            <w:tcW w:w="2434" w:type="dxa"/>
            <w:hideMark/>
          </w:tcPr>
          <w:p w14:paraId="0776C271" w14:textId="77777777" w:rsidR="00C75CC7" w:rsidRPr="009F7F88" w:rsidRDefault="00C75CC7" w:rsidP="0054540D">
            <w:pPr>
              <w:pStyle w:val="RSCT03TableBody"/>
              <w:jc w:val="left"/>
              <w:rPr>
                <w:color w:val="000000" w:themeColor="text1"/>
                <w:w w:val="108"/>
              </w:rPr>
            </w:pPr>
            <w:proofErr w:type="spellStart"/>
            <w:r w:rsidRPr="009F7F88">
              <w:rPr>
                <w:color w:val="000000" w:themeColor="text1"/>
                <w:w w:val="108"/>
              </w:rPr>
              <w:t>GO+water</w:t>
            </w:r>
            <w:proofErr w:type="spellEnd"/>
          </w:p>
        </w:tc>
        <w:tc>
          <w:tcPr>
            <w:tcW w:w="1134" w:type="dxa"/>
            <w:hideMark/>
          </w:tcPr>
          <w:p w14:paraId="720E1136" w14:textId="77777777" w:rsidR="00C75CC7" w:rsidRPr="009F7F88" w:rsidRDefault="00C75CC7" w:rsidP="0054540D">
            <w:pPr>
              <w:pStyle w:val="RSCT03TableBody"/>
              <w:jc w:val="left"/>
              <w:rPr>
                <w:color w:val="000000" w:themeColor="text1"/>
                <w:w w:val="108"/>
              </w:rPr>
            </w:pPr>
            <w:r w:rsidRPr="009F7F88">
              <w:rPr>
                <w:color w:val="000000" w:themeColor="text1"/>
                <w:w w:val="108"/>
              </w:rPr>
              <w:t>20</w:t>
            </w:r>
          </w:p>
        </w:tc>
        <w:tc>
          <w:tcPr>
            <w:tcW w:w="1134" w:type="dxa"/>
            <w:hideMark/>
          </w:tcPr>
          <w:p w14:paraId="20B72C3F" w14:textId="77777777" w:rsidR="00C75CC7" w:rsidRPr="009F7F88" w:rsidRDefault="00C75CC7" w:rsidP="0054540D">
            <w:pPr>
              <w:pStyle w:val="RSCT03TableBody"/>
              <w:jc w:val="left"/>
              <w:rPr>
                <w:color w:val="000000" w:themeColor="text1"/>
                <w:w w:val="108"/>
              </w:rPr>
            </w:pPr>
            <w:r w:rsidRPr="009F7F88">
              <w:rPr>
                <w:color w:val="000000" w:themeColor="text1"/>
                <w:w w:val="108"/>
              </w:rPr>
              <w:t>-</w:t>
            </w:r>
          </w:p>
        </w:tc>
        <w:tc>
          <w:tcPr>
            <w:tcW w:w="1134" w:type="dxa"/>
            <w:hideMark/>
          </w:tcPr>
          <w:p w14:paraId="2E292875" w14:textId="77777777" w:rsidR="00C75CC7" w:rsidRPr="009F7F88" w:rsidRDefault="00C75CC7" w:rsidP="0054540D">
            <w:pPr>
              <w:pStyle w:val="RSCT03TableBody"/>
              <w:jc w:val="left"/>
              <w:rPr>
                <w:color w:val="000000" w:themeColor="text1"/>
                <w:w w:val="108"/>
              </w:rPr>
            </w:pPr>
            <w:r w:rsidRPr="009F7F88">
              <w:rPr>
                <w:color w:val="000000" w:themeColor="text1"/>
                <w:w w:val="108"/>
              </w:rPr>
              <w:t>PET</w:t>
            </w:r>
          </w:p>
        </w:tc>
        <w:tc>
          <w:tcPr>
            <w:tcW w:w="993" w:type="dxa"/>
            <w:hideMark/>
          </w:tcPr>
          <w:p w14:paraId="7C01D37D" w14:textId="77777777" w:rsidR="00C75CC7" w:rsidRPr="009F7F88" w:rsidRDefault="00C75CC7" w:rsidP="0054540D">
            <w:pPr>
              <w:pStyle w:val="RSCT03TableBody"/>
              <w:jc w:val="left"/>
              <w:rPr>
                <w:color w:val="000000" w:themeColor="text1"/>
                <w:w w:val="108"/>
              </w:rPr>
            </w:pPr>
            <w:r w:rsidRPr="009F7F88">
              <w:rPr>
                <w:color w:val="000000" w:themeColor="text1"/>
                <w:w w:val="108"/>
              </w:rPr>
              <w:t>Air</w:t>
            </w:r>
          </w:p>
        </w:tc>
        <w:tc>
          <w:tcPr>
            <w:tcW w:w="992" w:type="dxa"/>
            <w:hideMark/>
          </w:tcPr>
          <w:p w14:paraId="6D1B4B15" w14:textId="77777777" w:rsidR="00C75CC7" w:rsidRPr="009F7F88" w:rsidRDefault="00C75CC7" w:rsidP="0054540D">
            <w:pPr>
              <w:pStyle w:val="RSCT03TableBody"/>
              <w:jc w:val="left"/>
              <w:rPr>
                <w:color w:val="000000" w:themeColor="text1"/>
                <w:w w:val="108"/>
              </w:rPr>
            </w:pPr>
            <w:r w:rsidRPr="009F7F88">
              <w:rPr>
                <w:color w:val="000000" w:themeColor="text1"/>
                <w:w w:val="108"/>
              </w:rPr>
              <w:t>200</w:t>
            </w:r>
          </w:p>
        </w:tc>
        <w:tc>
          <w:tcPr>
            <w:tcW w:w="850" w:type="dxa"/>
            <w:hideMark/>
          </w:tcPr>
          <w:p w14:paraId="4B1C5B64" w14:textId="77777777" w:rsidR="00C75CC7" w:rsidRPr="009F7F88" w:rsidRDefault="00C75CC7" w:rsidP="0054540D">
            <w:pPr>
              <w:pStyle w:val="RSCT03TableBody"/>
              <w:jc w:val="left"/>
              <w:rPr>
                <w:color w:val="000000" w:themeColor="text1"/>
                <w:w w:val="108"/>
              </w:rPr>
            </w:pPr>
            <w:r w:rsidRPr="009F7F88">
              <w:rPr>
                <w:color w:val="000000" w:themeColor="text1"/>
                <w:w w:val="108"/>
              </w:rPr>
              <w:t>-</w:t>
            </w:r>
          </w:p>
        </w:tc>
        <w:tc>
          <w:tcPr>
            <w:tcW w:w="567" w:type="dxa"/>
            <w:hideMark/>
          </w:tcPr>
          <w:p w14:paraId="19EAE16C" w14:textId="7E467206" w:rsidR="00C75CC7" w:rsidRPr="009F7F88" w:rsidRDefault="00C75CC7" w:rsidP="0054540D">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c9tc00910h","ISSN":"20507526","abstract":"Multi-modal, multi-point, and multi-functional integration is the impending pursuit for next generation flexible electronical sensors. Graphene, a carbon sheet 2D material with excellent flexibility and mechanical performance, is endowed with diverse morphological structures, such as fibers, ribbons, films, papers, and aerogels. In this study, we designed and fabricated a flexible graphene sensor integrated with different microstructures and various macropatterns by direct writing printing. The porous serpentine patterns of the graphene aerogels resulted in a multi-dimensional deformation response, while the layered stacked dense-packing graphene ribbon patterns provided good conductivity for efficient signal transmission. The integrated sensors were produced via the cooperation of various macro-patterns and different microstructures with homo-graphene material, which eliminated interface coalescence defects and contact resistance. This methodology has potential application in e-skin, wearable devices, human-machine interactions, and health monitoring devices.","author":[{"dropping-particle":"","family":"Xue","given":"Tangyue","non-dropping-particle":"","parse-names":false,"suffix":""},{"dropping-particle":"","family":"Yang","given":"Huige","non-dropping-particle":"","parse-names":false,"suffix":""},{"dropping-particle":"","family":"Shen","given":"Bin","non-dropping-particle":"","parse-names":false,"suffix":""},{"dropping-particle":"","family":"Li","given":"Fengyu","non-dropping-particle":"","parse-names":false,"suffix":""},{"dropping-particle":"","family":"Su","given":"Meng","non-dropping-particle":"","parse-names":false,"suffix":""},{"dropping-particle":"","family":"Hu","given":"Xiaotian","non-dropping-particle":"","parse-names":false,"suffix":""},{"dropping-particle":"","family":"Liu","given":"Wentao","non-dropping-particle":"","parse-names":false,"suffix":""},{"dropping-particle":"","family":"Song","given":"Yanlin","non-dropping-particle":"","parse-names":false,"suffix":""}],"container-title":"Journal of Materials Chemistry C","id":"ITEM-1","issue":"21","issued":{"date-parts":[["2019"]]},"page":"6317-6322","publisher":"Royal Society of Chemistry","title":"Patterned flexible graphene sensor via printing and interface assembly","type":"article-journal","volume":"7"},"uris":["http://www.mendeley.com/documents/?uuid=0a32b38d-d66a-30f1-919c-1f1e813e93ac"]}],"mendeley":{"formattedCitation":"&lt;sup&gt;171&lt;/sup&gt;","plainTextFormattedCitation":"171","previouslyFormattedCitation":"&lt;sup&gt;16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71</w:t>
            </w:r>
            <w:r w:rsidRPr="009F7F88">
              <w:rPr>
                <w:color w:val="000000" w:themeColor="text1"/>
                <w:w w:val="108"/>
              </w:rPr>
              <w:fldChar w:fldCharType="end"/>
            </w:r>
          </w:p>
        </w:tc>
      </w:tr>
      <w:tr w:rsidR="009F7F88" w:rsidRPr="009F7F88" w14:paraId="515CF630" w14:textId="77777777" w:rsidTr="00046A05">
        <w:trPr>
          <w:trHeight w:val="65"/>
        </w:trPr>
        <w:tc>
          <w:tcPr>
            <w:tcW w:w="968" w:type="dxa"/>
            <w:vMerge/>
            <w:tcBorders>
              <w:top w:val="single" w:sz="4" w:space="0" w:color="auto"/>
              <w:left w:val="nil"/>
              <w:bottom w:val="nil"/>
              <w:right w:val="nil"/>
            </w:tcBorders>
            <w:vAlign w:val="center"/>
            <w:hideMark/>
          </w:tcPr>
          <w:p w14:paraId="62C78C1A" w14:textId="77777777" w:rsidR="00C75CC7" w:rsidRPr="009F7F88" w:rsidRDefault="00C75CC7" w:rsidP="0054540D">
            <w:pPr>
              <w:pStyle w:val="RSCT03TableBody"/>
              <w:jc w:val="left"/>
              <w:rPr>
                <w:color w:val="000000" w:themeColor="text1"/>
                <w:w w:val="108"/>
              </w:rPr>
            </w:pPr>
          </w:p>
        </w:tc>
        <w:tc>
          <w:tcPr>
            <w:tcW w:w="2434" w:type="dxa"/>
            <w:hideMark/>
          </w:tcPr>
          <w:p w14:paraId="42C3A35B" w14:textId="77777777" w:rsidR="00C75CC7" w:rsidRPr="009F7F88" w:rsidRDefault="00C75CC7" w:rsidP="0054540D">
            <w:pPr>
              <w:pStyle w:val="RSCT03TableBody"/>
              <w:jc w:val="left"/>
              <w:rPr>
                <w:color w:val="000000" w:themeColor="text1"/>
                <w:w w:val="108"/>
              </w:rPr>
            </w:pPr>
            <w:r w:rsidRPr="009F7F88">
              <w:rPr>
                <w:color w:val="000000" w:themeColor="text1"/>
                <w:w w:val="108"/>
              </w:rPr>
              <w:t xml:space="preserve">Large </w:t>
            </w:r>
            <w:proofErr w:type="spellStart"/>
            <w:r w:rsidRPr="009F7F88">
              <w:rPr>
                <w:color w:val="000000" w:themeColor="text1"/>
                <w:w w:val="108"/>
              </w:rPr>
              <w:t>GO+water</w:t>
            </w:r>
            <w:proofErr w:type="spellEnd"/>
          </w:p>
        </w:tc>
        <w:tc>
          <w:tcPr>
            <w:tcW w:w="1134" w:type="dxa"/>
            <w:hideMark/>
          </w:tcPr>
          <w:p w14:paraId="665EA07D" w14:textId="77777777" w:rsidR="00C75CC7" w:rsidRPr="009F7F88" w:rsidRDefault="00C75CC7" w:rsidP="0054540D">
            <w:pPr>
              <w:pStyle w:val="RSCT03TableBody"/>
              <w:jc w:val="left"/>
              <w:rPr>
                <w:color w:val="000000" w:themeColor="text1"/>
                <w:w w:val="108"/>
              </w:rPr>
            </w:pPr>
            <w:r w:rsidRPr="009F7F88">
              <w:rPr>
                <w:color w:val="000000" w:themeColor="text1"/>
                <w:w w:val="108"/>
              </w:rPr>
              <w:t>20</w:t>
            </w:r>
          </w:p>
        </w:tc>
        <w:tc>
          <w:tcPr>
            <w:tcW w:w="1134" w:type="dxa"/>
            <w:hideMark/>
          </w:tcPr>
          <w:p w14:paraId="573FD1B9" w14:textId="77777777" w:rsidR="00C75CC7" w:rsidRPr="009F7F88" w:rsidRDefault="00C75CC7" w:rsidP="0054540D">
            <w:pPr>
              <w:pStyle w:val="RSCT03TableBody"/>
              <w:jc w:val="left"/>
              <w:rPr>
                <w:color w:val="000000" w:themeColor="text1"/>
                <w:w w:val="108"/>
              </w:rPr>
            </w:pPr>
            <w:r w:rsidRPr="009F7F88">
              <w:rPr>
                <w:color w:val="000000" w:themeColor="text1"/>
                <w:w w:val="108"/>
              </w:rPr>
              <w:t>1.4×10</w:t>
            </w:r>
            <w:r w:rsidRPr="009F7F88">
              <w:rPr>
                <w:color w:val="000000" w:themeColor="text1"/>
                <w:w w:val="108"/>
                <w:vertAlign w:val="superscript"/>
              </w:rPr>
              <w:t>4</w:t>
            </w:r>
          </w:p>
        </w:tc>
        <w:tc>
          <w:tcPr>
            <w:tcW w:w="1134" w:type="dxa"/>
            <w:hideMark/>
          </w:tcPr>
          <w:p w14:paraId="465D78C7" w14:textId="77777777" w:rsidR="00C75CC7" w:rsidRPr="009F7F88" w:rsidRDefault="00C75CC7" w:rsidP="0054540D">
            <w:pPr>
              <w:pStyle w:val="RSCT03TableBody"/>
              <w:jc w:val="left"/>
              <w:rPr>
                <w:color w:val="000000" w:themeColor="text1"/>
                <w:w w:val="108"/>
              </w:rPr>
            </w:pPr>
            <w:r w:rsidRPr="009F7F88">
              <w:rPr>
                <w:color w:val="000000" w:themeColor="text1"/>
                <w:w w:val="108"/>
              </w:rPr>
              <w:t>-</w:t>
            </w:r>
          </w:p>
        </w:tc>
        <w:tc>
          <w:tcPr>
            <w:tcW w:w="993" w:type="dxa"/>
            <w:hideMark/>
          </w:tcPr>
          <w:p w14:paraId="0AEF4A94" w14:textId="77777777" w:rsidR="00C75CC7" w:rsidRPr="009F7F88" w:rsidRDefault="00C75CC7" w:rsidP="0054540D">
            <w:pPr>
              <w:pStyle w:val="RSCT03TableBody"/>
              <w:jc w:val="left"/>
              <w:rPr>
                <w:color w:val="000000" w:themeColor="text1"/>
                <w:w w:val="108"/>
              </w:rPr>
            </w:pPr>
            <w:r w:rsidRPr="009F7F88">
              <w:rPr>
                <w:color w:val="000000" w:themeColor="text1"/>
                <w:w w:val="108"/>
              </w:rPr>
              <w:t>Air</w:t>
            </w:r>
          </w:p>
        </w:tc>
        <w:tc>
          <w:tcPr>
            <w:tcW w:w="992" w:type="dxa"/>
            <w:hideMark/>
          </w:tcPr>
          <w:p w14:paraId="190CD2E7" w14:textId="77777777" w:rsidR="00C75CC7" w:rsidRPr="009F7F88" w:rsidRDefault="00C75CC7" w:rsidP="0054540D">
            <w:pPr>
              <w:pStyle w:val="RSCT03TableBody"/>
              <w:jc w:val="left"/>
              <w:rPr>
                <w:color w:val="000000" w:themeColor="text1"/>
                <w:w w:val="108"/>
              </w:rPr>
            </w:pPr>
            <w:r w:rsidRPr="009F7F88">
              <w:rPr>
                <w:color w:val="000000" w:themeColor="text1"/>
                <w:w w:val="108"/>
              </w:rPr>
              <w:t>400</w:t>
            </w:r>
          </w:p>
        </w:tc>
        <w:tc>
          <w:tcPr>
            <w:tcW w:w="850" w:type="dxa"/>
            <w:hideMark/>
          </w:tcPr>
          <w:p w14:paraId="1C03B82B" w14:textId="77777777" w:rsidR="00C75CC7" w:rsidRPr="009F7F88" w:rsidRDefault="00C75CC7" w:rsidP="0054540D">
            <w:pPr>
              <w:pStyle w:val="RSCT03TableBody"/>
              <w:jc w:val="left"/>
              <w:rPr>
                <w:color w:val="000000" w:themeColor="text1"/>
                <w:w w:val="108"/>
              </w:rPr>
            </w:pPr>
            <w:r w:rsidRPr="009F7F88">
              <w:rPr>
                <w:color w:val="000000" w:themeColor="text1"/>
                <w:w w:val="108"/>
              </w:rPr>
              <w:t>10</w:t>
            </w:r>
          </w:p>
        </w:tc>
        <w:tc>
          <w:tcPr>
            <w:tcW w:w="567" w:type="dxa"/>
            <w:hideMark/>
          </w:tcPr>
          <w:p w14:paraId="55BD11B3" w14:textId="5F8156AF" w:rsidR="00C75CC7" w:rsidRPr="009F7F88" w:rsidRDefault="00C75CC7" w:rsidP="0054540D">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jcis.2018.08.096","ISSN":"10957103","abstract":"The manufacturing of three-dimensional (3D) graphene monolith with high mechanical and electrical performance has become an urgent issue in view of their potential applications in energy and electronics fields. Due to the structure rigidity and poor liquid-phase processing capability of graphene sheets, it is challenging to fabricate 3D graphene monolith with high mechanical performance, including strength, toughness and resiliency. Graphene oxide (GO) shows an improved dispersibility and reduction-restorable conductivity, which enables it to effectively balance the processing and comprehensive performances of graphene monolith. Here, we demonstrate a strategy to fabricate high-performance, shape-designable 3D graphene monolith through a 3D printing method based on large-sized graphene oxide (LGO) fluid ink. The concentration of the LGO ink for printing is as low as 20 mg/mL. The resulting monolith exhibits low density (12.8 mg/cm3), high electrical conductivity (41.1 S/m), high specific strength (10.7 × 103 N·m/Kg) and compressibility (up to 80% compressive strain). Such a 3D printing technique enables plenty of complicated monolith structures and broadens the application range of graphene.","author":[{"dropping-particle":"","family":"Ma","given":"Jianhua","non-dropping-particle":"","parse-names":false,"suffix":""},{"dropping-particle":"","family":"Wang","given":"Peng","non-dropping-particle":"","parse-names":false,"suffix":""},{"dropping-particle":"","family":"Dong","given":"Lei","non-dropping-particle":"","parse-names":false,"suffix":""},{"dropping-particle":"","family":"Ruan","given":"Yingbo","non-dropping-particle":"","parse-names":false,"suffix":""},{"dropping-particle":"","family":"Lu","given":"Hongbin","non-dropping-particle":"","parse-names":false,"suffix":""}],"container-title":"Journal of Colloid and Interface Science","id":"ITEM-1","issued":{"date-parts":[["2019"]]},"page":"12-19","publisher":"Academic Press Inc.","title":"Highly conductive, mechanically strong graphene monolith assembled by three-dimensional printing of large graphene oxide","type":"article-journal","volume":"534"},"uris":["http://www.mendeley.com/documents/?uuid=8394925a-b0f0-30ac-81ed-d7d38cd4c874"]}],"mendeley":{"formattedCitation":"&lt;sup&gt;256&lt;/sup&gt;","plainTextFormattedCitation":"256","previouslyFormattedCitation":"&lt;sup&gt;25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56</w:t>
            </w:r>
            <w:r w:rsidRPr="009F7F88">
              <w:rPr>
                <w:color w:val="000000" w:themeColor="text1"/>
                <w:w w:val="108"/>
              </w:rPr>
              <w:fldChar w:fldCharType="end"/>
            </w:r>
          </w:p>
        </w:tc>
      </w:tr>
      <w:tr w:rsidR="009F7F88" w:rsidRPr="009F7F88" w14:paraId="4B650F29" w14:textId="77777777" w:rsidTr="00046A05">
        <w:trPr>
          <w:trHeight w:val="50"/>
        </w:trPr>
        <w:tc>
          <w:tcPr>
            <w:tcW w:w="968" w:type="dxa"/>
            <w:vMerge/>
            <w:tcBorders>
              <w:top w:val="single" w:sz="4" w:space="0" w:color="auto"/>
              <w:left w:val="nil"/>
              <w:bottom w:val="nil"/>
              <w:right w:val="nil"/>
            </w:tcBorders>
            <w:vAlign w:val="center"/>
            <w:hideMark/>
          </w:tcPr>
          <w:p w14:paraId="765D7A6F" w14:textId="77777777" w:rsidR="002D051F" w:rsidRPr="009F7F88" w:rsidRDefault="002D051F" w:rsidP="0054540D">
            <w:pPr>
              <w:pStyle w:val="RSCT03TableBody"/>
              <w:jc w:val="left"/>
              <w:rPr>
                <w:color w:val="000000" w:themeColor="text1"/>
                <w:w w:val="108"/>
              </w:rPr>
            </w:pPr>
          </w:p>
        </w:tc>
        <w:tc>
          <w:tcPr>
            <w:tcW w:w="2434" w:type="dxa"/>
            <w:hideMark/>
          </w:tcPr>
          <w:p w14:paraId="4FDB59A8" w14:textId="77777777" w:rsidR="002D051F" w:rsidRPr="009F7F88" w:rsidRDefault="002D051F" w:rsidP="0054540D">
            <w:pPr>
              <w:pStyle w:val="RSCT03TableBody"/>
              <w:jc w:val="left"/>
              <w:rPr>
                <w:color w:val="000000" w:themeColor="text1"/>
                <w:w w:val="108"/>
              </w:rPr>
            </w:pPr>
            <w:r w:rsidRPr="009F7F88">
              <w:rPr>
                <w:color w:val="000000" w:themeColor="text1"/>
                <w:w w:val="108"/>
              </w:rPr>
              <w:t>CNT/GO, GO/CNF +water</w:t>
            </w:r>
          </w:p>
        </w:tc>
        <w:tc>
          <w:tcPr>
            <w:tcW w:w="1134" w:type="dxa"/>
            <w:hideMark/>
          </w:tcPr>
          <w:p w14:paraId="2D0B605E" w14:textId="77777777" w:rsidR="002D051F" w:rsidRPr="009F7F88" w:rsidRDefault="002D051F" w:rsidP="0054540D">
            <w:pPr>
              <w:pStyle w:val="RSCT03TableBody"/>
              <w:jc w:val="left"/>
              <w:rPr>
                <w:color w:val="000000" w:themeColor="text1"/>
                <w:w w:val="108"/>
              </w:rPr>
            </w:pPr>
            <w:r w:rsidRPr="009F7F88">
              <w:rPr>
                <w:color w:val="000000" w:themeColor="text1"/>
                <w:w w:val="108"/>
              </w:rPr>
              <w:t>180, 90</w:t>
            </w:r>
          </w:p>
        </w:tc>
        <w:tc>
          <w:tcPr>
            <w:tcW w:w="1134" w:type="dxa"/>
            <w:hideMark/>
          </w:tcPr>
          <w:p w14:paraId="287CC3ED" w14:textId="77777777" w:rsidR="002D051F" w:rsidRPr="009F7F88" w:rsidRDefault="002D051F" w:rsidP="0054540D">
            <w:pPr>
              <w:pStyle w:val="RSCT03TableBody"/>
              <w:jc w:val="left"/>
              <w:rPr>
                <w:color w:val="000000" w:themeColor="text1"/>
                <w:w w:val="108"/>
              </w:rPr>
            </w:pPr>
            <w:r w:rsidRPr="009F7F88">
              <w:rPr>
                <w:color w:val="000000" w:themeColor="text1"/>
                <w:w w:val="108"/>
              </w:rPr>
              <w:t>3×10</w:t>
            </w:r>
            <w:r w:rsidRPr="009F7F88">
              <w:rPr>
                <w:color w:val="000000" w:themeColor="text1"/>
                <w:w w:val="108"/>
                <w:vertAlign w:val="superscript"/>
              </w:rPr>
              <w:t>3</w:t>
            </w:r>
          </w:p>
        </w:tc>
        <w:tc>
          <w:tcPr>
            <w:tcW w:w="1134" w:type="dxa"/>
            <w:hideMark/>
          </w:tcPr>
          <w:p w14:paraId="55752367" w14:textId="77777777" w:rsidR="002D051F" w:rsidRPr="009F7F88" w:rsidRDefault="002D051F" w:rsidP="0054540D">
            <w:pPr>
              <w:pStyle w:val="RSCT03TableBody"/>
              <w:jc w:val="left"/>
              <w:rPr>
                <w:color w:val="000000" w:themeColor="text1"/>
                <w:w w:val="108"/>
              </w:rPr>
            </w:pPr>
            <w:r w:rsidRPr="009F7F88">
              <w:rPr>
                <w:color w:val="000000" w:themeColor="text1"/>
                <w:w w:val="108"/>
              </w:rPr>
              <w:t>-</w:t>
            </w:r>
          </w:p>
        </w:tc>
        <w:tc>
          <w:tcPr>
            <w:tcW w:w="993" w:type="dxa"/>
            <w:hideMark/>
          </w:tcPr>
          <w:p w14:paraId="09DC0B20" w14:textId="77777777" w:rsidR="002D051F" w:rsidRPr="009F7F88" w:rsidRDefault="002D051F" w:rsidP="0054540D">
            <w:pPr>
              <w:pStyle w:val="RSCT03TableBody"/>
              <w:jc w:val="left"/>
              <w:rPr>
                <w:color w:val="000000" w:themeColor="text1"/>
                <w:w w:val="108"/>
              </w:rPr>
            </w:pPr>
            <w:r w:rsidRPr="009F7F88">
              <w:rPr>
                <w:color w:val="000000" w:themeColor="text1"/>
                <w:w w:val="108"/>
              </w:rPr>
              <w:t>Air</w:t>
            </w:r>
          </w:p>
        </w:tc>
        <w:tc>
          <w:tcPr>
            <w:tcW w:w="992" w:type="dxa"/>
            <w:hideMark/>
          </w:tcPr>
          <w:p w14:paraId="59A382E5" w14:textId="77777777" w:rsidR="002D051F" w:rsidRPr="009F7F88" w:rsidRDefault="002D051F" w:rsidP="0054540D">
            <w:pPr>
              <w:pStyle w:val="RSCT03TableBody"/>
              <w:jc w:val="left"/>
              <w:rPr>
                <w:color w:val="000000" w:themeColor="text1"/>
                <w:w w:val="108"/>
              </w:rPr>
            </w:pPr>
            <w:r w:rsidRPr="009F7F88">
              <w:rPr>
                <w:color w:val="000000" w:themeColor="text1"/>
                <w:w w:val="108"/>
              </w:rPr>
              <w:t>305</w:t>
            </w:r>
          </w:p>
        </w:tc>
        <w:tc>
          <w:tcPr>
            <w:tcW w:w="850" w:type="dxa"/>
            <w:hideMark/>
          </w:tcPr>
          <w:p w14:paraId="70E174D6" w14:textId="77777777" w:rsidR="002D051F" w:rsidRPr="009F7F88" w:rsidRDefault="002D051F" w:rsidP="0054540D">
            <w:pPr>
              <w:pStyle w:val="RSCT03TableBody"/>
              <w:jc w:val="left"/>
              <w:rPr>
                <w:color w:val="000000" w:themeColor="text1"/>
                <w:w w:val="108"/>
              </w:rPr>
            </w:pPr>
            <w:r w:rsidRPr="009F7F88">
              <w:rPr>
                <w:color w:val="000000" w:themeColor="text1"/>
                <w:w w:val="108"/>
              </w:rPr>
              <w:t>-</w:t>
            </w:r>
          </w:p>
        </w:tc>
        <w:tc>
          <w:tcPr>
            <w:tcW w:w="567" w:type="dxa"/>
            <w:hideMark/>
          </w:tcPr>
          <w:p w14:paraId="144C3A4B" w14:textId="755EE294" w:rsidR="002D051F" w:rsidRPr="009F7F88" w:rsidRDefault="002D051F" w:rsidP="0054540D">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a.201700981","ISSN":"15214095","abstract":"Using solar energy to generate steam is a clean and sustainable approach to addressing the issue of water shortage. The current challenge for solar steam generation is to develop easy-to-manufacture and scalable methods which can convert solar irradiation into exploitable thermal energy with high efficiency. Although various material and structure designs have been reported, high efficiency in solar steam generation usually can be achieved only at concentrated solar illumination. For the first time, 3D printing to construct an all-in-one evaporator with a concave structure for high-efficiency solar steam generation under 1 sun illumination is used. The solar-steam-generation device has a high porosity (97.3%) and efficient broadband solar absorption (&gt;97%). The 3D-printed porous evaporator with intrinsic low thermal conductivity enables heat localization and effectively alleviates thermal dissipation to the bulk water. As a result, the 3D-printed evaporator has a high solar steam efficiency of 85.6% under 1 sun illumination (1 kW m −2 ), which is among the best compared with other reported evaporators. The all-in-one structure design using the advanced 3D printing fabrication technique offers a new approach to solar energy harvesting for high-efficiency steam generation.","author":[{"dropping-particle":"","family":"Li","given":"Yiju","non-dropping-particle":"","parse-names":false,"suffix":""},{"dropping-particle":"","family":"Gao","given":"Tingting","non-dropping-particle":"","parse-names":false,"suffix":""},{"dropping-particle":"","family":"Yang","given":"Zhi","non-dropping-particle":"","parse-names":false,"suffix":""},{"dropping-particle":"","family":"Chen","given":"Chaoji","non-dropping-particle":"","parse-names":false,"suffix":""},{"dropping-particle":"","family":"Luo","given":"Wei","non-dropping-particle":"","parse-names":false,"suffix":""},{"dropping-particle":"","family":"Song","given":"Jianwei","non-dropping-particle":"","parse-names":false,"suffix":""},{"dropping-particle":"","family":"Hitz","given":"Emily","non-dropping-particle":"","parse-names":false,"suffix":""},{"dropping-particle":"","family":"Jia","given":"Chao","non-dropping-particle":"","parse-names":false,"suffix":""},{"dropping-particle":"","family":"Zhou","given":"Yubing","non-dropping-particle":"","parse-names":false,"suffix":""},{"dropping-particle":"","family":"Liu","given":"Boyang","non-dropping-particle":"","parse-names":false,"suffix":""},{"dropping-particle":"","family":"Yang","given":"Bao","non-dropping-particle":"","parse-names":false,"suffix":""},{"dropping-particle":"","family":"Hu","given":"Liangbing","non-dropping-particle":"","parse-names":false,"suffix":""}],"container-title":"Advanced Materials","id":"ITEM-1","issue":"26","issued":{"date-parts":[["2017"]]},"note":"</w:instrText>
            </w:r>
            <w:r w:rsidR="004E1277" w:rsidRPr="009F7F88">
              <w:rPr>
                <w:rFonts w:ascii="SimSun" w:eastAsia="SimSun" w:hAnsi="SimSun" w:cs="SimSun" w:hint="eastAsia"/>
                <w:color w:val="000000" w:themeColor="text1"/>
                <w:w w:val="108"/>
              </w:rPr>
              <w:instrText>已加，放沾边中</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碳纳米管</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氧化石墨烯辐射吸收层</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氧化石墨烯</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纳米原纤化纤维素水传输层</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氧化石墨烯</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纳米原纤化纤维素吸水（隔热）壁三部分结构</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太阳能蒸发器</w:instrText>
            </w:r>
            <w:r w:rsidR="004E1277" w:rsidRPr="009F7F88">
              <w:rPr>
                <w:color w:val="000000" w:themeColor="text1"/>
                <w:w w:val="108"/>
              </w:rPr>
              <w:instrText>","page":"1700981","title":"3D-Printed, All-in-One Evaporator for High-Efficiency Solar Steam Generation under 1 Sun Illumination","type":"article-journal","volume":"29"},"uris":["http://www.mendeley.com/documents/?uuid=5cb9fb4d-357a-42b7-a73a-7001b6416969"]}],"mendeley":{"formattedCitation":"&lt;sup&gt;216&lt;/sup&gt;","plainTextFormattedCitation":"216","previouslyFormattedCitation":"&lt;sup&gt;21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16</w:t>
            </w:r>
            <w:r w:rsidRPr="009F7F88">
              <w:rPr>
                <w:color w:val="000000" w:themeColor="text1"/>
                <w:w w:val="108"/>
              </w:rPr>
              <w:fldChar w:fldCharType="end"/>
            </w:r>
          </w:p>
        </w:tc>
      </w:tr>
      <w:tr w:rsidR="009F7F88" w:rsidRPr="009F7F88" w14:paraId="790CEEA9" w14:textId="77777777" w:rsidTr="00046A05">
        <w:trPr>
          <w:trHeight w:val="50"/>
        </w:trPr>
        <w:tc>
          <w:tcPr>
            <w:tcW w:w="968" w:type="dxa"/>
            <w:vMerge/>
            <w:tcBorders>
              <w:top w:val="single" w:sz="4" w:space="0" w:color="auto"/>
              <w:left w:val="nil"/>
              <w:bottom w:val="nil"/>
              <w:right w:val="nil"/>
            </w:tcBorders>
            <w:vAlign w:val="center"/>
            <w:hideMark/>
          </w:tcPr>
          <w:p w14:paraId="7DC0AB18" w14:textId="77777777" w:rsidR="00C75CC7" w:rsidRPr="009F7F88" w:rsidRDefault="00C75CC7" w:rsidP="0054540D">
            <w:pPr>
              <w:pStyle w:val="RSCT03TableBody"/>
              <w:jc w:val="left"/>
              <w:rPr>
                <w:color w:val="000000" w:themeColor="text1"/>
                <w:w w:val="108"/>
              </w:rPr>
            </w:pPr>
          </w:p>
        </w:tc>
        <w:tc>
          <w:tcPr>
            <w:tcW w:w="2434" w:type="dxa"/>
            <w:hideMark/>
          </w:tcPr>
          <w:p w14:paraId="73898A4B" w14:textId="77777777" w:rsidR="00C75CC7" w:rsidRPr="009F7F88" w:rsidRDefault="00C75CC7" w:rsidP="0054540D">
            <w:pPr>
              <w:pStyle w:val="RSCT03TableBody"/>
              <w:jc w:val="left"/>
              <w:rPr>
                <w:color w:val="000000" w:themeColor="text1"/>
                <w:w w:val="108"/>
              </w:rPr>
            </w:pPr>
            <w:proofErr w:type="spellStart"/>
            <w:r w:rsidRPr="009F7F88">
              <w:rPr>
                <w:color w:val="000000" w:themeColor="text1"/>
                <w:w w:val="108"/>
              </w:rPr>
              <w:t>CNF+water</w:t>
            </w:r>
            <w:proofErr w:type="spellEnd"/>
          </w:p>
        </w:tc>
        <w:tc>
          <w:tcPr>
            <w:tcW w:w="1134" w:type="dxa"/>
            <w:hideMark/>
          </w:tcPr>
          <w:p w14:paraId="7E8B4FEF" w14:textId="77777777" w:rsidR="00C75CC7" w:rsidRPr="009F7F88" w:rsidRDefault="00C75CC7" w:rsidP="0054540D">
            <w:pPr>
              <w:pStyle w:val="RSCT03TableBody"/>
              <w:jc w:val="left"/>
              <w:rPr>
                <w:color w:val="000000" w:themeColor="text1"/>
                <w:w w:val="108"/>
              </w:rPr>
            </w:pPr>
            <w:r w:rsidRPr="009F7F88">
              <w:rPr>
                <w:color w:val="000000" w:themeColor="text1"/>
                <w:w w:val="108"/>
              </w:rPr>
              <w:t>5-21</w:t>
            </w:r>
          </w:p>
        </w:tc>
        <w:tc>
          <w:tcPr>
            <w:tcW w:w="1134" w:type="dxa"/>
            <w:hideMark/>
          </w:tcPr>
          <w:p w14:paraId="41868B38" w14:textId="42EBD542" w:rsidR="00C75CC7" w:rsidRPr="009F7F88" w:rsidRDefault="00C75CC7" w:rsidP="0054540D">
            <w:pPr>
              <w:pStyle w:val="RSCT03TableBody"/>
              <w:jc w:val="left"/>
              <w:rPr>
                <w:color w:val="000000" w:themeColor="text1"/>
                <w:w w:val="108"/>
              </w:rPr>
            </w:pPr>
            <w:r w:rsidRPr="009F7F88">
              <w:rPr>
                <w:color w:val="000000" w:themeColor="text1"/>
                <w:w w:val="108"/>
              </w:rPr>
              <w:t>1×10</w:t>
            </w:r>
            <w:r w:rsidRPr="009F7F88">
              <w:rPr>
                <w:color w:val="000000" w:themeColor="text1"/>
                <w:w w:val="108"/>
                <w:vertAlign w:val="superscript"/>
              </w:rPr>
              <w:t>3</w:t>
            </w:r>
            <w:r w:rsidRPr="009F7F88">
              <w:rPr>
                <w:color w:val="000000" w:themeColor="text1"/>
                <w:w w:val="108"/>
              </w:rPr>
              <w:t>-2×10</w:t>
            </w:r>
            <w:r w:rsidRPr="009F7F88">
              <w:rPr>
                <w:color w:val="000000" w:themeColor="text1"/>
                <w:w w:val="108"/>
                <w:vertAlign w:val="superscript"/>
              </w:rPr>
              <w:t>3</w:t>
            </w:r>
          </w:p>
        </w:tc>
        <w:tc>
          <w:tcPr>
            <w:tcW w:w="1134" w:type="dxa"/>
            <w:hideMark/>
          </w:tcPr>
          <w:p w14:paraId="6197C5DF" w14:textId="77777777" w:rsidR="00C75CC7" w:rsidRPr="009F7F88" w:rsidRDefault="00C75CC7" w:rsidP="0054540D">
            <w:pPr>
              <w:pStyle w:val="RSCT03TableBody"/>
              <w:jc w:val="left"/>
              <w:rPr>
                <w:color w:val="000000" w:themeColor="text1"/>
                <w:w w:val="108"/>
              </w:rPr>
            </w:pPr>
            <w:r w:rsidRPr="009F7F88">
              <w:rPr>
                <w:color w:val="000000" w:themeColor="text1"/>
                <w:w w:val="108"/>
              </w:rPr>
              <w:t>Plastic</w:t>
            </w:r>
          </w:p>
        </w:tc>
        <w:tc>
          <w:tcPr>
            <w:tcW w:w="993" w:type="dxa"/>
            <w:hideMark/>
          </w:tcPr>
          <w:p w14:paraId="168EF6BF" w14:textId="77777777" w:rsidR="00C75CC7" w:rsidRPr="009F7F88" w:rsidRDefault="00C75CC7" w:rsidP="0054540D">
            <w:pPr>
              <w:pStyle w:val="RSCT03TableBody"/>
              <w:jc w:val="left"/>
              <w:rPr>
                <w:color w:val="000000" w:themeColor="text1"/>
                <w:w w:val="108"/>
              </w:rPr>
            </w:pPr>
            <w:r w:rsidRPr="009F7F88">
              <w:rPr>
                <w:color w:val="000000" w:themeColor="text1"/>
                <w:w w:val="108"/>
              </w:rPr>
              <w:t>Air</w:t>
            </w:r>
          </w:p>
        </w:tc>
        <w:tc>
          <w:tcPr>
            <w:tcW w:w="992" w:type="dxa"/>
            <w:hideMark/>
          </w:tcPr>
          <w:p w14:paraId="059CC519" w14:textId="77777777" w:rsidR="00C75CC7" w:rsidRPr="009F7F88" w:rsidRDefault="00C75CC7" w:rsidP="0054540D">
            <w:pPr>
              <w:pStyle w:val="RSCT03TableBody"/>
              <w:jc w:val="left"/>
              <w:rPr>
                <w:color w:val="000000" w:themeColor="text1"/>
                <w:w w:val="108"/>
              </w:rPr>
            </w:pPr>
            <w:r w:rsidRPr="009F7F88">
              <w:rPr>
                <w:color w:val="000000" w:themeColor="text1"/>
                <w:w w:val="108"/>
              </w:rPr>
              <w:t>410-840</w:t>
            </w:r>
          </w:p>
        </w:tc>
        <w:tc>
          <w:tcPr>
            <w:tcW w:w="850" w:type="dxa"/>
            <w:hideMark/>
          </w:tcPr>
          <w:p w14:paraId="6A41FD09" w14:textId="77777777" w:rsidR="00C75CC7" w:rsidRPr="009F7F88" w:rsidRDefault="00C75CC7" w:rsidP="0054540D">
            <w:pPr>
              <w:pStyle w:val="RSCT03TableBody"/>
              <w:jc w:val="left"/>
              <w:rPr>
                <w:color w:val="000000" w:themeColor="text1"/>
                <w:w w:val="108"/>
              </w:rPr>
            </w:pPr>
            <w:r w:rsidRPr="009F7F88">
              <w:rPr>
                <w:color w:val="000000" w:themeColor="text1"/>
                <w:w w:val="108"/>
              </w:rPr>
              <w:t>5-12</w:t>
            </w:r>
          </w:p>
        </w:tc>
        <w:tc>
          <w:tcPr>
            <w:tcW w:w="567" w:type="dxa"/>
            <w:hideMark/>
          </w:tcPr>
          <w:p w14:paraId="009541E0" w14:textId="282F0DAE" w:rsidR="00C75CC7" w:rsidRPr="009F7F88" w:rsidRDefault="00C75CC7" w:rsidP="0054540D">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biomac.9b00527","ISSN":"15264602","abstract":"Nanocellulose has been demonstrated as a suitable material for cell culturing, given its similarity to extracellular matrices. Taking advantage of the shear thinning behavior, nanocellulose suits three-dimensional (3D) printing into scaffolds that support cell attachment and proliferation. Here, we propose aqueous suspensions of acetylated nanocellulose of a low degree of substitution for direct ink writing (DIW). This benefits from the heterogeneous acetylation of precursor cellulosic fibers, which eases their deconstruction and confers the characteristics required for extrusion in DIW. Accordingly, the morphology of related 3D-printed architectures and their performance during drying and rewetting as well as interactions with living cells are compared with those produced from typical unmodified and TEMPO-oxidized nanocelluloses. We find that a significantly lower concentration of acetylated nanofibrils is needed to obtain bioinks of similar performance, affording more porous structures. Together with their high surface charge and axial aspect, acetylated nanocellulose produces dimensionally stable monolithic scaffolds that support drying and rewetting, required for packaging and sterilization. Considering their potential uses in cardiac devices, we discuss the interactions of the scaffolds with cardiac myoblast cells. Attachment, proliferation, and viability for 21 days are demonstrated. Overall, the performance of acetylated nanocellulose bioinks opens the possibility for reliable and scale-up fabrication of scaffolds appropriate for studies on cellular processes and for tissue engineering.","author":[{"dropping-particle":"","family":"Ajdary","given":"Rubina","non-dropping-particle":"","parse-names":false,"suffix":""},{"dropping-particle":"","family":"Huan","given":"Siqi","non-dropping-particle":"","parse-names":false,"suffix":""},{"dropping-particle":"","family":"Zanjanizadeh Ezazi","given":"Nazanin","non-dropping-particle":"","parse-names":false,"suffix":""},{"dropping-particle":"","family":"Xiang","given":"Wenchao","non-dropping-particle":"","parse-names":false,"suffix":""},{"dropping-particle":"","family":"Grande","given":"Rafael","non-dropping-particle":"","parse-names":false,"suffix":""},{"dropping-particle":"","family":"Santos","given":"Hélder A.","non-dropping-particle":"","parse-names":false,"suffix":""},{"dropping-particle":"","family":"Rojas","given":"Orlando J.","non-dropping-particle":"","parse-names":false,"suffix":""}],"container-title":"Biomacromolecules","id":"ITEM-1","issue":"7","issued":{"date-parts":[["2019"]]},"page":"2770-2778","publisher":"American Chemical Society","title":"Acetylated Nanocellulose for Single-Component Bioinks and Cell Proliferation on 3D-Printed Scaffolds","type":"article-journal","volume":"20"},"uris":["http://www.mendeley.com/documents/?uuid=c835555c-7247-3a4d-bd8f-a3ce591c77cd"]}],"mendeley":{"formattedCitation":"&lt;sup&gt;230&lt;/sup&gt;","plainTextFormattedCitation":"230","previouslyFormattedCitation":"&lt;sup&gt;228&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0</w:t>
            </w:r>
            <w:r w:rsidRPr="009F7F88">
              <w:rPr>
                <w:color w:val="000000" w:themeColor="text1"/>
                <w:w w:val="108"/>
              </w:rPr>
              <w:fldChar w:fldCharType="end"/>
            </w:r>
          </w:p>
        </w:tc>
      </w:tr>
      <w:tr w:rsidR="009F7F88" w:rsidRPr="009F7F88" w14:paraId="1B003672" w14:textId="77777777" w:rsidTr="00046A05">
        <w:trPr>
          <w:trHeight w:val="83"/>
        </w:trPr>
        <w:tc>
          <w:tcPr>
            <w:tcW w:w="968" w:type="dxa"/>
            <w:vMerge/>
            <w:tcBorders>
              <w:top w:val="single" w:sz="4" w:space="0" w:color="auto"/>
              <w:left w:val="nil"/>
              <w:bottom w:val="nil"/>
              <w:right w:val="nil"/>
            </w:tcBorders>
            <w:vAlign w:val="center"/>
            <w:hideMark/>
          </w:tcPr>
          <w:p w14:paraId="002CC3C2" w14:textId="77777777" w:rsidR="00C75CC7" w:rsidRPr="009F7F88" w:rsidRDefault="00C75CC7" w:rsidP="0054540D">
            <w:pPr>
              <w:pStyle w:val="RSCT03TableBody"/>
              <w:jc w:val="left"/>
              <w:rPr>
                <w:color w:val="000000" w:themeColor="text1"/>
                <w:w w:val="108"/>
              </w:rPr>
            </w:pPr>
          </w:p>
        </w:tc>
        <w:tc>
          <w:tcPr>
            <w:tcW w:w="2434" w:type="dxa"/>
            <w:hideMark/>
          </w:tcPr>
          <w:p w14:paraId="5845137C" w14:textId="77777777" w:rsidR="00C75CC7" w:rsidRPr="009F7F88" w:rsidRDefault="00C75CC7" w:rsidP="0054540D">
            <w:pPr>
              <w:pStyle w:val="RSCT03TableBody"/>
              <w:jc w:val="left"/>
              <w:rPr>
                <w:color w:val="000000" w:themeColor="text1"/>
                <w:w w:val="108"/>
              </w:rPr>
            </w:pPr>
            <w:proofErr w:type="spellStart"/>
            <w:r w:rsidRPr="009F7F88">
              <w:rPr>
                <w:color w:val="000000" w:themeColor="text1"/>
                <w:w w:val="108"/>
              </w:rPr>
              <w:t>CNF+water</w:t>
            </w:r>
            <w:proofErr w:type="spellEnd"/>
            <w:r w:rsidRPr="009F7F88">
              <w:rPr>
                <w:color w:val="000000" w:themeColor="text1"/>
                <w:w w:val="108"/>
              </w:rPr>
              <w:t>, CaCl</w:t>
            </w:r>
            <w:r w:rsidRPr="009F7F88">
              <w:rPr>
                <w:color w:val="000000" w:themeColor="text1"/>
                <w:w w:val="108"/>
                <w:vertAlign w:val="subscript"/>
              </w:rPr>
              <w:t>2</w:t>
            </w:r>
            <w:r w:rsidRPr="009F7F88">
              <w:rPr>
                <w:color w:val="000000" w:themeColor="text1"/>
                <w:w w:val="108"/>
              </w:rPr>
              <w:t xml:space="preserve"> bath</w:t>
            </w:r>
          </w:p>
        </w:tc>
        <w:tc>
          <w:tcPr>
            <w:tcW w:w="1134" w:type="dxa"/>
            <w:hideMark/>
          </w:tcPr>
          <w:p w14:paraId="6D096F36" w14:textId="77777777" w:rsidR="00C75CC7" w:rsidRPr="009F7F88" w:rsidRDefault="00C75CC7" w:rsidP="0054540D">
            <w:pPr>
              <w:pStyle w:val="RSCT03TableBody"/>
              <w:jc w:val="left"/>
              <w:rPr>
                <w:color w:val="000000" w:themeColor="text1"/>
                <w:w w:val="108"/>
              </w:rPr>
            </w:pPr>
            <w:r w:rsidRPr="009F7F88">
              <w:rPr>
                <w:color w:val="000000" w:themeColor="text1"/>
                <w:w w:val="108"/>
              </w:rPr>
              <w:t>20</w:t>
            </w:r>
          </w:p>
        </w:tc>
        <w:tc>
          <w:tcPr>
            <w:tcW w:w="1134" w:type="dxa"/>
            <w:hideMark/>
          </w:tcPr>
          <w:p w14:paraId="1DFC4B6D" w14:textId="77777777" w:rsidR="00C75CC7" w:rsidRPr="009F7F88" w:rsidRDefault="00C75CC7" w:rsidP="0054540D">
            <w:pPr>
              <w:pStyle w:val="RSCT03TableBody"/>
              <w:jc w:val="left"/>
              <w:rPr>
                <w:color w:val="000000" w:themeColor="text1"/>
                <w:w w:val="108"/>
              </w:rPr>
            </w:pPr>
            <w:r w:rsidRPr="009F7F88">
              <w:rPr>
                <w:color w:val="000000" w:themeColor="text1"/>
                <w:w w:val="108"/>
              </w:rPr>
              <w:t>2.7×10</w:t>
            </w:r>
            <w:r w:rsidRPr="009F7F88">
              <w:rPr>
                <w:color w:val="000000" w:themeColor="text1"/>
                <w:w w:val="108"/>
                <w:vertAlign w:val="superscript"/>
              </w:rPr>
              <w:t>5</w:t>
            </w:r>
          </w:p>
        </w:tc>
        <w:tc>
          <w:tcPr>
            <w:tcW w:w="1134" w:type="dxa"/>
            <w:hideMark/>
          </w:tcPr>
          <w:p w14:paraId="72E66225" w14:textId="77777777" w:rsidR="00C75CC7" w:rsidRPr="009F7F88" w:rsidRDefault="00C75CC7" w:rsidP="0054540D">
            <w:pPr>
              <w:pStyle w:val="RSCT03TableBody"/>
              <w:jc w:val="left"/>
              <w:rPr>
                <w:color w:val="000000" w:themeColor="text1"/>
                <w:w w:val="108"/>
              </w:rPr>
            </w:pPr>
            <w:r w:rsidRPr="009F7F88">
              <w:rPr>
                <w:color w:val="000000" w:themeColor="text1"/>
                <w:w w:val="108"/>
              </w:rPr>
              <w:t>Glass</w:t>
            </w:r>
          </w:p>
        </w:tc>
        <w:tc>
          <w:tcPr>
            <w:tcW w:w="993" w:type="dxa"/>
            <w:hideMark/>
          </w:tcPr>
          <w:p w14:paraId="0B502593" w14:textId="77777777" w:rsidR="00C75CC7" w:rsidRPr="009F7F88" w:rsidRDefault="00C75CC7" w:rsidP="0054540D">
            <w:pPr>
              <w:pStyle w:val="RSCT03TableBody"/>
              <w:jc w:val="left"/>
              <w:rPr>
                <w:color w:val="000000" w:themeColor="text1"/>
                <w:w w:val="108"/>
              </w:rPr>
            </w:pPr>
            <w:r w:rsidRPr="009F7F88">
              <w:rPr>
                <w:color w:val="000000" w:themeColor="text1"/>
                <w:w w:val="108"/>
              </w:rPr>
              <w:t>Air</w:t>
            </w:r>
          </w:p>
        </w:tc>
        <w:tc>
          <w:tcPr>
            <w:tcW w:w="992" w:type="dxa"/>
            <w:hideMark/>
          </w:tcPr>
          <w:p w14:paraId="1CBE1CE5" w14:textId="77777777" w:rsidR="00C75CC7" w:rsidRPr="009F7F88" w:rsidRDefault="00C75CC7" w:rsidP="0054540D">
            <w:pPr>
              <w:pStyle w:val="RSCT03TableBody"/>
              <w:jc w:val="left"/>
              <w:rPr>
                <w:color w:val="000000" w:themeColor="text1"/>
                <w:w w:val="108"/>
              </w:rPr>
            </w:pPr>
            <w:r w:rsidRPr="009F7F88">
              <w:rPr>
                <w:color w:val="000000" w:themeColor="text1"/>
                <w:w w:val="108"/>
              </w:rPr>
              <w:t>300</w:t>
            </w:r>
          </w:p>
        </w:tc>
        <w:tc>
          <w:tcPr>
            <w:tcW w:w="850" w:type="dxa"/>
            <w:hideMark/>
          </w:tcPr>
          <w:p w14:paraId="44674246" w14:textId="77777777" w:rsidR="00C75CC7" w:rsidRPr="009F7F88" w:rsidRDefault="00C75CC7" w:rsidP="0054540D">
            <w:pPr>
              <w:pStyle w:val="RSCT03TableBody"/>
              <w:jc w:val="left"/>
              <w:rPr>
                <w:color w:val="000000" w:themeColor="text1"/>
                <w:w w:val="108"/>
              </w:rPr>
            </w:pPr>
            <w:r w:rsidRPr="009F7F88">
              <w:rPr>
                <w:color w:val="000000" w:themeColor="text1"/>
                <w:w w:val="108"/>
              </w:rPr>
              <w:t>5</w:t>
            </w:r>
          </w:p>
        </w:tc>
        <w:tc>
          <w:tcPr>
            <w:tcW w:w="567" w:type="dxa"/>
            <w:hideMark/>
          </w:tcPr>
          <w:p w14:paraId="48666367" w14:textId="23BE56BB" w:rsidR="00C75CC7" w:rsidRPr="009F7F88" w:rsidRDefault="00C75CC7" w:rsidP="0054540D">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t.201600096","ISSN":"2365709X","abstract":"Cellulose nanofibrils isolated from trees have the potential to be used as raw material for future sustainable products within the areas of packaging, textiles, biomedical devices, and furniture. However, one unsolved problem has been to convert the nanofibril-hydrogel into a dry 3D structure. In this study, 3D printing is used to convert a cellulose nanofibril hydrogel into 3D structures with controlled architectures. Such structures collapse upon drying, but by using different drying processes the collapse can be controlled and the 3D structure can be preserved upon solidification. In addition, a conductive cellulose nanofibril ink is fabricated by adding carbon nanotubes. These findings enable the use of wood derived materials in 3D printing for fabrication of sustainable commodities such as packaging, textiles, biomedical devices, and furniture with conductive parts. Furthermore, with the introduction of biopolymers into 3D printing, the 3D printing technology itself can finally be regarded as sustainable.","author":[{"dropping-particle":"","family":"Håkansson","given":"Karl M.O.","non-dropping-particle":"","parse-names":false,"suffix":""},{"dropping-particle":"","family":"Henriksson","given":"Ida C.","non-dropping-particle":"","parse-names":false,"suffix":""},{"dropping-particle":"","family":"la Peña Vázquez","given":"Cristina","non-dropping-particle":"de","parse-names":false,"suffix":""},{"dropping-particle":"","family":"Kuzmenko","given":"Volodymyr","non-dropping-particle":"","parse-names":false,"suffix":""},{"dropping-particle":"","family":"Markstedt","given":"Kajsa","non-dropping-particle":"","parse-names":false,"suffix":""},{"dropping-particle":"","family":"Enoksson","given":"Peter","non-dropping-particle":"","parse-names":false,"suffix":""},{"dropping-particle":"","family":"Gatenholm","given":"Paul","non-dropping-particle":"","parse-names":false,"suffix":""}],"container-title":"Advanced Materials Technologies","id":"ITEM-1","issue":"7","issued":{"date-parts":[["2016"]]},"page":"1600096","publisher":"Wiley-Blackwell","title":"Solidification of 3D Printed Nanofibril Hydrogels into Functional 3D Cellulose Structures","type":"article-journal","volume":"1"},"uris":["http://www.mendeley.com/documents/?uuid=32c8dee4-0497-3429-89c2-e41f4094a36c"]}],"mendeley":{"formattedCitation":"&lt;sup&gt;227&lt;/sup&gt;","plainTextFormattedCitation":"227","previouslyFormattedCitation":"&lt;sup&gt;22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7</w:t>
            </w:r>
            <w:r w:rsidRPr="009F7F88">
              <w:rPr>
                <w:color w:val="000000" w:themeColor="text1"/>
                <w:w w:val="108"/>
              </w:rPr>
              <w:fldChar w:fldCharType="end"/>
            </w:r>
          </w:p>
        </w:tc>
      </w:tr>
      <w:tr w:rsidR="009F7F88" w:rsidRPr="009F7F88" w14:paraId="02AAD23C" w14:textId="77777777" w:rsidTr="009A1EF0">
        <w:trPr>
          <w:trHeight w:val="209"/>
        </w:trPr>
        <w:tc>
          <w:tcPr>
            <w:tcW w:w="968" w:type="dxa"/>
            <w:vMerge w:val="restart"/>
            <w:hideMark/>
          </w:tcPr>
          <w:p w14:paraId="72356696" w14:textId="77777777" w:rsidR="009A1EF0" w:rsidRPr="009F7F88" w:rsidRDefault="009A1EF0" w:rsidP="009A1EF0">
            <w:pPr>
              <w:pStyle w:val="RSCT03TableBody"/>
              <w:jc w:val="left"/>
              <w:rPr>
                <w:color w:val="000000" w:themeColor="text1"/>
                <w:w w:val="108"/>
              </w:rPr>
            </w:pPr>
            <w:r w:rsidRPr="009F7F88">
              <w:rPr>
                <w:color w:val="000000" w:themeColor="text1"/>
                <w:w w:val="108"/>
              </w:rPr>
              <w:t xml:space="preserve">Cross-linking or </w:t>
            </w:r>
            <w:proofErr w:type="spellStart"/>
            <w:r w:rsidRPr="009F7F88">
              <w:rPr>
                <w:color w:val="000000" w:themeColor="text1"/>
                <w:w w:val="108"/>
              </w:rPr>
              <w:t>gelating</w:t>
            </w:r>
            <w:proofErr w:type="spellEnd"/>
            <w:r w:rsidRPr="009F7F88">
              <w:rPr>
                <w:color w:val="000000" w:themeColor="text1"/>
                <w:w w:val="108"/>
              </w:rPr>
              <w:t xml:space="preserve"> agent or thickening</w:t>
            </w:r>
          </w:p>
        </w:tc>
        <w:tc>
          <w:tcPr>
            <w:tcW w:w="2434" w:type="dxa"/>
          </w:tcPr>
          <w:p w14:paraId="6DBB0279" w14:textId="735077A5" w:rsidR="009A1EF0" w:rsidRPr="009F7F88" w:rsidRDefault="006255AA" w:rsidP="009A1EF0">
            <w:pPr>
              <w:pStyle w:val="RSCT03TableBody"/>
              <w:jc w:val="left"/>
              <w:rPr>
                <w:color w:val="000000" w:themeColor="text1"/>
                <w:w w:val="108"/>
              </w:rPr>
            </w:pPr>
            <w:r w:rsidRPr="009F7F88">
              <w:rPr>
                <w:color w:val="000000" w:themeColor="text1"/>
              </w:rPr>
              <w:t>SiO</w:t>
            </w:r>
            <w:r w:rsidRPr="009F7F88">
              <w:rPr>
                <w:color w:val="000000" w:themeColor="text1"/>
                <w:vertAlign w:val="subscript"/>
              </w:rPr>
              <w:t>2</w:t>
            </w:r>
            <w:r w:rsidR="009A1EF0" w:rsidRPr="009F7F88">
              <w:rPr>
                <w:color w:val="000000" w:themeColor="text1"/>
                <w:w w:val="108"/>
              </w:rPr>
              <w:t xml:space="preserve"> sol, aerogel particle, PPGNH +1-pentanol</w:t>
            </w:r>
          </w:p>
        </w:tc>
        <w:tc>
          <w:tcPr>
            <w:tcW w:w="1134" w:type="dxa"/>
          </w:tcPr>
          <w:p w14:paraId="3A5ADCFC" w14:textId="41EAD8D5" w:rsidR="009A1EF0" w:rsidRPr="009F7F88" w:rsidRDefault="009A1EF0" w:rsidP="009A1EF0">
            <w:pPr>
              <w:pStyle w:val="RSCT03TableBody"/>
              <w:jc w:val="left"/>
              <w:rPr>
                <w:rFonts w:eastAsiaTheme="minorEastAsia"/>
                <w:color w:val="000000" w:themeColor="text1"/>
                <w:w w:val="108"/>
                <w:lang w:eastAsia="zh-CN"/>
              </w:rPr>
            </w:pPr>
            <w:r w:rsidRPr="009F7F88">
              <w:rPr>
                <w:rFonts w:eastAsiaTheme="minorEastAsia" w:hint="eastAsia"/>
                <w:color w:val="000000" w:themeColor="text1"/>
                <w:w w:val="108"/>
                <w:lang w:eastAsia="zh-CN"/>
              </w:rPr>
              <w:t>-</w:t>
            </w:r>
          </w:p>
        </w:tc>
        <w:tc>
          <w:tcPr>
            <w:tcW w:w="1134" w:type="dxa"/>
          </w:tcPr>
          <w:p w14:paraId="4ADC814B" w14:textId="5443166F" w:rsidR="009A1EF0" w:rsidRPr="009F7F88" w:rsidRDefault="005A2F35" w:rsidP="009A1EF0">
            <w:pPr>
              <w:pStyle w:val="RSCT03TableBody"/>
              <w:jc w:val="left"/>
              <w:rPr>
                <w:color w:val="000000" w:themeColor="text1"/>
                <w:w w:val="108"/>
              </w:rPr>
            </w:pPr>
            <w:r w:rsidRPr="009F7F88">
              <w:rPr>
                <w:color w:val="000000" w:themeColor="text1"/>
                <w:w w:val="108"/>
              </w:rPr>
              <w:t>1</w:t>
            </w:r>
            <w:r w:rsidR="009A1EF0" w:rsidRPr="009F7F88">
              <w:rPr>
                <w:color w:val="000000" w:themeColor="text1"/>
                <w:w w:val="108"/>
              </w:rPr>
              <w:t>×10</w:t>
            </w:r>
            <w:r w:rsidR="009A1EF0" w:rsidRPr="009F7F88">
              <w:rPr>
                <w:color w:val="000000" w:themeColor="text1"/>
                <w:w w:val="108"/>
                <w:vertAlign w:val="superscript"/>
              </w:rPr>
              <w:t>3</w:t>
            </w:r>
            <w:r w:rsidR="009A1EF0" w:rsidRPr="009F7F88">
              <w:rPr>
                <w:color w:val="000000" w:themeColor="text1"/>
                <w:w w:val="108"/>
              </w:rPr>
              <w:t>-</w:t>
            </w:r>
            <w:r w:rsidRPr="009F7F88">
              <w:rPr>
                <w:color w:val="000000" w:themeColor="text1"/>
                <w:w w:val="108"/>
              </w:rPr>
              <w:t>2</w:t>
            </w:r>
            <w:r w:rsidR="009A1EF0" w:rsidRPr="009F7F88">
              <w:rPr>
                <w:color w:val="000000" w:themeColor="text1"/>
                <w:w w:val="108"/>
              </w:rPr>
              <w:t>×10</w:t>
            </w:r>
            <w:r w:rsidRPr="009F7F88">
              <w:rPr>
                <w:color w:val="000000" w:themeColor="text1"/>
                <w:w w:val="108"/>
                <w:vertAlign w:val="superscript"/>
              </w:rPr>
              <w:t>5</w:t>
            </w:r>
          </w:p>
        </w:tc>
        <w:tc>
          <w:tcPr>
            <w:tcW w:w="1134" w:type="dxa"/>
          </w:tcPr>
          <w:p w14:paraId="0858FA9C" w14:textId="28B089A9" w:rsidR="009A1EF0" w:rsidRPr="009F7F88" w:rsidRDefault="00A45872" w:rsidP="009A1EF0">
            <w:pPr>
              <w:pStyle w:val="RSCT03TableBody"/>
              <w:jc w:val="left"/>
              <w:rPr>
                <w:rFonts w:eastAsiaTheme="minorEastAsia"/>
                <w:color w:val="000000" w:themeColor="text1"/>
                <w:w w:val="108"/>
                <w:lang w:eastAsia="zh-CN"/>
              </w:rPr>
            </w:pPr>
            <w:r w:rsidRPr="009F7F88">
              <w:rPr>
                <w:rFonts w:eastAsiaTheme="minorEastAsia"/>
                <w:color w:val="000000" w:themeColor="text1"/>
                <w:w w:val="108"/>
                <w:lang w:eastAsia="zh-CN"/>
              </w:rPr>
              <w:t>Glass</w:t>
            </w:r>
          </w:p>
        </w:tc>
        <w:tc>
          <w:tcPr>
            <w:tcW w:w="993" w:type="dxa"/>
          </w:tcPr>
          <w:p w14:paraId="5892D669" w14:textId="7B5C2547" w:rsidR="009A1EF0" w:rsidRPr="009F7F88" w:rsidRDefault="009A1EF0" w:rsidP="009A1EF0">
            <w:pPr>
              <w:pStyle w:val="RSCT03TableBody"/>
              <w:jc w:val="left"/>
              <w:rPr>
                <w:rFonts w:eastAsiaTheme="minorEastAsia"/>
                <w:color w:val="000000" w:themeColor="text1"/>
                <w:w w:val="108"/>
                <w:lang w:eastAsia="zh-CN"/>
              </w:rPr>
            </w:pPr>
            <w:r w:rsidRPr="009F7F88">
              <w:rPr>
                <w:rFonts w:eastAsiaTheme="minorEastAsia" w:hint="eastAsia"/>
                <w:color w:val="000000" w:themeColor="text1"/>
                <w:w w:val="108"/>
                <w:lang w:eastAsia="zh-CN"/>
              </w:rPr>
              <w:t>A</w:t>
            </w:r>
            <w:r w:rsidRPr="009F7F88">
              <w:rPr>
                <w:rFonts w:eastAsiaTheme="minorEastAsia"/>
                <w:color w:val="000000" w:themeColor="text1"/>
                <w:w w:val="108"/>
                <w:lang w:eastAsia="zh-CN"/>
              </w:rPr>
              <w:t>ir</w:t>
            </w:r>
          </w:p>
        </w:tc>
        <w:tc>
          <w:tcPr>
            <w:tcW w:w="992" w:type="dxa"/>
          </w:tcPr>
          <w:p w14:paraId="14386CA3" w14:textId="0B4B7D34" w:rsidR="009A1EF0" w:rsidRPr="009F7F88" w:rsidRDefault="009A1EF0" w:rsidP="009A1EF0">
            <w:pPr>
              <w:pStyle w:val="RSCT03TableBody"/>
              <w:jc w:val="left"/>
              <w:rPr>
                <w:rFonts w:eastAsiaTheme="minorEastAsia"/>
                <w:color w:val="000000" w:themeColor="text1"/>
                <w:w w:val="108"/>
                <w:lang w:eastAsia="zh-CN"/>
              </w:rPr>
            </w:pPr>
            <w:r w:rsidRPr="009F7F88">
              <w:rPr>
                <w:rFonts w:eastAsiaTheme="minorEastAsia" w:hint="eastAsia"/>
                <w:color w:val="000000" w:themeColor="text1"/>
                <w:w w:val="108"/>
                <w:lang w:eastAsia="zh-CN"/>
              </w:rPr>
              <w:t>1</w:t>
            </w:r>
            <w:r w:rsidRPr="009F7F88">
              <w:rPr>
                <w:rFonts w:eastAsiaTheme="minorEastAsia"/>
                <w:color w:val="000000" w:themeColor="text1"/>
                <w:w w:val="108"/>
                <w:lang w:eastAsia="zh-CN"/>
              </w:rPr>
              <w:t>00-1190</w:t>
            </w:r>
          </w:p>
        </w:tc>
        <w:tc>
          <w:tcPr>
            <w:tcW w:w="850" w:type="dxa"/>
          </w:tcPr>
          <w:p w14:paraId="53AC71AB" w14:textId="2BF69520" w:rsidR="009A1EF0" w:rsidRPr="009F7F88" w:rsidRDefault="009A1EF0" w:rsidP="009A1EF0">
            <w:pPr>
              <w:pStyle w:val="RSCT03TableBody"/>
              <w:jc w:val="left"/>
              <w:rPr>
                <w:rFonts w:eastAsiaTheme="minorEastAsia"/>
                <w:color w:val="000000" w:themeColor="text1"/>
                <w:w w:val="108"/>
                <w:lang w:eastAsia="zh-CN"/>
              </w:rPr>
            </w:pPr>
            <w:r w:rsidRPr="009F7F88">
              <w:rPr>
                <w:rFonts w:eastAsiaTheme="minorEastAsia" w:hint="eastAsia"/>
                <w:color w:val="000000" w:themeColor="text1"/>
                <w:w w:val="108"/>
                <w:lang w:eastAsia="zh-CN"/>
              </w:rPr>
              <w:t>1</w:t>
            </w:r>
            <w:r w:rsidRPr="009F7F88">
              <w:rPr>
                <w:rFonts w:eastAsiaTheme="minorEastAsia"/>
                <w:color w:val="000000" w:themeColor="text1"/>
                <w:w w:val="108"/>
                <w:lang w:eastAsia="zh-CN"/>
              </w:rPr>
              <w:t>2-18.4</w:t>
            </w:r>
          </w:p>
        </w:tc>
        <w:tc>
          <w:tcPr>
            <w:tcW w:w="567" w:type="dxa"/>
          </w:tcPr>
          <w:p w14:paraId="19919FC4" w14:textId="70F9A981" w:rsidR="009A1EF0" w:rsidRPr="009F7F88" w:rsidRDefault="009A1EF0" w:rsidP="009A1EF0">
            <w:pPr>
              <w:pStyle w:val="RSCT03TableBody"/>
              <w:jc w:val="left"/>
              <w:rPr>
                <w:color w:val="000000" w:themeColor="text1"/>
                <w:w w:val="108"/>
              </w:rPr>
            </w:pPr>
            <w:r w:rsidRPr="009F7F88">
              <w:rPr>
                <w:color w:val="000000" w:themeColor="text1"/>
              </w:rPr>
              <w:fldChar w:fldCharType="begin" w:fldLock="1"/>
            </w:r>
            <w:r w:rsidR="004E1277" w:rsidRPr="009F7F88">
              <w:rPr>
                <w:color w:val="000000" w:themeColor="text1"/>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rPr>
              <w:t>179</w:t>
            </w:r>
            <w:r w:rsidRPr="009F7F88">
              <w:rPr>
                <w:color w:val="000000" w:themeColor="text1"/>
              </w:rPr>
              <w:fldChar w:fldCharType="end"/>
            </w:r>
          </w:p>
        </w:tc>
      </w:tr>
      <w:tr w:rsidR="009F7F88" w:rsidRPr="009F7F88" w14:paraId="4CAF5334" w14:textId="77777777" w:rsidTr="00046A05">
        <w:trPr>
          <w:trHeight w:val="209"/>
        </w:trPr>
        <w:tc>
          <w:tcPr>
            <w:tcW w:w="968" w:type="dxa"/>
            <w:vMerge/>
          </w:tcPr>
          <w:p w14:paraId="0F0BD10A" w14:textId="77777777" w:rsidR="009A1EF0" w:rsidRPr="009F7F88" w:rsidRDefault="009A1EF0" w:rsidP="009A1EF0">
            <w:pPr>
              <w:pStyle w:val="RSCT03TableBody"/>
              <w:jc w:val="left"/>
              <w:rPr>
                <w:color w:val="000000" w:themeColor="text1"/>
                <w:w w:val="108"/>
              </w:rPr>
            </w:pPr>
          </w:p>
        </w:tc>
        <w:tc>
          <w:tcPr>
            <w:tcW w:w="2434" w:type="dxa"/>
          </w:tcPr>
          <w:p w14:paraId="535F202F" w14:textId="08E8AD14" w:rsidR="009A1EF0" w:rsidRPr="009F7F88" w:rsidRDefault="006255AA" w:rsidP="009A1EF0">
            <w:pPr>
              <w:pStyle w:val="RSCT03TableBody"/>
              <w:jc w:val="left"/>
              <w:rPr>
                <w:color w:val="000000" w:themeColor="text1"/>
                <w:w w:val="108"/>
              </w:rPr>
            </w:pPr>
            <w:r w:rsidRPr="009F7F88">
              <w:rPr>
                <w:color w:val="000000" w:themeColor="text1"/>
              </w:rPr>
              <w:t>SiO</w:t>
            </w:r>
            <w:r w:rsidRPr="009F7F88">
              <w:rPr>
                <w:color w:val="000000" w:themeColor="text1"/>
                <w:vertAlign w:val="subscript"/>
              </w:rPr>
              <w:t>2</w:t>
            </w:r>
            <w:r w:rsidR="009A1EF0" w:rsidRPr="009F7F88">
              <w:rPr>
                <w:color w:val="000000" w:themeColor="text1"/>
                <w:w w:val="108"/>
              </w:rPr>
              <w:t>-SF sol +water</w:t>
            </w:r>
          </w:p>
        </w:tc>
        <w:tc>
          <w:tcPr>
            <w:tcW w:w="1134" w:type="dxa"/>
          </w:tcPr>
          <w:p w14:paraId="036283B8" w14:textId="4CF906FD" w:rsidR="009A1EF0" w:rsidRPr="009F7F88" w:rsidRDefault="009A1EF0" w:rsidP="009A1EF0">
            <w:pPr>
              <w:pStyle w:val="RSCT03TableBody"/>
              <w:jc w:val="left"/>
              <w:rPr>
                <w:color w:val="000000" w:themeColor="text1"/>
                <w:w w:val="108"/>
              </w:rPr>
            </w:pPr>
            <w:r w:rsidRPr="009F7F88">
              <w:rPr>
                <w:color w:val="000000" w:themeColor="text1"/>
                <w:w w:val="108"/>
              </w:rPr>
              <w:t>112, 126</w:t>
            </w:r>
          </w:p>
        </w:tc>
        <w:tc>
          <w:tcPr>
            <w:tcW w:w="1134" w:type="dxa"/>
          </w:tcPr>
          <w:p w14:paraId="7563D8BF" w14:textId="088E02B0"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tcPr>
          <w:p w14:paraId="127F0C5A" w14:textId="4B09C732" w:rsidR="009A1EF0" w:rsidRPr="009F7F88" w:rsidRDefault="009A1EF0" w:rsidP="009A1EF0">
            <w:pPr>
              <w:pStyle w:val="RSCT03TableBody"/>
              <w:jc w:val="left"/>
              <w:rPr>
                <w:color w:val="000000" w:themeColor="text1"/>
                <w:w w:val="108"/>
              </w:rPr>
            </w:pPr>
            <w:r w:rsidRPr="009F7F88">
              <w:rPr>
                <w:color w:val="000000" w:themeColor="text1"/>
                <w:w w:val="108"/>
              </w:rPr>
              <w:t>Silicone</w:t>
            </w:r>
          </w:p>
        </w:tc>
        <w:tc>
          <w:tcPr>
            <w:tcW w:w="993" w:type="dxa"/>
          </w:tcPr>
          <w:p w14:paraId="2F09A101" w14:textId="512B97EA"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tcPr>
          <w:p w14:paraId="1F7261B5" w14:textId="106FC22E" w:rsidR="009A1EF0" w:rsidRPr="009F7F88" w:rsidRDefault="009A1EF0" w:rsidP="009A1EF0">
            <w:pPr>
              <w:pStyle w:val="RSCT03TableBody"/>
              <w:jc w:val="left"/>
              <w:rPr>
                <w:color w:val="000000" w:themeColor="text1"/>
                <w:w w:val="108"/>
              </w:rPr>
            </w:pPr>
            <w:r w:rsidRPr="009F7F88">
              <w:rPr>
                <w:color w:val="000000" w:themeColor="text1"/>
                <w:w w:val="108"/>
              </w:rPr>
              <w:t>838</w:t>
            </w:r>
          </w:p>
        </w:tc>
        <w:tc>
          <w:tcPr>
            <w:tcW w:w="850" w:type="dxa"/>
          </w:tcPr>
          <w:p w14:paraId="021B1507" w14:textId="2A790DD8" w:rsidR="009A1EF0" w:rsidRPr="009F7F88" w:rsidRDefault="009A1EF0" w:rsidP="009A1EF0">
            <w:pPr>
              <w:pStyle w:val="RSCT03TableBody"/>
              <w:jc w:val="left"/>
              <w:rPr>
                <w:color w:val="000000" w:themeColor="text1"/>
                <w:w w:val="108"/>
              </w:rPr>
            </w:pPr>
            <w:r w:rsidRPr="009F7F88">
              <w:rPr>
                <w:color w:val="000000" w:themeColor="text1"/>
                <w:w w:val="108"/>
              </w:rPr>
              <w:t>10</w:t>
            </w:r>
          </w:p>
        </w:tc>
        <w:tc>
          <w:tcPr>
            <w:tcW w:w="567" w:type="dxa"/>
          </w:tcPr>
          <w:p w14:paraId="640270D4" w14:textId="6CA601E2"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90%), high specific surface area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1","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置换，超临界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氧化硅</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蚕丝蛋白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用于隔热或骨质再生医疗支架</w:instrText>
            </w:r>
            <w:r w:rsidR="004E1277" w:rsidRPr="009F7F88">
              <w:rPr>
                <w:color w:val="000000" w:themeColor="text1"/>
                <w:w w:val="108"/>
              </w:rPr>
              <w:instrText>","page":"22718-22730","publisher":"American Chemical Society","title":"Compressible, Thermally Insulating, and Fire Retardant Aerogels through Self-Assembling Silk Fibroin Biopolymers Inside a Silica Structure - An Approach towards 3D Printing of Aerogels","type":"article-journal","volume":"10"},"uris":["http://www.mendeley.com/documents/?uuid=892155f0-658c-4d2e-ba5a-0fa139da355b"]}],"mendeley":{"formattedCitation":"&lt;sup&gt;207&lt;/sup&gt;","plainTextFormattedCitation":"207","previouslyFormattedCitation":"&lt;sup&gt;20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07</w:t>
            </w:r>
            <w:r w:rsidRPr="009F7F88">
              <w:rPr>
                <w:color w:val="000000" w:themeColor="text1"/>
                <w:w w:val="108"/>
              </w:rPr>
              <w:fldChar w:fldCharType="end"/>
            </w:r>
          </w:p>
        </w:tc>
      </w:tr>
      <w:tr w:rsidR="009F7F88" w:rsidRPr="009F7F88" w14:paraId="3B0EB95C" w14:textId="77777777" w:rsidTr="00046A05">
        <w:trPr>
          <w:trHeight w:val="209"/>
        </w:trPr>
        <w:tc>
          <w:tcPr>
            <w:tcW w:w="968" w:type="dxa"/>
            <w:vMerge/>
            <w:vAlign w:val="center"/>
            <w:hideMark/>
          </w:tcPr>
          <w:p w14:paraId="6E500BD4" w14:textId="77777777" w:rsidR="009A1EF0" w:rsidRPr="009F7F88" w:rsidRDefault="009A1EF0" w:rsidP="009A1EF0">
            <w:pPr>
              <w:pStyle w:val="RSCT03TableBody"/>
              <w:jc w:val="left"/>
              <w:rPr>
                <w:color w:val="000000" w:themeColor="text1"/>
                <w:w w:val="108"/>
              </w:rPr>
            </w:pPr>
          </w:p>
        </w:tc>
        <w:tc>
          <w:tcPr>
            <w:tcW w:w="2434" w:type="dxa"/>
            <w:hideMark/>
          </w:tcPr>
          <w:p w14:paraId="092705AE" w14:textId="3F032396" w:rsidR="009A1EF0" w:rsidRPr="009F7F88" w:rsidRDefault="009A1EF0" w:rsidP="009A1EF0">
            <w:pPr>
              <w:pStyle w:val="RSCT03TableBody"/>
              <w:jc w:val="left"/>
              <w:rPr>
                <w:color w:val="000000" w:themeColor="text1"/>
                <w:w w:val="108"/>
              </w:rPr>
            </w:pPr>
            <w:r w:rsidRPr="009F7F88">
              <w:rPr>
                <w:color w:val="000000" w:themeColor="text1"/>
                <w:w w:val="108"/>
              </w:rPr>
              <w:t>RF, Na</w:t>
            </w:r>
            <w:r w:rsidRPr="009F7F88">
              <w:rPr>
                <w:color w:val="000000" w:themeColor="text1"/>
                <w:w w:val="108"/>
                <w:vertAlign w:val="subscript"/>
              </w:rPr>
              <w:t>2</w:t>
            </w:r>
            <w:r w:rsidRPr="009F7F88">
              <w:rPr>
                <w:color w:val="000000" w:themeColor="text1"/>
                <w:w w:val="108"/>
              </w:rPr>
              <w:t>CO</w:t>
            </w:r>
            <w:r w:rsidRPr="009F7F88">
              <w:rPr>
                <w:color w:val="000000" w:themeColor="text1"/>
                <w:w w:val="108"/>
                <w:vertAlign w:val="subscript"/>
              </w:rPr>
              <w:t>3</w:t>
            </w:r>
            <w:r w:rsidRPr="009F7F88">
              <w:rPr>
                <w:color w:val="000000" w:themeColor="text1"/>
                <w:w w:val="108"/>
              </w:rPr>
              <w:t xml:space="preserve"> +water</w:t>
            </w:r>
          </w:p>
        </w:tc>
        <w:tc>
          <w:tcPr>
            <w:tcW w:w="1134" w:type="dxa"/>
            <w:hideMark/>
          </w:tcPr>
          <w:p w14:paraId="39118914" w14:textId="77777777" w:rsidR="009A1EF0" w:rsidRPr="009F7F88" w:rsidRDefault="009A1EF0" w:rsidP="009A1EF0">
            <w:pPr>
              <w:pStyle w:val="RSCT03TableBody"/>
              <w:jc w:val="left"/>
              <w:rPr>
                <w:color w:val="000000" w:themeColor="text1"/>
                <w:w w:val="108"/>
              </w:rPr>
            </w:pPr>
            <w:r w:rsidRPr="009F7F88">
              <w:rPr>
                <w:color w:val="000000" w:themeColor="text1"/>
                <w:w w:val="108"/>
              </w:rPr>
              <w:t>164</w:t>
            </w:r>
          </w:p>
        </w:tc>
        <w:tc>
          <w:tcPr>
            <w:tcW w:w="1134" w:type="dxa"/>
            <w:hideMark/>
          </w:tcPr>
          <w:p w14:paraId="70C485D3" w14:textId="77777777" w:rsidR="009A1EF0" w:rsidRPr="009F7F88" w:rsidRDefault="009A1EF0" w:rsidP="009A1EF0">
            <w:pPr>
              <w:pStyle w:val="RSCT03TableBody"/>
              <w:jc w:val="left"/>
              <w:rPr>
                <w:color w:val="000000" w:themeColor="text1"/>
                <w:w w:val="108"/>
              </w:rPr>
            </w:pPr>
            <w:r w:rsidRPr="009F7F88">
              <w:rPr>
                <w:color w:val="000000" w:themeColor="text1"/>
                <w:w w:val="108"/>
              </w:rPr>
              <w:t>6×10</w:t>
            </w:r>
            <w:r w:rsidRPr="009F7F88">
              <w:rPr>
                <w:color w:val="000000" w:themeColor="text1"/>
                <w:w w:val="108"/>
                <w:vertAlign w:val="superscript"/>
              </w:rPr>
              <w:t>4</w:t>
            </w:r>
          </w:p>
        </w:tc>
        <w:tc>
          <w:tcPr>
            <w:tcW w:w="1134" w:type="dxa"/>
            <w:hideMark/>
          </w:tcPr>
          <w:p w14:paraId="3E4EED62"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74F59AA5"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0D3AA82D" w14:textId="77777777" w:rsidR="009A1EF0" w:rsidRPr="009F7F88" w:rsidRDefault="009A1EF0" w:rsidP="009A1EF0">
            <w:pPr>
              <w:pStyle w:val="RSCT03TableBody"/>
              <w:jc w:val="left"/>
              <w:rPr>
                <w:color w:val="000000" w:themeColor="text1"/>
                <w:w w:val="108"/>
              </w:rPr>
            </w:pPr>
            <w:r w:rsidRPr="009F7F88">
              <w:rPr>
                <w:color w:val="000000" w:themeColor="text1"/>
                <w:w w:val="108"/>
              </w:rPr>
              <w:t>410</w:t>
            </w:r>
          </w:p>
        </w:tc>
        <w:tc>
          <w:tcPr>
            <w:tcW w:w="850" w:type="dxa"/>
            <w:hideMark/>
          </w:tcPr>
          <w:p w14:paraId="1E52801F" w14:textId="77777777" w:rsidR="009A1EF0" w:rsidRPr="009F7F88" w:rsidRDefault="009A1EF0" w:rsidP="009A1EF0">
            <w:pPr>
              <w:pStyle w:val="RSCT03TableBody"/>
              <w:jc w:val="left"/>
              <w:rPr>
                <w:color w:val="000000" w:themeColor="text1"/>
                <w:w w:val="108"/>
              </w:rPr>
            </w:pPr>
            <w:r w:rsidRPr="009F7F88">
              <w:rPr>
                <w:color w:val="000000" w:themeColor="text1"/>
                <w:w w:val="108"/>
              </w:rPr>
              <w:t>30-150</w:t>
            </w:r>
          </w:p>
        </w:tc>
        <w:tc>
          <w:tcPr>
            <w:tcW w:w="567" w:type="dxa"/>
            <w:hideMark/>
          </w:tcPr>
          <w:p w14:paraId="5E09DA76" w14:textId="727E7823"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557/jmr.2018.104","ISSN":"20445326","abstract":"We designed a resorcinol-formaldehyde (RF) sol-gel ink for direct ink writing of the microlattices. To improve the formability, the fresh microlattices were strengthened by surface catalysis with HCl atmosphere. After supercritical drying and carbonization, the sample's specific surface area was 631 m2/g and the average pore size was 3.81 nm. Both RF aerogel and carbonized RF aerogel samples had millimeter-scale pore, micron-scale pore, and nanoscale skeleton. The pore and skeleton could provide high surface area and diffusion channels, which were beneficial to the adsorption performances. The carbonized RF aerogel sample fully adsorbed Dulbecco's modified eagle medium in 250 min, which exhibited a good capacity of quick adsorption and indicated the potential application for cell supports.","author":[{"dropping-particle":"","family":"Ge","given":"Yingting","non-dropping-particle":"","parse-names":false,"suffix":""},{"dropping-particle":"","family":"Zhang","given":"Ting","non-dropping-particle":"","parse-names":false,"suffix":""},{"dropping-particle":"","family":"Zhou","given":"Bin","non-dropping-particle":"","parse-names":false,"suffix":""},{"dropping-particle":"","family":"Wang","given":"Hongqiang","non-dropping-particle":"","parse-names":false,"suffix":""},{"dropping-particle":"","family":"Zhang","given":"Zhihua","non-dropping-particle":"","parse-names":false,"suffix":""},{"dropping-particle":"","family":"Shen","given":"Jun","non-dropping-particle":"","parse-names":false,"suffix":""},{"dropping-particle":"","family":"Du","given":"Ai","non-dropping-particle":"","parse-names":false,"suffix":""}],"container-title":"Journal of Materials Research","id":"ITEM-1","issue":"14","issued":{"date-parts":[["2018"]]},"page":"2052-2061","publisher":"Cambridge University Press","title":"Nanostructured resorcinol-formaldehyde ink for 3D direct writing","type":"article-journal","volume":"33"},"uris":["http://www.mendeley.com/documents/?uuid=b695be7c-ea5a-4eea-a12a-7848acefc2b1"]}],"mendeley":{"formattedCitation":"&lt;sup&gt;180&lt;/sup&gt;","plainTextFormattedCitation":"180","previouslyFormattedCitation":"&lt;sup&gt;178&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80</w:t>
            </w:r>
            <w:r w:rsidRPr="009F7F88">
              <w:rPr>
                <w:color w:val="000000" w:themeColor="text1"/>
                <w:w w:val="108"/>
              </w:rPr>
              <w:fldChar w:fldCharType="end"/>
            </w:r>
          </w:p>
        </w:tc>
      </w:tr>
      <w:tr w:rsidR="009F7F88" w:rsidRPr="009F7F88" w14:paraId="23AA5735" w14:textId="77777777" w:rsidTr="00046A05">
        <w:trPr>
          <w:trHeight w:val="209"/>
        </w:trPr>
        <w:tc>
          <w:tcPr>
            <w:tcW w:w="968" w:type="dxa"/>
            <w:vMerge/>
            <w:vAlign w:val="center"/>
            <w:hideMark/>
          </w:tcPr>
          <w:p w14:paraId="3EE9C5C1" w14:textId="77777777" w:rsidR="009A1EF0" w:rsidRPr="009F7F88" w:rsidRDefault="009A1EF0" w:rsidP="009A1EF0">
            <w:pPr>
              <w:pStyle w:val="RSCT03TableBody"/>
              <w:jc w:val="left"/>
              <w:rPr>
                <w:color w:val="000000" w:themeColor="text1"/>
                <w:w w:val="108"/>
              </w:rPr>
            </w:pPr>
          </w:p>
        </w:tc>
        <w:tc>
          <w:tcPr>
            <w:tcW w:w="2434" w:type="dxa"/>
            <w:hideMark/>
          </w:tcPr>
          <w:p w14:paraId="2325A57D" w14:textId="1DF3A3DF" w:rsidR="009A1EF0" w:rsidRPr="009F7F88" w:rsidRDefault="009A1EF0" w:rsidP="009A1EF0">
            <w:pPr>
              <w:pStyle w:val="RSCT03TableBody"/>
              <w:jc w:val="left"/>
              <w:rPr>
                <w:color w:val="000000" w:themeColor="text1"/>
                <w:w w:val="108"/>
              </w:rPr>
            </w:pPr>
            <w:r w:rsidRPr="009F7F88">
              <w:rPr>
                <w:color w:val="000000" w:themeColor="text1"/>
                <w:w w:val="108"/>
              </w:rPr>
              <w:t xml:space="preserve">RF, cellulose, </w:t>
            </w:r>
            <w:r w:rsidR="006255AA" w:rsidRPr="009F7F88">
              <w:rPr>
                <w:color w:val="000000" w:themeColor="text1"/>
              </w:rPr>
              <w:t>SiO</w:t>
            </w:r>
            <w:r w:rsidR="006255AA" w:rsidRPr="009F7F88">
              <w:rPr>
                <w:color w:val="000000" w:themeColor="text1"/>
                <w:vertAlign w:val="subscript"/>
              </w:rPr>
              <w:t>2</w:t>
            </w:r>
            <w:r w:rsidRPr="009F7F88">
              <w:rPr>
                <w:color w:val="000000" w:themeColor="text1"/>
                <w:w w:val="108"/>
              </w:rPr>
              <w:t xml:space="preserve"> +water</w:t>
            </w:r>
          </w:p>
        </w:tc>
        <w:tc>
          <w:tcPr>
            <w:tcW w:w="1134" w:type="dxa"/>
            <w:hideMark/>
          </w:tcPr>
          <w:p w14:paraId="764A6AD3" w14:textId="77777777" w:rsidR="009A1EF0" w:rsidRPr="009F7F88" w:rsidRDefault="009A1EF0" w:rsidP="009A1EF0">
            <w:pPr>
              <w:pStyle w:val="RSCT03TableBody"/>
              <w:jc w:val="left"/>
              <w:rPr>
                <w:color w:val="000000" w:themeColor="text1"/>
                <w:w w:val="108"/>
              </w:rPr>
            </w:pPr>
            <w:r w:rsidRPr="009F7F88">
              <w:rPr>
                <w:color w:val="000000" w:themeColor="text1"/>
                <w:w w:val="108"/>
              </w:rPr>
              <w:t>349</w:t>
            </w:r>
          </w:p>
        </w:tc>
        <w:tc>
          <w:tcPr>
            <w:tcW w:w="1134" w:type="dxa"/>
            <w:hideMark/>
          </w:tcPr>
          <w:p w14:paraId="1FF10642" w14:textId="77777777" w:rsidR="009A1EF0" w:rsidRPr="009F7F88" w:rsidRDefault="009A1EF0" w:rsidP="009A1EF0">
            <w:pPr>
              <w:pStyle w:val="RSCT03TableBody"/>
              <w:jc w:val="left"/>
              <w:rPr>
                <w:color w:val="000000" w:themeColor="text1"/>
                <w:w w:val="108"/>
              </w:rPr>
            </w:pPr>
            <w:r w:rsidRPr="009F7F88">
              <w:rPr>
                <w:color w:val="000000" w:themeColor="text1"/>
                <w:w w:val="108"/>
              </w:rPr>
              <w:t>2×10</w:t>
            </w:r>
            <w:r w:rsidRPr="009F7F88">
              <w:rPr>
                <w:color w:val="000000" w:themeColor="text1"/>
                <w:w w:val="108"/>
                <w:vertAlign w:val="superscript"/>
              </w:rPr>
              <w:t>4</w:t>
            </w:r>
          </w:p>
        </w:tc>
        <w:tc>
          <w:tcPr>
            <w:tcW w:w="1134" w:type="dxa"/>
            <w:hideMark/>
          </w:tcPr>
          <w:p w14:paraId="7C89D123" w14:textId="77777777" w:rsidR="009A1EF0" w:rsidRPr="009F7F88" w:rsidRDefault="009A1EF0" w:rsidP="009A1EF0">
            <w:pPr>
              <w:pStyle w:val="RSCT03TableBody"/>
              <w:jc w:val="left"/>
              <w:rPr>
                <w:color w:val="000000" w:themeColor="text1"/>
                <w:w w:val="108"/>
              </w:rPr>
            </w:pPr>
            <w:r w:rsidRPr="009F7F88">
              <w:rPr>
                <w:color w:val="000000" w:themeColor="text1"/>
                <w:w w:val="108"/>
              </w:rPr>
              <w:t>Glass</w:t>
            </w:r>
          </w:p>
        </w:tc>
        <w:tc>
          <w:tcPr>
            <w:tcW w:w="993" w:type="dxa"/>
            <w:hideMark/>
          </w:tcPr>
          <w:p w14:paraId="4E2930A3" w14:textId="77777777" w:rsidR="009A1EF0" w:rsidRPr="009F7F88" w:rsidRDefault="009A1EF0" w:rsidP="009A1EF0">
            <w:pPr>
              <w:pStyle w:val="RSCT03TableBody"/>
              <w:jc w:val="left"/>
              <w:rPr>
                <w:color w:val="000000" w:themeColor="text1"/>
                <w:w w:val="108"/>
              </w:rPr>
            </w:pPr>
            <w:r w:rsidRPr="009F7F88">
              <w:rPr>
                <w:color w:val="000000" w:themeColor="text1"/>
                <w:w w:val="108"/>
              </w:rPr>
              <w:t>Isooctane</w:t>
            </w:r>
          </w:p>
        </w:tc>
        <w:tc>
          <w:tcPr>
            <w:tcW w:w="992" w:type="dxa"/>
            <w:hideMark/>
          </w:tcPr>
          <w:p w14:paraId="1D3BC00C" w14:textId="77777777" w:rsidR="009A1EF0" w:rsidRPr="009F7F88" w:rsidRDefault="009A1EF0" w:rsidP="009A1EF0">
            <w:pPr>
              <w:pStyle w:val="RSCT03TableBody"/>
              <w:jc w:val="left"/>
              <w:rPr>
                <w:color w:val="000000" w:themeColor="text1"/>
                <w:w w:val="108"/>
              </w:rPr>
            </w:pPr>
            <w:r w:rsidRPr="009F7F88">
              <w:rPr>
                <w:color w:val="000000" w:themeColor="text1"/>
                <w:w w:val="108"/>
              </w:rPr>
              <w:t>100-400</w:t>
            </w:r>
          </w:p>
        </w:tc>
        <w:tc>
          <w:tcPr>
            <w:tcW w:w="850" w:type="dxa"/>
            <w:hideMark/>
          </w:tcPr>
          <w:p w14:paraId="1843563E" w14:textId="77777777" w:rsidR="009A1EF0" w:rsidRPr="009F7F88" w:rsidRDefault="009A1EF0" w:rsidP="009A1EF0">
            <w:pPr>
              <w:pStyle w:val="RSCT03TableBody"/>
              <w:jc w:val="left"/>
              <w:rPr>
                <w:color w:val="000000" w:themeColor="text1"/>
                <w:w w:val="108"/>
              </w:rPr>
            </w:pPr>
            <w:r w:rsidRPr="009F7F88">
              <w:rPr>
                <w:color w:val="000000" w:themeColor="text1"/>
                <w:w w:val="108"/>
              </w:rPr>
              <w:t>3</w:t>
            </w:r>
          </w:p>
        </w:tc>
        <w:tc>
          <w:tcPr>
            <w:tcW w:w="567" w:type="dxa"/>
            <w:hideMark/>
          </w:tcPr>
          <w:p w14:paraId="6A503FBE" w14:textId="29BAF3C6"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w w:val="108"/>
              </w:rPr>
              <w:instrText>∼</w:instrText>
            </w:r>
            <w:r w:rsidR="00BF34A6" w:rsidRPr="009F7F88">
              <w:rPr>
                <w:color w:val="000000" w:themeColor="text1"/>
                <w:w w:val="108"/>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container-title":"Materials Horizons","id":"ITEM-1","issue":"6","issued":{"date-parts":[["2018"]]},"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w:instrText>
            </w:r>
            <w:r w:rsidR="00BF34A6" w:rsidRPr="009F7F88">
              <w:rPr>
                <w:color w:val="000000" w:themeColor="text1"/>
                <w:w w:val="108"/>
              </w:rPr>
              <w:instrText>RF</w:instrText>
            </w:r>
            <w:r w:rsidR="00BF34A6" w:rsidRPr="009F7F88">
              <w:rPr>
                <w:rFonts w:ascii="SimSun" w:eastAsia="SimSun" w:hAnsi="SimSun" w:cs="SimSun" w:hint="eastAsia"/>
                <w:color w:val="000000" w:themeColor="text1"/>
                <w:w w:val="108"/>
              </w:rPr>
              <w:instrText>有机和炭气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作为电极材料</w:instrText>
            </w:r>
            <w:r w:rsidR="00BF34A6" w:rsidRPr="009F7F88">
              <w:rPr>
                <w:color w:val="000000" w:themeColor="text1"/>
                <w:w w:val="108"/>
              </w:rPr>
              <w:instrText>","page":"1166-1175","publisher":"Royal Society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19</w:t>
            </w:r>
            <w:r w:rsidRPr="009F7F88">
              <w:rPr>
                <w:color w:val="000000" w:themeColor="text1"/>
                <w:w w:val="108"/>
              </w:rPr>
              <w:fldChar w:fldCharType="end"/>
            </w:r>
          </w:p>
        </w:tc>
      </w:tr>
      <w:tr w:rsidR="009F7F88" w:rsidRPr="009F7F88" w14:paraId="2513CC6B" w14:textId="77777777" w:rsidTr="00046A05">
        <w:trPr>
          <w:trHeight w:val="209"/>
        </w:trPr>
        <w:tc>
          <w:tcPr>
            <w:tcW w:w="968" w:type="dxa"/>
            <w:vMerge/>
            <w:vAlign w:val="center"/>
            <w:hideMark/>
          </w:tcPr>
          <w:p w14:paraId="58E05768" w14:textId="77777777" w:rsidR="009A1EF0" w:rsidRPr="009F7F88" w:rsidRDefault="009A1EF0" w:rsidP="009A1EF0">
            <w:pPr>
              <w:pStyle w:val="RSCT03TableBody"/>
              <w:jc w:val="left"/>
              <w:rPr>
                <w:color w:val="000000" w:themeColor="text1"/>
                <w:w w:val="108"/>
              </w:rPr>
            </w:pPr>
          </w:p>
        </w:tc>
        <w:tc>
          <w:tcPr>
            <w:tcW w:w="2434" w:type="dxa"/>
            <w:hideMark/>
          </w:tcPr>
          <w:p w14:paraId="7F635B25" w14:textId="77777777" w:rsidR="009A1EF0" w:rsidRPr="009F7F88" w:rsidRDefault="009A1EF0" w:rsidP="009A1EF0">
            <w:pPr>
              <w:pStyle w:val="RSCT03TableBody"/>
              <w:jc w:val="left"/>
              <w:rPr>
                <w:color w:val="000000" w:themeColor="text1"/>
                <w:w w:val="108"/>
              </w:rPr>
            </w:pPr>
            <w:r w:rsidRPr="009F7F88">
              <w:rPr>
                <w:color w:val="000000" w:themeColor="text1"/>
                <w:w w:val="108"/>
              </w:rPr>
              <w:t xml:space="preserve">CNC, </w:t>
            </w:r>
            <w:proofErr w:type="spellStart"/>
            <w:r w:rsidRPr="009F7F88">
              <w:rPr>
                <w:color w:val="000000" w:themeColor="text1"/>
                <w:w w:val="108"/>
              </w:rPr>
              <w:t>Kymene</w:t>
            </w:r>
            <w:proofErr w:type="spellEnd"/>
            <w:r w:rsidRPr="009F7F88">
              <w:rPr>
                <w:color w:val="000000" w:themeColor="text1"/>
                <w:w w:val="108"/>
              </w:rPr>
              <w:t>, +water</w:t>
            </w:r>
          </w:p>
        </w:tc>
        <w:tc>
          <w:tcPr>
            <w:tcW w:w="1134" w:type="dxa"/>
            <w:hideMark/>
          </w:tcPr>
          <w:p w14:paraId="21AC9254" w14:textId="77777777" w:rsidR="009A1EF0" w:rsidRPr="009F7F88" w:rsidRDefault="009A1EF0" w:rsidP="009A1EF0">
            <w:pPr>
              <w:pStyle w:val="RSCT03TableBody"/>
              <w:jc w:val="left"/>
              <w:rPr>
                <w:color w:val="000000" w:themeColor="text1"/>
                <w:w w:val="108"/>
              </w:rPr>
            </w:pPr>
            <w:r w:rsidRPr="009F7F88">
              <w:rPr>
                <w:color w:val="000000" w:themeColor="text1"/>
                <w:w w:val="108"/>
              </w:rPr>
              <w:t>118-300</w:t>
            </w:r>
          </w:p>
        </w:tc>
        <w:tc>
          <w:tcPr>
            <w:tcW w:w="1134" w:type="dxa"/>
            <w:hideMark/>
          </w:tcPr>
          <w:p w14:paraId="74766BF7"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7E18DF8F"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1B456278"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4FDF5043" w14:textId="77777777" w:rsidR="009A1EF0" w:rsidRPr="009F7F88" w:rsidRDefault="009A1EF0" w:rsidP="009A1EF0">
            <w:pPr>
              <w:pStyle w:val="RSCT03TableBody"/>
              <w:jc w:val="left"/>
              <w:rPr>
                <w:color w:val="000000" w:themeColor="text1"/>
                <w:w w:val="108"/>
              </w:rPr>
            </w:pPr>
            <w:r w:rsidRPr="009F7F88">
              <w:rPr>
                <w:color w:val="000000" w:themeColor="text1"/>
                <w:w w:val="108"/>
              </w:rPr>
              <w:t>200-500</w:t>
            </w:r>
          </w:p>
        </w:tc>
        <w:tc>
          <w:tcPr>
            <w:tcW w:w="850" w:type="dxa"/>
            <w:hideMark/>
          </w:tcPr>
          <w:p w14:paraId="4516FCCC" w14:textId="77777777" w:rsidR="009A1EF0" w:rsidRPr="009F7F88" w:rsidRDefault="009A1EF0" w:rsidP="009A1EF0">
            <w:pPr>
              <w:pStyle w:val="RSCT03TableBody"/>
              <w:jc w:val="left"/>
              <w:rPr>
                <w:color w:val="000000" w:themeColor="text1"/>
                <w:w w:val="108"/>
              </w:rPr>
            </w:pPr>
            <w:r w:rsidRPr="009F7F88">
              <w:rPr>
                <w:color w:val="000000" w:themeColor="text1"/>
                <w:w w:val="108"/>
              </w:rPr>
              <w:t>2</w:t>
            </w:r>
          </w:p>
        </w:tc>
        <w:tc>
          <w:tcPr>
            <w:tcW w:w="567" w:type="dxa"/>
            <w:hideMark/>
          </w:tcPr>
          <w:p w14:paraId="1DECEB83" w14:textId="220AD29A"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Scientific Reports","id":"ITEM-1","issued":{"date-parts":[["2017"]]},"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纤维素纳米晶气凝胶</w:instrText>
            </w:r>
            <w:r w:rsidR="004E1277" w:rsidRPr="009F7F88">
              <w:rPr>
                <w:color w:val="000000" w:themeColor="text1"/>
                <w:w w:val="108"/>
              </w:rPr>
              <w:instrText>","page":"8018","title":"Direct Ink Write (DIW) 3D Printed Cellulose Nanocrystal Aerogel Structures","type":"article-journal","volume":"7"},"uris":["http://www.mendeley.com/documents/?uuid=4ba88c7f-8162-4ab1-8f37-372156f301f3"]}],"mendeley":{"formattedCitation":"&lt;sup&gt;181&lt;/sup&gt;","plainTextFormattedCitation":"181","previouslyFormattedCitation":"&lt;sup&gt;17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81</w:t>
            </w:r>
            <w:r w:rsidRPr="009F7F88">
              <w:rPr>
                <w:color w:val="000000" w:themeColor="text1"/>
                <w:w w:val="108"/>
              </w:rPr>
              <w:fldChar w:fldCharType="end"/>
            </w:r>
          </w:p>
        </w:tc>
      </w:tr>
      <w:tr w:rsidR="009F7F88" w:rsidRPr="009F7F88" w14:paraId="758E68CA" w14:textId="77777777" w:rsidTr="00046A05">
        <w:trPr>
          <w:trHeight w:val="209"/>
        </w:trPr>
        <w:tc>
          <w:tcPr>
            <w:tcW w:w="968" w:type="dxa"/>
            <w:vMerge/>
            <w:vAlign w:val="center"/>
            <w:hideMark/>
          </w:tcPr>
          <w:p w14:paraId="0395F7D2" w14:textId="77777777" w:rsidR="009A1EF0" w:rsidRPr="009F7F88" w:rsidRDefault="009A1EF0" w:rsidP="009A1EF0">
            <w:pPr>
              <w:pStyle w:val="RSCT03TableBody"/>
              <w:jc w:val="left"/>
              <w:rPr>
                <w:color w:val="000000" w:themeColor="text1"/>
                <w:w w:val="108"/>
              </w:rPr>
            </w:pPr>
          </w:p>
        </w:tc>
        <w:tc>
          <w:tcPr>
            <w:tcW w:w="2434" w:type="dxa"/>
            <w:hideMark/>
          </w:tcPr>
          <w:p w14:paraId="5A21D9D4" w14:textId="43F22774" w:rsidR="009A1EF0" w:rsidRPr="009F7F88" w:rsidRDefault="009A1EF0" w:rsidP="009A1EF0">
            <w:pPr>
              <w:pStyle w:val="RSCT03TableBody"/>
              <w:jc w:val="left"/>
              <w:rPr>
                <w:color w:val="000000" w:themeColor="text1"/>
                <w:w w:val="108"/>
              </w:rPr>
            </w:pPr>
            <w:r w:rsidRPr="009F7F88">
              <w:rPr>
                <w:color w:val="000000" w:themeColor="text1"/>
                <w:w w:val="108"/>
              </w:rPr>
              <w:t>Ag nanowire, GO +water</w:t>
            </w:r>
          </w:p>
        </w:tc>
        <w:tc>
          <w:tcPr>
            <w:tcW w:w="1134" w:type="dxa"/>
            <w:hideMark/>
          </w:tcPr>
          <w:p w14:paraId="5FAE9280" w14:textId="77777777" w:rsidR="009A1EF0" w:rsidRPr="009F7F88" w:rsidRDefault="009A1EF0" w:rsidP="009A1EF0">
            <w:pPr>
              <w:pStyle w:val="RSCT03TableBody"/>
              <w:jc w:val="left"/>
              <w:rPr>
                <w:color w:val="000000" w:themeColor="text1"/>
                <w:w w:val="108"/>
              </w:rPr>
            </w:pPr>
            <w:r w:rsidRPr="009F7F88">
              <w:rPr>
                <w:color w:val="000000" w:themeColor="text1"/>
                <w:w w:val="108"/>
              </w:rPr>
              <w:t>187.5</w:t>
            </w:r>
          </w:p>
        </w:tc>
        <w:tc>
          <w:tcPr>
            <w:tcW w:w="1134" w:type="dxa"/>
            <w:hideMark/>
          </w:tcPr>
          <w:p w14:paraId="47371556" w14:textId="77777777" w:rsidR="009A1EF0" w:rsidRPr="009F7F88" w:rsidRDefault="009A1EF0" w:rsidP="009A1EF0">
            <w:pPr>
              <w:pStyle w:val="RSCT03TableBody"/>
              <w:jc w:val="left"/>
              <w:rPr>
                <w:color w:val="000000" w:themeColor="text1"/>
                <w:w w:val="108"/>
              </w:rPr>
            </w:pPr>
            <w:r w:rsidRPr="009F7F88">
              <w:rPr>
                <w:color w:val="000000" w:themeColor="text1"/>
                <w:w w:val="108"/>
              </w:rPr>
              <w:t>8×10</w:t>
            </w:r>
            <w:r w:rsidRPr="009F7F88">
              <w:rPr>
                <w:color w:val="000000" w:themeColor="text1"/>
                <w:w w:val="108"/>
                <w:vertAlign w:val="superscript"/>
              </w:rPr>
              <w:t>4</w:t>
            </w:r>
          </w:p>
        </w:tc>
        <w:tc>
          <w:tcPr>
            <w:tcW w:w="1134" w:type="dxa"/>
            <w:hideMark/>
          </w:tcPr>
          <w:p w14:paraId="273A601B" w14:textId="77777777" w:rsidR="009A1EF0" w:rsidRPr="009F7F88" w:rsidRDefault="009A1EF0" w:rsidP="009A1EF0">
            <w:pPr>
              <w:pStyle w:val="RSCT03TableBody"/>
              <w:jc w:val="left"/>
              <w:rPr>
                <w:color w:val="000000" w:themeColor="text1"/>
                <w:w w:val="108"/>
              </w:rPr>
            </w:pPr>
            <w:r w:rsidRPr="009F7F88">
              <w:rPr>
                <w:color w:val="000000" w:themeColor="text1"/>
                <w:w w:val="108"/>
              </w:rPr>
              <w:t>PET</w:t>
            </w:r>
          </w:p>
        </w:tc>
        <w:tc>
          <w:tcPr>
            <w:tcW w:w="993" w:type="dxa"/>
            <w:hideMark/>
          </w:tcPr>
          <w:p w14:paraId="0585B9D0"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76361768" w14:textId="77777777" w:rsidR="009A1EF0" w:rsidRPr="009F7F88" w:rsidRDefault="009A1EF0" w:rsidP="009A1EF0">
            <w:pPr>
              <w:pStyle w:val="RSCT03TableBody"/>
              <w:jc w:val="left"/>
              <w:rPr>
                <w:color w:val="000000" w:themeColor="text1"/>
                <w:w w:val="108"/>
              </w:rPr>
            </w:pPr>
            <w:r w:rsidRPr="009F7F88">
              <w:rPr>
                <w:color w:val="000000" w:themeColor="text1"/>
                <w:w w:val="108"/>
              </w:rPr>
              <w:t>110-500</w:t>
            </w:r>
          </w:p>
        </w:tc>
        <w:tc>
          <w:tcPr>
            <w:tcW w:w="850" w:type="dxa"/>
            <w:hideMark/>
          </w:tcPr>
          <w:p w14:paraId="142CEF7D" w14:textId="77777777" w:rsidR="009A1EF0" w:rsidRPr="009F7F88" w:rsidRDefault="009A1EF0" w:rsidP="009A1EF0">
            <w:pPr>
              <w:pStyle w:val="RSCT03TableBody"/>
              <w:jc w:val="left"/>
              <w:rPr>
                <w:color w:val="000000" w:themeColor="text1"/>
                <w:w w:val="108"/>
              </w:rPr>
            </w:pPr>
            <w:r w:rsidRPr="009F7F88">
              <w:rPr>
                <w:color w:val="000000" w:themeColor="text1"/>
                <w:w w:val="108"/>
              </w:rPr>
              <w:t>4-10</w:t>
            </w:r>
          </w:p>
        </w:tc>
        <w:tc>
          <w:tcPr>
            <w:tcW w:w="567" w:type="dxa"/>
            <w:hideMark/>
          </w:tcPr>
          <w:p w14:paraId="1AEC47E2" w14:textId="6EFB54CC"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container-title":"Nanoscale","id":"ITEM-1","issue":"43","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通过添加氧化石墨烯或</w:instrText>
            </w:r>
            <w:r w:rsidR="004E1277" w:rsidRPr="009F7F88">
              <w:rPr>
                <w:color w:val="000000" w:themeColor="text1"/>
                <w:w w:val="108"/>
              </w:rPr>
              <w:instrText>Mxene</w:instrText>
            </w:r>
            <w:r w:rsidR="004E1277" w:rsidRPr="009F7F88">
              <w:rPr>
                <w:rFonts w:ascii="SimSun" w:eastAsia="SimSun" w:hAnsi="SimSun" w:cs="SimSun" w:hint="eastAsia"/>
                <w:color w:val="000000" w:themeColor="text1"/>
                <w:w w:val="108"/>
              </w:rPr>
              <w:instrText>，得到银、碳纳米管、氧化锰、氧化锌等纳米线可打印凝胶</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用于柔性电子</w:instrText>
            </w:r>
            <w:r w:rsidR="004E1277" w:rsidRPr="009F7F88">
              <w:rPr>
                <w:color w:val="000000" w:themeColor="text1"/>
                <w:w w:val="108"/>
              </w:rPr>
              <w:instrText>","page":"20096-20107","publisher":"Royal Society of Chemistry","title":"A general gelation 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17</w:t>
            </w:r>
            <w:r w:rsidRPr="009F7F88">
              <w:rPr>
                <w:color w:val="000000" w:themeColor="text1"/>
                <w:w w:val="108"/>
              </w:rPr>
              <w:fldChar w:fldCharType="end"/>
            </w:r>
          </w:p>
        </w:tc>
      </w:tr>
      <w:tr w:rsidR="009F7F88" w:rsidRPr="009F7F88" w14:paraId="5C5829BA" w14:textId="77777777" w:rsidTr="00046A05">
        <w:trPr>
          <w:trHeight w:val="209"/>
        </w:trPr>
        <w:tc>
          <w:tcPr>
            <w:tcW w:w="968" w:type="dxa"/>
            <w:vMerge/>
            <w:vAlign w:val="center"/>
            <w:hideMark/>
          </w:tcPr>
          <w:p w14:paraId="7356F65B" w14:textId="77777777" w:rsidR="009A1EF0" w:rsidRPr="009F7F88" w:rsidRDefault="009A1EF0" w:rsidP="009A1EF0">
            <w:pPr>
              <w:pStyle w:val="RSCT03TableBody"/>
              <w:jc w:val="left"/>
              <w:rPr>
                <w:color w:val="000000" w:themeColor="text1"/>
                <w:w w:val="108"/>
              </w:rPr>
            </w:pPr>
          </w:p>
        </w:tc>
        <w:tc>
          <w:tcPr>
            <w:tcW w:w="2434" w:type="dxa"/>
            <w:hideMark/>
          </w:tcPr>
          <w:p w14:paraId="31DE9B7D" w14:textId="6C078B2D" w:rsidR="009A1EF0" w:rsidRPr="009F7F88" w:rsidRDefault="009A1EF0" w:rsidP="009A1EF0">
            <w:pPr>
              <w:pStyle w:val="RSCT03TableBody"/>
              <w:jc w:val="left"/>
              <w:rPr>
                <w:color w:val="000000" w:themeColor="text1"/>
                <w:w w:val="108"/>
              </w:rPr>
            </w:pPr>
            <w:r w:rsidRPr="009F7F88">
              <w:rPr>
                <w:color w:val="000000" w:themeColor="text1"/>
                <w:w w:val="108"/>
              </w:rPr>
              <w:t xml:space="preserve">GO, fumed </w:t>
            </w:r>
            <w:r w:rsidR="006255AA" w:rsidRPr="009F7F88">
              <w:rPr>
                <w:color w:val="000000" w:themeColor="text1"/>
              </w:rPr>
              <w:t>SiO</w:t>
            </w:r>
            <w:r w:rsidR="006255AA" w:rsidRPr="009F7F88">
              <w:rPr>
                <w:color w:val="000000" w:themeColor="text1"/>
                <w:vertAlign w:val="subscript"/>
              </w:rPr>
              <w:t>2</w:t>
            </w:r>
            <w:r w:rsidRPr="009F7F88">
              <w:rPr>
                <w:color w:val="000000" w:themeColor="text1"/>
                <w:w w:val="108"/>
              </w:rPr>
              <w:t xml:space="preserve"> +water</w:t>
            </w:r>
          </w:p>
        </w:tc>
        <w:tc>
          <w:tcPr>
            <w:tcW w:w="1134" w:type="dxa"/>
            <w:hideMark/>
          </w:tcPr>
          <w:p w14:paraId="43FFDA6F" w14:textId="77777777" w:rsidR="009A1EF0" w:rsidRPr="009F7F88" w:rsidRDefault="009A1EF0" w:rsidP="009A1EF0">
            <w:pPr>
              <w:pStyle w:val="RSCT03TableBody"/>
              <w:jc w:val="left"/>
              <w:rPr>
                <w:color w:val="000000" w:themeColor="text1"/>
                <w:w w:val="108"/>
              </w:rPr>
            </w:pPr>
            <w:r w:rsidRPr="009F7F88">
              <w:rPr>
                <w:color w:val="000000" w:themeColor="text1"/>
                <w:w w:val="108"/>
              </w:rPr>
              <w:t>156.7</w:t>
            </w:r>
          </w:p>
        </w:tc>
        <w:tc>
          <w:tcPr>
            <w:tcW w:w="1134" w:type="dxa"/>
            <w:hideMark/>
          </w:tcPr>
          <w:p w14:paraId="496BADDD" w14:textId="77777777" w:rsidR="009A1EF0" w:rsidRPr="009F7F88" w:rsidRDefault="009A1EF0" w:rsidP="009A1EF0">
            <w:pPr>
              <w:pStyle w:val="RSCT03TableBody"/>
              <w:jc w:val="left"/>
              <w:rPr>
                <w:color w:val="000000" w:themeColor="text1"/>
                <w:w w:val="108"/>
              </w:rPr>
            </w:pPr>
            <w:r w:rsidRPr="009F7F88">
              <w:rPr>
                <w:color w:val="000000" w:themeColor="text1"/>
                <w:w w:val="108"/>
              </w:rPr>
              <w:t>2.3×10</w:t>
            </w:r>
            <w:r w:rsidRPr="009F7F88">
              <w:rPr>
                <w:color w:val="000000" w:themeColor="text1"/>
                <w:w w:val="108"/>
                <w:vertAlign w:val="superscript"/>
              </w:rPr>
              <w:t>3</w:t>
            </w:r>
          </w:p>
        </w:tc>
        <w:tc>
          <w:tcPr>
            <w:tcW w:w="1134" w:type="dxa"/>
            <w:hideMark/>
          </w:tcPr>
          <w:p w14:paraId="42F9D372" w14:textId="77777777" w:rsidR="009A1EF0" w:rsidRPr="009F7F88" w:rsidRDefault="009A1EF0" w:rsidP="009A1EF0">
            <w:pPr>
              <w:pStyle w:val="RSCT03TableBody"/>
              <w:jc w:val="left"/>
              <w:rPr>
                <w:color w:val="000000" w:themeColor="text1"/>
                <w:w w:val="108"/>
              </w:rPr>
            </w:pPr>
            <w:r w:rsidRPr="009F7F88">
              <w:rPr>
                <w:color w:val="000000" w:themeColor="text1"/>
                <w:w w:val="108"/>
              </w:rPr>
              <w:t>Silicon</w:t>
            </w:r>
          </w:p>
        </w:tc>
        <w:tc>
          <w:tcPr>
            <w:tcW w:w="993" w:type="dxa"/>
            <w:hideMark/>
          </w:tcPr>
          <w:p w14:paraId="0531A64B" w14:textId="77777777" w:rsidR="009A1EF0" w:rsidRPr="009F7F88" w:rsidRDefault="009A1EF0" w:rsidP="009A1EF0">
            <w:pPr>
              <w:pStyle w:val="RSCT03TableBody"/>
              <w:jc w:val="left"/>
              <w:rPr>
                <w:color w:val="000000" w:themeColor="text1"/>
                <w:w w:val="108"/>
              </w:rPr>
            </w:pPr>
            <w:r w:rsidRPr="009F7F88">
              <w:rPr>
                <w:color w:val="000000" w:themeColor="text1"/>
                <w:w w:val="108"/>
              </w:rPr>
              <w:t>Isooctane</w:t>
            </w:r>
          </w:p>
        </w:tc>
        <w:tc>
          <w:tcPr>
            <w:tcW w:w="992" w:type="dxa"/>
            <w:hideMark/>
          </w:tcPr>
          <w:p w14:paraId="5CC5319C" w14:textId="77777777" w:rsidR="009A1EF0" w:rsidRPr="009F7F88" w:rsidRDefault="009A1EF0" w:rsidP="009A1EF0">
            <w:pPr>
              <w:pStyle w:val="RSCT03TableBody"/>
              <w:jc w:val="left"/>
              <w:rPr>
                <w:color w:val="000000" w:themeColor="text1"/>
                <w:w w:val="108"/>
              </w:rPr>
            </w:pPr>
            <w:r w:rsidRPr="009F7F88">
              <w:rPr>
                <w:color w:val="000000" w:themeColor="text1"/>
                <w:w w:val="108"/>
              </w:rPr>
              <w:t>250</w:t>
            </w:r>
          </w:p>
        </w:tc>
        <w:tc>
          <w:tcPr>
            <w:tcW w:w="850" w:type="dxa"/>
            <w:hideMark/>
          </w:tcPr>
          <w:p w14:paraId="140D0784"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567" w:type="dxa"/>
            <w:hideMark/>
          </w:tcPr>
          <w:p w14:paraId="52E5FE43" w14:textId="73B21080"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container-title":"Nature Communications","id":"ITEM-1","issued":{"date-parts":[["2015"]]},"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第一篇</w:instrText>
            </w:r>
            <w:r w:rsidR="00BF34A6" w:rsidRPr="009F7F88">
              <w:rPr>
                <w:color w:val="000000" w:themeColor="text1"/>
                <w:w w:val="108"/>
              </w:rPr>
              <w:instrText>3D</w:instrText>
            </w:r>
            <w:r w:rsidR="00BF34A6" w:rsidRPr="009F7F88">
              <w:rPr>
                <w:rFonts w:ascii="SimSun" w:eastAsia="SimSun" w:hAnsi="SimSun" w:cs="SimSun" w:hint="eastAsia"/>
                <w:color w:val="000000" w:themeColor="text1"/>
                <w:w w:val="108"/>
              </w:rPr>
              <w:instrText>打印气凝胶文献</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两种途径：添加气相氧化硅最后</w:instrText>
            </w:r>
            <w:r w:rsidR="00BF34A6" w:rsidRPr="009F7F88">
              <w:rPr>
                <w:color w:val="000000" w:themeColor="text1"/>
                <w:w w:val="108"/>
              </w:rPr>
              <w:instrText>etching</w:instrText>
            </w:r>
            <w:r w:rsidR="00BF34A6" w:rsidRPr="009F7F88">
              <w:rPr>
                <w:rFonts w:ascii="SimSun" w:eastAsia="SimSun" w:hAnsi="SimSun" w:cs="SimSun" w:hint="eastAsia"/>
                <w:color w:val="000000" w:themeColor="text1"/>
                <w:w w:val="108"/>
              </w:rPr>
              <w:instrText>；添加</w:instrText>
            </w:r>
            <w:r w:rsidR="00BF34A6" w:rsidRPr="009F7F88">
              <w:rPr>
                <w:color w:val="000000" w:themeColor="text1"/>
                <w:w w:val="108"/>
              </w:rPr>
              <w:instrText>R-F</w:instrText>
            </w:r>
            <w:r w:rsidR="00BF34A6" w:rsidRPr="009F7F88">
              <w:rPr>
                <w:rFonts w:ascii="SimSun" w:eastAsia="SimSun" w:hAnsi="SimSun" w:cs="SimSun" w:hint="eastAsia"/>
                <w:color w:val="000000" w:themeColor="text1"/>
                <w:w w:val="108"/>
              </w:rPr>
              <w:instrText>溶胶</w:instrText>
            </w:r>
            <w:r w:rsidR="00BF34A6" w:rsidRPr="009F7F88">
              <w:rPr>
                <w:color w:val="000000" w:themeColor="text1"/>
                <w:w w:val="108"/>
              </w:rPr>
              <w:instrText>","page":"6962","publisher":"Nature Publishing Group","title":"Highly comp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18</w:t>
            </w:r>
            <w:r w:rsidRPr="009F7F88">
              <w:rPr>
                <w:color w:val="000000" w:themeColor="text1"/>
                <w:w w:val="108"/>
              </w:rPr>
              <w:fldChar w:fldCharType="end"/>
            </w:r>
          </w:p>
        </w:tc>
      </w:tr>
      <w:tr w:rsidR="009F7F88" w:rsidRPr="009F7F88" w14:paraId="0CD550D0" w14:textId="77777777" w:rsidTr="00046A05">
        <w:trPr>
          <w:trHeight w:val="209"/>
        </w:trPr>
        <w:tc>
          <w:tcPr>
            <w:tcW w:w="968" w:type="dxa"/>
            <w:vMerge/>
            <w:vAlign w:val="center"/>
            <w:hideMark/>
          </w:tcPr>
          <w:p w14:paraId="3D45B929" w14:textId="77777777" w:rsidR="009A1EF0" w:rsidRPr="009F7F88" w:rsidRDefault="009A1EF0" w:rsidP="009A1EF0">
            <w:pPr>
              <w:pStyle w:val="RSCT03TableBody"/>
              <w:jc w:val="left"/>
              <w:rPr>
                <w:color w:val="000000" w:themeColor="text1"/>
                <w:w w:val="108"/>
              </w:rPr>
            </w:pPr>
          </w:p>
        </w:tc>
        <w:tc>
          <w:tcPr>
            <w:tcW w:w="2434" w:type="dxa"/>
            <w:hideMark/>
          </w:tcPr>
          <w:p w14:paraId="5CFA1D48" w14:textId="77777777" w:rsidR="009A1EF0" w:rsidRPr="009F7F88" w:rsidRDefault="009A1EF0" w:rsidP="009A1EF0">
            <w:pPr>
              <w:pStyle w:val="RSCT03TableBody"/>
              <w:jc w:val="left"/>
              <w:rPr>
                <w:color w:val="000000" w:themeColor="text1"/>
                <w:w w:val="108"/>
              </w:rPr>
            </w:pPr>
            <w:r w:rsidRPr="009F7F88">
              <w:rPr>
                <w:color w:val="000000" w:themeColor="text1"/>
                <w:w w:val="108"/>
              </w:rPr>
              <w:t>Polyaniline, GO +NMP/water</w:t>
            </w:r>
          </w:p>
        </w:tc>
        <w:tc>
          <w:tcPr>
            <w:tcW w:w="1134" w:type="dxa"/>
            <w:hideMark/>
          </w:tcPr>
          <w:p w14:paraId="0242340B" w14:textId="77777777" w:rsidR="009A1EF0" w:rsidRPr="009F7F88" w:rsidRDefault="009A1EF0" w:rsidP="009A1EF0">
            <w:pPr>
              <w:pStyle w:val="RSCT03TableBody"/>
              <w:jc w:val="left"/>
              <w:rPr>
                <w:color w:val="000000" w:themeColor="text1"/>
                <w:w w:val="108"/>
              </w:rPr>
            </w:pPr>
            <w:r w:rsidRPr="009F7F88">
              <w:rPr>
                <w:color w:val="000000" w:themeColor="text1"/>
                <w:w w:val="108"/>
              </w:rPr>
              <w:t>17.6-20.9</w:t>
            </w:r>
          </w:p>
        </w:tc>
        <w:tc>
          <w:tcPr>
            <w:tcW w:w="1134" w:type="dxa"/>
            <w:hideMark/>
          </w:tcPr>
          <w:p w14:paraId="40D33827" w14:textId="2DD1A774" w:rsidR="009A1EF0" w:rsidRPr="009F7F88" w:rsidRDefault="009A1EF0" w:rsidP="009A1EF0">
            <w:pPr>
              <w:pStyle w:val="RSCT03TableBody"/>
              <w:jc w:val="left"/>
              <w:rPr>
                <w:color w:val="000000" w:themeColor="text1"/>
                <w:w w:val="108"/>
              </w:rPr>
            </w:pPr>
            <w:r w:rsidRPr="009F7F88">
              <w:rPr>
                <w:color w:val="000000" w:themeColor="text1"/>
                <w:w w:val="108"/>
              </w:rPr>
              <w:t>6×10</w:t>
            </w:r>
            <w:r w:rsidRPr="009F7F88">
              <w:rPr>
                <w:color w:val="000000" w:themeColor="text1"/>
                <w:w w:val="108"/>
                <w:vertAlign w:val="superscript"/>
              </w:rPr>
              <w:t>2</w:t>
            </w:r>
            <w:r w:rsidRPr="009F7F88">
              <w:rPr>
                <w:color w:val="000000" w:themeColor="text1"/>
                <w:w w:val="108"/>
              </w:rPr>
              <w:t>-3×10</w:t>
            </w:r>
            <w:r w:rsidRPr="009F7F88">
              <w:rPr>
                <w:color w:val="000000" w:themeColor="text1"/>
                <w:w w:val="108"/>
                <w:vertAlign w:val="superscript"/>
              </w:rPr>
              <w:t>3</w:t>
            </w:r>
          </w:p>
        </w:tc>
        <w:tc>
          <w:tcPr>
            <w:tcW w:w="1134" w:type="dxa"/>
            <w:hideMark/>
          </w:tcPr>
          <w:p w14:paraId="021E05D1" w14:textId="77777777" w:rsidR="009A1EF0" w:rsidRPr="009F7F88" w:rsidRDefault="009A1EF0" w:rsidP="009A1EF0">
            <w:pPr>
              <w:pStyle w:val="RSCT03TableBody"/>
              <w:jc w:val="left"/>
              <w:rPr>
                <w:color w:val="000000" w:themeColor="text1"/>
                <w:w w:val="108"/>
              </w:rPr>
            </w:pPr>
            <w:r w:rsidRPr="009F7F88">
              <w:rPr>
                <w:color w:val="000000" w:themeColor="text1"/>
                <w:w w:val="108"/>
              </w:rPr>
              <w:t>Polystyrene</w:t>
            </w:r>
          </w:p>
        </w:tc>
        <w:tc>
          <w:tcPr>
            <w:tcW w:w="993" w:type="dxa"/>
            <w:hideMark/>
          </w:tcPr>
          <w:p w14:paraId="54D1DEA5"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125730DF" w14:textId="77777777" w:rsidR="009A1EF0" w:rsidRPr="009F7F88" w:rsidRDefault="009A1EF0" w:rsidP="009A1EF0">
            <w:pPr>
              <w:pStyle w:val="RSCT03TableBody"/>
              <w:jc w:val="left"/>
              <w:rPr>
                <w:color w:val="000000" w:themeColor="text1"/>
                <w:w w:val="108"/>
              </w:rPr>
            </w:pPr>
            <w:r w:rsidRPr="009F7F88">
              <w:rPr>
                <w:color w:val="000000" w:themeColor="text1"/>
                <w:w w:val="108"/>
              </w:rPr>
              <w:t>400-600</w:t>
            </w:r>
          </w:p>
        </w:tc>
        <w:tc>
          <w:tcPr>
            <w:tcW w:w="850" w:type="dxa"/>
            <w:hideMark/>
          </w:tcPr>
          <w:p w14:paraId="35FA85B9"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567" w:type="dxa"/>
            <w:hideMark/>
          </w:tcPr>
          <w:p w14:paraId="66E8D236" w14:textId="3EC6207E"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ami.7b19635","ISSN":"19448252","abstract":"We apply direct ink writing for the three-dimensional (3D) printing of polyaniline/reduced graphene oxide (PANI/RGO) composites with PANI/graphene oxide (PANI/GO) gel as printable inks. The PANI/GO gel inks for 3D printing are prepared via self-assembly of PANI and GO in a blend solvent of N-methyl-2-pyrrolidinone and water, and offer both shaping capability, self-sustainability, and electrical conductivity after reduction of GO. PANI/RGO interdigital electrodes are fabricated with 3D printing, and based on these electrodes, a planar solid-state supercapacitor is constructed, which exhibits high performance with an areal specific capacitance of 1329 mF cm -2 . The approach developed in this work provides a simple, economic, and effective way to fabricate PANI-based 3D architectures, which leads to promising application in future energy and electric devices at micro-nano scale.","author":[{"dropping-particle":"","family":"Wang","given":"Zishen","non-dropping-particle":"","parse-names":false,"suffix":""},{"dropping-particle":"","family":"Zhang","given":"Qin</w:instrText>
            </w:r>
            <w:r w:rsidR="004E1277" w:rsidRPr="009F7F88">
              <w:rPr>
                <w:rFonts w:hint="eastAsia"/>
                <w:color w:val="000000" w:themeColor="text1"/>
                <w:w w:val="108"/>
              </w:rPr>
              <w:instrText>′</w:instrText>
            </w:r>
            <w:r w:rsidR="004E1277" w:rsidRPr="009F7F88">
              <w:rPr>
                <w:color w:val="000000" w:themeColor="text1"/>
                <w:w w:val="108"/>
              </w:rPr>
              <w:instrText>e","non-dropping-particle":"","parse-names":false,"suffix":""},{"dropping-particle":"","family":"Long","given":"Shichuan","non-dropping-particle":"","parse-names":false,"suffix":""},{"dropping-particle":"","family":"Luo","given":"Yangxi","non-dropping-particle":"","parse-names":false,"suffix":""},{"dropping-particle":"","family":"Yu","given":"Peikai","non-dropping-particle":"","parse-names":false,"suffix":""},{"dropping-particle":"","family":"Tan","given":"Zhibing","non-dropping-particle":"","parse-names":false,"suffix":""},{"dropping-particle":"","family":"Bai","given":"Jie","non-dropping-particle":"","parse-names":false,"suffix":""},{"dropping-particle":"","family":"Qu","given":"Baihua","non-dropping-particle":"","parse-names":false,"suffix":""},{"dropping-particle":"","family":"Yang","given":"Yang","non-dropping-particle":"","parse-names":false,"suffix":""},{"dropping-particle":"","family":"Shi","given":"Jia","non-dropping-particle":"","parse-names":false,"suffix":""},{"dropping-particle":"","family":"Zhou","given":"Hua","non-dropping-particle":"","parse-names":false,"suffix":""},{"dropping-particle":"","family":"Xiao","given":"Zong Yuan","non-dropping-particle":"","parse-names":false,"suffix":""},{"dropping-particle":"","family":"Hong","given":"Wenjing","non-dropping-particle":"","parse-names":false,"suffix":""},{"dropping-particle":"","family":"Bai","given":"Hua","non-dropping-particle":"","parse-names":false,"suffix":""}],"container-title":"ACS Applied Materials and Interfaces","id":"ITEM-1","issue":"12","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虽然不确定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未写干燥过程</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从</w:instrText>
            </w:r>
            <w:r w:rsidR="004E1277" w:rsidRPr="009F7F88">
              <w:rPr>
                <w:color w:val="000000" w:themeColor="text1"/>
                <w:w w:val="108"/>
              </w:rPr>
              <w:instrText>SEM</w:instrText>
            </w:r>
            <w:r w:rsidR="004E1277" w:rsidRPr="009F7F88">
              <w:rPr>
                <w:rFonts w:ascii="SimSun" w:eastAsia="SimSun" w:hAnsi="SimSun" w:cs="SimSun" w:hint="eastAsia"/>
                <w:color w:val="000000" w:themeColor="text1"/>
                <w:w w:val="108"/>
              </w:rPr>
              <w:instrText>图看是轻质多孔结构</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全</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聚苯胺</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还原氧化石墨烯超级电容器</w:instrText>
            </w:r>
            <w:r w:rsidR="004E1277" w:rsidRPr="009F7F88">
              <w:rPr>
                <w:color w:val="000000" w:themeColor="text1"/>
                <w:w w:val="108"/>
              </w:rPr>
              <w:instrText>","page":"10437-10444","title":"Three-Dimensional Printing of Polyaniline/Reduced Graphene Oxide Composite for High-Performance Planar Supercapacitor","type":"article-journal","volume":"10"},"uris":["http://www.mendeley.com/documents/?uuid=37ea0b8b-bbab-415f-a43d-5dc92a5b390c"]}],"mendeley":{"formattedCitation":"&lt;sup&gt;248&lt;/sup&gt;","plainTextFormattedCitation":"248","previouslyFormattedCitation":"&lt;sup&gt;24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8</w:t>
            </w:r>
            <w:r w:rsidRPr="009F7F88">
              <w:rPr>
                <w:color w:val="000000" w:themeColor="text1"/>
                <w:w w:val="108"/>
              </w:rPr>
              <w:fldChar w:fldCharType="end"/>
            </w:r>
          </w:p>
        </w:tc>
      </w:tr>
      <w:tr w:rsidR="009F7F88" w:rsidRPr="009F7F88" w14:paraId="62C03D26" w14:textId="77777777" w:rsidTr="00046A05">
        <w:trPr>
          <w:trHeight w:val="209"/>
        </w:trPr>
        <w:tc>
          <w:tcPr>
            <w:tcW w:w="968" w:type="dxa"/>
            <w:vMerge/>
            <w:vAlign w:val="center"/>
            <w:hideMark/>
          </w:tcPr>
          <w:p w14:paraId="6E8A0451" w14:textId="77777777" w:rsidR="009A1EF0" w:rsidRPr="009F7F88" w:rsidRDefault="009A1EF0" w:rsidP="009A1EF0">
            <w:pPr>
              <w:pStyle w:val="RSCT03TableBody"/>
              <w:jc w:val="left"/>
              <w:rPr>
                <w:color w:val="000000" w:themeColor="text1"/>
                <w:w w:val="108"/>
              </w:rPr>
            </w:pPr>
          </w:p>
        </w:tc>
        <w:tc>
          <w:tcPr>
            <w:tcW w:w="2434" w:type="dxa"/>
            <w:hideMark/>
          </w:tcPr>
          <w:p w14:paraId="562F16D3" w14:textId="77777777" w:rsidR="009A1EF0" w:rsidRPr="009F7F88" w:rsidRDefault="009A1EF0" w:rsidP="009A1EF0">
            <w:pPr>
              <w:pStyle w:val="RSCT03TableBody"/>
              <w:jc w:val="left"/>
              <w:rPr>
                <w:color w:val="000000" w:themeColor="text1"/>
                <w:w w:val="108"/>
              </w:rPr>
            </w:pPr>
            <w:r w:rsidRPr="009F7F88">
              <w:rPr>
                <w:color w:val="000000" w:themeColor="text1"/>
                <w:w w:val="108"/>
              </w:rPr>
              <w:t xml:space="preserve">T-CNF, </w:t>
            </w:r>
            <w:proofErr w:type="spellStart"/>
            <w:r w:rsidRPr="009F7F88">
              <w:rPr>
                <w:color w:val="000000" w:themeColor="text1"/>
                <w:w w:val="108"/>
              </w:rPr>
              <w:t>Kymene</w:t>
            </w:r>
            <w:proofErr w:type="spellEnd"/>
            <w:r w:rsidRPr="009F7F88">
              <w:rPr>
                <w:color w:val="000000" w:themeColor="text1"/>
                <w:w w:val="108"/>
              </w:rPr>
              <w:t xml:space="preserve"> +water</w:t>
            </w:r>
          </w:p>
        </w:tc>
        <w:tc>
          <w:tcPr>
            <w:tcW w:w="1134" w:type="dxa"/>
            <w:hideMark/>
          </w:tcPr>
          <w:p w14:paraId="678B701F" w14:textId="77777777" w:rsidR="009A1EF0" w:rsidRPr="009F7F88" w:rsidRDefault="009A1EF0" w:rsidP="009A1EF0">
            <w:pPr>
              <w:pStyle w:val="RSCT03TableBody"/>
              <w:jc w:val="left"/>
              <w:rPr>
                <w:color w:val="000000" w:themeColor="text1"/>
                <w:w w:val="108"/>
              </w:rPr>
            </w:pPr>
            <w:r w:rsidRPr="009F7F88">
              <w:rPr>
                <w:color w:val="000000" w:themeColor="text1"/>
                <w:w w:val="108"/>
              </w:rPr>
              <w:t>28.6</w:t>
            </w:r>
          </w:p>
        </w:tc>
        <w:tc>
          <w:tcPr>
            <w:tcW w:w="1134" w:type="dxa"/>
            <w:hideMark/>
          </w:tcPr>
          <w:p w14:paraId="6B593C70" w14:textId="77777777" w:rsidR="009A1EF0" w:rsidRPr="009F7F88" w:rsidRDefault="009A1EF0" w:rsidP="009A1EF0">
            <w:pPr>
              <w:pStyle w:val="RSCT03TableBody"/>
              <w:jc w:val="left"/>
              <w:rPr>
                <w:color w:val="000000" w:themeColor="text1"/>
                <w:w w:val="108"/>
              </w:rPr>
            </w:pPr>
            <w:r w:rsidRPr="009F7F88">
              <w:rPr>
                <w:color w:val="000000" w:themeColor="text1"/>
                <w:w w:val="108"/>
              </w:rPr>
              <w:t>6×10</w:t>
            </w:r>
            <w:r w:rsidRPr="009F7F88">
              <w:rPr>
                <w:color w:val="000000" w:themeColor="text1"/>
                <w:w w:val="108"/>
                <w:vertAlign w:val="superscript"/>
              </w:rPr>
              <w:t>2</w:t>
            </w:r>
          </w:p>
        </w:tc>
        <w:tc>
          <w:tcPr>
            <w:tcW w:w="1134" w:type="dxa"/>
            <w:hideMark/>
          </w:tcPr>
          <w:p w14:paraId="59707319"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49FC5AD3"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71353B33" w14:textId="77777777" w:rsidR="009A1EF0" w:rsidRPr="009F7F88" w:rsidRDefault="009A1EF0" w:rsidP="009A1EF0">
            <w:pPr>
              <w:pStyle w:val="RSCT03TableBody"/>
              <w:jc w:val="left"/>
              <w:rPr>
                <w:color w:val="000000" w:themeColor="text1"/>
                <w:w w:val="108"/>
              </w:rPr>
            </w:pPr>
            <w:r w:rsidRPr="009F7F88">
              <w:rPr>
                <w:color w:val="000000" w:themeColor="text1"/>
                <w:w w:val="108"/>
              </w:rPr>
              <w:t>800</w:t>
            </w:r>
          </w:p>
        </w:tc>
        <w:tc>
          <w:tcPr>
            <w:tcW w:w="850" w:type="dxa"/>
            <w:hideMark/>
          </w:tcPr>
          <w:p w14:paraId="222CF89C" w14:textId="77777777" w:rsidR="009A1EF0" w:rsidRPr="009F7F88" w:rsidRDefault="009A1EF0" w:rsidP="009A1EF0">
            <w:pPr>
              <w:pStyle w:val="RSCT03TableBody"/>
              <w:jc w:val="left"/>
              <w:rPr>
                <w:color w:val="000000" w:themeColor="text1"/>
                <w:w w:val="108"/>
              </w:rPr>
            </w:pPr>
            <w:r w:rsidRPr="009F7F88">
              <w:rPr>
                <w:color w:val="000000" w:themeColor="text1"/>
                <w:w w:val="108"/>
              </w:rPr>
              <w:t>10</w:t>
            </w:r>
          </w:p>
        </w:tc>
        <w:tc>
          <w:tcPr>
            <w:tcW w:w="567" w:type="dxa"/>
            <w:hideMark/>
          </w:tcPr>
          <w:p w14:paraId="324A2D7F" w14:textId="78B087E9"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suschemeng.7b03439","ISSN":"21680485","abstract":"Recent advancements in cellulosic aerogels have been extensive, but the lack of reproducible customization over the aerogel's overall 3D structure has limited their ability to adapt to different application requirements. In this paper, high pressure homogenization and 2,2,6,6-tetramethyl-1-piperidinyloxy (TEMPO) modified cellulose nanofiber (T-CNF) was printed using direct-ink-write (DIW) into customizable 3D structures. After freeze-drying and cross-linking, highly deformable and shape recoverable T-CNF aerogel 3D structures were obtained. The 3D printed parts have a porosity of 98% and density of 26 mg/cm3. Due to their sustainability, biocompatibility, ultralight weight with high porosity, and deformability, the resultant aerogels have great potential for applications in thermal insulation, shock/vibration damping, and tissue engineering. In addition, the 3D printed T-CNF aerogels were templated to impart hydrophobicity and electromechanical properties. The resultant aerogels demonstrated potential for oil/water separation, and electronic related applications.","author":[{"dropping-particle":"","family":"Li","given":"Vincent C.F.","non-dropping-particle":"","parse-names":false,"suffix":""},{"dropping-particle":"","family":"Mulyadi","given":"Arie","non-dropping-particle":"","parse-names":false,"suffix":""},{"dropping-particle":"","family":"Dunn","given":"Conner K.","non-dropping-particle":"","parse-names":false,"suffix":""},{"dropping-particle":"","family":"Deng","given":"Yulin","non-dropping-particle":"","parse-names":false,"suffix":""},{"dropping-particle":"","family":"Qi","given":"H. Jerry","non-dropping-particle":"","parse-names":false,"suffix":""}],"container-title":"ACS Sustainable Chemistry and Engineering","id":"ITEM-1","issue":"2","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纤维素纳米纤维气凝胶</w:instrText>
            </w:r>
            <w:r w:rsidR="004E1277" w:rsidRPr="009F7F88">
              <w:rPr>
                <w:color w:val="000000" w:themeColor="text1"/>
                <w:w w:val="108"/>
              </w:rPr>
              <w:instrText>\ntissue engineering</w:instrText>
            </w:r>
            <w:r w:rsidR="004E1277" w:rsidRPr="009F7F88">
              <w:rPr>
                <w:rFonts w:ascii="SimSun" w:eastAsia="SimSun" w:hAnsi="SimSun" w:cs="SimSun" w:hint="eastAsia"/>
                <w:color w:val="000000" w:themeColor="text1"/>
                <w:w w:val="108"/>
              </w:rPr>
              <w:instrText>组织工程，电机械敏感，水油分离</w:instrText>
            </w:r>
            <w:r w:rsidR="004E1277" w:rsidRPr="009F7F88">
              <w:rPr>
                <w:color w:val="000000" w:themeColor="text1"/>
                <w:w w:val="108"/>
              </w:rPr>
              <w:instrText>","page":"2011-2022","title":"Direct Ink Write 3D Printed Cellulose Nanofiber Aerogel Structures with Highly Deformable, Shape Recoverable, and Functionalizable Properties","type":"article-journal","volume":"6"},"uris":["http://www.mendeley.com/documents/?uuid=4ec3ef6a-eec8-4793-871a-4c34520c649e"]}],"mendeley":{"formattedCitation":"&lt;sup&gt;176&lt;/sup&gt;","plainTextFormattedCitation":"176","previouslyFormattedCitation":"&lt;sup&gt;17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76</w:t>
            </w:r>
            <w:r w:rsidRPr="009F7F88">
              <w:rPr>
                <w:color w:val="000000" w:themeColor="text1"/>
                <w:w w:val="108"/>
              </w:rPr>
              <w:fldChar w:fldCharType="end"/>
            </w:r>
          </w:p>
        </w:tc>
      </w:tr>
      <w:tr w:rsidR="009F7F88" w:rsidRPr="009F7F88" w14:paraId="28E1BDB0" w14:textId="77777777" w:rsidTr="00046A05">
        <w:trPr>
          <w:trHeight w:val="209"/>
        </w:trPr>
        <w:tc>
          <w:tcPr>
            <w:tcW w:w="968" w:type="dxa"/>
            <w:vMerge/>
            <w:vAlign w:val="center"/>
            <w:hideMark/>
          </w:tcPr>
          <w:p w14:paraId="03F6B6BF" w14:textId="77777777" w:rsidR="009A1EF0" w:rsidRPr="009F7F88" w:rsidRDefault="009A1EF0" w:rsidP="009A1EF0">
            <w:pPr>
              <w:pStyle w:val="RSCT03TableBody"/>
              <w:jc w:val="left"/>
              <w:rPr>
                <w:color w:val="000000" w:themeColor="text1"/>
                <w:w w:val="108"/>
              </w:rPr>
            </w:pPr>
          </w:p>
        </w:tc>
        <w:tc>
          <w:tcPr>
            <w:tcW w:w="2434" w:type="dxa"/>
            <w:hideMark/>
          </w:tcPr>
          <w:p w14:paraId="25B4C85D" w14:textId="77777777" w:rsidR="009A1EF0" w:rsidRPr="009F7F88" w:rsidRDefault="009A1EF0" w:rsidP="009A1EF0">
            <w:pPr>
              <w:pStyle w:val="RSCT03TableBody"/>
              <w:jc w:val="left"/>
              <w:rPr>
                <w:color w:val="000000" w:themeColor="text1"/>
                <w:w w:val="108"/>
              </w:rPr>
            </w:pPr>
            <w:r w:rsidRPr="009F7F88">
              <w:rPr>
                <w:color w:val="000000" w:themeColor="text1"/>
                <w:w w:val="108"/>
              </w:rPr>
              <w:t>CNF, alginate, CaCl</w:t>
            </w:r>
            <w:r w:rsidRPr="009F7F88">
              <w:rPr>
                <w:color w:val="000000" w:themeColor="text1"/>
                <w:w w:val="108"/>
                <w:vertAlign w:val="subscript"/>
              </w:rPr>
              <w:t>2</w:t>
            </w:r>
            <w:r w:rsidRPr="009F7F88">
              <w:rPr>
                <w:color w:val="000000" w:themeColor="text1"/>
                <w:w w:val="108"/>
              </w:rPr>
              <w:t xml:space="preserve"> +water</w:t>
            </w:r>
          </w:p>
        </w:tc>
        <w:tc>
          <w:tcPr>
            <w:tcW w:w="1134" w:type="dxa"/>
            <w:hideMark/>
          </w:tcPr>
          <w:p w14:paraId="23777081" w14:textId="77777777" w:rsidR="009A1EF0" w:rsidRPr="009F7F88" w:rsidRDefault="009A1EF0" w:rsidP="009A1EF0">
            <w:pPr>
              <w:pStyle w:val="RSCT03TableBody"/>
              <w:jc w:val="left"/>
              <w:rPr>
                <w:color w:val="000000" w:themeColor="text1"/>
                <w:w w:val="108"/>
              </w:rPr>
            </w:pPr>
            <w:r w:rsidRPr="009F7F88">
              <w:rPr>
                <w:color w:val="000000" w:themeColor="text1"/>
                <w:w w:val="108"/>
              </w:rPr>
              <w:t>10-14</w:t>
            </w:r>
          </w:p>
        </w:tc>
        <w:tc>
          <w:tcPr>
            <w:tcW w:w="1134" w:type="dxa"/>
            <w:hideMark/>
          </w:tcPr>
          <w:p w14:paraId="3823BABD" w14:textId="57AE9226" w:rsidR="009A1EF0" w:rsidRPr="009F7F88" w:rsidRDefault="009A1EF0" w:rsidP="009A1EF0">
            <w:pPr>
              <w:pStyle w:val="RSCT03TableBody"/>
              <w:jc w:val="left"/>
              <w:rPr>
                <w:color w:val="000000" w:themeColor="text1"/>
                <w:w w:val="108"/>
              </w:rPr>
            </w:pPr>
            <w:r w:rsidRPr="009F7F88">
              <w:rPr>
                <w:color w:val="000000" w:themeColor="text1"/>
                <w:w w:val="108"/>
              </w:rPr>
              <w:t>5×10</w:t>
            </w:r>
            <w:r w:rsidRPr="009F7F88">
              <w:rPr>
                <w:color w:val="000000" w:themeColor="text1"/>
                <w:w w:val="108"/>
                <w:vertAlign w:val="superscript"/>
              </w:rPr>
              <w:t>4</w:t>
            </w:r>
            <w:r w:rsidRPr="009F7F88">
              <w:rPr>
                <w:color w:val="000000" w:themeColor="text1"/>
                <w:w w:val="108"/>
              </w:rPr>
              <w:t>-3×10</w:t>
            </w:r>
            <w:r w:rsidRPr="009F7F88">
              <w:rPr>
                <w:color w:val="000000" w:themeColor="text1"/>
                <w:w w:val="108"/>
                <w:vertAlign w:val="superscript"/>
              </w:rPr>
              <w:t>5</w:t>
            </w:r>
          </w:p>
        </w:tc>
        <w:tc>
          <w:tcPr>
            <w:tcW w:w="1134" w:type="dxa"/>
            <w:hideMark/>
          </w:tcPr>
          <w:p w14:paraId="4DBFAF23" w14:textId="77777777" w:rsidR="009A1EF0" w:rsidRPr="009F7F88" w:rsidRDefault="009A1EF0" w:rsidP="009A1EF0">
            <w:pPr>
              <w:pStyle w:val="RSCT03TableBody"/>
              <w:jc w:val="left"/>
              <w:rPr>
                <w:color w:val="000000" w:themeColor="text1"/>
                <w:w w:val="108"/>
              </w:rPr>
            </w:pPr>
            <w:r w:rsidRPr="009F7F88">
              <w:rPr>
                <w:color w:val="000000" w:themeColor="text1"/>
                <w:w w:val="108"/>
              </w:rPr>
              <w:t>Glass</w:t>
            </w:r>
          </w:p>
        </w:tc>
        <w:tc>
          <w:tcPr>
            <w:tcW w:w="993" w:type="dxa"/>
            <w:hideMark/>
          </w:tcPr>
          <w:p w14:paraId="4DAEC0AF"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4422D3CA" w14:textId="77777777" w:rsidR="009A1EF0" w:rsidRPr="009F7F88" w:rsidRDefault="009A1EF0" w:rsidP="009A1EF0">
            <w:pPr>
              <w:pStyle w:val="RSCT03TableBody"/>
              <w:jc w:val="left"/>
              <w:rPr>
                <w:color w:val="000000" w:themeColor="text1"/>
                <w:w w:val="108"/>
              </w:rPr>
            </w:pPr>
            <w:r w:rsidRPr="009F7F88">
              <w:rPr>
                <w:color w:val="000000" w:themeColor="text1"/>
                <w:w w:val="108"/>
              </w:rPr>
              <w:t>580</w:t>
            </w:r>
          </w:p>
        </w:tc>
        <w:tc>
          <w:tcPr>
            <w:tcW w:w="850" w:type="dxa"/>
            <w:hideMark/>
          </w:tcPr>
          <w:p w14:paraId="0723BA89" w14:textId="77777777" w:rsidR="009A1EF0" w:rsidRPr="009F7F88" w:rsidRDefault="009A1EF0" w:rsidP="009A1EF0">
            <w:pPr>
              <w:pStyle w:val="RSCT03TableBody"/>
              <w:jc w:val="left"/>
              <w:rPr>
                <w:color w:val="000000" w:themeColor="text1"/>
                <w:w w:val="108"/>
              </w:rPr>
            </w:pPr>
            <w:r w:rsidRPr="009F7F88">
              <w:rPr>
                <w:color w:val="000000" w:themeColor="text1"/>
                <w:w w:val="108"/>
              </w:rPr>
              <w:t>2</w:t>
            </w:r>
          </w:p>
        </w:tc>
        <w:tc>
          <w:tcPr>
            <w:tcW w:w="567" w:type="dxa"/>
            <w:hideMark/>
          </w:tcPr>
          <w:p w14:paraId="00B7DE8F" w14:textId="569EB8C1"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3390/bioengineering6030065","ISSN":"2306-5354","abstract":"2,2,6,6-tetramethylpyperidine-1-oxyl (TEMPO) oxidized cellulose nanofibrils (CNF) were used as ink for three-dimensional (3D) printing of porous structures with potential as wound dressings. Alginate (10, 20, 30 and 40 wt%) was incorporated into the formulation to facilitate the ionic cross-linking with calcium chloride (CaCl2). The effect of two different concentrations of CaCl2 (50 and 100 mM) was studied. The 3D printed hydrogels were freeze-dried to produce aerogels which were tested for water absorption. Scanning Electronic Microscopy (SEM) pictures demonstrated that the higher the concentration of the cross-linker the higher the definition of the printed tracks. CNF-based aerogels showed a remarkable water absorption capability. Although the incorporation of alginate and the cross-linking with CaCl2 led to shrinkage of the 3D printed constructs, the approach yielded suitable porous structures for water and moisture absorption. It is concluded that the 3D printed biocomposite structures developed in this study have characteristics that are promising for wound dressings devices.","author":[{"dropping-particle":"","family":"Espinosa","given":"Eduardo","non-dropping-particle":"","parse-names":false,"suffix":""},{"dropping-particle":"","family":"Filgueira","given":"Daniel","non-dropping-particle":"","parse-names":false,"suffix":""},{"dropping-particle":"","family":"Rodríguez","given":"Alejandro","non-dropping-particle":"","parse-names":false,"suffix":""},{"dropping-particle":"","family":"Chinga-Carrasco","given":"Gary","non-dropping-particle":"","parse-names":false,"suffix":""}],"container-title":"Bioengineering","id":"ITEM-1","issue":"3","issued":{"date-parts":[["2019"]]},"page":"65","publisher":"MDPI AG","title":"Nanocellulose-Based Inks—Effect of Alginate Content on the Water Absorption of 3D Printed Constructs","type":"article-journal","volume":"6"},"uris":["http://www.mendeley.com/documents/?uuid=0b4e1d94-9cc5-3fba-bf86-138506d62ef8"]}],"mendeley":{"formattedCitation":"&lt;sup&gt;225&lt;/sup&gt;","plainTextFormattedCitation":"225","previouslyFormattedCitation":"&lt;sup&gt;223&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5</w:t>
            </w:r>
            <w:r w:rsidRPr="009F7F88">
              <w:rPr>
                <w:color w:val="000000" w:themeColor="text1"/>
                <w:w w:val="108"/>
              </w:rPr>
              <w:fldChar w:fldCharType="end"/>
            </w:r>
          </w:p>
        </w:tc>
      </w:tr>
      <w:tr w:rsidR="009F7F88" w:rsidRPr="009F7F88" w14:paraId="29FB982E" w14:textId="77777777" w:rsidTr="00046A05">
        <w:trPr>
          <w:trHeight w:val="209"/>
        </w:trPr>
        <w:tc>
          <w:tcPr>
            <w:tcW w:w="968" w:type="dxa"/>
            <w:vMerge/>
            <w:vAlign w:val="center"/>
            <w:hideMark/>
          </w:tcPr>
          <w:p w14:paraId="7736C314" w14:textId="77777777" w:rsidR="009A1EF0" w:rsidRPr="009F7F88" w:rsidRDefault="009A1EF0" w:rsidP="009A1EF0">
            <w:pPr>
              <w:pStyle w:val="RSCT03TableBody"/>
              <w:jc w:val="left"/>
              <w:rPr>
                <w:color w:val="000000" w:themeColor="text1"/>
                <w:w w:val="108"/>
              </w:rPr>
            </w:pPr>
          </w:p>
        </w:tc>
        <w:tc>
          <w:tcPr>
            <w:tcW w:w="2434" w:type="dxa"/>
            <w:hideMark/>
          </w:tcPr>
          <w:p w14:paraId="5632CAA1" w14:textId="77777777" w:rsidR="009A1EF0" w:rsidRPr="009F7F88" w:rsidRDefault="009A1EF0" w:rsidP="009A1EF0">
            <w:pPr>
              <w:pStyle w:val="RSCT03TableBody"/>
              <w:jc w:val="left"/>
              <w:rPr>
                <w:color w:val="000000" w:themeColor="text1"/>
                <w:w w:val="108"/>
              </w:rPr>
            </w:pPr>
            <w:r w:rsidRPr="009F7F88">
              <w:rPr>
                <w:color w:val="000000" w:themeColor="text1"/>
                <w:w w:val="108"/>
              </w:rPr>
              <w:t>CNF, alginate, CaCl</w:t>
            </w:r>
            <w:r w:rsidRPr="009F7F88">
              <w:rPr>
                <w:color w:val="000000" w:themeColor="text1"/>
                <w:w w:val="108"/>
                <w:vertAlign w:val="subscript"/>
              </w:rPr>
              <w:t>2</w:t>
            </w:r>
            <w:r w:rsidRPr="009F7F88">
              <w:rPr>
                <w:color w:val="000000" w:themeColor="text1"/>
                <w:w w:val="108"/>
              </w:rPr>
              <w:t>, water</w:t>
            </w:r>
          </w:p>
        </w:tc>
        <w:tc>
          <w:tcPr>
            <w:tcW w:w="1134" w:type="dxa"/>
            <w:hideMark/>
          </w:tcPr>
          <w:p w14:paraId="759469BD" w14:textId="77777777" w:rsidR="009A1EF0" w:rsidRPr="009F7F88" w:rsidRDefault="009A1EF0" w:rsidP="009A1EF0">
            <w:pPr>
              <w:pStyle w:val="RSCT03TableBody"/>
              <w:jc w:val="left"/>
              <w:rPr>
                <w:color w:val="000000" w:themeColor="text1"/>
                <w:w w:val="108"/>
              </w:rPr>
            </w:pPr>
            <w:r w:rsidRPr="009F7F88">
              <w:rPr>
                <w:color w:val="000000" w:themeColor="text1"/>
                <w:w w:val="108"/>
              </w:rPr>
              <w:t>19.5</w:t>
            </w:r>
          </w:p>
        </w:tc>
        <w:tc>
          <w:tcPr>
            <w:tcW w:w="1134" w:type="dxa"/>
            <w:hideMark/>
          </w:tcPr>
          <w:p w14:paraId="59A95D09"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51631954"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61CF9D68"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74D67C37" w14:textId="77777777" w:rsidR="009A1EF0" w:rsidRPr="009F7F88" w:rsidRDefault="009A1EF0" w:rsidP="009A1EF0">
            <w:pPr>
              <w:pStyle w:val="RSCT03TableBody"/>
              <w:jc w:val="left"/>
              <w:rPr>
                <w:color w:val="000000" w:themeColor="text1"/>
                <w:w w:val="108"/>
              </w:rPr>
            </w:pPr>
            <w:r w:rsidRPr="009F7F88">
              <w:rPr>
                <w:color w:val="000000" w:themeColor="text1"/>
                <w:w w:val="108"/>
              </w:rPr>
              <w:t>410</w:t>
            </w:r>
          </w:p>
        </w:tc>
        <w:tc>
          <w:tcPr>
            <w:tcW w:w="850" w:type="dxa"/>
            <w:hideMark/>
          </w:tcPr>
          <w:p w14:paraId="63683739"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567" w:type="dxa"/>
            <w:hideMark/>
          </w:tcPr>
          <w:p w14:paraId="301B7F9E" w14:textId="003E64F3"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fm.201909383","ISSN":"1616-301X","abstract":"This study presents a novel, green, and efficient way of preparing crosslinked aerogels from cellulose nanofibers (CNFs) and alginate using non-covalent chemistry. This new process can ultimately facilitate the fast, continuous, and large-scale production of porous, light-weight materials as it does not require freeze-drying, supercritical CO2 drying, or any environmentally harmful crosslinking chemistries. The reported preparation procedure relies solely on the successive freezing, solvent-exchange, and ambient drying of composite CNF-alginate gels. The presented findings suggest that a highly-porous structure can be preserved throughout the process by simply controlling the ionic strength of the gel. Aerogels with tunable densities (23–38 kg m−3) and compressive moduli (97–275 kPa) can be prepared by using different CNF concentrations. These low-density networks have a unique combination of formability (using molding or 3D-printing) and wet-stability (when ion exchanged to calcium ions). To demonstrate their use in advanced wet applications, the printed aerogels are functionalized with very high loadings of conducting poly(3,4-ethylenedioxythiophene):tosylate (PEDOT:TOS) polymer by using a novel in situ polymerization approach. In-depth material characterization reveals that these aerogels have the potential to be used in not only energy storage applications (specific capacitance of 78 F g−1), but also as mechanical-strain and humidity sensors.","author":[{"dropping-particle":"","family":"Françon","given":"Hugo","non-dropping-particle":"","parse-names":false,"suffix":""},{"dropping-particle":"","family":"Wang","given":"Zhen","non-dropping-particle":"","parse-names":false,"suffix":""},{"dropping-particle":"","family":"Marais","given":"Andrew","non-dropping-particle":"","parse-names":false,"suffix":""},{"dropping-particle":"","family":"Mystek","given":"Katarzyna","non-dropping-particle":"","parse-names":false,"suffix":""},{"dropping-particle":"","family":"Piper","given":"Andrew","non-dropping-particle":"","parse-names":false,"suffix":""},{"dropping-particle":"","family":"Granberg","given":"Hjalmar","non-dropping-particle":"","parse-names":false,"suffix":""},{"dropping-particle":"","family":"Malti","given":"Abdellah","non-dropping-particle":"","parse-names":false,"suffix":""},{"dropping-particle":"","family":"Gatenholm","given":"Paul","non-dropping-particle":"","parse-names":false,"suffix":""},{"dropping-particle":"","family":"Larsson","given":"Per A.","non-dropping-particle":"","parse-names":false,"suffix":""},{"dropping-particle":"","family":"Wågberg","given":"Lars","non-dropping-particle":"","parse-names":false,"suffix":""}],"container-title":"Advanced Functional Materials","id":"ITEM-1","issue":"12","issued":{"date-parts":[["2020"]]},"page":"1909383","publisher":"Wiley-VCH Verlag","title":"Ambient</w:instrText>
            </w:r>
            <w:r w:rsidR="004E1277" w:rsidRPr="009F7F88">
              <w:rPr>
                <w:rFonts w:hint="eastAsia"/>
                <w:color w:val="000000" w:themeColor="text1"/>
                <w:w w:val="108"/>
              </w:rPr>
              <w:instrText>‐</w:instrText>
            </w:r>
            <w:r w:rsidR="004E1277" w:rsidRPr="009F7F88">
              <w:rPr>
                <w:color w:val="000000" w:themeColor="text1"/>
                <w:w w:val="108"/>
              </w:rPr>
              <w:instrText>Dried, 3D</w:instrText>
            </w:r>
            <w:r w:rsidR="004E1277" w:rsidRPr="009F7F88">
              <w:rPr>
                <w:rFonts w:hint="eastAsia"/>
                <w:color w:val="000000" w:themeColor="text1"/>
                <w:w w:val="108"/>
              </w:rPr>
              <w:instrText>‐</w:instrText>
            </w:r>
            <w:r w:rsidR="004E1277" w:rsidRPr="009F7F88">
              <w:rPr>
                <w:color w:val="000000" w:themeColor="text1"/>
                <w:w w:val="108"/>
              </w:rPr>
              <w:instrText>Printable and Electrically Conducting Cellulose Nanofiber Aerogels by Inclusion of Functional Polymers","type":"article-journal","volume":"30"},"uris":["http://www.mendeley.com/documents/?uuid=7deedfc2-1336-3797-a5a5-6ab61f202c47"]}],"mendeley":{"formattedCitation":"&lt;sup&gt;226&lt;/sup&gt;","plainTextFormattedCitation":"226","previouslyFormattedCitation":"&lt;sup&gt;22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6</w:t>
            </w:r>
            <w:r w:rsidRPr="009F7F88">
              <w:rPr>
                <w:color w:val="000000" w:themeColor="text1"/>
                <w:w w:val="108"/>
              </w:rPr>
              <w:fldChar w:fldCharType="end"/>
            </w:r>
          </w:p>
        </w:tc>
      </w:tr>
      <w:tr w:rsidR="009F7F88" w:rsidRPr="009F7F88" w14:paraId="0EBD04A2" w14:textId="77777777" w:rsidTr="00046A05">
        <w:trPr>
          <w:trHeight w:val="209"/>
        </w:trPr>
        <w:tc>
          <w:tcPr>
            <w:tcW w:w="968" w:type="dxa"/>
            <w:vMerge/>
            <w:vAlign w:val="center"/>
            <w:hideMark/>
          </w:tcPr>
          <w:p w14:paraId="3409F700" w14:textId="77777777" w:rsidR="009A1EF0" w:rsidRPr="009F7F88" w:rsidRDefault="009A1EF0" w:rsidP="009A1EF0">
            <w:pPr>
              <w:pStyle w:val="RSCT03TableBody"/>
              <w:jc w:val="left"/>
              <w:rPr>
                <w:color w:val="000000" w:themeColor="text1"/>
                <w:w w:val="108"/>
              </w:rPr>
            </w:pPr>
          </w:p>
        </w:tc>
        <w:tc>
          <w:tcPr>
            <w:tcW w:w="2434" w:type="dxa"/>
            <w:hideMark/>
          </w:tcPr>
          <w:p w14:paraId="5686B5EC" w14:textId="77777777" w:rsidR="009A1EF0" w:rsidRPr="009F7F88" w:rsidRDefault="009A1EF0" w:rsidP="009A1EF0">
            <w:pPr>
              <w:pStyle w:val="RSCT03TableBody"/>
              <w:jc w:val="left"/>
              <w:rPr>
                <w:color w:val="000000" w:themeColor="text1"/>
                <w:w w:val="108"/>
              </w:rPr>
            </w:pPr>
            <w:r w:rsidRPr="009F7F88">
              <w:rPr>
                <w:color w:val="000000" w:themeColor="text1"/>
                <w:w w:val="108"/>
              </w:rPr>
              <w:t>GO, EDA +water</w:t>
            </w:r>
          </w:p>
        </w:tc>
        <w:tc>
          <w:tcPr>
            <w:tcW w:w="1134" w:type="dxa"/>
            <w:hideMark/>
          </w:tcPr>
          <w:p w14:paraId="08FE15A6" w14:textId="77777777" w:rsidR="009A1EF0" w:rsidRPr="009F7F88" w:rsidRDefault="009A1EF0" w:rsidP="009A1EF0">
            <w:pPr>
              <w:pStyle w:val="RSCT03TableBody"/>
              <w:jc w:val="left"/>
              <w:rPr>
                <w:color w:val="000000" w:themeColor="text1"/>
                <w:w w:val="108"/>
              </w:rPr>
            </w:pPr>
            <w:r w:rsidRPr="009F7F88">
              <w:rPr>
                <w:color w:val="000000" w:themeColor="text1"/>
                <w:w w:val="108"/>
              </w:rPr>
              <w:t>10</w:t>
            </w:r>
          </w:p>
        </w:tc>
        <w:tc>
          <w:tcPr>
            <w:tcW w:w="1134" w:type="dxa"/>
            <w:hideMark/>
          </w:tcPr>
          <w:p w14:paraId="16913EE6"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5D26BCDE"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32287D25"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5655CEE1"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850" w:type="dxa"/>
            <w:hideMark/>
          </w:tcPr>
          <w:p w14:paraId="34EE70CB" w14:textId="77777777" w:rsidR="009A1EF0" w:rsidRPr="009F7F88" w:rsidRDefault="009A1EF0" w:rsidP="009A1EF0">
            <w:pPr>
              <w:pStyle w:val="RSCT03TableBody"/>
              <w:jc w:val="left"/>
              <w:rPr>
                <w:color w:val="000000" w:themeColor="text1"/>
                <w:w w:val="108"/>
              </w:rPr>
            </w:pPr>
            <w:r w:rsidRPr="009F7F88">
              <w:rPr>
                <w:color w:val="000000" w:themeColor="text1"/>
                <w:w w:val="108"/>
              </w:rPr>
              <w:t>Inkjet</w:t>
            </w:r>
          </w:p>
        </w:tc>
        <w:tc>
          <w:tcPr>
            <w:tcW w:w="567" w:type="dxa"/>
            <w:hideMark/>
          </w:tcPr>
          <w:p w14:paraId="3A69FA88" w14:textId="7A5A00E3" w:rsidR="009A1EF0" w:rsidRPr="009F7F88" w:rsidRDefault="009A1EF0" w:rsidP="009A1EF0">
            <w:pPr>
              <w:pStyle w:val="RSCT03TableBody"/>
              <w:jc w:val="left"/>
              <w:rPr>
                <w:color w:val="000000" w:themeColor="text1"/>
                <w:w w:val="108"/>
                <w:lang w:eastAsia="zh-CN"/>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aem.9b00540","ISSN":"25740962","abstract":"The expanding energy storage market has created a surge of interest in the exploration of high energy density alternatives to Li-ion batteries, and Na metal batteries have received considerable attention due to their abundant reserves and low cost. Similar to Li metal anodes, the unstable plating/stripping behaviors of Na metal anodes upon cycling hinder their practical applications at room temperature. Herein, a superelastic graphene lattice (GL) with hierarchical structures was fabricated via a 3D printing technique on the basis of the direct inkjet writing strategy. This approach enables the precise tailoring of the multiscale graphene bulk structure, from nanometer GO building elements to macroscopic monoliths. Due to the pore-structure design of the GL, the rim regions of the holes demonstrated a highly concentrated current density and could serve as preferred sites for Na deposition. This phenomenon was utilized to regulate the Na deposition; hence, a stable Na metal anode is produced. As a result, a high Coulombic efficiency of 99.84% was realized for a long lifetime of 500 cycles (-1000 h) at a current density of 1 mA cm-2. These results provide a novel insight into the rational design of graphene-based material structures at multiscale for high-performance Na metal anodes.","author":[{"dropping-particle":"","family":"Yu","given":"Yikang","non-dropping-particle":"","parse-names":false,"suffix":""},{"dropping-particle":"","family":"Wang","given":"Zhuoyue","non-dropping-particle":"","parse-names":false,"suffix":""},{"dropping-particle":"","family":"Hou","given":"Zhen","non-dropping-particle":"","parse-names":false,"suffix":""},{"dropping-particle":"","family":"Ta","given":"Wurui","non-dropping-particle":"","parse-names":false,"suffix":""},{"dropping-particle":"","family":"Wang","given":"Wenhui","non-dropping-particle":"","parse-names":false,"suffix":""},{"dropping-particle":"","family":"Zhao","given":"Xixia","non-dropping-particle":"","parse-names":false,"suffix":""},{"dropping-particle":"","family":"Li","given":"Qian","non-dropping-particle":"","parse-names":false,"suffix":""},{"dropping-particle":"","family":"Zhao","given":"Yusheng","non-dropping-particle":"","parse-names":false,"suffix":""},{"dropping-particle":"","family":"Zhang","given":"Qiangqiang","non-dropping-particle":"","parse-names":false,"suffix":""},{"dropping-particle":"","family":"Quan","given":"Zewei","non-dropping-particle":"","parse-names":false,"suffix":""}],"container-title":"ACS Applied Energy Materials","id":"ITEM-1","issue":"5","issued":{"date-parts":[["2019"]]},"page":"3869-3877","publisher":"American Chemical Society","title":"3D Printing of Hierarchical Graphene Lattice for Advanced Na Metal Anodes","type":"article-journal","volume":"2"},"uris":["http://www.mendeley.com/documents/?uuid=3112fe87-063f-37f0-9270-b5142db8fa2d"]}],"mendeley":{"formattedCitation":"&lt;sup&gt;238&lt;/sup&gt;","plainTextFormattedCitation":"238","previouslyFormattedCitation":"&lt;sup&gt;23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lang w:eastAsia="zh-CN"/>
              </w:rPr>
              <w:t>238</w:t>
            </w:r>
            <w:r w:rsidRPr="009F7F88">
              <w:rPr>
                <w:color w:val="000000" w:themeColor="text1"/>
                <w:w w:val="108"/>
              </w:rPr>
              <w:fldChar w:fldCharType="end"/>
            </w:r>
          </w:p>
        </w:tc>
      </w:tr>
      <w:tr w:rsidR="009F7F88" w:rsidRPr="009F7F88" w14:paraId="7715522E" w14:textId="77777777" w:rsidTr="00046A05">
        <w:trPr>
          <w:trHeight w:val="209"/>
        </w:trPr>
        <w:tc>
          <w:tcPr>
            <w:tcW w:w="968" w:type="dxa"/>
            <w:vMerge/>
            <w:vAlign w:val="center"/>
            <w:hideMark/>
          </w:tcPr>
          <w:p w14:paraId="04676A6F" w14:textId="77777777" w:rsidR="009A1EF0" w:rsidRPr="009F7F88" w:rsidRDefault="009A1EF0" w:rsidP="009A1EF0">
            <w:pPr>
              <w:pStyle w:val="RSCT03TableBody"/>
              <w:jc w:val="left"/>
              <w:rPr>
                <w:color w:val="000000" w:themeColor="text1"/>
                <w:w w:val="108"/>
                <w:lang w:eastAsia="zh-CN"/>
              </w:rPr>
            </w:pPr>
          </w:p>
        </w:tc>
        <w:tc>
          <w:tcPr>
            <w:tcW w:w="2434" w:type="dxa"/>
            <w:hideMark/>
          </w:tcPr>
          <w:p w14:paraId="35DCAE83" w14:textId="77777777" w:rsidR="009A1EF0" w:rsidRPr="009F7F88" w:rsidRDefault="009A1EF0" w:rsidP="009A1EF0">
            <w:pPr>
              <w:pStyle w:val="RSCT03TableBody"/>
              <w:jc w:val="left"/>
              <w:rPr>
                <w:color w:val="000000" w:themeColor="text1"/>
                <w:w w:val="108"/>
                <w:lang w:eastAsia="zh-CN"/>
              </w:rPr>
            </w:pPr>
            <w:r w:rsidRPr="009F7F88">
              <w:rPr>
                <w:color w:val="000000" w:themeColor="text1"/>
                <w:w w:val="108"/>
                <w:lang w:eastAsia="zh-CN"/>
              </w:rPr>
              <w:t>GO, CaCl</w:t>
            </w:r>
            <w:r w:rsidRPr="009F7F88">
              <w:rPr>
                <w:color w:val="000000" w:themeColor="text1"/>
                <w:w w:val="108"/>
                <w:vertAlign w:val="subscript"/>
                <w:lang w:eastAsia="zh-CN"/>
              </w:rPr>
              <w:t>2</w:t>
            </w:r>
            <w:r w:rsidRPr="009F7F88">
              <w:rPr>
                <w:color w:val="000000" w:themeColor="text1"/>
                <w:w w:val="108"/>
                <w:lang w:eastAsia="zh-CN"/>
              </w:rPr>
              <w:t xml:space="preserve"> +water</w:t>
            </w:r>
          </w:p>
        </w:tc>
        <w:tc>
          <w:tcPr>
            <w:tcW w:w="1134" w:type="dxa"/>
            <w:hideMark/>
          </w:tcPr>
          <w:p w14:paraId="6E1FB8B2" w14:textId="77777777" w:rsidR="009A1EF0" w:rsidRPr="009F7F88" w:rsidRDefault="009A1EF0" w:rsidP="009A1EF0">
            <w:pPr>
              <w:pStyle w:val="RSCT03TableBody"/>
              <w:jc w:val="left"/>
              <w:rPr>
                <w:color w:val="000000" w:themeColor="text1"/>
                <w:w w:val="108"/>
                <w:lang w:eastAsia="zh-CN"/>
              </w:rPr>
            </w:pPr>
            <w:r w:rsidRPr="009F7F88">
              <w:rPr>
                <w:color w:val="000000" w:themeColor="text1"/>
                <w:w w:val="108"/>
                <w:lang w:eastAsia="zh-CN"/>
              </w:rPr>
              <w:t>20.1</w:t>
            </w:r>
          </w:p>
        </w:tc>
        <w:tc>
          <w:tcPr>
            <w:tcW w:w="1134" w:type="dxa"/>
            <w:hideMark/>
          </w:tcPr>
          <w:p w14:paraId="51FD6E16" w14:textId="77777777" w:rsidR="009A1EF0" w:rsidRPr="009F7F88" w:rsidRDefault="009A1EF0" w:rsidP="009A1EF0">
            <w:pPr>
              <w:pStyle w:val="RSCT03TableBody"/>
              <w:jc w:val="left"/>
              <w:rPr>
                <w:color w:val="000000" w:themeColor="text1"/>
                <w:w w:val="108"/>
                <w:lang w:eastAsia="zh-CN"/>
              </w:rPr>
            </w:pPr>
            <w:r w:rsidRPr="009F7F88">
              <w:rPr>
                <w:color w:val="000000" w:themeColor="text1"/>
                <w:w w:val="108"/>
                <w:lang w:eastAsia="zh-CN"/>
              </w:rPr>
              <w:t>1×10</w:t>
            </w:r>
            <w:r w:rsidRPr="009F7F88">
              <w:rPr>
                <w:color w:val="000000" w:themeColor="text1"/>
                <w:w w:val="108"/>
                <w:vertAlign w:val="superscript"/>
                <w:lang w:eastAsia="zh-CN"/>
              </w:rPr>
              <w:t>5</w:t>
            </w:r>
          </w:p>
        </w:tc>
        <w:tc>
          <w:tcPr>
            <w:tcW w:w="1134" w:type="dxa"/>
            <w:hideMark/>
          </w:tcPr>
          <w:p w14:paraId="027531B7" w14:textId="77777777" w:rsidR="009A1EF0" w:rsidRPr="009F7F88" w:rsidRDefault="009A1EF0" w:rsidP="009A1EF0">
            <w:pPr>
              <w:pStyle w:val="RSCT03TableBody"/>
              <w:jc w:val="left"/>
              <w:rPr>
                <w:color w:val="000000" w:themeColor="text1"/>
                <w:w w:val="108"/>
                <w:lang w:eastAsia="zh-CN"/>
              </w:rPr>
            </w:pPr>
            <w:r w:rsidRPr="009F7F88">
              <w:rPr>
                <w:color w:val="000000" w:themeColor="text1"/>
                <w:w w:val="108"/>
                <w:lang w:eastAsia="zh-CN"/>
              </w:rPr>
              <w:t>Glass</w:t>
            </w:r>
          </w:p>
        </w:tc>
        <w:tc>
          <w:tcPr>
            <w:tcW w:w="993" w:type="dxa"/>
            <w:hideMark/>
          </w:tcPr>
          <w:p w14:paraId="6500E649" w14:textId="77777777" w:rsidR="009A1EF0" w:rsidRPr="009F7F88" w:rsidRDefault="009A1EF0" w:rsidP="009A1EF0">
            <w:pPr>
              <w:pStyle w:val="RSCT03TableBody"/>
              <w:jc w:val="left"/>
              <w:rPr>
                <w:color w:val="000000" w:themeColor="text1"/>
                <w:w w:val="108"/>
                <w:lang w:eastAsia="zh-CN"/>
              </w:rPr>
            </w:pPr>
            <w:r w:rsidRPr="009F7F88">
              <w:rPr>
                <w:color w:val="000000" w:themeColor="text1"/>
                <w:w w:val="108"/>
                <w:lang w:eastAsia="zh-CN"/>
              </w:rPr>
              <w:t>Air</w:t>
            </w:r>
          </w:p>
        </w:tc>
        <w:tc>
          <w:tcPr>
            <w:tcW w:w="992" w:type="dxa"/>
            <w:hideMark/>
          </w:tcPr>
          <w:p w14:paraId="6E8F7030" w14:textId="77777777" w:rsidR="009A1EF0" w:rsidRPr="009F7F88" w:rsidRDefault="009A1EF0" w:rsidP="009A1EF0">
            <w:pPr>
              <w:pStyle w:val="RSCT03TableBody"/>
              <w:jc w:val="left"/>
              <w:rPr>
                <w:color w:val="000000" w:themeColor="text1"/>
                <w:w w:val="108"/>
                <w:lang w:eastAsia="zh-CN"/>
              </w:rPr>
            </w:pPr>
            <w:r w:rsidRPr="009F7F88">
              <w:rPr>
                <w:color w:val="000000" w:themeColor="text1"/>
                <w:w w:val="108"/>
                <w:lang w:eastAsia="zh-CN"/>
              </w:rPr>
              <w:t>100-400</w:t>
            </w:r>
          </w:p>
        </w:tc>
        <w:tc>
          <w:tcPr>
            <w:tcW w:w="850" w:type="dxa"/>
            <w:hideMark/>
          </w:tcPr>
          <w:p w14:paraId="0FCFC0F9" w14:textId="77777777" w:rsidR="009A1EF0" w:rsidRPr="009F7F88" w:rsidRDefault="009A1EF0" w:rsidP="009A1EF0">
            <w:pPr>
              <w:pStyle w:val="RSCT03TableBody"/>
              <w:jc w:val="left"/>
              <w:rPr>
                <w:color w:val="000000" w:themeColor="text1"/>
                <w:w w:val="108"/>
                <w:lang w:eastAsia="zh-CN"/>
              </w:rPr>
            </w:pPr>
            <w:r w:rsidRPr="009F7F88">
              <w:rPr>
                <w:color w:val="000000" w:themeColor="text1"/>
                <w:w w:val="108"/>
                <w:lang w:eastAsia="zh-CN"/>
              </w:rPr>
              <w:t>4-10</w:t>
            </w:r>
          </w:p>
        </w:tc>
        <w:tc>
          <w:tcPr>
            <w:tcW w:w="567" w:type="dxa"/>
            <w:hideMark/>
          </w:tcPr>
          <w:p w14:paraId="302ADAB6" w14:textId="05C5E92C"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lang w:eastAsia="zh-CN"/>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ix":""},{"dropping-particle":"","family":"Gao","given":"Chao","non-dropping-particle":"","parse-names":false,"suffix":""}],"container-title":"Advanced Functional Materials","id":"ITEM-1","issued":{"date-parts":[["2018"]]},"note":"</w:instrText>
            </w:r>
            <w:r w:rsidR="00BF34A6" w:rsidRPr="009F7F88">
              <w:rPr>
                <w:rFonts w:ascii="SimSun" w:eastAsia="SimSun" w:hAnsi="SimSun" w:cs="SimSun" w:hint="eastAsia"/>
                <w:color w:val="000000" w:themeColor="text1"/>
                <w:w w:val="108"/>
                <w:lang w:eastAsia="zh-CN"/>
              </w:rPr>
              <w:instrText>已加</w:instrText>
            </w:r>
            <w:r w:rsidR="00BF34A6" w:rsidRPr="009F7F88">
              <w:rPr>
                <w:color w:val="000000" w:themeColor="text1"/>
                <w:w w:val="108"/>
                <w:lang w:eastAsia="zh-CN"/>
              </w:rPr>
              <w:instrText>\n3D</w:instrText>
            </w:r>
            <w:r w:rsidR="00BF34A6" w:rsidRPr="009F7F88">
              <w:rPr>
                <w:rFonts w:ascii="SimSun" w:eastAsia="SimSun" w:hAnsi="SimSun" w:cs="SimSun" w:hint="eastAsia"/>
                <w:color w:val="000000" w:themeColor="text1"/>
                <w:w w:val="108"/>
                <w:lang w:eastAsia="zh-CN"/>
              </w:rPr>
              <w:instrText>打印</w:instrText>
            </w:r>
            <w:r w:rsidR="00BF34A6" w:rsidRPr="009F7F88">
              <w:rPr>
                <w:color w:val="000000" w:themeColor="text1"/>
                <w:w w:val="108"/>
                <w:lang w:eastAsia="zh-CN"/>
              </w:rPr>
              <w:instrText>\n</w:instrText>
            </w:r>
            <w:r w:rsidR="00BF34A6" w:rsidRPr="009F7F88">
              <w:rPr>
                <w:rFonts w:ascii="SimSun" w:eastAsia="SimSun" w:hAnsi="SimSun" w:cs="SimSun" w:hint="eastAsia"/>
                <w:color w:val="000000" w:themeColor="text1"/>
                <w:w w:val="108"/>
                <w:lang w:eastAsia="zh-CN"/>
              </w:rPr>
              <w:instrText>氧化石墨烯气凝胶</w:instrText>
            </w:r>
            <w:r w:rsidR="00BF34A6" w:rsidRPr="009F7F88">
              <w:rPr>
                <w:color w:val="000000" w:themeColor="text1"/>
                <w:w w:val="108"/>
                <w:lang w:eastAsia="zh-CN"/>
              </w:rPr>
              <w:instrText>\n</w:instrText>
            </w:r>
            <w:r w:rsidR="00BF34A6" w:rsidRPr="009F7F88">
              <w:rPr>
                <w:rFonts w:ascii="SimSun" w:eastAsia="SimSun" w:hAnsi="SimSun" w:cs="SimSun" w:hint="eastAsia"/>
                <w:color w:val="000000" w:themeColor="text1"/>
                <w:w w:val="108"/>
                <w:lang w:eastAsia="zh-CN"/>
              </w:rPr>
              <w:instrText>超级电容器</w:instrText>
            </w:r>
            <w:r w:rsidR="00BF34A6" w:rsidRPr="009F7F88">
              <w:rPr>
                <w:color w:val="000000" w:themeColor="text1"/>
                <w:w w:val="108"/>
                <w:lang w:eastAsia="zh-CN"/>
              </w:rPr>
              <w:instrText>","page":"1707024","title":"Direct 3D Printing of Ultralight Graphene Oxide Aerogel Microlattices","type":"article-journal","volume":"28"},"uris":["http://www.mendeley.com/documents/?uuid=f2dcabee-0d00-4e9d-8904-1f28d53bbcb0"]}],"mendeley":{"formattedCitation":"&lt;sup&gt;41&lt;/sup&gt;","plainTextFormattedCitation":"41","previouslyFormattedCitation":"&lt;sup&gt;41&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41</w:t>
            </w:r>
            <w:r w:rsidRPr="009F7F88">
              <w:rPr>
                <w:color w:val="000000" w:themeColor="text1"/>
                <w:w w:val="108"/>
              </w:rPr>
              <w:fldChar w:fldCharType="end"/>
            </w:r>
          </w:p>
        </w:tc>
      </w:tr>
      <w:tr w:rsidR="009F7F88" w:rsidRPr="009F7F88" w14:paraId="4A540B30" w14:textId="77777777" w:rsidTr="00046A05">
        <w:trPr>
          <w:trHeight w:val="209"/>
        </w:trPr>
        <w:tc>
          <w:tcPr>
            <w:tcW w:w="968" w:type="dxa"/>
            <w:vMerge/>
            <w:vAlign w:val="center"/>
            <w:hideMark/>
          </w:tcPr>
          <w:p w14:paraId="07FE954B" w14:textId="77777777" w:rsidR="009A1EF0" w:rsidRPr="009F7F88" w:rsidRDefault="009A1EF0" w:rsidP="009A1EF0">
            <w:pPr>
              <w:pStyle w:val="RSCT03TableBody"/>
              <w:jc w:val="left"/>
              <w:rPr>
                <w:color w:val="000000" w:themeColor="text1"/>
                <w:w w:val="108"/>
              </w:rPr>
            </w:pPr>
          </w:p>
        </w:tc>
        <w:tc>
          <w:tcPr>
            <w:tcW w:w="2434" w:type="dxa"/>
            <w:hideMark/>
          </w:tcPr>
          <w:p w14:paraId="64760DDD" w14:textId="77777777" w:rsidR="009A1EF0" w:rsidRPr="009F7F88" w:rsidRDefault="009A1EF0" w:rsidP="009A1EF0">
            <w:pPr>
              <w:pStyle w:val="RSCT03TableBody"/>
              <w:jc w:val="left"/>
              <w:rPr>
                <w:color w:val="000000" w:themeColor="text1"/>
                <w:w w:val="108"/>
              </w:rPr>
            </w:pPr>
            <w:r w:rsidRPr="009F7F88">
              <w:rPr>
                <w:color w:val="000000" w:themeColor="text1"/>
                <w:w w:val="108"/>
              </w:rPr>
              <w:t>GO, CaCl</w:t>
            </w:r>
            <w:r w:rsidRPr="009F7F88">
              <w:rPr>
                <w:color w:val="000000" w:themeColor="text1"/>
                <w:w w:val="108"/>
                <w:vertAlign w:val="subscript"/>
              </w:rPr>
              <w:t>2</w:t>
            </w:r>
            <w:r w:rsidRPr="009F7F88">
              <w:rPr>
                <w:color w:val="000000" w:themeColor="text1"/>
                <w:w w:val="108"/>
              </w:rPr>
              <w:t xml:space="preserve"> +water</w:t>
            </w:r>
          </w:p>
        </w:tc>
        <w:tc>
          <w:tcPr>
            <w:tcW w:w="1134" w:type="dxa"/>
            <w:hideMark/>
          </w:tcPr>
          <w:p w14:paraId="1FFEBAB8" w14:textId="77777777" w:rsidR="009A1EF0" w:rsidRPr="009F7F88" w:rsidRDefault="009A1EF0" w:rsidP="009A1EF0">
            <w:pPr>
              <w:pStyle w:val="RSCT03TableBody"/>
              <w:jc w:val="left"/>
              <w:rPr>
                <w:color w:val="000000" w:themeColor="text1"/>
                <w:w w:val="108"/>
              </w:rPr>
            </w:pPr>
            <w:r w:rsidRPr="009F7F88">
              <w:rPr>
                <w:color w:val="000000" w:themeColor="text1"/>
                <w:w w:val="108"/>
              </w:rPr>
              <w:t>20</w:t>
            </w:r>
          </w:p>
        </w:tc>
        <w:tc>
          <w:tcPr>
            <w:tcW w:w="1134" w:type="dxa"/>
            <w:hideMark/>
          </w:tcPr>
          <w:p w14:paraId="0A4DD9BF"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67A73100" w14:textId="77777777" w:rsidR="009A1EF0" w:rsidRPr="009F7F88" w:rsidRDefault="009A1EF0" w:rsidP="009A1EF0">
            <w:pPr>
              <w:pStyle w:val="RSCT03TableBody"/>
              <w:jc w:val="left"/>
              <w:rPr>
                <w:color w:val="000000" w:themeColor="text1"/>
                <w:w w:val="108"/>
              </w:rPr>
            </w:pPr>
            <w:r w:rsidRPr="009F7F88">
              <w:rPr>
                <w:color w:val="000000" w:themeColor="text1"/>
                <w:w w:val="108"/>
              </w:rPr>
              <w:t>Glass</w:t>
            </w:r>
          </w:p>
        </w:tc>
        <w:tc>
          <w:tcPr>
            <w:tcW w:w="993" w:type="dxa"/>
            <w:hideMark/>
          </w:tcPr>
          <w:p w14:paraId="140FCB2F"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3CF2790E" w14:textId="77777777" w:rsidR="009A1EF0" w:rsidRPr="009F7F88" w:rsidRDefault="009A1EF0" w:rsidP="009A1EF0">
            <w:pPr>
              <w:pStyle w:val="RSCT03TableBody"/>
              <w:jc w:val="left"/>
              <w:rPr>
                <w:color w:val="000000" w:themeColor="text1"/>
                <w:w w:val="108"/>
              </w:rPr>
            </w:pPr>
            <w:r w:rsidRPr="009F7F88">
              <w:rPr>
                <w:color w:val="000000" w:themeColor="text1"/>
                <w:w w:val="108"/>
              </w:rPr>
              <w:t>250</w:t>
            </w:r>
          </w:p>
        </w:tc>
        <w:tc>
          <w:tcPr>
            <w:tcW w:w="850" w:type="dxa"/>
            <w:hideMark/>
          </w:tcPr>
          <w:p w14:paraId="3D1AE3A8" w14:textId="77777777" w:rsidR="009A1EF0" w:rsidRPr="009F7F88" w:rsidRDefault="009A1EF0" w:rsidP="009A1EF0">
            <w:pPr>
              <w:pStyle w:val="RSCT03TableBody"/>
              <w:jc w:val="left"/>
              <w:rPr>
                <w:color w:val="000000" w:themeColor="text1"/>
                <w:w w:val="108"/>
              </w:rPr>
            </w:pPr>
            <w:r w:rsidRPr="009F7F88">
              <w:rPr>
                <w:color w:val="000000" w:themeColor="text1"/>
                <w:w w:val="108"/>
              </w:rPr>
              <w:t>4-6</w:t>
            </w:r>
          </w:p>
        </w:tc>
        <w:tc>
          <w:tcPr>
            <w:tcW w:w="567" w:type="dxa"/>
            <w:hideMark/>
          </w:tcPr>
          <w:p w14:paraId="4B9C6824" w14:textId="04D7E1D3"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 xml:space="preserve">ADDIN CSL_CITATION {"citationItems":[{"id":"ITEM-1","itemData":{"DOI":"10.1021/acsnano.9b00428","ISSN":"1936086X","abstract":"Shape memory polymers (SMPs) change shapes as-designed through altering the chain segment movement by external stimuli, promising wide uses in actuators, sensors, drug delivery, and deployable devices. However, the recovery speed of SMPs is still far slower than the benchmark shape memory alloys (SMAs), originating from their intrinsic poor heat transport and retarded viscoelasticity of polymer chains. In this work, monolithic nanocomposite aerogels composed of bicontinuous graphene and SMP networks are designed to promote the recovery time of SMP composites to a record value of 50 ms, comparable to the SMA case. The integration of a stretchable graphene framework as a fast energy transformation grid with ultrathin polycaprolactone nanofilms (tunable at 2.5-60 nm) enables the rapid phase transition of SMPs under electrical stimulation. The graphene-SMP nanocomposite aerogels, with a density of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10 mg cm-3, exhibit a fast response (175 ± 40 mm s-1), large deformation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100%), and a wide response bandwidth (0.1-20 Hz). The ultrafast response of SMP nanocomposite aerogels confers extensive uses in sensitive fuses, micro-oscillators, artificial muscles, actuators, and soft robotics. The design of bicontinuous ultralight aerogels can be extended to fabricate multifunctional and multiresponsive hybrid materials and devices.","author":[{"dropping-particle":"","family":"Guo","given":"Fan","non-dropping-particle":"","parse-names":false,"suffix":""},{"dropping-particle":"","family":"Zheng","given":"Xiaowen","non-dropping-particle":"","parse-names":false,"suffix":""},{"dropping-particle":"","family":"Liang","given":"Chunyuan","non-dropping-particle":"","parse-names":false,"suffix":""},{"dropping-particle":"","family":"Jiang","given":"Yanqiu","non-dropping-particle":"","parse-names":false,"suffix":""},{"dropping-particle":"","family":"Xu","given":"Zhen","non-dropping-particle":"","parse-names":false,"suffix":""},{"dropping-particle":"","family":"Jiao","given":"Zhongdong","non-dropping-particle":"","parse-names":false,"suffix":""},{"dropping-particle":"","family":"Liu","given":"Yingjun","non-dropping-particle":"","parse-names":false,"suffix":""},{"dropping-particle":"","family":"Wang","given":"Hong Tao","non-dropping-particle":"","parse-names":false,"suffix":""},{"dropping-particle":"","family":"Sun","given":"Haiyan","non-dropping-particle":"","parse-names":false,"suffix":""},{"dropping-particle":"","family":"Ma","given":"Lie","non-dropping-particle":"","parse-names":false,"suffix":""},{"dropping-particle":"","family":"Gao","given":"Weiwei","non-dropping-particle":"","parse-names":false,"suffix":""},{"dropping-particle":"","family":"Greiner","given":"Andreas","non-dropping-particle":"","parse-names":false,"suffix":""},{"dropping-particle":"","family":"Agarwal","given":"Seema","non-dropping-particle":"","parse-names":false,"suffix":""},{"dropping-particle":"","family":"Gao","given":"Chao","non-dropping-particle":"","parse-names":false,"suffix":""}],"container-title":"ACS Nano","genre":"research-article","id":"ITEM-1","issue":"5","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形状记忆树脂复合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可毫秒级响应</w:instrText>
            </w:r>
            <w:r w:rsidR="004E1277" w:rsidRPr="009F7F88">
              <w:rPr>
                <w:color w:val="000000" w:themeColor="text1"/>
                <w:w w:val="108"/>
              </w:rPr>
              <w:instrText>","page":"5549-5558","publisher":"American Chemical Society","title":"Millisecond Response of Shape Memory Polymer Nanocomposite Aerogel Powered by Stretchable Graphene Framework","type":"article-journal","volume":"13"},"uris":["http://www.mendeley.com/documents/?uuid=dddde0d4-a490-4e70-bc88-4838995e9823"]}],"mendeley":{"formattedCitation":"&lt;sup&gt;236&lt;/sup&gt;","plainTextFormattedCitation":"236","previouslyFormattedCitation":"&lt;sup&gt;234&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6</w:t>
            </w:r>
            <w:r w:rsidRPr="009F7F88">
              <w:rPr>
                <w:color w:val="000000" w:themeColor="text1"/>
                <w:w w:val="108"/>
              </w:rPr>
              <w:fldChar w:fldCharType="end"/>
            </w:r>
          </w:p>
        </w:tc>
      </w:tr>
      <w:tr w:rsidR="009F7F88" w:rsidRPr="009F7F88" w14:paraId="276ED2B7" w14:textId="77777777" w:rsidTr="00046A05">
        <w:trPr>
          <w:trHeight w:val="209"/>
        </w:trPr>
        <w:tc>
          <w:tcPr>
            <w:tcW w:w="968" w:type="dxa"/>
            <w:vMerge/>
            <w:vAlign w:val="center"/>
            <w:hideMark/>
          </w:tcPr>
          <w:p w14:paraId="153E0FAD" w14:textId="77777777" w:rsidR="009A1EF0" w:rsidRPr="009F7F88" w:rsidRDefault="009A1EF0" w:rsidP="009A1EF0">
            <w:pPr>
              <w:pStyle w:val="RSCT03TableBody"/>
              <w:jc w:val="left"/>
              <w:rPr>
                <w:color w:val="000000" w:themeColor="text1"/>
                <w:w w:val="108"/>
              </w:rPr>
            </w:pPr>
          </w:p>
        </w:tc>
        <w:tc>
          <w:tcPr>
            <w:tcW w:w="2434" w:type="dxa"/>
            <w:hideMark/>
          </w:tcPr>
          <w:p w14:paraId="62E7D1BF" w14:textId="4C8706DB" w:rsidR="009A1EF0" w:rsidRPr="009F7F88" w:rsidRDefault="00F30B6E" w:rsidP="009A1EF0">
            <w:pPr>
              <w:pStyle w:val="RSCT03TableBody"/>
              <w:jc w:val="left"/>
              <w:rPr>
                <w:color w:val="000000" w:themeColor="text1"/>
                <w:w w:val="108"/>
              </w:rPr>
            </w:pPr>
            <w:r w:rsidRPr="009F7F88">
              <w:rPr>
                <w:color w:val="000000" w:themeColor="text1"/>
                <w:w w:val="108"/>
              </w:rPr>
              <w:t>C</w:t>
            </w:r>
            <w:r w:rsidR="009A1EF0" w:rsidRPr="009F7F88">
              <w:rPr>
                <w:color w:val="000000" w:themeColor="text1"/>
                <w:w w:val="108"/>
              </w:rPr>
              <w:t>NT/GO, CaCl</w:t>
            </w:r>
            <w:r w:rsidR="009A1EF0" w:rsidRPr="009F7F88">
              <w:rPr>
                <w:color w:val="000000" w:themeColor="text1"/>
                <w:w w:val="108"/>
                <w:vertAlign w:val="subscript"/>
              </w:rPr>
              <w:t>2</w:t>
            </w:r>
            <w:r w:rsidR="009A1EF0" w:rsidRPr="009F7F88">
              <w:rPr>
                <w:color w:val="000000" w:themeColor="text1"/>
                <w:w w:val="108"/>
              </w:rPr>
              <w:t xml:space="preserve"> +water</w:t>
            </w:r>
          </w:p>
        </w:tc>
        <w:tc>
          <w:tcPr>
            <w:tcW w:w="1134" w:type="dxa"/>
            <w:hideMark/>
          </w:tcPr>
          <w:p w14:paraId="72667595" w14:textId="77777777" w:rsidR="009A1EF0" w:rsidRPr="009F7F88" w:rsidRDefault="009A1EF0" w:rsidP="009A1EF0">
            <w:pPr>
              <w:pStyle w:val="RSCT03TableBody"/>
              <w:jc w:val="left"/>
              <w:rPr>
                <w:color w:val="000000" w:themeColor="text1"/>
                <w:w w:val="108"/>
              </w:rPr>
            </w:pPr>
            <w:r w:rsidRPr="009F7F88">
              <w:rPr>
                <w:color w:val="000000" w:themeColor="text1"/>
                <w:w w:val="108"/>
              </w:rPr>
              <w:t>10</w:t>
            </w:r>
          </w:p>
        </w:tc>
        <w:tc>
          <w:tcPr>
            <w:tcW w:w="1134" w:type="dxa"/>
            <w:hideMark/>
          </w:tcPr>
          <w:p w14:paraId="5FB9D63B" w14:textId="77777777" w:rsidR="009A1EF0" w:rsidRPr="009F7F88" w:rsidRDefault="009A1EF0" w:rsidP="009A1EF0">
            <w:pPr>
              <w:pStyle w:val="RSCT03TableBody"/>
              <w:jc w:val="left"/>
              <w:rPr>
                <w:color w:val="000000" w:themeColor="text1"/>
                <w:w w:val="108"/>
              </w:rPr>
            </w:pPr>
            <w:r w:rsidRPr="009F7F88">
              <w:rPr>
                <w:color w:val="000000" w:themeColor="text1"/>
                <w:w w:val="108"/>
              </w:rPr>
              <w:t>8×10</w:t>
            </w:r>
            <w:r w:rsidRPr="009F7F88">
              <w:rPr>
                <w:color w:val="000000" w:themeColor="text1"/>
                <w:w w:val="108"/>
                <w:vertAlign w:val="superscript"/>
              </w:rPr>
              <w:t>4</w:t>
            </w:r>
          </w:p>
        </w:tc>
        <w:tc>
          <w:tcPr>
            <w:tcW w:w="1134" w:type="dxa"/>
            <w:hideMark/>
          </w:tcPr>
          <w:p w14:paraId="775C6E12" w14:textId="77777777" w:rsidR="009A1EF0" w:rsidRPr="009F7F88" w:rsidRDefault="009A1EF0" w:rsidP="009A1EF0">
            <w:pPr>
              <w:pStyle w:val="RSCT03TableBody"/>
              <w:jc w:val="left"/>
              <w:rPr>
                <w:color w:val="000000" w:themeColor="text1"/>
                <w:w w:val="108"/>
              </w:rPr>
            </w:pPr>
            <w:r w:rsidRPr="009F7F88">
              <w:rPr>
                <w:color w:val="000000" w:themeColor="text1"/>
                <w:w w:val="108"/>
              </w:rPr>
              <w:t>Glass</w:t>
            </w:r>
          </w:p>
        </w:tc>
        <w:tc>
          <w:tcPr>
            <w:tcW w:w="993" w:type="dxa"/>
            <w:hideMark/>
          </w:tcPr>
          <w:p w14:paraId="2FF7A42C"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4A61FABC" w14:textId="77777777" w:rsidR="009A1EF0" w:rsidRPr="009F7F88" w:rsidRDefault="009A1EF0" w:rsidP="009A1EF0">
            <w:pPr>
              <w:pStyle w:val="RSCT03TableBody"/>
              <w:jc w:val="left"/>
              <w:rPr>
                <w:color w:val="000000" w:themeColor="text1"/>
                <w:w w:val="108"/>
              </w:rPr>
            </w:pPr>
            <w:r w:rsidRPr="009F7F88">
              <w:rPr>
                <w:color w:val="000000" w:themeColor="text1"/>
                <w:w w:val="108"/>
              </w:rPr>
              <w:t>250</w:t>
            </w:r>
          </w:p>
        </w:tc>
        <w:tc>
          <w:tcPr>
            <w:tcW w:w="850" w:type="dxa"/>
            <w:hideMark/>
          </w:tcPr>
          <w:p w14:paraId="2BDCD477" w14:textId="77777777" w:rsidR="009A1EF0" w:rsidRPr="009F7F88" w:rsidRDefault="009A1EF0" w:rsidP="009A1EF0">
            <w:pPr>
              <w:pStyle w:val="RSCT03TableBody"/>
              <w:jc w:val="left"/>
              <w:rPr>
                <w:color w:val="000000" w:themeColor="text1"/>
                <w:w w:val="108"/>
              </w:rPr>
            </w:pPr>
            <w:r w:rsidRPr="009F7F88">
              <w:rPr>
                <w:color w:val="000000" w:themeColor="text1"/>
                <w:w w:val="108"/>
              </w:rPr>
              <w:t>4-6</w:t>
            </w:r>
          </w:p>
        </w:tc>
        <w:bookmarkStart w:id="135" w:name="_Hlk39598025"/>
        <w:tc>
          <w:tcPr>
            <w:tcW w:w="567" w:type="dxa"/>
            <w:hideMark/>
          </w:tcPr>
          <w:p w14:paraId="51CFAEB9" w14:textId="4EE1306C"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8/s41467-018-03268-y","ISSN":"20411723","abstract":"Carbon aerogels demonstrate wide applications for their ultralow density, rich porosity, and multifunctionalities. Their compressive elasticity has been achieved by different carbons. However, reversibly high stretchability of neat carbon aerogels is still a great challenge owing to their extremely dilute brittle interconnections and poorly ductile cells. Here we report highly stretchable neat carbon aerogels with a retractable 200% elongation through hierarchical synergistic assembly. The hierarchical buckled structures and synergistic reinforcement between graphene and carbon nanotubes enable a temperature-invariable, recoverable stretching elasticity with small energy dissipation (</w:instrText>
            </w:r>
            <w:r w:rsidR="004E1277" w:rsidRPr="009F7F88">
              <w:rPr>
                <w:rFonts w:ascii="Cambria Math" w:hAnsi="Cambria Math" w:cs="Cambria Math"/>
                <w:color w:val="000000" w:themeColor="text1"/>
                <w:w w:val="108"/>
              </w:rPr>
              <w:instrText>∼</w:instrText>
            </w:r>
            <w:r w:rsidR="004E1277" w:rsidRPr="009F7F88">
              <w:rPr>
                <w:color w:val="000000" w:themeColor="text1"/>
                <w:w w:val="108"/>
              </w:rPr>
              <w:instrText>0.1, 100% strain) and high fatigue resistance more than 106 cycles. The ultralight carbon aerogels with both stretchability and compressibility were designed as strain sensors for logic identification of sophisticated shape conversions. Our methodology paves the way to highly stretchable carbon and neat inorganic materials with extensive applications in aerospace, smart robots, and wearable devices.","author":[{"dropping-particle":"","family":"Guo","given":"Fan","non-dropping-particle":"","parse-names":false,"suffix":""},{"dropping-particle":"","family":"Jiang","given":"Yanqiu","non-dropping-particle":"","parse-names":false,"suffix":""},{"dropping-particle":"","family":"Xu","given":"Zhen","non-dropping-particle":"","parse-names":false,"suffix":""},{"dropping-particle":"","family":"Xiao","given":"Youhua","non-dropping-particle":"","parse-names":false,"suffix":""},{"dropping-particle":"","family":"Fang","given":"Bo","non-dropping-particle":"","parse-names":false,"suffix":""},{"dropping-particle":"","family":"Liu","given":"Yingjun","non-dropping-particle":"","parse-names":false,"suffix":""},{"dropping-particle":"","family":"Gao","given":"Weiwei","non-dropping-particle":"","parse-names":false,"suffix":""},{"dropping-particle":"","family":"Zhao","given":"Pei","non-dropping-particle":"","parse-names":false,"suffix":""},{"dropping-particle":"","family":"Wang","given":"Hongtao","non-dropping-particle":"","parse-names":false,"suffix":""},{"dropping-particle":"","family":"Gao","given":"Chao","non-dropping-particle":"","parse-names":false,"suffix":""}],"container-title":"Nature Communications","id":"ITEM-1","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石墨烯</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碳纳米管气凝胶网</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高伸长率材料</w:instrText>
            </w:r>
            <w:r w:rsidR="004E1277" w:rsidRPr="009F7F88">
              <w:rPr>
                <w:color w:val="000000" w:themeColor="text1"/>
                <w:w w:val="108"/>
              </w:rPr>
              <w:instrText>","page":"881","publisher":"Springer US","title":"Highly stretchable carbon aerogels","type":"article-journal","volume":"9"},"uris":["http://www.mendeley.com/documents/?uuid=71eb64e2-6126-4dad-ae2b-1876ba4b523b"]}],"mendeley":{"formattedCitation":"&lt;sup&gt;258&lt;/sup&gt;","plainTextFormattedCitation":"258","previouslyFormattedCitation":"&lt;sup&gt;25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58</w:t>
            </w:r>
            <w:r w:rsidRPr="009F7F88">
              <w:rPr>
                <w:color w:val="000000" w:themeColor="text1"/>
                <w:w w:val="108"/>
              </w:rPr>
              <w:fldChar w:fldCharType="end"/>
            </w:r>
            <w:bookmarkEnd w:id="135"/>
          </w:p>
        </w:tc>
      </w:tr>
      <w:tr w:rsidR="009F7F88" w:rsidRPr="009F7F88" w14:paraId="4FB9864B" w14:textId="77777777" w:rsidTr="00046A05">
        <w:trPr>
          <w:trHeight w:val="209"/>
        </w:trPr>
        <w:tc>
          <w:tcPr>
            <w:tcW w:w="968" w:type="dxa"/>
            <w:vMerge/>
            <w:vAlign w:val="center"/>
            <w:hideMark/>
          </w:tcPr>
          <w:p w14:paraId="61967259" w14:textId="77777777" w:rsidR="009A1EF0" w:rsidRPr="009F7F88" w:rsidRDefault="009A1EF0" w:rsidP="009A1EF0">
            <w:pPr>
              <w:pStyle w:val="RSCT03TableBody"/>
              <w:jc w:val="left"/>
              <w:rPr>
                <w:color w:val="000000" w:themeColor="text1"/>
                <w:w w:val="108"/>
              </w:rPr>
            </w:pPr>
          </w:p>
        </w:tc>
        <w:tc>
          <w:tcPr>
            <w:tcW w:w="2434" w:type="dxa"/>
            <w:hideMark/>
          </w:tcPr>
          <w:p w14:paraId="16C0F2FF" w14:textId="77777777" w:rsidR="009A1EF0" w:rsidRPr="009F7F88" w:rsidRDefault="009A1EF0" w:rsidP="009A1EF0">
            <w:pPr>
              <w:pStyle w:val="RSCT03TableBody"/>
              <w:jc w:val="left"/>
              <w:rPr>
                <w:color w:val="000000" w:themeColor="text1"/>
                <w:w w:val="108"/>
              </w:rPr>
            </w:pPr>
            <w:r w:rsidRPr="009F7F88">
              <w:rPr>
                <w:color w:val="000000" w:themeColor="text1"/>
                <w:w w:val="108"/>
              </w:rPr>
              <w:t>GO, ascorbic acid +water</w:t>
            </w:r>
          </w:p>
        </w:tc>
        <w:tc>
          <w:tcPr>
            <w:tcW w:w="1134" w:type="dxa"/>
            <w:hideMark/>
          </w:tcPr>
          <w:p w14:paraId="0336CC19"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68409C0B" w14:textId="77777777" w:rsidR="009A1EF0" w:rsidRPr="009F7F88" w:rsidRDefault="009A1EF0" w:rsidP="009A1EF0">
            <w:pPr>
              <w:pStyle w:val="RSCT03TableBody"/>
              <w:jc w:val="left"/>
              <w:rPr>
                <w:color w:val="000000" w:themeColor="text1"/>
                <w:w w:val="108"/>
              </w:rPr>
            </w:pPr>
            <w:r w:rsidRPr="009F7F88">
              <w:rPr>
                <w:color w:val="000000" w:themeColor="text1"/>
                <w:w w:val="108"/>
              </w:rPr>
              <w:t>7×10</w:t>
            </w:r>
            <w:r w:rsidRPr="009F7F88">
              <w:rPr>
                <w:color w:val="000000" w:themeColor="text1"/>
                <w:w w:val="108"/>
                <w:vertAlign w:val="superscript"/>
              </w:rPr>
              <w:t>3</w:t>
            </w:r>
          </w:p>
        </w:tc>
        <w:tc>
          <w:tcPr>
            <w:tcW w:w="1134" w:type="dxa"/>
            <w:hideMark/>
          </w:tcPr>
          <w:p w14:paraId="11AF3E59" w14:textId="77777777" w:rsidR="009A1EF0" w:rsidRPr="009F7F88" w:rsidRDefault="009A1EF0" w:rsidP="009A1EF0">
            <w:pPr>
              <w:pStyle w:val="RSCT03TableBody"/>
              <w:jc w:val="left"/>
              <w:rPr>
                <w:color w:val="000000" w:themeColor="text1"/>
                <w:w w:val="108"/>
              </w:rPr>
            </w:pPr>
            <w:r w:rsidRPr="009F7F88">
              <w:rPr>
                <w:color w:val="000000" w:themeColor="text1"/>
                <w:w w:val="108"/>
              </w:rPr>
              <w:t>Glass</w:t>
            </w:r>
          </w:p>
        </w:tc>
        <w:tc>
          <w:tcPr>
            <w:tcW w:w="993" w:type="dxa"/>
            <w:hideMark/>
          </w:tcPr>
          <w:p w14:paraId="0AF7997A"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57C79930" w14:textId="77777777" w:rsidR="009A1EF0" w:rsidRPr="009F7F88" w:rsidRDefault="009A1EF0" w:rsidP="009A1EF0">
            <w:pPr>
              <w:pStyle w:val="RSCT03TableBody"/>
              <w:jc w:val="left"/>
              <w:rPr>
                <w:color w:val="000000" w:themeColor="text1"/>
                <w:w w:val="108"/>
              </w:rPr>
            </w:pPr>
            <w:r w:rsidRPr="009F7F88">
              <w:rPr>
                <w:color w:val="000000" w:themeColor="text1"/>
                <w:w w:val="108"/>
              </w:rPr>
              <w:t>400</w:t>
            </w:r>
          </w:p>
        </w:tc>
        <w:tc>
          <w:tcPr>
            <w:tcW w:w="850" w:type="dxa"/>
            <w:hideMark/>
          </w:tcPr>
          <w:p w14:paraId="1F4CA54D" w14:textId="77777777" w:rsidR="009A1EF0" w:rsidRPr="009F7F88" w:rsidRDefault="009A1EF0" w:rsidP="009A1EF0">
            <w:pPr>
              <w:pStyle w:val="RSCT03TableBody"/>
              <w:jc w:val="left"/>
              <w:rPr>
                <w:color w:val="000000" w:themeColor="text1"/>
                <w:w w:val="108"/>
              </w:rPr>
            </w:pPr>
            <w:r w:rsidRPr="009F7F88">
              <w:rPr>
                <w:color w:val="000000" w:themeColor="text1"/>
                <w:w w:val="108"/>
              </w:rPr>
              <w:t>4-20</w:t>
            </w:r>
          </w:p>
        </w:tc>
        <w:tc>
          <w:tcPr>
            <w:tcW w:w="567" w:type="dxa"/>
            <w:hideMark/>
          </w:tcPr>
          <w:p w14:paraId="5A6E2CCC" w14:textId="20AE306D"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02/adma.201902930","ISSN":"15214095","abstract":"Biological materials with hierarchical architectures (e.g., a macroscopic hollow structure and a microscopic cellular structure) offer unique inspiration for designing and manufacturing advanced biomimetic materials with outstanding mechanical performance and low density. Most conventional biomimetic materials only benefit from bioinspired architecture at a single length scale (e.g., microscopic material structure), which largely limits the mechanical performance of the resulting materials. There exists great potential to maxime the mechanical performance of biomimetic materials by leveraging a bioinspired hierarchical structure. An ink-based three-dimensional (3D) printing strategy to manufacture an ultralight biomimetic hierarchical graphene material (BHGMs) with exceptionally high stiffness and resilience is demonstrated. By simultaneously engineering 3D-printed macroscopic hollow structures and constructing an ice-crystal-induced cellular microstructure, BHGMs can achieve ultrahigh elasticity and stability at compressive strains up to 95%. Multiscale finite element analyses indicate that the hierarchical structures of BHGMs effectively reduce the macroscopic strain and transform the microscopic compressive deformation into the rotation and bending of the interconnected graphene flakes. This 3D printing strategy demonstrates the great potential that exists for the assembly of other functional materials into hierarchical cellular structures for various applications where high stiffness and resilience at low density are simultaneously required.","author":[{"dropping-particle":"","family":"Peng","given":"Meiwen","non-dropping-particle":"","parse-names":false,"suffix":""},{"dropping-particle":"","family":"Wen","given":"Zhen","non-dropping-particle":"","parse-names":false,"suffix":""},{"dropping-particle":"","family":"Xie","given":"Lingjie","non-dropping-particle":"","parse-names":false,"suffix":""},{"dropping-particle":"","family":"Cheng","given":"Jian","non-dropping-particle":"","parse-names":false,"suffix":""},{"dropping-particle":"","family":"Jia","given":"Zheng","non-dropping-particle":"","parse-names":false,"suffix":""},{"dropping-particle":"","family":"Shi","given":"Danli","non-dropping-particle":"","parse-names":false,"suffix":""},{"dropping-particle":"","family":"Zeng","given":"Huajie","non-dropping-particle":"","parse-names":false,"suffix":""},{"dropping-particle":"","family":"Zhao","given":"Bo","non-dropping-particle":"","parse-names":false,"suffix":""},{"dropping-particle":"","family":"Liang","given":"Zhiqiang","non-dropping-particle":"","parse-names":false,"suffix":""},{"dropping-particle":"","family":"Li","given":"Teng","non-dropping-particle":"","parse-names":false,"suffix":""},{"dropping-particle":"","family":"Jiang","given":"Lin","non-dropping-particle":"","parse-names":false,"suffix":""}],"container-title":"Advanced Materials","id":"ITEM-1","issued":{"date-parts":[["2019"]]},"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快速冷冻，虽未提气凝胶，但还是冷冻</w:instrText>
            </w:r>
            <w:r w:rsidR="00BF34A6" w:rsidRPr="009F7F88">
              <w:rPr>
                <w:color w:val="000000" w:themeColor="text1"/>
                <w:w w:val="108"/>
              </w:rPr>
              <w:instrText>\n3D biomimetic hierarchical graphene materials (BHGMs) with</w:instrText>
            </w:r>
            <w:r w:rsidR="00BF34A6" w:rsidRPr="009F7F88">
              <w:rPr>
                <w:rFonts w:ascii="SimSun" w:eastAsia="SimSun" w:hAnsi="SimSun" w:cs="SimSun" w:hint="eastAsia"/>
                <w:color w:val="000000" w:themeColor="text1"/>
                <w:w w:val="108"/>
              </w:rPr>
              <w:instrText>石墨烯</w:instrText>
            </w:r>
            <w:r w:rsidR="00BF34A6" w:rsidRPr="009F7F88">
              <w:rPr>
                <w:color w:val="000000" w:themeColor="text1"/>
                <w:w w:val="108"/>
              </w:rPr>
              <w:instrText xml:space="preserve"> 3D</w:instrText>
            </w:r>
            <w:r w:rsidR="00BF34A6" w:rsidRPr="009F7F88">
              <w:rPr>
                <w:rFonts w:ascii="SimSun" w:eastAsia="SimSun" w:hAnsi="SimSun" w:cs="SimSun" w:hint="eastAsia"/>
                <w:color w:val="000000" w:themeColor="text1"/>
                <w:w w:val="108"/>
              </w:rPr>
              <w:instrText>仿生多级孔材料</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应用：</w:instrText>
            </w:r>
            <w:r w:rsidR="00BF34A6" w:rsidRPr="009F7F88">
              <w:rPr>
                <w:color w:val="000000" w:themeColor="text1"/>
                <w:w w:val="108"/>
              </w:rPr>
              <w:instrText>ultralight active pressure sensors</w:instrText>
            </w:r>
            <w:r w:rsidR="00BF34A6" w:rsidRPr="009F7F88">
              <w:rPr>
                <w:rFonts w:ascii="SimSun" w:eastAsia="SimSun" w:hAnsi="SimSun" w:cs="SimSun" w:hint="eastAsia"/>
                <w:color w:val="000000" w:themeColor="text1"/>
                <w:w w:val="108"/>
              </w:rPr>
              <w:instrText>超轻型主动压力传感器，</w:instrText>
            </w:r>
            <w:r w:rsidR="00BF34A6" w:rsidRPr="009F7F88">
              <w:rPr>
                <w:color w:val="000000" w:themeColor="text1"/>
                <w:w w:val="108"/>
              </w:rPr>
              <w:instrText>compressible electrodes in high-performance triboelectric nano- generators</w:instrText>
            </w:r>
            <w:r w:rsidR="00BF34A6" w:rsidRPr="009F7F88">
              <w:rPr>
                <w:rFonts w:ascii="SimSun" w:eastAsia="SimSun" w:hAnsi="SimSun" w:cs="SimSun" w:hint="eastAsia"/>
                <w:color w:val="000000" w:themeColor="text1"/>
                <w:w w:val="108"/>
              </w:rPr>
              <w:instrText>高性能摩擦电纳米发电机可压缩电极</w:instrText>
            </w:r>
            <w:r w:rsidR="00BF34A6" w:rsidRPr="009F7F88">
              <w:rPr>
                <w:color w:val="000000" w:themeColor="text1"/>
                <w:w w:val="108"/>
              </w:rPr>
              <w:instrText>","page":"1902930","title":"3D Printing of Ultralight Biomimetic Hierarchical Graphene Materials with Exceptional Stiffness and Resilience","type":"article-journal","volume":"31"},"uris":["http://www.mendeley.com/documents/?uuid=eb9489b3-4cce-483b-be5b-f4bc557d4f7d"]}],"mendeley":{"formattedCitation":"&lt;sup&gt;107&lt;/sup&gt;","plainTextFormattedCitation":"107","previouslyFormattedCitation":"&lt;sup&gt;107&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107</w:t>
            </w:r>
            <w:r w:rsidRPr="009F7F88">
              <w:rPr>
                <w:color w:val="000000" w:themeColor="text1"/>
                <w:w w:val="108"/>
              </w:rPr>
              <w:fldChar w:fldCharType="end"/>
            </w:r>
          </w:p>
        </w:tc>
      </w:tr>
      <w:tr w:rsidR="009F7F88" w:rsidRPr="009F7F88" w14:paraId="3847E83E" w14:textId="77777777" w:rsidTr="00046A05">
        <w:trPr>
          <w:trHeight w:val="103"/>
        </w:trPr>
        <w:tc>
          <w:tcPr>
            <w:tcW w:w="968" w:type="dxa"/>
            <w:vMerge/>
            <w:vAlign w:val="center"/>
            <w:hideMark/>
          </w:tcPr>
          <w:p w14:paraId="1B61D293" w14:textId="77777777" w:rsidR="009A1EF0" w:rsidRPr="009F7F88" w:rsidRDefault="009A1EF0" w:rsidP="009A1EF0">
            <w:pPr>
              <w:pStyle w:val="RSCT03TableBody"/>
              <w:jc w:val="left"/>
              <w:rPr>
                <w:color w:val="000000" w:themeColor="text1"/>
                <w:w w:val="108"/>
              </w:rPr>
            </w:pPr>
          </w:p>
        </w:tc>
        <w:tc>
          <w:tcPr>
            <w:tcW w:w="2434" w:type="dxa"/>
            <w:hideMark/>
          </w:tcPr>
          <w:p w14:paraId="0705FD78" w14:textId="59BB5ABE" w:rsidR="009A1EF0" w:rsidRPr="009F7F88" w:rsidRDefault="009A1EF0" w:rsidP="009A1EF0">
            <w:pPr>
              <w:pStyle w:val="RSCT03TableBody"/>
              <w:jc w:val="left"/>
              <w:rPr>
                <w:color w:val="000000" w:themeColor="text1"/>
                <w:w w:val="108"/>
              </w:rPr>
            </w:pPr>
            <w:r w:rsidRPr="009F7F88">
              <w:rPr>
                <w:color w:val="000000" w:themeColor="text1"/>
                <w:w w:val="108"/>
              </w:rPr>
              <w:t xml:space="preserve">GO, GNP, </w:t>
            </w:r>
            <w:r w:rsidR="006255AA" w:rsidRPr="009F7F88">
              <w:rPr>
                <w:color w:val="000000" w:themeColor="text1"/>
              </w:rPr>
              <w:t>SiO</w:t>
            </w:r>
            <w:r w:rsidR="006255AA" w:rsidRPr="009F7F88">
              <w:rPr>
                <w:color w:val="000000" w:themeColor="text1"/>
                <w:vertAlign w:val="subscript"/>
              </w:rPr>
              <w:t>2</w:t>
            </w:r>
            <w:r w:rsidRPr="009F7F88">
              <w:rPr>
                <w:color w:val="000000" w:themeColor="text1"/>
                <w:w w:val="108"/>
              </w:rPr>
              <w:t>, RF +water</w:t>
            </w:r>
          </w:p>
        </w:tc>
        <w:tc>
          <w:tcPr>
            <w:tcW w:w="1134" w:type="dxa"/>
            <w:hideMark/>
          </w:tcPr>
          <w:p w14:paraId="0BD9A988" w14:textId="77777777" w:rsidR="009A1EF0" w:rsidRPr="009F7F88" w:rsidRDefault="009A1EF0" w:rsidP="009A1EF0">
            <w:pPr>
              <w:pStyle w:val="RSCT03TableBody"/>
              <w:jc w:val="left"/>
              <w:rPr>
                <w:color w:val="000000" w:themeColor="text1"/>
                <w:w w:val="108"/>
              </w:rPr>
            </w:pPr>
            <w:r w:rsidRPr="009F7F88">
              <w:rPr>
                <w:color w:val="000000" w:themeColor="text1"/>
                <w:w w:val="108"/>
              </w:rPr>
              <w:t>284.6</w:t>
            </w:r>
          </w:p>
        </w:tc>
        <w:tc>
          <w:tcPr>
            <w:tcW w:w="1134" w:type="dxa"/>
            <w:hideMark/>
          </w:tcPr>
          <w:p w14:paraId="38497E14" w14:textId="77777777" w:rsidR="009A1EF0" w:rsidRPr="009F7F88" w:rsidRDefault="009A1EF0" w:rsidP="009A1EF0">
            <w:pPr>
              <w:pStyle w:val="RSCT03TableBody"/>
              <w:jc w:val="left"/>
              <w:rPr>
                <w:color w:val="000000" w:themeColor="text1"/>
                <w:w w:val="108"/>
              </w:rPr>
            </w:pPr>
            <w:r w:rsidRPr="009F7F88">
              <w:rPr>
                <w:color w:val="000000" w:themeColor="text1"/>
                <w:w w:val="108"/>
              </w:rPr>
              <w:t>2.4×10</w:t>
            </w:r>
            <w:r w:rsidRPr="009F7F88">
              <w:rPr>
                <w:color w:val="000000" w:themeColor="text1"/>
                <w:w w:val="108"/>
                <w:vertAlign w:val="superscript"/>
              </w:rPr>
              <w:t>3</w:t>
            </w:r>
          </w:p>
        </w:tc>
        <w:tc>
          <w:tcPr>
            <w:tcW w:w="1134" w:type="dxa"/>
            <w:hideMark/>
          </w:tcPr>
          <w:p w14:paraId="76769D87" w14:textId="77777777" w:rsidR="009A1EF0" w:rsidRPr="009F7F88" w:rsidRDefault="009A1EF0" w:rsidP="009A1EF0">
            <w:pPr>
              <w:pStyle w:val="RSCT03TableBody"/>
              <w:jc w:val="left"/>
              <w:rPr>
                <w:color w:val="000000" w:themeColor="text1"/>
                <w:w w:val="108"/>
              </w:rPr>
            </w:pPr>
            <w:r w:rsidRPr="009F7F88">
              <w:rPr>
                <w:color w:val="000000" w:themeColor="text1"/>
                <w:w w:val="108"/>
              </w:rPr>
              <w:t>Silicon</w:t>
            </w:r>
          </w:p>
        </w:tc>
        <w:tc>
          <w:tcPr>
            <w:tcW w:w="993" w:type="dxa"/>
            <w:hideMark/>
          </w:tcPr>
          <w:p w14:paraId="3F864332" w14:textId="77777777" w:rsidR="009A1EF0" w:rsidRPr="009F7F88" w:rsidRDefault="009A1EF0" w:rsidP="009A1EF0">
            <w:pPr>
              <w:pStyle w:val="RSCT03TableBody"/>
              <w:jc w:val="left"/>
              <w:rPr>
                <w:color w:val="000000" w:themeColor="text1"/>
                <w:w w:val="108"/>
              </w:rPr>
            </w:pPr>
            <w:r w:rsidRPr="009F7F88">
              <w:rPr>
                <w:color w:val="000000" w:themeColor="text1"/>
                <w:w w:val="108"/>
              </w:rPr>
              <w:t>Isooctane</w:t>
            </w:r>
          </w:p>
        </w:tc>
        <w:tc>
          <w:tcPr>
            <w:tcW w:w="992" w:type="dxa"/>
            <w:hideMark/>
          </w:tcPr>
          <w:p w14:paraId="1CCCB872" w14:textId="77777777" w:rsidR="009A1EF0" w:rsidRPr="009F7F88" w:rsidRDefault="009A1EF0" w:rsidP="009A1EF0">
            <w:pPr>
              <w:pStyle w:val="RSCT03TableBody"/>
              <w:jc w:val="left"/>
              <w:rPr>
                <w:color w:val="000000" w:themeColor="text1"/>
                <w:w w:val="108"/>
              </w:rPr>
            </w:pPr>
            <w:r w:rsidRPr="009F7F88">
              <w:rPr>
                <w:color w:val="000000" w:themeColor="text1"/>
                <w:w w:val="108"/>
              </w:rPr>
              <w:t>250</w:t>
            </w:r>
          </w:p>
        </w:tc>
        <w:tc>
          <w:tcPr>
            <w:tcW w:w="850" w:type="dxa"/>
            <w:hideMark/>
          </w:tcPr>
          <w:p w14:paraId="74CCBABD"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567" w:type="dxa"/>
            <w:hideMark/>
          </w:tcPr>
          <w:p w14:paraId="6D24CFE1" w14:textId="331860E5"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1","issue":"6","issued":{"date-parts":[["2016"]]},"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石墨烯气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超级电容器</w:instrText>
            </w:r>
            <w:r w:rsidR="00BF34A6" w:rsidRPr="009F7F88">
              <w:rPr>
                <w:color w:val="000000" w:themeColor="text1"/>
                <w:w w:val="108"/>
              </w:rPr>
              <w:instrText>","page":"3448-3456","title":"Supercapacitors Based on Three-Dimensional Hierarchical Graphene Aerogels with Periodic Macropores","type":"article-journal","volume":"16"},"uris":["http://www.mendeley.com/documents/?uuid=a7afafc7-0e87-4b0d-9d96-f7501c731fcd"]}],"mendeley":{"formattedCitation":"&lt;sup&gt;20&lt;/sup&gt;","plainTextFormattedCitation":"20","previouslyFormattedCitation":"&lt;sup&gt;20&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20</w:t>
            </w:r>
            <w:r w:rsidRPr="009F7F88">
              <w:rPr>
                <w:color w:val="000000" w:themeColor="text1"/>
                <w:w w:val="108"/>
              </w:rPr>
              <w:fldChar w:fldCharType="end"/>
            </w:r>
          </w:p>
        </w:tc>
      </w:tr>
      <w:tr w:rsidR="009F7F88" w:rsidRPr="009F7F88" w14:paraId="2D810BD4" w14:textId="77777777" w:rsidTr="00046A05">
        <w:trPr>
          <w:trHeight w:val="168"/>
        </w:trPr>
        <w:tc>
          <w:tcPr>
            <w:tcW w:w="968" w:type="dxa"/>
            <w:vMerge/>
            <w:vAlign w:val="center"/>
            <w:hideMark/>
          </w:tcPr>
          <w:p w14:paraId="39A575F4" w14:textId="77777777" w:rsidR="009A1EF0" w:rsidRPr="009F7F88" w:rsidRDefault="009A1EF0" w:rsidP="009A1EF0">
            <w:pPr>
              <w:pStyle w:val="RSCT03TableBody"/>
              <w:jc w:val="left"/>
              <w:rPr>
                <w:color w:val="000000" w:themeColor="text1"/>
                <w:w w:val="108"/>
              </w:rPr>
            </w:pPr>
          </w:p>
        </w:tc>
        <w:tc>
          <w:tcPr>
            <w:tcW w:w="2434" w:type="dxa"/>
            <w:hideMark/>
          </w:tcPr>
          <w:p w14:paraId="074F3CE7" w14:textId="77777777" w:rsidR="009A1EF0" w:rsidRPr="009F7F88" w:rsidRDefault="009A1EF0" w:rsidP="009A1EF0">
            <w:pPr>
              <w:pStyle w:val="RSCT03TableBody"/>
              <w:jc w:val="left"/>
              <w:rPr>
                <w:color w:val="000000" w:themeColor="text1"/>
                <w:w w:val="108"/>
              </w:rPr>
            </w:pPr>
            <w:r w:rsidRPr="009F7F88">
              <w:rPr>
                <w:color w:val="000000" w:themeColor="text1"/>
                <w:w w:val="108"/>
              </w:rPr>
              <w:t>GO, HPMC +water</w:t>
            </w:r>
          </w:p>
        </w:tc>
        <w:tc>
          <w:tcPr>
            <w:tcW w:w="1134" w:type="dxa"/>
            <w:hideMark/>
          </w:tcPr>
          <w:p w14:paraId="05E01B60" w14:textId="77777777" w:rsidR="009A1EF0" w:rsidRPr="009F7F88" w:rsidRDefault="009A1EF0" w:rsidP="009A1EF0">
            <w:pPr>
              <w:pStyle w:val="RSCT03TableBody"/>
              <w:jc w:val="left"/>
              <w:rPr>
                <w:color w:val="000000" w:themeColor="text1"/>
                <w:w w:val="108"/>
              </w:rPr>
            </w:pPr>
            <w:r w:rsidRPr="009F7F88">
              <w:rPr>
                <w:color w:val="000000" w:themeColor="text1"/>
                <w:w w:val="108"/>
              </w:rPr>
              <w:t>90</w:t>
            </w:r>
          </w:p>
        </w:tc>
        <w:tc>
          <w:tcPr>
            <w:tcW w:w="1134" w:type="dxa"/>
            <w:hideMark/>
          </w:tcPr>
          <w:p w14:paraId="0186E0DC"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2E6D0721" w14:textId="77777777" w:rsidR="009A1EF0" w:rsidRPr="009F7F88" w:rsidRDefault="009A1EF0" w:rsidP="009A1EF0">
            <w:pPr>
              <w:pStyle w:val="RSCT03TableBody"/>
              <w:jc w:val="left"/>
              <w:rPr>
                <w:color w:val="000000" w:themeColor="text1"/>
                <w:w w:val="108"/>
              </w:rPr>
            </w:pPr>
            <w:r w:rsidRPr="009F7F88">
              <w:rPr>
                <w:color w:val="000000" w:themeColor="text1"/>
                <w:w w:val="108"/>
              </w:rPr>
              <w:t>Glass</w:t>
            </w:r>
          </w:p>
        </w:tc>
        <w:tc>
          <w:tcPr>
            <w:tcW w:w="993" w:type="dxa"/>
            <w:hideMark/>
          </w:tcPr>
          <w:p w14:paraId="27B7411A"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3C4945B2" w14:textId="77777777" w:rsidR="009A1EF0" w:rsidRPr="009F7F88" w:rsidRDefault="009A1EF0" w:rsidP="009A1EF0">
            <w:pPr>
              <w:pStyle w:val="RSCT03TableBody"/>
              <w:jc w:val="left"/>
              <w:rPr>
                <w:color w:val="000000" w:themeColor="text1"/>
                <w:w w:val="108"/>
              </w:rPr>
            </w:pPr>
            <w:r w:rsidRPr="009F7F88">
              <w:rPr>
                <w:color w:val="000000" w:themeColor="text1"/>
                <w:w w:val="108"/>
              </w:rPr>
              <w:t>400</w:t>
            </w:r>
          </w:p>
        </w:tc>
        <w:tc>
          <w:tcPr>
            <w:tcW w:w="850" w:type="dxa"/>
            <w:hideMark/>
          </w:tcPr>
          <w:p w14:paraId="6203852E" w14:textId="77777777" w:rsidR="009A1EF0" w:rsidRPr="009F7F88" w:rsidRDefault="009A1EF0" w:rsidP="009A1EF0">
            <w:pPr>
              <w:pStyle w:val="RSCT03TableBody"/>
              <w:jc w:val="left"/>
              <w:rPr>
                <w:color w:val="000000" w:themeColor="text1"/>
                <w:w w:val="108"/>
              </w:rPr>
            </w:pPr>
            <w:r w:rsidRPr="009F7F88">
              <w:rPr>
                <w:color w:val="000000" w:themeColor="text1"/>
                <w:w w:val="108"/>
              </w:rPr>
              <w:t>3</w:t>
            </w:r>
          </w:p>
        </w:tc>
        <w:tc>
          <w:tcPr>
            <w:tcW w:w="567" w:type="dxa"/>
            <w:hideMark/>
          </w:tcPr>
          <w:p w14:paraId="3C193131" w14:textId="4F9264C3"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Joule","id":"ITEM-1","issue":"2","issued":{"date-parts":[["2019"]]},"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氧化石墨烯，冷冻干燥，裂解，电化学沉积</w:instrText>
            </w:r>
            <w:r w:rsidR="00BF34A6" w:rsidRPr="009F7F88">
              <w:rPr>
                <w:color w:val="000000" w:themeColor="text1"/>
                <w:w w:val="108"/>
              </w:rPr>
              <w:instrText>MnO2</w:instrText>
            </w:r>
            <w:r w:rsidR="00BF34A6" w:rsidRPr="009F7F88">
              <w:rPr>
                <w:rFonts w:ascii="SimSun" w:eastAsia="SimSun" w:hAnsi="SimSun" w:cs="SimSun" w:hint="eastAsia"/>
                <w:color w:val="000000" w:themeColor="text1"/>
                <w:w w:val="108"/>
              </w:rPr>
              <w:instrText>，</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负载</w:instrText>
            </w:r>
            <w:r w:rsidR="00BF34A6" w:rsidRPr="009F7F88">
              <w:rPr>
                <w:color w:val="000000" w:themeColor="text1"/>
                <w:w w:val="108"/>
              </w:rPr>
              <w:instrText>MnO2</w:instrText>
            </w:r>
            <w:r w:rsidR="00BF34A6" w:rsidRPr="009F7F88">
              <w:rPr>
                <w:rFonts w:ascii="SimSun" w:eastAsia="SimSun" w:hAnsi="SimSun" w:cs="SimSun" w:hint="eastAsia"/>
                <w:color w:val="000000" w:themeColor="text1"/>
                <w:w w:val="108"/>
              </w:rPr>
              <w:instrText>石墨烯气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作为超级电容器</w:instrText>
            </w:r>
            <w:r w:rsidR="00BF34A6" w:rsidRPr="009F7F88">
              <w:rPr>
                <w:color w:val="000000" w:themeColor="text1"/>
                <w:w w:val="108"/>
              </w:rPr>
              <w:instrText>","page":"459-470","title":"Efficient 3D Printed Pseudocapacitive Electrodes with Ultrahigh MnO2 Loading","type":"article-journal","volume":"3"},"uris":["http://www.mendeley.com/documents/?uuid=6a12c2b6-de59-4d30-861f-41fe223f5ea7"]}],"mendeley":{"formattedCitation":"&lt;sup&gt;21&lt;/sup&gt;","plainTextFormattedCitation":"21","previouslyFormattedCitation":"&lt;sup&gt;21&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21</w:t>
            </w:r>
            <w:r w:rsidRPr="009F7F88">
              <w:rPr>
                <w:color w:val="000000" w:themeColor="text1"/>
                <w:w w:val="108"/>
              </w:rPr>
              <w:fldChar w:fldCharType="end"/>
            </w:r>
          </w:p>
        </w:tc>
      </w:tr>
      <w:tr w:rsidR="009F7F88" w:rsidRPr="009F7F88" w14:paraId="547774E4" w14:textId="77777777" w:rsidTr="00046A05">
        <w:trPr>
          <w:trHeight w:val="231"/>
        </w:trPr>
        <w:tc>
          <w:tcPr>
            <w:tcW w:w="968" w:type="dxa"/>
            <w:vMerge/>
            <w:vAlign w:val="center"/>
            <w:hideMark/>
          </w:tcPr>
          <w:p w14:paraId="4AAF947D" w14:textId="77777777" w:rsidR="009A1EF0" w:rsidRPr="009F7F88" w:rsidRDefault="009A1EF0" w:rsidP="009A1EF0">
            <w:pPr>
              <w:pStyle w:val="RSCT03TableBody"/>
              <w:jc w:val="left"/>
              <w:rPr>
                <w:color w:val="000000" w:themeColor="text1"/>
                <w:w w:val="108"/>
              </w:rPr>
            </w:pPr>
          </w:p>
        </w:tc>
        <w:tc>
          <w:tcPr>
            <w:tcW w:w="2434" w:type="dxa"/>
            <w:hideMark/>
          </w:tcPr>
          <w:p w14:paraId="5645787D" w14:textId="77777777" w:rsidR="009A1EF0" w:rsidRPr="009F7F88" w:rsidRDefault="009A1EF0" w:rsidP="009A1EF0">
            <w:pPr>
              <w:pStyle w:val="RSCT03TableBody"/>
              <w:jc w:val="left"/>
              <w:rPr>
                <w:color w:val="000000" w:themeColor="text1"/>
                <w:w w:val="108"/>
              </w:rPr>
            </w:pPr>
            <w:r w:rsidRPr="009F7F88">
              <w:rPr>
                <w:color w:val="000000" w:themeColor="text1"/>
                <w:w w:val="108"/>
              </w:rPr>
              <w:t>GO, HPMC +water</w:t>
            </w:r>
          </w:p>
        </w:tc>
        <w:tc>
          <w:tcPr>
            <w:tcW w:w="1134" w:type="dxa"/>
            <w:hideMark/>
          </w:tcPr>
          <w:p w14:paraId="422C3F88" w14:textId="77777777" w:rsidR="009A1EF0" w:rsidRPr="009F7F88" w:rsidRDefault="009A1EF0" w:rsidP="009A1EF0">
            <w:pPr>
              <w:pStyle w:val="RSCT03TableBody"/>
              <w:jc w:val="left"/>
              <w:rPr>
                <w:color w:val="000000" w:themeColor="text1"/>
                <w:w w:val="108"/>
              </w:rPr>
            </w:pPr>
            <w:r w:rsidRPr="009F7F88">
              <w:rPr>
                <w:color w:val="000000" w:themeColor="text1"/>
                <w:w w:val="108"/>
              </w:rPr>
              <w:t>90</w:t>
            </w:r>
          </w:p>
        </w:tc>
        <w:tc>
          <w:tcPr>
            <w:tcW w:w="1134" w:type="dxa"/>
            <w:hideMark/>
          </w:tcPr>
          <w:p w14:paraId="368E225E"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05C94173" w14:textId="77777777" w:rsidR="009A1EF0" w:rsidRPr="009F7F88" w:rsidRDefault="009A1EF0" w:rsidP="009A1EF0">
            <w:pPr>
              <w:pStyle w:val="RSCT03TableBody"/>
              <w:jc w:val="left"/>
              <w:rPr>
                <w:color w:val="000000" w:themeColor="text1"/>
                <w:w w:val="108"/>
              </w:rPr>
            </w:pPr>
            <w:r w:rsidRPr="009F7F88">
              <w:rPr>
                <w:color w:val="000000" w:themeColor="text1"/>
                <w:w w:val="108"/>
              </w:rPr>
              <w:t>Glass</w:t>
            </w:r>
          </w:p>
        </w:tc>
        <w:tc>
          <w:tcPr>
            <w:tcW w:w="993" w:type="dxa"/>
            <w:hideMark/>
          </w:tcPr>
          <w:p w14:paraId="14E08F54"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05E745FD" w14:textId="77777777" w:rsidR="009A1EF0" w:rsidRPr="009F7F88" w:rsidRDefault="009A1EF0" w:rsidP="009A1EF0">
            <w:pPr>
              <w:pStyle w:val="RSCT03TableBody"/>
              <w:jc w:val="left"/>
              <w:rPr>
                <w:color w:val="000000" w:themeColor="text1"/>
                <w:w w:val="108"/>
              </w:rPr>
            </w:pPr>
            <w:r w:rsidRPr="009F7F88">
              <w:rPr>
                <w:color w:val="000000" w:themeColor="text1"/>
                <w:w w:val="108"/>
              </w:rPr>
              <w:t>400</w:t>
            </w:r>
          </w:p>
        </w:tc>
        <w:tc>
          <w:tcPr>
            <w:tcW w:w="850" w:type="dxa"/>
            <w:hideMark/>
          </w:tcPr>
          <w:p w14:paraId="14749E6E" w14:textId="77777777" w:rsidR="009A1EF0" w:rsidRPr="009F7F88" w:rsidRDefault="009A1EF0" w:rsidP="009A1EF0">
            <w:pPr>
              <w:pStyle w:val="RSCT03TableBody"/>
              <w:jc w:val="left"/>
              <w:rPr>
                <w:color w:val="000000" w:themeColor="text1"/>
                <w:w w:val="108"/>
              </w:rPr>
            </w:pPr>
            <w:r w:rsidRPr="009F7F88">
              <w:rPr>
                <w:color w:val="000000" w:themeColor="text1"/>
                <w:w w:val="108"/>
              </w:rPr>
              <w:t>5</w:t>
            </w:r>
          </w:p>
        </w:tc>
        <w:tc>
          <w:tcPr>
            <w:tcW w:w="567" w:type="dxa"/>
            <w:hideMark/>
          </w:tcPr>
          <w:p w14:paraId="58EE992F" w14:textId="17022ED8"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1","issue":"8","issued":{"date-parts":[["2020"]]},"page":"1906652","publisher":"Wiley-VCH Verlag","title":"3D-Printed Structure Boosts the Kinetics and Intrinsic Capacitance of Pseudocapacitive Graphene Aerogels","type":"article-journal","volume":"32"},"uris":["http://www.mendeley.com/documents/?uuid=a7f9224f-ae31-3969-873e-e9b46fadd9b9"]}],"mendeley":{"formattedCitation":"&lt;sup&gt;237&lt;/sup&gt;","plainTextFormattedCitation":"237","previouslyFormattedCitation":"&lt;sup&gt;23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7</w:t>
            </w:r>
            <w:r w:rsidRPr="009F7F88">
              <w:rPr>
                <w:color w:val="000000" w:themeColor="text1"/>
                <w:w w:val="108"/>
              </w:rPr>
              <w:fldChar w:fldCharType="end"/>
            </w:r>
          </w:p>
        </w:tc>
      </w:tr>
      <w:tr w:rsidR="009F7F88" w:rsidRPr="009F7F88" w14:paraId="4DE427EA" w14:textId="77777777" w:rsidTr="00046A05">
        <w:trPr>
          <w:trHeight w:val="209"/>
        </w:trPr>
        <w:tc>
          <w:tcPr>
            <w:tcW w:w="968" w:type="dxa"/>
            <w:vMerge/>
            <w:vAlign w:val="center"/>
            <w:hideMark/>
          </w:tcPr>
          <w:p w14:paraId="05CC4059" w14:textId="77777777" w:rsidR="009A1EF0" w:rsidRPr="009F7F88" w:rsidRDefault="009A1EF0" w:rsidP="009A1EF0">
            <w:pPr>
              <w:pStyle w:val="RSCT03TableBody"/>
              <w:jc w:val="left"/>
              <w:rPr>
                <w:color w:val="000000" w:themeColor="text1"/>
                <w:w w:val="108"/>
              </w:rPr>
            </w:pPr>
          </w:p>
        </w:tc>
        <w:tc>
          <w:tcPr>
            <w:tcW w:w="2434" w:type="dxa"/>
            <w:hideMark/>
          </w:tcPr>
          <w:p w14:paraId="6AA66F95" w14:textId="77777777" w:rsidR="009A1EF0" w:rsidRPr="009F7F88" w:rsidRDefault="009A1EF0" w:rsidP="009A1EF0">
            <w:pPr>
              <w:pStyle w:val="RSCT03TableBody"/>
              <w:jc w:val="left"/>
              <w:rPr>
                <w:color w:val="000000" w:themeColor="text1"/>
                <w:w w:val="108"/>
              </w:rPr>
            </w:pPr>
            <w:r w:rsidRPr="009F7F88">
              <w:rPr>
                <w:color w:val="000000" w:themeColor="text1"/>
                <w:w w:val="108"/>
              </w:rPr>
              <w:t>GNP, EGB, DBP, PVB +ethanol</w:t>
            </w:r>
          </w:p>
        </w:tc>
        <w:tc>
          <w:tcPr>
            <w:tcW w:w="1134" w:type="dxa"/>
            <w:hideMark/>
          </w:tcPr>
          <w:p w14:paraId="0E139F04" w14:textId="77777777" w:rsidR="009A1EF0" w:rsidRPr="009F7F88" w:rsidRDefault="009A1EF0" w:rsidP="009A1EF0">
            <w:pPr>
              <w:pStyle w:val="RSCT03TableBody"/>
              <w:jc w:val="left"/>
              <w:rPr>
                <w:color w:val="000000" w:themeColor="text1"/>
                <w:w w:val="108"/>
              </w:rPr>
            </w:pPr>
            <w:r w:rsidRPr="009F7F88">
              <w:rPr>
                <w:color w:val="000000" w:themeColor="text1"/>
                <w:w w:val="108"/>
              </w:rPr>
              <w:t>200</w:t>
            </w:r>
          </w:p>
        </w:tc>
        <w:tc>
          <w:tcPr>
            <w:tcW w:w="1134" w:type="dxa"/>
            <w:hideMark/>
          </w:tcPr>
          <w:p w14:paraId="21C827E8" w14:textId="77777777" w:rsidR="009A1EF0" w:rsidRPr="009F7F88" w:rsidRDefault="009A1EF0" w:rsidP="009A1EF0">
            <w:pPr>
              <w:pStyle w:val="RSCT03TableBody"/>
              <w:jc w:val="left"/>
              <w:rPr>
                <w:color w:val="000000" w:themeColor="text1"/>
                <w:w w:val="108"/>
              </w:rPr>
            </w:pPr>
            <w:r w:rsidRPr="009F7F88">
              <w:rPr>
                <w:color w:val="000000" w:themeColor="text1"/>
                <w:w w:val="108"/>
              </w:rPr>
              <w:t>1×10</w:t>
            </w:r>
            <w:r w:rsidRPr="009F7F88">
              <w:rPr>
                <w:color w:val="000000" w:themeColor="text1"/>
                <w:w w:val="108"/>
                <w:vertAlign w:val="superscript"/>
              </w:rPr>
              <w:t>3</w:t>
            </w:r>
          </w:p>
        </w:tc>
        <w:tc>
          <w:tcPr>
            <w:tcW w:w="1134" w:type="dxa"/>
            <w:hideMark/>
          </w:tcPr>
          <w:p w14:paraId="16AFC5C0"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704221C0"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3415BC23" w14:textId="77777777" w:rsidR="009A1EF0" w:rsidRPr="009F7F88" w:rsidRDefault="009A1EF0" w:rsidP="009A1EF0">
            <w:pPr>
              <w:pStyle w:val="RSCT03TableBody"/>
              <w:jc w:val="left"/>
              <w:rPr>
                <w:color w:val="000000" w:themeColor="text1"/>
                <w:w w:val="108"/>
              </w:rPr>
            </w:pPr>
            <w:r w:rsidRPr="009F7F88">
              <w:rPr>
                <w:color w:val="000000" w:themeColor="text1"/>
                <w:w w:val="108"/>
              </w:rPr>
              <w:t>300-500</w:t>
            </w:r>
          </w:p>
        </w:tc>
        <w:tc>
          <w:tcPr>
            <w:tcW w:w="850" w:type="dxa"/>
            <w:hideMark/>
          </w:tcPr>
          <w:p w14:paraId="40DF4815" w14:textId="77777777" w:rsidR="009A1EF0" w:rsidRPr="009F7F88" w:rsidRDefault="009A1EF0" w:rsidP="009A1EF0">
            <w:pPr>
              <w:pStyle w:val="RSCT03TableBody"/>
              <w:jc w:val="left"/>
              <w:rPr>
                <w:color w:val="000000" w:themeColor="text1"/>
                <w:w w:val="108"/>
              </w:rPr>
            </w:pPr>
            <w:r w:rsidRPr="009F7F88">
              <w:rPr>
                <w:color w:val="000000" w:themeColor="text1"/>
                <w:w w:val="108"/>
              </w:rPr>
              <w:t>5-15</w:t>
            </w:r>
          </w:p>
        </w:tc>
        <w:tc>
          <w:tcPr>
            <w:tcW w:w="567" w:type="dxa"/>
            <w:hideMark/>
          </w:tcPr>
          <w:p w14:paraId="50DD1E67" w14:textId="5CDA6919"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carbon.2017.12.120","ISSN":"00086223","abstract":"The research focuses on fabrication of graphene scaffolds by three-dimensional printing and their anisotropic properties. A novel strategy to prepare printable graphene ink is reported first, and three-dimensional scaffolds with high content (50 wt %) and aligned graphene are achieved by three-dimensional printing. Adequate shear thinning and rheology behavior are required for printable graphene ink to flow through the nozzle smoothly and self-support during the printing process. The scaffolds with different contents and printing parameters exhibit good resolution and good bonding between layers. The alignment of graphene sheets along the direction of flowing can be observed due to the shear stress in the nozzle. When the temperature rises up to 450 °C, electrical conductivities along transvers and longitudinal directions of 50 wt % are enhanced to 479.2 and 425.6 S/m, which are 6.7 and 8.4 times higher than that at room temperature, respectively. The alignment can contribute to the electrical anisotropy of three-dimensional graphene scaffolds. The electrical resistance variations under compression and electrical anisotropy demonstrate the potential application of the graphene scaffolds in electrical device, sensor, especially combined with three-dimensional printing.","author":[{"dropping-particle":"","family":"Huang","given":"Kai","non-dropping-particle":"","parse-names":false,"suffix":""},{"dropping-particle":"","family":"Yang","given":"Jinshan","non-dropping-particle":"","parse-names":false,"suffix":""},{"dropping-particle":"","family":"Dong","given":"Shaoming","non-dropping-particle":"","parse-names":false,"suffix":""},{"dropping-particle":"","family":"Feng","given":"Qian","non-dropping-particle":"","parse-names":false,"suffix":""},{"dropping-particle":"","family":"Zhang","given":"Xiangyu","non-dropping-particle":"","parse-names":false,"suffix":""},{"dropping-particle":"","family":"Ding","given":"Yusheng","non-dropping-particle":"","parse-names":false,"suffix":""},{"dropping-particle":"","family":"Hu","given":"Jianbao","non-dropping-particle":"","parse-names":false,"suffix":""}],"container-title":"Carbon","id":"ITEM-1","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加到石墨烯中，文中未称为气凝胶</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石墨烯骨架，常压干燥</w:instrText>
            </w:r>
            <w:r w:rsidR="004E1277" w:rsidRPr="009F7F88">
              <w:rPr>
                <w:color w:val="000000" w:themeColor="text1"/>
                <w:w w:val="108"/>
              </w:rPr>
              <w:instrText>\n\nthree- dimensional graphene scaffolds (3DGS)","page":"1-10","publisher":"Elsevier Ltd","title":"Anisotropy of graphene scaffolds assembled by three-dimensional printing","type":"article-journal","volume":"130"},"uris":["http://www.mendeley.com/documents/?uuid=08629b8b-8b00-46ca-a599-6d54f575638d"]}],"mendeley":{"formattedCitation":"&lt;sup&gt;232&lt;/sup&gt;","plainTextFormattedCitation":"232","previouslyFormattedCitation":"&lt;sup&gt;230&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2</w:t>
            </w:r>
            <w:r w:rsidRPr="009F7F88">
              <w:rPr>
                <w:color w:val="000000" w:themeColor="text1"/>
                <w:w w:val="108"/>
              </w:rPr>
              <w:fldChar w:fldCharType="end"/>
            </w:r>
          </w:p>
        </w:tc>
      </w:tr>
      <w:tr w:rsidR="009F7F88" w:rsidRPr="009F7F88" w14:paraId="0915CCCD" w14:textId="77777777" w:rsidTr="00046A05">
        <w:trPr>
          <w:trHeight w:val="209"/>
        </w:trPr>
        <w:tc>
          <w:tcPr>
            <w:tcW w:w="968" w:type="dxa"/>
            <w:vMerge/>
            <w:vAlign w:val="center"/>
            <w:hideMark/>
          </w:tcPr>
          <w:p w14:paraId="44DC1553" w14:textId="77777777" w:rsidR="009A1EF0" w:rsidRPr="009F7F88" w:rsidRDefault="009A1EF0" w:rsidP="009A1EF0">
            <w:pPr>
              <w:pStyle w:val="RSCT03TableBody"/>
              <w:jc w:val="left"/>
              <w:rPr>
                <w:color w:val="000000" w:themeColor="text1"/>
                <w:w w:val="108"/>
              </w:rPr>
            </w:pPr>
          </w:p>
        </w:tc>
        <w:tc>
          <w:tcPr>
            <w:tcW w:w="2434" w:type="dxa"/>
            <w:hideMark/>
          </w:tcPr>
          <w:p w14:paraId="68BD0404" w14:textId="77777777" w:rsidR="009A1EF0" w:rsidRPr="009F7F88" w:rsidRDefault="009A1EF0" w:rsidP="009A1EF0">
            <w:pPr>
              <w:pStyle w:val="RSCT03TableBody"/>
              <w:jc w:val="left"/>
              <w:rPr>
                <w:color w:val="000000" w:themeColor="text1"/>
                <w:w w:val="108"/>
              </w:rPr>
            </w:pPr>
            <w:r w:rsidRPr="009F7F88">
              <w:rPr>
                <w:color w:val="000000" w:themeColor="text1"/>
                <w:w w:val="108"/>
              </w:rPr>
              <w:t>GO, HMPC, Pluronic F127, (NH</w:t>
            </w:r>
            <w:r w:rsidRPr="009F7F88">
              <w:rPr>
                <w:color w:val="000000" w:themeColor="text1"/>
                <w:w w:val="108"/>
                <w:vertAlign w:val="subscript"/>
              </w:rPr>
              <w:t>4</w:t>
            </w:r>
            <w:r w:rsidRPr="009F7F88">
              <w:rPr>
                <w:color w:val="000000" w:themeColor="text1"/>
                <w:w w:val="108"/>
              </w:rPr>
              <w:t>)</w:t>
            </w:r>
            <w:r w:rsidRPr="009F7F88">
              <w:rPr>
                <w:color w:val="000000" w:themeColor="text1"/>
                <w:w w:val="108"/>
                <w:vertAlign w:val="subscript"/>
              </w:rPr>
              <w:t>2</w:t>
            </w:r>
            <w:r w:rsidRPr="009F7F88">
              <w:rPr>
                <w:color w:val="000000" w:themeColor="text1"/>
                <w:w w:val="108"/>
              </w:rPr>
              <w:t>CO</w:t>
            </w:r>
            <w:r w:rsidRPr="009F7F88">
              <w:rPr>
                <w:color w:val="000000" w:themeColor="text1"/>
                <w:w w:val="108"/>
                <w:vertAlign w:val="subscript"/>
              </w:rPr>
              <w:t>3</w:t>
            </w:r>
            <w:r w:rsidRPr="009F7F88">
              <w:rPr>
                <w:color w:val="000000" w:themeColor="text1"/>
                <w:w w:val="108"/>
              </w:rPr>
              <w:t xml:space="preserve"> +water</w:t>
            </w:r>
          </w:p>
        </w:tc>
        <w:tc>
          <w:tcPr>
            <w:tcW w:w="1134" w:type="dxa"/>
            <w:hideMark/>
          </w:tcPr>
          <w:p w14:paraId="364FFF6C" w14:textId="77777777" w:rsidR="009A1EF0" w:rsidRPr="009F7F88" w:rsidRDefault="009A1EF0" w:rsidP="009A1EF0">
            <w:pPr>
              <w:pStyle w:val="RSCT03TableBody"/>
              <w:jc w:val="left"/>
              <w:rPr>
                <w:color w:val="000000" w:themeColor="text1"/>
                <w:w w:val="108"/>
              </w:rPr>
            </w:pPr>
            <w:r w:rsidRPr="009F7F88">
              <w:rPr>
                <w:color w:val="000000" w:themeColor="text1"/>
                <w:w w:val="108"/>
              </w:rPr>
              <w:t>40</w:t>
            </w:r>
          </w:p>
        </w:tc>
        <w:tc>
          <w:tcPr>
            <w:tcW w:w="1134" w:type="dxa"/>
            <w:hideMark/>
          </w:tcPr>
          <w:p w14:paraId="36069047" w14:textId="77777777" w:rsidR="009A1EF0" w:rsidRPr="009F7F88" w:rsidRDefault="009A1EF0" w:rsidP="009A1EF0">
            <w:pPr>
              <w:pStyle w:val="RSCT03TableBody"/>
              <w:jc w:val="left"/>
              <w:rPr>
                <w:color w:val="000000" w:themeColor="text1"/>
                <w:w w:val="108"/>
              </w:rPr>
            </w:pPr>
            <w:r w:rsidRPr="009F7F88">
              <w:rPr>
                <w:color w:val="000000" w:themeColor="text1"/>
                <w:w w:val="108"/>
              </w:rPr>
              <w:t>1×10</w:t>
            </w:r>
            <w:r w:rsidRPr="009F7F88">
              <w:rPr>
                <w:color w:val="000000" w:themeColor="text1"/>
                <w:w w:val="108"/>
                <w:vertAlign w:val="superscript"/>
              </w:rPr>
              <w:t>3</w:t>
            </w:r>
          </w:p>
        </w:tc>
        <w:tc>
          <w:tcPr>
            <w:tcW w:w="1134" w:type="dxa"/>
            <w:hideMark/>
          </w:tcPr>
          <w:p w14:paraId="34D9B68E"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1F3D395C"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0ACE34C0" w14:textId="77777777" w:rsidR="009A1EF0" w:rsidRPr="009F7F88" w:rsidRDefault="009A1EF0" w:rsidP="009A1EF0">
            <w:pPr>
              <w:pStyle w:val="RSCT03TableBody"/>
              <w:jc w:val="left"/>
              <w:rPr>
                <w:color w:val="000000" w:themeColor="text1"/>
                <w:w w:val="108"/>
              </w:rPr>
            </w:pPr>
            <w:r w:rsidRPr="009F7F88">
              <w:rPr>
                <w:color w:val="000000" w:themeColor="text1"/>
                <w:w w:val="108"/>
              </w:rPr>
              <w:t>250</w:t>
            </w:r>
          </w:p>
        </w:tc>
        <w:tc>
          <w:tcPr>
            <w:tcW w:w="850" w:type="dxa"/>
            <w:hideMark/>
          </w:tcPr>
          <w:p w14:paraId="23CA5150"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567" w:type="dxa"/>
            <w:hideMark/>
          </w:tcPr>
          <w:p w14:paraId="239E404F" w14:textId="7F9C9ADD"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t.201800053","ISSN":"2365709X","abstract":"Disruptive custom electronics require a transformation in energy storage systems from traditional thin-film units to shape conformable 3D components. However, current thick electrodes suffer from uncontrollable geometries and architectures, which lead to ion diffusion limitations, and poor mechanical properties. Here, designed, superelastic polypyrrole (PPy)-coated graphene aerogel (GA) electrodes are fabricated via 3D printing and polymer self-assembly methods. This resilient GA template (up to 90% compression) can be printed into any desired shape including engineered 3D architectures with periodic macropores, which promote the uniform deposition and adhesion of PPy onto the support. The coated PPy thin film increases the specific gravimetric capacitance of the GA electrode from 14 to 395 F g −1 with 90% retention after 5000 charging–discharging cycles. The capacitance remains the same value after 100 times compression cycles. It also improves the compressive strength by one order of magnitude from 0.14 to 2.4 MPa. Areal capacitance and energy density of the PPy–GA electrode are 2 F cm −2 and 0.78 mWh cm −2 , respectively, which to the best of the knowledge break the record for compressible electrodes, respectively. This approach enables the fabrication of complex architectured energy storage modules with enhanced compressibility, ultrahigh areal electrochemical performance, and excellent cyclability.","author":[{"dropping-particle":"","family":"Qi","given":"Zhen","non-dropping-particle":"","parse-names":false,"suffix":""},{"dropping-particle":"","family":"Ye","given":"Jianchao","non-dropping-particle":"","parse-names":false,"suffix":""},{"dropping-particle":"","family":"Chen","given":"Wen","non-dropping-particle":"","parse-names":false,"suffix":""},{"dropping-particle":"","family":"Biener","given":"Juergen","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Zhu","given":"Cheng","non-dropping-particle":"","parse-names":false,"suffix":""}],"container-title":"Advanced Materials Technologies","id":"ITEM-1","issue":"7","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1050</w:instrText>
            </w:r>
            <w:r w:rsidR="004E1277" w:rsidRPr="009F7F88">
              <w:rPr>
                <w:rFonts w:ascii="SimSun" w:eastAsia="SimSun" w:hAnsi="SimSun" w:cs="SimSun" w:hint="eastAsia"/>
                <w:color w:val="000000" w:themeColor="text1"/>
                <w:w w:val="108"/>
              </w:rPr>
              <w:instrText>℃裂解</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超弹性聚吡咯（</w:instrText>
            </w:r>
            <w:r w:rsidR="004E1277" w:rsidRPr="009F7F88">
              <w:rPr>
                <w:color w:val="000000" w:themeColor="text1"/>
                <w:w w:val="108"/>
              </w:rPr>
              <w:instrText>PPy</w:instrText>
            </w:r>
            <w:r w:rsidR="004E1277" w:rsidRPr="009F7F88">
              <w:rPr>
                <w:rFonts w:ascii="SimSun" w:eastAsia="SimSun" w:hAnsi="SimSun" w:cs="SimSun" w:hint="eastAsia"/>
                <w:color w:val="000000" w:themeColor="text1"/>
                <w:w w:val="108"/>
              </w:rPr>
              <w:instrText>）涂层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超级电容器</w:instrText>
            </w:r>
            <w:r w:rsidR="004E1277" w:rsidRPr="009F7F88">
              <w:rPr>
                <w:color w:val="000000" w:themeColor="text1"/>
                <w:w w:val="108"/>
              </w:rPr>
              <w:instrText>","page":"1800053","title":"3D-Printed, Superelastic Polypyrrole–Graphene Electrodes with Ultrahigh Areal Capacitance for Electrochemical Energy Storage","type":"article-journal","volume":"3"},"uris":["http://www.mendeley.com/documents/?uuid=6c91016b-5ee5-4f33-af8a-72501897ba3d"]}],"mendeley":{"formattedCitation":"&lt;sup&gt;234&lt;/sup&gt;","plainTextFormattedCitation":"234","previouslyFormattedCitation":"&lt;sup&gt;232&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4</w:t>
            </w:r>
            <w:r w:rsidRPr="009F7F88">
              <w:rPr>
                <w:color w:val="000000" w:themeColor="text1"/>
                <w:w w:val="108"/>
              </w:rPr>
              <w:fldChar w:fldCharType="end"/>
            </w:r>
          </w:p>
        </w:tc>
      </w:tr>
      <w:tr w:rsidR="009F7F88" w:rsidRPr="009F7F88" w14:paraId="47E0C129" w14:textId="77777777" w:rsidTr="00046A05">
        <w:trPr>
          <w:trHeight w:val="209"/>
        </w:trPr>
        <w:tc>
          <w:tcPr>
            <w:tcW w:w="968" w:type="dxa"/>
            <w:vMerge/>
            <w:vAlign w:val="center"/>
            <w:hideMark/>
          </w:tcPr>
          <w:p w14:paraId="245E8D7F" w14:textId="77777777" w:rsidR="009A1EF0" w:rsidRPr="009F7F88" w:rsidRDefault="009A1EF0" w:rsidP="009A1EF0">
            <w:pPr>
              <w:pStyle w:val="RSCT03TableBody"/>
              <w:jc w:val="left"/>
              <w:rPr>
                <w:color w:val="000000" w:themeColor="text1"/>
                <w:w w:val="108"/>
              </w:rPr>
            </w:pPr>
          </w:p>
        </w:tc>
        <w:tc>
          <w:tcPr>
            <w:tcW w:w="2434" w:type="dxa"/>
            <w:hideMark/>
          </w:tcPr>
          <w:p w14:paraId="3C134D94" w14:textId="77777777" w:rsidR="009A1EF0" w:rsidRPr="009F7F88" w:rsidRDefault="009A1EF0" w:rsidP="009A1EF0">
            <w:pPr>
              <w:pStyle w:val="RSCT03TableBody"/>
              <w:jc w:val="left"/>
              <w:rPr>
                <w:color w:val="000000" w:themeColor="text1"/>
                <w:w w:val="108"/>
              </w:rPr>
            </w:pPr>
            <w:proofErr w:type="spellStart"/>
            <w:r w:rsidRPr="009F7F88">
              <w:rPr>
                <w:color w:val="000000" w:themeColor="text1"/>
                <w:w w:val="108"/>
              </w:rPr>
              <w:t>CeZrLa</w:t>
            </w:r>
            <w:proofErr w:type="spellEnd"/>
            <w:r w:rsidRPr="009F7F88">
              <w:rPr>
                <w:color w:val="000000" w:themeColor="text1"/>
                <w:w w:val="108"/>
              </w:rPr>
              <w:t>/GO, methyl cellulose +water</w:t>
            </w:r>
          </w:p>
        </w:tc>
        <w:tc>
          <w:tcPr>
            <w:tcW w:w="1134" w:type="dxa"/>
            <w:hideMark/>
          </w:tcPr>
          <w:p w14:paraId="4B93EA5A"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04925265"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7C6F9C0B"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60C24A67"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18AD4DBA" w14:textId="77777777" w:rsidR="009A1EF0" w:rsidRPr="009F7F88" w:rsidRDefault="009A1EF0" w:rsidP="009A1EF0">
            <w:pPr>
              <w:pStyle w:val="RSCT03TableBody"/>
              <w:jc w:val="left"/>
              <w:rPr>
                <w:color w:val="000000" w:themeColor="text1"/>
                <w:w w:val="108"/>
              </w:rPr>
            </w:pPr>
            <w:r w:rsidRPr="009F7F88">
              <w:rPr>
                <w:color w:val="000000" w:themeColor="text1"/>
                <w:w w:val="108"/>
              </w:rPr>
              <w:t>400-800</w:t>
            </w:r>
          </w:p>
        </w:tc>
        <w:tc>
          <w:tcPr>
            <w:tcW w:w="850" w:type="dxa"/>
            <w:hideMark/>
          </w:tcPr>
          <w:p w14:paraId="4B8B9928" w14:textId="77777777" w:rsidR="009A1EF0" w:rsidRPr="009F7F88" w:rsidRDefault="009A1EF0" w:rsidP="009A1EF0">
            <w:pPr>
              <w:pStyle w:val="RSCT03TableBody"/>
              <w:jc w:val="left"/>
              <w:rPr>
                <w:color w:val="000000" w:themeColor="text1"/>
                <w:w w:val="108"/>
              </w:rPr>
            </w:pPr>
            <w:r w:rsidRPr="009F7F88">
              <w:rPr>
                <w:color w:val="000000" w:themeColor="text1"/>
                <w:w w:val="108"/>
              </w:rPr>
              <w:t>33</w:t>
            </w:r>
          </w:p>
        </w:tc>
        <w:tc>
          <w:tcPr>
            <w:tcW w:w="567" w:type="dxa"/>
            <w:hideMark/>
          </w:tcPr>
          <w:p w14:paraId="457F8366" w14:textId="536EEE7E"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le":"Journal of Cleaner Production","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常压干燥，裂解</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负载</w:instrText>
            </w:r>
            <w:r w:rsidR="004E1277" w:rsidRPr="009F7F88">
              <w:rPr>
                <w:color w:val="000000" w:themeColor="text1"/>
                <w:w w:val="108"/>
              </w:rPr>
              <w:instrText>CeZrLa</w:instrText>
            </w:r>
            <w:r w:rsidR="004E1277" w:rsidRPr="009F7F88">
              <w:rPr>
                <w:rFonts w:ascii="SimSun" w:eastAsia="SimSun" w:hAnsi="SimSun" w:cs="SimSun" w:hint="eastAsia"/>
                <w:color w:val="000000" w:themeColor="text1"/>
                <w:w w:val="108"/>
              </w:rPr>
              <w:instrText>石墨烯</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纳米催化剂用于</w:instrText>
            </w:r>
            <w:r w:rsidR="004E1277" w:rsidRPr="009F7F88">
              <w:rPr>
                <w:color w:val="000000" w:themeColor="text1"/>
                <w:w w:val="108"/>
              </w:rPr>
              <w:instrText>CO2</w:instrText>
            </w:r>
            <w:r w:rsidR="004E1277" w:rsidRPr="009F7F88">
              <w:rPr>
                <w:rFonts w:ascii="SimSun" w:eastAsia="SimSun" w:hAnsi="SimSun" w:cs="SimSun" w:hint="eastAsia"/>
                <w:color w:val="000000" w:themeColor="text1"/>
                <w:w w:val="108"/>
              </w:rPr>
              <w:instrText>利用和直接合成碳酸亚丙酯</w:instrText>
            </w:r>
            <w:r w:rsidR="004E1277" w:rsidRPr="009F7F88">
              <w:rPr>
                <w:color w:val="000000" w:themeColor="text1"/>
                <w:w w:val="108"/>
              </w:rPr>
              <w:instrText>","page":"606-614","title":"Next frontiers in cleaner synthesis: 3D printed graphene-supported CeZrLa mixed-oxide nanocatalyst for CO2 utilisation and direct propylene carbonate production","type":"article-journal","volume":"214"},"uris":["http://www.mendeley.com/documents/?uuid=cbb92a73-e040-4483-8b80-c74096b3ddf6"]}],"mendeley":{"formattedCitation":"&lt;sup&gt;247&lt;/sup&gt;","plainTextFormattedCitation":"247","previouslyFormattedCitation":"&lt;sup&gt;245&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7</w:t>
            </w:r>
            <w:r w:rsidRPr="009F7F88">
              <w:rPr>
                <w:color w:val="000000" w:themeColor="text1"/>
                <w:w w:val="108"/>
              </w:rPr>
              <w:fldChar w:fldCharType="end"/>
            </w:r>
          </w:p>
        </w:tc>
      </w:tr>
      <w:tr w:rsidR="009F7F88" w:rsidRPr="009F7F88" w14:paraId="06F3AC81" w14:textId="77777777" w:rsidTr="00046A05">
        <w:trPr>
          <w:trHeight w:val="209"/>
        </w:trPr>
        <w:tc>
          <w:tcPr>
            <w:tcW w:w="968" w:type="dxa"/>
            <w:vMerge/>
            <w:vAlign w:val="center"/>
            <w:hideMark/>
          </w:tcPr>
          <w:p w14:paraId="145F2B52" w14:textId="77777777" w:rsidR="009A1EF0" w:rsidRPr="009F7F88" w:rsidRDefault="009A1EF0" w:rsidP="009A1EF0">
            <w:pPr>
              <w:pStyle w:val="RSCT03TableBody"/>
              <w:jc w:val="left"/>
              <w:rPr>
                <w:color w:val="000000" w:themeColor="text1"/>
                <w:w w:val="108"/>
              </w:rPr>
            </w:pPr>
          </w:p>
        </w:tc>
        <w:tc>
          <w:tcPr>
            <w:tcW w:w="2434" w:type="dxa"/>
            <w:hideMark/>
          </w:tcPr>
          <w:p w14:paraId="027528BF" w14:textId="77777777" w:rsidR="009A1EF0" w:rsidRPr="009F7F88" w:rsidRDefault="009A1EF0" w:rsidP="009A1EF0">
            <w:pPr>
              <w:pStyle w:val="RSCT03TableBody"/>
              <w:jc w:val="left"/>
              <w:rPr>
                <w:color w:val="000000" w:themeColor="text1"/>
                <w:w w:val="108"/>
              </w:rPr>
            </w:pPr>
            <w:r w:rsidRPr="009F7F88">
              <w:rPr>
                <w:color w:val="000000" w:themeColor="text1"/>
                <w:w w:val="108"/>
              </w:rPr>
              <w:t>GO, NCOH, SA +water</w:t>
            </w:r>
          </w:p>
        </w:tc>
        <w:tc>
          <w:tcPr>
            <w:tcW w:w="1134" w:type="dxa"/>
            <w:hideMark/>
          </w:tcPr>
          <w:p w14:paraId="63A8D072" w14:textId="77777777" w:rsidR="009A1EF0" w:rsidRPr="009F7F88" w:rsidRDefault="009A1EF0" w:rsidP="009A1EF0">
            <w:pPr>
              <w:pStyle w:val="RSCT03TableBody"/>
              <w:jc w:val="left"/>
              <w:rPr>
                <w:color w:val="000000" w:themeColor="text1"/>
                <w:w w:val="108"/>
              </w:rPr>
            </w:pPr>
            <w:r w:rsidRPr="009F7F88">
              <w:rPr>
                <w:color w:val="000000" w:themeColor="text1"/>
                <w:w w:val="108"/>
              </w:rPr>
              <w:t>50</w:t>
            </w:r>
          </w:p>
        </w:tc>
        <w:tc>
          <w:tcPr>
            <w:tcW w:w="1134" w:type="dxa"/>
            <w:hideMark/>
          </w:tcPr>
          <w:p w14:paraId="5E5193EF" w14:textId="77777777" w:rsidR="009A1EF0" w:rsidRPr="009F7F88" w:rsidRDefault="009A1EF0" w:rsidP="009A1EF0">
            <w:pPr>
              <w:pStyle w:val="RSCT03TableBody"/>
              <w:jc w:val="left"/>
              <w:rPr>
                <w:color w:val="000000" w:themeColor="text1"/>
                <w:w w:val="108"/>
              </w:rPr>
            </w:pPr>
            <w:r w:rsidRPr="009F7F88">
              <w:rPr>
                <w:color w:val="000000" w:themeColor="text1"/>
                <w:w w:val="108"/>
              </w:rPr>
              <w:t>4×10</w:t>
            </w:r>
            <w:r w:rsidRPr="009F7F88">
              <w:rPr>
                <w:color w:val="000000" w:themeColor="text1"/>
                <w:w w:val="108"/>
                <w:vertAlign w:val="superscript"/>
              </w:rPr>
              <w:t>4</w:t>
            </w:r>
          </w:p>
        </w:tc>
        <w:tc>
          <w:tcPr>
            <w:tcW w:w="1134" w:type="dxa"/>
            <w:hideMark/>
          </w:tcPr>
          <w:p w14:paraId="7AA52597"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2CA01608"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1479F445"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850" w:type="dxa"/>
            <w:hideMark/>
          </w:tcPr>
          <w:p w14:paraId="259CB9DC" w14:textId="77777777" w:rsidR="009A1EF0" w:rsidRPr="009F7F88" w:rsidRDefault="009A1EF0" w:rsidP="009A1EF0">
            <w:pPr>
              <w:pStyle w:val="RSCT03TableBody"/>
              <w:jc w:val="left"/>
              <w:rPr>
                <w:color w:val="000000" w:themeColor="text1"/>
                <w:w w:val="108"/>
              </w:rPr>
            </w:pPr>
            <w:r w:rsidRPr="009F7F88">
              <w:rPr>
                <w:color w:val="000000" w:themeColor="text1"/>
                <w:w w:val="108"/>
              </w:rPr>
              <w:t>5</w:t>
            </w:r>
          </w:p>
        </w:tc>
        <w:tc>
          <w:tcPr>
            <w:tcW w:w="567" w:type="dxa"/>
            <w:hideMark/>
          </w:tcPr>
          <w:p w14:paraId="0892E8A5" w14:textId="3AD598C2"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family":"Fan","given":"Tongxiang","non-dropping-particle":"","parse-names":false,"suffix":""}],"container-title":"Advanced Functional Materials","id":"ITEM-1","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仿叶子负载型石墨烯气凝胶，电化学储能</w:instrText>
            </w:r>
            <w:r w:rsidR="004E1277" w:rsidRPr="009F7F88">
              <w:rPr>
                <w:color w:val="000000" w:themeColor="text1"/>
                <w:w w:val="108"/>
              </w:rPr>
              <w:instrText>","page":"1805057","title":"Architectured Leaf-Inspired Ni0.33Co0.66S2/Graphene Aerogels via 3D Printing for High-Performance Energy Storage","type":"article-journal","volume":"28"},"uris":["http://www.mendeley.com/documents/?uuid=0b565c68-eb69-4a6d-a74b-ed6460c534e2"]}],"mendeley":{"formattedCitation":"&lt;sup&gt;249&lt;/sup&gt;","plainTextFormattedCitation":"249","previouslyFormattedCitation":"&lt;sup&gt;24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9</w:t>
            </w:r>
            <w:r w:rsidRPr="009F7F88">
              <w:rPr>
                <w:color w:val="000000" w:themeColor="text1"/>
                <w:w w:val="108"/>
              </w:rPr>
              <w:fldChar w:fldCharType="end"/>
            </w:r>
          </w:p>
        </w:tc>
      </w:tr>
      <w:tr w:rsidR="009F7F88" w:rsidRPr="009F7F88" w14:paraId="773BC00F" w14:textId="77777777" w:rsidTr="00046A05">
        <w:trPr>
          <w:trHeight w:val="209"/>
        </w:trPr>
        <w:tc>
          <w:tcPr>
            <w:tcW w:w="968" w:type="dxa"/>
            <w:vMerge/>
            <w:vAlign w:val="center"/>
            <w:hideMark/>
          </w:tcPr>
          <w:p w14:paraId="4D2D8AEF" w14:textId="77777777" w:rsidR="009A1EF0" w:rsidRPr="009F7F88" w:rsidRDefault="009A1EF0" w:rsidP="009A1EF0">
            <w:pPr>
              <w:pStyle w:val="RSCT03TableBody"/>
              <w:jc w:val="left"/>
              <w:rPr>
                <w:color w:val="000000" w:themeColor="text1"/>
                <w:w w:val="108"/>
              </w:rPr>
            </w:pPr>
          </w:p>
        </w:tc>
        <w:tc>
          <w:tcPr>
            <w:tcW w:w="2434" w:type="dxa"/>
            <w:hideMark/>
          </w:tcPr>
          <w:p w14:paraId="6163168F" w14:textId="77777777" w:rsidR="009A1EF0" w:rsidRPr="009F7F88" w:rsidRDefault="009A1EF0" w:rsidP="009A1EF0">
            <w:pPr>
              <w:pStyle w:val="RSCT03TableBody"/>
              <w:jc w:val="left"/>
              <w:rPr>
                <w:color w:val="000000" w:themeColor="text1"/>
                <w:w w:val="108"/>
              </w:rPr>
            </w:pPr>
            <w:r w:rsidRPr="009F7F88">
              <w:rPr>
                <w:color w:val="000000" w:themeColor="text1"/>
                <w:w w:val="108"/>
              </w:rPr>
              <w:t>Graphene, Pluronic F127, Cu +water</w:t>
            </w:r>
          </w:p>
        </w:tc>
        <w:tc>
          <w:tcPr>
            <w:tcW w:w="1134" w:type="dxa"/>
            <w:hideMark/>
          </w:tcPr>
          <w:p w14:paraId="31655B25" w14:textId="77777777" w:rsidR="009A1EF0" w:rsidRPr="009F7F88" w:rsidRDefault="009A1EF0" w:rsidP="009A1EF0">
            <w:pPr>
              <w:pStyle w:val="RSCT03TableBody"/>
              <w:jc w:val="left"/>
              <w:rPr>
                <w:color w:val="000000" w:themeColor="text1"/>
                <w:w w:val="108"/>
              </w:rPr>
            </w:pPr>
            <w:r w:rsidRPr="009F7F88">
              <w:rPr>
                <w:color w:val="000000" w:themeColor="text1"/>
                <w:w w:val="108"/>
              </w:rPr>
              <w:t>25-60</w:t>
            </w:r>
          </w:p>
        </w:tc>
        <w:tc>
          <w:tcPr>
            <w:tcW w:w="1134" w:type="dxa"/>
            <w:hideMark/>
          </w:tcPr>
          <w:p w14:paraId="18666333"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2AF85D51" w14:textId="77777777" w:rsidR="009A1EF0" w:rsidRPr="009F7F88" w:rsidRDefault="009A1EF0" w:rsidP="009A1EF0">
            <w:pPr>
              <w:pStyle w:val="RSCT03TableBody"/>
              <w:jc w:val="left"/>
              <w:rPr>
                <w:color w:val="000000" w:themeColor="text1"/>
                <w:w w:val="108"/>
              </w:rPr>
            </w:pPr>
            <w:r w:rsidRPr="009F7F88">
              <w:rPr>
                <w:color w:val="000000" w:themeColor="text1"/>
                <w:w w:val="108"/>
              </w:rPr>
              <w:t>Graphite</w:t>
            </w:r>
          </w:p>
        </w:tc>
        <w:tc>
          <w:tcPr>
            <w:tcW w:w="993" w:type="dxa"/>
            <w:hideMark/>
          </w:tcPr>
          <w:p w14:paraId="1520B256"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226652C7" w14:textId="77777777" w:rsidR="009A1EF0" w:rsidRPr="009F7F88" w:rsidRDefault="009A1EF0" w:rsidP="009A1EF0">
            <w:pPr>
              <w:pStyle w:val="RSCT03TableBody"/>
              <w:jc w:val="left"/>
              <w:rPr>
                <w:color w:val="000000" w:themeColor="text1"/>
                <w:w w:val="108"/>
              </w:rPr>
            </w:pPr>
            <w:r w:rsidRPr="009F7F88">
              <w:rPr>
                <w:color w:val="000000" w:themeColor="text1"/>
                <w:w w:val="108"/>
              </w:rPr>
              <w:t>100-1000</w:t>
            </w:r>
          </w:p>
        </w:tc>
        <w:tc>
          <w:tcPr>
            <w:tcW w:w="850" w:type="dxa"/>
            <w:hideMark/>
          </w:tcPr>
          <w:p w14:paraId="4A826559" w14:textId="77777777" w:rsidR="009A1EF0" w:rsidRPr="009F7F88" w:rsidRDefault="009A1EF0" w:rsidP="009A1EF0">
            <w:pPr>
              <w:pStyle w:val="RSCT03TableBody"/>
              <w:jc w:val="left"/>
              <w:rPr>
                <w:color w:val="000000" w:themeColor="text1"/>
                <w:w w:val="108"/>
              </w:rPr>
            </w:pPr>
            <w:r w:rsidRPr="009F7F88">
              <w:rPr>
                <w:color w:val="000000" w:themeColor="text1"/>
                <w:w w:val="108"/>
              </w:rPr>
              <w:t>6-12</w:t>
            </w:r>
          </w:p>
        </w:tc>
        <w:tc>
          <w:tcPr>
            <w:tcW w:w="567" w:type="dxa"/>
            <w:hideMark/>
          </w:tcPr>
          <w:p w14:paraId="0776E4FF" w14:textId="2D032237"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y":"Saiz","given":"Eduardo","non-dropping-particle":"","parse-names":false,"suffix":""}],"container-title":"ACS Applied Materials and Interfaces","id":"ITEM-1","issue":"42","issued":{"date-parts":[["2017"]]},"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F127</w:instrText>
            </w:r>
            <w:r w:rsidR="004E1277" w:rsidRPr="009F7F88">
              <w:rPr>
                <w:rFonts w:ascii="SimSun" w:eastAsia="SimSun" w:hAnsi="SimSun" w:cs="SimSun" w:hint="eastAsia"/>
                <w:color w:val="000000" w:themeColor="text1"/>
                <w:w w:val="108"/>
              </w:rPr>
              <w:instrText>热敏油墨</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还原化学改性石墨烯气凝胶</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铜电极</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能源存储应用</w:instrText>
            </w:r>
            <w:r w:rsidR="004E1277" w:rsidRPr="009F7F88">
              <w:rPr>
                <w:color w:val="000000" w:themeColor="text1"/>
                <w:w w:val="108"/>
              </w:rPr>
              <w:instrText>","page":"37136-37145","title":"Multimaterial 3D Printing of Graphene-Based Electrodes for Electrochemical Energy Storage Using Thermoresponsive Inks","type":"article-journal","volume":"9"},"uris":["http://www.mendeley.com/documents/?uuid=027e3dc5-8906-4035-bcaf-d90ad3da3390"]}],"mendeley":{"formattedCitation":"&lt;sup&gt;231&lt;/sup&gt;","plainTextFormattedCitation":"231","previouslyFormattedCitation":"&lt;sup&gt;22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1</w:t>
            </w:r>
            <w:r w:rsidRPr="009F7F88">
              <w:rPr>
                <w:color w:val="000000" w:themeColor="text1"/>
                <w:w w:val="108"/>
              </w:rPr>
              <w:fldChar w:fldCharType="end"/>
            </w:r>
          </w:p>
        </w:tc>
      </w:tr>
      <w:tr w:rsidR="009F7F88" w:rsidRPr="009F7F88" w14:paraId="1B0266CB" w14:textId="77777777" w:rsidTr="00046A05">
        <w:trPr>
          <w:trHeight w:val="209"/>
        </w:trPr>
        <w:tc>
          <w:tcPr>
            <w:tcW w:w="968" w:type="dxa"/>
            <w:vMerge/>
            <w:vAlign w:val="center"/>
            <w:hideMark/>
          </w:tcPr>
          <w:p w14:paraId="4A43ECD8" w14:textId="77777777" w:rsidR="009A1EF0" w:rsidRPr="009F7F88" w:rsidRDefault="009A1EF0" w:rsidP="009A1EF0">
            <w:pPr>
              <w:pStyle w:val="RSCT03TableBody"/>
              <w:jc w:val="left"/>
              <w:rPr>
                <w:color w:val="000000" w:themeColor="text1"/>
                <w:w w:val="108"/>
              </w:rPr>
            </w:pPr>
          </w:p>
        </w:tc>
        <w:tc>
          <w:tcPr>
            <w:tcW w:w="2434" w:type="dxa"/>
            <w:hideMark/>
          </w:tcPr>
          <w:p w14:paraId="3A85BF70" w14:textId="77777777" w:rsidR="009A1EF0" w:rsidRPr="009F7F88" w:rsidRDefault="009A1EF0" w:rsidP="009A1EF0">
            <w:pPr>
              <w:pStyle w:val="RSCT03TableBody"/>
              <w:jc w:val="left"/>
              <w:rPr>
                <w:color w:val="000000" w:themeColor="text1"/>
                <w:w w:val="108"/>
              </w:rPr>
            </w:pPr>
            <w:r w:rsidRPr="009F7F88">
              <w:rPr>
                <w:color w:val="000000" w:themeColor="text1"/>
                <w:w w:val="108"/>
              </w:rPr>
              <w:t xml:space="preserve">Graphene, </w:t>
            </w:r>
            <w:proofErr w:type="spellStart"/>
            <w:r w:rsidRPr="009F7F88">
              <w:rPr>
                <w:color w:val="000000" w:themeColor="text1"/>
                <w:w w:val="108"/>
              </w:rPr>
              <w:t>DNa</w:t>
            </w:r>
            <w:proofErr w:type="spellEnd"/>
            <w:r w:rsidRPr="009F7F88">
              <w:rPr>
                <w:color w:val="000000" w:themeColor="text1"/>
                <w:w w:val="108"/>
              </w:rPr>
              <w:t>, PEG, PEI +water</w:t>
            </w:r>
          </w:p>
        </w:tc>
        <w:tc>
          <w:tcPr>
            <w:tcW w:w="1134" w:type="dxa"/>
            <w:hideMark/>
          </w:tcPr>
          <w:p w14:paraId="380E0EF8" w14:textId="77777777" w:rsidR="009A1EF0" w:rsidRPr="009F7F88" w:rsidRDefault="009A1EF0" w:rsidP="009A1EF0">
            <w:pPr>
              <w:pStyle w:val="RSCT03TableBody"/>
              <w:jc w:val="left"/>
              <w:rPr>
                <w:color w:val="000000" w:themeColor="text1"/>
                <w:w w:val="108"/>
              </w:rPr>
            </w:pPr>
            <w:r w:rsidRPr="009F7F88">
              <w:rPr>
                <w:color w:val="000000" w:themeColor="text1"/>
                <w:w w:val="108"/>
              </w:rPr>
              <w:t>366</w:t>
            </w:r>
          </w:p>
        </w:tc>
        <w:tc>
          <w:tcPr>
            <w:tcW w:w="1134" w:type="dxa"/>
            <w:hideMark/>
          </w:tcPr>
          <w:p w14:paraId="0E610D6C" w14:textId="77777777" w:rsidR="009A1EF0" w:rsidRPr="009F7F88" w:rsidRDefault="009A1EF0" w:rsidP="009A1EF0">
            <w:pPr>
              <w:pStyle w:val="RSCT03TableBody"/>
              <w:jc w:val="left"/>
              <w:rPr>
                <w:color w:val="000000" w:themeColor="text1"/>
                <w:w w:val="108"/>
              </w:rPr>
            </w:pPr>
            <w:r w:rsidRPr="009F7F88">
              <w:rPr>
                <w:color w:val="000000" w:themeColor="text1"/>
                <w:w w:val="108"/>
              </w:rPr>
              <w:t>5×10</w:t>
            </w:r>
            <w:r w:rsidRPr="009F7F88">
              <w:rPr>
                <w:color w:val="000000" w:themeColor="text1"/>
                <w:w w:val="108"/>
                <w:vertAlign w:val="superscript"/>
              </w:rPr>
              <w:t>3</w:t>
            </w:r>
          </w:p>
        </w:tc>
        <w:tc>
          <w:tcPr>
            <w:tcW w:w="1134" w:type="dxa"/>
            <w:hideMark/>
          </w:tcPr>
          <w:p w14:paraId="3C4CAD18" w14:textId="1931C81A" w:rsidR="009A1EF0" w:rsidRPr="009F7F88" w:rsidRDefault="00553E4D" w:rsidP="009A1EF0">
            <w:pPr>
              <w:pStyle w:val="RSCT03TableBody"/>
              <w:jc w:val="left"/>
              <w:rPr>
                <w:color w:val="000000" w:themeColor="text1"/>
                <w:w w:val="108"/>
              </w:rPr>
            </w:pPr>
            <w:r w:rsidRPr="009F7F88">
              <w:rPr>
                <w:color w:val="000000" w:themeColor="text1"/>
              </w:rPr>
              <w:t>Al</w:t>
            </w:r>
            <w:r w:rsidRPr="009F7F88">
              <w:rPr>
                <w:color w:val="000000" w:themeColor="text1"/>
                <w:vertAlign w:val="subscript"/>
              </w:rPr>
              <w:t>2</w:t>
            </w:r>
            <w:r w:rsidRPr="009F7F88">
              <w:rPr>
                <w:color w:val="000000" w:themeColor="text1"/>
              </w:rPr>
              <w:t>O</w:t>
            </w:r>
            <w:r w:rsidRPr="009F7F88">
              <w:rPr>
                <w:color w:val="000000" w:themeColor="text1"/>
                <w:vertAlign w:val="subscript"/>
              </w:rPr>
              <w:t>3</w:t>
            </w:r>
          </w:p>
        </w:tc>
        <w:tc>
          <w:tcPr>
            <w:tcW w:w="993" w:type="dxa"/>
            <w:hideMark/>
          </w:tcPr>
          <w:p w14:paraId="649948C9"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678A2367" w14:textId="77777777" w:rsidR="009A1EF0" w:rsidRPr="009F7F88" w:rsidRDefault="009A1EF0" w:rsidP="009A1EF0">
            <w:pPr>
              <w:pStyle w:val="RSCT03TableBody"/>
              <w:jc w:val="left"/>
              <w:rPr>
                <w:color w:val="000000" w:themeColor="text1"/>
                <w:w w:val="108"/>
              </w:rPr>
            </w:pPr>
            <w:r w:rsidRPr="009F7F88">
              <w:rPr>
                <w:color w:val="000000" w:themeColor="text1"/>
                <w:w w:val="108"/>
              </w:rPr>
              <w:t>400</w:t>
            </w:r>
          </w:p>
        </w:tc>
        <w:tc>
          <w:tcPr>
            <w:tcW w:w="850" w:type="dxa"/>
            <w:hideMark/>
          </w:tcPr>
          <w:p w14:paraId="397D2533"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567" w:type="dxa"/>
            <w:hideMark/>
          </w:tcPr>
          <w:p w14:paraId="1108D5E5" w14:textId="6BCC64CE"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chemmater.6b02662","ISSN":"15205002","abstract":"The manufacturing of three-dimensional (3D) graphene monoliths with remarkable electrical performance has become a challenging issue because their potential applications in the energy and electronic-based fields. Here we show the development of outstanding electrically conductive graphene patterned cellular structures combining a versatile and easily scalable filament printing method, such as Robocasting, with the use of highly crystalline graphene nanoplatelets (GNPs) as the graphene source. Robust 3D pure graphene-based monoliths have been manufactured by printing pseudoplastic aqueous-based GNPs inks with high graphene contents (36.6 wt %) and further thermal treatment by spark plasma sintering. Specific conductivities up to 385 S·cm-1 have been assessed along the longitudinal direction of the 3D structure, i.e., where the current mainly flowed along the struts, being more conductor than reported 3D synthesized graphene structures and up to 2 orders of magnitude higher than 3D printed graphene monoliths. The present findings could open a straightforward pathway for creating, in a controlled way, a wide range of graphene-based hierarchical structures with an excellent electrical performance and robustness that could be employed for energy storage systems.","author":[{"dropping-particle":"","family":"La Osa","given":"Gregorio","non-dropping-particle":"De","parse-names":false,"suffix":""},{"dropping-particle":"","family":"Pérez-Coll","given":"Domingo","non-dropping-particle":"","parse-names":false,"suffix":""},{"dropping-particle":"","family":"Miranzo","given":"Pilar","non-dropping-particle":"","parse-names":false,"suffix":""},{"dropping-particle":"","family":"Osendi","given":"María Isabel","non-dropping-particle":"","parse-names":false,"suffix":""},{"dropping-particle":"","family":"Belmonte","given":"Manuel","non-dropping-particle":"","parse-names":false,"suffix":""}],"container-title":"Chemistry of Materials","id":"ITEM-1","issue":"17","issued":{"date-parts":[["2016"]]},"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沾边文献</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样品名称无气凝胶字眼</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石墨烯纳米片，无干燥过程，空气中</w:instrText>
            </w:r>
            <w:r w:rsidR="004E1277" w:rsidRPr="009F7F88">
              <w:rPr>
                <w:color w:val="000000" w:themeColor="text1"/>
                <w:w w:val="108"/>
              </w:rPr>
              <w:instrText>400</w:instrText>
            </w:r>
            <w:r w:rsidR="004E1277" w:rsidRPr="009F7F88">
              <w:rPr>
                <w:rFonts w:ascii="SimSun" w:eastAsia="SimSun" w:hAnsi="SimSun" w:cs="SimSun" w:hint="eastAsia"/>
                <w:color w:val="000000" w:themeColor="text1"/>
                <w:w w:val="108"/>
              </w:rPr>
              <w:instrText>多度烧掉有机物，</w:instrText>
            </w:r>
            <w:r w:rsidR="004E1277" w:rsidRPr="009F7F88">
              <w:rPr>
                <w:color w:val="000000" w:themeColor="text1"/>
                <w:w w:val="108"/>
              </w:rPr>
              <w:instrText>1200</w:instrText>
            </w:r>
            <w:r w:rsidR="004E1277" w:rsidRPr="009F7F88">
              <w:rPr>
                <w:rFonts w:ascii="SimSun" w:eastAsia="SimSun" w:hAnsi="SimSun" w:cs="SimSun" w:hint="eastAsia"/>
                <w:color w:val="000000" w:themeColor="text1"/>
                <w:w w:val="108"/>
              </w:rPr>
              <w:instrText>℃等离子烧结</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高导电多孔体</w:instrText>
            </w:r>
            <w:r w:rsidR="004E1277" w:rsidRPr="009F7F88">
              <w:rPr>
                <w:color w:val="000000" w:themeColor="text1"/>
                <w:w w:val="108"/>
              </w:rPr>
              <w:instrText>","page":"6321-6328","title":"Printing of Graphene Nanoplatelets into Highly Electrically Conductive Three-Dimensional Porous Macrostructures","type":"article-journal","volume":"28"},"uris":["http://www.mendeley.com/documents/?uuid=8e9e59fd-2443-4f6e-9ff5-c5c49b84ea9c"]}],"mendeley":{"formattedCitation":"&lt;sup&gt;239&lt;/sup&gt;","plainTextFormattedCitation":"239","previouslyFormattedCitation":"&lt;sup&gt;23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39</w:t>
            </w:r>
            <w:r w:rsidRPr="009F7F88">
              <w:rPr>
                <w:color w:val="000000" w:themeColor="text1"/>
                <w:w w:val="108"/>
              </w:rPr>
              <w:fldChar w:fldCharType="end"/>
            </w:r>
          </w:p>
        </w:tc>
      </w:tr>
      <w:tr w:rsidR="009F7F88" w:rsidRPr="009F7F88" w14:paraId="6B3F0082" w14:textId="77777777" w:rsidTr="00046A05">
        <w:trPr>
          <w:trHeight w:val="209"/>
        </w:trPr>
        <w:tc>
          <w:tcPr>
            <w:tcW w:w="968" w:type="dxa"/>
            <w:vMerge/>
            <w:vAlign w:val="center"/>
            <w:hideMark/>
          </w:tcPr>
          <w:p w14:paraId="462E40DA" w14:textId="77777777" w:rsidR="009A1EF0" w:rsidRPr="009F7F88" w:rsidRDefault="009A1EF0" w:rsidP="009A1EF0">
            <w:pPr>
              <w:pStyle w:val="RSCT03TableBody"/>
              <w:jc w:val="left"/>
              <w:rPr>
                <w:color w:val="000000" w:themeColor="text1"/>
                <w:w w:val="108"/>
              </w:rPr>
            </w:pPr>
          </w:p>
        </w:tc>
        <w:tc>
          <w:tcPr>
            <w:tcW w:w="2434" w:type="dxa"/>
            <w:hideMark/>
          </w:tcPr>
          <w:p w14:paraId="3E1082FB" w14:textId="77777777" w:rsidR="009A1EF0" w:rsidRPr="009F7F88" w:rsidRDefault="009A1EF0" w:rsidP="009A1EF0">
            <w:pPr>
              <w:pStyle w:val="RSCT03TableBody"/>
              <w:jc w:val="left"/>
              <w:rPr>
                <w:color w:val="000000" w:themeColor="text1"/>
                <w:w w:val="108"/>
              </w:rPr>
            </w:pPr>
            <w:r w:rsidRPr="009F7F88">
              <w:rPr>
                <w:color w:val="000000" w:themeColor="text1"/>
                <w:w w:val="108"/>
              </w:rPr>
              <w:t>CNF, Cellulose +water</w:t>
            </w:r>
          </w:p>
        </w:tc>
        <w:tc>
          <w:tcPr>
            <w:tcW w:w="1134" w:type="dxa"/>
            <w:hideMark/>
          </w:tcPr>
          <w:p w14:paraId="1A7DBAEA" w14:textId="77777777" w:rsidR="009A1EF0" w:rsidRPr="009F7F88" w:rsidRDefault="009A1EF0" w:rsidP="009A1EF0">
            <w:pPr>
              <w:pStyle w:val="RSCT03TableBody"/>
              <w:jc w:val="left"/>
              <w:rPr>
                <w:color w:val="000000" w:themeColor="text1"/>
                <w:w w:val="108"/>
              </w:rPr>
            </w:pPr>
            <w:r w:rsidRPr="009F7F88">
              <w:rPr>
                <w:color w:val="000000" w:themeColor="text1"/>
                <w:w w:val="108"/>
              </w:rPr>
              <w:t>112.5</w:t>
            </w:r>
          </w:p>
        </w:tc>
        <w:tc>
          <w:tcPr>
            <w:tcW w:w="1134" w:type="dxa"/>
            <w:hideMark/>
          </w:tcPr>
          <w:p w14:paraId="647873C7" w14:textId="77777777" w:rsidR="009A1EF0" w:rsidRPr="009F7F88" w:rsidRDefault="009A1EF0" w:rsidP="009A1EF0">
            <w:pPr>
              <w:pStyle w:val="RSCT03TableBody"/>
              <w:jc w:val="left"/>
              <w:rPr>
                <w:color w:val="000000" w:themeColor="text1"/>
                <w:w w:val="108"/>
              </w:rPr>
            </w:pPr>
            <w:r w:rsidRPr="009F7F88">
              <w:rPr>
                <w:color w:val="000000" w:themeColor="text1"/>
                <w:w w:val="108"/>
              </w:rPr>
              <w:t>2×10</w:t>
            </w:r>
            <w:r w:rsidRPr="009F7F88">
              <w:rPr>
                <w:color w:val="000000" w:themeColor="text1"/>
                <w:w w:val="108"/>
                <w:vertAlign w:val="superscript"/>
              </w:rPr>
              <w:t>6</w:t>
            </w:r>
            <w:r w:rsidRPr="009F7F88">
              <w:rPr>
                <w:color w:val="000000" w:themeColor="text1"/>
                <w:w w:val="108"/>
              </w:rPr>
              <w:t>-6×10</w:t>
            </w:r>
            <w:r w:rsidRPr="009F7F88">
              <w:rPr>
                <w:color w:val="000000" w:themeColor="text1"/>
                <w:w w:val="108"/>
                <w:vertAlign w:val="superscript"/>
              </w:rPr>
              <w:t>6</w:t>
            </w:r>
          </w:p>
        </w:tc>
        <w:tc>
          <w:tcPr>
            <w:tcW w:w="1134" w:type="dxa"/>
            <w:hideMark/>
          </w:tcPr>
          <w:p w14:paraId="7BFE9226" w14:textId="77777777" w:rsidR="009A1EF0" w:rsidRPr="009F7F88" w:rsidRDefault="009A1EF0" w:rsidP="009A1EF0">
            <w:pPr>
              <w:pStyle w:val="RSCT03TableBody"/>
              <w:jc w:val="left"/>
              <w:rPr>
                <w:color w:val="000000" w:themeColor="text1"/>
                <w:w w:val="108"/>
              </w:rPr>
            </w:pPr>
            <w:r w:rsidRPr="009F7F88">
              <w:rPr>
                <w:color w:val="000000" w:themeColor="text1"/>
                <w:w w:val="108"/>
              </w:rPr>
              <w:t>PET</w:t>
            </w:r>
          </w:p>
        </w:tc>
        <w:tc>
          <w:tcPr>
            <w:tcW w:w="993" w:type="dxa"/>
            <w:hideMark/>
          </w:tcPr>
          <w:p w14:paraId="7039BB7B"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71DA4B4D" w14:textId="77777777" w:rsidR="009A1EF0" w:rsidRPr="009F7F88" w:rsidRDefault="009A1EF0" w:rsidP="009A1EF0">
            <w:pPr>
              <w:pStyle w:val="RSCT03TableBody"/>
              <w:jc w:val="left"/>
              <w:rPr>
                <w:color w:val="000000" w:themeColor="text1"/>
                <w:w w:val="108"/>
              </w:rPr>
            </w:pPr>
            <w:r w:rsidRPr="009F7F88">
              <w:rPr>
                <w:color w:val="000000" w:themeColor="text1"/>
                <w:w w:val="108"/>
              </w:rPr>
              <w:t>840</w:t>
            </w:r>
          </w:p>
        </w:tc>
        <w:tc>
          <w:tcPr>
            <w:tcW w:w="850" w:type="dxa"/>
            <w:hideMark/>
          </w:tcPr>
          <w:p w14:paraId="5E87BF48"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567" w:type="dxa"/>
            <w:hideMark/>
          </w:tcPr>
          <w:p w14:paraId="18C2262B" w14:textId="158BFBE0"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Yanlin","non-dropping-particle":"","parse-names":false,"suffix":""}],"container-title":"Nano Energy","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纤维素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摩擦纳米发电机，用于多功能传感器</w:instrText>
            </w:r>
            <w:r w:rsidR="004E1277" w:rsidRPr="009F7F88">
              <w:rPr>
                <w:color w:val="000000" w:themeColor="text1"/>
                <w:w w:val="108"/>
              </w:rPr>
              <w:instrText>","page":"103885","publisher":"Elsevier Ltd","title":"All-printed 3D hierarchically structured cellulose aerogel based triboelectric nanogenerator for multi-functional sensors","type":"article-journal","volume":"63"},"uris":["http://www.mendeley.com/documents/?uuid=e693f407-c458-4049-9c0e-d420ff0645ab"]}],"mendeley":{"formattedCitation":"&lt;sup&gt;228&lt;/sup&gt;","plainTextFormattedCitation":"228","previouslyFormattedCitation":"&lt;sup&gt;22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8</w:t>
            </w:r>
            <w:r w:rsidRPr="009F7F88">
              <w:rPr>
                <w:color w:val="000000" w:themeColor="text1"/>
                <w:w w:val="108"/>
              </w:rPr>
              <w:fldChar w:fldCharType="end"/>
            </w:r>
          </w:p>
        </w:tc>
      </w:tr>
      <w:tr w:rsidR="009F7F88" w:rsidRPr="009F7F88" w14:paraId="2B18FC1B" w14:textId="77777777" w:rsidTr="00046A05">
        <w:trPr>
          <w:trHeight w:val="209"/>
        </w:trPr>
        <w:tc>
          <w:tcPr>
            <w:tcW w:w="968" w:type="dxa"/>
            <w:vMerge/>
            <w:vAlign w:val="center"/>
            <w:hideMark/>
          </w:tcPr>
          <w:p w14:paraId="6B03609A" w14:textId="77777777" w:rsidR="009A1EF0" w:rsidRPr="009F7F88" w:rsidRDefault="009A1EF0" w:rsidP="009A1EF0">
            <w:pPr>
              <w:pStyle w:val="RSCT03TableBody"/>
              <w:jc w:val="left"/>
              <w:rPr>
                <w:color w:val="000000" w:themeColor="text1"/>
                <w:w w:val="108"/>
              </w:rPr>
            </w:pPr>
          </w:p>
        </w:tc>
        <w:tc>
          <w:tcPr>
            <w:tcW w:w="2434" w:type="dxa"/>
            <w:hideMark/>
          </w:tcPr>
          <w:p w14:paraId="744D7754" w14:textId="77777777" w:rsidR="009A1EF0" w:rsidRPr="009F7F88" w:rsidRDefault="009A1EF0" w:rsidP="009A1EF0">
            <w:pPr>
              <w:pStyle w:val="RSCT03TableBody"/>
              <w:jc w:val="left"/>
              <w:rPr>
                <w:color w:val="000000" w:themeColor="text1"/>
                <w:w w:val="108"/>
              </w:rPr>
            </w:pPr>
            <w:r w:rsidRPr="009F7F88">
              <w:rPr>
                <w:color w:val="000000" w:themeColor="text1"/>
                <w:w w:val="108"/>
              </w:rPr>
              <w:t xml:space="preserve">CNC, Au, </w:t>
            </w:r>
            <w:proofErr w:type="spellStart"/>
            <w:r w:rsidRPr="009F7F88">
              <w:rPr>
                <w:color w:val="000000" w:themeColor="text1"/>
                <w:w w:val="108"/>
              </w:rPr>
              <w:t>AAm</w:t>
            </w:r>
            <w:proofErr w:type="spellEnd"/>
            <w:r w:rsidRPr="009F7F88">
              <w:rPr>
                <w:color w:val="000000" w:themeColor="text1"/>
                <w:w w:val="108"/>
              </w:rPr>
              <w:t>, MBAA +water</w:t>
            </w:r>
          </w:p>
        </w:tc>
        <w:tc>
          <w:tcPr>
            <w:tcW w:w="1134" w:type="dxa"/>
            <w:hideMark/>
          </w:tcPr>
          <w:p w14:paraId="5AE7B5FE" w14:textId="77777777" w:rsidR="009A1EF0" w:rsidRPr="009F7F88" w:rsidRDefault="009A1EF0" w:rsidP="009A1EF0">
            <w:pPr>
              <w:pStyle w:val="RSCT03TableBody"/>
              <w:jc w:val="left"/>
              <w:rPr>
                <w:color w:val="000000" w:themeColor="text1"/>
                <w:w w:val="108"/>
              </w:rPr>
            </w:pPr>
            <w:r w:rsidRPr="009F7F88">
              <w:rPr>
                <w:color w:val="000000" w:themeColor="text1"/>
                <w:w w:val="108"/>
              </w:rPr>
              <w:t>254</w:t>
            </w:r>
          </w:p>
        </w:tc>
        <w:tc>
          <w:tcPr>
            <w:tcW w:w="1134" w:type="dxa"/>
            <w:hideMark/>
          </w:tcPr>
          <w:p w14:paraId="063DC172"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0A32E2AC" w14:textId="77777777" w:rsidR="009A1EF0" w:rsidRPr="009F7F88" w:rsidRDefault="009A1EF0" w:rsidP="009A1EF0">
            <w:pPr>
              <w:pStyle w:val="RSCT03TableBody"/>
              <w:jc w:val="left"/>
              <w:rPr>
                <w:color w:val="000000" w:themeColor="text1"/>
                <w:w w:val="108"/>
              </w:rPr>
            </w:pPr>
            <w:r w:rsidRPr="009F7F88">
              <w:rPr>
                <w:color w:val="000000" w:themeColor="text1"/>
                <w:w w:val="108"/>
              </w:rPr>
              <w:t>Glass</w:t>
            </w:r>
          </w:p>
        </w:tc>
        <w:tc>
          <w:tcPr>
            <w:tcW w:w="993" w:type="dxa"/>
            <w:hideMark/>
          </w:tcPr>
          <w:p w14:paraId="5D2E930F"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5ECC9797" w14:textId="77777777" w:rsidR="009A1EF0" w:rsidRPr="009F7F88" w:rsidRDefault="009A1EF0" w:rsidP="009A1EF0">
            <w:pPr>
              <w:pStyle w:val="RSCT03TableBody"/>
              <w:jc w:val="left"/>
              <w:rPr>
                <w:color w:val="000000" w:themeColor="text1"/>
                <w:w w:val="108"/>
              </w:rPr>
            </w:pPr>
            <w:r w:rsidRPr="009F7F88">
              <w:rPr>
                <w:color w:val="000000" w:themeColor="text1"/>
                <w:w w:val="108"/>
              </w:rPr>
              <w:t>500</w:t>
            </w:r>
          </w:p>
        </w:tc>
        <w:tc>
          <w:tcPr>
            <w:tcW w:w="850" w:type="dxa"/>
            <w:hideMark/>
          </w:tcPr>
          <w:p w14:paraId="69E06055" w14:textId="77777777" w:rsidR="009A1EF0" w:rsidRPr="009F7F88" w:rsidRDefault="009A1EF0" w:rsidP="009A1EF0">
            <w:pPr>
              <w:pStyle w:val="RSCT03TableBody"/>
              <w:jc w:val="left"/>
              <w:rPr>
                <w:color w:val="000000" w:themeColor="text1"/>
                <w:w w:val="108"/>
              </w:rPr>
            </w:pPr>
            <w:r w:rsidRPr="009F7F88">
              <w:rPr>
                <w:color w:val="000000" w:themeColor="text1"/>
                <w:w w:val="108"/>
              </w:rPr>
              <w:t>1.6</w:t>
            </w:r>
          </w:p>
        </w:tc>
        <w:tc>
          <w:tcPr>
            <w:tcW w:w="567" w:type="dxa"/>
            <w:hideMark/>
          </w:tcPr>
          <w:p w14:paraId="5FDC8CF8" w14:textId="795A82A4"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21/acsomega.9b02418","ISSN":"24701343","abstract":"Optical properties can be programmed on mesoscopic scales by patterning host materials while ordering their nanoparticle inclusions. While liquid crystals are often used to define the ordering of nanoparticles dispersed within them, this approach is typically limited to liquid crystals confined in classic geometries. In this work, the orientational order that liquid crystalline colloidal hosts impose on anisotropic nanoparticle inclusions is combined with an additive manufacturing method that enables engineered, macroscopic three-dimensional (3D) patterns of co-aligned gold nanorods and cellulose nanocrystals. These gels exhibit polarization-dependent plasmonic properties that emerge from the unique interaction between the host medium's anisotropic optical properties defined by orientationally ordered cellulose nanocrystals, from the liquid crystal's gold nanorod inclusions, and from the complexity of spatial patterns accessed with 3D printing. The gels' optical properties that are defined by the interplay of these effects are tuned by controlling the gels' order, which is tuned by adjusting the gels' cellulose nanocrystal concentrations. Lithe optical responsiveness of these composite gels to polarized radiation may enable unique technological applications like polarization-sensitive optical elements.","author":[{"dropping-particle":"","family":"Hess","given":"Andrew J.","non-dropping-particle":"","parse-names":false,"suffix":""},{"dropping-particle":"","family":"Funk","given":"Andrew J.","non-dropping-particle":"","parse-names":false,"suffix":""},{"dropping-particle":"","family":"Liu","given":"Qingkun","non-dropping-particle":"","parse-names":false,"suffix":""},{"dropping-particle":"","family":"La Cruz","given":"Joshua A.","non-dropping-particle":"De","parse-names":false,"suffix":""},{"dropping-particle":"","family":"Sheetah","given":"Ghadah H.","non-dropping-particle":"","parse-names":false,"suffix":""},{"dropping-particle":"","family":"Fleury","given":"Blaise","non-dropping-particle":"","parse-names":false,"suffix":""},{"dropping-particle":"","family":"Smalyukh","given":"Ivan I.","non-dropping-particle":"","parse-names":false,"suffix":""}],"container-title":"ACS Omega","id":"ITEM-1","issue":"24","issued":{"date-parts":[["2019"]]},"page":"20558-20563","publisher":"American Chemical Society","title":"Plasmonic Metamaterial Gels with Spatially Patterned Orientational Order via 3D Printing","type":"article-journal","volume":"4"},"uris":["http://www.mendeley.com/documents/?uuid=246af715-63e3-334c-9543-e22cd9058029"]}],"mendeley":{"formattedCitation":"&lt;sup&gt;229&lt;/sup&gt;","plainTextFormattedCitation":"229","previouslyFormattedCitation":"&lt;sup&gt;22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9</w:t>
            </w:r>
            <w:r w:rsidRPr="009F7F88">
              <w:rPr>
                <w:color w:val="000000" w:themeColor="text1"/>
                <w:w w:val="108"/>
              </w:rPr>
              <w:fldChar w:fldCharType="end"/>
            </w:r>
          </w:p>
        </w:tc>
      </w:tr>
      <w:tr w:rsidR="009F7F88" w:rsidRPr="009F7F88" w14:paraId="391195F7" w14:textId="77777777" w:rsidTr="00046A05">
        <w:trPr>
          <w:trHeight w:val="279"/>
        </w:trPr>
        <w:tc>
          <w:tcPr>
            <w:tcW w:w="968" w:type="dxa"/>
            <w:vMerge/>
            <w:vAlign w:val="center"/>
            <w:hideMark/>
          </w:tcPr>
          <w:p w14:paraId="788C74DE" w14:textId="77777777" w:rsidR="009A1EF0" w:rsidRPr="009F7F88" w:rsidRDefault="009A1EF0" w:rsidP="009A1EF0">
            <w:pPr>
              <w:pStyle w:val="RSCT03TableBody"/>
              <w:jc w:val="left"/>
              <w:rPr>
                <w:color w:val="000000" w:themeColor="text1"/>
                <w:w w:val="108"/>
              </w:rPr>
            </w:pPr>
          </w:p>
        </w:tc>
        <w:tc>
          <w:tcPr>
            <w:tcW w:w="2434" w:type="dxa"/>
            <w:hideMark/>
          </w:tcPr>
          <w:p w14:paraId="3AAF1F95" w14:textId="538459E4" w:rsidR="009A1EF0" w:rsidRPr="009F7F88" w:rsidRDefault="00462836" w:rsidP="009A1EF0">
            <w:pPr>
              <w:pStyle w:val="RSCT03TableBody"/>
              <w:jc w:val="left"/>
              <w:rPr>
                <w:color w:val="000000" w:themeColor="text1"/>
                <w:w w:val="108"/>
              </w:rPr>
            </w:pPr>
            <w:r w:rsidRPr="009F7F88">
              <w:rPr>
                <w:color w:val="000000" w:themeColor="text1"/>
                <w:w w:val="108"/>
              </w:rPr>
              <w:t>g-</w:t>
            </w:r>
            <w:r w:rsidR="009A1EF0" w:rsidRPr="009F7F88">
              <w:rPr>
                <w:color w:val="000000" w:themeColor="text1"/>
                <w:w w:val="108"/>
              </w:rPr>
              <w:t>C</w:t>
            </w:r>
            <w:r w:rsidR="009A1EF0" w:rsidRPr="009F7F88">
              <w:rPr>
                <w:color w:val="000000" w:themeColor="text1"/>
                <w:w w:val="108"/>
                <w:vertAlign w:val="subscript"/>
              </w:rPr>
              <w:t>3</w:t>
            </w:r>
            <w:r w:rsidR="009A1EF0" w:rsidRPr="009F7F88">
              <w:rPr>
                <w:color w:val="000000" w:themeColor="text1"/>
                <w:w w:val="108"/>
              </w:rPr>
              <w:t>N</w:t>
            </w:r>
            <w:r w:rsidR="009A1EF0" w:rsidRPr="009F7F88">
              <w:rPr>
                <w:color w:val="000000" w:themeColor="text1"/>
                <w:w w:val="108"/>
                <w:vertAlign w:val="subscript"/>
              </w:rPr>
              <w:t>4</w:t>
            </w:r>
            <w:r w:rsidR="009A1EF0" w:rsidRPr="009F7F88">
              <w:rPr>
                <w:color w:val="000000" w:themeColor="text1"/>
                <w:w w:val="108"/>
              </w:rPr>
              <w:t>, Au, SA +water</w:t>
            </w:r>
          </w:p>
        </w:tc>
        <w:tc>
          <w:tcPr>
            <w:tcW w:w="1134" w:type="dxa"/>
            <w:hideMark/>
          </w:tcPr>
          <w:p w14:paraId="6B5B7C6E" w14:textId="77777777" w:rsidR="009A1EF0" w:rsidRPr="009F7F88" w:rsidRDefault="009A1EF0" w:rsidP="009A1EF0">
            <w:pPr>
              <w:pStyle w:val="RSCT03TableBody"/>
              <w:jc w:val="left"/>
              <w:rPr>
                <w:color w:val="000000" w:themeColor="text1"/>
                <w:w w:val="108"/>
              </w:rPr>
            </w:pPr>
            <w:r w:rsidRPr="009F7F88">
              <w:rPr>
                <w:color w:val="000000" w:themeColor="text1"/>
                <w:w w:val="108"/>
              </w:rPr>
              <w:t>90</w:t>
            </w:r>
          </w:p>
        </w:tc>
        <w:tc>
          <w:tcPr>
            <w:tcW w:w="1134" w:type="dxa"/>
            <w:hideMark/>
          </w:tcPr>
          <w:p w14:paraId="2FC177FB" w14:textId="77777777" w:rsidR="009A1EF0" w:rsidRPr="009F7F88" w:rsidRDefault="009A1EF0" w:rsidP="009A1EF0">
            <w:pPr>
              <w:pStyle w:val="RSCT03TableBody"/>
              <w:jc w:val="left"/>
              <w:rPr>
                <w:color w:val="000000" w:themeColor="text1"/>
                <w:w w:val="108"/>
              </w:rPr>
            </w:pPr>
            <w:r w:rsidRPr="009F7F88">
              <w:rPr>
                <w:color w:val="000000" w:themeColor="text1"/>
                <w:w w:val="108"/>
              </w:rPr>
              <w:t>3×10</w:t>
            </w:r>
            <w:r w:rsidRPr="009F7F88">
              <w:rPr>
                <w:color w:val="000000" w:themeColor="text1"/>
                <w:w w:val="108"/>
                <w:vertAlign w:val="superscript"/>
              </w:rPr>
              <w:t>4</w:t>
            </w:r>
          </w:p>
        </w:tc>
        <w:tc>
          <w:tcPr>
            <w:tcW w:w="1134" w:type="dxa"/>
            <w:hideMark/>
          </w:tcPr>
          <w:p w14:paraId="2C24A0F1" w14:textId="77777777" w:rsidR="009A1EF0" w:rsidRPr="009F7F88" w:rsidRDefault="009A1EF0" w:rsidP="009A1EF0">
            <w:pPr>
              <w:pStyle w:val="RSCT03TableBody"/>
              <w:jc w:val="left"/>
              <w:rPr>
                <w:color w:val="000000" w:themeColor="text1"/>
                <w:w w:val="108"/>
              </w:rPr>
            </w:pPr>
            <w:r w:rsidRPr="009F7F88">
              <w:rPr>
                <w:color w:val="000000" w:themeColor="text1"/>
                <w:w w:val="108"/>
              </w:rPr>
              <w:t>Glass</w:t>
            </w:r>
          </w:p>
        </w:tc>
        <w:tc>
          <w:tcPr>
            <w:tcW w:w="993" w:type="dxa"/>
            <w:hideMark/>
          </w:tcPr>
          <w:p w14:paraId="143EFF57" w14:textId="6ECB576B" w:rsidR="009A1EF0" w:rsidRPr="009F7F88" w:rsidRDefault="009A1EF0" w:rsidP="009A1EF0">
            <w:pPr>
              <w:pStyle w:val="RSCT03TableBody"/>
              <w:jc w:val="left"/>
              <w:rPr>
                <w:color w:val="000000" w:themeColor="text1"/>
                <w:w w:val="108"/>
              </w:rPr>
            </w:pPr>
            <w:r w:rsidRPr="009F7F88">
              <w:rPr>
                <w:color w:val="000000" w:themeColor="text1"/>
                <w:w w:val="108"/>
              </w:rPr>
              <w:t>Glycerol-CaCl</w:t>
            </w:r>
            <w:r w:rsidRPr="009F7F88">
              <w:rPr>
                <w:color w:val="000000" w:themeColor="text1"/>
                <w:w w:val="108"/>
                <w:vertAlign w:val="subscript"/>
              </w:rPr>
              <w:t>2</w:t>
            </w:r>
          </w:p>
        </w:tc>
        <w:tc>
          <w:tcPr>
            <w:tcW w:w="992" w:type="dxa"/>
            <w:hideMark/>
          </w:tcPr>
          <w:p w14:paraId="4FD67283" w14:textId="77777777" w:rsidR="009A1EF0" w:rsidRPr="009F7F88" w:rsidRDefault="009A1EF0" w:rsidP="009A1EF0">
            <w:pPr>
              <w:pStyle w:val="RSCT03TableBody"/>
              <w:jc w:val="left"/>
              <w:rPr>
                <w:color w:val="000000" w:themeColor="text1"/>
                <w:w w:val="108"/>
              </w:rPr>
            </w:pPr>
            <w:r w:rsidRPr="009F7F88">
              <w:rPr>
                <w:color w:val="000000" w:themeColor="text1"/>
                <w:w w:val="108"/>
              </w:rPr>
              <w:t>50-80</w:t>
            </w:r>
          </w:p>
        </w:tc>
        <w:tc>
          <w:tcPr>
            <w:tcW w:w="850" w:type="dxa"/>
            <w:hideMark/>
          </w:tcPr>
          <w:p w14:paraId="70F3F77C" w14:textId="77777777" w:rsidR="009A1EF0" w:rsidRPr="009F7F88" w:rsidRDefault="009A1EF0" w:rsidP="009A1EF0">
            <w:pPr>
              <w:pStyle w:val="RSCT03TableBody"/>
              <w:jc w:val="left"/>
              <w:rPr>
                <w:color w:val="000000" w:themeColor="text1"/>
                <w:w w:val="108"/>
              </w:rPr>
            </w:pPr>
            <w:r w:rsidRPr="009F7F88">
              <w:rPr>
                <w:color w:val="000000" w:themeColor="text1"/>
                <w:w w:val="108"/>
              </w:rPr>
              <w:t>3-6</w:t>
            </w:r>
          </w:p>
        </w:tc>
        <w:tc>
          <w:tcPr>
            <w:tcW w:w="567" w:type="dxa"/>
            <w:hideMark/>
          </w:tcPr>
          <w:p w14:paraId="5A6A3F77" w14:textId="582961C9"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fm.201801121","ISSN":"16163028","abstract":"Controlled scalable assembly of 2D building blocks into macroscopic 3D architectures is highly significant. However, the assembly of g-C3N4 into tailored, 3D architectures is not yet reported. Here, a 3D printing methodology to enable the programmable construction of carbon nitride–based hybrid aerogel membranes with patterned macroscopic architectures is proposed. g-C3N4 nanosheets (CNNS) are used as the building block, and sodium alginate (SA) increases the viscosity of the ink to obtain the desired rheological properties. Three printing routes, including printing directly in air and in the supporting reservoirs composed of CaCl2/glycerol solution or Pluronic F127, are demonstrated for printing versatility. The printed Au nanobipyramid–CNNS–SA hybrid aerogels exhibit broadband visible-light absorption and superior solar wastewater remediation performance with excellent cyclic stability and easy manipulation features. Remarkably, the activity of the 3D-printed aerogel is about 2.5 times of that of the contrast sample, attributing to the enhanced liquid velocity and solution diffusion efficiency because of the 3D-printed structure, which is demonstrated by experimental and theoretical simulations. This approach can be extended to the macroscopic assembly of other 2D materials for myriad applications.","author":[{"dropping-particle":"","family":"He","given":"Peisheng","non-dropping-particle":"","parse-names":false,"suffix":""},{"dropping-particle":"","family":"Tang","given":"Xingwei","non-dropping-particle":"","parse-names":false,"suffix":""},{"dropping-particle":"","family":"Chen","given":"Liao","non-dropping-particle":"","parse-names":false,"suffix":""},{"dropping-particle":"","family":"Xie","given":"Peiwen","non-dropping-particle":"","parse-names":false,"suffix":""},{"dropping-particle":"","family":"He","given":"Lu","non-dropping-particle":"","parse-names":false,"suffix":""},{"dropping-particle":"","family":"Zhou","given":"Han","non-dropping-particle":"","parse-names":false,"suffix":""},{"dropping-particle":"","family":"Zhang","given":"Di","non-dropping-particle":"","parse-names":false,"suffix":""},{"dropping-particle":"","family":"Fan","given":"Tongxiang","non-dropping-particle":"","parse-names":false,"suffix":""}],"container-title":"Advanced Functional Materials","id":"ITEM-1","issue":"29","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w:instrText>
            </w:r>
            <w:r w:rsidR="004E1277" w:rsidRPr="009F7F88">
              <w:rPr>
                <w:color w:val="000000" w:themeColor="text1"/>
                <w:w w:val="108"/>
              </w:rPr>
              <w:instrText>\ng-C3N4 nanosheets (CNNS) -</w:instrText>
            </w:r>
            <w:r w:rsidR="004E1277" w:rsidRPr="009F7F88">
              <w:rPr>
                <w:rFonts w:ascii="SimSun" w:eastAsia="SimSun" w:hAnsi="SimSun" w:cs="SimSun" w:hint="eastAsia"/>
                <w:color w:val="000000" w:themeColor="text1"/>
                <w:w w:val="108"/>
              </w:rPr>
              <w:instrText>海藻酸钠</w:instrText>
            </w:r>
            <w:r w:rsidR="004E1277" w:rsidRPr="009F7F88">
              <w:rPr>
                <w:color w:val="000000" w:themeColor="text1"/>
                <w:w w:val="108"/>
              </w:rPr>
              <w:instrText>sodium alginate (SA)</w:instrText>
            </w:r>
            <w:r w:rsidR="004E1277" w:rsidRPr="009F7F88">
              <w:rPr>
                <w:rFonts w:ascii="SimSun" w:eastAsia="SimSun" w:hAnsi="SimSun" w:cs="SimSun" w:hint="eastAsia"/>
                <w:color w:val="000000" w:themeColor="text1"/>
                <w:w w:val="108"/>
              </w:rPr>
              <w:instrText>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宽频太阳能废水处理</w:instrText>
            </w:r>
            <w:r w:rsidR="004E1277" w:rsidRPr="009F7F88">
              <w:rPr>
                <w:color w:val="000000" w:themeColor="text1"/>
                <w:w w:val="108"/>
              </w:rPr>
              <w:instrText>","page":"1801121","title":"Patterned Carbon Nitride–Based Hybrid Aerogel Membranes via 3D Printing for Broadband Solar Wastewater Remediation","type":"article-journal","volume":"28"},"uris":["http://www.mendeley.com/documents/?uuid=f1539d23-bdfd-4cf5-a320-026f9f6c5964"]}],"mendeley":{"formattedCitation":"&lt;sup&gt;183&lt;/sup&gt;","plainTextFormattedCitation":"183","previouslyFormattedCitation":"&lt;sup&gt;181&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83</w:t>
            </w:r>
            <w:r w:rsidRPr="009F7F88">
              <w:rPr>
                <w:color w:val="000000" w:themeColor="text1"/>
                <w:w w:val="108"/>
              </w:rPr>
              <w:fldChar w:fldCharType="end"/>
            </w:r>
          </w:p>
        </w:tc>
      </w:tr>
      <w:tr w:rsidR="009F7F88" w:rsidRPr="009F7F88" w14:paraId="5FD648D0" w14:textId="77777777" w:rsidTr="00046A05">
        <w:trPr>
          <w:trHeight w:val="188"/>
        </w:trPr>
        <w:tc>
          <w:tcPr>
            <w:tcW w:w="968" w:type="dxa"/>
            <w:vMerge w:val="restart"/>
            <w:tcBorders>
              <w:top w:val="nil"/>
              <w:left w:val="nil"/>
              <w:bottom w:val="single" w:sz="4" w:space="0" w:color="auto"/>
              <w:right w:val="nil"/>
            </w:tcBorders>
            <w:hideMark/>
          </w:tcPr>
          <w:p w14:paraId="28B3ADAF" w14:textId="77777777" w:rsidR="009A1EF0" w:rsidRPr="009F7F88" w:rsidRDefault="009A1EF0" w:rsidP="009A1EF0">
            <w:pPr>
              <w:pStyle w:val="RSCT03TableBody"/>
              <w:jc w:val="left"/>
              <w:rPr>
                <w:color w:val="000000" w:themeColor="text1"/>
                <w:w w:val="108"/>
              </w:rPr>
            </w:pPr>
            <w:r w:rsidRPr="009F7F88">
              <w:rPr>
                <w:color w:val="000000" w:themeColor="text1"/>
                <w:w w:val="108"/>
              </w:rPr>
              <w:t>Freezing</w:t>
            </w:r>
          </w:p>
        </w:tc>
        <w:tc>
          <w:tcPr>
            <w:tcW w:w="2434" w:type="dxa"/>
            <w:hideMark/>
          </w:tcPr>
          <w:p w14:paraId="7271013F" w14:textId="3E08628F" w:rsidR="009A1EF0" w:rsidRPr="009F7F88" w:rsidRDefault="009A1EF0" w:rsidP="009A1EF0">
            <w:pPr>
              <w:pStyle w:val="RSCT03TableBody"/>
              <w:jc w:val="left"/>
              <w:rPr>
                <w:color w:val="000000" w:themeColor="text1"/>
                <w:w w:val="108"/>
              </w:rPr>
            </w:pPr>
            <w:r w:rsidRPr="009F7F88">
              <w:rPr>
                <w:color w:val="000000" w:themeColor="text1"/>
                <w:w w:val="108"/>
              </w:rPr>
              <w:t xml:space="preserve">Graphene, </w:t>
            </w:r>
            <w:proofErr w:type="spellStart"/>
            <w:r w:rsidRPr="009F7F88">
              <w:rPr>
                <w:color w:val="000000" w:themeColor="text1"/>
                <w:w w:val="108"/>
              </w:rPr>
              <w:t>rGO</w:t>
            </w:r>
            <w:proofErr w:type="spellEnd"/>
            <w:r w:rsidRPr="009F7F88">
              <w:rPr>
                <w:color w:val="000000" w:themeColor="text1"/>
                <w:w w:val="108"/>
              </w:rPr>
              <w:t xml:space="preserve">, CNT + </w:t>
            </w:r>
            <w:r w:rsidRPr="009F7F88">
              <w:rPr>
                <w:rFonts w:ascii="Calibri" w:eastAsiaTheme="minorEastAsia" w:hAnsi="Calibri" w:cs="Calibri"/>
                <w:color w:val="000000" w:themeColor="text1"/>
                <w:w w:val="108"/>
                <w:lang w:eastAsia="zh-CN"/>
              </w:rPr>
              <w:t>P</w:t>
            </w:r>
            <w:r w:rsidRPr="009F7F88">
              <w:rPr>
                <w:color w:val="000000" w:themeColor="text1"/>
                <w:w w:val="108"/>
              </w:rPr>
              <w:t>henol or camphene</w:t>
            </w:r>
          </w:p>
        </w:tc>
        <w:tc>
          <w:tcPr>
            <w:tcW w:w="1134" w:type="dxa"/>
            <w:hideMark/>
          </w:tcPr>
          <w:p w14:paraId="7449D488" w14:textId="77777777" w:rsidR="009A1EF0" w:rsidRPr="009F7F88" w:rsidRDefault="009A1EF0" w:rsidP="009A1EF0">
            <w:pPr>
              <w:pStyle w:val="RSCT03TableBody"/>
              <w:jc w:val="left"/>
              <w:rPr>
                <w:color w:val="000000" w:themeColor="text1"/>
                <w:w w:val="108"/>
              </w:rPr>
            </w:pPr>
            <w:r w:rsidRPr="009F7F88">
              <w:rPr>
                <w:color w:val="000000" w:themeColor="text1"/>
                <w:w w:val="108"/>
              </w:rPr>
              <w:t>2-100</w:t>
            </w:r>
          </w:p>
        </w:tc>
        <w:tc>
          <w:tcPr>
            <w:tcW w:w="1134" w:type="dxa"/>
            <w:hideMark/>
          </w:tcPr>
          <w:p w14:paraId="4F6B4EFB"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62C1CA79"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3F817540"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647BE44D" w14:textId="77777777" w:rsidR="009A1EF0" w:rsidRPr="009F7F88" w:rsidRDefault="009A1EF0" w:rsidP="009A1EF0">
            <w:pPr>
              <w:pStyle w:val="RSCT03TableBody"/>
              <w:jc w:val="left"/>
              <w:rPr>
                <w:color w:val="000000" w:themeColor="text1"/>
                <w:w w:val="108"/>
              </w:rPr>
            </w:pPr>
            <w:r w:rsidRPr="009F7F88">
              <w:rPr>
                <w:color w:val="000000" w:themeColor="text1"/>
                <w:w w:val="108"/>
              </w:rPr>
              <w:t>159</w:t>
            </w:r>
          </w:p>
        </w:tc>
        <w:tc>
          <w:tcPr>
            <w:tcW w:w="850" w:type="dxa"/>
            <w:hideMark/>
          </w:tcPr>
          <w:p w14:paraId="7FF245D2"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567" w:type="dxa"/>
            <w:hideMark/>
          </w:tcPr>
          <w:p w14:paraId="0C6D800E" w14:textId="4C46174A"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suffix":""}],"container-title":"Advanced Materials","id":"ITEM-1","issue":"36","issued":{"date-parts":[["2016"]]},"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却至常温固化，通风厨中自然升华干燥得到。</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溶剂分别用</w:instrText>
            </w:r>
            <w:r w:rsidR="004E1277" w:rsidRPr="009F7F88">
              <w:rPr>
                <w:color w:val="000000" w:themeColor="text1"/>
                <w:w w:val="108"/>
              </w:rPr>
              <w:instrText>2</w:instrText>
            </w:r>
            <w:r w:rsidR="004E1277" w:rsidRPr="009F7F88">
              <w:rPr>
                <w:rFonts w:ascii="SimSun" w:eastAsia="SimSun" w:hAnsi="SimSun" w:cs="SimSun" w:hint="eastAsia"/>
                <w:color w:val="000000" w:themeColor="text1"/>
                <w:w w:val="108"/>
              </w:rPr>
              <w:instrText>种</w:instrText>
            </w:r>
            <w:r w:rsidR="004E1277" w:rsidRPr="009F7F88">
              <w:rPr>
                <w:color w:val="000000" w:themeColor="text1"/>
                <w:w w:val="108"/>
              </w:rPr>
              <w:instrText>: i)</w:instrText>
            </w:r>
            <w:r w:rsidR="004E1277" w:rsidRPr="009F7F88">
              <w:rPr>
                <w:rFonts w:ascii="SimSun" w:eastAsia="SimSun" w:hAnsi="SimSun" w:cs="SimSun" w:hint="eastAsia"/>
                <w:color w:val="000000" w:themeColor="text1"/>
                <w:w w:val="108"/>
              </w:rPr>
              <w:instrText>苯酚</w:instrText>
            </w:r>
            <w:r w:rsidR="004E1277" w:rsidRPr="009F7F88">
              <w:rPr>
                <w:color w:val="000000" w:themeColor="text1"/>
                <w:w w:val="108"/>
              </w:rPr>
              <w:instrText xml:space="preserve">phenol (C 6 H 6 O: melting temperature, T M = 40.5 °C, vapor pressure at room temperature, P T = 47 Pa) [ 10 ] because of its prior use as a graphene exfoliant and solvent, [ 11 ] and ii) </w:instrText>
            </w:r>
            <w:r w:rsidR="004E1277" w:rsidRPr="009F7F88">
              <w:rPr>
                <w:rFonts w:ascii="SimSun" w:eastAsia="SimSun" w:hAnsi="SimSun" w:cs="SimSun" w:hint="eastAsia"/>
                <w:color w:val="000000" w:themeColor="text1"/>
                <w:w w:val="108"/>
              </w:rPr>
              <w:instrText>樟脑</w:instrText>
            </w:r>
            <w:r w:rsidR="004E1277" w:rsidRPr="009F7F88">
              <w:rPr>
                <w:color w:val="000000" w:themeColor="text1"/>
                <w:w w:val="108"/>
              </w:rPr>
              <w:instrText>camphene (C 10 H 16 : T M = 51.5 °C, P T = 400 Pa)\n</w:instrText>
            </w:r>
            <w:r w:rsidR="004E1277" w:rsidRPr="009F7F88">
              <w:rPr>
                <w:rFonts w:ascii="SimSun" w:eastAsia="SimSun" w:hAnsi="SimSun" w:cs="SimSun" w:hint="eastAsia"/>
                <w:color w:val="000000" w:themeColor="text1"/>
                <w:w w:val="108"/>
              </w:rPr>
              <w:instrText>石墨烯气凝胶</w:instrText>
            </w:r>
            <w:r w:rsidR="004E1277" w:rsidRPr="009F7F88">
              <w:rPr>
                <w:color w:val="000000" w:themeColor="text1"/>
                <w:w w:val="108"/>
              </w:rPr>
              <w:instrText>","page":"7993-8000","title":"Pristine Graphene Aerogels by Room-Temperature Freeze Gelation","type":"article-journal","volume":"28"},"uris":["http://www.mendeley.com/documents/?uuid=3f40973a-a091-4a15-8868-33948eaa0ddc"]}],"mendeley":{"formattedCitation":"&lt;sup&gt;178&lt;/sup&gt;","plainTextFormattedCitation":"178","previouslyFormattedCitation":"&lt;sup&gt;176&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178</w:t>
            </w:r>
            <w:r w:rsidRPr="009F7F88">
              <w:rPr>
                <w:color w:val="000000" w:themeColor="text1"/>
                <w:w w:val="108"/>
              </w:rPr>
              <w:fldChar w:fldCharType="end"/>
            </w:r>
          </w:p>
        </w:tc>
      </w:tr>
      <w:tr w:rsidR="009F7F88" w:rsidRPr="009F7F88" w14:paraId="5BD409AB" w14:textId="77777777" w:rsidTr="00046A05">
        <w:trPr>
          <w:trHeight w:val="60"/>
        </w:trPr>
        <w:tc>
          <w:tcPr>
            <w:tcW w:w="968" w:type="dxa"/>
            <w:vMerge/>
            <w:tcBorders>
              <w:top w:val="nil"/>
              <w:left w:val="nil"/>
              <w:bottom w:val="single" w:sz="4" w:space="0" w:color="auto"/>
              <w:right w:val="nil"/>
            </w:tcBorders>
            <w:vAlign w:val="center"/>
            <w:hideMark/>
          </w:tcPr>
          <w:p w14:paraId="3AB44874" w14:textId="77777777" w:rsidR="009A1EF0" w:rsidRPr="009F7F88" w:rsidRDefault="009A1EF0" w:rsidP="009A1EF0">
            <w:pPr>
              <w:pStyle w:val="RSCT03TableBody"/>
              <w:jc w:val="left"/>
              <w:rPr>
                <w:color w:val="000000" w:themeColor="text1"/>
                <w:w w:val="108"/>
              </w:rPr>
            </w:pPr>
          </w:p>
        </w:tc>
        <w:tc>
          <w:tcPr>
            <w:tcW w:w="2434" w:type="dxa"/>
            <w:hideMark/>
          </w:tcPr>
          <w:p w14:paraId="56F59046" w14:textId="0F9679E1" w:rsidR="009A1EF0" w:rsidRPr="009F7F88" w:rsidRDefault="009A1EF0" w:rsidP="009A1EF0">
            <w:pPr>
              <w:pStyle w:val="RSCT03TableBody"/>
              <w:jc w:val="left"/>
              <w:rPr>
                <w:color w:val="000000" w:themeColor="text1"/>
                <w:w w:val="108"/>
              </w:rPr>
            </w:pPr>
            <w:r w:rsidRPr="009F7F88">
              <w:rPr>
                <w:color w:val="000000" w:themeColor="text1"/>
                <w:w w:val="108"/>
              </w:rPr>
              <w:t>Cellulose, NMMO +water</w:t>
            </w:r>
          </w:p>
        </w:tc>
        <w:tc>
          <w:tcPr>
            <w:tcW w:w="1134" w:type="dxa"/>
            <w:hideMark/>
          </w:tcPr>
          <w:p w14:paraId="25ACAFD0" w14:textId="77777777" w:rsidR="009A1EF0" w:rsidRPr="009F7F88" w:rsidRDefault="009A1EF0" w:rsidP="009A1EF0">
            <w:pPr>
              <w:pStyle w:val="RSCT03TableBody"/>
              <w:jc w:val="left"/>
              <w:rPr>
                <w:color w:val="000000" w:themeColor="text1"/>
                <w:w w:val="108"/>
              </w:rPr>
            </w:pPr>
            <w:r w:rsidRPr="009F7F88">
              <w:rPr>
                <w:color w:val="000000" w:themeColor="text1"/>
                <w:w w:val="108"/>
              </w:rPr>
              <w:t>50</w:t>
            </w:r>
          </w:p>
        </w:tc>
        <w:tc>
          <w:tcPr>
            <w:tcW w:w="1134" w:type="dxa"/>
            <w:hideMark/>
          </w:tcPr>
          <w:p w14:paraId="6CE184FE"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22B7FA96"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993" w:type="dxa"/>
            <w:hideMark/>
          </w:tcPr>
          <w:p w14:paraId="07151F24" w14:textId="77777777" w:rsidR="009A1EF0" w:rsidRPr="009F7F88" w:rsidRDefault="009A1EF0" w:rsidP="009A1EF0">
            <w:pPr>
              <w:pStyle w:val="RSCT03TableBody"/>
              <w:jc w:val="left"/>
              <w:rPr>
                <w:color w:val="000000" w:themeColor="text1"/>
                <w:w w:val="108"/>
              </w:rPr>
            </w:pPr>
            <w:r w:rsidRPr="009F7F88">
              <w:rPr>
                <w:color w:val="000000" w:themeColor="text1"/>
                <w:w w:val="108"/>
              </w:rPr>
              <w:t>Air</w:t>
            </w:r>
          </w:p>
        </w:tc>
        <w:tc>
          <w:tcPr>
            <w:tcW w:w="992" w:type="dxa"/>
            <w:hideMark/>
          </w:tcPr>
          <w:p w14:paraId="505868F7" w14:textId="77777777" w:rsidR="009A1EF0" w:rsidRPr="009F7F88" w:rsidRDefault="009A1EF0" w:rsidP="009A1EF0">
            <w:pPr>
              <w:pStyle w:val="RSCT03TableBody"/>
              <w:jc w:val="left"/>
              <w:rPr>
                <w:color w:val="000000" w:themeColor="text1"/>
                <w:w w:val="108"/>
              </w:rPr>
            </w:pPr>
            <w:r w:rsidRPr="009F7F88">
              <w:rPr>
                <w:color w:val="000000" w:themeColor="text1"/>
                <w:w w:val="108"/>
              </w:rPr>
              <w:t>413</w:t>
            </w:r>
          </w:p>
        </w:tc>
        <w:tc>
          <w:tcPr>
            <w:tcW w:w="850" w:type="dxa"/>
            <w:hideMark/>
          </w:tcPr>
          <w:p w14:paraId="6ABFB11B"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567" w:type="dxa"/>
            <w:hideMark/>
          </w:tcPr>
          <w:p w14:paraId="56FA4FCB" w14:textId="398FED92"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matlet.2017.09.015","ISSN":"18734979","abstract":"In the present work, dissolved cellulose has been 3D bioprinted to produce complex structures with ordered interconnected pores. The process consists of the dissolution of dissolving pulps in N-methylmorpholine-N-oxide (NMMO), multilayered dispensing, water removal of NMMO and freeze-drying. 3D bioprinting of cellulose/NMMO solution at 70 °C was analogous to that of thermoplastics by the process of melting and solidification to produce cellulose/NMMO objects in the solid form. However, 3D bioprinting of cellulose/NMMO solution at a higher temperature than 70 °C produced cellulose/NMMO objects in the gel form. Cellulose was regenerated by water; thereafter, freeze-drying treatment maintained the 3D bioprinted structures without collapsing. The final cellulose products had remarkable Young's compressive modulus (12.9 MPa) and tensile modulus (160.6 MPa). This work demonstrated the feasibility of cellulose as an alternative in the 3D printing industry to the production of complex structures.","author":[{"dropping-particle":"","family":"Li","given":"Lei","non-dropping-particle":"","parse-names":false,"suffix":""},{"dropping-particle":"","family":"Zhu","given":"Yufang","non-dropping-particle":"","parse-names":false,"suffix":""},{"dropping-particle":"","family":"Yang","given":"Junhe","non-dropping-particle":"","parse-names":false,"suffix":""}],"container-title":"Materials Letters","id":"ITEM-1","issued":{"date-parts":[["2018"]]},"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纤维素气凝胶</w:instrText>
            </w:r>
            <w:r w:rsidR="004E1277" w:rsidRPr="009F7F88">
              <w:rPr>
                <w:color w:val="000000" w:themeColor="text1"/>
                <w:w w:val="108"/>
              </w:rPr>
              <w:instrText>","page":"136-138","publisher":"Elsevier B.V.","title":"3D bioprinting of cellulose with controlled porous structures from NMMO","type":"article-journal","volume":"210"},"uris":["http://www.mendeley.com/documents/?uuid=825d0f6f-3988-4eb3-8de9-3d1273c181e0"]}],"mendeley":{"formattedCitation":"&lt;sup&gt;219&lt;/sup&gt;","plainTextFormattedCitation":"219","previouslyFormattedCitation":"&lt;sup&gt;217&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19</w:t>
            </w:r>
            <w:r w:rsidRPr="009F7F88">
              <w:rPr>
                <w:color w:val="000000" w:themeColor="text1"/>
                <w:w w:val="108"/>
              </w:rPr>
              <w:fldChar w:fldCharType="end"/>
            </w:r>
          </w:p>
        </w:tc>
      </w:tr>
      <w:tr w:rsidR="009F7F88" w:rsidRPr="009F7F88" w14:paraId="1C6B213D" w14:textId="77777777" w:rsidTr="00046A05">
        <w:trPr>
          <w:trHeight w:val="188"/>
        </w:trPr>
        <w:tc>
          <w:tcPr>
            <w:tcW w:w="968" w:type="dxa"/>
            <w:vMerge/>
            <w:tcBorders>
              <w:top w:val="nil"/>
              <w:left w:val="nil"/>
              <w:bottom w:val="single" w:sz="4" w:space="0" w:color="auto"/>
              <w:right w:val="nil"/>
            </w:tcBorders>
            <w:vAlign w:val="center"/>
            <w:hideMark/>
          </w:tcPr>
          <w:p w14:paraId="7083C6AD" w14:textId="77777777" w:rsidR="009A1EF0" w:rsidRPr="009F7F88" w:rsidRDefault="009A1EF0" w:rsidP="009A1EF0">
            <w:pPr>
              <w:pStyle w:val="RSCT03TableBody"/>
              <w:jc w:val="left"/>
              <w:rPr>
                <w:color w:val="000000" w:themeColor="text1"/>
                <w:w w:val="108"/>
              </w:rPr>
            </w:pPr>
          </w:p>
        </w:tc>
        <w:tc>
          <w:tcPr>
            <w:tcW w:w="2434" w:type="dxa"/>
            <w:hideMark/>
          </w:tcPr>
          <w:p w14:paraId="171FB4D7" w14:textId="77777777" w:rsidR="009A1EF0" w:rsidRPr="009F7F88" w:rsidRDefault="009A1EF0" w:rsidP="009A1EF0">
            <w:pPr>
              <w:pStyle w:val="RSCT03TableBody"/>
              <w:jc w:val="left"/>
              <w:rPr>
                <w:color w:val="000000" w:themeColor="text1"/>
                <w:w w:val="108"/>
              </w:rPr>
            </w:pPr>
            <w:r w:rsidRPr="009F7F88">
              <w:rPr>
                <w:color w:val="000000" w:themeColor="text1"/>
                <w:w w:val="108"/>
              </w:rPr>
              <w:t>CNC, xyloglucan +water</w:t>
            </w:r>
          </w:p>
        </w:tc>
        <w:tc>
          <w:tcPr>
            <w:tcW w:w="1134" w:type="dxa"/>
            <w:hideMark/>
          </w:tcPr>
          <w:p w14:paraId="36694B29" w14:textId="77777777" w:rsidR="009A1EF0" w:rsidRPr="009F7F88" w:rsidRDefault="009A1EF0" w:rsidP="009A1EF0">
            <w:pPr>
              <w:pStyle w:val="RSCT03TableBody"/>
              <w:jc w:val="left"/>
              <w:rPr>
                <w:color w:val="000000" w:themeColor="text1"/>
                <w:w w:val="108"/>
              </w:rPr>
            </w:pPr>
            <w:r w:rsidRPr="009F7F88">
              <w:rPr>
                <w:color w:val="000000" w:themeColor="text1"/>
                <w:w w:val="108"/>
              </w:rPr>
              <w:t>40</w:t>
            </w:r>
          </w:p>
        </w:tc>
        <w:tc>
          <w:tcPr>
            <w:tcW w:w="1134" w:type="dxa"/>
            <w:hideMark/>
          </w:tcPr>
          <w:p w14:paraId="0075406F" w14:textId="77777777" w:rsidR="009A1EF0" w:rsidRPr="009F7F88" w:rsidRDefault="009A1EF0" w:rsidP="009A1EF0">
            <w:pPr>
              <w:pStyle w:val="RSCT03TableBody"/>
              <w:jc w:val="left"/>
              <w:rPr>
                <w:color w:val="000000" w:themeColor="text1"/>
                <w:w w:val="108"/>
              </w:rPr>
            </w:pPr>
            <w:r w:rsidRPr="009F7F88">
              <w:rPr>
                <w:color w:val="000000" w:themeColor="text1"/>
                <w:w w:val="108"/>
              </w:rPr>
              <w:t>30-2000</w:t>
            </w:r>
          </w:p>
        </w:tc>
        <w:tc>
          <w:tcPr>
            <w:tcW w:w="1134" w:type="dxa"/>
            <w:hideMark/>
          </w:tcPr>
          <w:p w14:paraId="2D35A251" w14:textId="274BA53B" w:rsidR="009A1EF0" w:rsidRPr="009F7F88" w:rsidRDefault="009A1EF0" w:rsidP="009A1EF0">
            <w:pPr>
              <w:pStyle w:val="RSCT03TableBody"/>
              <w:jc w:val="left"/>
              <w:rPr>
                <w:color w:val="000000" w:themeColor="text1"/>
                <w:w w:val="108"/>
              </w:rPr>
            </w:pPr>
            <w:r w:rsidRPr="009F7F88">
              <w:rPr>
                <w:color w:val="000000" w:themeColor="text1"/>
                <w:w w:val="108"/>
              </w:rPr>
              <w:t>C</w:t>
            </w:r>
            <w:r w:rsidR="00C60D38" w:rsidRPr="009F7F88">
              <w:rPr>
                <w:color w:val="000000" w:themeColor="text1"/>
                <w:w w:val="108"/>
              </w:rPr>
              <w:t>u</w:t>
            </w:r>
            <w:r w:rsidRPr="009F7F88">
              <w:rPr>
                <w:color w:val="000000" w:themeColor="text1"/>
                <w:w w:val="108"/>
              </w:rPr>
              <w:t xml:space="preserve"> plate</w:t>
            </w:r>
          </w:p>
        </w:tc>
        <w:tc>
          <w:tcPr>
            <w:tcW w:w="993" w:type="dxa"/>
            <w:hideMark/>
          </w:tcPr>
          <w:p w14:paraId="7DA0B58B" w14:textId="77777777" w:rsidR="009A1EF0" w:rsidRPr="009F7F88" w:rsidRDefault="009A1EF0" w:rsidP="009A1EF0">
            <w:pPr>
              <w:pStyle w:val="RSCT03TableBody"/>
              <w:jc w:val="left"/>
              <w:rPr>
                <w:color w:val="000000" w:themeColor="text1"/>
                <w:w w:val="108"/>
              </w:rPr>
            </w:pPr>
            <w:r w:rsidRPr="009F7F88">
              <w:rPr>
                <w:color w:val="000000" w:themeColor="text1"/>
                <w:w w:val="108"/>
              </w:rPr>
              <w:t>-3</w:t>
            </w:r>
            <w:r w:rsidRPr="009F7F88">
              <w:rPr>
                <w:rFonts w:hint="eastAsia"/>
                <w:color w:val="000000" w:themeColor="text1"/>
                <w:w w:val="108"/>
              </w:rPr>
              <w:t>°</w:t>
            </w:r>
            <w:r w:rsidRPr="009F7F88">
              <w:rPr>
                <w:color w:val="000000" w:themeColor="text1"/>
                <w:w w:val="108"/>
              </w:rPr>
              <w:t>C~1</w:t>
            </w:r>
            <w:r w:rsidRPr="009F7F88">
              <w:rPr>
                <w:rFonts w:hint="eastAsia"/>
                <w:color w:val="000000" w:themeColor="text1"/>
                <w:w w:val="108"/>
              </w:rPr>
              <w:t>°</w:t>
            </w:r>
            <w:r w:rsidRPr="009F7F88">
              <w:rPr>
                <w:color w:val="000000" w:themeColor="text1"/>
                <w:w w:val="108"/>
              </w:rPr>
              <w:t>C</w:t>
            </w:r>
          </w:p>
        </w:tc>
        <w:tc>
          <w:tcPr>
            <w:tcW w:w="992" w:type="dxa"/>
            <w:hideMark/>
          </w:tcPr>
          <w:p w14:paraId="1961A313" w14:textId="77777777" w:rsidR="009A1EF0" w:rsidRPr="009F7F88" w:rsidRDefault="009A1EF0" w:rsidP="009A1EF0">
            <w:pPr>
              <w:pStyle w:val="RSCT03TableBody"/>
              <w:jc w:val="left"/>
              <w:rPr>
                <w:color w:val="000000" w:themeColor="text1"/>
                <w:w w:val="108"/>
              </w:rPr>
            </w:pPr>
            <w:r w:rsidRPr="009F7F88">
              <w:rPr>
                <w:color w:val="000000" w:themeColor="text1"/>
                <w:w w:val="108"/>
              </w:rPr>
              <w:t>838</w:t>
            </w:r>
          </w:p>
        </w:tc>
        <w:tc>
          <w:tcPr>
            <w:tcW w:w="850" w:type="dxa"/>
            <w:hideMark/>
          </w:tcPr>
          <w:p w14:paraId="51B9DEA7" w14:textId="77777777" w:rsidR="009A1EF0" w:rsidRPr="009F7F88" w:rsidRDefault="009A1EF0" w:rsidP="009A1EF0">
            <w:pPr>
              <w:pStyle w:val="RSCT03TableBody"/>
              <w:jc w:val="left"/>
              <w:rPr>
                <w:color w:val="000000" w:themeColor="text1"/>
                <w:w w:val="108"/>
              </w:rPr>
            </w:pPr>
            <w:r w:rsidRPr="009F7F88">
              <w:rPr>
                <w:color w:val="000000" w:themeColor="text1"/>
                <w:w w:val="108"/>
              </w:rPr>
              <w:t>3</w:t>
            </w:r>
          </w:p>
        </w:tc>
        <w:tc>
          <w:tcPr>
            <w:tcW w:w="567" w:type="dxa"/>
            <w:hideMark/>
          </w:tcPr>
          <w:p w14:paraId="629F82D5" w14:textId="1E776F4E"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3390/colloids3020046","ISSN":"2504-5377","abstract":"Aerogel objects inspired by plant cell wall components and structures were fabricated using extrusion-based 3D printing at cryogenic temperatures. The printing process combines 3D printing with the alignment of rod-shaped nanoparticles through the freeze-casting of aqueous inks. We have named this method direct cryo writing (DCW) as it encompasses in a single processing step traditional directional freeze casting and the spatial fidelity of 3D printing. DCW is demonstrated with inks that are composed of an aqueous mixture of cellulose nanocrystals (CNCs) and xyloglucan (XG), which are the major building blocks of plant cell walls. Rapid fixation of the inks is achieved through tailored rheological properties and controlled directional freezing. Morphological evaluation revealed the role of ice crystal growth in the alignment of CNCs and XG. The structure of the aerogels changed from organized and tubular to disordered and flakey pores with an increase in XG content. The internal structure of the printed objects mimics the structure of various wood species and can therefore be used to create wood-like structures via additive manufacturing technologies using only renewable wood-based materials.","author":[{"dropping-particle":"","family":"Kam","given":"Doron","non-dropping-particle":"","parse-names":false,"suffix":""},{"dropping-particle":"","family":"Chasnitsky","given":"Michael","non-dropping-particle":"","parse-names":false,"suffix":""},{"dropping-particle":"","family":"Nowogrodski","given":"Chen","non-dropping-particle":"","parse-names":false,"suffix":""},{"dropping-particle":"","family":"Braslavsky","given":"Ido","non-dropping-particle":"","parse-names":false,"suffix":""},{"dropping-particle":"","family":"Abitbol","given":"Tiffany","non-dropping-particle":"","parse-names":false,"suffix":""},{"dropping-particle":"","family":"Magdassi","given":"Shlomo","non-dropping-particle":"","parse-names":false,"suffix":""},{"dropping-particle":"","family":"Shoseyov","given":"Oded","non-dropping-particle":"","parse-names":false,"suffix":""}],"container-title":"Colloids and Interfaces","id":"ITEM-1","issue":"2","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通过</w:instrText>
            </w:r>
            <w:r w:rsidR="004E1277" w:rsidRPr="009F7F88">
              <w:rPr>
                <w:color w:val="000000" w:themeColor="text1"/>
                <w:w w:val="108"/>
              </w:rPr>
              <w:instrText>3D</w:instrText>
            </w:r>
            <w:r w:rsidR="004E1277" w:rsidRPr="009F7F88">
              <w:rPr>
                <w:rFonts w:ascii="SimSun" w:eastAsia="SimSun" w:hAnsi="SimSun" w:cs="SimSun" w:hint="eastAsia"/>
                <w:color w:val="000000" w:themeColor="text1"/>
                <w:w w:val="108"/>
              </w:rPr>
              <w:instrText>打印对齐的纤维素纳米晶体</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受到植物细胞壁的启发，直接进行气凝胶的低温书写</w:instrText>
            </w:r>
            <w:r w:rsidR="004E1277" w:rsidRPr="009F7F88">
              <w:rPr>
                <w:color w:val="000000" w:themeColor="text1"/>
                <w:w w:val="108"/>
              </w:rPr>
              <w:instrText>","page":"46","title":"Direct Cryo Writing of Aerogels Via 3D Printing of Aligned Cellulose Nanocrystals Inspired by the Plant Cell Wall","type":"article-journal","volume":"3"},"uris":["http://www.mendeley.com/documents/?uuid=08b27e8d-5160-4018-b725-a99a2d9c5d17"]}],"mendeley":{"formattedCitation":"&lt;sup&gt;220&lt;/sup&gt;","plainTextFormattedCitation":"220","previouslyFormattedCitation":"&lt;sup&gt;218&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0</w:t>
            </w:r>
            <w:r w:rsidRPr="009F7F88">
              <w:rPr>
                <w:color w:val="000000" w:themeColor="text1"/>
                <w:w w:val="108"/>
              </w:rPr>
              <w:fldChar w:fldCharType="end"/>
            </w:r>
          </w:p>
        </w:tc>
      </w:tr>
      <w:tr w:rsidR="009F7F88" w:rsidRPr="009F7F88" w14:paraId="6F72EC6C" w14:textId="77777777" w:rsidTr="00046A05">
        <w:trPr>
          <w:trHeight w:val="188"/>
        </w:trPr>
        <w:tc>
          <w:tcPr>
            <w:tcW w:w="968" w:type="dxa"/>
            <w:vMerge/>
            <w:tcBorders>
              <w:top w:val="nil"/>
              <w:left w:val="nil"/>
              <w:bottom w:val="single" w:sz="4" w:space="0" w:color="auto"/>
              <w:right w:val="nil"/>
            </w:tcBorders>
            <w:vAlign w:val="center"/>
          </w:tcPr>
          <w:p w14:paraId="7353D55E" w14:textId="77777777" w:rsidR="009A1EF0" w:rsidRPr="009F7F88" w:rsidRDefault="009A1EF0" w:rsidP="009A1EF0">
            <w:pPr>
              <w:pStyle w:val="RSCT03TableBody"/>
              <w:jc w:val="left"/>
              <w:rPr>
                <w:color w:val="000000" w:themeColor="text1"/>
                <w:w w:val="108"/>
              </w:rPr>
            </w:pPr>
          </w:p>
        </w:tc>
        <w:tc>
          <w:tcPr>
            <w:tcW w:w="2434" w:type="dxa"/>
          </w:tcPr>
          <w:p w14:paraId="722D7327" w14:textId="5D9A6689" w:rsidR="009A1EF0" w:rsidRPr="009F7F88" w:rsidRDefault="009A1EF0" w:rsidP="009A1EF0">
            <w:pPr>
              <w:pStyle w:val="RSCT03TableBody"/>
              <w:jc w:val="left"/>
              <w:rPr>
                <w:rFonts w:cstheme="minorHAnsi"/>
                <w:color w:val="000000" w:themeColor="text1"/>
                <w:w w:val="108"/>
              </w:rPr>
            </w:pPr>
            <w:r w:rsidRPr="009F7F88">
              <w:rPr>
                <w:rFonts w:eastAsiaTheme="minorEastAsia" w:cstheme="minorHAnsi"/>
                <w:color w:val="000000" w:themeColor="text1"/>
                <w:w w:val="108"/>
                <w:lang w:eastAsia="zh-CN"/>
              </w:rPr>
              <w:t xml:space="preserve">Aramid, </w:t>
            </w:r>
            <w:r w:rsidRPr="009F7F88">
              <w:rPr>
                <w:color w:val="000000" w:themeColor="text1"/>
              </w:rPr>
              <w:t>KOH</w:t>
            </w:r>
            <w:r w:rsidRPr="009F7F88">
              <w:rPr>
                <w:rFonts w:eastAsiaTheme="minorEastAsia" w:cstheme="minorHAnsi"/>
                <w:color w:val="000000" w:themeColor="text1"/>
                <w:w w:val="108"/>
                <w:lang w:eastAsia="zh-CN"/>
              </w:rPr>
              <w:t xml:space="preserve"> </w:t>
            </w:r>
            <w:r w:rsidRPr="009F7F88">
              <w:rPr>
                <w:rFonts w:cstheme="minorHAnsi"/>
                <w:color w:val="000000" w:themeColor="text1"/>
                <w:w w:val="108"/>
              </w:rPr>
              <w:t>+DMSO</w:t>
            </w:r>
          </w:p>
        </w:tc>
        <w:tc>
          <w:tcPr>
            <w:tcW w:w="1134" w:type="dxa"/>
          </w:tcPr>
          <w:p w14:paraId="54A790AF" w14:textId="24DF0BFF" w:rsidR="009A1EF0" w:rsidRPr="009F7F88" w:rsidRDefault="009A1EF0" w:rsidP="009A1EF0">
            <w:pPr>
              <w:pStyle w:val="RSCT03TableBody"/>
              <w:jc w:val="left"/>
              <w:rPr>
                <w:rFonts w:eastAsiaTheme="minorEastAsia"/>
                <w:color w:val="000000" w:themeColor="text1"/>
                <w:w w:val="108"/>
                <w:lang w:eastAsia="zh-CN"/>
              </w:rPr>
            </w:pPr>
            <w:r w:rsidRPr="009F7F88">
              <w:rPr>
                <w:rFonts w:eastAsiaTheme="minorEastAsia" w:hint="eastAsia"/>
                <w:color w:val="000000" w:themeColor="text1"/>
                <w:w w:val="108"/>
                <w:lang w:eastAsia="zh-CN"/>
              </w:rPr>
              <w:t>2</w:t>
            </w:r>
            <w:r w:rsidRPr="009F7F88">
              <w:rPr>
                <w:rFonts w:eastAsiaTheme="minorEastAsia"/>
                <w:color w:val="000000" w:themeColor="text1"/>
                <w:w w:val="108"/>
                <w:lang w:eastAsia="zh-CN"/>
              </w:rPr>
              <w:t>0</w:t>
            </w:r>
          </w:p>
        </w:tc>
        <w:tc>
          <w:tcPr>
            <w:tcW w:w="1134" w:type="dxa"/>
          </w:tcPr>
          <w:p w14:paraId="3B666A9B" w14:textId="26A1E5D1" w:rsidR="009A1EF0" w:rsidRPr="009F7F88" w:rsidRDefault="009A1EF0" w:rsidP="009A1EF0">
            <w:pPr>
              <w:pStyle w:val="RSCT03TableBody"/>
              <w:jc w:val="left"/>
              <w:rPr>
                <w:color w:val="000000" w:themeColor="text1"/>
                <w:w w:val="108"/>
              </w:rPr>
            </w:pPr>
            <w:r w:rsidRPr="009F7F88">
              <w:rPr>
                <w:color w:val="000000" w:themeColor="text1"/>
                <w:w w:val="108"/>
              </w:rPr>
              <w:t>1×10</w:t>
            </w:r>
            <w:r w:rsidRPr="009F7F88">
              <w:rPr>
                <w:color w:val="000000" w:themeColor="text1"/>
                <w:w w:val="108"/>
                <w:vertAlign w:val="superscript"/>
              </w:rPr>
              <w:t>2</w:t>
            </w:r>
            <w:r w:rsidRPr="009F7F88">
              <w:rPr>
                <w:color w:val="000000" w:themeColor="text1"/>
                <w:w w:val="108"/>
              </w:rPr>
              <w:t>-4×10</w:t>
            </w:r>
            <w:r w:rsidRPr="009F7F88">
              <w:rPr>
                <w:color w:val="000000" w:themeColor="text1"/>
                <w:w w:val="108"/>
                <w:vertAlign w:val="superscript"/>
              </w:rPr>
              <w:t>2</w:t>
            </w:r>
          </w:p>
        </w:tc>
        <w:tc>
          <w:tcPr>
            <w:tcW w:w="1134" w:type="dxa"/>
          </w:tcPr>
          <w:p w14:paraId="63149EC3" w14:textId="13EF52C4" w:rsidR="009A1EF0" w:rsidRPr="009F7F88" w:rsidRDefault="009A1EF0" w:rsidP="009A1EF0">
            <w:pPr>
              <w:pStyle w:val="RSCT03TableBody"/>
              <w:jc w:val="left"/>
              <w:rPr>
                <w:color w:val="000000" w:themeColor="text1"/>
                <w:w w:val="108"/>
              </w:rPr>
            </w:pPr>
            <w:r w:rsidRPr="009F7F88">
              <w:rPr>
                <w:color w:val="000000" w:themeColor="text1"/>
                <w:w w:val="108"/>
              </w:rPr>
              <w:t>Cold plate</w:t>
            </w:r>
          </w:p>
        </w:tc>
        <w:tc>
          <w:tcPr>
            <w:tcW w:w="993" w:type="dxa"/>
          </w:tcPr>
          <w:p w14:paraId="291B929B" w14:textId="6577CD37" w:rsidR="009A1EF0" w:rsidRPr="009F7F88" w:rsidRDefault="009A1EF0" w:rsidP="009A1EF0">
            <w:pPr>
              <w:pStyle w:val="RSCT03TableBody"/>
              <w:jc w:val="left"/>
              <w:rPr>
                <w:color w:val="000000" w:themeColor="text1"/>
                <w:w w:val="108"/>
              </w:rPr>
            </w:pPr>
            <w:r w:rsidRPr="009F7F88">
              <w:rPr>
                <w:color w:val="000000" w:themeColor="text1"/>
                <w:w w:val="108"/>
              </w:rPr>
              <w:t>-10</w:t>
            </w:r>
            <w:r w:rsidRPr="009F7F88">
              <w:rPr>
                <w:rFonts w:hint="eastAsia"/>
                <w:color w:val="000000" w:themeColor="text1"/>
                <w:w w:val="108"/>
              </w:rPr>
              <w:t>°</w:t>
            </w:r>
            <w:r w:rsidRPr="009F7F88">
              <w:rPr>
                <w:color w:val="000000" w:themeColor="text1"/>
                <w:w w:val="108"/>
              </w:rPr>
              <w:t>C</w:t>
            </w:r>
          </w:p>
        </w:tc>
        <w:tc>
          <w:tcPr>
            <w:tcW w:w="992" w:type="dxa"/>
          </w:tcPr>
          <w:p w14:paraId="21D41023" w14:textId="5ED23B14" w:rsidR="009A1EF0" w:rsidRPr="009F7F88" w:rsidRDefault="009A1EF0" w:rsidP="009A1EF0">
            <w:pPr>
              <w:pStyle w:val="RSCT03TableBody"/>
              <w:jc w:val="left"/>
              <w:rPr>
                <w:rFonts w:eastAsiaTheme="minorEastAsia"/>
                <w:color w:val="000000" w:themeColor="text1"/>
                <w:w w:val="108"/>
                <w:lang w:eastAsia="zh-CN"/>
              </w:rPr>
            </w:pPr>
            <w:r w:rsidRPr="009F7F88">
              <w:rPr>
                <w:rFonts w:eastAsiaTheme="minorEastAsia" w:hint="eastAsia"/>
                <w:color w:val="000000" w:themeColor="text1"/>
                <w:w w:val="108"/>
                <w:lang w:eastAsia="zh-CN"/>
              </w:rPr>
              <w:t>3</w:t>
            </w:r>
            <w:r w:rsidRPr="009F7F88">
              <w:rPr>
                <w:rFonts w:eastAsiaTheme="minorEastAsia"/>
                <w:color w:val="000000" w:themeColor="text1"/>
                <w:w w:val="108"/>
                <w:lang w:eastAsia="zh-CN"/>
              </w:rPr>
              <w:t>30</w:t>
            </w:r>
          </w:p>
        </w:tc>
        <w:tc>
          <w:tcPr>
            <w:tcW w:w="850" w:type="dxa"/>
          </w:tcPr>
          <w:p w14:paraId="5F7BE1A9" w14:textId="773ACA64" w:rsidR="009A1EF0" w:rsidRPr="009F7F88" w:rsidRDefault="009A1EF0" w:rsidP="009A1EF0">
            <w:pPr>
              <w:pStyle w:val="RSCT03TableBody"/>
              <w:jc w:val="left"/>
              <w:rPr>
                <w:rFonts w:eastAsiaTheme="minorEastAsia"/>
                <w:color w:val="000000" w:themeColor="text1"/>
                <w:w w:val="108"/>
                <w:lang w:eastAsia="zh-CN"/>
              </w:rPr>
            </w:pPr>
            <w:r w:rsidRPr="009F7F88">
              <w:rPr>
                <w:rFonts w:eastAsiaTheme="minorEastAsia" w:hint="eastAsia"/>
                <w:color w:val="000000" w:themeColor="text1"/>
                <w:w w:val="108"/>
                <w:lang w:eastAsia="zh-CN"/>
              </w:rPr>
              <w:t>1</w:t>
            </w:r>
            <w:r w:rsidRPr="009F7F88">
              <w:rPr>
                <w:rFonts w:eastAsiaTheme="minorEastAsia"/>
                <w:color w:val="000000" w:themeColor="text1"/>
                <w:w w:val="108"/>
                <w:lang w:eastAsia="zh-CN"/>
              </w:rPr>
              <w:t>4</w:t>
            </w:r>
          </w:p>
        </w:tc>
        <w:tc>
          <w:tcPr>
            <w:tcW w:w="567" w:type="dxa"/>
          </w:tcPr>
          <w:p w14:paraId="2E8CED28" w14:textId="28ACA8A4"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39/d0ta02590a","ISSN":"2050-7488","abstract":"Auxetic architectures with a negative Poisson’s ratio have attracted increasing attention due to their intriguing physical properties, numerous promising applications and recent advancements in manufacturing techniques. However, fabrication of three-dimensional...Auxetic architectures with a negative Poisson’s ratio have attracted increasing attention due to their intriguing physical properties, numerous promising applications and recent advancements in manufacturing techniques. However, fabrication of three-dimensional (3D) polymeric auxetic architectures with tailored hierarchically porous structure and desired physical/mechanical properties remains challenging. Herein, 3D nanofibrous Kevlar aerogel architectures with porosity at multi-scales have been designed and fabricated through a new additive manufacturing strategy, i.e., integration of direct ink writing and freeze-casting with non-toxic solvent-based inks following special drying techniques. The highly porous 3D nanofibrous Kevlar aerogel architectures achieve excellent mechanical properties with ultralow density (down to 11.9 mg·cm-3) and large specific surface area (up to 350 m2·g-1). The Poisson’s ratio is tunable in a wide range, spanning from −0.8 to 0.4, by adjusting the spatial arrangement of the struts in geometries. Finally, these nanofibrous Kevlar aerogel architectures have been further functionalized into hydrophobic, luminescent and thermal-responsive architectures by using fluorocarbon resin, functional dyes and organic phase-change materials respectively. The multi-functionalizable auxetic aerogel architectures demonstrate potentials for a broad range of applications.","author":[{"dropping-particle":"","family":"Cheng","given":"Qingqing","non-dropping-particle":"","parse-names":false,"suffix":""},{"dropping-particle":"","family":"Liu","given":"Yang","non-dropping-particle":"","parse-names":false,"suffix":""},{"dropping-particle":"","family":"Lyu","given":"Jing","non-dropping-particle":"","parse-names":false,"suffix":""},{"dropping-particle":"","family":"Lu","given":"Qiang","non-dropping-particle":"","parse-names":false,"suffix":""},{"dropping-particle":"","family":"Zhang","given":"Xuetong","non-dropping-particle":"","parse-names":false,"suffix":""},{"dropping-particle":"","family":"Song","given":"Wenhui","non-dropping-particle":"","parse-names":false,"suffix":""}],"container-title":"Journal of Materials Chemistry A","id":"ITEM-1","issued":{"date-parts":[["2020"]]},"page":"14243-14253","publisher":"Royal Society of Chemistry (RSC)","title":"3D printing-directed auxetic Kevlar aerogel architectures with multi-functionalizable properties","type":"article-journal","volume":"8"},"uris":["http://www.mendeley.com/documents/?uuid=eacf67f3-4491-3737-941e-33a1f9a4a7ed"]}],"mendeley":{"formattedCitation":"&lt;sup&gt;223&lt;/sup&gt;","plainTextFormattedCitation":"223","previouslyFormattedCitation":"&lt;sup&gt;221&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23</w:t>
            </w:r>
            <w:r w:rsidRPr="009F7F88">
              <w:rPr>
                <w:color w:val="000000" w:themeColor="text1"/>
                <w:w w:val="108"/>
              </w:rPr>
              <w:fldChar w:fldCharType="end"/>
            </w:r>
          </w:p>
        </w:tc>
      </w:tr>
      <w:tr w:rsidR="009F7F88" w:rsidRPr="009F7F88" w14:paraId="51CF147C" w14:textId="77777777" w:rsidTr="00046A05">
        <w:trPr>
          <w:trHeight w:val="188"/>
        </w:trPr>
        <w:tc>
          <w:tcPr>
            <w:tcW w:w="968" w:type="dxa"/>
            <w:vMerge/>
            <w:tcBorders>
              <w:top w:val="nil"/>
              <w:left w:val="nil"/>
              <w:bottom w:val="single" w:sz="4" w:space="0" w:color="auto"/>
              <w:right w:val="nil"/>
            </w:tcBorders>
            <w:vAlign w:val="center"/>
            <w:hideMark/>
          </w:tcPr>
          <w:p w14:paraId="54E6DE4D" w14:textId="77777777" w:rsidR="009A1EF0" w:rsidRPr="009F7F88" w:rsidRDefault="009A1EF0" w:rsidP="009A1EF0">
            <w:pPr>
              <w:pStyle w:val="RSCT03TableBody"/>
              <w:jc w:val="left"/>
              <w:rPr>
                <w:color w:val="000000" w:themeColor="text1"/>
                <w:w w:val="108"/>
              </w:rPr>
            </w:pPr>
          </w:p>
        </w:tc>
        <w:tc>
          <w:tcPr>
            <w:tcW w:w="2434" w:type="dxa"/>
            <w:hideMark/>
          </w:tcPr>
          <w:p w14:paraId="502633C0" w14:textId="1DBF00FD" w:rsidR="009A1EF0" w:rsidRPr="009F7F88" w:rsidRDefault="003F54ED" w:rsidP="009A1EF0">
            <w:pPr>
              <w:pStyle w:val="RSCT03TableBody"/>
              <w:jc w:val="left"/>
              <w:rPr>
                <w:color w:val="000000" w:themeColor="text1"/>
                <w:w w:val="108"/>
              </w:rPr>
            </w:pPr>
            <w:r w:rsidRPr="009F7F88">
              <w:rPr>
                <w:color w:val="000000" w:themeColor="text1"/>
              </w:rPr>
              <w:t>Ag</w:t>
            </w:r>
            <w:r w:rsidR="009A1EF0" w:rsidRPr="009F7F88">
              <w:rPr>
                <w:color w:val="000000" w:themeColor="text1"/>
                <w:w w:val="108"/>
              </w:rPr>
              <w:t xml:space="preserve"> nanowire, PVA, +water</w:t>
            </w:r>
          </w:p>
        </w:tc>
        <w:tc>
          <w:tcPr>
            <w:tcW w:w="1134" w:type="dxa"/>
            <w:hideMark/>
          </w:tcPr>
          <w:p w14:paraId="649C24F0" w14:textId="77777777" w:rsidR="009A1EF0" w:rsidRPr="009F7F88" w:rsidRDefault="009A1EF0" w:rsidP="009A1EF0">
            <w:pPr>
              <w:pStyle w:val="RSCT03TableBody"/>
              <w:jc w:val="left"/>
              <w:rPr>
                <w:color w:val="000000" w:themeColor="text1"/>
                <w:w w:val="108"/>
              </w:rPr>
            </w:pPr>
            <w:r w:rsidRPr="009F7F88">
              <w:rPr>
                <w:color w:val="000000" w:themeColor="text1"/>
                <w:w w:val="108"/>
              </w:rPr>
              <w:t>10</w:t>
            </w:r>
          </w:p>
        </w:tc>
        <w:tc>
          <w:tcPr>
            <w:tcW w:w="1134" w:type="dxa"/>
            <w:hideMark/>
          </w:tcPr>
          <w:p w14:paraId="5542035F"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60883AD6" w14:textId="77777777" w:rsidR="009A1EF0" w:rsidRPr="009F7F88" w:rsidRDefault="009A1EF0" w:rsidP="009A1EF0">
            <w:pPr>
              <w:pStyle w:val="RSCT03TableBody"/>
              <w:jc w:val="left"/>
              <w:rPr>
                <w:color w:val="000000" w:themeColor="text1"/>
                <w:w w:val="108"/>
              </w:rPr>
            </w:pPr>
            <w:r w:rsidRPr="009F7F88">
              <w:rPr>
                <w:color w:val="000000" w:themeColor="text1"/>
                <w:w w:val="108"/>
              </w:rPr>
              <w:t>Cold plate</w:t>
            </w:r>
          </w:p>
        </w:tc>
        <w:tc>
          <w:tcPr>
            <w:tcW w:w="993" w:type="dxa"/>
            <w:hideMark/>
          </w:tcPr>
          <w:p w14:paraId="65461016" w14:textId="77777777" w:rsidR="009A1EF0" w:rsidRPr="009F7F88" w:rsidRDefault="009A1EF0" w:rsidP="009A1EF0">
            <w:pPr>
              <w:pStyle w:val="RSCT03TableBody"/>
              <w:jc w:val="left"/>
              <w:rPr>
                <w:color w:val="000000" w:themeColor="text1"/>
                <w:w w:val="108"/>
              </w:rPr>
            </w:pPr>
            <w:r w:rsidRPr="009F7F88">
              <w:rPr>
                <w:color w:val="000000" w:themeColor="text1"/>
                <w:w w:val="108"/>
              </w:rPr>
              <w:t>-30</w:t>
            </w:r>
            <w:r w:rsidRPr="009F7F88">
              <w:rPr>
                <w:rFonts w:hint="eastAsia"/>
                <w:color w:val="000000" w:themeColor="text1"/>
                <w:w w:val="108"/>
              </w:rPr>
              <w:t>°</w:t>
            </w:r>
            <w:r w:rsidRPr="009F7F88">
              <w:rPr>
                <w:color w:val="000000" w:themeColor="text1"/>
                <w:w w:val="108"/>
              </w:rPr>
              <w:t>C</w:t>
            </w:r>
          </w:p>
        </w:tc>
        <w:tc>
          <w:tcPr>
            <w:tcW w:w="992" w:type="dxa"/>
            <w:hideMark/>
          </w:tcPr>
          <w:p w14:paraId="4BE40EDB" w14:textId="77777777" w:rsidR="009A1EF0" w:rsidRPr="009F7F88" w:rsidRDefault="009A1EF0" w:rsidP="009A1EF0">
            <w:pPr>
              <w:pStyle w:val="RSCT03TableBody"/>
              <w:jc w:val="left"/>
              <w:rPr>
                <w:color w:val="000000" w:themeColor="text1"/>
                <w:w w:val="108"/>
              </w:rPr>
            </w:pPr>
            <w:r w:rsidRPr="009F7F88">
              <w:rPr>
                <w:color w:val="000000" w:themeColor="text1"/>
                <w:w w:val="108"/>
              </w:rPr>
              <w:t>120</w:t>
            </w:r>
          </w:p>
        </w:tc>
        <w:tc>
          <w:tcPr>
            <w:tcW w:w="850" w:type="dxa"/>
            <w:hideMark/>
          </w:tcPr>
          <w:p w14:paraId="071AD2DC" w14:textId="77777777" w:rsidR="009A1EF0" w:rsidRPr="009F7F88" w:rsidRDefault="009A1EF0" w:rsidP="009A1EF0">
            <w:pPr>
              <w:pStyle w:val="RSCT03TableBody"/>
              <w:jc w:val="left"/>
              <w:rPr>
                <w:color w:val="000000" w:themeColor="text1"/>
                <w:w w:val="108"/>
              </w:rPr>
            </w:pPr>
            <w:r w:rsidRPr="009F7F88">
              <w:rPr>
                <w:color w:val="000000" w:themeColor="text1"/>
                <w:w w:val="108"/>
              </w:rPr>
              <w:t>Inkjet</w:t>
            </w:r>
          </w:p>
        </w:tc>
        <w:tc>
          <w:tcPr>
            <w:tcW w:w="567" w:type="dxa"/>
            <w:hideMark/>
          </w:tcPr>
          <w:p w14:paraId="2B17F998" w14:textId="720439C9"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date-parts":[["2017"]]},"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冷冻干燥</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金属银纳米线气凝胶</w:instrText>
            </w:r>
            <w:r w:rsidR="00BF34A6" w:rsidRPr="009F7F88">
              <w:rPr>
                <w:color w:val="000000" w:themeColor="text1"/>
                <w:w w:val="108"/>
              </w:rPr>
              <w:instrText>\n</w:instrText>
            </w:r>
            <w:r w:rsidR="00BF34A6" w:rsidRPr="009F7F88">
              <w:rPr>
                <w:rFonts w:ascii="SimSun" w:eastAsia="SimSun" w:hAnsi="SimSun" w:cs="SimSun" w:hint="eastAsia"/>
                <w:color w:val="000000" w:themeColor="text1"/>
                <w:w w:val="108"/>
              </w:rPr>
              <w:instrText>可压缩可伸长可变泊松比（从负变到正）</w:instrText>
            </w:r>
            <w:r w:rsidR="00BF34A6" w:rsidRPr="009F7F88">
              <w:rPr>
                <w:color w:val="000000" w:themeColor="text1"/>
                <w:w w:val="108"/>
              </w:rPr>
              <w:instrText>","page":"1701756","title":"3D Printing Hierarchical Silver Nanowire Aerogel with Highly Compressive Resilience and Tensile Elongation through Tunable Poisson's Ratio","type":"article-journal","volume":"13"},"uris":["http://www.mendeley.com/documents/?uuid=e6705bbd-552b-440c-802d-aebf688a7c53"]}],"mendeley":{"formattedCitation":"&lt;sup&gt;54&lt;/sup&gt;","plainTextFormattedCitation":"54","previouslyFormattedCitation":"&lt;sup&gt;54&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54</w:t>
            </w:r>
            <w:r w:rsidRPr="009F7F88">
              <w:rPr>
                <w:color w:val="000000" w:themeColor="text1"/>
                <w:w w:val="108"/>
              </w:rPr>
              <w:fldChar w:fldCharType="end"/>
            </w:r>
          </w:p>
        </w:tc>
      </w:tr>
      <w:tr w:rsidR="009F7F88" w:rsidRPr="009F7F88" w14:paraId="71EC44DA" w14:textId="77777777" w:rsidTr="00046A05">
        <w:trPr>
          <w:trHeight w:val="188"/>
        </w:trPr>
        <w:tc>
          <w:tcPr>
            <w:tcW w:w="968" w:type="dxa"/>
            <w:vMerge/>
            <w:tcBorders>
              <w:top w:val="nil"/>
              <w:left w:val="nil"/>
              <w:bottom w:val="single" w:sz="4" w:space="0" w:color="auto"/>
              <w:right w:val="nil"/>
            </w:tcBorders>
            <w:vAlign w:val="center"/>
            <w:hideMark/>
          </w:tcPr>
          <w:p w14:paraId="1051B1D7" w14:textId="77777777" w:rsidR="009A1EF0" w:rsidRPr="009F7F88" w:rsidRDefault="009A1EF0" w:rsidP="009A1EF0">
            <w:pPr>
              <w:pStyle w:val="RSCT03TableBody"/>
              <w:jc w:val="left"/>
              <w:rPr>
                <w:color w:val="000000" w:themeColor="text1"/>
                <w:w w:val="108"/>
              </w:rPr>
            </w:pPr>
          </w:p>
        </w:tc>
        <w:tc>
          <w:tcPr>
            <w:tcW w:w="2434" w:type="dxa"/>
            <w:hideMark/>
          </w:tcPr>
          <w:p w14:paraId="558ECDA2" w14:textId="77777777" w:rsidR="009A1EF0" w:rsidRPr="009F7F88" w:rsidRDefault="009A1EF0" w:rsidP="009A1EF0">
            <w:pPr>
              <w:pStyle w:val="RSCT03TableBody"/>
              <w:jc w:val="left"/>
              <w:rPr>
                <w:color w:val="000000" w:themeColor="text1"/>
                <w:w w:val="108"/>
              </w:rPr>
            </w:pPr>
            <w:r w:rsidRPr="009F7F88">
              <w:rPr>
                <w:color w:val="000000" w:themeColor="text1"/>
                <w:w w:val="108"/>
              </w:rPr>
              <w:t>GO +water</w:t>
            </w:r>
          </w:p>
        </w:tc>
        <w:tc>
          <w:tcPr>
            <w:tcW w:w="1134" w:type="dxa"/>
            <w:hideMark/>
          </w:tcPr>
          <w:p w14:paraId="6273AF31" w14:textId="77777777" w:rsidR="009A1EF0" w:rsidRPr="009F7F88" w:rsidRDefault="009A1EF0" w:rsidP="009A1EF0">
            <w:pPr>
              <w:pStyle w:val="RSCT03TableBody"/>
              <w:jc w:val="left"/>
              <w:rPr>
                <w:color w:val="000000" w:themeColor="text1"/>
                <w:w w:val="108"/>
              </w:rPr>
            </w:pPr>
            <w:r w:rsidRPr="009F7F88">
              <w:rPr>
                <w:color w:val="000000" w:themeColor="text1"/>
                <w:w w:val="108"/>
              </w:rPr>
              <w:t>10</w:t>
            </w:r>
          </w:p>
        </w:tc>
        <w:tc>
          <w:tcPr>
            <w:tcW w:w="1134" w:type="dxa"/>
            <w:hideMark/>
          </w:tcPr>
          <w:p w14:paraId="0B14E7DC"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3C0F9C78" w14:textId="77777777" w:rsidR="009A1EF0" w:rsidRPr="009F7F88" w:rsidRDefault="009A1EF0" w:rsidP="009A1EF0">
            <w:pPr>
              <w:pStyle w:val="RSCT03TableBody"/>
              <w:jc w:val="left"/>
              <w:rPr>
                <w:color w:val="000000" w:themeColor="text1"/>
                <w:w w:val="108"/>
              </w:rPr>
            </w:pPr>
            <w:r w:rsidRPr="009F7F88">
              <w:rPr>
                <w:color w:val="000000" w:themeColor="text1"/>
                <w:w w:val="108"/>
              </w:rPr>
              <w:t>Cold plate</w:t>
            </w:r>
          </w:p>
        </w:tc>
        <w:tc>
          <w:tcPr>
            <w:tcW w:w="993" w:type="dxa"/>
            <w:hideMark/>
          </w:tcPr>
          <w:p w14:paraId="3DF26E40" w14:textId="77777777" w:rsidR="009A1EF0" w:rsidRPr="009F7F88" w:rsidRDefault="009A1EF0" w:rsidP="009A1EF0">
            <w:pPr>
              <w:pStyle w:val="RSCT03TableBody"/>
              <w:jc w:val="left"/>
              <w:rPr>
                <w:color w:val="000000" w:themeColor="text1"/>
                <w:w w:val="108"/>
              </w:rPr>
            </w:pPr>
            <w:r w:rsidRPr="009F7F88">
              <w:rPr>
                <w:color w:val="000000" w:themeColor="text1"/>
                <w:w w:val="108"/>
              </w:rPr>
              <w:t>-25</w:t>
            </w:r>
            <w:r w:rsidRPr="009F7F88">
              <w:rPr>
                <w:rFonts w:hint="eastAsia"/>
                <w:color w:val="000000" w:themeColor="text1"/>
                <w:w w:val="108"/>
              </w:rPr>
              <w:t>°</w:t>
            </w:r>
            <w:r w:rsidRPr="009F7F88">
              <w:rPr>
                <w:color w:val="000000" w:themeColor="text1"/>
                <w:w w:val="108"/>
              </w:rPr>
              <w:t>C</w:t>
            </w:r>
          </w:p>
        </w:tc>
        <w:tc>
          <w:tcPr>
            <w:tcW w:w="992" w:type="dxa"/>
            <w:hideMark/>
          </w:tcPr>
          <w:p w14:paraId="187C721B"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850" w:type="dxa"/>
            <w:hideMark/>
          </w:tcPr>
          <w:p w14:paraId="79323C03" w14:textId="77777777" w:rsidR="009A1EF0" w:rsidRPr="009F7F88" w:rsidRDefault="009A1EF0" w:rsidP="009A1EF0">
            <w:pPr>
              <w:pStyle w:val="RSCT03TableBody"/>
              <w:jc w:val="left"/>
              <w:rPr>
                <w:color w:val="000000" w:themeColor="text1"/>
                <w:w w:val="108"/>
              </w:rPr>
            </w:pPr>
            <w:r w:rsidRPr="009F7F88">
              <w:rPr>
                <w:color w:val="000000" w:themeColor="text1"/>
                <w:w w:val="108"/>
              </w:rPr>
              <w:t>Inkjet</w:t>
            </w:r>
          </w:p>
        </w:tc>
        <w:tc>
          <w:tcPr>
            <w:tcW w:w="567" w:type="dxa"/>
            <w:hideMark/>
          </w:tcPr>
          <w:p w14:paraId="173546DD" w14:textId="1503AB9F"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BF34A6" w:rsidRPr="009F7F88">
              <w:rPr>
                <w:color w:val="000000" w:themeColor="text1"/>
                <w:w w:val="108"/>
              </w:rPr>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rts":[["2016"]]},"note":"</w:instrText>
            </w:r>
            <w:r w:rsidR="00BF34A6" w:rsidRPr="009F7F88">
              <w:rPr>
                <w:rFonts w:ascii="SimSun" w:eastAsia="SimSun" w:hAnsi="SimSun" w:cs="SimSun" w:hint="eastAsia"/>
                <w:color w:val="000000" w:themeColor="text1"/>
                <w:w w:val="108"/>
              </w:rPr>
              <w:instrText>已加</w:instrText>
            </w:r>
            <w:r w:rsidR="00BF34A6" w:rsidRPr="009F7F88">
              <w:rPr>
                <w:color w:val="000000" w:themeColor="text1"/>
                <w:w w:val="108"/>
              </w:rPr>
              <w:instrText>\n3D</w:instrText>
            </w:r>
            <w:r w:rsidR="00BF34A6" w:rsidRPr="009F7F88">
              <w:rPr>
                <w:rFonts w:ascii="SimSun" w:eastAsia="SimSun" w:hAnsi="SimSun" w:cs="SimSun" w:hint="eastAsia"/>
                <w:color w:val="000000" w:themeColor="text1"/>
                <w:w w:val="108"/>
              </w:rPr>
              <w:instrText>打印石墨烯气凝胶</w:instrText>
            </w:r>
            <w:r w:rsidR="00BF34A6" w:rsidRPr="009F7F88">
              <w:rPr>
                <w:color w:val="000000" w:themeColor="text1"/>
                <w:w w:val="108"/>
              </w:rPr>
              <w:instrText>","page":"1702-1708","title":"3D Printing of Graphene Aerogels","type":"article-journal","volume":"12"},"uris":["http://www.mendeley.com/documents/?uuid=3ced1211-eada-46d6-b621-d61d1f2f39c2"]}],"mendeley":{"formattedCitation":"&lt;sup&gt;109&lt;/sup&gt;","plainTextFormattedCitation":"109","previouslyFormattedCitation":"&lt;sup&gt;109&lt;/sup&gt;"},"properties":{"noteIndex":0},"schema":"https://github.com/citation-style-language/schema/raw/master/csl-citation.json"}</w:instrText>
            </w:r>
            <w:r w:rsidRPr="009F7F88">
              <w:rPr>
                <w:color w:val="000000" w:themeColor="text1"/>
                <w:w w:val="108"/>
              </w:rPr>
              <w:fldChar w:fldCharType="separate"/>
            </w:r>
            <w:r w:rsidR="00BF34A6" w:rsidRPr="009F7F88">
              <w:rPr>
                <w:noProof/>
                <w:color w:val="000000" w:themeColor="text1"/>
                <w:w w:val="108"/>
              </w:rPr>
              <w:t>109</w:t>
            </w:r>
            <w:r w:rsidRPr="009F7F88">
              <w:rPr>
                <w:color w:val="000000" w:themeColor="text1"/>
                <w:w w:val="108"/>
              </w:rPr>
              <w:fldChar w:fldCharType="end"/>
            </w:r>
          </w:p>
        </w:tc>
      </w:tr>
      <w:tr w:rsidR="009F7F88" w:rsidRPr="009F7F88" w14:paraId="7A9959DC" w14:textId="77777777" w:rsidTr="00046A05">
        <w:trPr>
          <w:trHeight w:val="188"/>
        </w:trPr>
        <w:tc>
          <w:tcPr>
            <w:tcW w:w="968" w:type="dxa"/>
            <w:vMerge/>
            <w:tcBorders>
              <w:top w:val="nil"/>
              <w:left w:val="nil"/>
              <w:bottom w:val="single" w:sz="4" w:space="0" w:color="auto"/>
              <w:right w:val="nil"/>
            </w:tcBorders>
            <w:vAlign w:val="center"/>
            <w:hideMark/>
          </w:tcPr>
          <w:p w14:paraId="101A64B9" w14:textId="77777777" w:rsidR="009A1EF0" w:rsidRPr="009F7F88" w:rsidRDefault="009A1EF0" w:rsidP="009A1EF0">
            <w:pPr>
              <w:pStyle w:val="RSCT03TableBody"/>
              <w:jc w:val="left"/>
              <w:rPr>
                <w:color w:val="000000" w:themeColor="text1"/>
                <w:w w:val="108"/>
              </w:rPr>
            </w:pPr>
          </w:p>
        </w:tc>
        <w:tc>
          <w:tcPr>
            <w:tcW w:w="2434" w:type="dxa"/>
            <w:hideMark/>
          </w:tcPr>
          <w:p w14:paraId="339EDFF0" w14:textId="77777777" w:rsidR="009A1EF0" w:rsidRPr="009F7F88" w:rsidRDefault="009A1EF0" w:rsidP="009A1EF0">
            <w:pPr>
              <w:pStyle w:val="RSCT03TableBody"/>
              <w:jc w:val="left"/>
              <w:rPr>
                <w:color w:val="000000" w:themeColor="text1"/>
                <w:w w:val="108"/>
              </w:rPr>
            </w:pPr>
            <w:r w:rsidRPr="009F7F88">
              <w:rPr>
                <w:color w:val="000000" w:themeColor="text1"/>
                <w:w w:val="108"/>
              </w:rPr>
              <w:t>GO +water</w:t>
            </w:r>
          </w:p>
        </w:tc>
        <w:tc>
          <w:tcPr>
            <w:tcW w:w="1134" w:type="dxa"/>
            <w:hideMark/>
          </w:tcPr>
          <w:p w14:paraId="7101DAC4"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6F329693"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hideMark/>
          </w:tcPr>
          <w:p w14:paraId="02C76B89" w14:textId="77777777" w:rsidR="009A1EF0" w:rsidRPr="009F7F88" w:rsidRDefault="009A1EF0" w:rsidP="009A1EF0">
            <w:pPr>
              <w:pStyle w:val="RSCT03TableBody"/>
              <w:jc w:val="left"/>
              <w:rPr>
                <w:color w:val="000000" w:themeColor="text1"/>
                <w:w w:val="108"/>
              </w:rPr>
            </w:pPr>
            <w:r w:rsidRPr="009F7F88">
              <w:rPr>
                <w:color w:val="000000" w:themeColor="text1"/>
                <w:w w:val="108"/>
              </w:rPr>
              <w:t>Cold plate</w:t>
            </w:r>
          </w:p>
        </w:tc>
        <w:tc>
          <w:tcPr>
            <w:tcW w:w="993" w:type="dxa"/>
            <w:hideMark/>
          </w:tcPr>
          <w:p w14:paraId="37750A10" w14:textId="77777777" w:rsidR="009A1EF0" w:rsidRPr="009F7F88" w:rsidRDefault="009A1EF0" w:rsidP="009A1EF0">
            <w:pPr>
              <w:pStyle w:val="RSCT03TableBody"/>
              <w:jc w:val="left"/>
              <w:rPr>
                <w:color w:val="000000" w:themeColor="text1"/>
                <w:w w:val="108"/>
              </w:rPr>
            </w:pPr>
            <w:r w:rsidRPr="009F7F88">
              <w:rPr>
                <w:color w:val="000000" w:themeColor="text1"/>
                <w:w w:val="108"/>
              </w:rPr>
              <w:t>-25</w:t>
            </w:r>
            <w:r w:rsidRPr="009F7F88">
              <w:rPr>
                <w:rFonts w:hint="eastAsia"/>
                <w:color w:val="000000" w:themeColor="text1"/>
                <w:w w:val="108"/>
              </w:rPr>
              <w:t>°</w:t>
            </w:r>
            <w:r w:rsidRPr="009F7F88">
              <w:rPr>
                <w:color w:val="000000" w:themeColor="text1"/>
                <w:w w:val="108"/>
              </w:rPr>
              <w:t>C</w:t>
            </w:r>
          </w:p>
        </w:tc>
        <w:tc>
          <w:tcPr>
            <w:tcW w:w="992" w:type="dxa"/>
            <w:hideMark/>
          </w:tcPr>
          <w:p w14:paraId="200FD07F"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850" w:type="dxa"/>
            <w:hideMark/>
          </w:tcPr>
          <w:p w14:paraId="19BE69F6" w14:textId="77777777" w:rsidR="009A1EF0" w:rsidRPr="009F7F88" w:rsidRDefault="009A1EF0" w:rsidP="009A1EF0">
            <w:pPr>
              <w:pStyle w:val="RSCT03TableBody"/>
              <w:jc w:val="left"/>
              <w:rPr>
                <w:color w:val="000000" w:themeColor="text1"/>
                <w:w w:val="108"/>
              </w:rPr>
            </w:pPr>
            <w:r w:rsidRPr="009F7F88">
              <w:rPr>
                <w:color w:val="000000" w:themeColor="text1"/>
                <w:w w:val="108"/>
              </w:rPr>
              <w:t>Inkjet</w:t>
            </w:r>
          </w:p>
        </w:tc>
        <w:tc>
          <w:tcPr>
            <w:tcW w:w="567" w:type="dxa"/>
            <w:hideMark/>
          </w:tcPr>
          <w:p w14:paraId="38F3C355" w14:textId="7C57A661"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nanoen.2019.104124","ISSN":"22112855","author":[{"dropping-particle":"","family":"Ma","given":"Chenxiang","non-dropping-particle":"","parse-names":false,"suffix":""},{"dropping-particle":"","family":"Wang","given":"Ruoxing","non-dropping-particle":"","parse-names":false,"suffix":""},{"dropping-particle":"","family":"Tetik","given":"Halil","non-dropping-particle":"","parse-names":false,"suffix":""},{"dropping-particle":"","family":"Gao","given":"Shengjie","non-dropping-particle":"","parse-names":false,"suffix":""},{"dropping-particle":"","family":"Wu","given":"Min","non-dropping-particle":"","parse-names":false,"suffix":""},{"dropping-particle":"","family":"Tang","given":"Zhiyuan","non-dropping-particle":"","parse-names":false,"suffix":""},{"dropping-particle":"","family":"Lin","given":"Dong","non-dropping-particle":"","parse-names":false,"suffix":""},{"dropping-particle":"","family":"Ding","given":"Dong","non-dropping-particle":"","parse-names":false,"suffix":""},{"dropping-particle":"","family":"Wu","given":"Wenzhuo","non-dropping-particle":"","parse-names":false,"suffix":""}],"container-title":"Nano Energy","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氧化锰</w:instrText>
            </w:r>
            <w:r w:rsidR="004E1277" w:rsidRPr="009F7F88">
              <w:rPr>
                <w:color w:val="000000" w:themeColor="text1"/>
                <w:w w:val="108"/>
              </w:rPr>
              <w:instrText>-</w:instrText>
            </w:r>
            <w:r w:rsidR="004E1277" w:rsidRPr="009F7F88">
              <w:rPr>
                <w:rFonts w:ascii="SimSun" w:eastAsia="SimSun" w:hAnsi="SimSun" w:cs="SimSun" w:hint="eastAsia"/>
                <w:color w:val="000000" w:themeColor="text1"/>
                <w:w w:val="108"/>
              </w:rPr>
              <w:instrText>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作为超级电容器电极</w:instrText>
            </w:r>
            <w:r w:rsidR="004E1277" w:rsidRPr="009F7F88">
              <w:rPr>
                <w:color w:val="000000" w:themeColor="text1"/>
                <w:w w:val="108"/>
              </w:rPr>
              <w:instrText>","page":"104124","publisher":"Elsevier Ltd","title":"Hybrid nanomanufacturing of mixed-dimensional manganese oxide/graphene aerogel macroporous hierarchy for ultralight efficient supercapacitor electrodes in self-powered ubiquitous nanosystems","type":"article-journal","volume":"66"},"uris":["http://www.mendeley.com/documents/?uuid=de238bef-b45f-4929-b645-8d1c06b9d406"]}],"mendeley":{"formattedCitation":"&lt;sup&gt;241&lt;/sup&gt;","plainTextFormattedCitation":"241","previouslyFormattedCitation":"&lt;sup&gt;239&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1</w:t>
            </w:r>
            <w:r w:rsidRPr="009F7F88">
              <w:rPr>
                <w:color w:val="000000" w:themeColor="text1"/>
                <w:w w:val="108"/>
              </w:rPr>
              <w:fldChar w:fldCharType="end"/>
            </w:r>
          </w:p>
        </w:tc>
      </w:tr>
      <w:tr w:rsidR="009F7F88" w:rsidRPr="009F7F88" w14:paraId="20613659" w14:textId="77777777" w:rsidTr="00046A05">
        <w:trPr>
          <w:trHeight w:val="188"/>
        </w:trPr>
        <w:tc>
          <w:tcPr>
            <w:tcW w:w="968" w:type="dxa"/>
            <w:vMerge/>
            <w:tcBorders>
              <w:top w:val="nil"/>
              <w:left w:val="nil"/>
              <w:bottom w:val="single" w:sz="4" w:space="0" w:color="auto"/>
              <w:right w:val="nil"/>
            </w:tcBorders>
            <w:vAlign w:val="center"/>
            <w:hideMark/>
          </w:tcPr>
          <w:p w14:paraId="68193FC9" w14:textId="77777777" w:rsidR="009A1EF0" w:rsidRPr="009F7F88" w:rsidRDefault="009A1EF0" w:rsidP="009A1EF0">
            <w:pPr>
              <w:pStyle w:val="RSCT03TableBody"/>
              <w:jc w:val="left"/>
              <w:rPr>
                <w:color w:val="000000" w:themeColor="text1"/>
                <w:w w:val="108"/>
              </w:rPr>
            </w:pPr>
          </w:p>
        </w:tc>
        <w:tc>
          <w:tcPr>
            <w:tcW w:w="2434" w:type="dxa"/>
            <w:tcBorders>
              <w:top w:val="nil"/>
              <w:left w:val="nil"/>
              <w:bottom w:val="single" w:sz="4" w:space="0" w:color="auto"/>
              <w:right w:val="nil"/>
            </w:tcBorders>
            <w:hideMark/>
          </w:tcPr>
          <w:p w14:paraId="3D8FFA55" w14:textId="77777777" w:rsidR="009A1EF0" w:rsidRPr="009F7F88" w:rsidRDefault="009A1EF0" w:rsidP="009A1EF0">
            <w:pPr>
              <w:pStyle w:val="RSCT03TableBody"/>
              <w:jc w:val="left"/>
              <w:rPr>
                <w:color w:val="000000" w:themeColor="text1"/>
                <w:w w:val="108"/>
              </w:rPr>
            </w:pPr>
            <w:r w:rsidRPr="009F7F88">
              <w:rPr>
                <w:color w:val="000000" w:themeColor="text1"/>
                <w:w w:val="108"/>
              </w:rPr>
              <w:t>ATM, GO +water</w:t>
            </w:r>
          </w:p>
        </w:tc>
        <w:tc>
          <w:tcPr>
            <w:tcW w:w="1134" w:type="dxa"/>
            <w:tcBorders>
              <w:top w:val="nil"/>
              <w:left w:val="nil"/>
              <w:bottom w:val="single" w:sz="4" w:space="0" w:color="auto"/>
              <w:right w:val="nil"/>
            </w:tcBorders>
            <w:hideMark/>
          </w:tcPr>
          <w:p w14:paraId="57836306" w14:textId="77777777" w:rsidR="009A1EF0" w:rsidRPr="009F7F88" w:rsidRDefault="009A1EF0" w:rsidP="009A1EF0">
            <w:pPr>
              <w:pStyle w:val="RSCT03TableBody"/>
              <w:jc w:val="left"/>
              <w:rPr>
                <w:color w:val="000000" w:themeColor="text1"/>
                <w:w w:val="108"/>
              </w:rPr>
            </w:pPr>
            <w:r w:rsidRPr="009F7F88">
              <w:rPr>
                <w:color w:val="000000" w:themeColor="text1"/>
                <w:w w:val="108"/>
              </w:rPr>
              <w:t>46</w:t>
            </w:r>
          </w:p>
        </w:tc>
        <w:tc>
          <w:tcPr>
            <w:tcW w:w="1134" w:type="dxa"/>
            <w:tcBorders>
              <w:top w:val="nil"/>
              <w:left w:val="nil"/>
              <w:bottom w:val="single" w:sz="4" w:space="0" w:color="auto"/>
              <w:right w:val="nil"/>
            </w:tcBorders>
            <w:hideMark/>
          </w:tcPr>
          <w:p w14:paraId="667AB658"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1134" w:type="dxa"/>
            <w:tcBorders>
              <w:top w:val="nil"/>
              <w:left w:val="nil"/>
              <w:bottom w:val="single" w:sz="4" w:space="0" w:color="auto"/>
              <w:right w:val="nil"/>
            </w:tcBorders>
            <w:hideMark/>
          </w:tcPr>
          <w:p w14:paraId="0CB22DA8" w14:textId="77777777" w:rsidR="009A1EF0" w:rsidRPr="009F7F88" w:rsidRDefault="009A1EF0" w:rsidP="009A1EF0">
            <w:pPr>
              <w:pStyle w:val="RSCT03TableBody"/>
              <w:jc w:val="left"/>
              <w:rPr>
                <w:color w:val="000000" w:themeColor="text1"/>
                <w:w w:val="108"/>
              </w:rPr>
            </w:pPr>
            <w:r w:rsidRPr="009F7F88">
              <w:rPr>
                <w:color w:val="000000" w:themeColor="text1"/>
                <w:w w:val="108"/>
              </w:rPr>
              <w:t>Nickel foam</w:t>
            </w:r>
          </w:p>
        </w:tc>
        <w:tc>
          <w:tcPr>
            <w:tcW w:w="993" w:type="dxa"/>
            <w:tcBorders>
              <w:top w:val="nil"/>
              <w:left w:val="nil"/>
              <w:bottom w:val="single" w:sz="4" w:space="0" w:color="auto"/>
              <w:right w:val="nil"/>
            </w:tcBorders>
            <w:hideMark/>
          </w:tcPr>
          <w:p w14:paraId="2A8E37C9" w14:textId="77777777" w:rsidR="009A1EF0" w:rsidRPr="009F7F88" w:rsidRDefault="009A1EF0" w:rsidP="009A1EF0">
            <w:pPr>
              <w:pStyle w:val="RSCT03TableBody"/>
              <w:jc w:val="left"/>
              <w:rPr>
                <w:color w:val="000000" w:themeColor="text1"/>
                <w:w w:val="108"/>
              </w:rPr>
            </w:pPr>
            <w:r w:rsidRPr="009F7F88">
              <w:rPr>
                <w:color w:val="000000" w:themeColor="text1"/>
                <w:w w:val="108"/>
              </w:rPr>
              <w:t>-30</w:t>
            </w:r>
            <w:r w:rsidRPr="009F7F88">
              <w:rPr>
                <w:rFonts w:hint="eastAsia"/>
                <w:color w:val="000000" w:themeColor="text1"/>
                <w:w w:val="108"/>
              </w:rPr>
              <w:t>°</w:t>
            </w:r>
            <w:r w:rsidRPr="009F7F88">
              <w:rPr>
                <w:color w:val="000000" w:themeColor="text1"/>
                <w:w w:val="108"/>
              </w:rPr>
              <w:t>C</w:t>
            </w:r>
          </w:p>
        </w:tc>
        <w:tc>
          <w:tcPr>
            <w:tcW w:w="992" w:type="dxa"/>
            <w:tcBorders>
              <w:top w:val="nil"/>
              <w:left w:val="nil"/>
              <w:bottom w:val="single" w:sz="4" w:space="0" w:color="auto"/>
              <w:right w:val="nil"/>
            </w:tcBorders>
            <w:hideMark/>
          </w:tcPr>
          <w:p w14:paraId="2CFEE4E0" w14:textId="77777777" w:rsidR="009A1EF0" w:rsidRPr="009F7F88" w:rsidRDefault="009A1EF0" w:rsidP="009A1EF0">
            <w:pPr>
              <w:pStyle w:val="RSCT03TableBody"/>
              <w:jc w:val="left"/>
              <w:rPr>
                <w:color w:val="000000" w:themeColor="text1"/>
                <w:w w:val="108"/>
              </w:rPr>
            </w:pPr>
            <w:r w:rsidRPr="009F7F88">
              <w:rPr>
                <w:color w:val="000000" w:themeColor="text1"/>
                <w:w w:val="108"/>
              </w:rPr>
              <w:t>-</w:t>
            </w:r>
          </w:p>
        </w:tc>
        <w:tc>
          <w:tcPr>
            <w:tcW w:w="850" w:type="dxa"/>
            <w:tcBorders>
              <w:top w:val="nil"/>
              <w:left w:val="nil"/>
              <w:bottom w:val="single" w:sz="4" w:space="0" w:color="auto"/>
              <w:right w:val="nil"/>
            </w:tcBorders>
            <w:hideMark/>
          </w:tcPr>
          <w:p w14:paraId="499F2A75" w14:textId="77777777" w:rsidR="009A1EF0" w:rsidRPr="009F7F88" w:rsidRDefault="009A1EF0" w:rsidP="009A1EF0">
            <w:pPr>
              <w:pStyle w:val="RSCT03TableBody"/>
              <w:jc w:val="left"/>
              <w:rPr>
                <w:color w:val="000000" w:themeColor="text1"/>
                <w:w w:val="108"/>
              </w:rPr>
            </w:pPr>
            <w:r w:rsidRPr="009F7F88">
              <w:rPr>
                <w:color w:val="000000" w:themeColor="text1"/>
                <w:w w:val="108"/>
              </w:rPr>
              <w:t>Inkjet</w:t>
            </w:r>
          </w:p>
        </w:tc>
        <w:tc>
          <w:tcPr>
            <w:tcW w:w="567" w:type="dxa"/>
            <w:tcBorders>
              <w:top w:val="nil"/>
              <w:left w:val="nil"/>
              <w:bottom w:val="single" w:sz="4" w:space="0" w:color="auto"/>
              <w:right w:val="nil"/>
            </w:tcBorders>
            <w:hideMark/>
          </w:tcPr>
          <w:p w14:paraId="7A2CB679" w14:textId="040928D1" w:rsidR="009A1EF0" w:rsidRPr="009F7F88" w:rsidRDefault="009A1EF0" w:rsidP="009A1EF0">
            <w:pPr>
              <w:pStyle w:val="RSCT03TableBody"/>
              <w:jc w:val="left"/>
              <w:rPr>
                <w:color w:val="000000" w:themeColor="text1"/>
                <w:w w:val="108"/>
              </w:rPr>
            </w:pPr>
            <w:r w:rsidRPr="009F7F88">
              <w:rPr>
                <w:color w:val="000000" w:themeColor="text1"/>
                <w:w w:val="108"/>
              </w:rPr>
              <w:fldChar w:fldCharType="begin" w:fldLock="1"/>
            </w:r>
            <w:r w:rsidR="004E1277" w:rsidRPr="009F7F88">
              <w:rPr>
                <w:color w:val="000000" w:themeColor="text1"/>
                <w:w w:val="108"/>
              </w:rPr>
              <w:instrText>ADDIN CSL_CITATION {"citationItems":[{"id":"ITEM-1","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parse-names":false,"suffix":""},{"dropping-particle":"","family":"Li","given":"Jun","non-dropping-particle":"","parse-names":false,"suffix":""}],"container-title":"Materials and Design","id":"ITEM-1","issued":{"date-parts":[["2019"]]},"note":"</w:instrText>
            </w:r>
            <w:r w:rsidR="004E1277" w:rsidRPr="009F7F88">
              <w:rPr>
                <w:rFonts w:ascii="SimSun" w:eastAsia="SimSun" w:hAnsi="SimSun" w:cs="SimSun" w:hint="eastAsia"/>
                <w:color w:val="000000" w:themeColor="text1"/>
                <w:w w:val="108"/>
              </w:rPr>
              <w:instrText>已加</w:instrText>
            </w:r>
            <w:r w:rsidR="004E1277" w:rsidRPr="009F7F88">
              <w:rPr>
                <w:color w:val="000000" w:themeColor="text1"/>
                <w:w w:val="108"/>
              </w:rPr>
              <w:instrText>\n3D</w:instrText>
            </w:r>
            <w:r w:rsidR="004E1277" w:rsidRPr="009F7F88">
              <w:rPr>
                <w:rFonts w:ascii="SimSun" w:eastAsia="SimSun" w:hAnsi="SimSun" w:cs="SimSun" w:hint="eastAsia"/>
                <w:color w:val="000000" w:themeColor="text1"/>
                <w:w w:val="108"/>
              </w:rPr>
              <w:instrText>打印冷冻干燥</w:instrText>
            </w:r>
            <w:r w:rsidR="004E1277" w:rsidRPr="009F7F88">
              <w:rPr>
                <w:color w:val="000000" w:themeColor="text1"/>
                <w:w w:val="108"/>
              </w:rPr>
              <w:instrText>\nMoS2-</w:instrText>
            </w:r>
            <w:r w:rsidR="004E1277" w:rsidRPr="009F7F88">
              <w:rPr>
                <w:rFonts w:ascii="SimSun" w:eastAsia="SimSun" w:hAnsi="SimSun" w:cs="SimSun" w:hint="eastAsia"/>
                <w:color w:val="000000" w:themeColor="text1"/>
                <w:w w:val="108"/>
              </w:rPr>
              <w:instrText>石墨烯气凝胶</w:instrText>
            </w:r>
            <w:r w:rsidR="004E1277" w:rsidRPr="009F7F88">
              <w:rPr>
                <w:color w:val="000000" w:themeColor="text1"/>
                <w:w w:val="108"/>
              </w:rPr>
              <w:instrText>\n</w:instrText>
            </w:r>
            <w:r w:rsidR="004E1277" w:rsidRPr="009F7F88">
              <w:rPr>
                <w:rFonts w:ascii="SimSun" w:eastAsia="SimSun" w:hAnsi="SimSun" w:cs="SimSun" w:hint="eastAsia"/>
                <w:color w:val="000000" w:themeColor="text1"/>
                <w:w w:val="108"/>
              </w:rPr>
              <w:instrText>钠离子电池阳极</w:instrText>
            </w:r>
            <w:r w:rsidR="004E1277" w:rsidRPr="009F7F88">
              <w:rPr>
                <w:color w:val="000000" w:themeColor="text1"/>
                <w:w w:val="108"/>
              </w:rPr>
              <w:instrText>","page":"107689","publisher":"The Authors","title":"3D printing of hybrid MoS2-graphene aerogels as highly porous electrode materials for sodium ion battery anodes","type":"article-journal","volume":"170"},"uris":["http://www.mendeley.com/documents/?uuid=4768fe48-bba9-470c-ae71-63f2976280f3"]}],"mendeley":{"formattedCitation":"&lt;sup&gt;242&lt;/sup&gt;","plainTextFormattedCitation":"242","previouslyFormattedCitation":"&lt;sup&gt;240&lt;/sup&gt;"},"properties":{"noteIndex":0},"schema":"https://github.com/citation-style-language/schema/raw/master/csl-citation.json"}</w:instrText>
            </w:r>
            <w:r w:rsidRPr="009F7F88">
              <w:rPr>
                <w:color w:val="000000" w:themeColor="text1"/>
                <w:w w:val="108"/>
              </w:rPr>
              <w:fldChar w:fldCharType="separate"/>
            </w:r>
            <w:r w:rsidR="004E1277" w:rsidRPr="009F7F88">
              <w:rPr>
                <w:noProof/>
                <w:color w:val="000000" w:themeColor="text1"/>
                <w:w w:val="108"/>
              </w:rPr>
              <w:t>242</w:t>
            </w:r>
            <w:r w:rsidRPr="009F7F88">
              <w:rPr>
                <w:color w:val="000000" w:themeColor="text1"/>
                <w:w w:val="108"/>
              </w:rPr>
              <w:fldChar w:fldCharType="end"/>
            </w:r>
          </w:p>
        </w:tc>
      </w:tr>
    </w:tbl>
    <w:p w14:paraId="51F8F52A" w14:textId="77777777" w:rsidR="00E8682B" w:rsidRPr="009F7F88" w:rsidRDefault="00E8682B" w:rsidP="00EC655F">
      <w:pPr>
        <w:pStyle w:val="RSCB02ArticleText"/>
        <w:spacing w:line="240" w:lineRule="auto"/>
        <w:jc w:val="center"/>
        <w:rPr>
          <w:color w:val="000000" w:themeColor="text1"/>
        </w:rPr>
      </w:pPr>
    </w:p>
    <w:p w14:paraId="7B5D3E9C" w14:textId="56E22160" w:rsidR="00EC655F" w:rsidRPr="009F7F88" w:rsidRDefault="00EC655F" w:rsidP="00EC655F">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41013E18" wp14:editId="134A44DB">
                <wp:extent cx="6464300" cy="4022303"/>
                <wp:effectExtent l="0" t="0" r="0" b="0"/>
                <wp:docPr id="40" name="组合 40"/>
                <wp:cNvGraphicFramePr/>
                <a:graphic xmlns:a="http://schemas.openxmlformats.org/drawingml/2006/main">
                  <a:graphicData uri="http://schemas.microsoft.com/office/word/2010/wordprocessingGroup">
                    <wpg:wgp>
                      <wpg:cNvGrpSpPr/>
                      <wpg:grpSpPr>
                        <a:xfrm>
                          <a:off x="0" y="0"/>
                          <a:ext cx="6464300" cy="4022303"/>
                          <a:chOff x="1512458" y="707075"/>
                          <a:chExt cx="6464300" cy="4022303"/>
                        </a:xfrm>
                      </wpg:grpSpPr>
                      <pic:pic xmlns:pic="http://schemas.openxmlformats.org/drawingml/2006/picture">
                        <pic:nvPicPr>
                          <pic:cNvPr id="1919" name="图片 1919"/>
                          <pic:cNvPicPr preferRelativeResize="0">
                            <a:picLocks noChangeAspect="1"/>
                          </pic:cNvPicPr>
                        </pic:nvPicPr>
                        <pic:blipFill>
                          <a:blip r:embed="rId40"/>
                          <a:srcRect/>
                          <a:stretch/>
                        </pic:blipFill>
                        <pic:spPr bwMode="auto">
                          <a:xfrm>
                            <a:off x="1760097" y="707075"/>
                            <a:ext cx="5975998" cy="3516423"/>
                          </a:xfrm>
                          <a:prstGeom prst="rect">
                            <a:avLst/>
                          </a:prstGeom>
                          <a:noFill/>
                          <a:ln>
                            <a:noFill/>
                          </a:ln>
                        </pic:spPr>
                      </pic:pic>
                      <wps:wsp>
                        <wps:cNvPr id="39" name="文本框 39"/>
                        <wps:cNvSpPr txBox="1"/>
                        <wps:spPr>
                          <a:xfrm>
                            <a:off x="1512458" y="4293675"/>
                            <a:ext cx="6464300" cy="435703"/>
                          </a:xfrm>
                          <a:prstGeom prst="rect">
                            <a:avLst/>
                          </a:prstGeom>
                          <a:solidFill>
                            <a:prstClr val="white"/>
                          </a:solidFill>
                          <a:ln>
                            <a:noFill/>
                          </a:ln>
                        </wps:spPr>
                        <wps:txbx>
                          <w:txbxContent>
                            <w:p w14:paraId="76B02F72" w14:textId="04EB1B19" w:rsidR="005573B9" w:rsidRPr="008E3941" w:rsidRDefault="005573B9" w:rsidP="00EC655F">
                              <w:pPr>
                                <w:pStyle w:val="RSCI05CaptiontoFigureSchemeChartwithbottombar"/>
                                <w:rPr>
                                  <w:rFonts w:cs="Times New Roman"/>
                                  <w:w w:val="108"/>
                                  <w:sz w:val="18"/>
                                </w:rPr>
                              </w:pPr>
                              <w:bookmarkStart w:id="136" w:name="_Ref41113259"/>
                              <w:r>
                                <w:t xml:space="preserve">Fig. </w:t>
                              </w:r>
                              <w:r w:rsidR="00B131A9">
                                <w:fldChar w:fldCharType="begin"/>
                              </w:r>
                              <w:r w:rsidR="00B131A9">
                                <w:instrText xml:space="preserve"> SEQ Fig. \* ARABIC </w:instrText>
                              </w:r>
                              <w:r w:rsidR="00B131A9">
                                <w:fldChar w:fldCharType="separate"/>
                              </w:r>
                              <w:r>
                                <w:rPr>
                                  <w:noProof/>
                                </w:rPr>
                                <w:t>14</w:t>
                              </w:r>
                              <w:r w:rsidR="00B131A9">
                                <w:rPr>
                                  <w:noProof/>
                                </w:rPr>
                                <w:fldChar w:fldCharType="end"/>
                              </w:r>
                              <w:bookmarkEnd w:id="136"/>
                              <w:r>
                                <w:t xml:space="preserve">  Extrusion-p</w:t>
                              </w:r>
                              <w:r w:rsidRPr="00F0254E">
                                <w:t xml:space="preserve">rinted </w:t>
                              </w:r>
                              <w:r w:rsidRPr="008E3941">
                                <w:t xml:space="preserve">pure </w:t>
                              </w:r>
                              <w:r>
                                <w:t>SiO</w:t>
                              </w:r>
                              <w:r>
                                <w:rPr>
                                  <w:vertAlign w:val="subscript"/>
                                </w:rPr>
                                <w:t>2</w:t>
                              </w:r>
                              <w:r w:rsidRPr="008E3941">
                                <w:t xml:space="preserve"> or</w:t>
                              </w:r>
                              <w:r>
                                <w:t xml:space="preserve"> SiO</w:t>
                              </w:r>
                              <w:r>
                                <w:rPr>
                                  <w:vertAlign w:val="subscript"/>
                                </w:rPr>
                                <w:t>2</w:t>
                              </w:r>
                              <w:r>
                                <w:rPr>
                                  <w:lang w:eastAsia="zh-CN"/>
                                </w:rPr>
                                <w:t>-MnO</w:t>
                              </w:r>
                              <w:r w:rsidRPr="00EC655F">
                                <w:rPr>
                                  <w:vertAlign w:val="subscript"/>
                                  <w:lang w:eastAsia="zh-CN"/>
                                </w:rPr>
                                <w:t>2</w:t>
                              </w:r>
                              <w:r>
                                <w:rPr>
                                  <w:lang w:eastAsia="zh-CN"/>
                                </w:rPr>
                                <w:t xml:space="preserve"> </w:t>
                              </w:r>
                              <w:r w:rsidRPr="00F0254E">
                                <w:t xml:space="preserve">aerogels </w:t>
                              </w:r>
                              <w:r>
                                <w:t>from</w:t>
                              </w:r>
                              <w:r w:rsidRPr="00C16E79">
                                <w:t xml:space="preserve"> inks with thickeners</w:t>
                              </w:r>
                              <w:r>
                                <w:t>.</w:t>
                              </w:r>
                              <w:r w:rsidRPr="00C16E79">
                                <w:t xml:space="preserve"> </w:t>
                              </w:r>
                              <w:r>
                                <w:t>(a) S</w:t>
                              </w:r>
                              <w:r w:rsidRPr="00C16E79">
                                <w:t xml:space="preserve">chematic diagram of </w:t>
                              </w:r>
                              <w:r>
                                <w:t xml:space="preserve">the </w:t>
                              </w:r>
                              <w:r w:rsidRPr="00C16E79">
                                <w:t>3D printing</w:t>
                              </w:r>
                              <w:r>
                                <w:t xml:space="preserve"> process,</w:t>
                              </w:r>
                              <w:r w:rsidRPr="008E3941">
                                <w:t xml:space="preserve"> (</w:t>
                              </w:r>
                              <w:r>
                                <w:t>b</w:t>
                              </w:r>
                              <w:r w:rsidRPr="008E3941">
                                <w:t xml:space="preserve">) 3D printed lotus flower of </w:t>
                              </w:r>
                              <w:r>
                                <w:t>SiO</w:t>
                              </w:r>
                              <w:r>
                                <w:rPr>
                                  <w:vertAlign w:val="subscript"/>
                                </w:rPr>
                                <w:t>2</w:t>
                              </w:r>
                              <w:r w:rsidRPr="008E3941">
                                <w:t xml:space="preserve"> gel using 38 layers</w:t>
                              </w:r>
                              <w:r>
                                <w:t>.</w:t>
                              </w:r>
                              <w:r w:rsidRPr="008E3941">
                                <w:t xml:space="preserve"> </w:t>
                              </w:r>
                              <w:r>
                                <w:t>P</w:t>
                              </w:r>
                              <w:r w:rsidRPr="008E3941">
                                <w:t xml:space="preserve">hotographs of the hydrogel </w:t>
                              </w:r>
                              <w:r>
                                <w:t xml:space="preserve">(c) </w:t>
                              </w:r>
                              <w:r w:rsidRPr="008E3941">
                                <w:t xml:space="preserve">before solidification, </w:t>
                              </w:r>
                              <w:r>
                                <w:t xml:space="preserve">(d) </w:t>
                              </w:r>
                              <w:r w:rsidRPr="008E3941">
                                <w:t xml:space="preserve">after ammonia-vapour-induced gelation and </w:t>
                              </w:r>
                              <w:r>
                                <w:t xml:space="preserve">(e) </w:t>
                              </w:r>
                              <w:r w:rsidRPr="008E3941">
                                <w:t>after drying. Reproduced with permission from Ref</w:t>
                              </w:r>
                              <w:r w:rsidRPr="000C6782">
                                <w:t xml:space="preserve">. </w:t>
                              </w:r>
                              <w:r w:rsidRPr="00107ADC">
                                <w:fldChar w:fldCharType="begin" w:fldLock="1"/>
                              </w:r>
                              <w:r w:rsidRPr="00107ADC">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Pr="00107ADC">
                                <w:fldChar w:fldCharType="separate"/>
                              </w:r>
                              <w:r w:rsidRPr="00107ADC">
                                <w:rPr>
                                  <w:noProof/>
                                </w:rPr>
                                <w:t>179</w:t>
                              </w:r>
                              <w:r w:rsidRPr="00107ADC">
                                <w:fldChar w:fldCharType="end"/>
                              </w:r>
                              <w:r w:rsidRPr="008E3941">
                                <w:t>. Copyright 2020 Springer N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1013E18" id="组合 40" o:spid="_x0000_s1066" style="width:509pt;height:316.7pt;mso-position-horizontal-relative:char;mso-position-vertical-relative:line" coordorigin="15124,7070" coordsize="64643,4022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VO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SlooASl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kI9OKWigCC4tIbpCk8KTKeoZQRXmnjn9mn4d/ECMjV&#10;PDlmZCcmWOMK3516jSbalxjLcak47HzHqH/BPH4S33/MNli/3HxVD/h238JsY+y3X/fyvqyjGaz9&#10;lDsae1n3PmfSf+CfPwm0udJf7Mkn2/wyPkV654P+BvgbwKijR/DtjbOP+WgiBb867vbS4q/ZwWyI&#10;55PqMWFY0CxqqAdAoxT6WirJE20t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srX9N&#10;Gp2TxbckjFatJQB8XfG/9lvWPFd09xpdviU9GWvCNF/YN8Z3WvLdara+dtb7z+lfqTSUXdrXI5Y3&#10;vbU+afhr+zJb+G9PiS6s4xIBg8V61pvwv07T5FKWyKV7gV3tFGpZnafpUVipCoBWgPpS0UANIpaW&#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">
                <v:shape id="图片 1919" o:spid="_x0000_s1067" type="#_x0000_t75" style="position:absolute;left:17600;top:7070;width:59760;height:3516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">
                  <v:imagedata r:id="rId41" o:title=""/>
                </v:shape>
                <v:shape id="文本框 39" o:spid="_x0000_s1068" type="#_x0000_t202" style="position:absolute;left:15124;top:42936;width:64643;height:4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76B02F72" w14:textId="04EB1B19" w:rsidR="005573B9" w:rsidRPr="008E3941" w:rsidRDefault="005573B9" w:rsidP="00EC655F">
                        <w:pPr>
                          <w:pStyle w:val="RSCI05CaptiontoFigureSchemeChartwithbottombar"/>
                          <w:rPr>
                            <w:rFonts w:cs="Times New Roman"/>
                            <w:w w:val="108"/>
                            <w:sz w:val="18"/>
                          </w:rPr>
                        </w:pPr>
                        <w:bookmarkStart w:id="163" w:name="_Ref41113259"/>
                        <w:r>
                          <w:t xml:space="preserve">Fig. </w:t>
                        </w:r>
                        <w:fldSimple w:instr=" SEQ Fig. \* ARABIC ">
                          <w:r>
                            <w:rPr>
                              <w:noProof/>
                            </w:rPr>
                            <w:t>14</w:t>
                          </w:r>
                        </w:fldSimple>
                        <w:bookmarkEnd w:id="163"/>
                        <w:r>
                          <w:t xml:space="preserve">  Extrusion-p</w:t>
                        </w:r>
                        <w:r w:rsidRPr="00F0254E">
                          <w:t xml:space="preserve">rinted </w:t>
                        </w:r>
                        <w:r w:rsidRPr="008E3941">
                          <w:t xml:space="preserve">pure </w:t>
                        </w:r>
                        <w:r>
                          <w:t>SiO</w:t>
                        </w:r>
                        <w:r>
                          <w:rPr>
                            <w:vertAlign w:val="subscript"/>
                          </w:rPr>
                          <w:t>2</w:t>
                        </w:r>
                        <w:r w:rsidRPr="008E3941">
                          <w:t xml:space="preserve"> or</w:t>
                        </w:r>
                        <w:r>
                          <w:t xml:space="preserve"> SiO</w:t>
                        </w:r>
                        <w:r>
                          <w:rPr>
                            <w:vertAlign w:val="subscript"/>
                          </w:rPr>
                          <w:t>2</w:t>
                        </w:r>
                        <w:r>
                          <w:rPr>
                            <w:lang w:eastAsia="zh-CN"/>
                          </w:rPr>
                          <w:t>-MnO</w:t>
                        </w:r>
                        <w:r w:rsidRPr="00EC655F">
                          <w:rPr>
                            <w:vertAlign w:val="subscript"/>
                            <w:lang w:eastAsia="zh-CN"/>
                          </w:rPr>
                          <w:t>2</w:t>
                        </w:r>
                        <w:r>
                          <w:rPr>
                            <w:lang w:eastAsia="zh-CN"/>
                          </w:rPr>
                          <w:t xml:space="preserve"> </w:t>
                        </w:r>
                        <w:r w:rsidRPr="00F0254E">
                          <w:t xml:space="preserve">aerogels </w:t>
                        </w:r>
                        <w:r>
                          <w:t>from</w:t>
                        </w:r>
                        <w:r w:rsidRPr="00C16E79">
                          <w:t xml:space="preserve"> inks with thickeners</w:t>
                        </w:r>
                        <w:r>
                          <w:t>.</w:t>
                        </w:r>
                        <w:r w:rsidRPr="00C16E79">
                          <w:t xml:space="preserve"> </w:t>
                        </w:r>
                        <w:r>
                          <w:t>(a) S</w:t>
                        </w:r>
                        <w:r w:rsidRPr="00C16E79">
                          <w:t xml:space="preserve">chematic diagram of </w:t>
                        </w:r>
                        <w:r>
                          <w:t xml:space="preserve">the </w:t>
                        </w:r>
                        <w:r w:rsidRPr="00C16E79">
                          <w:t>3D printing</w:t>
                        </w:r>
                        <w:r>
                          <w:t xml:space="preserve"> process,</w:t>
                        </w:r>
                        <w:r w:rsidRPr="008E3941">
                          <w:t xml:space="preserve"> (</w:t>
                        </w:r>
                        <w:r>
                          <w:t>b</w:t>
                        </w:r>
                        <w:r w:rsidRPr="008E3941">
                          <w:t xml:space="preserve">) 3D printed lotus flower of </w:t>
                        </w:r>
                        <w:r>
                          <w:t>SiO</w:t>
                        </w:r>
                        <w:r>
                          <w:rPr>
                            <w:vertAlign w:val="subscript"/>
                          </w:rPr>
                          <w:t>2</w:t>
                        </w:r>
                        <w:r w:rsidRPr="008E3941">
                          <w:t xml:space="preserve"> gel using 38 layers</w:t>
                        </w:r>
                        <w:r>
                          <w:t>.</w:t>
                        </w:r>
                        <w:r w:rsidRPr="008E3941">
                          <w:t xml:space="preserve"> </w:t>
                        </w:r>
                        <w:r>
                          <w:t>P</w:t>
                        </w:r>
                        <w:r w:rsidRPr="008E3941">
                          <w:t xml:space="preserve">hotographs of the hydrogel </w:t>
                        </w:r>
                        <w:r>
                          <w:t xml:space="preserve">(c) </w:t>
                        </w:r>
                        <w:r w:rsidRPr="008E3941">
                          <w:t xml:space="preserve">before solidification, </w:t>
                        </w:r>
                        <w:r>
                          <w:t xml:space="preserve">(d) </w:t>
                        </w:r>
                        <w:r w:rsidRPr="008E3941">
                          <w:t xml:space="preserve">after ammonia-vapour-induced gelation and </w:t>
                        </w:r>
                        <w:r>
                          <w:t xml:space="preserve">(e) </w:t>
                        </w:r>
                        <w:r w:rsidRPr="008E3941">
                          <w:t>after drying. Reproduced with permission from Ref</w:t>
                        </w:r>
                        <w:r w:rsidRPr="000C6782">
                          <w:t xml:space="preserve">. </w:t>
                        </w:r>
                        <w:r w:rsidRPr="00107ADC">
                          <w:fldChar w:fldCharType="begin" w:fldLock="1"/>
                        </w:r>
                        <w:r w:rsidRPr="00107ADC">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Pr="00107ADC">
                          <w:fldChar w:fldCharType="separate"/>
                        </w:r>
                        <w:r w:rsidRPr="00107ADC">
                          <w:rPr>
                            <w:noProof/>
                          </w:rPr>
                          <w:t>179</w:t>
                        </w:r>
                        <w:r w:rsidRPr="00107ADC">
                          <w:fldChar w:fldCharType="end"/>
                        </w:r>
                        <w:r w:rsidRPr="008E3941">
                          <w:t>. Copyright 2020 Springer Nature.</w:t>
                        </w:r>
                      </w:p>
                    </w:txbxContent>
                  </v:textbox>
                </v:shape>
                <w10:anchorlock/>
              </v:group>
            </w:pict>
          </mc:Fallback>
        </mc:AlternateContent>
      </w:r>
    </w:p>
    <w:p w14:paraId="5261B3F7" w14:textId="77777777" w:rsidR="00EC655F" w:rsidRPr="009F7F88" w:rsidRDefault="00EC655F" w:rsidP="00887103">
      <w:pPr>
        <w:pStyle w:val="RSCB02ArticleText"/>
        <w:rPr>
          <w:color w:val="000000" w:themeColor="text1"/>
        </w:rPr>
      </w:pPr>
    </w:p>
    <w:p w14:paraId="20A3F4F8" w14:textId="77777777" w:rsidR="004727E4" w:rsidRPr="009F7F88" w:rsidRDefault="004727E4" w:rsidP="00887103">
      <w:pPr>
        <w:pStyle w:val="RSCB02ArticleText"/>
        <w:rPr>
          <w:color w:val="000000" w:themeColor="text1"/>
        </w:rPr>
        <w:sectPr w:rsidR="004727E4" w:rsidRPr="009F7F88" w:rsidSect="00046A05">
          <w:type w:val="continuous"/>
          <w:pgSz w:w="11907" w:h="16840" w:code="9"/>
          <w:pgMar w:top="1009" w:right="851" w:bottom="1758" w:left="851" w:header="851" w:footer="1049" w:gutter="0"/>
          <w:cols w:space="227"/>
          <w:docGrid w:linePitch="360"/>
        </w:sectPr>
      </w:pPr>
    </w:p>
    <w:p w14:paraId="685E2289" w14:textId="7E5FBF5A" w:rsidR="00F27729" w:rsidRPr="009F7F88" w:rsidRDefault="00F27729" w:rsidP="00887637">
      <w:pPr>
        <w:pStyle w:val="RSCB02ArticleText"/>
        <w:rPr>
          <w:color w:val="000000" w:themeColor="text1"/>
        </w:rPr>
      </w:pPr>
      <w:r w:rsidRPr="009F7F88">
        <w:rPr>
          <w:color w:val="000000" w:themeColor="text1"/>
        </w:rPr>
        <w:lastRenderedPageBreak/>
        <w:t>Examples of aerogels printed using these agents include SiO</w:t>
      </w:r>
      <w:r w:rsidRPr="009F7F88">
        <w:rPr>
          <w:color w:val="000000" w:themeColor="text1"/>
          <w:vertAlign w:val="subscript"/>
        </w:rPr>
        <w:t>2</w:t>
      </w:r>
      <w:r w:rsidRPr="009F7F88">
        <w:rPr>
          <w:color w:val="000000" w:themeColor="text1"/>
        </w:rPr>
        <w:t>,</w:t>
      </w:r>
      <w:r w:rsidRPr="009F7F88">
        <w:rPr>
          <w:color w:val="000000" w:themeColor="text1"/>
        </w:rPr>
        <w:fldChar w:fldCharType="begin" w:fldLock="1"/>
      </w:r>
      <w:r w:rsidRPr="009F7F88">
        <w:rPr>
          <w:color w:val="000000" w:themeColor="text1"/>
        </w:rPr>
        <w:instrText>ADDIN CSL_CITATION {"citationItems":[{"id":"ITEM-1","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Pr="009F7F88">
        <w:rPr>
          <w:rFonts w:ascii="Cambria Math" w:hAnsi="Cambria Math" w:cs="Cambria Math"/>
          <w:color w:val="000000" w:themeColor="text1"/>
        </w:rPr>
        <w:instrText>∼</w:instrText>
      </w:r>
      <w:r w:rsidRPr="009F7F88">
        <w:rPr>
          <w:color w:val="000000" w:themeColor="text1"/>
        </w:rPr>
        <w:instrText>90%), high specific surface area (</w:instrText>
      </w:r>
      <w:r w:rsidRPr="009F7F88">
        <w:rPr>
          <w:rFonts w:ascii="Cambria Math" w:hAnsi="Cambria Math" w:cs="Cambria Math"/>
          <w:color w:val="000000" w:themeColor="text1"/>
        </w:rPr>
        <w:instrText>∼</w:instrText>
      </w:r>
      <w:r w:rsidRPr="009F7F88">
        <w:rPr>
          <w:color w:val="000000" w:themeColor="text1"/>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1","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置换，超临界干燥</w:instrText>
      </w:r>
      <w:r w:rsidRPr="009F7F88">
        <w:rPr>
          <w:rFonts w:hint="eastAsia"/>
          <w:color w:val="000000" w:themeColor="text1"/>
        </w:rPr>
        <w:instrText>\n</w:instrText>
      </w:r>
      <w:r w:rsidRPr="009F7F88">
        <w:rPr>
          <w:rFonts w:hint="eastAsia"/>
          <w:color w:val="000000" w:themeColor="text1"/>
        </w:rPr>
        <w:instrText>氧化硅</w:instrText>
      </w:r>
      <w:r w:rsidRPr="009F7F88">
        <w:rPr>
          <w:rFonts w:hint="eastAsia"/>
          <w:color w:val="000000" w:themeColor="text1"/>
        </w:rPr>
        <w:instrText>-</w:instrText>
      </w:r>
      <w:r w:rsidRPr="009F7F88">
        <w:rPr>
          <w:rFonts w:hint="eastAsia"/>
          <w:color w:val="000000" w:themeColor="text1"/>
        </w:rPr>
        <w:instrText>蚕丝蛋白气凝胶</w:instrText>
      </w:r>
      <w:r w:rsidRPr="009F7F88">
        <w:rPr>
          <w:rFonts w:hint="eastAsia"/>
          <w:color w:val="000000" w:themeColor="text1"/>
        </w:rPr>
        <w:instrText>\n</w:instrText>
      </w:r>
      <w:r w:rsidRPr="009F7F88">
        <w:rPr>
          <w:rFonts w:hint="eastAsia"/>
          <w:color w:val="000000" w:themeColor="text1"/>
        </w:rPr>
        <w:instrText>用于隔热或骨质再生医疗支架</w:instrText>
      </w:r>
      <w:r w:rsidRPr="009F7F88">
        <w:rPr>
          <w:rFonts w:hint="eastAsia"/>
          <w:color w:val="000000" w:themeColor="text1"/>
        </w:rPr>
        <w:instrText>","page":"22718-22730","publisher":"American Chemical Society","title":"Compressible, Thermally Insulating, and Fire Retardant Aerogels through Self-Assembling Silk Fibroin Biopolymers Inside a Silica Structure</w:instrText>
      </w:r>
      <w:r w:rsidRPr="009F7F88">
        <w:rPr>
          <w:color w:val="000000" w:themeColor="text1"/>
        </w:rPr>
        <w:instrText xml:space="preserve"> - An Approach towards 3D Printing of Aerogels","type":"article-journal","volume":"10"},"uris":["http://www.mendeley.com/documents/?uuid=892155f0-658c-4d2e-ba5a-0fa139da355b"]}],"mendeley":{"formattedCitation":"&lt;sup&gt;207&lt;/sup&gt;","plainTextFormattedCitation":"207","previouslyFormattedCitation":"&lt;sup&gt;205&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07</w:t>
      </w:r>
      <w:r w:rsidRPr="009F7F88">
        <w:rPr>
          <w:color w:val="000000" w:themeColor="text1"/>
        </w:rPr>
        <w:fldChar w:fldCharType="end"/>
      </w:r>
      <w:r w:rsidRPr="009F7F88">
        <w:rPr>
          <w:color w:val="000000" w:themeColor="text1"/>
        </w:rPr>
        <w:t xml:space="preserve"> GO,</w:t>
      </w:r>
      <w:r w:rsidRPr="009F7F88">
        <w:rPr>
          <w:color w:val="000000" w:themeColor="text1"/>
        </w:rPr>
        <w:fldChar w:fldCharType="begin" w:fldLock="1"/>
      </w:r>
      <w:r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Pr="009F7F88">
        <w:rPr>
          <w:rFonts w:hint="eastAsia"/>
          <w:color w:val="000000" w:themeColor="text1"/>
        </w:rPr>
        <w:instrText>,"parse-names":false,"suffix":""}],"container-title":"Nature Communications","id":"ITEM-1","issued":{"date-parts":[["2015"]]},"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第一篇</w:instrText>
      </w:r>
      <w:r w:rsidRPr="009F7F88">
        <w:rPr>
          <w:rFonts w:hint="eastAsia"/>
          <w:color w:val="000000" w:themeColor="text1"/>
        </w:rPr>
        <w:instrText>3D</w:instrText>
      </w:r>
      <w:r w:rsidRPr="009F7F88">
        <w:rPr>
          <w:rFonts w:hint="eastAsia"/>
          <w:color w:val="000000" w:themeColor="text1"/>
        </w:rPr>
        <w:instrText>打印气凝胶文献</w:instrText>
      </w:r>
      <w:r w:rsidRPr="009F7F88">
        <w:rPr>
          <w:rFonts w:hint="eastAsia"/>
          <w:color w:val="000000" w:themeColor="text1"/>
        </w:rPr>
        <w:instrText>\n</w:instrText>
      </w:r>
      <w:r w:rsidRPr="009F7F88">
        <w:rPr>
          <w:rFonts w:hint="eastAsia"/>
          <w:color w:val="000000" w:themeColor="text1"/>
        </w:rPr>
        <w:instrText>两种途径：添加气相氧化硅最后</w:instrText>
      </w:r>
      <w:r w:rsidRPr="009F7F88">
        <w:rPr>
          <w:rFonts w:hint="eastAsia"/>
          <w:color w:val="000000" w:themeColor="text1"/>
        </w:rPr>
        <w:instrText>etching</w:instrText>
      </w:r>
      <w:r w:rsidRPr="009F7F88">
        <w:rPr>
          <w:rFonts w:hint="eastAsia"/>
          <w:color w:val="000000" w:themeColor="text1"/>
        </w:rPr>
        <w:instrText>；添加</w:instrText>
      </w:r>
      <w:r w:rsidRPr="009F7F88">
        <w:rPr>
          <w:rFonts w:hint="eastAsia"/>
          <w:color w:val="000000" w:themeColor="text1"/>
        </w:rPr>
        <w:instrText>R-F</w:instrText>
      </w:r>
      <w:r w:rsidRPr="009F7F88">
        <w:rPr>
          <w:rFonts w:hint="eastAsia"/>
          <w:color w:val="000000" w:themeColor="text1"/>
        </w:rPr>
        <w:instrText>溶胶</w:instrText>
      </w:r>
      <w:r w:rsidRPr="009F7F88">
        <w:rPr>
          <w:rFonts w:hint="eastAsia"/>
          <w:color w:val="000000" w:themeColor="text1"/>
        </w:rPr>
        <w:instrText>","page":"6962","publisher":"Nature Publishing Group","title":"Highly comp</w:instrText>
      </w:r>
      <w:r w:rsidRPr="009F7F88">
        <w:rPr>
          <w:color w:val="000000" w:themeColor="text1"/>
        </w:rPr>
        <w:instrText>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w:t>
      </w:r>
      <w:r w:rsidRPr="009F7F88">
        <w:rPr>
          <w:color w:val="000000" w:themeColor="text1"/>
        </w:rPr>
        <w:fldChar w:fldCharType="end"/>
      </w:r>
      <w:r w:rsidRPr="009F7F88">
        <w:rPr>
          <w:color w:val="000000" w:themeColor="text1"/>
        </w:rPr>
        <w:t xml:space="preserve"> CNC,</w:t>
      </w:r>
      <w:r w:rsidRPr="009F7F88">
        <w:rPr>
          <w:color w:val="000000" w:themeColor="text1"/>
        </w:rPr>
        <w:fldChar w:fldCharType="begin" w:fldLock="1"/>
      </w:r>
      <w:r w:rsidRPr="009F7F88">
        <w:rPr>
          <w:color w:val="000000" w:themeColor="text1"/>
        </w:rPr>
        <w:instrText>ADDIN CSL_CITATION {"citationItems":[{"id":"ITEM-1","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w:instrText>
      </w:r>
      <w:r w:rsidRPr="009F7F88">
        <w:rPr>
          <w:rFonts w:hint="eastAsia"/>
          <w:color w:val="000000" w:themeColor="text1"/>
        </w:rPr>
        <w:instrText>Scientific Reports","id":"ITEM-1","issued":{"date-parts":[["2017"]]},"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n</w:instrText>
      </w:r>
      <w:r w:rsidRPr="009F7F88">
        <w:rPr>
          <w:rFonts w:hint="eastAsia"/>
          <w:color w:val="000000" w:themeColor="text1"/>
        </w:rPr>
        <w:instrText>纤维素纳米晶气凝胶</w:instrText>
      </w:r>
      <w:r w:rsidRPr="009F7F88">
        <w:rPr>
          <w:rFonts w:hint="eastAsia"/>
          <w:color w:val="000000" w:themeColor="text1"/>
        </w:rPr>
        <w:instrText>","page":"8018","title":"Direct Ink Write (DIW) 3D Printed Cellulose Nanocrystal Aerogel Structures","type":"article-journal","volume":"7"},"uris":["http://www</w:instrText>
      </w:r>
      <w:r w:rsidRPr="009F7F88">
        <w:rPr>
          <w:color w:val="000000" w:themeColor="text1"/>
        </w:rPr>
        <w:instrText>.mendeley.com/documents/?uuid=4ba88c7f-8162-4ab1-8f37-372156f301f3"]},{"id":"ITEM-2","itemData":{"DOI":"10.1021/acsomega.9b02418","ISSN":"24701343","abstract":"Optical properties can be programmed on mesoscopic scales by patterning host materials while ordering their nanoparticle inclusions. While liquid crystals are often used to define the ordering of nanoparticles dispersed within them, this approach is typically limited to liquid crystals confined in classic geometries. In this work, the orientational order that liquid crystalline colloidal hosts impose on anisotropic nanoparticle inclusions is combined with an additive manufacturing method that enables engineered, macroscopic three-dimensional (3D) patterns of co-aligned gold nanorods and cellulose nanocrystals. These gels exhibit polarization-dependent plasmonic properties that emerge from the unique interaction between the host medium's anisotropic optical properties defined by orientationally ordered cellulose nanocrystals, from the liquid crystal's gold nanorod inclusions, and from the complexity of spatial patterns accessed with 3D printing. The gels' optical properties that are defined by the interplay of these effects are tuned by controlling the gels' order, which is tuned by adjusting the gels' cellulose nanocrystal concentrations. Lithe optical responsiveness of these composite gels to polarized radiation may enable unique technological applications like polarization-sensitive optical elements.","author":[{"dropping-particle":"","family":"Hess","given":"Andrew J.","non-dropping-particle":"","parse-names":false,"suffix":""},{"dropping-particle":"","family":"Funk","given":"Andrew J.","non-dropping-particle":"","parse-names":false,"suffix":""},{"dropping-particle":"","family":"Liu","given":"Qingkun","non-dropping-particle":"","parse-names":false,"suffix":""},{"dropping-particle":"","family":"La Cruz","given":"Joshua A.","non-dropping-particle":"De","parse-names":false,"suffix":""},{"dropping-particle":"","family":"Sheetah","given":"Ghadah H.","non-dropping-particle":"","parse-names":false,"suffix":""},{"dropping-particle":"","family":"Fleury","given":"Blaise","non-dropping-particle":"","parse-names":false,"suffix":""},{"dropping-particle":"","family":"Smalyukh","given":"Ivan I.","non-dropping-particle":"","parse-names":false,"suffix":""}],"container-title":"ACS Omega","id":"ITEM-2","issue":"24","issued":{"date-parts":[["2019"]]},"page":"20558-20563","publisher":"American Chemical Society","title":"Plasmonic Metamaterial Gels with Spatially Patterned Orientational Order via 3D Printing","type":"article-journal","volume":"4"},"uris":["http://www.mendeley.com/documents/?uuid=246af715-63e3-334c-9543-e22cd9058029"]}],"mendeley":{"formattedCitation":"&lt;sup&gt;181,229&lt;/sup&gt;","plainTextFormattedCitation":"181,229","previouslyFormattedCitation":"&lt;sup&gt;179,227&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1,229</w:t>
      </w:r>
      <w:r w:rsidRPr="009F7F88">
        <w:rPr>
          <w:color w:val="000000" w:themeColor="text1"/>
        </w:rPr>
        <w:fldChar w:fldCharType="end"/>
      </w:r>
      <w:r w:rsidRPr="009F7F88">
        <w:rPr>
          <w:color w:val="000000" w:themeColor="text1"/>
        </w:rPr>
        <w:t xml:space="preserve"> and CNF.</w:t>
      </w:r>
      <w:r w:rsidRPr="009F7F88">
        <w:rPr>
          <w:color w:val="000000" w:themeColor="text1"/>
        </w:rPr>
        <w:fldChar w:fldCharType="begin" w:fldLock="1"/>
      </w:r>
      <w:r w:rsidRPr="009F7F88">
        <w:rPr>
          <w:color w:val="000000" w:themeColor="text1"/>
        </w:rPr>
        <w:instrText>ADDIN CSL_CITATION {"citationItems":[{"id":"ITEM-1","itemData":{"DOI":"10.1021/acssuschemeng.7b03439","ISSN":"21680485","abstract":"Recent advancements in cellulosic aerogels have been extensive, but the lack of reproducible customization over the aerogel's overall 3D structure has limited their ability to adapt to different application requirements. In this paper, high pressure homogenization and 2,2,6,6-tetramethyl-1-piperidinyloxy (TEMPO) modified cellulose nanofiber (T-CNF) was printed using direct-ink-write (DIW) into customizable 3D structures. After freeze-drying and cross-linking, highly deformable and shape recoverable T-CNF aerogel 3D structures were obtained. The 3D printed parts have a porosity of 98% and density of 26 mg/cm3. Due to their sustainability, biocompatibility, ultralight weight with high porosity, and deformability, the resultant aerogels have great potential for applications in thermal insulation, shock/vibration damping, and tissue engineering. In addition, the 3D printed T-CNF aerogels were templated to impart hydrophobicity and electromechanical properties. The resultant aerogels demonstrated potential for oil/water separation, and electronic related applications.","author":[{"dropping-particle":"","family":"Li","given":"Vincent C.F.","non-dropping-particle":"","parse-names":false,"suffix":""},{"dropping-particle":"","family":"Mulyadi","given":"Arie","non-dropping-particle":"","parse-names":false,"suffix":""},{"dropping-particle":"","family":"Dunn","given":"Conner K.","non-dropping-particle":"","parse-names":false,"suffix":""},{"dropping-particle":"","family":"Deng","given":"Yulin","non-dropping-particle":"","parse-names":false,"suffix":""},{"dropping-particle":"","family":"Qi","given":"H. Jerry","non-dropping-particle":"","pa</w:instrText>
      </w:r>
      <w:r w:rsidRPr="009F7F88">
        <w:rPr>
          <w:rFonts w:hint="eastAsia"/>
          <w:color w:val="000000" w:themeColor="text1"/>
        </w:rPr>
        <w:instrText>rse-names":false,"suffix":""}],"container-title":"ACS Sustainable Chemistry and Engineering","id":"ITEM-1","issue":"2","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冷冻干燥</w:instrText>
      </w:r>
      <w:r w:rsidRPr="009F7F88">
        <w:rPr>
          <w:rFonts w:hint="eastAsia"/>
          <w:color w:val="000000" w:themeColor="text1"/>
        </w:rPr>
        <w:instrText>\n</w:instrText>
      </w:r>
      <w:r w:rsidRPr="009F7F88">
        <w:rPr>
          <w:rFonts w:hint="eastAsia"/>
          <w:color w:val="000000" w:themeColor="text1"/>
        </w:rPr>
        <w:instrText>纤维素纳米纤维气凝胶</w:instrText>
      </w:r>
      <w:r w:rsidRPr="009F7F88">
        <w:rPr>
          <w:rFonts w:hint="eastAsia"/>
          <w:color w:val="000000" w:themeColor="text1"/>
        </w:rPr>
        <w:instrText>\ntissue engineering</w:instrText>
      </w:r>
      <w:r w:rsidRPr="009F7F88">
        <w:rPr>
          <w:rFonts w:hint="eastAsia"/>
          <w:color w:val="000000" w:themeColor="text1"/>
        </w:rPr>
        <w:instrText>组织工程，电机械敏感，水油分离</w:instrText>
      </w:r>
      <w:r w:rsidRPr="009F7F88">
        <w:rPr>
          <w:rFonts w:hint="eastAsia"/>
          <w:color w:val="000000" w:themeColor="text1"/>
        </w:rPr>
        <w:instrText>","page":"2011-2022","title":"Dire</w:instrText>
      </w:r>
      <w:r w:rsidRPr="009F7F88">
        <w:rPr>
          <w:color w:val="000000" w:themeColor="text1"/>
        </w:rPr>
        <w:instrText>ct Ink Write 3D Printed Cellulose Nanofiber Aerogel Structures with Highly Deformable, Shape Recoverable, and Functionalizable Properties","type":"article-journal","volume":"6"},"uris":["http://www.mendeley.com/documents/?uuid=4ec3ef6a-eec8-4793-871a-4c34520c649e"]}],"mendeley":{"formattedCitation":"&lt;sup&gt;176&lt;/sup&gt;","plainTextFormattedCitation":"176","previouslyFormattedCitation":"&lt;sup&gt;174&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76</w:t>
      </w:r>
      <w:r w:rsidRPr="009F7F88">
        <w:rPr>
          <w:color w:val="000000" w:themeColor="text1"/>
        </w:rPr>
        <w:fldChar w:fldCharType="end"/>
      </w:r>
    </w:p>
    <w:p w14:paraId="47B31C78" w14:textId="78E0EFD8" w:rsidR="008A76DC" w:rsidRPr="009F7F88" w:rsidRDefault="00ED23E6" w:rsidP="00ED23E6">
      <w:pPr>
        <w:pStyle w:val="RSCB02ArticleText"/>
        <w:ind w:firstLineChars="100" w:firstLine="194"/>
        <w:rPr>
          <w:color w:val="000000" w:themeColor="text1"/>
        </w:rPr>
      </w:pPr>
      <w:r w:rsidRPr="009F7F88">
        <w:rPr>
          <w:color w:val="000000" w:themeColor="text1"/>
        </w:rPr>
        <w:t xml:space="preserve">The gelation catalyst mainly changes the electric double layer balance of the system by catalysing the reaction or adjusting the pH value, so that the system undergoes cross-linking for gel curing. Although after this process most of the gelation catalysts </w:t>
      </w:r>
      <w:r w:rsidR="00D41815" w:rsidRPr="009F7F88">
        <w:rPr>
          <w:color w:val="000000" w:themeColor="text1"/>
        </w:rPr>
        <w:t>generally remain in the pore solvent, a small amount still exists in the solid skeleton of the gel network. Subsequent processes such as washing or drying can remove it. For example, when printing GO-based inks, a trace amount (15 mmol L</w:t>
      </w:r>
      <w:r w:rsidR="00D41815" w:rsidRPr="009F7F88">
        <w:rPr>
          <w:color w:val="000000" w:themeColor="text1"/>
          <w:vertAlign w:val="superscript"/>
        </w:rPr>
        <w:t>-1</w:t>
      </w:r>
      <w:r w:rsidR="00D41815" w:rsidRPr="009F7F88">
        <w:rPr>
          <w:color w:val="000000" w:themeColor="text1"/>
        </w:rPr>
        <w:t xml:space="preserve">) of calcium </w:t>
      </w:r>
      <w:r w:rsidR="008A76DC" w:rsidRPr="009F7F88">
        <w:rPr>
          <w:color w:val="000000" w:themeColor="text1"/>
        </w:rPr>
        <w:t>chloride can be used as a gelation catalyst</w:t>
      </w:r>
      <w:bookmarkStart w:id="137" w:name="_Hlk45755567"/>
      <w:r w:rsidR="008A76DC" w:rsidRPr="009F7F88">
        <w:rPr>
          <w:color w:val="000000" w:themeColor="text1"/>
        </w:rPr>
        <w:t>,</w:t>
      </w:r>
      <w:bookmarkEnd w:id="137"/>
      <w:r w:rsidR="008A76DC" w:rsidRPr="009F7F88">
        <w:rPr>
          <w:color w:val="000000" w:themeColor="text1"/>
        </w:rPr>
        <w:fldChar w:fldCharType="begin" w:fldLock="1"/>
      </w:r>
      <w:r w:rsidR="004E1277" w:rsidRPr="009F7F88">
        <w:rPr>
          <w:color w:val="000000" w:themeColor="text1"/>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w:instrText>
      </w:r>
      <w:r w:rsidR="004E1277" w:rsidRPr="009F7F88">
        <w:rPr>
          <w:rFonts w:hint="eastAsia"/>
          <w:color w:val="000000" w:themeColor="text1"/>
        </w:rPr>
        <w:instrText>ix":""},{"dropping-particle":"","family":"Gao","given":"Chao","non-dropping-particle":"","parse-names":false,"suffix":""}],"container-title":"Advanced Functional Materi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氧化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color w:val="000000" w:themeColor="text1"/>
        </w:rPr>
        <w:instrText xml:space="preserve">","page":"1707024","title":"Direct 3D Printing of Ultralight Graphene Oxide Aerogel Microlattices","type":"article-journal","volume":"28"},"uris":["http://www.mendeley.com/documents/?uuid=f2dcabee-0d00-4e9d-8904-1f28d53bbcb0"]},{"id":"ITEM-2","itemData":{"DOI":"10.1021/acsnano.9b00428","ISSN":"1936086X","abstract":"Shape memory polymers (SMPs) change shapes as-designed through altering the chain segment movement by external stimuli, promising wide uses in actuators, sensors, drug delivery, and deployable devices. However, the recovery speed of SMPs is still far slower than the benchmark shape memory alloys (SMAs), originating from their intrinsic poor heat transport and retarded viscoelasticity of polymer chains. In this work, monolithic nanocomposite aerogels composed of bicontinuous graphene and SMP networks are designed to promote the recovery time of SMP composites to a record value of 50 ms, comparable to the SMA case. The integration of a stretchable graphene framework as a fast energy transformation grid with ultrathin polycaprolactone nanofilms (tunable at 2.5-60 nm) enables the rapid phase transition of SMPs under electrical stimulation. The graphene-SMP nanocomposite aerogels, with a density of </w:instrText>
      </w:r>
      <w:r w:rsidR="004E1277" w:rsidRPr="009F7F88">
        <w:rPr>
          <w:rFonts w:ascii="Cambria Math" w:hAnsi="Cambria Math" w:cs="Cambria Math"/>
          <w:color w:val="000000" w:themeColor="text1"/>
        </w:rPr>
        <w:instrText>∼</w:instrText>
      </w:r>
      <w:r w:rsidR="004E1277" w:rsidRPr="009F7F88">
        <w:rPr>
          <w:color w:val="000000" w:themeColor="text1"/>
        </w:rPr>
        <w:instrText>10 mg cm-3, exhibit a fast response (175 ± 40 mm s-1), large deformation (</w:instrText>
      </w:r>
      <w:r w:rsidR="004E1277" w:rsidRPr="009F7F88">
        <w:rPr>
          <w:rFonts w:ascii="Cambria Math" w:hAnsi="Cambria Math" w:cs="Cambria Math"/>
          <w:color w:val="000000" w:themeColor="text1"/>
        </w:rPr>
        <w:instrText>∼</w:instrText>
      </w:r>
      <w:r w:rsidR="004E1277" w:rsidRPr="009F7F88">
        <w:rPr>
          <w:color w:val="000000" w:themeColor="text1"/>
        </w:rPr>
        <w:instrText>100%), and a wide response bandwidth (0.1-20 Hz). The ultrafast response of SMP nanocomposite aerogels confers extensive uses in sensitive fuses, micro-oscillators, artificial muscles, actuators, and soft robotics. The design of bicontinuous ultralight aerogels can be extended to fabricate multifunctional and multiresponsive hybrid materials and devices.","author":[{"dropping-particle":"","family":"Guo","given":"Fan","non-dropping-particle":"","parse-names":false,"suffix":""},{"dropping-particle":"","family":"Zheng","given":"Xiaowen","non-dropping-particle":"","parse-names":false,"suffix":""},{"dropping-particle":"","family":"Liang","given":"Chunyuan","non-dropping-particle":"","parse-names":false,"suffix":""},{"dropping-particle":"","family":"Jiang","given":"Yanqiu","non-dropping-particle":"","parse-names":false,"suffix":""},{"dropping-particle":"","family":"Xu","given":"Zhen","non-dropping-particle":"","parse-names":false,"suffix":""},{"dropping-particle":"","family":"Jiao","given":"Zhongdong","non-dropping-particle":"","parse-names":false,"suffix":""},{"dropping-particle":"","family":"Liu","given":"Yingjun","non-dropping-particle":"","parse-names":false,"suffix":""},{"dropping-particle":"","family":"Wang","given":"Hong Tao","non-dropping-particle":"","parse-names":false,"suffix":""},{"dropping-particle":"","family":"Sun","given":"Haiyan","non-dropping-particle":"","parse-names":false,"suffix":""},{"dropping-particle":"","family":"Ma","given":"Lie","non-dropping-particle":"","parse-names":false,"suffix":""},{"dropping-particle":"","family":"Gao","given":"Weiwei","non-dropping-particle":"","parse-names":false,"suffix":""},{"dropping-particle":"","family":"Greiner","given":"Andreas","non-dropping-particle":"","parse-names":false,"suffix":""},{"dropping-particle":"","family":"Agarwal","given":"Seema","non-dropping-particle":"","parse-names":false,"suffix":""},{"dropping-particle":"","family":"Gao","given":"Chao","non-dropping-particle":"","parse-names":false,"suffix":""}],"containe</w:instrText>
      </w:r>
      <w:r w:rsidR="004E1277" w:rsidRPr="009F7F88">
        <w:rPr>
          <w:rFonts w:hint="eastAsia"/>
          <w:color w:val="000000" w:themeColor="text1"/>
        </w:rPr>
        <w:instrText>r-title":"ACS Nano","genre":"research-article","id":"ITEM-2","issue":"5","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石墨烯</w:instrText>
      </w:r>
      <w:r w:rsidR="004E1277" w:rsidRPr="009F7F88">
        <w:rPr>
          <w:rFonts w:hint="eastAsia"/>
          <w:color w:val="000000" w:themeColor="text1"/>
        </w:rPr>
        <w:instrText>-</w:instrText>
      </w:r>
      <w:r w:rsidR="004E1277" w:rsidRPr="009F7F88">
        <w:rPr>
          <w:rFonts w:hint="eastAsia"/>
          <w:color w:val="000000" w:themeColor="text1"/>
        </w:rPr>
        <w:instrText>形状记忆树脂复合气凝胶</w:instrText>
      </w:r>
      <w:r w:rsidR="004E1277" w:rsidRPr="009F7F88">
        <w:rPr>
          <w:rFonts w:hint="eastAsia"/>
          <w:color w:val="000000" w:themeColor="text1"/>
        </w:rPr>
        <w:instrText>\n</w:instrText>
      </w:r>
      <w:r w:rsidR="004E1277" w:rsidRPr="009F7F88">
        <w:rPr>
          <w:rFonts w:hint="eastAsia"/>
          <w:color w:val="000000" w:themeColor="text1"/>
        </w:rPr>
        <w:instrText>可毫秒级响应</w:instrText>
      </w:r>
      <w:r w:rsidR="004E1277" w:rsidRPr="009F7F88">
        <w:rPr>
          <w:rFonts w:hint="eastAsia"/>
          <w:color w:val="000000" w:themeColor="text1"/>
        </w:rPr>
        <w:instrText>","page":"5549-5558","publisher":"American Chemical Society","title":"Millisecond Response of Shape Memory</w:instrText>
      </w:r>
      <w:r w:rsidR="004E1277" w:rsidRPr="009F7F88">
        <w:rPr>
          <w:color w:val="000000" w:themeColor="text1"/>
        </w:rPr>
        <w:instrText xml:space="preserve"> Polymer Nanocomposite Aerogel Powered by Stretchable Graphene Framework","type":"article-journal","volume":"13"},"uris":["http://www.mendeley.com/documents/?uuid=dddde0d4-a490-4e70-bc88-4838995e9823"]},{"id":"ITEM-3","itemData":{"DOI":"10.1038/s41467-018-03268-y","ISSN":"20411723","abstract":"Carbon aerogels demonstrate wide applications for their ultralow density, rich porosity, and multifunctionalities. Their compressive elasticity has been achieved by different carbons. However, reversibly high stretchability of neat carbon aerogels is still a great challenge owing to their extremely dilute brittle interconnections and poorly ductile cells. Here we report highly stretchable neat carbon aerogels with a retractable 200% elongation through hierarchical synergistic assembly. The hierarchical buckled structures and synergistic reinforcement between graphene and carbon nanotubes enable a temperature-invariable, recoverable stretching elasticity with small energy dissipation (</w:instrText>
      </w:r>
      <w:r w:rsidR="004E1277" w:rsidRPr="009F7F88">
        <w:rPr>
          <w:rFonts w:ascii="Cambria Math" w:hAnsi="Cambria Math" w:cs="Cambria Math"/>
          <w:color w:val="000000" w:themeColor="text1"/>
        </w:rPr>
        <w:instrText>∼</w:instrText>
      </w:r>
      <w:r w:rsidR="004E1277" w:rsidRPr="009F7F88">
        <w:rPr>
          <w:color w:val="000000" w:themeColor="text1"/>
        </w:rPr>
        <w:instrText>0.1, 100% strain) and high fatigue resistance more than 106 cycles. The ultralight carbon aerogels with both stretchability and compressibility were designed as strain sensors for logic identification of sophisticated shape conversions. Our methodology paves the way to highly stretchable carbon and neat inorganic materials with extensive applications in aerospace, smart robots, and wearable devices.","author":[{"dropping-particle":"","family":"Guo","given":"Fan","non-dropping-particle":"","parse-names":false,"suffix":""},{"dropping-particle":"","family":"Jiang","given":"Yanqiu","non-dropping-particle":"","parse-names":false,"suffix":""},{"dropping-particle":"","family":"Xu","given":"Zhen","non-dropping-particle":"","parse-names":false,"suffix":""},{"dropping-particle":"","family":"Xiao","given":"Youhua","non-dropping-particle":"","parse-names":false,"suffix":""},{"dropping-particle":"","family":"Fang","given":"Bo","non-dropping-particle":"","parse-names":false,"suffix":""},{"dropping-particle":"","family":"Liu","given":"Yingjun","non-dropping-particle":"","parse-names":false,"suffix":""},{"dropping-particle":"","family":"Gao","given":"Weiwei","non-dropping-particle":"","parse-names":false,"suffix":""},{"dropping-particle":"","family":"Zhao","given":"Pei","non-dropping-particle":"","parse-names":false,"suffix":""},{"dropping-particle":"","family":"Wang","given":"Hongtao","non-dropping-particle":"","parse-names":false,"suffix":""},{"dropping-particle":"","family":"Gao","given":"Chao","non-dropping-particle":"","parse-names":false,"suffix</w:instrText>
      </w:r>
      <w:r w:rsidR="004E1277" w:rsidRPr="009F7F88">
        <w:rPr>
          <w:rFonts w:hint="eastAsia"/>
          <w:color w:val="000000" w:themeColor="text1"/>
        </w:rPr>
        <w:instrText>":""}],"container-title":"Nature Communications","id":"ITEM-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石墨烯</w:instrText>
      </w:r>
      <w:r w:rsidR="004E1277" w:rsidRPr="009F7F88">
        <w:rPr>
          <w:rFonts w:hint="eastAsia"/>
          <w:color w:val="000000" w:themeColor="text1"/>
        </w:rPr>
        <w:instrText>-</w:instrText>
      </w:r>
      <w:r w:rsidR="004E1277" w:rsidRPr="009F7F88">
        <w:rPr>
          <w:rFonts w:hint="eastAsia"/>
          <w:color w:val="000000" w:themeColor="text1"/>
        </w:rPr>
        <w:instrText>碳纳米管气凝胶网</w:instrText>
      </w:r>
      <w:r w:rsidR="004E1277" w:rsidRPr="009F7F88">
        <w:rPr>
          <w:rFonts w:hint="eastAsia"/>
          <w:color w:val="000000" w:themeColor="text1"/>
        </w:rPr>
        <w:instrText>\n</w:instrText>
      </w:r>
      <w:r w:rsidR="004E1277" w:rsidRPr="009F7F88">
        <w:rPr>
          <w:rFonts w:hint="eastAsia"/>
          <w:color w:val="000000" w:themeColor="text1"/>
        </w:rPr>
        <w:instrText>作为高伸长率材料</w:instrText>
      </w:r>
      <w:r w:rsidR="004E1277" w:rsidRPr="009F7F88">
        <w:rPr>
          <w:rFonts w:hint="eastAsia"/>
          <w:color w:val="000000" w:themeColor="text1"/>
        </w:rPr>
        <w:instrText>","page":"881","publisher":"Springer US","title":"Highly stretchable carbon aerogels","type":"article-journal","volum</w:instrText>
      </w:r>
      <w:r w:rsidR="004E1277" w:rsidRPr="009F7F88">
        <w:rPr>
          <w:color w:val="000000" w:themeColor="text1"/>
        </w:rPr>
        <w:instrText>e":"9"},"uris":["http://www.mendeley.com/documents/?uuid=71eb64e2-6126-4dad-ae2b-1876ba4b523b"]}],"mendeley":{"formattedCitation":"&lt;sup&gt;41,236,258&lt;/sup&gt;","plainTextFormattedCitation":"41,236,258","previouslyFormattedCitation":"&lt;sup&gt;41,234,256&lt;/sup&gt;"},"properties":{"noteIndex":0},"schema":"https://github.com/citation-style-language/schema/raw/master/csl-citation.json"}</w:instrText>
      </w:r>
      <w:r w:rsidR="008A76DC" w:rsidRPr="009F7F88">
        <w:rPr>
          <w:color w:val="000000" w:themeColor="text1"/>
        </w:rPr>
        <w:fldChar w:fldCharType="separate"/>
      </w:r>
      <w:r w:rsidR="004E1277" w:rsidRPr="009F7F88">
        <w:rPr>
          <w:noProof/>
          <w:color w:val="000000" w:themeColor="text1"/>
          <w:vertAlign w:val="superscript"/>
        </w:rPr>
        <w:t>41,236,258</w:t>
      </w:r>
      <w:r w:rsidR="008A76DC" w:rsidRPr="009F7F88">
        <w:rPr>
          <w:color w:val="000000" w:themeColor="text1"/>
        </w:rPr>
        <w:fldChar w:fldCharType="end"/>
      </w:r>
      <w:r w:rsidR="008A76DC" w:rsidRPr="009F7F88">
        <w:rPr>
          <w:color w:val="000000" w:themeColor="text1"/>
        </w:rPr>
        <w:t xml:space="preserve"> increasing the storage modulus from 3500 Pa to 60000 Pa and the yield stress from 40 Pa to 160 Pa, improving the printability and self-supporting property of the ink.</w:t>
      </w:r>
      <w:r w:rsidR="008A76DC" w:rsidRPr="009F7F88">
        <w:rPr>
          <w:color w:val="000000" w:themeColor="text1"/>
          <w:vertAlign w:val="superscript"/>
        </w:rPr>
        <w:fldChar w:fldCharType="begin" w:fldLock="1"/>
      </w:r>
      <w:r w:rsidR="00BF34A6" w:rsidRPr="009F7F88">
        <w:rPr>
          <w:color w:val="000000" w:themeColor="text1"/>
          <w:vertAlign w:val="superscript"/>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w:instrText>
      </w:r>
      <w:r w:rsidR="00BF34A6" w:rsidRPr="009F7F88">
        <w:rPr>
          <w:rFonts w:hint="eastAsia"/>
          <w:color w:val="000000" w:themeColor="text1"/>
          <w:vertAlign w:val="superscript"/>
        </w:rPr>
        <w:instrText>ix":""},{"dropping-particle":"","family":"Gao","given":"Chao","non-dropping-particle":"","parse-names":false,"suffix":""}],"container-title":"Advanced Functional Materials","id":"ITEM-1","issued":{"date-parts":[["2018"]]},"note":"</w:instrText>
      </w:r>
      <w:r w:rsidR="00BF34A6" w:rsidRPr="009F7F88">
        <w:rPr>
          <w:rFonts w:hint="eastAsia"/>
          <w:color w:val="000000" w:themeColor="text1"/>
          <w:vertAlign w:val="superscript"/>
        </w:rPr>
        <w:instrText>已加</w:instrText>
      </w:r>
      <w:r w:rsidR="00BF34A6" w:rsidRPr="009F7F88">
        <w:rPr>
          <w:rFonts w:hint="eastAsia"/>
          <w:color w:val="000000" w:themeColor="text1"/>
          <w:vertAlign w:val="superscript"/>
        </w:rPr>
        <w:instrText>\n3D</w:instrText>
      </w:r>
      <w:r w:rsidR="00BF34A6" w:rsidRPr="009F7F88">
        <w:rPr>
          <w:rFonts w:hint="eastAsia"/>
          <w:color w:val="000000" w:themeColor="text1"/>
          <w:vertAlign w:val="superscript"/>
        </w:rPr>
        <w:instrText>打印</w:instrText>
      </w:r>
      <w:r w:rsidR="00BF34A6" w:rsidRPr="009F7F88">
        <w:rPr>
          <w:rFonts w:hint="eastAsia"/>
          <w:color w:val="000000" w:themeColor="text1"/>
          <w:vertAlign w:val="superscript"/>
        </w:rPr>
        <w:instrText>\n</w:instrText>
      </w:r>
      <w:r w:rsidR="00BF34A6" w:rsidRPr="009F7F88">
        <w:rPr>
          <w:rFonts w:hint="eastAsia"/>
          <w:color w:val="000000" w:themeColor="text1"/>
          <w:vertAlign w:val="superscript"/>
        </w:rPr>
        <w:instrText>氧化石墨烯气凝胶</w:instrText>
      </w:r>
      <w:r w:rsidR="00BF34A6" w:rsidRPr="009F7F88">
        <w:rPr>
          <w:rFonts w:hint="eastAsia"/>
          <w:color w:val="000000" w:themeColor="text1"/>
          <w:vertAlign w:val="superscript"/>
        </w:rPr>
        <w:instrText>\n</w:instrText>
      </w:r>
      <w:r w:rsidR="00BF34A6" w:rsidRPr="009F7F88">
        <w:rPr>
          <w:rFonts w:hint="eastAsia"/>
          <w:color w:val="000000" w:themeColor="text1"/>
          <w:vertAlign w:val="superscript"/>
        </w:rPr>
        <w:instrText>超级电容器</w:instrText>
      </w:r>
      <w:r w:rsidR="00BF34A6" w:rsidRPr="009F7F88">
        <w:rPr>
          <w:color w:val="000000" w:themeColor="text1"/>
          <w:vertAlign w:val="superscript"/>
        </w:rPr>
        <w:instrText>","page":"1707024","title":"Direct 3D Printing of Ultralight Graphene Oxide Aerogel Microlattices","type":"article-journal","volume":"28"},"uris":["http://www.mendeley.com/documents/?uuid=f2dcabee-0d00-4e9d-8904-1f28d53bbcb0"]}],"mendeley":{"formattedCitation":"&lt;sup&gt;41&lt;/sup&gt;","plainTextFormattedCitation":"41","previouslyFormattedCitation":"&lt;sup&gt;41&lt;/sup&gt;"},"properties":{"noteIndex":0},"schema":"https://github.com/citation-style-language/schema/raw/master/csl-citation.json"}</w:instrText>
      </w:r>
      <w:r w:rsidR="008A76DC" w:rsidRPr="009F7F88">
        <w:rPr>
          <w:color w:val="000000" w:themeColor="text1"/>
          <w:vertAlign w:val="superscript"/>
        </w:rPr>
        <w:fldChar w:fldCharType="separate"/>
      </w:r>
      <w:r w:rsidR="00BF34A6" w:rsidRPr="009F7F88">
        <w:rPr>
          <w:noProof/>
          <w:color w:val="000000" w:themeColor="text1"/>
          <w:vertAlign w:val="superscript"/>
        </w:rPr>
        <w:t>41</w:t>
      </w:r>
      <w:r w:rsidR="008A76DC" w:rsidRPr="009F7F88">
        <w:rPr>
          <w:color w:val="000000" w:themeColor="text1"/>
          <w:vertAlign w:val="superscript"/>
        </w:rPr>
        <w:fldChar w:fldCharType="end"/>
      </w:r>
    </w:p>
    <w:p w14:paraId="3F48F951" w14:textId="7DE39745" w:rsidR="00046A05" w:rsidRPr="009F7F88" w:rsidRDefault="00553ACE" w:rsidP="00016263">
      <w:pPr>
        <w:pStyle w:val="RSCB02ArticleText"/>
        <w:ind w:firstLine="194"/>
        <w:rPr>
          <w:color w:val="000000" w:themeColor="text1"/>
        </w:rPr>
      </w:pPr>
      <w:r w:rsidRPr="009F7F88">
        <w:rPr>
          <w:color w:val="000000" w:themeColor="text1"/>
        </w:rPr>
        <w:t xml:space="preserve">Thickeners, also known as </w:t>
      </w:r>
      <w:proofErr w:type="spellStart"/>
      <w:r w:rsidRPr="009F7F88">
        <w:rPr>
          <w:color w:val="000000" w:themeColor="text1"/>
        </w:rPr>
        <w:t>viscosifiers</w:t>
      </w:r>
      <w:proofErr w:type="spellEnd"/>
      <w:r w:rsidRPr="009F7F88">
        <w:rPr>
          <w:color w:val="000000" w:themeColor="text1"/>
        </w:rPr>
        <w:t xml:space="preserve">, usually have high molecular weights (organic) or high surface area (inorganic), </w:t>
      </w:r>
      <w:r w:rsidR="008408AC" w:rsidRPr="009F7F88">
        <w:rPr>
          <w:color w:val="000000" w:themeColor="text1"/>
        </w:rPr>
        <w:t>and can be used to increase the viscosity or storage modulus, and thus the printability of the</w:t>
      </w:r>
      <w:r w:rsidR="00F261EF" w:rsidRPr="009F7F88">
        <w:rPr>
          <w:color w:val="000000" w:themeColor="text1"/>
        </w:rPr>
        <w:t>se</w:t>
      </w:r>
      <w:r w:rsidR="008408AC" w:rsidRPr="009F7F88">
        <w:rPr>
          <w:color w:val="000000" w:themeColor="text1"/>
        </w:rPr>
        <w:t xml:space="preserve"> ink</w:t>
      </w:r>
      <w:r w:rsidR="00F261EF" w:rsidRPr="009F7F88">
        <w:rPr>
          <w:color w:val="000000" w:themeColor="text1"/>
        </w:rPr>
        <w:t>s</w:t>
      </w:r>
      <w:r w:rsidR="008408AC" w:rsidRPr="009F7F88">
        <w:rPr>
          <w:color w:val="000000" w:themeColor="text1"/>
        </w:rPr>
        <w:t xml:space="preserve">. </w:t>
      </w:r>
      <w:r w:rsidR="00AC4A55" w:rsidRPr="009F7F88">
        <w:rPr>
          <w:color w:val="000000" w:themeColor="text1"/>
        </w:rPr>
        <w:t>Generally,</w:t>
      </w:r>
      <w:r w:rsidR="008408AC" w:rsidRPr="009F7F88">
        <w:rPr>
          <w:color w:val="000000" w:themeColor="text1"/>
        </w:rPr>
        <w:t xml:space="preserve"> they do not </w:t>
      </w:r>
      <w:r w:rsidR="00914892" w:rsidRPr="009F7F88">
        <w:rPr>
          <w:color w:val="000000" w:themeColor="text1"/>
        </w:rPr>
        <w:t>chemically react with the gel network and only change the physical properties of the ink. A range of organic (such as hydroxypropyl methyl cellulose,</w:t>
      </w:r>
      <w:r w:rsidR="00914892" w:rsidRPr="009F7F88">
        <w:rPr>
          <w:color w:val="000000" w:themeColor="text1"/>
        </w:rPr>
        <w:fldChar w:fldCharType="begin" w:fldLock="1"/>
      </w:r>
      <w:r w:rsidR="004E1277"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4E1277" w:rsidRPr="009F7F88">
        <w:rPr>
          <w:rFonts w:ascii="Cambria Math" w:hAnsi="Cambria Math" w:cs="Cambria Math"/>
          <w:color w:val="000000" w:themeColor="text1"/>
        </w:rPr>
        <w:instrText>∼</w:instrText>
      </w:r>
      <w:r w:rsidR="004E1277"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4E1277" w:rsidRPr="009F7F88">
        <w:rPr>
          <w:rFonts w:hint="eastAsia"/>
          <w:color w:val="000000" w:themeColor="text1"/>
        </w:rPr>
        <w:instrText>":"Marcus A.","non-dropping-particle":"","parse-names":false,"suffix":""}],"container-title":"Materials Horizons","id":"ITEM-1","issue":"6","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RF</w:instrText>
      </w:r>
      <w:r w:rsidR="004E1277" w:rsidRPr="009F7F88">
        <w:rPr>
          <w:rFonts w:hint="eastAsia"/>
          <w:color w:val="000000" w:themeColor="text1"/>
        </w:rPr>
        <w:instrText>有机和炭气凝胶</w:instrText>
      </w:r>
      <w:r w:rsidR="004E1277" w:rsidRPr="009F7F88">
        <w:rPr>
          <w:rFonts w:hint="eastAsia"/>
          <w:color w:val="000000" w:themeColor="text1"/>
        </w:rPr>
        <w:instrText>\n</w:instrText>
      </w:r>
      <w:r w:rsidR="004E1277" w:rsidRPr="009F7F88">
        <w:rPr>
          <w:rFonts w:hint="eastAsia"/>
          <w:color w:val="000000" w:themeColor="text1"/>
        </w:rPr>
        <w:instrText>作为电极材料</w:instrText>
      </w:r>
      <w:r w:rsidR="004E1277" w:rsidRPr="009F7F88">
        <w:rPr>
          <w:rFonts w:hint="eastAsia"/>
          <w:color w:val="000000" w:themeColor="text1"/>
        </w:rPr>
        <w:instrText>","page":"1166-1175","publisher":"Royal Society</w:instrText>
      </w:r>
      <w:r w:rsidR="004E1277" w:rsidRPr="009F7F88">
        <w:rPr>
          <w:color w:val="000000" w:themeColor="text1"/>
        </w:rPr>
        <w:instrText xml:space="preserve"> of Chemistry","title":"Direct ink writing of organic and carbon aerogels","type":"article-journal","volume":"5"},"uris":["http://www.mendeley.com/documents/?uuid=8965fd1d-8523-381f-b664-a94d3ae119a3"]},{"id":"ITEM-2","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Joule","id":"ITEM-2","issue":"2","issued":{"date-parts":[["2019"]]},</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石墨烯，冷冻干燥，裂解，电化学沉积</w:instrText>
      </w:r>
      <w:r w:rsidR="004E1277" w:rsidRPr="009F7F88">
        <w:rPr>
          <w:rFonts w:hint="eastAsia"/>
          <w:color w:val="000000" w:themeColor="text1"/>
        </w:rPr>
        <w:instrText>MnO2</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MnO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w:instrText>
      </w:r>
      <w:r w:rsidR="004E1277" w:rsidRPr="009F7F88">
        <w:rPr>
          <w:rFonts w:hint="eastAsia"/>
          <w:color w:val="000000" w:themeColor="text1"/>
        </w:rPr>
        <w:instrText>","page":"459-470","title":"Efficient 3D Printed Pseudocapacitive Electrodes with Ultrahigh MnO2 Loading","type":"article-journal","volume":"3"},"uris":["http://www.mendeley.com/documents/?uui</w:instrText>
      </w:r>
      <w:r w:rsidR="004E1277" w:rsidRPr="009F7F88">
        <w:rPr>
          <w:color w:val="000000" w:themeColor="text1"/>
        </w:rPr>
        <w:instrText>d=6a12c2b6-de59-4d30-861f-41fe223f5ea7"]},{"id":"ITEM-3","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3","issue":"8","issued":{"date-parts":[["2020"]]},"page":"1906652","publisher":"Wiley-VCH Verlag","title":"3D-Printed Structure Boosts the Kinetics and Intrinsic Capacitance of Pseudocapacitive Graphene Aerogels","type":"article-journal","volume":"32"},"uris":["http://www.mendeley.com/documents/?uuid=a7f9224f-ae31-3969-873e-e9b46fadd9b9"]}],"mendeley":{"formattedCitation":"&lt;sup&gt;19,21,237&lt;/sup&gt;","plainTextFormattedCitation":"19,21,237","previouslyFormattedCitation":"&lt;sup&gt;19,21,235&lt;/sup&gt;"},"properties":{"noteIndex":0},"schema":"https://github.com/citation-style-language/schema/raw/master/csl-citation.json"}</w:instrText>
      </w:r>
      <w:r w:rsidR="00914892" w:rsidRPr="009F7F88">
        <w:rPr>
          <w:color w:val="000000" w:themeColor="text1"/>
        </w:rPr>
        <w:fldChar w:fldCharType="separate"/>
      </w:r>
      <w:r w:rsidR="004E1277" w:rsidRPr="009F7F88">
        <w:rPr>
          <w:noProof/>
          <w:color w:val="000000" w:themeColor="text1"/>
          <w:vertAlign w:val="superscript"/>
        </w:rPr>
        <w:t>19,21,237</w:t>
      </w:r>
      <w:r w:rsidR="00914892" w:rsidRPr="009F7F88">
        <w:rPr>
          <w:color w:val="000000" w:themeColor="text1"/>
        </w:rPr>
        <w:fldChar w:fldCharType="end"/>
      </w:r>
      <w:r w:rsidR="00914892" w:rsidRPr="009F7F88">
        <w:rPr>
          <w:color w:val="000000" w:themeColor="text1"/>
        </w:rPr>
        <w:t xml:space="preserve"> PPGNH,</w:t>
      </w:r>
      <w:r w:rsidR="00914892" w:rsidRPr="009F7F88">
        <w:rPr>
          <w:color w:val="000000" w:themeColor="text1"/>
          <w:vertAlign w:val="superscript"/>
        </w:rPr>
        <w:fldChar w:fldCharType="begin" w:fldLock="1"/>
      </w:r>
      <w:r w:rsidR="004E1277" w:rsidRPr="009F7F88">
        <w:rPr>
          <w:color w:val="000000" w:themeColor="text1"/>
          <w:vertAlign w:val="superscript"/>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00914892" w:rsidRPr="009F7F88">
        <w:rPr>
          <w:color w:val="000000" w:themeColor="text1"/>
          <w:vertAlign w:val="superscript"/>
        </w:rPr>
        <w:fldChar w:fldCharType="separate"/>
      </w:r>
      <w:r w:rsidR="004E1277" w:rsidRPr="009F7F88">
        <w:rPr>
          <w:noProof/>
          <w:color w:val="000000" w:themeColor="text1"/>
          <w:vertAlign w:val="superscript"/>
        </w:rPr>
        <w:t>179</w:t>
      </w:r>
      <w:r w:rsidR="00914892" w:rsidRPr="009F7F88">
        <w:rPr>
          <w:color w:val="000000" w:themeColor="text1"/>
          <w:vertAlign w:val="superscript"/>
        </w:rPr>
        <w:fldChar w:fldCharType="end"/>
      </w:r>
      <w:r w:rsidR="00914892" w:rsidRPr="009F7F88">
        <w:rPr>
          <w:color w:val="000000" w:themeColor="text1"/>
        </w:rPr>
        <w:t xml:space="preserve"> and methyl cellulose</w:t>
      </w:r>
      <w:r w:rsidR="00914892" w:rsidRPr="009F7F88">
        <w:rPr>
          <w:color w:val="000000" w:themeColor="text1"/>
        </w:rPr>
        <w:fldChar w:fldCharType="begin" w:fldLock="1"/>
      </w:r>
      <w:r w:rsidR="004E1277" w:rsidRPr="009F7F88">
        <w:rPr>
          <w:color w:val="000000" w:themeColor="text1"/>
        </w:rPr>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w:instrText>
      </w:r>
      <w:r w:rsidR="004E1277" w:rsidRPr="009F7F88">
        <w:rPr>
          <w:rFonts w:hint="eastAsia"/>
          <w:color w:val="000000" w:themeColor="text1"/>
        </w:rPr>
        <w:instrText>le":"Journal of Cleaner Production","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常压干燥，裂解</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CeZrLa</w:instrText>
      </w:r>
      <w:r w:rsidR="004E1277" w:rsidRPr="009F7F88">
        <w:rPr>
          <w:rFonts w:hint="eastAsia"/>
          <w:color w:val="000000" w:themeColor="text1"/>
        </w:rPr>
        <w:instrText>石墨烯</w:instrText>
      </w:r>
      <w:r w:rsidR="004E1277" w:rsidRPr="009F7F88">
        <w:rPr>
          <w:rFonts w:hint="eastAsia"/>
          <w:color w:val="000000" w:themeColor="text1"/>
        </w:rPr>
        <w:instrText>\n</w:instrText>
      </w:r>
      <w:r w:rsidR="004E1277" w:rsidRPr="009F7F88">
        <w:rPr>
          <w:rFonts w:hint="eastAsia"/>
          <w:color w:val="000000" w:themeColor="text1"/>
        </w:rPr>
        <w:instrText>作为纳米催化剂用于</w:instrText>
      </w:r>
      <w:r w:rsidR="004E1277" w:rsidRPr="009F7F88">
        <w:rPr>
          <w:rFonts w:hint="eastAsia"/>
          <w:color w:val="000000" w:themeColor="text1"/>
        </w:rPr>
        <w:instrText>CO2</w:instrText>
      </w:r>
      <w:r w:rsidR="004E1277" w:rsidRPr="009F7F88">
        <w:rPr>
          <w:rFonts w:hint="eastAsia"/>
          <w:color w:val="000000" w:themeColor="text1"/>
        </w:rPr>
        <w:instrText>利用和直接合成碳酸亚丙酯</w:instrText>
      </w:r>
      <w:r w:rsidR="004E1277" w:rsidRPr="009F7F88">
        <w:rPr>
          <w:rFonts w:hint="eastAsia"/>
          <w:color w:val="000000" w:themeColor="text1"/>
        </w:rPr>
        <w:instrText>","page":"606-614","title":"Next frontiers in cleaner synthesis: 3D printed graphene-supported CeZrLa mixed</w:instrText>
      </w:r>
      <w:r w:rsidR="004E1277" w:rsidRPr="009F7F88">
        <w:rPr>
          <w:color w:val="000000" w:themeColor="text1"/>
        </w:rPr>
        <w:instrText>-oxide nanocatalyst for CO2 utilisation and direct propylene carbonate production","type":"article-journal","volume":"214"},"uris":["http://www.mendeley.com/documents/?uuid=cbb92a73-e040-4483-8b80-c74096b3ddf6"]}],"mendeley":{"formattedCitation":"&lt;sup&gt;247&lt;/sup&gt;","plainTextFormattedCitation":"247","previouslyFormattedCitation":"&lt;sup&gt;245&lt;/sup&gt;"},"properties":{"noteIndex":0},"schema":"https://github.com/citation-style-language/schema/raw/master/csl-citation.json"}</w:instrText>
      </w:r>
      <w:r w:rsidR="00914892" w:rsidRPr="009F7F88">
        <w:rPr>
          <w:color w:val="000000" w:themeColor="text1"/>
        </w:rPr>
        <w:fldChar w:fldCharType="separate"/>
      </w:r>
      <w:r w:rsidR="004E1277" w:rsidRPr="009F7F88">
        <w:rPr>
          <w:noProof/>
          <w:color w:val="000000" w:themeColor="text1"/>
          <w:vertAlign w:val="superscript"/>
        </w:rPr>
        <w:t>247</w:t>
      </w:r>
      <w:r w:rsidR="00914892" w:rsidRPr="009F7F88">
        <w:rPr>
          <w:color w:val="000000" w:themeColor="text1"/>
        </w:rPr>
        <w:fldChar w:fldCharType="end"/>
      </w:r>
      <w:r w:rsidR="00914892" w:rsidRPr="009F7F88">
        <w:rPr>
          <w:color w:val="000000" w:themeColor="text1"/>
        </w:rPr>
        <w:t xml:space="preserve">) or inorganic materials (including fumed </w:t>
      </w:r>
      <w:r w:rsidR="006255AA" w:rsidRPr="009F7F88">
        <w:rPr>
          <w:color w:val="000000" w:themeColor="text1"/>
        </w:rPr>
        <w:t>SiO</w:t>
      </w:r>
      <w:r w:rsidR="006255AA" w:rsidRPr="009F7F88">
        <w:rPr>
          <w:color w:val="000000" w:themeColor="text1"/>
          <w:vertAlign w:val="subscript"/>
        </w:rPr>
        <w:t>2</w:t>
      </w:r>
      <w:r w:rsidR="00914892" w:rsidRPr="009F7F88">
        <w:rPr>
          <w:color w:val="000000" w:themeColor="text1"/>
        </w:rPr>
        <w:fldChar w:fldCharType="begin" w:fldLock="1"/>
      </w:r>
      <w:r w:rsidR="00BF34A6"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BF34A6" w:rsidRPr="009F7F88">
        <w:rPr>
          <w:rFonts w:hint="eastAsia"/>
          <w:color w:val="000000" w:themeColor="text1"/>
        </w:rPr>
        <w:instrText>,"parse-names":false,"suffix":""}],"container-title":"Nature Communications","id":"ITEM-1","issued":{"date-parts":[["2015"]]},"note":"</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第一篇</w:instrText>
      </w:r>
      <w:r w:rsidR="00BF34A6" w:rsidRPr="009F7F88">
        <w:rPr>
          <w:rFonts w:hint="eastAsia"/>
          <w:color w:val="000000" w:themeColor="text1"/>
        </w:rPr>
        <w:instrText>3D</w:instrText>
      </w:r>
      <w:r w:rsidR="00BF34A6" w:rsidRPr="009F7F88">
        <w:rPr>
          <w:rFonts w:hint="eastAsia"/>
          <w:color w:val="000000" w:themeColor="text1"/>
        </w:rPr>
        <w:instrText>打印气凝胶文献</w:instrText>
      </w:r>
      <w:r w:rsidR="00BF34A6" w:rsidRPr="009F7F88">
        <w:rPr>
          <w:rFonts w:hint="eastAsia"/>
          <w:color w:val="000000" w:themeColor="text1"/>
        </w:rPr>
        <w:instrText>\n</w:instrText>
      </w:r>
      <w:r w:rsidR="00BF34A6" w:rsidRPr="009F7F88">
        <w:rPr>
          <w:rFonts w:hint="eastAsia"/>
          <w:color w:val="000000" w:themeColor="text1"/>
        </w:rPr>
        <w:instrText>两种途径：添加气相氧化硅最后</w:instrText>
      </w:r>
      <w:r w:rsidR="00BF34A6" w:rsidRPr="009F7F88">
        <w:rPr>
          <w:rFonts w:hint="eastAsia"/>
          <w:color w:val="000000" w:themeColor="text1"/>
        </w:rPr>
        <w:instrText>etching</w:instrText>
      </w:r>
      <w:r w:rsidR="00BF34A6" w:rsidRPr="009F7F88">
        <w:rPr>
          <w:rFonts w:hint="eastAsia"/>
          <w:color w:val="000000" w:themeColor="text1"/>
        </w:rPr>
        <w:instrText>；添加</w:instrText>
      </w:r>
      <w:r w:rsidR="00BF34A6" w:rsidRPr="009F7F88">
        <w:rPr>
          <w:rFonts w:hint="eastAsia"/>
          <w:color w:val="000000" w:themeColor="text1"/>
        </w:rPr>
        <w:instrText>R-F</w:instrText>
      </w:r>
      <w:r w:rsidR="00BF34A6" w:rsidRPr="009F7F88">
        <w:rPr>
          <w:rFonts w:hint="eastAsia"/>
          <w:color w:val="000000" w:themeColor="text1"/>
        </w:rPr>
        <w:instrText>溶胶</w:instrText>
      </w:r>
      <w:r w:rsidR="00BF34A6" w:rsidRPr="009F7F88">
        <w:rPr>
          <w:rFonts w:hint="eastAsia"/>
          <w:color w:val="000000" w:themeColor="text1"/>
        </w:rPr>
        <w:instrText>","page":"6962","publisher":"Nature Publishing Group","title":"Highly comp</w:instrText>
      </w:r>
      <w:r w:rsidR="00BF34A6" w:rsidRPr="009F7F88">
        <w:rPr>
          <w:color w:val="000000" w:themeColor="text1"/>
        </w:rPr>
        <w:instrText>ressible 3D periodic graphene aerogel microlattices","type":"article-journal","volume":"6"},"uris":["http://www.mendeley.com/documents/?uuid=717465b1-bbfc-44c6-9e92-bf477472c748"]},{"id":"ITEM-2","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container-title":"Materials Horizon</w:instrText>
      </w:r>
      <w:r w:rsidR="00BF34A6" w:rsidRPr="009F7F88">
        <w:rPr>
          <w:rFonts w:hint="eastAsia"/>
          <w:color w:val="000000" w:themeColor="text1"/>
        </w:rPr>
        <w:instrText>s","id":"ITEM-2","issue":"6","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RF</w:instrText>
      </w:r>
      <w:r w:rsidR="00BF34A6" w:rsidRPr="009F7F88">
        <w:rPr>
          <w:rFonts w:hint="eastAsia"/>
          <w:color w:val="000000" w:themeColor="text1"/>
        </w:rPr>
        <w:instrText>有机和炭气凝胶</w:instrText>
      </w:r>
      <w:r w:rsidR="00BF34A6" w:rsidRPr="009F7F88">
        <w:rPr>
          <w:rFonts w:hint="eastAsia"/>
          <w:color w:val="000000" w:themeColor="text1"/>
        </w:rPr>
        <w:instrText>\n</w:instrText>
      </w:r>
      <w:r w:rsidR="00BF34A6" w:rsidRPr="009F7F88">
        <w:rPr>
          <w:rFonts w:hint="eastAsia"/>
          <w:color w:val="000000" w:themeColor="text1"/>
        </w:rPr>
        <w:instrText>作为电极材料</w:instrText>
      </w:r>
      <w:r w:rsidR="00BF34A6" w:rsidRPr="009F7F88">
        <w:rPr>
          <w:rFonts w:hint="eastAsia"/>
          <w:color w:val="000000" w:themeColor="text1"/>
        </w:rPr>
        <w:instrText>","page":"1166-1175","publisher":"Royal Society of Chemistry","title":"Direct ink writing of organic and carbon aerogels","type":"article-journal","volume":"5</w:instrText>
      </w:r>
      <w:r w:rsidR="00BF34A6" w:rsidRPr="009F7F88">
        <w:rPr>
          <w:color w:val="000000" w:themeColor="text1"/>
        </w:rPr>
        <w:instrText>"},"uris":["http://www.mendeley.com/documents/?uuid=8965fd1d-8523-381f-b664-a94d3ae119a3"]},{"id":"ITEM-3","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3"</w:instrText>
      </w:r>
      <w:r w:rsidR="00BF34A6" w:rsidRPr="009F7F88">
        <w:rPr>
          <w:rFonts w:hint="eastAsia"/>
          <w:color w:val="000000" w:themeColor="text1"/>
        </w:rPr>
        <w:instrText>,"issue":"6","issued":{"date-parts":[["2016"]]},"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n</w:instrText>
      </w:r>
      <w:r w:rsidR="00BF34A6" w:rsidRPr="009F7F88">
        <w:rPr>
          <w:rFonts w:hint="eastAsia"/>
          <w:color w:val="000000" w:themeColor="text1"/>
        </w:rPr>
        <w:instrText>石墨烯气凝胶</w:instrText>
      </w:r>
      <w:r w:rsidR="00BF34A6" w:rsidRPr="009F7F88">
        <w:rPr>
          <w:rFonts w:hint="eastAsia"/>
          <w:color w:val="000000" w:themeColor="text1"/>
        </w:rPr>
        <w:instrText>\n</w:instrText>
      </w:r>
      <w:r w:rsidR="00BF34A6" w:rsidRPr="009F7F88">
        <w:rPr>
          <w:rFonts w:hint="eastAsia"/>
          <w:color w:val="000000" w:themeColor="text1"/>
        </w:rPr>
        <w:instrText>超级电容器</w:instrText>
      </w:r>
      <w:r w:rsidR="00BF34A6" w:rsidRPr="009F7F88">
        <w:rPr>
          <w:rFonts w:hint="eastAsia"/>
          <w:color w:val="000000" w:themeColor="text1"/>
        </w:rPr>
        <w:instrText>","page":"3448-3456","title":"Supercapacitors Based on Three-Dimensional Hierarchical Graphene Aerogels with Periodic Macropores","type":"article-journal","volume":"16"},"uris"</w:instrText>
      </w:r>
      <w:r w:rsidR="00BF34A6" w:rsidRPr="009F7F88">
        <w:rPr>
          <w:color w:val="000000" w:themeColor="text1"/>
        </w:rPr>
        <w:instrText>:["http://www.mendeley.com/documents/?uuid=a7afafc7-0e87-4b0d-9d96-f7501c731fcd"]}],"mendeley":{"formattedCitation":"&lt;sup&gt;18–20&lt;/sup&gt;","plainTextFormattedCitation":"18–20","previouslyFormattedCitation":"&lt;sup&gt;18–20&lt;/sup&gt;"},"properties":{"noteIndex":0},"schema":"https://github.com/citation-style-language/schema/raw/master/csl-citation.json"}</w:instrText>
      </w:r>
      <w:r w:rsidR="00914892" w:rsidRPr="009F7F88">
        <w:rPr>
          <w:color w:val="000000" w:themeColor="text1"/>
        </w:rPr>
        <w:fldChar w:fldCharType="separate"/>
      </w:r>
      <w:r w:rsidR="00BF34A6" w:rsidRPr="009F7F88">
        <w:rPr>
          <w:noProof/>
          <w:color w:val="000000" w:themeColor="text1"/>
          <w:vertAlign w:val="superscript"/>
        </w:rPr>
        <w:t>18–20</w:t>
      </w:r>
      <w:r w:rsidR="00914892" w:rsidRPr="009F7F88">
        <w:rPr>
          <w:color w:val="000000" w:themeColor="text1"/>
        </w:rPr>
        <w:fldChar w:fldCharType="end"/>
      </w:r>
      <w:r w:rsidR="00914892" w:rsidRPr="009F7F88">
        <w:rPr>
          <w:color w:val="000000" w:themeColor="text1"/>
        </w:rPr>
        <w:t xml:space="preserve"> and nanoclay</w:t>
      </w:r>
      <w:r w:rsidR="00914892" w:rsidRPr="009F7F88">
        <w:rPr>
          <w:color w:val="000000" w:themeColor="text1"/>
        </w:rPr>
        <w:fldChar w:fldCharType="begin" w:fldLock="1"/>
      </w:r>
      <w:r w:rsidR="004E1277" w:rsidRPr="009F7F88">
        <w:rPr>
          <w:color w:val="000000" w:themeColor="text1"/>
        </w:rPr>
        <w:instrText>ADDIN CSL_CITATION {"citationItems":[{"id":"ITEM-1","itemData":{"DOI":"10.1021/acsapm.9b00118","ISSN":"2637-6105","abstract":"Mechanically robust, highly compressible, and conductive thermoplastic polyurethane/carbon black foams were successfully fabricated via 3D printing. Thixotropic inks were formulated by dispersing nanoclay, carbon black, and polymer in an organic solvent, and then 3D multifunctional sensors were prepared by direct ink writing (DIW). Sequential removal of solvent and nanoclay yielded a porous polymer/carbon black structure, which maintained excellent elasticity and compression cyclability. The presence of carbon black in the foams led to good electrical conductivity and stable piezoresistive sensing signals at a strain of up to 80%, including the ability to distinguish human motions. Complementary to a decrease in resistance upon compression, the foam can be used as a gas sensor device, as exposure to volatile organic compounds causes the polymer to swell and an increase in resistance. The printed conductive foams can be easily recycled and reprocessed by dissolution in an organic solvent and subsequent re-...","author":[{"dropping-particle":"","family":"Wei","given":"Peiran","non-dropping-particle":"","parse-names":false,"suffix":""},{"dropping-particle":"","family":"Leng","given":"Houming","non-dropping-particle":"","parse-names":false,"suffix":""},{"dropping-particle":"","family":"Chen","given":"Qiyi","non-dropping-particle":"","parse-names":false,"suffix":""},{"dropping-particle":"","family":"Advincula","given":"Rigoberto C.","non-dropping-particle":"","parse-names":false,"suffix":""},{"dropping-particle":"","family":"Pentzer","given":"Emily B.","non-dropping-particle":"","parse-names":false,"suffix":""}],"container-title":"ACS A</w:instrText>
      </w:r>
      <w:r w:rsidR="004E1277" w:rsidRPr="009F7F88">
        <w:rPr>
          <w:rFonts w:hint="eastAsia"/>
          <w:color w:val="000000" w:themeColor="text1"/>
        </w:rPr>
        <w:instrText>pplied Polymer Materials","genre":"research-article","id":"ITEM-1","issue":"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热塑性聚氨酯</w:instrText>
      </w:r>
      <w:r w:rsidR="004E1277" w:rsidRPr="009F7F88">
        <w:rPr>
          <w:rFonts w:hint="eastAsia"/>
          <w:color w:val="000000" w:themeColor="text1"/>
        </w:rPr>
        <w:instrText>-</w:instrText>
      </w:r>
      <w:r w:rsidR="004E1277" w:rsidRPr="009F7F88">
        <w:rPr>
          <w:rFonts w:hint="eastAsia"/>
          <w:color w:val="000000" w:themeColor="text1"/>
        </w:rPr>
        <w:instrText>纳米黏土</w:instrText>
      </w:r>
      <w:r w:rsidR="004E1277" w:rsidRPr="009F7F88">
        <w:rPr>
          <w:rFonts w:hint="eastAsia"/>
          <w:color w:val="000000" w:themeColor="text1"/>
        </w:rPr>
        <w:instrText>-</w:instrText>
      </w:r>
      <w:r w:rsidR="004E1277" w:rsidRPr="009F7F88">
        <w:rPr>
          <w:rFonts w:hint="eastAsia"/>
          <w:color w:val="000000" w:themeColor="text1"/>
        </w:rPr>
        <w:instrText>炭黑的</w:instrText>
      </w:r>
      <w:r w:rsidR="004E1277" w:rsidRPr="009F7F88">
        <w:rPr>
          <w:rFonts w:hint="eastAsia"/>
          <w:color w:val="000000" w:themeColor="text1"/>
        </w:rPr>
        <w:instrText>DMF</w:instrText>
      </w:r>
      <w:r w:rsidR="004E1277" w:rsidRPr="009F7F88">
        <w:rPr>
          <w:rFonts w:hint="eastAsia"/>
          <w:color w:val="000000" w:themeColor="text1"/>
        </w:rPr>
        <w:instrText>溶液，</w:instrText>
      </w:r>
      <w:r w:rsidR="004E1277" w:rsidRPr="009F7F88">
        <w:rPr>
          <w:rFonts w:hint="eastAsia"/>
          <w:color w:val="000000" w:themeColor="text1"/>
        </w:rPr>
        <w:instrText>HF</w:instrText>
      </w:r>
      <w:r w:rsidR="004E1277" w:rsidRPr="009F7F88">
        <w:rPr>
          <w:rFonts w:hint="eastAsia"/>
          <w:color w:val="000000" w:themeColor="text1"/>
        </w:rPr>
        <w:instrText>刻蚀，冷冻干燥</w:instrText>
      </w:r>
      <w:r w:rsidR="004E1277" w:rsidRPr="009F7F88">
        <w:rPr>
          <w:rFonts w:hint="eastAsia"/>
          <w:color w:val="000000" w:themeColor="text1"/>
        </w:rPr>
        <w:instrText>\n</w:instrText>
      </w:r>
      <w:r w:rsidR="004E1277" w:rsidRPr="009F7F88">
        <w:rPr>
          <w:rFonts w:hint="eastAsia"/>
          <w:color w:val="000000" w:themeColor="text1"/>
        </w:rPr>
        <w:instrText>得到热塑性聚氨酯</w:instrText>
      </w:r>
      <w:r w:rsidR="004E1277" w:rsidRPr="009F7F88">
        <w:rPr>
          <w:rFonts w:hint="eastAsia"/>
          <w:color w:val="000000" w:themeColor="text1"/>
        </w:rPr>
        <w:instrText>-</w:instrText>
      </w:r>
      <w:r w:rsidR="004E1277" w:rsidRPr="009F7F88">
        <w:rPr>
          <w:rFonts w:hint="eastAsia"/>
          <w:color w:val="000000" w:themeColor="text1"/>
        </w:rPr>
        <w:instrText>炭黑多孔体</w:instrText>
      </w:r>
      <w:r w:rsidR="004E1277" w:rsidRPr="009F7F88">
        <w:rPr>
          <w:rFonts w:hint="eastAsia"/>
          <w:color w:val="000000" w:themeColor="text1"/>
        </w:rPr>
        <w:instrText>\nthermoplastic polyurethane</w:instrText>
      </w:r>
      <w:r w:rsidR="004E1277" w:rsidRPr="009F7F88">
        <w:rPr>
          <w:rFonts w:hint="eastAsia"/>
          <w:color w:val="000000" w:themeColor="text1"/>
        </w:rPr>
        <w:instrText>热塑性聚氨酯</w:instrText>
      </w:r>
      <w:r w:rsidR="004E1277" w:rsidRPr="009F7F88">
        <w:rPr>
          <w:rFonts w:hint="eastAsia"/>
          <w:color w:val="000000" w:themeColor="text1"/>
        </w:rPr>
        <w:instrText>\n</w:instrText>
      </w:r>
      <w:r w:rsidR="004E1277" w:rsidRPr="009F7F88">
        <w:rPr>
          <w:rFonts w:hint="eastAsia"/>
          <w:color w:val="000000" w:themeColor="text1"/>
        </w:rPr>
        <w:instrText>作为运动传感器和气体传感器</w:instrText>
      </w:r>
      <w:r w:rsidR="004E1277" w:rsidRPr="009F7F88">
        <w:rPr>
          <w:rFonts w:hint="eastAsia"/>
          <w:color w:val="000000" w:themeColor="text1"/>
        </w:rPr>
        <w:instrText>","page":"885-892","publisher"</w:instrText>
      </w:r>
      <w:r w:rsidR="004E1277" w:rsidRPr="009F7F88">
        <w:rPr>
          <w:color w:val="000000" w:themeColor="text1"/>
        </w:rPr>
        <w:instrText>:"American Chemical Society","title":"Reprocessable 3D-Printed Conductive Elastomeric Composite Foams for Strain and Gas Sensing","type":"article-journal","volume":"1"},"uris":["http://www.mendeley.com/documents/?uuid=e589439a-f2e6-442b-8db9-7ab74615e81b"]}],"mendeley":{"formattedCitation":"&lt;sup&gt;270&lt;/sup&gt;","plainTextFormattedCitation":"270","previouslyFormattedCitation":"&lt;sup&gt;268&lt;/sup&gt;"},"properties":{"noteIndex":0},"schema":"https://github.com/citation-style-language/schema/raw/master/csl-citation.json"}</w:instrText>
      </w:r>
      <w:r w:rsidR="00914892" w:rsidRPr="009F7F88">
        <w:rPr>
          <w:color w:val="000000" w:themeColor="text1"/>
        </w:rPr>
        <w:fldChar w:fldCharType="separate"/>
      </w:r>
      <w:r w:rsidR="004E1277" w:rsidRPr="009F7F88">
        <w:rPr>
          <w:noProof/>
          <w:color w:val="000000" w:themeColor="text1"/>
          <w:vertAlign w:val="superscript"/>
        </w:rPr>
        <w:t>270</w:t>
      </w:r>
      <w:r w:rsidR="00914892" w:rsidRPr="009F7F88">
        <w:rPr>
          <w:color w:val="000000" w:themeColor="text1"/>
        </w:rPr>
        <w:fldChar w:fldCharType="end"/>
      </w:r>
      <w:r w:rsidR="00914892" w:rsidRPr="009F7F88">
        <w:rPr>
          <w:color w:val="000000" w:themeColor="text1"/>
        </w:rPr>
        <w:t xml:space="preserve">) have been used as thickeners. </w:t>
      </w:r>
      <w:r w:rsidR="008A5A5B" w:rsidRPr="009F7F88">
        <w:rPr>
          <w:color w:val="000000" w:themeColor="text1"/>
        </w:rPr>
        <w:t xml:space="preserve">In particular, </w:t>
      </w:r>
      <w:r w:rsidR="00625A80" w:rsidRPr="009F7F88">
        <w:rPr>
          <w:color w:val="000000" w:themeColor="text1"/>
        </w:rPr>
        <w:t xml:space="preserve">fumed </w:t>
      </w:r>
      <w:r w:rsidR="006255AA" w:rsidRPr="009F7F88">
        <w:rPr>
          <w:color w:val="000000" w:themeColor="text1"/>
        </w:rPr>
        <w:t>SiO</w:t>
      </w:r>
      <w:r w:rsidR="006255AA" w:rsidRPr="009F7F88">
        <w:rPr>
          <w:color w:val="000000" w:themeColor="text1"/>
          <w:vertAlign w:val="subscript"/>
        </w:rPr>
        <w:t>2</w:t>
      </w:r>
      <w:r w:rsidR="00625A80" w:rsidRPr="009F7F88">
        <w:rPr>
          <w:color w:val="000000" w:themeColor="text1"/>
        </w:rPr>
        <w:t xml:space="preserve"> has been used</w:t>
      </w:r>
      <w:r w:rsidR="00914892" w:rsidRPr="009F7F88">
        <w:rPr>
          <w:color w:val="000000" w:themeColor="text1"/>
        </w:rPr>
        <w:t xml:space="preserve"> to prepare GO-</w:t>
      </w:r>
      <w:r w:rsidR="00914892" w:rsidRPr="009F7F88">
        <w:rPr>
          <w:color w:val="000000" w:themeColor="text1"/>
        </w:rPr>
        <w:fldChar w:fldCharType="begin" w:fldLock="1"/>
      </w:r>
      <w:r w:rsidR="00BF34A6"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BF34A6" w:rsidRPr="009F7F88">
        <w:rPr>
          <w:rFonts w:hint="eastAsia"/>
          <w:color w:val="000000" w:themeColor="text1"/>
        </w:rPr>
        <w:instrText>,"parse-names":false,"suffix":""}],"container-title":"Nature Communications","id":"ITEM-1","issued":{"date-parts":[["2015"]]},"note":"</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第一篇</w:instrText>
      </w:r>
      <w:r w:rsidR="00BF34A6" w:rsidRPr="009F7F88">
        <w:rPr>
          <w:rFonts w:hint="eastAsia"/>
          <w:color w:val="000000" w:themeColor="text1"/>
        </w:rPr>
        <w:instrText>3D</w:instrText>
      </w:r>
      <w:r w:rsidR="00BF34A6" w:rsidRPr="009F7F88">
        <w:rPr>
          <w:rFonts w:hint="eastAsia"/>
          <w:color w:val="000000" w:themeColor="text1"/>
        </w:rPr>
        <w:instrText>打印气凝胶文献</w:instrText>
      </w:r>
      <w:r w:rsidR="00BF34A6" w:rsidRPr="009F7F88">
        <w:rPr>
          <w:rFonts w:hint="eastAsia"/>
          <w:color w:val="000000" w:themeColor="text1"/>
        </w:rPr>
        <w:instrText>\n</w:instrText>
      </w:r>
      <w:r w:rsidR="00BF34A6" w:rsidRPr="009F7F88">
        <w:rPr>
          <w:rFonts w:hint="eastAsia"/>
          <w:color w:val="000000" w:themeColor="text1"/>
        </w:rPr>
        <w:instrText>两种途径：添加气相氧化硅最后</w:instrText>
      </w:r>
      <w:r w:rsidR="00BF34A6" w:rsidRPr="009F7F88">
        <w:rPr>
          <w:rFonts w:hint="eastAsia"/>
          <w:color w:val="000000" w:themeColor="text1"/>
        </w:rPr>
        <w:instrText>etching</w:instrText>
      </w:r>
      <w:r w:rsidR="00BF34A6" w:rsidRPr="009F7F88">
        <w:rPr>
          <w:rFonts w:hint="eastAsia"/>
          <w:color w:val="000000" w:themeColor="text1"/>
        </w:rPr>
        <w:instrText>；添加</w:instrText>
      </w:r>
      <w:r w:rsidR="00BF34A6" w:rsidRPr="009F7F88">
        <w:rPr>
          <w:rFonts w:hint="eastAsia"/>
          <w:color w:val="000000" w:themeColor="text1"/>
        </w:rPr>
        <w:instrText>R-F</w:instrText>
      </w:r>
      <w:r w:rsidR="00BF34A6" w:rsidRPr="009F7F88">
        <w:rPr>
          <w:rFonts w:hint="eastAsia"/>
          <w:color w:val="000000" w:themeColor="text1"/>
        </w:rPr>
        <w:instrText>溶胶</w:instrText>
      </w:r>
      <w:r w:rsidR="00BF34A6" w:rsidRPr="009F7F88">
        <w:rPr>
          <w:rFonts w:hint="eastAsia"/>
          <w:color w:val="000000" w:themeColor="text1"/>
        </w:rPr>
        <w:instrText>","page":"6962","publisher":"Nature Publishing Group","title":"Highly comp</w:instrText>
      </w:r>
      <w:r w:rsidR="00BF34A6" w:rsidRPr="009F7F88">
        <w:rPr>
          <w:color w:val="000000" w:themeColor="text1"/>
        </w:rPr>
        <w:instrText>ressible 3D periodic graphene aerogel microlattices","type":"article-journal","volume":"6"},"uris":["http://www.mendeley.com/documents/?uuid=717465b1-bbfc-44c6-9e92-bf477472c748"]}],"mendeley":{"formattedCitation":"&lt;sup&gt;18&lt;/sup&gt;","plainTextFormattedCitation":"18","previouslyFormattedCitation":"&lt;sup&gt;18&lt;/sup&gt;"},"properties":{"noteIndex":0},"schema":"https://github.com/citation-style-language/schema/raw/master/csl-citation.json"}</w:instrText>
      </w:r>
      <w:r w:rsidR="00914892" w:rsidRPr="009F7F88">
        <w:rPr>
          <w:color w:val="000000" w:themeColor="text1"/>
        </w:rPr>
        <w:fldChar w:fldCharType="separate"/>
      </w:r>
      <w:r w:rsidR="00BF34A6" w:rsidRPr="009F7F88">
        <w:rPr>
          <w:noProof/>
          <w:color w:val="000000" w:themeColor="text1"/>
          <w:vertAlign w:val="superscript"/>
        </w:rPr>
        <w:t>18</w:t>
      </w:r>
      <w:r w:rsidR="00914892" w:rsidRPr="009F7F88">
        <w:rPr>
          <w:color w:val="000000" w:themeColor="text1"/>
        </w:rPr>
        <w:fldChar w:fldCharType="end"/>
      </w:r>
      <w:r w:rsidR="00914892" w:rsidRPr="009F7F88">
        <w:rPr>
          <w:color w:val="000000" w:themeColor="text1"/>
        </w:rPr>
        <w:t xml:space="preserve"> and RF-based ink</w:t>
      </w:r>
      <w:r w:rsidR="00F261EF" w:rsidRPr="009F7F88">
        <w:rPr>
          <w:color w:val="000000" w:themeColor="text1"/>
        </w:rPr>
        <w:t>s</w:t>
      </w:r>
      <w:r w:rsidR="00914892"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BF34A6" w:rsidRPr="009F7F88">
        <w:rPr>
          <w:rFonts w:hint="eastAsia"/>
          <w:color w:val="000000" w:themeColor="text1"/>
        </w:rPr>
        <w:instrText>":"Marcus A.","non-dropping-particle":"","parse-names":false,"suffix":""}],"container-title":"Materials Horizons","id":"ITEM-1","issue":"6","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RF</w:instrText>
      </w:r>
      <w:r w:rsidR="00BF34A6" w:rsidRPr="009F7F88">
        <w:rPr>
          <w:rFonts w:hint="eastAsia"/>
          <w:color w:val="000000" w:themeColor="text1"/>
        </w:rPr>
        <w:instrText>有机和炭气凝胶</w:instrText>
      </w:r>
      <w:r w:rsidR="00BF34A6" w:rsidRPr="009F7F88">
        <w:rPr>
          <w:rFonts w:hint="eastAsia"/>
          <w:color w:val="000000" w:themeColor="text1"/>
        </w:rPr>
        <w:instrText>\n</w:instrText>
      </w:r>
      <w:r w:rsidR="00BF34A6" w:rsidRPr="009F7F88">
        <w:rPr>
          <w:rFonts w:hint="eastAsia"/>
          <w:color w:val="000000" w:themeColor="text1"/>
        </w:rPr>
        <w:instrText>作为电极材料</w:instrText>
      </w:r>
      <w:r w:rsidR="00BF34A6" w:rsidRPr="009F7F88">
        <w:rPr>
          <w:rFonts w:hint="eastAsia"/>
          <w:color w:val="000000" w:themeColor="text1"/>
        </w:rPr>
        <w:instrText>","page":"1166-1175","publisher":"Royal Society</w:instrText>
      </w:r>
      <w:r w:rsidR="00BF34A6" w:rsidRPr="009F7F88">
        <w:rPr>
          <w:color w:val="000000" w:themeColor="text1"/>
        </w:rPr>
        <w:instrText xml:space="preserve">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00914892" w:rsidRPr="009F7F88">
        <w:rPr>
          <w:color w:val="000000" w:themeColor="text1"/>
        </w:rPr>
        <w:fldChar w:fldCharType="separate"/>
      </w:r>
      <w:r w:rsidR="00BF34A6" w:rsidRPr="009F7F88">
        <w:rPr>
          <w:noProof/>
          <w:color w:val="000000" w:themeColor="text1"/>
          <w:vertAlign w:val="superscript"/>
        </w:rPr>
        <w:t>19</w:t>
      </w:r>
      <w:r w:rsidR="00914892" w:rsidRPr="009F7F88">
        <w:rPr>
          <w:color w:val="000000" w:themeColor="text1"/>
        </w:rPr>
        <w:fldChar w:fldCharType="end"/>
      </w:r>
      <w:r w:rsidR="00914892" w:rsidRPr="009F7F88">
        <w:rPr>
          <w:color w:val="000000" w:themeColor="text1"/>
        </w:rPr>
        <w:t xml:space="preserve"> for extrusion 3D printing</w:t>
      </w:r>
      <w:r w:rsidR="00F261EF" w:rsidRPr="009F7F88">
        <w:rPr>
          <w:color w:val="000000" w:themeColor="text1"/>
        </w:rPr>
        <w:t>.</w:t>
      </w:r>
      <w:r w:rsidR="00914892" w:rsidRPr="009F7F88">
        <w:rPr>
          <w:color w:val="000000" w:themeColor="text1"/>
        </w:rPr>
        <w:t xml:space="preserve"> </w:t>
      </w:r>
      <w:r w:rsidR="00F261EF" w:rsidRPr="009F7F88">
        <w:rPr>
          <w:color w:val="000000" w:themeColor="text1"/>
        </w:rPr>
        <w:t>A</w:t>
      </w:r>
      <w:r w:rsidR="00046A05" w:rsidRPr="009F7F88">
        <w:rPr>
          <w:color w:val="000000" w:themeColor="text1"/>
        </w:rPr>
        <w:t xml:space="preserve">dding ~10 </w:t>
      </w:r>
      <w:proofErr w:type="spellStart"/>
      <w:r w:rsidR="00046A05" w:rsidRPr="009F7F88">
        <w:rPr>
          <w:color w:val="000000" w:themeColor="text1"/>
        </w:rPr>
        <w:t>wt</w:t>
      </w:r>
      <w:proofErr w:type="spellEnd"/>
      <w:r w:rsidR="00046A05" w:rsidRPr="009F7F88">
        <w:rPr>
          <w:color w:val="000000" w:themeColor="text1"/>
        </w:rPr>
        <w:t xml:space="preserve">% </w:t>
      </w:r>
      <w:r w:rsidR="006255AA" w:rsidRPr="009F7F88">
        <w:rPr>
          <w:color w:val="000000" w:themeColor="text1"/>
        </w:rPr>
        <w:t>SiO</w:t>
      </w:r>
      <w:r w:rsidR="006255AA" w:rsidRPr="009F7F88">
        <w:rPr>
          <w:color w:val="000000" w:themeColor="text1"/>
          <w:vertAlign w:val="subscript"/>
        </w:rPr>
        <w:t>2</w:t>
      </w:r>
      <w:r w:rsidR="00046A05" w:rsidRPr="009F7F88">
        <w:rPr>
          <w:color w:val="000000" w:themeColor="text1"/>
        </w:rPr>
        <w:t xml:space="preserve"> to the inks could increase the storage modulus and yield stress by an order of magnitude,</w:t>
      </w:r>
      <w:r w:rsidR="002069EC"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BF34A6" w:rsidRPr="009F7F88">
        <w:rPr>
          <w:rFonts w:hint="eastAsia"/>
          <w:color w:val="000000" w:themeColor="text1"/>
        </w:rPr>
        <w:instrText>":"Marcus A.","non-dropping-particle":"","parse-names":false,"suffix":""}],"container-title":"Materials Horizons","id":"ITEM-1","issue":"6","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RF</w:instrText>
      </w:r>
      <w:r w:rsidR="00BF34A6" w:rsidRPr="009F7F88">
        <w:rPr>
          <w:rFonts w:hint="eastAsia"/>
          <w:color w:val="000000" w:themeColor="text1"/>
        </w:rPr>
        <w:instrText>有机和炭气凝胶</w:instrText>
      </w:r>
      <w:r w:rsidR="00BF34A6" w:rsidRPr="009F7F88">
        <w:rPr>
          <w:rFonts w:hint="eastAsia"/>
          <w:color w:val="000000" w:themeColor="text1"/>
        </w:rPr>
        <w:instrText>\n</w:instrText>
      </w:r>
      <w:r w:rsidR="00BF34A6" w:rsidRPr="009F7F88">
        <w:rPr>
          <w:rFonts w:hint="eastAsia"/>
          <w:color w:val="000000" w:themeColor="text1"/>
        </w:rPr>
        <w:instrText>作为电极材料</w:instrText>
      </w:r>
      <w:r w:rsidR="00BF34A6" w:rsidRPr="009F7F88">
        <w:rPr>
          <w:rFonts w:hint="eastAsia"/>
          <w:color w:val="000000" w:themeColor="text1"/>
        </w:rPr>
        <w:instrText>","page":"1166-1175","publisher":"Royal Society</w:instrText>
      </w:r>
      <w:r w:rsidR="00BF34A6" w:rsidRPr="009F7F88">
        <w:rPr>
          <w:color w:val="000000" w:themeColor="text1"/>
        </w:rPr>
        <w:instrText xml:space="preserve">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002069EC" w:rsidRPr="009F7F88">
        <w:rPr>
          <w:color w:val="000000" w:themeColor="text1"/>
        </w:rPr>
        <w:fldChar w:fldCharType="separate"/>
      </w:r>
      <w:r w:rsidR="00BF34A6" w:rsidRPr="009F7F88">
        <w:rPr>
          <w:noProof/>
          <w:color w:val="000000" w:themeColor="text1"/>
          <w:vertAlign w:val="superscript"/>
        </w:rPr>
        <w:t>19</w:t>
      </w:r>
      <w:r w:rsidR="002069EC" w:rsidRPr="009F7F88">
        <w:rPr>
          <w:color w:val="000000" w:themeColor="text1"/>
        </w:rPr>
        <w:fldChar w:fldCharType="end"/>
      </w:r>
      <w:r w:rsidR="00046A05" w:rsidRPr="009F7F88">
        <w:rPr>
          <w:color w:val="000000" w:themeColor="text1"/>
        </w:rPr>
        <w:t xml:space="preserve"> improving the extrusion printability of the inks.</w:t>
      </w:r>
      <w:bookmarkStart w:id="138" w:name="_Hlk45760136"/>
      <w:r w:rsidR="00046A05" w:rsidRPr="009F7F88">
        <w:rPr>
          <w:color w:val="000000" w:themeColor="text1"/>
        </w:rPr>
        <w:t xml:space="preserve"> </w:t>
      </w:r>
      <w:bookmarkEnd w:id="138"/>
      <w:r w:rsidR="00D65B5B" w:rsidRPr="009F7F88">
        <w:rPr>
          <w:color w:val="000000" w:themeColor="text1"/>
        </w:rPr>
        <w:t>We note that t</w:t>
      </w:r>
      <w:r w:rsidR="00046A05" w:rsidRPr="009F7F88">
        <w:rPr>
          <w:color w:val="000000" w:themeColor="text1"/>
        </w:rPr>
        <w:t>he thickener</w:t>
      </w:r>
      <w:r w:rsidR="00F465BB" w:rsidRPr="009F7F88">
        <w:rPr>
          <w:color w:val="000000" w:themeColor="text1"/>
        </w:rPr>
        <w:t>s</w:t>
      </w:r>
      <w:r w:rsidR="00046A05" w:rsidRPr="009F7F88">
        <w:rPr>
          <w:color w:val="000000" w:themeColor="text1"/>
        </w:rPr>
        <w:t xml:space="preserve"> </w:t>
      </w:r>
      <w:r w:rsidR="002320BB" w:rsidRPr="009F7F88">
        <w:rPr>
          <w:color w:val="000000" w:themeColor="text1"/>
        </w:rPr>
        <w:t xml:space="preserve">used in this example </w:t>
      </w:r>
      <w:r w:rsidR="00046A05" w:rsidRPr="009F7F88">
        <w:rPr>
          <w:color w:val="000000" w:themeColor="text1"/>
        </w:rPr>
        <w:t>remain in the gel network skeleton</w:t>
      </w:r>
      <w:r w:rsidR="00AF69A0" w:rsidRPr="009F7F88">
        <w:rPr>
          <w:color w:val="000000" w:themeColor="text1"/>
        </w:rPr>
        <w:t>.</w:t>
      </w:r>
      <w:r w:rsidR="00046A05" w:rsidRPr="009F7F88">
        <w:rPr>
          <w:color w:val="000000" w:themeColor="text1"/>
        </w:rPr>
        <w:t xml:space="preserve"> </w:t>
      </w:r>
      <w:r w:rsidR="00AF69A0" w:rsidRPr="009F7F88">
        <w:rPr>
          <w:color w:val="000000" w:themeColor="text1"/>
        </w:rPr>
        <w:t>S</w:t>
      </w:r>
      <w:r w:rsidR="00046A05" w:rsidRPr="009F7F88">
        <w:rPr>
          <w:color w:val="000000" w:themeColor="text1"/>
        </w:rPr>
        <w:t xml:space="preserve">ubsequent steps such as high-temperature annealing or etching </w:t>
      </w:r>
      <w:r w:rsidR="00805BA3" w:rsidRPr="009F7F88">
        <w:rPr>
          <w:color w:val="000000" w:themeColor="text1"/>
        </w:rPr>
        <w:t xml:space="preserve">are required </w:t>
      </w:r>
      <w:r w:rsidR="00046A05" w:rsidRPr="009F7F88">
        <w:rPr>
          <w:color w:val="000000" w:themeColor="text1"/>
        </w:rPr>
        <w:t>to remove them.</w:t>
      </w:r>
    </w:p>
    <w:p w14:paraId="46649D80" w14:textId="60AF5082" w:rsidR="00B422C6" w:rsidRPr="009F7F88" w:rsidRDefault="00B422C6" w:rsidP="00B422C6">
      <w:pPr>
        <w:pStyle w:val="RSCB02ArticleText"/>
        <w:ind w:firstLine="194"/>
        <w:rPr>
          <w:color w:val="000000" w:themeColor="text1"/>
          <w:lang w:eastAsia="zh-CN"/>
        </w:rPr>
      </w:pPr>
      <w:r w:rsidRPr="009F7F88">
        <w:rPr>
          <w:color w:val="000000" w:themeColor="text1"/>
          <w:lang w:eastAsia="zh-CN"/>
        </w:rPr>
        <w:t xml:space="preserve">Recently, </w:t>
      </w:r>
      <w:r w:rsidR="0021258A" w:rsidRPr="009F7F88">
        <w:rPr>
          <w:color w:val="000000" w:themeColor="text1"/>
          <w:lang w:eastAsia="zh-CN"/>
        </w:rPr>
        <w:t xml:space="preserve">based on </w:t>
      </w:r>
      <w:r w:rsidR="00F465BB" w:rsidRPr="009F7F88">
        <w:rPr>
          <w:color w:val="000000" w:themeColor="text1"/>
          <w:lang w:eastAsia="zh-CN"/>
        </w:rPr>
        <w:t>a similar</w:t>
      </w:r>
      <w:r w:rsidR="0021258A" w:rsidRPr="009F7F88">
        <w:rPr>
          <w:color w:val="000000" w:themeColor="text1"/>
          <w:lang w:eastAsia="zh-CN"/>
        </w:rPr>
        <w:t xml:space="preserve"> method, a breakthrough on printing pure </w:t>
      </w:r>
      <w:r w:rsidR="006255AA" w:rsidRPr="009F7F88">
        <w:rPr>
          <w:color w:val="000000" w:themeColor="text1"/>
        </w:rPr>
        <w:t>SiO</w:t>
      </w:r>
      <w:r w:rsidR="006255AA" w:rsidRPr="009F7F88">
        <w:rPr>
          <w:color w:val="000000" w:themeColor="text1"/>
          <w:vertAlign w:val="subscript"/>
        </w:rPr>
        <w:t>2</w:t>
      </w:r>
      <w:r w:rsidR="00A45872" w:rsidRPr="009F7F88">
        <w:rPr>
          <w:color w:val="000000" w:themeColor="text1"/>
          <w:lang w:eastAsia="zh-CN"/>
        </w:rPr>
        <w:t xml:space="preserve">, polymer-reinforced </w:t>
      </w:r>
      <w:r w:rsidR="006255AA" w:rsidRPr="009F7F88">
        <w:rPr>
          <w:color w:val="000000" w:themeColor="text1"/>
        </w:rPr>
        <w:t>SiO</w:t>
      </w:r>
      <w:r w:rsidR="006255AA" w:rsidRPr="009F7F88">
        <w:rPr>
          <w:color w:val="000000" w:themeColor="text1"/>
          <w:vertAlign w:val="subscript"/>
        </w:rPr>
        <w:t>2</w:t>
      </w:r>
      <w:r w:rsidR="00A45872" w:rsidRPr="009F7F88">
        <w:rPr>
          <w:color w:val="000000" w:themeColor="text1"/>
          <w:lang w:eastAsia="zh-CN"/>
        </w:rPr>
        <w:t>,</w:t>
      </w:r>
      <w:r w:rsidR="0021258A" w:rsidRPr="009F7F88">
        <w:rPr>
          <w:color w:val="000000" w:themeColor="text1"/>
          <w:lang w:eastAsia="zh-CN"/>
        </w:rPr>
        <w:t xml:space="preserve"> </w:t>
      </w:r>
      <w:r w:rsidR="007F586B" w:rsidRPr="009F7F88">
        <w:rPr>
          <w:color w:val="000000" w:themeColor="text1"/>
          <w:lang w:eastAsia="zh-CN"/>
        </w:rPr>
        <w:t xml:space="preserve">or </w:t>
      </w:r>
      <w:r w:rsidR="006255AA" w:rsidRPr="009F7F88">
        <w:rPr>
          <w:color w:val="000000" w:themeColor="text1"/>
        </w:rPr>
        <w:t>SiO</w:t>
      </w:r>
      <w:r w:rsidR="006255AA" w:rsidRPr="009F7F88">
        <w:rPr>
          <w:color w:val="000000" w:themeColor="text1"/>
          <w:vertAlign w:val="subscript"/>
        </w:rPr>
        <w:t>2</w:t>
      </w:r>
      <w:r w:rsidR="007F586B" w:rsidRPr="009F7F88">
        <w:rPr>
          <w:color w:val="000000" w:themeColor="text1"/>
          <w:lang w:eastAsia="zh-CN"/>
        </w:rPr>
        <w:t>-MnO</w:t>
      </w:r>
      <w:r w:rsidR="007F586B" w:rsidRPr="009F7F88">
        <w:rPr>
          <w:color w:val="000000" w:themeColor="text1"/>
          <w:vertAlign w:val="subscript"/>
          <w:lang w:eastAsia="zh-CN"/>
        </w:rPr>
        <w:t>2</w:t>
      </w:r>
      <w:r w:rsidR="007F586B" w:rsidRPr="009F7F88">
        <w:rPr>
          <w:color w:val="000000" w:themeColor="text1"/>
          <w:lang w:eastAsia="zh-CN"/>
        </w:rPr>
        <w:t xml:space="preserve"> </w:t>
      </w:r>
      <w:r w:rsidR="0021258A" w:rsidRPr="009F7F88">
        <w:rPr>
          <w:color w:val="000000" w:themeColor="text1"/>
          <w:lang w:eastAsia="zh-CN"/>
        </w:rPr>
        <w:t>aerogel objects was achieve</w:t>
      </w:r>
      <w:r w:rsidR="00A45872" w:rsidRPr="009F7F88">
        <w:rPr>
          <w:color w:val="000000" w:themeColor="text1"/>
          <w:lang w:eastAsia="zh-CN"/>
        </w:rPr>
        <w:t>d</w:t>
      </w:r>
      <w:r w:rsidR="008850A0" w:rsidRPr="009F7F88">
        <w:rPr>
          <w:color w:val="000000" w:themeColor="text1"/>
          <w:lang w:eastAsia="zh-CN"/>
        </w:rPr>
        <w:t>.</w:t>
      </w:r>
      <w:r w:rsidR="008850A0" w:rsidRPr="009F7F88">
        <w:rPr>
          <w:color w:val="000000" w:themeColor="text1"/>
          <w:vertAlign w:val="superscript"/>
        </w:rPr>
        <w:fldChar w:fldCharType="begin" w:fldLock="1"/>
      </w:r>
      <w:r w:rsidR="004E1277" w:rsidRPr="009F7F88">
        <w:rPr>
          <w:color w:val="000000" w:themeColor="text1"/>
          <w:vertAlign w:val="superscript"/>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008850A0" w:rsidRPr="009F7F88">
        <w:rPr>
          <w:color w:val="000000" w:themeColor="text1"/>
          <w:vertAlign w:val="superscript"/>
        </w:rPr>
        <w:fldChar w:fldCharType="separate"/>
      </w:r>
      <w:r w:rsidR="004E1277" w:rsidRPr="009F7F88">
        <w:rPr>
          <w:noProof/>
          <w:color w:val="000000" w:themeColor="text1"/>
          <w:vertAlign w:val="superscript"/>
        </w:rPr>
        <w:t>179</w:t>
      </w:r>
      <w:r w:rsidR="008850A0" w:rsidRPr="009F7F88">
        <w:rPr>
          <w:color w:val="000000" w:themeColor="text1"/>
          <w:vertAlign w:val="superscript"/>
        </w:rPr>
        <w:fldChar w:fldCharType="end"/>
      </w:r>
      <w:r w:rsidR="0021258A" w:rsidRPr="009F7F88">
        <w:rPr>
          <w:color w:val="000000" w:themeColor="text1"/>
          <w:lang w:eastAsia="zh-CN"/>
        </w:rPr>
        <w:t xml:space="preserve"> </w:t>
      </w:r>
      <w:r w:rsidR="008850A0" w:rsidRPr="009F7F88">
        <w:rPr>
          <w:color w:val="000000" w:themeColor="text1"/>
          <w:lang w:eastAsia="zh-CN"/>
        </w:rPr>
        <w:t xml:space="preserve">The authors demonstrated </w:t>
      </w:r>
      <w:r w:rsidR="0021258A" w:rsidRPr="009F7F88">
        <w:rPr>
          <w:color w:val="000000" w:themeColor="text1"/>
          <w:lang w:eastAsia="zh-CN"/>
        </w:rPr>
        <w:t>3D extrusion</w:t>
      </w:r>
      <w:r w:rsidR="00A45872" w:rsidRPr="009F7F88">
        <w:rPr>
          <w:color w:val="000000" w:themeColor="text1"/>
          <w:lang w:eastAsia="zh-CN"/>
        </w:rPr>
        <w:t xml:space="preserve"> of</w:t>
      </w:r>
      <w:r w:rsidR="00B32582" w:rsidRPr="009F7F88">
        <w:rPr>
          <w:color w:val="000000" w:themeColor="text1"/>
          <w:lang w:eastAsia="zh-CN"/>
        </w:rPr>
        <w:t xml:space="preserve"> </w:t>
      </w:r>
      <w:r w:rsidR="007F586B" w:rsidRPr="009F7F88">
        <w:rPr>
          <w:color w:val="000000" w:themeColor="text1"/>
          <w:lang w:eastAsia="zh-CN"/>
        </w:rPr>
        <w:t xml:space="preserve">hybrid </w:t>
      </w:r>
      <w:r w:rsidR="00D01531" w:rsidRPr="009F7F88">
        <w:rPr>
          <w:color w:val="000000" w:themeColor="text1"/>
          <w:lang w:eastAsia="zh-CN"/>
        </w:rPr>
        <w:t>molecule- (</w:t>
      </w:r>
      <w:r w:rsidR="007F586B" w:rsidRPr="009F7F88">
        <w:rPr>
          <w:color w:val="000000" w:themeColor="text1"/>
          <w:lang w:eastAsia="zh-CN"/>
        </w:rPr>
        <w:t>ethyl silicate</w:t>
      </w:r>
      <w:r w:rsidR="00D01531" w:rsidRPr="009F7F88">
        <w:rPr>
          <w:color w:val="000000" w:themeColor="text1"/>
          <w:lang w:eastAsia="zh-CN"/>
        </w:rPr>
        <w:t>) and nanomaterial-derived (</w:t>
      </w:r>
      <w:r w:rsidR="006255AA" w:rsidRPr="009F7F88">
        <w:rPr>
          <w:color w:val="000000" w:themeColor="text1"/>
        </w:rPr>
        <w:t>SiO</w:t>
      </w:r>
      <w:r w:rsidR="006255AA" w:rsidRPr="009F7F88">
        <w:rPr>
          <w:color w:val="000000" w:themeColor="text1"/>
          <w:vertAlign w:val="subscript"/>
        </w:rPr>
        <w:t>2</w:t>
      </w:r>
      <w:r w:rsidR="00D01531" w:rsidRPr="009F7F88">
        <w:rPr>
          <w:color w:val="000000" w:themeColor="text1"/>
          <w:lang w:eastAsia="zh-CN"/>
        </w:rPr>
        <w:t xml:space="preserve"> aerogels) inks</w:t>
      </w:r>
      <w:r w:rsidR="002320BB" w:rsidRPr="009F7F88">
        <w:rPr>
          <w:color w:val="000000" w:themeColor="text1"/>
          <w:lang w:eastAsia="zh-CN"/>
        </w:rPr>
        <w:t xml:space="preserve">, </w:t>
      </w:r>
      <w:r w:rsidR="008850A0" w:rsidRPr="009F7F88">
        <w:rPr>
          <w:color w:val="000000" w:themeColor="text1"/>
          <w:lang w:eastAsia="zh-CN"/>
        </w:rPr>
        <w:t xml:space="preserve">coupled  </w:t>
      </w:r>
      <w:r w:rsidR="002320BB" w:rsidRPr="009F7F88">
        <w:rPr>
          <w:color w:val="000000" w:themeColor="text1"/>
          <w:lang w:eastAsia="zh-CN"/>
        </w:rPr>
        <w:t>with an ammonia vapour post-treatment</w:t>
      </w:r>
      <w:r w:rsidR="00A45872" w:rsidRPr="009F7F88">
        <w:rPr>
          <w:color w:val="000000" w:themeColor="text1"/>
          <w:lang w:eastAsia="zh-CN"/>
        </w:rPr>
        <w:t xml:space="preserve"> (</w:t>
      </w:r>
      <w:r w:rsidR="00A45872" w:rsidRPr="009F7F88">
        <w:rPr>
          <w:color w:val="000000" w:themeColor="text1"/>
        </w:rPr>
        <w:fldChar w:fldCharType="begin"/>
      </w:r>
      <w:r w:rsidR="00A45872" w:rsidRPr="009F7F88">
        <w:rPr>
          <w:color w:val="000000" w:themeColor="text1"/>
        </w:rPr>
        <w:instrText xml:space="preserve"> REF _Ref41113259 \h </w:instrText>
      </w:r>
      <w:r w:rsidR="00A45872" w:rsidRPr="009F7F88">
        <w:rPr>
          <w:color w:val="000000" w:themeColor="text1"/>
        </w:rPr>
      </w:r>
      <w:r w:rsidR="00A45872"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4</w:t>
      </w:r>
      <w:r w:rsidR="00A45872" w:rsidRPr="009F7F88">
        <w:rPr>
          <w:color w:val="000000" w:themeColor="text1"/>
        </w:rPr>
        <w:fldChar w:fldCharType="end"/>
      </w:r>
      <w:r w:rsidR="00A45872" w:rsidRPr="009F7F88">
        <w:rPr>
          <w:color w:val="000000" w:themeColor="text1"/>
          <w:lang w:eastAsia="zh-CN"/>
        </w:rPr>
        <w:t>),</w:t>
      </w:r>
      <w:r w:rsidR="00A45872" w:rsidRPr="009F7F88">
        <w:rPr>
          <w:color w:val="000000" w:themeColor="text1"/>
          <w:vertAlign w:val="superscript"/>
        </w:rPr>
        <w:fldChar w:fldCharType="begin" w:fldLock="1"/>
      </w:r>
      <w:r w:rsidR="004E1277" w:rsidRPr="009F7F88">
        <w:rPr>
          <w:color w:val="000000" w:themeColor="text1"/>
          <w:vertAlign w:val="superscript"/>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00A45872" w:rsidRPr="009F7F88">
        <w:rPr>
          <w:color w:val="000000" w:themeColor="text1"/>
          <w:vertAlign w:val="superscript"/>
        </w:rPr>
        <w:fldChar w:fldCharType="separate"/>
      </w:r>
      <w:r w:rsidR="004E1277" w:rsidRPr="009F7F88">
        <w:rPr>
          <w:noProof/>
          <w:color w:val="000000" w:themeColor="text1"/>
          <w:vertAlign w:val="superscript"/>
        </w:rPr>
        <w:t>179</w:t>
      </w:r>
      <w:r w:rsidR="00A45872" w:rsidRPr="009F7F88">
        <w:rPr>
          <w:color w:val="000000" w:themeColor="text1"/>
          <w:vertAlign w:val="superscript"/>
        </w:rPr>
        <w:fldChar w:fldCharType="end"/>
      </w:r>
      <w:r w:rsidR="00A45872" w:rsidRPr="009F7F88">
        <w:rPr>
          <w:color w:val="000000" w:themeColor="text1"/>
          <w:lang w:eastAsia="zh-CN"/>
        </w:rPr>
        <w:t xml:space="preserve"> </w:t>
      </w:r>
      <w:r w:rsidR="008850A0" w:rsidRPr="009F7F88">
        <w:rPr>
          <w:color w:val="000000" w:themeColor="text1"/>
          <w:lang w:eastAsia="zh-CN"/>
        </w:rPr>
        <w:t xml:space="preserve">followed by solvent exchange and </w:t>
      </w:r>
      <w:r w:rsidR="004837F5" w:rsidRPr="009F7F88">
        <w:rPr>
          <w:color w:val="000000" w:themeColor="text1"/>
          <w:lang w:eastAsia="zh-CN"/>
        </w:rPr>
        <w:t xml:space="preserve">drying </w:t>
      </w:r>
      <w:r w:rsidR="008850A0" w:rsidRPr="009F7F88">
        <w:rPr>
          <w:color w:val="000000" w:themeColor="text1"/>
          <w:lang w:eastAsia="zh-CN"/>
        </w:rPr>
        <w:t>to solidify the printed structures</w:t>
      </w:r>
      <w:r w:rsidR="00D01531" w:rsidRPr="009F7F88">
        <w:rPr>
          <w:color w:val="000000" w:themeColor="text1"/>
          <w:lang w:eastAsia="zh-CN"/>
        </w:rPr>
        <w:t>.</w:t>
      </w:r>
      <w:r w:rsidR="00834B33" w:rsidRPr="009F7F88">
        <w:rPr>
          <w:color w:val="000000" w:themeColor="text1"/>
          <w:lang w:eastAsia="zh-CN"/>
        </w:rPr>
        <w:t xml:space="preserve"> </w:t>
      </w:r>
      <w:r w:rsidR="008850A0" w:rsidRPr="009F7F88">
        <w:rPr>
          <w:color w:val="000000" w:themeColor="text1"/>
          <w:lang w:eastAsia="zh-CN"/>
        </w:rPr>
        <w:t xml:space="preserve">Here, </w:t>
      </w:r>
      <w:r w:rsidR="006255AA" w:rsidRPr="009F7F88">
        <w:rPr>
          <w:color w:val="000000" w:themeColor="text1"/>
        </w:rPr>
        <w:t>SiO</w:t>
      </w:r>
      <w:r w:rsidR="006255AA" w:rsidRPr="009F7F88">
        <w:rPr>
          <w:color w:val="000000" w:themeColor="text1"/>
          <w:vertAlign w:val="subscript"/>
        </w:rPr>
        <w:t>2</w:t>
      </w:r>
      <w:r w:rsidR="00834B33" w:rsidRPr="009F7F88">
        <w:rPr>
          <w:color w:val="000000" w:themeColor="text1"/>
          <w:lang w:eastAsia="zh-CN"/>
        </w:rPr>
        <w:t xml:space="preserve"> aerogel </w:t>
      </w:r>
      <w:r w:rsidR="008850A0" w:rsidRPr="009F7F88">
        <w:rPr>
          <w:color w:val="000000" w:themeColor="text1"/>
          <w:lang w:eastAsia="zh-CN"/>
        </w:rPr>
        <w:t xml:space="preserve">introduced </w:t>
      </w:r>
      <w:r w:rsidR="00A45872" w:rsidRPr="009F7F88">
        <w:rPr>
          <w:color w:val="000000" w:themeColor="text1"/>
          <w:lang w:eastAsia="zh-CN"/>
        </w:rPr>
        <w:t xml:space="preserve">to the ink formulation </w:t>
      </w:r>
      <w:r w:rsidR="00834B33" w:rsidRPr="009F7F88">
        <w:rPr>
          <w:color w:val="000000" w:themeColor="text1"/>
          <w:lang w:eastAsia="zh-CN"/>
        </w:rPr>
        <w:t xml:space="preserve">not only acts as a thickener in the ink, but also acts as </w:t>
      </w:r>
      <w:r w:rsidR="001D7FF0" w:rsidRPr="009F7F88">
        <w:rPr>
          <w:color w:val="000000" w:themeColor="text1"/>
          <w:lang w:eastAsia="zh-CN"/>
        </w:rPr>
        <w:t>the</w:t>
      </w:r>
      <w:r w:rsidR="00834B33" w:rsidRPr="009F7F88">
        <w:rPr>
          <w:color w:val="000000" w:themeColor="text1"/>
          <w:lang w:eastAsia="zh-CN"/>
        </w:rPr>
        <w:t xml:space="preserve"> skeleton in the final printed structure.</w:t>
      </w:r>
    </w:p>
    <w:p w14:paraId="16C04EB9" w14:textId="2B13F2F5" w:rsidR="00486906" w:rsidRPr="009F7F88" w:rsidRDefault="00A47F06" w:rsidP="00716DAF">
      <w:pPr>
        <w:pStyle w:val="RSCB02ArticleText"/>
        <w:ind w:firstLine="194"/>
        <w:rPr>
          <w:color w:val="000000" w:themeColor="text1"/>
        </w:rPr>
      </w:pPr>
      <w:r w:rsidRPr="009F7F88">
        <w:rPr>
          <w:color w:val="000000" w:themeColor="text1"/>
        </w:rPr>
        <w:fldChar w:fldCharType="begin"/>
      </w:r>
      <w:r w:rsidRPr="009F7F88">
        <w:rPr>
          <w:color w:val="000000" w:themeColor="text1"/>
        </w:rPr>
        <w:instrText xml:space="preserve"> = 3 \* roman </w:instrText>
      </w:r>
      <w:r w:rsidRPr="009F7F88">
        <w:rPr>
          <w:color w:val="000000" w:themeColor="text1"/>
        </w:rPr>
        <w:fldChar w:fldCharType="separate"/>
      </w:r>
      <w:r w:rsidR="00444611" w:rsidRPr="009F7F88">
        <w:rPr>
          <w:noProof/>
          <w:color w:val="000000" w:themeColor="text1"/>
        </w:rPr>
        <w:t>iii</w:t>
      </w:r>
      <w:r w:rsidRPr="009F7F88">
        <w:rPr>
          <w:color w:val="000000" w:themeColor="text1"/>
        </w:rPr>
        <w:fldChar w:fldCharType="end"/>
      </w:r>
      <w:r w:rsidRPr="009F7F88">
        <w:rPr>
          <w:color w:val="000000" w:themeColor="text1"/>
        </w:rPr>
        <w:t xml:space="preserve">) </w:t>
      </w:r>
      <w:r w:rsidR="00716DAF" w:rsidRPr="009F7F88">
        <w:rPr>
          <w:color w:val="000000" w:themeColor="text1"/>
        </w:rPr>
        <w:t xml:space="preserve">For the case of freeze casting, the printing is carried out on a plate or environment at a temperature lower than the freezing point of the ink solvent. This ensures that the printed material is rapidly cooled and solidified </w:t>
      </w:r>
      <w:r w:rsidR="008850A0" w:rsidRPr="009F7F88">
        <w:rPr>
          <w:color w:val="000000" w:themeColor="text1"/>
        </w:rPr>
        <w:t xml:space="preserve">immediately </w:t>
      </w:r>
      <w:r w:rsidR="00716DAF" w:rsidRPr="009F7F88">
        <w:rPr>
          <w:color w:val="000000" w:themeColor="text1"/>
        </w:rPr>
        <w:t>after deposition to retain the original shape. In addition to the conventional extrusion,</w:t>
      </w:r>
      <w:r w:rsidR="00737EBF" w:rsidRPr="009F7F88">
        <w:rPr>
          <w:color w:val="000000" w:themeColor="text1"/>
        </w:rPr>
        <w:fldChar w:fldCharType="begin" w:fldLock="1"/>
      </w:r>
      <w:r w:rsidR="004E1277" w:rsidRPr="009F7F88">
        <w:rPr>
          <w:color w:val="000000" w:themeColor="text1"/>
        </w:rPr>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w:instrText>
      </w:r>
      <w:r w:rsidR="004E1277" w:rsidRPr="009F7F88">
        <w:rPr>
          <w:rFonts w:hint="eastAsia"/>
          <w:color w:val="000000" w:themeColor="text1"/>
        </w:rPr>
        <w:instrText>,"suffix":""}],"container-title":"Advanced Materials","id":"ITEM-1","issue":"36","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却至常温固化，通风厨中自然升华干燥得到。</w:instrText>
      </w:r>
      <w:r w:rsidR="004E1277" w:rsidRPr="009F7F88">
        <w:rPr>
          <w:rFonts w:hint="eastAsia"/>
          <w:color w:val="000000" w:themeColor="text1"/>
        </w:rPr>
        <w:instrText>\n</w:instrText>
      </w:r>
      <w:r w:rsidR="004E1277" w:rsidRPr="009F7F88">
        <w:rPr>
          <w:rFonts w:hint="eastAsia"/>
          <w:color w:val="000000" w:themeColor="text1"/>
        </w:rPr>
        <w:instrText>溶剂分别用</w:instrText>
      </w:r>
      <w:r w:rsidR="004E1277" w:rsidRPr="009F7F88">
        <w:rPr>
          <w:rFonts w:hint="eastAsia"/>
          <w:color w:val="000000" w:themeColor="text1"/>
        </w:rPr>
        <w:instrText>2</w:instrText>
      </w:r>
      <w:r w:rsidR="004E1277" w:rsidRPr="009F7F88">
        <w:rPr>
          <w:rFonts w:hint="eastAsia"/>
          <w:color w:val="000000" w:themeColor="text1"/>
        </w:rPr>
        <w:instrText>种</w:instrText>
      </w:r>
      <w:r w:rsidR="004E1277" w:rsidRPr="009F7F88">
        <w:rPr>
          <w:rFonts w:hint="eastAsia"/>
          <w:color w:val="000000" w:themeColor="text1"/>
        </w:rPr>
        <w:instrText>: i)</w:instrText>
      </w:r>
      <w:r w:rsidR="004E1277" w:rsidRPr="009F7F88">
        <w:rPr>
          <w:rFonts w:hint="eastAsia"/>
          <w:color w:val="000000" w:themeColor="text1"/>
        </w:rPr>
        <w:instrText>苯酚</w:instrText>
      </w:r>
      <w:r w:rsidR="004E1277" w:rsidRPr="009F7F88">
        <w:rPr>
          <w:rFonts w:hint="eastAsia"/>
          <w:color w:val="000000" w:themeColor="text1"/>
        </w:rPr>
        <w:instrText xml:space="preserve">phenol (C 6 H 6 O: melting temperature, T M = 40.5 </w:instrText>
      </w:r>
      <w:r w:rsidR="004E1277" w:rsidRPr="009F7F88">
        <w:rPr>
          <w:rFonts w:hint="eastAsia"/>
          <w:color w:val="000000" w:themeColor="text1"/>
        </w:rPr>
        <w:instrText>°</w:instrText>
      </w:r>
      <w:r w:rsidR="004E1277" w:rsidRPr="009F7F88">
        <w:rPr>
          <w:rFonts w:hint="eastAsia"/>
          <w:color w:val="000000" w:themeColor="text1"/>
        </w:rPr>
        <w:instrText xml:space="preserve">C, vapor pressure at room temperature, P T = 47 Pa) [ 10 ] because of its prior use as a graphene exfoliant and solvent, [ 11 ] and ii) </w:instrText>
      </w:r>
      <w:r w:rsidR="004E1277" w:rsidRPr="009F7F88">
        <w:rPr>
          <w:rFonts w:hint="eastAsia"/>
          <w:color w:val="000000" w:themeColor="text1"/>
        </w:rPr>
        <w:instrText>樟脑</w:instrText>
      </w:r>
      <w:r w:rsidR="004E1277" w:rsidRPr="009F7F88">
        <w:rPr>
          <w:rFonts w:hint="eastAsia"/>
          <w:color w:val="000000" w:themeColor="text1"/>
        </w:rPr>
        <w:instrText xml:space="preserve">camphene (C 10 H 16 : T M = 51.5 </w:instrText>
      </w:r>
      <w:r w:rsidR="004E1277" w:rsidRPr="009F7F88">
        <w:rPr>
          <w:rFonts w:hint="eastAsia"/>
          <w:color w:val="000000" w:themeColor="text1"/>
        </w:rPr>
        <w:instrText>°</w:instrText>
      </w:r>
      <w:r w:rsidR="004E1277" w:rsidRPr="009F7F88">
        <w:rPr>
          <w:rFonts w:hint="eastAsia"/>
          <w:color w:val="000000" w:themeColor="text1"/>
        </w:rPr>
        <w:instrText>C, P T = 400 Pa)\n</w:instrText>
      </w:r>
      <w:r w:rsidR="004E1277" w:rsidRPr="009F7F88">
        <w:rPr>
          <w:rFonts w:hint="eastAsia"/>
          <w:color w:val="000000" w:themeColor="text1"/>
        </w:rPr>
        <w:instrText>石墨烯气凝胶</w:instrText>
      </w:r>
      <w:r w:rsidR="004E1277" w:rsidRPr="009F7F88">
        <w:rPr>
          <w:rFonts w:hint="eastAsia"/>
          <w:color w:val="000000" w:themeColor="text1"/>
        </w:rPr>
        <w:instrText>","page":"7993-8000","title":"Pristine Graphene Aerogels by Room-Temperature Freeze Gelation"</w:instrText>
      </w:r>
      <w:r w:rsidR="004E1277" w:rsidRPr="009F7F88">
        <w:rPr>
          <w:color w:val="000000" w:themeColor="text1"/>
        </w:rPr>
        <w:instrText>,"type":"article-journal","volume":"28"},"uris":["http://www.mendeley.com/documents/?uuid=3f40973a-a091-4a15-8868-33948eaa0ddc"]},{"id":"ITEM-2","itemData":{"DOI":"10.1016/j.matlet.2017.09.015","ISSN":"18734979","abstract":"In the present work, dissolved cellulose has been 3D bioprinted to produce complex structures with ordered interconnected pores. The process consists of the dissolution of dissolving pulps in N-methylmorpholine-N-oxide (NMMO), multilayered dispensing, water removal of NMMO and freeze-drying. 3D bioprinting of cellulose/NMMO solution at 70 °C was analogous to that of thermoplastics by the process of melting and solidification to produce cellulose/NMMO objects in the solid form. However, 3D bioprinting of cellulose/NMMO solution at a higher temperature than 70 °C produced cellulose/NMMO objects in the gel form. Cellulose was regenerated by water; thereafter, freeze-drying treatment maintained the 3D bioprinted structures without collapsing. The final cellulose products had remarkable Young's compressive modulus (12.9 MPa) and tensile modulus (160.6 MPa). This work demonstrated the feasibility of cellulose as an alternative in the 3D printing industry to the production of complex structures.","author":[{"dropping-particle":"","family":"Li","given":"Lei","non-dropping-particle":"","parse-names":false,"suffix":""},{"dropping-particle":"","family":"Zhu","given":"Yufang","non-dropping-particle":"","parse-names":false,"suffix":""},{"dropping-particle":"","family":"Yang","given":"Junhe","non-dr</w:instrText>
      </w:r>
      <w:r w:rsidR="004E1277" w:rsidRPr="009F7F88">
        <w:rPr>
          <w:rFonts w:hint="eastAsia"/>
          <w:color w:val="000000" w:themeColor="text1"/>
        </w:rPr>
        <w:instrText>opping-particle":"","parse-names":false,"suffix":""}],"container-title":"Materials Letters","id":"ITEM-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气凝胶</w:instrText>
      </w:r>
      <w:r w:rsidR="004E1277" w:rsidRPr="009F7F88">
        <w:rPr>
          <w:rFonts w:hint="eastAsia"/>
          <w:color w:val="000000" w:themeColor="text1"/>
        </w:rPr>
        <w:instrText>","page":"136-138","publisher":"Elsevier B.V.","title":"3D bioprinting of cellulose with con</w:instrText>
      </w:r>
      <w:r w:rsidR="004E1277" w:rsidRPr="009F7F88">
        <w:rPr>
          <w:color w:val="000000" w:themeColor="text1"/>
        </w:rPr>
        <w:instrText>trolled porous structures from NMMO","type":"article-journal","volume":"210"},"uris":["http://www.mendeley.com/documents/?uuid=825d0f6f-3988-4eb3-8de9-3d1273c181e0"]},{"id":"ITEM-3","itemData":{"DOI":"10.3390/colloids3020046","ISSN":"2504-5377","abstract":"Aerogel objects inspired by plant cell wall components and structures were fabricated using extrusion-based 3D printing at cryogenic temperatures. The printing process combines 3D printing with the alignment of rod-shaped nanoparticles through the freeze-casting of aqueous inks. We have named this method direct cryo writing (DCW) as it encompasses in a single processing step traditional directional freeze casting and the spatial fidelity of 3D printing. DCW is demonstrated with inks that are composed of an aqueous mixture of cellulose nanocrystals (CNCs) and xyloglucan (XG), which are the major building blocks of plant cell walls. Rapid fixation of the inks is achieved through tailored rheological properties and controlled directional freezing. Morphological evaluation revealed the role of ice crystal growth in the alignment of CNCs and XG. The structure of the aerogels changed from organized and tubular to disordered and flakey pores with an increase in XG content. The internal structure of the printed objects mimics the structure of various wood species and can therefore be used to create wood-like structures via additive manufacturing technologies using only renewable wood-based materials.","author":[{"dropping-particle":"","family":"Kam","given":"Doron","non-dropping-particle":"","parse-names":false,"suffix":""},{"dropping-particle":"","family":"Chasnitsky","given":"Michael","non-dropping-particle":"","parse-names":false,"suffix":""},{"dropping-particle":"","family":"Nowogrodski","given":"Chen","non-dropping-particle":"","parse-names":false,"suffix":""},{"dropping-particle":"","family":"Braslavsky","given":"Ido","non-dropping-particle":"","parse-names":false,"suffix":""},{"dropping-particle":"","family":"Abitbol","given":"Tiffany","non-dropping-particle":"","parse-names":false,"suffix":""},{"dropping-particle":"","family":"Magdassi","given":"Shlomo","non-dropping-particle":"","parse-names":false,"suffix":""},{"dropping-particle":"","family":"Shoseyov","given":"Oded","non-dropping-particle":"","parse</w:instrText>
      </w:r>
      <w:r w:rsidR="004E1277" w:rsidRPr="009F7F88">
        <w:rPr>
          <w:rFonts w:hint="eastAsia"/>
          <w:color w:val="000000" w:themeColor="text1"/>
        </w:rPr>
        <w:instrText>-names":false,"suffix":""}],"container-title":"Colloids and Interfaces","id":"ITEM-3","issue":"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w:instrText>
      </w:r>
      <w:r w:rsidR="004E1277" w:rsidRPr="009F7F88">
        <w:rPr>
          <w:rFonts w:hint="eastAsia"/>
          <w:color w:val="000000" w:themeColor="text1"/>
        </w:rPr>
        <w:instrText>3D</w:instrText>
      </w:r>
      <w:r w:rsidR="004E1277" w:rsidRPr="009F7F88">
        <w:rPr>
          <w:rFonts w:hint="eastAsia"/>
          <w:color w:val="000000" w:themeColor="text1"/>
        </w:rPr>
        <w:instrText>打印对齐的纤维素纳米晶体</w:instrText>
      </w:r>
      <w:r w:rsidR="004E1277" w:rsidRPr="009F7F88">
        <w:rPr>
          <w:rFonts w:hint="eastAsia"/>
          <w:color w:val="000000" w:themeColor="text1"/>
        </w:rPr>
        <w:instrText>\n</w:instrText>
      </w:r>
      <w:r w:rsidR="004E1277" w:rsidRPr="009F7F88">
        <w:rPr>
          <w:rFonts w:hint="eastAsia"/>
          <w:color w:val="000000" w:themeColor="text1"/>
        </w:rPr>
        <w:instrText>受到植物细胞壁的启发，直接进行气凝胶的低温书写</w:instrText>
      </w:r>
      <w:r w:rsidR="004E1277" w:rsidRPr="009F7F88">
        <w:rPr>
          <w:rFonts w:hint="eastAsia"/>
          <w:color w:val="000000" w:themeColor="text1"/>
        </w:rPr>
        <w:instrText>","page":"46","title":"Direct Cryo Writing of Aerogels Via 3D Printin</w:instrText>
      </w:r>
      <w:r w:rsidR="004E1277" w:rsidRPr="009F7F88">
        <w:rPr>
          <w:color w:val="000000" w:themeColor="text1"/>
        </w:rPr>
        <w:instrText>g of Aligned Cellulose Nanocrystals Inspired by the Plant Cell Wall","type":"article-journal","volume":"3"},"uris":["http://www.mendeley.com/documents/?uuid=08b27e8d-5160-4018-b725-a99a2d9c5d17"]},{"id":"ITEM-4","itemData":{"DOI":"10.1039/d0ta02590a","ISSN":"2050-7488","abstract":"Auxetic architectures with a negative Poisson’s ratio have attracted increasing attention due to their intriguing physical properties, numerous promising applications and recent advancements in manufacturing techniques. However, fabrication of three-dimensional...Auxetic architectures with a negative Poisson’s ratio have attracted increasing attention due to their intriguing physical properties, numerous promising applications and recent advancements in manufacturing techniques. However, fabrication of three-dimensional (3D) polymeric auxetic architectures with tailored hierarchically porous structure and desired physical/mechanical properties remains challenging. Herein, 3D nanofibrous Kevlar aerogel architectures with porosity at multi-scales have been designed and fabricated through a new additive manufacturing strategy, i.e., integration of direct ink writing and freeze-casting with non-toxic solvent-based inks following special drying techniques. The highly porous 3D nanofibrous Kevlar aerogel architectures achieve excellent mechanical properties with ultralow density (down to 11.9 mg·cm-3) and large specific surface area (up to 350 m2·g-1). The Poisson’s ratio is tunable in a wide range, spanning from −0.8 to 0.4, by adjusting the spatial arrangement of the struts in geometries. Finally, these nanofibrous Kevlar aerogel architectures have been further functionalized into hydrophobic, luminescent and thermal-responsive architectures by using fluorocarbon resin, functional dyes and organic phase-change materials respectively. The multi-functionalizable auxetic aerogel architectures demonstrate potentials for a broad range of applications.","author":[{"dropping-particle":"","family":"Cheng","given":"Qingqing","non-dropping-particle":"","parse-names":false,"suffix":""},{"dropping-particle":"","family":"Liu","given":"Yang","non-dropping-particle":"","parse-names":false,"suffix":""},{"dropping-particle":"","family":"Lyu","given":"Jing","non-dropping-particle":"","parse-names":false,"suffix":""},{"dropping-particle":"","family":"Lu","given":"Qiang","non-dropping-particle":"","parse-names":false,"suffix":""},{"dropping-particle":"","family":"Zhang","given":"Xuetong","non-dropping-particle":"","parse-names":false,"suffix":""},{"dropping-particle":"","family":"Song","given":"Wenhui","non-dropping-particle":"","parse-names":false,"suffix":""}],"container-title":"Journal of Materials Chemistry A","id":"ITEM-4","issued":{"date-parts":[["2020"]]},"page":"14243-14253","publisher":"Royal Society of Chemistry (RSC)","title":"3D printing-directed auxetic Kevlar aerogel architectures with multi-functionalizable properties","type":"article-journal","volume":"8"},"uris":["http://www.mendeley.com/documents/?uuid=eacf67f3-4491-3737-941e-33a1f9a4a7ed"]}],"mendeley":{"formattedCitation":"&lt;sup&gt;178,219,220,223&lt;/sup&gt;","plainTextFormattedCitation":"178,219,220,223","previouslyFormattedCitation":"&lt;sup&gt;176,217,218,221&lt;/sup&gt;"},"properties":{"noteIndex":0},"schema":"https://github.com/citation-style-language/schema/raw/master/csl-citation.json"}</w:instrText>
      </w:r>
      <w:r w:rsidR="00737EBF" w:rsidRPr="009F7F88">
        <w:rPr>
          <w:color w:val="000000" w:themeColor="text1"/>
        </w:rPr>
        <w:fldChar w:fldCharType="separate"/>
      </w:r>
      <w:r w:rsidR="004E1277" w:rsidRPr="009F7F88">
        <w:rPr>
          <w:noProof/>
          <w:color w:val="000000" w:themeColor="text1"/>
          <w:vertAlign w:val="superscript"/>
        </w:rPr>
        <w:t>178,219,220,223</w:t>
      </w:r>
      <w:r w:rsidR="00737EBF" w:rsidRPr="009F7F88">
        <w:rPr>
          <w:color w:val="000000" w:themeColor="text1"/>
        </w:rPr>
        <w:fldChar w:fldCharType="end"/>
      </w:r>
      <w:r w:rsidR="00486906" w:rsidRPr="009F7F88">
        <w:rPr>
          <w:color w:val="000000" w:themeColor="text1"/>
          <w:lang w:val="en-US"/>
        </w:rPr>
        <w:t xml:space="preserve"> </w:t>
      </w:r>
      <w:r w:rsidR="00716DAF" w:rsidRPr="009F7F88">
        <w:rPr>
          <w:color w:val="000000" w:themeColor="text1"/>
        </w:rPr>
        <w:t>3D drop-on-demand inkjet printing can also be combined with freeze-curing,</w:t>
      </w:r>
      <w:r w:rsidR="00737EBF" w:rsidRPr="009F7F88">
        <w:rPr>
          <w:color w:val="000000" w:themeColor="text1"/>
        </w:rPr>
        <w:fldChar w:fldCharType="begin" w:fldLock="1"/>
      </w:r>
      <w:r w:rsidR="004E1277"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004E1277" w:rsidRPr="009F7F88">
        <w:rPr>
          <w:rFonts w:hint="eastAsia"/>
          <w:color w:val="000000" w:themeColor="text1"/>
        </w:rPr>
        <w:instrText>"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金属银纳米线气凝胶</w:instrText>
      </w:r>
      <w:r w:rsidR="004E1277" w:rsidRPr="009F7F88">
        <w:rPr>
          <w:rFonts w:hint="eastAsia"/>
          <w:color w:val="000000" w:themeColor="text1"/>
        </w:rPr>
        <w:instrText>\n</w:instrText>
      </w:r>
      <w:r w:rsidR="004E1277" w:rsidRPr="009F7F88">
        <w:rPr>
          <w:rFonts w:hint="eastAsia"/>
          <w:color w:val="000000" w:themeColor="text1"/>
        </w:rPr>
        <w:instrText>可压缩可伸长可变泊松比（从负变到正）</w:instrText>
      </w:r>
      <w:r w:rsidR="004E1277" w:rsidRPr="009F7F88">
        <w:rPr>
          <w:rFonts w:hint="eastAsia"/>
          <w:color w:val="000000" w:themeColor="text1"/>
        </w:rPr>
        <w:instrText>","page":"1701756","title":"3D Printing Hierarchical Silver Nanowire Aerogel with Highly Compressive Resilience and Tensile Elongation through Tunable Poisson's Ratio","type":"art</w:instrText>
      </w:r>
      <w:r w:rsidR="004E1277" w:rsidRPr="009F7F88">
        <w:rPr>
          <w:color w:val="000000" w:themeColor="text1"/>
        </w:rPr>
        <w:instrText>icle-journal","volume":"13"},"uris":["http://www.mendeley.com/documents/?uuid=e6705bbd-552b-440c-802d-aebf688a7c53"]},{"id":"ITEM-2","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w:instrText>
      </w:r>
      <w:r w:rsidR="004E1277" w:rsidRPr="009F7F88">
        <w:rPr>
          <w:rFonts w:hint="eastAsia"/>
          <w:color w:val="000000" w:themeColor="text1"/>
        </w:rPr>
        <w:instrText>fix":""}],"container-title":"Small","id":"ITEM-2","issue":"13","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page":"1702-1708","title":"3D Printing of Graphene Aerogels","type":"article-journal","volume":"12"},"uris":["http://www.mendeley.co</w:instrText>
      </w:r>
      <w:r w:rsidR="004E1277" w:rsidRPr="009F7F88">
        <w:rPr>
          <w:color w:val="000000" w:themeColor="text1"/>
        </w:rPr>
        <w:instrText>m/documents/?uuid=3ced1211-eada-46d6-b621-d61d1f2f39c2"]},{"id":"ITEM-3","itemData":{"DOI":"10.1016/j.nanoen.2019.104124","ISSN":"22112855","author":[{"dropping-particle":"","family":"Ma","given":"Chenxiang","non-dropping-particle":"","parse-names":false,"suffix":""},{"dropping-particle":"","family":"Wang","given":"Ruoxing","non-dropping-particle":"","parse-names":false,"suffix":""},{"dropping-particle":"","family":"Tetik","given":"Halil","non-dropping-particle":"","parse-names":false,"suffix":""},{"dropping-particle":"","family":"Gao","given":"Shengjie","non-dropping-particle":"","parse-names":false,"suffix":""},{"dropping-particle":"","family":"Wu","given":"Min","non-dropping-particle":"","parse-names":false,"suffix":""},{"dropping-particle":"","family":"Tang","given":"Zhiyuan","non-dropping-particle":"","parse-names":false,"suffix":""},{"dropping-particle":"","family":"Lin","given":"Dong","non-dropping-particle":"","parse-names":false,"suffix":""},{"dropping-particle":"","family":"Ding","given":"Dong","non-dropping-particle":"","parse-names":false,"suffix":""},{"dropping-particle":"","family":"Wu","given":"Wenzhuo","non-dropping-particle":"","parse-names":false,"suffix":""}],"container-title":"Nano Energy","id":"ITEM-3","issued":{"date-parts":[["2019"]</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锰</w:instrText>
      </w:r>
      <w:r w:rsidR="004E1277" w:rsidRPr="009F7F88">
        <w:rPr>
          <w:rFonts w:hint="eastAsia"/>
          <w:color w:val="000000" w:themeColor="text1"/>
        </w:rPr>
        <w:instrText>-</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电极</w:instrText>
      </w:r>
      <w:r w:rsidR="004E1277" w:rsidRPr="009F7F88">
        <w:rPr>
          <w:rFonts w:hint="eastAsia"/>
          <w:color w:val="000000" w:themeColor="text1"/>
        </w:rPr>
        <w:instrText>","page":"104124","publisher":"Elsevier Ltd","title":"Hybrid nanomanufacturing of mixed-dimensional manganese oxide/graphene aerogel macroporous hierarchy for ultralight efficient supercapacitor electrodes in self-p</w:instrText>
      </w:r>
      <w:r w:rsidR="004E1277" w:rsidRPr="009F7F88">
        <w:rPr>
          <w:color w:val="000000" w:themeColor="text1"/>
        </w:rPr>
        <w:instrText>owered ubiquitous nanosystems","type":"article-journal","volume":"66"},"uris":["http://www.mendeley.com/documents/?uuid=de238bef-b45f-4929-b645-8d1c06b9d406"]},{"id":"ITEM-4","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parse-names":false,"suffix":""},{"dropping-particle":"","family":"Li",</w:instrText>
      </w:r>
      <w:r w:rsidR="004E1277" w:rsidRPr="009F7F88">
        <w:rPr>
          <w:rFonts w:hint="eastAsia"/>
          <w:color w:val="000000" w:themeColor="text1"/>
        </w:rPr>
        <w:instrText>"given":"Jun","non-dropping-particle":"","parse-names":false,"suffix":""}],"container-title":"Materials and Design","id":"ITEM-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MoS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钠离子电池阳极</w:instrText>
      </w:r>
      <w:r w:rsidR="004E1277" w:rsidRPr="009F7F88">
        <w:rPr>
          <w:rFonts w:hint="eastAsia"/>
          <w:color w:val="000000" w:themeColor="text1"/>
        </w:rPr>
        <w:instrText>","page":"107689","publisher":"The Authors","tit</w:instrText>
      </w:r>
      <w:r w:rsidR="004E1277" w:rsidRPr="009F7F88">
        <w:rPr>
          <w:color w:val="000000" w:themeColor="text1"/>
        </w:rPr>
        <w:instrText>le":"3D printing of hybrid MoS2-graphene aerogels as highly porous electrode materials for sodium ion battery anodes","type":"article-journal","volume":"170"},"uris":["http://www.mendeley.com/documents/?uuid=4768fe48-bba9-470c-ae71-63f2976280f3"]}],"mendeley":{"formattedCitation":"&lt;sup&gt;54,109,241,242&lt;/sup&gt;","plainTextFormattedCitation":"54,109,241,242","previouslyFormattedCitation":"&lt;sup&gt;54,109,239,240&lt;/sup&gt;"},"properties":{"noteIndex":0},"schema":"https://github.com/citation-style-language/schema/raw/master/csl-citation.json"}</w:instrText>
      </w:r>
      <w:r w:rsidR="00737EBF" w:rsidRPr="009F7F88">
        <w:rPr>
          <w:color w:val="000000" w:themeColor="text1"/>
        </w:rPr>
        <w:fldChar w:fldCharType="separate"/>
      </w:r>
      <w:r w:rsidR="004E1277" w:rsidRPr="009F7F88">
        <w:rPr>
          <w:noProof/>
          <w:color w:val="000000" w:themeColor="text1"/>
          <w:vertAlign w:val="superscript"/>
        </w:rPr>
        <w:t>54,109,241,242</w:t>
      </w:r>
      <w:r w:rsidR="00737EBF" w:rsidRPr="009F7F88">
        <w:rPr>
          <w:color w:val="000000" w:themeColor="text1"/>
        </w:rPr>
        <w:fldChar w:fldCharType="end"/>
      </w:r>
      <w:r w:rsidR="00716DAF" w:rsidRPr="009F7F88">
        <w:rPr>
          <w:color w:val="000000" w:themeColor="text1"/>
        </w:rPr>
        <w:t xml:space="preserve"> where overhanging structures using a multi-nozzle system can be </w:t>
      </w:r>
      <w:r w:rsidR="008850A0" w:rsidRPr="009F7F88">
        <w:rPr>
          <w:color w:val="000000" w:themeColor="text1"/>
        </w:rPr>
        <w:t>achieved</w:t>
      </w:r>
      <w:r w:rsidR="00716DAF" w:rsidRPr="009F7F88">
        <w:rPr>
          <w:color w:val="000000" w:themeColor="text1"/>
        </w:rPr>
        <w:t>. For this, water can be loaded in one of the nozzles to print “blank” ice as a temporary support.</w:t>
      </w:r>
      <w:r w:rsidR="00716DAF" w:rsidRPr="009F7F88">
        <w:rPr>
          <w:color w:val="000000" w:themeColor="text1"/>
        </w:rPr>
        <w:fldChar w:fldCharType="begin" w:fldLock="1"/>
      </w:r>
      <w:r w:rsidR="00BF34A6" w:rsidRPr="009F7F88">
        <w:rPr>
          <w:color w:val="000000" w:themeColor="text1"/>
        </w:rPr>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w:instrText>
      </w:r>
      <w:r w:rsidR="00BF34A6" w:rsidRPr="009F7F88">
        <w:rPr>
          <w:rFonts w:hint="eastAsia"/>
          <w:color w:val="000000" w:themeColor="text1"/>
        </w:rPr>
        <w:instrText>rts":[["2016"]]},"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石墨烯气凝胶</w:instrText>
      </w:r>
      <w:r w:rsidR="00BF34A6" w:rsidRPr="009F7F88">
        <w:rPr>
          <w:rFonts w:hint="eastAsia"/>
          <w:color w:val="000000" w:themeColor="text1"/>
        </w:rPr>
        <w:instrText>","page":"1702-1708","title":"3D Printing of Graphene Aerogels","type":"article-journal","volume":"12"},"uris":["http://www.mendeley.com/documents/?uuid=3ced1211-eada-46d6-b621-d61d1f2f39c2"]}],"mendeley":{"formatted</w:instrText>
      </w:r>
      <w:r w:rsidR="00BF34A6" w:rsidRPr="009F7F88">
        <w:rPr>
          <w:color w:val="000000" w:themeColor="text1"/>
        </w:rPr>
        <w:instrText>Citation":"&lt;sup&gt;109&lt;/sup&gt;","plainTextFormattedCitation":"109","previouslyFormattedCitation":"&lt;sup&gt;109&lt;/sup&gt;"},"properties":{"noteIndex":0},"schema":"https://github.com/citation-style-language/schema/raw/master/csl-citation.json"}</w:instrText>
      </w:r>
      <w:r w:rsidR="00716DAF" w:rsidRPr="009F7F88">
        <w:rPr>
          <w:color w:val="000000" w:themeColor="text1"/>
        </w:rPr>
        <w:fldChar w:fldCharType="separate"/>
      </w:r>
      <w:r w:rsidR="00BF34A6" w:rsidRPr="009F7F88">
        <w:rPr>
          <w:noProof/>
          <w:color w:val="000000" w:themeColor="text1"/>
          <w:vertAlign w:val="superscript"/>
        </w:rPr>
        <w:t>109</w:t>
      </w:r>
      <w:r w:rsidR="00716DAF" w:rsidRPr="009F7F88">
        <w:rPr>
          <w:color w:val="000000" w:themeColor="text1"/>
        </w:rPr>
        <w:fldChar w:fldCharType="end"/>
      </w:r>
      <w:r w:rsidR="00716DAF" w:rsidRPr="009F7F88">
        <w:rPr>
          <w:color w:val="000000" w:themeColor="text1"/>
        </w:rPr>
        <w:t xml:space="preserve"> This strategy can also be divided into low-temperature- and room temperature freeze-curing.</w:t>
      </w:r>
    </w:p>
    <w:p w14:paraId="2E39B933" w14:textId="60240B84" w:rsidR="008A76DC" w:rsidRPr="009F7F88" w:rsidRDefault="008A76DC" w:rsidP="008A76DC">
      <w:pPr>
        <w:pStyle w:val="RSCB02ArticleText"/>
        <w:ind w:firstLine="194"/>
        <w:rPr>
          <w:color w:val="000000" w:themeColor="text1"/>
          <w:lang w:eastAsia="zh-CN"/>
        </w:rPr>
      </w:pPr>
      <w:r w:rsidRPr="009F7F88">
        <w:rPr>
          <w:color w:val="000000" w:themeColor="text1"/>
        </w:rPr>
        <w:t>For the case of low-temperature freeze-curing, water is used as the ink solvent (</w:t>
      </w:r>
      <w:r w:rsidRPr="009F7F88">
        <w:rPr>
          <w:color w:val="000000" w:themeColor="text1"/>
        </w:rPr>
        <w:fldChar w:fldCharType="begin"/>
      </w:r>
      <w:r w:rsidRPr="009F7F88">
        <w:rPr>
          <w:color w:val="000000" w:themeColor="text1"/>
        </w:rPr>
        <w:instrText xml:space="preserve"> REF _Ref41146402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15</w:t>
      </w:r>
      <w:r w:rsidRPr="009F7F88">
        <w:rPr>
          <w:color w:val="000000" w:themeColor="text1"/>
        </w:rPr>
        <w:fldChar w:fldCharType="end"/>
      </w:r>
      <w:r w:rsidRPr="009F7F88">
        <w:rPr>
          <w:color w:val="000000" w:themeColor="text1"/>
        </w:rPr>
        <w:t>). The temperature of the cold plate is generally set from -30 °C to -25 °C when using 3D drop-on-demand inkjet printing.</w:t>
      </w:r>
      <w:r w:rsidRPr="009F7F88">
        <w:rPr>
          <w:color w:val="000000" w:themeColor="text1"/>
        </w:rPr>
        <w:fldChar w:fldCharType="begin" w:fldLock="1"/>
      </w:r>
      <w:r w:rsidR="004E1277"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004E1277" w:rsidRPr="009F7F88">
        <w:rPr>
          <w:rFonts w:hint="eastAsia"/>
          <w:color w:val="000000" w:themeColor="text1"/>
        </w:rPr>
        <w:instrText>"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金属银纳米线气凝胶</w:instrText>
      </w:r>
      <w:r w:rsidR="004E1277" w:rsidRPr="009F7F88">
        <w:rPr>
          <w:rFonts w:hint="eastAsia"/>
          <w:color w:val="000000" w:themeColor="text1"/>
        </w:rPr>
        <w:instrText>\n</w:instrText>
      </w:r>
      <w:r w:rsidR="004E1277" w:rsidRPr="009F7F88">
        <w:rPr>
          <w:rFonts w:hint="eastAsia"/>
          <w:color w:val="000000" w:themeColor="text1"/>
        </w:rPr>
        <w:instrText>可压缩可伸长可变泊松比（从负变到正）</w:instrText>
      </w:r>
      <w:r w:rsidR="004E1277" w:rsidRPr="009F7F88">
        <w:rPr>
          <w:rFonts w:hint="eastAsia"/>
          <w:color w:val="000000" w:themeColor="text1"/>
        </w:rPr>
        <w:instrText>","page":"1701756","title":"3D Printing Hierarchical Silver Nanowire Aerogel with Highly Compressive Resilience and Tensile Elongation through Tunable Poisson's Ratio","type":"art</w:instrText>
      </w:r>
      <w:r w:rsidR="004E1277" w:rsidRPr="009F7F88">
        <w:rPr>
          <w:color w:val="000000" w:themeColor="text1"/>
        </w:rPr>
        <w:instrText>icle-journal","volume":"13"},"uris":["http://www.mendeley.com/documents/?uuid=e6705bbd-552b-440c-802d-aebf688a7c53"]},{"id":"ITEM-2","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w:instrText>
      </w:r>
      <w:r w:rsidR="004E1277" w:rsidRPr="009F7F88">
        <w:rPr>
          <w:rFonts w:hint="eastAsia"/>
          <w:color w:val="000000" w:themeColor="text1"/>
        </w:rPr>
        <w:instrText>fix":""}],"container-title":"Small","id":"ITEM-2","issue":"13","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page":"1702-1708","title":"3D Printing of Graphene Aerogels","type":"article-journal","volume":"12"},"uris":["http://www.mendeley.co</w:instrText>
      </w:r>
      <w:r w:rsidR="004E1277" w:rsidRPr="009F7F88">
        <w:rPr>
          <w:color w:val="000000" w:themeColor="text1"/>
        </w:rPr>
        <w:instrText>m/documents/?uuid=3ced1211-eada-46d6-b621-d61d1f2f39c2"]},{"id":"ITEM-3","itemData":{"DOI":"10.1016/j.nanoen.2019.104124","ISSN":"22112855","author":[{"dropping-particle":"","family":"Ma","given":"Chenxiang","non-dropping-particle":"","parse-names":false,"suffix":""},{"dropping-particle":"","family":"Wang","given":"Ruoxing","non-dropping-particle":"","parse-names":false,"suffix":""},{"dropping-particle":"","family":"Tetik","given":"Halil","non-dropping-particle":"","parse-names":false,"suffix":""},{"dropping-particle":"","family":"Gao","given":"Shengjie","non-dropping-particle":"","parse-names":false,"suffix":""},{"dropping-particle":"","family":"Wu","given":"Min","non-dropping-particle":"","parse-names":false,"suffix":""},{"dropping-particle":"","family":"Tang","given":"Zhiyuan","non-dropping-particle":"","parse-names":false,"suffix":""},{"dropping-particle":"","family":"Lin","given":"Dong","non-dropping-particle":"","parse-names":false,"suffix":""},{"dropping-particle":"","family":"Ding","given":"Dong","non-dropping-particle":"","parse-names":false,"suffix":""},{"dropping-particle":"","family":"Wu","given":"Wenzhuo","non-dropping-particle":"","parse-names":false,"suffix":""}],"container-title":"Nano Energy","id":"ITEM-3","issued":{"date-parts":[["2019"]</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锰</w:instrText>
      </w:r>
      <w:r w:rsidR="004E1277" w:rsidRPr="009F7F88">
        <w:rPr>
          <w:rFonts w:hint="eastAsia"/>
          <w:color w:val="000000" w:themeColor="text1"/>
        </w:rPr>
        <w:instrText>-</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电极</w:instrText>
      </w:r>
      <w:r w:rsidR="004E1277" w:rsidRPr="009F7F88">
        <w:rPr>
          <w:rFonts w:hint="eastAsia"/>
          <w:color w:val="000000" w:themeColor="text1"/>
        </w:rPr>
        <w:instrText>","page":"104124","publisher":"Elsevier Ltd","title":"Hybrid nanomanufacturing of mixed-dimensional manganese oxide/graphene aerogel macroporous hierarchy for ultralight efficient supercapacitor electrodes in self-p</w:instrText>
      </w:r>
      <w:r w:rsidR="004E1277" w:rsidRPr="009F7F88">
        <w:rPr>
          <w:color w:val="000000" w:themeColor="text1"/>
        </w:rPr>
        <w:instrText>owered ubiquitous nanosystems","type":"article-journal","volume":"66"},"uris":["http://www.mendeley.com/documents/?uuid=de238bef-b45f-4929-b645-8d1c06b9d406"]},{"id":"ITEM-4","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parse-names":false,"suffix":""},{"dropping-particle":"","family":"Li",</w:instrText>
      </w:r>
      <w:r w:rsidR="004E1277" w:rsidRPr="009F7F88">
        <w:rPr>
          <w:rFonts w:hint="eastAsia"/>
          <w:color w:val="000000" w:themeColor="text1"/>
        </w:rPr>
        <w:instrText>"given":"Jun","non-dropping-particle":"","parse-names":false,"suffix":""}],"container-title":"Materials and Design","id":"ITEM-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MoS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钠离子电池阳极</w:instrText>
      </w:r>
      <w:r w:rsidR="004E1277" w:rsidRPr="009F7F88">
        <w:rPr>
          <w:rFonts w:hint="eastAsia"/>
          <w:color w:val="000000" w:themeColor="text1"/>
        </w:rPr>
        <w:instrText>","page":"107689","publisher":"The Authors","tit</w:instrText>
      </w:r>
      <w:r w:rsidR="004E1277" w:rsidRPr="009F7F88">
        <w:rPr>
          <w:color w:val="000000" w:themeColor="text1"/>
        </w:rPr>
        <w:instrText>le":"3D printing of hybrid MoS2-graphene aerogels as highly porous electrode materials for sodium ion battery anodes","type":"article-journal","volume":"170"},"uris":["http://www.mendeley.com/documents/?uuid=4768fe48-bba9-470c-ae71-63f2976280f3"]}],"mendeley":{"formattedCitation":"&lt;sup&gt;54,109,241,242&lt;/sup&gt;","plainTextFormattedCitation":"54,109,241,242","previouslyFormattedCitation":"&lt;sup&gt;54,109,239,24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54,109,241,242</w:t>
      </w:r>
      <w:r w:rsidRPr="009F7F88">
        <w:rPr>
          <w:color w:val="000000" w:themeColor="text1"/>
        </w:rPr>
        <w:fldChar w:fldCharType="end"/>
      </w:r>
      <w:r w:rsidRPr="009F7F88">
        <w:rPr>
          <w:color w:val="000000" w:themeColor="text1"/>
        </w:rPr>
        <w:t xml:space="preserve"> The newly deposited droplets make successive thin layers at the top of the previous</w:t>
      </w:r>
      <w:r w:rsidR="00630380" w:rsidRPr="009F7F88">
        <w:rPr>
          <w:color w:val="000000" w:themeColor="text1"/>
        </w:rPr>
        <w:t>ly</w:t>
      </w:r>
      <w:r w:rsidRPr="009F7F88">
        <w:rPr>
          <w:color w:val="000000" w:themeColor="text1"/>
        </w:rPr>
        <w:t xml:space="preserve"> </w:t>
      </w:r>
      <w:r w:rsidRPr="009F7F88">
        <w:rPr>
          <w:color w:val="000000" w:themeColor="text1"/>
        </w:rPr>
        <w:t>printed layer, which usually melts and re-solidifies. Therefore, the different layers adhere well with each other without creating an interface. Using this method, graphene,</w:t>
      </w:r>
      <w:r w:rsidRPr="009F7F88">
        <w:rPr>
          <w:color w:val="000000" w:themeColor="text1"/>
        </w:rPr>
        <w:fldChar w:fldCharType="begin" w:fldLock="1"/>
      </w:r>
      <w:r w:rsidR="00BF34A6" w:rsidRPr="009F7F88">
        <w:rPr>
          <w:color w:val="000000" w:themeColor="text1"/>
        </w:rPr>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w:instrText>
      </w:r>
      <w:r w:rsidR="00BF34A6" w:rsidRPr="009F7F88">
        <w:rPr>
          <w:rFonts w:hint="eastAsia"/>
          <w:color w:val="000000" w:themeColor="text1"/>
        </w:rPr>
        <w:instrText>rts":[["2016"]]},"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石墨烯气凝胶</w:instrText>
      </w:r>
      <w:r w:rsidR="00BF34A6" w:rsidRPr="009F7F88">
        <w:rPr>
          <w:rFonts w:hint="eastAsia"/>
          <w:color w:val="000000" w:themeColor="text1"/>
        </w:rPr>
        <w:instrText>","page":"1702-1708","title":"3D Printing of Graphene Aerogels","type":"article-journal","volume":"12"},"uris":["http://www.mendeley.com/documents/?uuid=3ced1211-eada-46d6-b621-d61d1f2f39c2"]}],"mendeley":{"formatted</w:instrText>
      </w:r>
      <w:r w:rsidR="00BF34A6" w:rsidRPr="009F7F88">
        <w:rPr>
          <w:color w:val="000000" w:themeColor="text1"/>
        </w:rPr>
        <w:instrText>Citation":"&lt;sup&gt;109&lt;/sup&gt;","plainTextFormattedCitation":"109","previouslyFormattedCitation":"&lt;sup&gt;10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09</w:t>
      </w:r>
      <w:r w:rsidRPr="009F7F88">
        <w:rPr>
          <w:color w:val="000000" w:themeColor="text1"/>
        </w:rPr>
        <w:fldChar w:fldCharType="end"/>
      </w:r>
      <w:r w:rsidRPr="009F7F88">
        <w:rPr>
          <w:color w:val="000000" w:themeColor="text1"/>
        </w:rPr>
        <w:t xml:space="preserve"> MnO</w:t>
      </w:r>
      <w:r w:rsidRPr="009F7F88">
        <w:rPr>
          <w:color w:val="000000" w:themeColor="text1"/>
          <w:vertAlign w:val="subscript"/>
        </w:rPr>
        <w:t>2</w:t>
      </w:r>
      <w:r w:rsidRPr="009F7F88">
        <w:rPr>
          <w:color w:val="000000" w:themeColor="text1"/>
        </w:rPr>
        <w:t>-graphene,</w:t>
      </w:r>
      <w:r w:rsidRPr="009F7F88">
        <w:rPr>
          <w:color w:val="000000" w:themeColor="text1"/>
        </w:rPr>
        <w:fldChar w:fldCharType="begin" w:fldLock="1"/>
      </w:r>
      <w:r w:rsidR="004E1277" w:rsidRPr="009F7F88">
        <w:rPr>
          <w:color w:val="000000" w:themeColor="text1"/>
        </w:rPr>
        <w:instrText>ADDIN CSL_CITATION {"citationItems":[{"id":"ITEM-1","itemData":{"DOI":"10.1016/j.nanoen.2019.104124","ISSN":"22112855","author":[{"dropping-particle":"","family":"Ma","given":"Chenxiang","non-dropping-particle":"","parse-names":false,"suffix":""},{"dropping-particle":"","family":"Wang","given":"Ruoxing","non-dropping-particle":"","parse-names":false,"suffix":""},{"dropping-particle":"","family":"Tetik","given":"Halil","non-dropping-particle":"","parse-names":false,"suffix":""},{"dropping-particle":"","family":"Gao","given":"Shengjie","non-dropping-particle":"","parse-names":false,"suffix":""},{"dropping-particle":"","family":"Wu","given":"Min","non-dropping-particle":"","parse-names":false,"suffix":""},{"dropping-particle":"","family":"Tang","given":"Zhiyuan","non-dropping-particle":"","parse-names":false,"suffix":""},{"dropping-particle":"","family":"Lin","given":"Dong","non-dropping-particle":"","parse-names":false,"suffix":""},{"dropping-particle":"","family":"Ding","given":"Dong","non-dropping-particl</w:instrText>
      </w:r>
      <w:r w:rsidR="004E1277" w:rsidRPr="009F7F88">
        <w:rPr>
          <w:rFonts w:hint="eastAsia"/>
          <w:color w:val="000000" w:themeColor="text1"/>
        </w:rPr>
        <w:instrText>e":"","parse-names":false,"suffix":""},{"dropping-particle":"","family":"Wu","given":"Wenzhuo","non-dropping-particle":"","parse-names":false,"suffix":""}],"container-title":"Nano Energy","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锰</w:instrText>
      </w:r>
      <w:r w:rsidR="004E1277" w:rsidRPr="009F7F88">
        <w:rPr>
          <w:rFonts w:hint="eastAsia"/>
          <w:color w:val="000000" w:themeColor="text1"/>
        </w:rPr>
        <w:instrText>-</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电极</w:instrText>
      </w:r>
      <w:r w:rsidR="004E1277" w:rsidRPr="009F7F88">
        <w:rPr>
          <w:rFonts w:hint="eastAsia"/>
          <w:color w:val="000000" w:themeColor="text1"/>
        </w:rPr>
        <w:instrText>","page":"104124","publisher":"Elsevier Ltd","title":"Hybrid nanomanufacturing of mixed-dimensional manganese oxide/graphene aerogel macroporous hierarchy for ultralight efficient supercapacitor electrodes in self-powered ubiquitous nan</w:instrText>
      </w:r>
      <w:r w:rsidR="004E1277" w:rsidRPr="009F7F88">
        <w:rPr>
          <w:color w:val="000000" w:themeColor="text1"/>
        </w:rPr>
        <w:instrText>osystems","type":"article-journal","volume":"66"},"uris":["http://www.mendeley.com/documents/?uuid=de238bef-b45f-4929-b645-8d1c06b9d406"]}],"mendeley":{"formattedCitation":"&lt;sup&gt;241&lt;/sup&gt;","plainTextFormattedCitation":"241","previouslyFormattedCitation":"&lt;sup&gt;23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1</w:t>
      </w:r>
      <w:r w:rsidRPr="009F7F88">
        <w:rPr>
          <w:color w:val="000000" w:themeColor="text1"/>
        </w:rPr>
        <w:fldChar w:fldCharType="end"/>
      </w:r>
      <w:r w:rsidRPr="009F7F88">
        <w:rPr>
          <w:color w:val="000000" w:themeColor="text1"/>
        </w:rPr>
        <w:t xml:space="preserve"> MoS</w:t>
      </w:r>
      <w:r w:rsidRPr="009F7F88">
        <w:rPr>
          <w:color w:val="000000" w:themeColor="text1"/>
          <w:vertAlign w:val="subscript"/>
        </w:rPr>
        <w:t>2</w:t>
      </w:r>
      <w:r w:rsidRPr="009F7F88">
        <w:rPr>
          <w:color w:val="000000" w:themeColor="text1"/>
        </w:rPr>
        <w:t>-graphene,</w:t>
      </w:r>
      <w:r w:rsidRPr="009F7F88">
        <w:rPr>
          <w:color w:val="000000" w:themeColor="text1"/>
        </w:rPr>
        <w:fldChar w:fldCharType="begin" w:fldLock="1"/>
      </w:r>
      <w:r w:rsidR="004E1277" w:rsidRPr="009F7F88">
        <w:rPr>
          <w:color w:val="000000" w:themeColor="text1"/>
        </w:rPr>
        <w:instrText>ADDIN CSL_CITATION {"citationItems":[{"id":"ITEM-1","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parse-names":false,"suffix":""},{"dropping-particle":"","family":"Li","given":"Jun","non-dropping-particle":"","parse-names":false,"suffix":""}],"container-title":"Materials and Design","id":"I</w:instrText>
      </w:r>
      <w:r w:rsidR="004E1277" w:rsidRPr="009F7F88">
        <w:rPr>
          <w:rFonts w:hint="eastAsia"/>
          <w:color w:val="000000" w:themeColor="text1"/>
        </w:rPr>
        <w:instrText>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MoS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钠离子电池阳极</w:instrText>
      </w:r>
      <w:r w:rsidR="004E1277" w:rsidRPr="009F7F88">
        <w:rPr>
          <w:rFonts w:hint="eastAsia"/>
          <w:color w:val="000000" w:themeColor="text1"/>
        </w:rPr>
        <w:instrText>","page":"107689","publisher":"The Authors","title":"3D printing of hybrid MoS2-graphene aerogels as highly porous electrode materials for sodium ion battery anodes","type</w:instrText>
      </w:r>
      <w:r w:rsidR="004E1277" w:rsidRPr="009F7F88">
        <w:rPr>
          <w:color w:val="000000" w:themeColor="text1"/>
        </w:rPr>
        <w:instrText>":"article-journal","volume":"170"},"uris":["http://www.mendeley.com/documents/?uuid=4768fe48-bba9-470c-ae71-63f2976280f3"]}],"mendeley":{"formattedCitation":"&lt;sup&gt;242&lt;/sup&gt;","plainTextFormattedCitation":"242","previouslyFormattedCitation":"&lt;sup&gt;24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2</w:t>
      </w:r>
      <w:r w:rsidRPr="009F7F88">
        <w:rPr>
          <w:color w:val="000000" w:themeColor="text1"/>
        </w:rPr>
        <w:fldChar w:fldCharType="end"/>
      </w:r>
      <w:r w:rsidRPr="009F7F88">
        <w:rPr>
          <w:color w:val="000000" w:themeColor="text1"/>
        </w:rPr>
        <w:t xml:space="preserve"> and </w:t>
      </w:r>
      <w:r w:rsidR="003F54ED" w:rsidRPr="009F7F88">
        <w:rPr>
          <w:color w:val="000000" w:themeColor="text1"/>
        </w:rPr>
        <w:t>Ag</w:t>
      </w:r>
      <w:r w:rsidRPr="009F7F88">
        <w:rPr>
          <w:color w:val="000000" w:themeColor="text1"/>
        </w:rPr>
        <w:t xml:space="preserve"> nanowire</w:t>
      </w:r>
      <w:r w:rsidRPr="009F7F88">
        <w:rPr>
          <w:color w:val="000000" w:themeColor="text1"/>
        </w:rPr>
        <w:fldChar w:fldCharType="begin" w:fldLock="1"/>
      </w:r>
      <w:r w:rsidR="00BF34A6"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00BF34A6" w:rsidRPr="009F7F88">
        <w:rPr>
          <w:rFonts w:hint="eastAsia"/>
          <w:color w:val="000000" w:themeColor="text1"/>
        </w:rPr>
        <w:instrText>"date-parts":[["2017"]]},"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冷冻干燥</w:instrText>
      </w:r>
      <w:r w:rsidR="00BF34A6" w:rsidRPr="009F7F88">
        <w:rPr>
          <w:rFonts w:hint="eastAsia"/>
          <w:color w:val="000000" w:themeColor="text1"/>
        </w:rPr>
        <w:instrText>\n</w:instrText>
      </w:r>
      <w:r w:rsidR="00BF34A6" w:rsidRPr="009F7F88">
        <w:rPr>
          <w:rFonts w:hint="eastAsia"/>
          <w:color w:val="000000" w:themeColor="text1"/>
        </w:rPr>
        <w:instrText>金属银纳米线气凝胶</w:instrText>
      </w:r>
      <w:r w:rsidR="00BF34A6" w:rsidRPr="009F7F88">
        <w:rPr>
          <w:rFonts w:hint="eastAsia"/>
          <w:color w:val="000000" w:themeColor="text1"/>
        </w:rPr>
        <w:instrText>\n</w:instrText>
      </w:r>
      <w:r w:rsidR="00BF34A6" w:rsidRPr="009F7F88">
        <w:rPr>
          <w:rFonts w:hint="eastAsia"/>
          <w:color w:val="000000" w:themeColor="text1"/>
        </w:rPr>
        <w:instrText>可压缩可伸长可变泊松比（从负变到正）</w:instrText>
      </w:r>
      <w:r w:rsidR="00BF34A6" w:rsidRPr="009F7F88">
        <w:rPr>
          <w:rFonts w:hint="eastAsia"/>
          <w:color w:val="000000" w:themeColor="text1"/>
        </w:rPr>
        <w:instrText>","page":"1701756","title":"3D Printing Hierarchical Silver Nanowire Aerogel with Highly Compressive Resilience and Tensile Elongation through Tunable Poisson's Ratio","type":"art</w:instrText>
      </w:r>
      <w:r w:rsidR="00BF34A6" w:rsidRPr="009F7F88">
        <w:rPr>
          <w:color w:val="000000" w:themeColor="text1"/>
        </w:rPr>
        <w:instrText>icle-journal","volume":"13"},"uris":["http://www.mendeley.com/documents/?uuid=e6705bbd-552b-440c-802d-aebf688a7c53"]}],"mendeley":{"formattedCitation":"&lt;sup&gt;54&lt;/sup&gt;","plainTextFormattedCitation":"54","previouslyFormattedCitation":"&lt;sup&gt;54&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54</w:t>
      </w:r>
      <w:r w:rsidRPr="009F7F88">
        <w:rPr>
          <w:color w:val="000000" w:themeColor="text1"/>
        </w:rPr>
        <w:fldChar w:fldCharType="end"/>
      </w:r>
      <w:r w:rsidRPr="009F7F88">
        <w:rPr>
          <w:color w:val="000000" w:themeColor="text1"/>
        </w:rPr>
        <w:t xml:space="preserve"> 3D aerogels have been printed on ice supports or </w:t>
      </w:r>
      <w:r w:rsidR="00C60D38" w:rsidRPr="009F7F88">
        <w:rPr>
          <w:color w:val="000000" w:themeColor="text1"/>
        </w:rPr>
        <w:t>Cu</w:t>
      </w:r>
      <w:r w:rsidRPr="009F7F88">
        <w:rPr>
          <w:color w:val="000000" w:themeColor="text1"/>
        </w:rPr>
        <w:t xml:space="preserve"> plates. DMSO has also been used as the solvent for aramid </w:t>
      </w:r>
      <w:proofErr w:type="spellStart"/>
      <w:r w:rsidRPr="009F7F88">
        <w:rPr>
          <w:color w:val="000000" w:themeColor="text1"/>
        </w:rPr>
        <w:t>nanofibre</w:t>
      </w:r>
      <w:proofErr w:type="spellEnd"/>
      <w:r w:rsidRPr="009F7F88">
        <w:rPr>
          <w:color w:val="000000" w:themeColor="text1"/>
        </w:rPr>
        <w:t>-based inks. Since the freezing temperature of DMSO (18.5 °C) is higher than that of water, the cold plate can be set at -10 °C to ensure fast-enough casting.</w:t>
      </w:r>
      <w:r w:rsidRPr="009F7F88">
        <w:rPr>
          <w:color w:val="000000" w:themeColor="text1"/>
          <w:lang w:val="en-US"/>
        </w:rPr>
        <w:fldChar w:fldCharType="begin" w:fldLock="1"/>
      </w:r>
      <w:r w:rsidR="004E1277" w:rsidRPr="009F7F88">
        <w:rPr>
          <w:color w:val="000000" w:themeColor="text1"/>
          <w:lang w:val="en-US"/>
        </w:rPr>
        <w:instrText>ADDIN CSL_CITATION {"citationItems":[{"id":"ITEM-1","itemData":{"DOI":"10.1039/d0ta02590a","ISSN":"2050-7488","abstract":"Auxetic architectures with a negative Poisson’s ratio have attracted increasing attention due to their intriguing physical properties, numerous promising applications and recent advancements in manufacturing techniques. However, fabrication of three-dimensional...Auxetic architectures with a negative Poisson’s ratio have attracted increasing attention due to their intriguing physical properties, numerous promising applications and recent advancements in manufacturing techniques. However, fabrication of three-dimensional (3D) polymeric auxetic architectures with tailored hierarchically porous structure and desired physical/mechanical properties remains challenging. Herein, 3D nanofibrous Kevlar aerogel architectures with porosity at multi-scales have been designed and fabricated through a new additive manufacturing strategy, i.e., integration of direct ink writing and freeze-casting with non-toxic solvent-based inks following special drying techniques. The highly porous 3D nanofibrous Kevlar aerogel architectures achieve excellent mechanical properties with ultralow density (down to 11.9 mg·cm-3) and large specific surface area (up to 350 m2·g-1). The Poisson’s ratio is tunable in a wide range, spanning from −0.8 to 0.4, by adjusting the spatial arrangement of the struts in geometries. Finally, these nanofibrous Kevlar aerogel architectures have been further functionalized into hydrophobic, luminescent and thermal-responsive architectures by using fluorocarbon resin, functional dyes and organic phase-change materials respectively. The multi-functionalizable auxetic aerogel architectures demonstrate potentials for a broad range of applications.","author":[{"dropping-particle":"","family":"Cheng","given":"Qingqing","non-dropping-particle":"","parse-names":false,"suffix":""},{"dropping-particle":"","family":"Liu","given":"Yang","non-dropping-particle":"","parse-names":false,"suffix":""},{"dropping-particle":"","family":"Lyu","given":"Jing","non-dropping-particle":"","parse-names":false,"suffix":""},{"dropping-particle":"","family":"Lu","given":"Qiang","non-dropping-particle":"","parse-names":false,"suffix":""},{"dropping-particle":"","family":"Zhang","given":"Xuetong","non-dropping-particle":"","parse-names":false,"suffix":""},{"dropping-particle":"","family":"Song","given":"Wenhui","non-dropping-particle":"","parse-names":false,"suffix":""}],"container-title":"Journal of Materials Chemistry A","id":"ITEM-1","issued":{"date-parts":[["2020"]]},"page":"14243-14253","publisher":"Royal Society of Chemistry (RSC)","title":"3D printing-directed auxetic Kevlar aerogel architectures with multi-functionalizable properties","type":"article-journal","volume":"8"},"uris":["http://www.mendeley.com/documents/?uuid=eacf67f3-4491-3737-941e-33a1f9a4a7ed"]}],"mendeley":{"formattedCitation":"&lt;sup&gt;223&lt;/sup&gt;","plainTextFormattedCitation":"223","previouslyFormattedCitation":"&lt;sup&gt;221&lt;/sup&gt;"},"properties":{"noteIndex":0},"schema":"https://github.com/citation-style-language/schema/raw/master/csl-citation.json"}</w:instrText>
      </w:r>
      <w:r w:rsidRPr="009F7F88">
        <w:rPr>
          <w:color w:val="000000" w:themeColor="text1"/>
          <w:lang w:val="en-US"/>
        </w:rPr>
        <w:fldChar w:fldCharType="separate"/>
      </w:r>
      <w:r w:rsidR="004E1277" w:rsidRPr="009F7F88">
        <w:rPr>
          <w:noProof/>
          <w:color w:val="000000" w:themeColor="text1"/>
          <w:vertAlign w:val="superscript"/>
          <w:lang w:val="en-US" w:eastAsia="zh-CN"/>
        </w:rPr>
        <w:t>223</w:t>
      </w:r>
      <w:r w:rsidRPr="009F7F88">
        <w:rPr>
          <w:color w:val="000000" w:themeColor="text1"/>
        </w:rPr>
        <w:fldChar w:fldCharType="end"/>
      </w:r>
      <w:r w:rsidRPr="009F7F88">
        <w:rPr>
          <w:color w:val="000000" w:themeColor="text1"/>
          <w:lang w:eastAsia="zh-CN"/>
        </w:rPr>
        <w:t xml:space="preserve"> When 3D printing CNC aerogels by </w:t>
      </w:r>
      <w:r w:rsidR="00A7220A" w:rsidRPr="009F7F88">
        <w:rPr>
          <w:color w:val="000000" w:themeColor="text1"/>
          <w:lang w:eastAsia="zh-CN"/>
        </w:rPr>
        <w:t xml:space="preserve">the </w:t>
      </w:r>
      <w:r w:rsidRPr="009F7F88">
        <w:rPr>
          <w:color w:val="000000" w:themeColor="text1"/>
          <w:lang w:eastAsia="zh-CN"/>
        </w:rPr>
        <w:t>extrusion method,</w:t>
      </w:r>
      <w:r w:rsidRPr="009F7F88">
        <w:rPr>
          <w:color w:val="000000" w:themeColor="text1"/>
        </w:rPr>
        <w:fldChar w:fldCharType="begin" w:fldLock="1"/>
      </w:r>
      <w:r w:rsidR="004E1277" w:rsidRPr="009F7F88">
        <w:rPr>
          <w:color w:val="000000" w:themeColor="text1"/>
          <w:lang w:eastAsia="zh-CN"/>
        </w:rPr>
        <w:instrText>ADDIN CSL_CITATION {"citationItems":[{"id":"ITEM-1","itemData":{"DOI":"10.3390/colloids3020046","ISSN":"2504-5377","abstract":"Aerogel objects inspired by plant cell wall components and structures were fabricated using extrusion-based 3D printing at cryogenic temperatures. The printing process combines 3D printing with the alignment of rod-shaped nanoparticles through the freeze-casting of aqueous inks. We have named this method direct cryo writing (DCW) as it encompasses in a single processing step traditional directional freeze casting and the spatial fidelity of 3D printing. DCW is demonstrated with inks that are composed of an aqueous mixture of cellulose nanocrystals (CNCs) and xyloglucan (XG), which are the major building blocks of plant cell walls. Rapid fixation of the inks is achieved through tailored rheological properties and controlled directional freezing. Morphological evaluation revealed the role of ice crystal growth in the alignment of CNCs and XG. The structure of the aerogels changed from organized and tubular to disordered and flakey pores with an increase in XG content. The internal structure of the printed objects mimics the structure of various wood species and can therefore be used to create wood-like structures via additive manufacturing technologies using only renewable wood-based materials.","author":[{"dropping-particle":"","family":"Kam","given":"Doron","non-dropping-particle":"","parse-names":false,"suffix":""},{"dropping-particle":"","family":"Chasnitsky","given":"Michael","non-dropping-particle":"","parse-names":false,"suffix":""},{"dropping-particle":"","family":"Nowogrodski","given":"Chen","non-dropping-particle":"","parse-names":false,"suffix":""},{"dropping-particle":"","family":"Braslavsky","given":"Ido","non-dropping-particle":"","parse-names":false,"suffix":""},{"dropping-particle":"","family":"Abitbol","given":"Tiffany","non-dropping-particle":"","parse-names":false,"suffix":""},{"dropping-particle":"","family":"Magdassi","given":"Shlomo","non-dropping-particle":"","parse-names":false,"suffix":""},{"dropping-particle":"","family":"Shoseyov","given":"Oded","non-dropping-particle":"","parse-names":false,"suffix":""}],"container-title":"Colloids and Interfaces","id":"ITEM-1","issue":"2","issued":{"date-parts":[["2019"]</w:instrText>
      </w:r>
      <w:r w:rsidR="004E1277" w:rsidRPr="009F7F88">
        <w:rPr>
          <w:rFonts w:hint="eastAsia"/>
          <w:color w:val="000000" w:themeColor="text1"/>
          <w:lang w:eastAsia="zh-CN"/>
        </w:rPr>
        <w:instrText>]},"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通过</w:instrText>
      </w:r>
      <w:r w:rsidR="004E1277" w:rsidRPr="009F7F88">
        <w:rPr>
          <w:rFonts w:hint="eastAsia"/>
          <w:color w:val="000000" w:themeColor="text1"/>
          <w:lang w:eastAsia="zh-CN"/>
        </w:rPr>
        <w:instrText>3D</w:instrText>
      </w:r>
      <w:r w:rsidR="004E1277" w:rsidRPr="009F7F88">
        <w:rPr>
          <w:rFonts w:hint="eastAsia"/>
          <w:color w:val="000000" w:themeColor="text1"/>
          <w:lang w:eastAsia="zh-CN"/>
        </w:rPr>
        <w:instrText>打印对齐的纤维素纳米晶体</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受到植物细胞壁的启发，直接进行气凝胶的低温书写</w:instrText>
      </w:r>
      <w:r w:rsidR="004E1277" w:rsidRPr="009F7F88">
        <w:rPr>
          <w:rFonts w:hint="eastAsia"/>
          <w:color w:val="000000" w:themeColor="text1"/>
          <w:lang w:eastAsia="zh-CN"/>
        </w:rPr>
        <w:instrText>","page":"46","title":"Direct Cryo Writing of Aerogels Via 3D Printing of Aligned Cellulose Nanocrystals Inspired by the Plant Cell Wall","type":"article-journal","volume":"3"},"uris":["http://www.me</w:instrText>
      </w:r>
      <w:r w:rsidR="004E1277" w:rsidRPr="009F7F88">
        <w:rPr>
          <w:color w:val="000000" w:themeColor="text1"/>
          <w:lang w:eastAsia="zh-CN"/>
        </w:rPr>
        <w:instrText>ndeley.com/documents/?uuid=08b27e8d-5160-4018-b725-a99a2d9c5d17"]}],"mendeley":{"formattedCitation":"&lt;sup&gt;220&lt;/sup&gt;","plainTextFormattedCitation":"220","previouslyFormattedCitation":"&lt;sup&gt;21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20</w:t>
      </w:r>
      <w:r w:rsidRPr="009F7F88">
        <w:rPr>
          <w:color w:val="000000" w:themeColor="text1"/>
        </w:rPr>
        <w:fldChar w:fldCharType="end"/>
      </w:r>
      <w:r w:rsidRPr="009F7F88">
        <w:rPr>
          <w:color w:val="000000" w:themeColor="text1"/>
        </w:rPr>
        <w:t xml:space="preserve"> the ambient temperature can be set between -3 °C to 1 °C. This temperature ensures that the top two printed layers do not freeze, ensuring good adhesion between all the print</w:t>
      </w:r>
      <w:r w:rsidR="00E65199" w:rsidRPr="009F7F88">
        <w:rPr>
          <w:color w:val="000000" w:themeColor="text1"/>
        </w:rPr>
        <w:t>ed</w:t>
      </w:r>
      <w:r w:rsidRPr="009F7F88">
        <w:rPr>
          <w:color w:val="000000" w:themeColor="text1"/>
        </w:rPr>
        <w:t xml:space="preserve"> layers. </w:t>
      </w:r>
    </w:p>
    <w:p w14:paraId="4F5B7D7E" w14:textId="31472910" w:rsidR="00C14E85" w:rsidRPr="009F7F88" w:rsidRDefault="00C14E85" w:rsidP="00C14E85">
      <w:pPr>
        <w:pStyle w:val="RSCB02ArticleText"/>
        <w:ind w:firstLine="194"/>
        <w:rPr>
          <w:color w:val="000000" w:themeColor="text1"/>
        </w:rPr>
      </w:pPr>
      <w:r w:rsidRPr="009F7F88">
        <w:rPr>
          <w:color w:val="000000" w:themeColor="text1"/>
        </w:rPr>
        <w:t>A simple room temperature freeze-curing method was first reported to fabricate printed aerogels,</w:t>
      </w:r>
      <w:r w:rsidRPr="009F7F88">
        <w:rPr>
          <w:color w:val="000000" w:themeColor="text1"/>
        </w:rPr>
        <w:fldChar w:fldCharType="begin" w:fldLock="1"/>
      </w:r>
      <w:r w:rsidR="004E1277" w:rsidRPr="009F7F88">
        <w:rPr>
          <w:color w:val="000000" w:themeColor="text1"/>
        </w:rPr>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w:instrText>
      </w:r>
      <w:r w:rsidR="004E1277" w:rsidRPr="009F7F88">
        <w:rPr>
          <w:rFonts w:hint="eastAsia"/>
          <w:color w:val="000000" w:themeColor="text1"/>
        </w:rPr>
        <w:instrText>,"suffix":""}],"container-title":"Advanced Materials","id":"ITEM-1","issue":"36","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却至常温固化，通风厨中自然升华干燥得到。</w:instrText>
      </w:r>
      <w:r w:rsidR="004E1277" w:rsidRPr="009F7F88">
        <w:rPr>
          <w:rFonts w:hint="eastAsia"/>
          <w:color w:val="000000" w:themeColor="text1"/>
        </w:rPr>
        <w:instrText>\n</w:instrText>
      </w:r>
      <w:r w:rsidR="004E1277" w:rsidRPr="009F7F88">
        <w:rPr>
          <w:rFonts w:hint="eastAsia"/>
          <w:color w:val="000000" w:themeColor="text1"/>
        </w:rPr>
        <w:instrText>溶剂分别用</w:instrText>
      </w:r>
      <w:r w:rsidR="004E1277" w:rsidRPr="009F7F88">
        <w:rPr>
          <w:rFonts w:hint="eastAsia"/>
          <w:color w:val="000000" w:themeColor="text1"/>
        </w:rPr>
        <w:instrText>2</w:instrText>
      </w:r>
      <w:r w:rsidR="004E1277" w:rsidRPr="009F7F88">
        <w:rPr>
          <w:rFonts w:hint="eastAsia"/>
          <w:color w:val="000000" w:themeColor="text1"/>
        </w:rPr>
        <w:instrText>种</w:instrText>
      </w:r>
      <w:r w:rsidR="004E1277" w:rsidRPr="009F7F88">
        <w:rPr>
          <w:rFonts w:hint="eastAsia"/>
          <w:color w:val="000000" w:themeColor="text1"/>
        </w:rPr>
        <w:instrText>: i)</w:instrText>
      </w:r>
      <w:r w:rsidR="004E1277" w:rsidRPr="009F7F88">
        <w:rPr>
          <w:rFonts w:hint="eastAsia"/>
          <w:color w:val="000000" w:themeColor="text1"/>
        </w:rPr>
        <w:instrText>苯酚</w:instrText>
      </w:r>
      <w:r w:rsidR="004E1277" w:rsidRPr="009F7F88">
        <w:rPr>
          <w:rFonts w:hint="eastAsia"/>
          <w:color w:val="000000" w:themeColor="text1"/>
        </w:rPr>
        <w:instrText xml:space="preserve">phenol (C 6 H 6 O: melting temperature, T M = 40.5 </w:instrText>
      </w:r>
      <w:r w:rsidR="004E1277" w:rsidRPr="009F7F88">
        <w:rPr>
          <w:rFonts w:hint="eastAsia"/>
          <w:color w:val="000000" w:themeColor="text1"/>
        </w:rPr>
        <w:instrText>°</w:instrText>
      </w:r>
      <w:r w:rsidR="004E1277" w:rsidRPr="009F7F88">
        <w:rPr>
          <w:rFonts w:hint="eastAsia"/>
          <w:color w:val="000000" w:themeColor="text1"/>
        </w:rPr>
        <w:instrText xml:space="preserve">C, vapor pressure at room temperature, P T = 47 Pa) [ 10 ] because of its prior use as a graphene exfoliant and solvent, [ 11 ] and ii) </w:instrText>
      </w:r>
      <w:r w:rsidR="004E1277" w:rsidRPr="009F7F88">
        <w:rPr>
          <w:rFonts w:hint="eastAsia"/>
          <w:color w:val="000000" w:themeColor="text1"/>
        </w:rPr>
        <w:instrText>樟脑</w:instrText>
      </w:r>
      <w:r w:rsidR="004E1277" w:rsidRPr="009F7F88">
        <w:rPr>
          <w:rFonts w:hint="eastAsia"/>
          <w:color w:val="000000" w:themeColor="text1"/>
        </w:rPr>
        <w:instrText xml:space="preserve">camphene (C 10 H 16 : T M = 51.5 </w:instrText>
      </w:r>
      <w:r w:rsidR="004E1277" w:rsidRPr="009F7F88">
        <w:rPr>
          <w:rFonts w:hint="eastAsia"/>
          <w:color w:val="000000" w:themeColor="text1"/>
        </w:rPr>
        <w:instrText>°</w:instrText>
      </w:r>
      <w:r w:rsidR="004E1277" w:rsidRPr="009F7F88">
        <w:rPr>
          <w:rFonts w:hint="eastAsia"/>
          <w:color w:val="000000" w:themeColor="text1"/>
        </w:rPr>
        <w:instrText>C, P T = 400 Pa)\n</w:instrText>
      </w:r>
      <w:r w:rsidR="004E1277" w:rsidRPr="009F7F88">
        <w:rPr>
          <w:rFonts w:hint="eastAsia"/>
          <w:color w:val="000000" w:themeColor="text1"/>
        </w:rPr>
        <w:instrText>石墨烯气凝胶</w:instrText>
      </w:r>
      <w:r w:rsidR="004E1277" w:rsidRPr="009F7F88">
        <w:rPr>
          <w:rFonts w:hint="eastAsia"/>
          <w:color w:val="000000" w:themeColor="text1"/>
        </w:rPr>
        <w:instrText>","page":"7993-8000","title":"Pristine Graphene Aerogels by Room-Temperature Freeze Gelation"</w:instrText>
      </w:r>
      <w:r w:rsidR="004E1277" w:rsidRPr="009F7F88">
        <w:rPr>
          <w:color w:val="000000" w:themeColor="text1"/>
        </w:rPr>
        <w:instrText>,"type":"article-journal","volume":"28"},"uris":["http://www.mendeley.com/documents/?uuid=3f40973a-a091-4a15-8868-33948eaa0ddc"]}],"mendeley":{"formattedCitation":"&lt;sup&gt;178&lt;/sup&gt;","plainTextFormattedCitation":"178","previouslyFormattedCitation":"&lt;sup&gt;17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8</w:t>
      </w:r>
      <w:r w:rsidRPr="009F7F88">
        <w:rPr>
          <w:color w:val="000000" w:themeColor="text1"/>
        </w:rPr>
        <w:fldChar w:fldCharType="end"/>
      </w:r>
      <w:r w:rsidRPr="009F7F88">
        <w:rPr>
          <w:color w:val="000000" w:themeColor="text1"/>
        </w:rPr>
        <w:t xml:space="preserve"> using solvents that are solid at room temperature, have a high vapor pressure and are prone to sublimation at room temperature. Solvents such as phenol or camphene can be used, where they can be mixed with graphene above their melting temperature (for example, 50-60 °C), and be extruded in the air (</w:t>
      </w:r>
      <w:r w:rsidRPr="009F7F88">
        <w:rPr>
          <w:color w:val="000000" w:themeColor="text1"/>
        </w:rPr>
        <w:fldChar w:fldCharType="begin"/>
      </w:r>
      <w:r w:rsidRPr="009F7F88">
        <w:rPr>
          <w:color w:val="000000" w:themeColor="text1"/>
        </w:rPr>
        <w:instrText xml:space="preserve"> REF _Ref41155362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16</w:t>
      </w:r>
      <w:r w:rsidRPr="009F7F88">
        <w:rPr>
          <w:color w:val="000000" w:themeColor="text1"/>
        </w:rPr>
        <w:fldChar w:fldCharType="end"/>
      </w:r>
      <w:r w:rsidRPr="009F7F88">
        <w:rPr>
          <w:color w:val="000000" w:themeColor="text1"/>
        </w:rPr>
        <w:t>). The ink solidifies as it cools to room temperature. Using a similar principle, cellulose/N-</w:t>
      </w:r>
      <w:proofErr w:type="spellStart"/>
      <w:r w:rsidRPr="009F7F88">
        <w:rPr>
          <w:color w:val="000000" w:themeColor="text1"/>
        </w:rPr>
        <w:t>methylmorpholine</w:t>
      </w:r>
      <w:proofErr w:type="spellEnd"/>
      <w:r w:rsidRPr="009F7F88">
        <w:rPr>
          <w:color w:val="000000" w:themeColor="text1"/>
        </w:rPr>
        <w:t>-N-oxide (NMMO) ink at 70 °C could be 3D printed through extrusion, to obtain self-supported 3D cellulose gel.</w:t>
      </w:r>
      <w:r w:rsidRPr="009F7F88">
        <w:rPr>
          <w:color w:val="000000" w:themeColor="text1"/>
        </w:rPr>
        <w:fldChar w:fldCharType="begin" w:fldLock="1"/>
      </w:r>
      <w:r w:rsidR="004E1277" w:rsidRPr="009F7F88">
        <w:rPr>
          <w:color w:val="000000" w:themeColor="text1"/>
        </w:rPr>
        <w:instrText>ADDIN CSL_CITATION {"citationItems":[{"id":"ITEM-1","itemData":{"DOI":"10.1016/j.matlet.2017.09.015","ISSN":"18734979","abstract":"In the present work, dissolved cellulose has been 3D bioprinted to produce complex structures with ordered interconnected pores. The process consists of the dissolution of dissolving pulps in N-methylmorpholine-N-oxide (NMMO), multilayered dispensing, water removal of NMMO and freeze-drying. 3D bioprinting of cellulose/NMMO solution at 70 °C was analogous to that of thermoplastics by the process of melting and solidification to produce cellulose/NMMO objects in the solid form. However, 3D bioprinting of cellulose/NMMO solution at a higher temperature than 70 °C produced cellulose/NMMO objects in the gel form. Cellulose was regenerated by water; thereafter, freeze-drying treatment maintained the 3D bioprinted structures without collapsing. The final cellulose products had remarkable Young's compressive modulus (12.9 MPa) and tensile modulus (160.6 MPa). This work demonstrated the feasibility of cellulose as an alternative in the 3D printing industry to the production of complex structures.","author":[{"dropping-particle":"","family":"Li","given":"Lei","non-dropping-particle":"","parse-names":false,"suffix":""},{"dropping-particle":"","family":"Zhu","given":"Yufang","non-dropping-particle":"","parse-names":false,"suffix":""},{"dropping-particle":"","family":"Yang","given":"Junhe","non-dropping-particle":"","parse-names":false,"suffix":""}],"container-title":"Materials Letters","</w:instrText>
      </w:r>
      <w:r w:rsidR="004E1277" w:rsidRPr="009F7F88">
        <w:rPr>
          <w:rFonts w:hint="eastAsia"/>
          <w:color w:val="000000" w:themeColor="text1"/>
        </w:rPr>
        <w:instrText>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气凝胶</w:instrText>
      </w:r>
      <w:r w:rsidR="004E1277" w:rsidRPr="009F7F88">
        <w:rPr>
          <w:rFonts w:hint="eastAsia"/>
          <w:color w:val="000000" w:themeColor="text1"/>
        </w:rPr>
        <w:instrText>","page":"136-138","publisher":"Elsevier B.V.","title":"3D bioprinting of cellulose with controlled porous structures from NMMO","type":"article-journal","volume":"210"},"uris":["http:/</w:instrText>
      </w:r>
      <w:r w:rsidR="004E1277" w:rsidRPr="009F7F88">
        <w:rPr>
          <w:color w:val="000000" w:themeColor="text1"/>
        </w:rPr>
        <w:instrText>/www.mendeley.com/documents/?uuid=825d0f6f-3988-4eb3-8de9-3d1273c181e0"]}],"mendeley":{"formattedCitation":"&lt;sup&gt;219&lt;/sup&gt;","plainTextFormattedCitation":"219","previouslyFormattedCitation":"&lt;sup&gt;21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9</w:t>
      </w:r>
      <w:r w:rsidRPr="009F7F88">
        <w:rPr>
          <w:color w:val="000000" w:themeColor="text1"/>
        </w:rPr>
        <w:fldChar w:fldCharType="end"/>
      </w:r>
    </w:p>
    <w:p w14:paraId="47E1D456" w14:textId="51F24B3E" w:rsidR="00C14E85" w:rsidRPr="009F7F88" w:rsidRDefault="00C14E85" w:rsidP="00C14E85">
      <w:pPr>
        <w:pStyle w:val="RSCB02ArticleText"/>
        <w:ind w:firstLineChars="100" w:firstLine="194"/>
        <w:rPr>
          <w:color w:val="000000" w:themeColor="text1"/>
        </w:rPr>
      </w:pPr>
      <w:r w:rsidRPr="009F7F88">
        <w:rPr>
          <w:color w:val="000000" w:themeColor="text1"/>
        </w:rPr>
        <w:t>The advantage of freeze-curing method is that because the viscosity is not taken into account, even low viscous Newtonian inks can be 3D printed. This allows printing of ultra-low concentration inks (for examples, &lt;10 mg mL</w:t>
      </w:r>
      <w:r w:rsidRPr="009F7F88">
        <w:rPr>
          <w:color w:val="000000" w:themeColor="text1"/>
          <w:vertAlign w:val="superscript"/>
        </w:rPr>
        <w:t>-1</w:t>
      </w:r>
      <w:bookmarkStart w:id="139" w:name="_Hlk45773115"/>
      <w:r w:rsidRPr="009F7F88">
        <w:rPr>
          <w:color w:val="000000" w:themeColor="text1"/>
        </w:rPr>
        <w:t xml:space="preserve"> or even as low as 2 mg mL</w:t>
      </w:r>
      <w:r w:rsidRPr="009F7F88">
        <w:rPr>
          <w:color w:val="000000" w:themeColor="text1"/>
          <w:vertAlign w:val="superscript"/>
        </w:rPr>
        <w:t>-1</w:t>
      </w:r>
      <w:bookmarkEnd w:id="139"/>
      <w:r w:rsidRPr="009F7F88">
        <w:rPr>
          <w:color w:val="000000" w:themeColor="text1"/>
        </w:rPr>
        <w:t>)</w:t>
      </w:r>
      <w:r w:rsidRPr="009F7F88">
        <w:rPr>
          <w:color w:val="000000" w:themeColor="text1"/>
        </w:rPr>
        <w:fldChar w:fldCharType="begin" w:fldLock="1"/>
      </w:r>
      <w:r w:rsidR="004E1277"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004E1277" w:rsidRPr="009F7F88">
        <w:rPr>
          <w:rFonts w:hint="eastAsia"/>
          <w:color w:val="000000" w:themeColor="text1"/>
        </w:rPr>
        <w:instrText>"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金属银纳米线气凝胶</w:instrText>
      </w:r>
      <w:r w:rsidR="004E1277" w:rsidRPr="009F7F88">
        <w:rPr>
          <w:rFonts w:hint="eastAsia"/>
          <w:color w:val="000000" w:themeColor="text1"/>
        </w:rPr>
        <w:instrText>\n</w:instrText>
      </w:r>
      <w:r w:rsidR="004E1277" w:rsidRPr="009F7F88">
        <w:rPr>
          <w:rFonts w:hint="eastAsia"/>
          <w:color w:val="000000" w:themeColor="text1"/>
        </w:rPr>
        <w:instrText>可压缩可伸长可变泊松比（从负变到正）</w:instrText>
      </w:r>
      <w:r w:rsidR="004E1277" w:rsidRPr="009F7F88">
        <w:rPr>
          <w:rFonts w:hint="eastAsia"/>
          <w:color w:val="000000" w:themeColor="text1"/>
        </w:rPr>
        <w:instrText>","page":"1701756","title":"3D Printing Hierarchical Silver Nanowire Aerogel with Highly Compressive Resilience and Tensile Elongation through Tunable Poisson's Ratio","type":"art</w:instrText>
      </w:r>
      <w:r w:rsidR="004E1277" w:rsidRPr="009F7F88">
        <w:rPr>
          <w:color w:val="000000" w:themeColor="text1"/>
        </w:rPr>
        <w:instrText>icle-journal","volume":"13"},"uris":["http://www.mendeley.com/documents/?uuid=e6705bbd-552b-440c-802d-aebf688a7c53"]},{"id":"ITEM-2","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w:instrText>
      </w:r>
      <w:r w:rsidR="004E1277" w:rsidRPr="009F7F88">
        <w:rPr>
          <w:rFonts w:hint="eastAsia"/>
          <w:color w:val="000000" w:themeColor="text1"/>
        </w:rPr>
        <w:instrText>fix":""}],"container-title":"Small","id":"ITEM-2","issue":"13","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page":"1702-1708","title":"3D Printing of Graphene Aerogels","type":"article-journal","volume":"12"},"uris":["http://www.mendeley.co</w:instrText>
      </w:r>
      <w:r w:rsidR="004E1277" w:rsidRPr="009F7F88">
        <w:rPr>
          <w:color w:val="000000" w:themeColor="text1"/>
        </w:rPr>
        <w:instrText>m/documents/?uuid=3ced1211-eada-46d6-b621-d61d1f2f39c2"]},{"id":"ITEM-3","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w:instrText>
      </w:r>
      <w:r w:rsidR="004E1277" w:rsidRPr="009F7F88">
        <w:rPr>
          <w:rFonts w:hint="eastAsia"/>
          <w:color w:val="000000" w:themeColor="text1"/>
        </w:rPr>
        <w:instrText>","parse-names":false,"suffix":""}],"container-title":"Advanced Materials","id":"ITEM-3","issue":"36","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却至常温固化，通风厨中自然升华干燥得到。</w:instrText>
      </w:r>
      <w:r w:rsidR="004E1277" w:rsidRPr="009F7F88">
        <w:rPr>
          <w:rFonts w:hint="eastAsia"/>
          <w:color w:val="000000" w:themeColor="text1"/>
        </w:rPr>
        <w:instrText>\n</w:instrText>
      </w:r>
      <w:r w:rsidR="004E1277" w:rsidRPr="009F7F88">
        <w:rPr>
          <w:rFonts w:hint="eastAsia"/>
          <w:color w:val="000000" w:themeColor="text1"/>
        </w:rPr>
        <w:instrText>溶剂分别用</w:instrText>
      </w:r>
      <w:r w:rsidR="004E1277" w:rsidRPr="009F7F88">
        <w:rPr>
          <w:rFonts w:hint="eastAsia"/>
          <w:color w:val="000000" w:themeColor="text1"/>
        </w:rPr>
        <w:instrText>2</w:instrText>
      </w:r>
      <w:r w:rsidR="004E1277" w:rsidRPr="009F7F88">
        <w:rPr>
          <w:rFonts w:hint="eastAsia"/>
          <w:color w:val="000000" w:themeColor="text1"/>
        </w:rPr>
        <w:instrText>种</w:instrText>
      </w:r>
      <w:r w:rsidR="004E1277" w:rsidRPr="009F7F88">
        <w:rPr>
          <w:rFonts w:hint="eastAsia"/>
          <w:color w:val="000000" w:themeColor="text1"/>
        </w:rPr>
        <w:instrText>: i)</w:instrText>
      </w:r>
      <w:r w:rsidR="004E1277" w:rsidRPr="009F7F88">
        <w:rPr>
          <w:rFonts w:hint="eastAsia"/>
          <w:color w:val="000000" w:themeColor="text1"/>
        </w:rPr>
        <w:instrText>苯酚</w:instrText>
      </w:r>
      <w:r w:rsidR="004E1277" w:rsidRPr="009F7F88">
        <w:rPr>
          <w:rFonts w:hint="eastAsia"/>
          <w:color w:val="000000" w:themeColor="text1"/>
        </w:rPr>
        <w:instrText xml:space="preserve">phenol (C 6 H 6 O: melting temperature, T M = 40.5 </w:instrText>
      </w:r>
      <w:r w:rsidR="004E1277" w:rsidRPr="009F7F88">
        <w:rPr>
          <w:rFonts w:hint="eastAsia"/>
          <w:color w:val="000000" w:themeColor="text1"/>
        </w:rPr>
        <w:instrText>°</w:instrText>
      </w:r>
      <w:r w:rsidR="004E1277" w:rsidRPr="009F7F88">
        <w:rPr>
          <w:rFonts w:hint="eastAsia"/>
          <w:color w:val="000000" w:themeColor="text1"/>
        </w:rPr>
        <w:instrText xml:space="preserve">C, vapor pressure at room temperature, P T = 47 Pa) [ 10 ] because of its prior use as a graphene exfoliant and solvent, [ 11 ] and ii) </w:instrText>
      </w:r>
      <w:r w:rsidR="004E1277" w:rsidRPr="009F7F88">
        <w:rPr>
          <w:rFonts w:hint="eastAsia"/>
          <w:color w:val="000000" w:themeColor="text1"/>
        </w:rPr>
        <w:instrText>樟脑</w:instrText>
      </w:r>
      <w:r w:rsidR="004E1277" w:rsidRPr="009F7F88">
        <w:rPr>
          <w:rFonts w:hint="eastAsia"/>
          <w:color w:val="000000" w:themeColor="text1"/>
        </w:rPr>
        <w:instrText xml:space="preserve">camphene (C 10 H 16 : T M = 51.5 </w:instrText>
      </w:r>
      <w:r w:rsidR="004E1277" w:rsidRPr="009F7F88">
        <w:rPr>
          <w:rFonts w:hint="eastAsia"/>
          <w:color w:val="000000" w:themeColor="text1"/>
        </w:rPr>
        <w:instrText>°</w:instrText>
      </w:r>
      <w:r w:rsidR="004E1277" w:rsidRPr="009F7F88">
        <w:rPr>
          <w:rFonts w:hint="eastAsia"/>
          <w:color w:val="000000" w:themeColor="text1"/>
        </w:rPr>
        <w:instrText>C, P T = 400 Pa)\n</w:instrText>
      </w:r>
      <w:r w:rsidR="004E1277" w:rsidRPr="009F7F88">
        <w:rPr>
          <w:rFonts w:hint="eastAsia"/>
          <w:color w:val="000000" w:themeColor="text1"/>
        </w:rPr>
        <w:instrText>石墨烯气凝胶</w:instrText>
      </w:r>
      <w:r w:rsidR="004E1277" w:rsidRPr="009F7F88">
        <w:rPr>
          <w:rFonts w:hint="eastAsia"/>
          <w:color w:val="000000" w:themeColor="text1"/>
        </w:rPr>
        <w:instrText>","page":"7993-8000","title":"Pristine Graphene Aerogels by Room-Tempera</w:instrText>
      </w:r>
      <w:r w:rsidR="004E1277" w:rsidRPr="009F7F88">
        <w:rPr>
          <w:color w:val="000000" w:themeColor="text1"/>
        </w:rPr>
        <w:instrText>ture Freeze Gelation","type":"article-journal","volume":"28"},"uris":["http://www.mendeley.com/documents/?uuid=3f40973a-a091-4a15-8868-33948eaa0ddc"]}],"mendeley":{"formattedCitation":"&lt;sup&gt;54,109,178&lt;/sup&gt;","plainTextFormattedCitation":"54,109,178","previouslyFormattedCitation":"&lt;sup&gt;54,109,17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54,109,178</w:t>
      </w:r>
      <w:r w:rsidRPr="009F7F88">
        <w:rPr>
          <w:color w:val="000000" w:themeColor="text1"/>
        </w:rPr>
        <w:fldChar w:fldCharType="end"/>
      </w:r>
      <w:r w:rsidRPr="009F7F88">
        <w:rPr>
          <w:color w:val="000000" w:themeColor="text1"/>
        </w:rPr>
        <w:t xml:space="preserve"> for ultra-low density 3D printed materials, with densities as low as 0.5 mg cm</w:t>
      </w:r>
      <w:r w:rsidRPr="009F7F88">
        <w:rPr>
          <w:color w:val="000000" w:themeColor="text1"/>
          <w:vertAlign w:val="superscript"/>
        </w:rPr>
        <w:t>−3</w:t>
      </w:r>
      <w:r w:rsidRPr="009F7F88">
        <w:rPr>
          <w:color w:val="000000" w:themeColor="text1"/>
        </w:rPr>
        <w:t xml:space="preserve"> for 3D graphene aerogel</w:t>
      </w:r>
      <w:r w:rsidRPr="009F7F88">
        <w:rPr>
          <w:color w:val="000000" w:themeColor="text1"/>
        </w:rPr>
        <w:fldChar w:fldCharType="begin" w:fldLock="1"/>
      </w:r>
      <w:r w:rsidRPr="009F7F88">
        <w:rPr>
          <w:color w:val="000000" w:themeColor="text1"/>
        </w:rPr>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w:instrText>
      </w:r>
      <w:r w:rsidRPr="009F7F88">
        <w:rPr>
          <w:rFonts w:hint="eastAsia"/>
          <w:color w:val="000000" w:themeColor="text1"/>
        </w:rPr>
        <w:instrText>rts":[["2016"]]},"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石墨烯气凝胶</w:instrText>
      </w:r>
      <w:r w:rsidRPr="009F7F88">
        <w:rPr>
          <w:rFonts w:hint="eastAsia"/>
          <w:color w:val="000000" w:themeColor="text1"/>
        </w:rPr>
        <w:instrText>","page":"1702-1708","title":"3D Printing of Graphene Aerogels","type":"article-journal","volume":"12"},"uris":["http://www.mendeley.com/documents/?uuid=3ced1211-eada-46d6-b621-d61d1f2f39c2"]}],"mendeley":{"formatted</w:instrText>
      </w:r>
      <w:r w:rsidRPr="009F7F88">
        <w:rPr>
          <w:color w:val="000000" w:themeColor="text1"/>
        </w:rPr>
        <w:instrText>Citation":"&lt;sup&gt;109&lt;/sup&gt;","plainTextFormattedCitation":"109","previouslyFormattedCitation":"&lt;sup&gt;10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09</w:t>
      </w:r>
      <w:r w:rsidRPr="009F7F88">
        <w:rPr>
          <w:color w:val="000000" w:themeColor="text1"/>
        </w:rPr>
        <w:fldChar w:fldCharType="end"/>
      </w:r>
      <w:r w:rsidRPr="009F7F88">
        <w:rPr>
          <w:color w:val="000000" w:themeColor="text1"/>
        </w:rPr>
        <w:t xml:space="preserve"> and 1.3 mg cm</w:t>
      </w:r>
      <w:r w:rsidRPr="009F7F88">
        <w:rPr>
          <w:color w:val="000000" w:themeColor="text1"/>
          <w:vertAlign w:val="superscript"/>
        </w:rPr>
        <w:t>−3</w:t>
      </w:r>
      <w:r w:rsidRPr="009F7F88">
        <w:rPr>
          <w:color w:val="000000" w:themeColor="text1"/>
        </w:rPr>
        <w:t xml:space="preserve"> for 3D Ag nanowire aerogel.</w:t>
      </w:r>
      <w:r w:rsidRPr="009F7F88">
        <w:rPr>
          <w:color w:val="000000" w:themeColor="text1"/>
        </w:rPr>
        <w:fldChar w:fldCharType="begin" w:fldLock="1"/>
      </w:r>
      <w:r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Pr="009F7F88">
        <w:rPr>
          <w:rFonts w:hint="eastAsia"/>
          <w:color w:val="000000" w:themeColor="text1"/>
        </w:rPr>
        <w:instrText>"date-parts":[["2017"]]},"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冷冻干燥</w:instrText>
      </w:r>
      <w:r w:rsidRPr="009F7F88">
        <w:rPr>
          <w:rFonts w:hint="eastAsia"/>
          <w:color w:val="000000" w:themeColor="text1"/>
        </w:rPr>
        <w:instrText>\n</w:instrText>
      </w:r>
      <w:r w:rsidRPr="009F7F88">
        <w:rPr>
          <w:rFonts w:hint="eastAsia"/>
          <w:color w:val="000000" w:themeColor="text1"/>
        </w:rPr>
        <w:instrText>金属银纳米线气凝胶</w:instrText>
      </w:r>
      <w:r w:rsidRPr="009F7F88">
        <w:rPr>
          <w:rFonts w:hint="eastAsia"/>
          <w:color w:val="000000" w:themeColor="text1"/>
        </w:rPr>
        <w:instrText>\n</w:instrText>
      </w:r>
      <w:r w:rsidRPr="009F7F88">
        <w:rPr>
          <w:rFonts w:hint="eastAsia"/>
          <w:color w:val="000000" w:themeColor="text1"/>
        </w:rPr>
        <w:instrText>可压缩可伸长可变泊松比（从负变到正）</w:instrText>
      </w:r>
      <w:r w:rsidRPr="009F7F88">
        <w:rPr>
          <w:rFonts w:hint="eastAsia"/>
          <w:color w:val="000000" w:themeColor="text1"/>
        </w:rPr>
        <w:instrText>","page":"1701756","title":"3D Printing Hierarchical Silver Nanowire Aerogel with Highly Compressive Resilience and Tensile Elongation through Tunable Poisson's Ratio","type":"art</w:instrText>
      </w:r>
      <w:r w:rsidRPr="009F7F88">
        <w:rPr>
          <w:color w:val="000000" w:themeColor="text1"/>
        </w:rPr>
        <w:instrText>icle-journal","volume":"13"},"uris":["http://www.mendeley.com/documents/?uuid=e6705bbd-552b-440c-802d-aebf688a7c53"]}],"mendeley":{"formattedCitation":"&lt;sup&gt;54&lt;/sup&gt;","plainTextFormattedCitation":"54","previouslyFormattedCitation":"&lt;sup&gt;54&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54</w:t>
      </w:r>
      <w:r w:rsidRPr="009F7F88">
        <w:rPr>
          <w:color w:val="000000" w:themeColor="text1"/>
        </w:rPr>
        <w:fldChar w:fldCharType="end"/>
      </w:r>
      <w:r w:rsidRPr="009F7F88">
        <w:rPr>
          <w:color w:val="000000" w:themeColor="text1"/>
        </w:rPr>
        <w:t xml:space="preserve"> On the other hand, because of low viscosity, retaining dimensional stability and size accuracy is challenging when using this method.</w:t>
      </w:r>
    </w:p>
    <w:p w14:paraId="42366F86" w14:textId="77777777" w:rsidR="005B39A1" w:rsidRPr="009F7F88" w:rsidRDefault="00C14E85" w:rsidP="005B39A1">
      <w:pPr>
        <w:pStyle w:val="RSCB02ArticleText"/>
        <w:spacing w:beforeLines="50" w:before="120"/>
        <w:ind w:firstLineChars="100" w:firstLine="194"/>
        <w:rPr>
          <w:color w:val="000000" w:themeColor="text1"/>
        </w:rPr>
      </w:pPr>
      <w:r w:rsidRPr="009F7F88">
        <w:rPr>
          <w:i/>
          <w:iCs/>
          <w:color w:val="000000" w:themeColor="text1"/>
        </w:rPr>
        <w:t>Aerogels from 3D printed template.</w:t>
      </w:r>
      <w:r w:rsidRPr="009F7F88">
        <w:rPr>
          <w:color w:val="000000" w:themeColor="text1"/>
        </w:rPr>
        <w:t xml:space="preserve"> </w:t>
      </w:r>
      <w:r w:rsidRPr="009F7F88">
        <w:rPr>
          <w:color w:val="000000" w:themeColor="text1"/>
          <w:lang w:val="en"/>
        </w:rPr>
        <w:t>The 3D printed template method uses one of the polymer 3D printing technologies (</w:t>
      </w:r>
      <w:r w:rsidRPr="009F7F88">
        <w:rPr>
          <w:i/>
          <w:iCs/>
          <w:color w:val="000000" w:themeColor="text1"/>
          <w:lang w:val="en"/>
        </w:rPr>
        <w:t>e.g.</w:t>
      </w:r>
      <w:r w:rsidRPr="009F7F88">
        <w:rPr>
          <w:color w:val="000000" w:themeColor="text1"/>
          <w:lang w:val="en"/>
        </w:rPr>
        <w:t xml:space="preserve">, SLA) to first print out a 3D polymer </w:t>
      </w:r>
      <w:proofErr w:type="spellStart"/>
      <w:r w:rsidRPr="009F7F88">
        <w:rPr>
          <w:color w:val="000000" w:themeColor="text1"/>
          <w:lang w:val="en"/>
        </w:rPr>
        <w:t>mould</w:t>
      </w:r>
      <w:proofErr w:type="spellEnd"/>
      <w:r w:rsidRPr="009F7F88">
        <w:rPr>
          <w:color w:val="000000" w:themeColor="text1"/>
          <w:lang w:val="en"/>
        </w:rPr>
        <w:t xml:space="preserve">, leaving the desired aerogel volume empty with connected channels. Sols are then injected into the </w:t>
      </w:r>
      <w:proofErr w:type="spellStart"/>
      <w:r w:rsidRPr="009F7F88">
        <w:rPr>
          <w:color w:val="000000" w:themeColor="text1"/>
          <w:lang w:val="en"/>
        </w:rPr>
        <w:t>mould</w:t>
      </w:r>
      <w:proofErr w:type="spellEnd"/>
      <w:r w:rsidRPr="009F7F88">
        <w:rPr>
          <w:color w:val="000000" w:themeColor="text1"/>
          <w:lang w:val="en"/>
        </w:rPr>
        <w:t xml:space="preserve"> and after gelation, the </w:t>
      </w:r>
      <w:proofErr w:type="spellStart"/>
      <w:r w:rsidRPr="009F7F88">
        <w:rPr>
          <w:color w:val="000000" w:themeColor="text1"/>
          <w:lang w:val="en"/>
        </w:rPr>
        <w:t>mould</w:t>
      </w:r>
      <w:proofErr w:type="spellEnd"/>
      <w:r w:rsidRPr="009F7F88">
        <w:rPr>
          <w:color w:val="000000" w:themeColor="text1"/>
          <w:lang w:val="en"/>
        </w:rPr>
        <w:t xml:space="preserve"> is removed before or after drying, to finally obtain a 3D aerogel.</w:t>
      </w:r>
      <w:r w:rsidRPr="009F7F88">
        <w:rPr>
          <w:color w:val="000000" w:themeColor="text1"/>
        </w:rPr>
        <w:t xml:space="preserve"> </w:t>
      </w:r>
      <w:r w:rsidR="005B39A1" w:rsidRPr="009F7F88">
        <w:rPr>
          <w:color w:val="000000" w:themeColor="text1"/>
        </w:rPr>
        <w:t>There are two basic requirements for this method: the template should be removable without damaging the structure of the gel or aerogel; the viscosity of the sol is low enough for its complete filling into the tiny channels of the template.</w:t>
      </w:r>
    </w:p>
    <w:p w14:paraId="1D2B1EB5" w14:textId="005E1CD5" w:rsidR="00C14E85" w:rsidRPr="009F7F88" w:rsidRDefault="005B39A1" w:rsidP="005B39A1">
      <w:pPr>
        <w:pStyle w:val="RSCB02ArticleText"/>
        <w:ind w:firstLineChars="100" w:firstLine="194"/>
        <w:rPr>
          <w:color w:val="000000" w:themeColor="text1"/>
        </w:rPr>
      </w:pPr>
      <w:r w:rsidRPr="009F7F88">
        <w:rPr>
          <w:color w:val="000000" w:themeColor="text1"/>
        </w:rPr>
        <w:t>The 3D printing templates that have been reported thus far include hollow polymer architectures by mask-image-projection-based SLA techniques,</w:t>
      </w:r>
      <w:r w:rsidRPr="009F7F88">
        <w:rPr>
          <w:color w:val="000000" w:themeColor="text1"/>
        </w:rPr>
        <w:fldChar w:fldCharType="begin" w:fldLock="1"/>
      </w:r>
      <w:r w:rsidRPr="009F7F88">
        <w:rPr>
          <w:color w:val="000000" w:themeColor="text1"/>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9F7F88">
        <w:rPr>
          <w:rFonts w:hint="eastAsia"/>
          <w:color w:val="000000" w:themeColor="text1"/>
        </w:rPr>
        <w:instrText>"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基于掩模图像投影的立体光刻</w:instrText>
      </w:r>
      <w:r w:rsidRPr="009F7F88">
        <w:rPr>
          <w:rFonts w:hint="eastAsia"/>
          <w:color w:val="000000" w:themeColor="text1"/>
        </w:rPr>
        <w:instrText>3D</w:instrText>
      </w:r>
      <w:r w:rsidRPr="009F7F88">
        <w:rPr>
          <w:rFonts w:hint="eastAsia"/>
          <w:color w:val="000000" w:themeColor="text1"/>
        </w:rPr>
        <w:instrText>模板，灌注，水热处理，冷冻干燥，裂解</w:instrText>
      </w:r>
      <w:r w:rsidRPr="009F7F88">
        <w:rPr>
          <w:rFonts w:hint="eastAsia"/>
          <w:color w:val="000000" w:themeColor="text1"/>
        </w:rPr>
        <w:instrText>\n</w:instrText>
      </w:r>
      <w:r w:rsidRPr="009F7F88">
        <w:rPr>
          <w:rFonts w:hint="eastAsia"/>
          <w:color w:val="000000" w:themeColor="text1"/>
        </w:rPr>
        <w:instrText>石墨烯气凝胶骨架</w:instrText>
      </w:r>
      <w:r w:rsidRPr="009F7F88">
        <w:rPr>
          <w:rFonts w:hint="eastAsia"/>
          <w:color w:val="000000" w:themeColor="text1"/>
        </w:rPr>
        <w:instrText>\n</w:instrText>
      </w:r>
      <w:r w:rsidRPr="009F7F88">
        <w:rPr>
          <w:rFonts w:hint="eastAsia"/>
          <w:color w:val="000000" w:themeColor="text1"/>
        </w:rPr>
        <w:instrText>作为气体传感器等</w:instrText>
      </w:r>
      <w:r w:rsidRPr="009F7F88">
        <w:rPr>
          <w:rFonts w:hint="eastAsia"/>
          <w:color w:val="000000" w:themeColor="text1"/>
        </w:rPr>
        <w:instrText>","page":"1096-1106","title":"Three-Dimensional Printing Hollow Polymer Template-Mediated Graphene Lattices with Tailorable Architectures and Multifunctional Properties","type":"article-jour</w:instrText>
      </w:r>
      <w:r w:rsidRPr="009F7F88">
        <w:rPr>
          <w:color w:val="000000" w:themeColor="text1"/>
        </w:rPr>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3</w:t>
      </w:r>
      <w:r w:rsidRPr="009F7F88">
        <w:rPr>
          <w:color w:val="000000" w:themeColor="text1"/>
        </w:rPr>
        <w:fldChar w:fldCharType="end"/>
      </w:r>
      <w:r w:rsidRPr="009F7F88">
        <w:rPr>
          <w:color w:val="000000" w:themeColor="text1"/>
        </w:rPr>
        <w:t xml:space="preserve"> honeycomb pillar arrays by 3D printing using an acrylonitrile butadiene styrene ink,</w:t>
      </w:r>
      <w:r w:rsidRPr="009F7F88">
        <w:rPr>
          <w:color w:val="000000" w:themeColor="text1"/>
        </w:rPr>
        <w:fldChar w:fldCharType="begin" w:fldLock="1"/>
      </w:r>
      <w:r w:rsidRPr="009F7F88">
        <w:rPr>
          <w:color w:val="000000" w:themeColor="text1"/>
        </w:rPr>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Pr="009F7F88">
        <w:rPr>
          <w:rFonts w:hint="eastAsia"/>
          <w:color w:val="000000" w:themeColor="text1"/>
        </w:rPr>
        <w:instrText>unctional Materials","id":"ITEM-1","issue":"19","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ABS</w:instrText>
      </w:r>
      <w:r w:rsidRPr="009F7F88">
        <w:rPr>
          <w:rFonts w:hint="eastAsia"/>
          <w:color w:val="000000" w:themeColor="text1"/>
        </w:rPr>
        <w:instrText>树脂模板，灌注</w:instrText>
      </w:r>
      <w:r w:rsidRPr="009F7F88">
        <w:rPr>
          <w:rFonts w:hint="eastAsia"/>
          <w:color w:val="000000" w:themeColor="text1"/>
        </w:rPr>
        <w:instrText>GO</w:instrText>
      </w:r>
      <w:r w:rsidRPr="009F7F88">
        <w:rPr>
          <w:rFonts w:hint="eastAsia"/>
          <w:color w:val="000000" w:themeColor="text1"/>
        </w:rPr>
        <w:instrText>，冷冻干燥、脱模，热还原</w:instrText>
      </w:r>
      <w:r w:rsidRPr="009F7F88">
        <w:rPr>
          <w:rFonts w:hint="eastAsia"/>
          <w:color w:val="000000" w:themeColor="text1"/>
        </w:rPr>
        <w:instrText>\n</w:instrText>
      </w:r>
      <w:r w:rsidRPr="009F7F88">
        <w:rPr>
          <w:rFonts w:hint="eastAsia"/>
          <w:color w:val="000000" w:themeColor="text1"/>
        </w:rPr>
        <w:instrText>石墨烯气凝胶蜂窝</w:instrText>
      </w:r>
      <w:r w:rsidRPr="009F7F88">
        <w:rPr>
          <w:rFonts w:hint="eastAsia"/>
          <w:color w:val="000000" w:themeColor="text1"/>
        </w:rPr>
        <w:instrText>\n</w:instrText>
      </w:r>
      <w:r w:rsidRPr="009F7F88">
        <w:rPr>
          <w:rFonts w:hint="eastAsia"/>
          <w:color w:val="000000" w:themeColor="text1"/>
        </w:rPr>
        <w:instrText>作为可弯曲发光器件</w:instrText>
      </w:r>
      <w:r w:rsidRPr="009F7F88">
        <w:rPr>
          <w:rFonts w:hint="eastAsia"/>
          <w:color w:val="000000" w:themeColor="text1"/>
        </w:rPr>
        <w:instrText>","page":"1707043","title":"An Ultralight Graphene Honeycomb Sandwich for Stretchable Light-Emitting Displays",</w:instrText>
      </w:r>
      <w:r w:rsidRPr="009F7F88">
        <w:rPr>
          <w:color w:val="000000" w:themeColor="text1"/>
        </w:rPr>
        <w:instrText>"type":"article-journal","volume":"28"},"uris":["http://www.mendeley.com/documents/?uuid=cc804ceb-053a-40e2-8d2f-bc39b486e0f1"]}],"mendeley":{"formattedCitation":"&lt;sup&gt;245&lt;/sup&gt;","plainTextFormattedCitation":"245","previouslyFormattedCitation":"&lt;sup&gt;24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5</w:t>
      </w:r>
      <w:r w:rsidRPr="009F7F88">
        <w:rPr>
          <w:color w:val="000000" w:themeColor="text1"/>
        </w:rPr>
        <w:fldChar w:fldCharType="end"/>
      </w:r>
      <w:r w:rsidRPr="009F7F88">
        <w:rPr>
          <w:color w:val="000000" w:themeColor="text1"/>
        </w:rPr>
        <w:t xml:space="preserve"> and hollow mould of high impact polystyrene in an inverse gyroid shape printed by fused filament fabrication method.</w:t>
      </w:r>
      <w:r w:rsidRPr="009F7F88">
        <w:rPr>
          <w:color w:val="000000" w:themeColor="text1"/>
        </w:rPr>
        <w:fldChar w:fldCharType="begin" w:fldLock="1"/>
      </w:r>
      <w:r w:rsidRPr="009F7F88">
        <w:rPr>
          <w:color w:val="000000" w:themeColor="text1"/>
        </w:rPr>
        <w:instrText>ADDIN CSL_CITATION {"citationItems":[{"id":"ITEM-1","itemData":{"DOI":"10.1021/acsapm.9b00301","ISSN":"2637-6105","author":[{"dropping-particle":"","family":"Teo","given":"Nicholas","non-dropping-particle":"","parse-names":false,"suffix":""},{"dropping-particle":"","family":"Joo","given":"Piljae","non-dropping-particle":"","parse-names":false,"suffix":""},{"dropping-particle":"","family":"Amis","given":"Eric J.","non-dropping-particle":"","parse-names":false,"suffix":""},{"dropping-particle":"","family":"</w:instrText>
      </w:r>
      <w:r w:rsidRPr="009F7F88">
        <w:rPr>
          <w:rFonts w:hint="eastAsia"/>
          <w:color w:val="000000" w:themeColor="text1"/>
        </w:rPr>
        <w:instrText>Jana","given":"Sadhan C.","non-dropping-particle":"","parse-names":false,"suffix":""}],"container-title":"ACS Applied Polymer Materials","genre":"research-article","id":"ITEM-1","issue":"7","issued":{"date-parts":[["2019"]]},"note":"</w:instrText>
      </w:r>
      <w:r w:rsidRPr="009F7F88">
        <w:rPr>
          <w:rFonts w:hint="eastAsia"/>
          <w:color w:val="000000" w:themeColor="text1"/>
        </w:rPr>
        <w:instrText>已加，放沾边</w:instrText>
      </w:r>
      <w:r w:rsidRPr="009F7F88">
        <w:rPr>
          <w:rFonts w:hint="eastAsia"/>
          <w:color w:val="000000" w:themeColor="text1"/>
        </w:rPr>
        <w:instrText>\n</w:instrText>
      </w:r>
      <w:r w:rsidRPr="009F7F88">
        <w:rPr>
          <w:rFonts w:hint="eastAsia"/>
          <w:color w:val="000000" w:themeColor="text1"/>
        </w:rPr>
        <w:instrText>用</w:instrText>
      </w:r>
      <w:r w:rsidRPr="009F7F88">
        <w:rPr>
          <w:rFonts w:hint="eastAsia"/>
          <w:color w:val="000000" w:themeColor="text1"/>
        </w:rPr>
        <w:instrText>3D</w:instrText>
      </w:r>
      <w:r w:rsidRPr="009F7F88">
        <w:rPr>
          <w:rFonts w:hint="eastAsia"/>
          <w:color w:val="000000" w:themeColor="text1"/>
        </w:rPr>
        <w:instrText>打印材料作为牺牲模板，凝胶后溶解模板，超临界干燥</w:instrText>
      </w:r>
      <w:r w:rsidRPr="009F7F88">
        <w:rPr>
          <w:rFonts w:hint="eastAsia"/>
          <w:color w:val="000000" w:themeColor="text1"/>
        </w:rPr>
        <w:instrText>\n3D</w:instrText>
      </w:r>
      <w:r w:rsidRPr="009F7F88">
        <w:rPr>
          <w:rFonts w:hint="eastAsia"/>
          <w:color w:val="000000" w:themeColor="text1"/>
        </w:rPr>
        <w:instrText>聚酰亚胺气凝胶</w:instrText>
      </w:r>
      <w:r w:rsidRPr="009F7F88">
        <w:rPr>
          <w:rFonts w:hint="eastAsia"/>
          <w:color w:val="000000" w:themeColor="text1"/>
        </w:rPr>
        <w:instrText>\n</w:instrText>
      </w:r>
      <w:r w:rsidRPr="009F7F88">
        <w:rPr>
          <w:rFonts w:hint="eastAsia"/>
          <w:color w:val="000000" w:themeColor="text1"/>
        </w:rPr>
        <w:instrText>可能用于传感器外壳和任意形状和大小的声屏障，以及可透气的承重多孔隔热结构</w:instrText>
      </w:r>
      <w:r w:rsidRPr="009F7F88">
        <w:rPr>
          <w:rFonts w:hint="eastAsia"/>
          <w:color w:val="000000" w:themeColor="text1"/>
        </w:rPr>
        <w:instrText>","page":"1749-1756","publisher":"American Chemical Society","title":"Development of Intricate Aerogel Articles Using Fused Filament Fabrication","type":"article-journal","volume":"1"},"uris":[</w:instrText>
      </w:r>
      <w:r w:rsidRPr="009F7F88">
        <w:rPr>
          <w:color w:val="000000" w:themeColor="text1"/>
        </w:rPr>
        <w:instrText>"http://www.mendeley.com/documents/?uuid=72a21a4c-6662-4c09-b6ae-8bd603973e6d"]}],"mendeley":{"formattedCitation":"&lt;sup&gt;177&lt;/sup&gt;","plainTextFormattedCitation":"177","previouslyFormattedCitation":"&lt;sup&gt;175&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77</w:t>
      </w:r>
      <w:r w:rsidRPr="009F7F88">
        <w:rPr>
          <w:color w:val="000000" w:themeColor="text1"/>
        </w:rPr>
        <w:fldChar w:fldCharType="end"/>
      </w:r>
      <w:r w:rsidRPr="009F7F88">
        <w:rPr>
          <w:color w:val="000000" w:themeColor="text1"/>
        </w:rPr>
        <w:t xml:space="preserve"> The sols or inks that have been demonstrated to fill the templates are traditional polyimide sol,</w:t>
      </w:r>
      <w:r w:rsidRPr="009F7F88">
        <w:rPr>
          <w:color w:val="000000" w:themeColor="text1"/>
        </w:rPr>
        <w:fldChar w:fldCharType="begin" w:fldLock="1"/>
      </w:r>
      <w:r w:rsidRPr="009F7F88">
        <w:rPr>
          <w:color w:val="000000" w:themeColor="text1"/>
        </w:rPr>
        <w:instrText>ADDIN CSL_CITATION {"citationItems":[{"id":"ITEM-1","itemData":{"DOI":"10.1021/acsapm.9b00301","ISSN":"2637-6105","author":[{"dropping-particle":"","family":"Teo","given":"Nicholas","non-dropping-particle":"","parse-names":false,"suffix":""},{"dropping-particle":"","family":"Joo","given":"Piljae","non-dropping-particle":"","parse-names":false,"suffix":""},{"dropping-particle":"","family":"Amis","given":"Eric J.","non-dropping-particle":"","parse-names":false,"suffix":""},{"dropping-particle":"","family":"</w:instrText>
      </w:r>
      <w:r w:rsidRPr="009F7F88">
        <w:rPr>
          <w:rFonts w:hint="eastAsia"/>
          <w:color w:val="000000" w:themeColor="text1"/>
        </w:rPr>
        <w:instrText>Jana","given":"Sadhan C.","non-dropping-particle":"","parse-names":false,"suffix":""}],"container-title":"ACS Applied Polymer Materials","genre":"research-article","id":"ITEM-1","issue":"7","issued":{"date-parts":[["2019"]]},"note":"</w:instrText>
      </w:r>
      <w:r w:rsidRPr="009F7F88">
        <w:rPr>
          <w:rFonts w:hint="eastAsia"/>
          <w:color w:val="000000" w:themeColor="text1"/>
        </w:rPr>
        <w:instrText>已加，放沾边</w:instrText>
      </w:r>
      <w:r w:rsidRPr="009F7F88">
        <w:rPr>
          <w:rFonts w:hint="eastAsia"/>
          <w:color w:val="000000" w:themeColor="text1"/>
        </w:rPr>
        <w:instrText>\n</w:instrText>
      </w:r>
      <w:r w:rsidRPr="009F7F88">
        <w:rPr>
          <w:rFonts w:hint="eastAsia"/>
          <w:color w:val="000000" w:themeColor="text1"/>
        </w:rPr>
        <w:instrText>用</w:instrText>
      </w:r>
      <w:r w:rsidRPr="009F7F88">
        <w:rPr>
          <w:rFonts w:hint="eastAsia"/>
          <w:color w:val="000000" w:themeColor="text1"/>
        </w:rPr>
        <w:instrText>3D</w:instrText>
      </w:r>
      <w:r w:rsidRPr="009F7F88">
        <w:rPr>
          <w:rFonts w:hint="eastAsia"/>
          <w:color w:val="000000" w:themeColor="text1"/>
        </w:rPr>
        <w:instrText>打印材料作为牺牲模板，凝胶后溶解模板，超临界干燥</w:instrText>
      </w:r>
      <w:r w:rsidRPr="009F7F88">
        <w:rPr>
          <w:rFonts w:hint="eastAsia"/>
          <w:color w:val="000000" w:themeColor="text1"/>
        </w:rPr>
        <w:instrText>\n3D</w:instrText>
      </w:r>
      <w:r w:rsidRPr="009F7F88">
        <w:rPr>
          <w:rFonts w:hint="eastAsia"/>
          <w:color w:val="000000" w:themeColor="text1"/>
        </w:rPr>
        <w:instrText>聚酰亚胺气凝胶</w:instrText>
      </w:r>
      <w:r w:rsidRPr="009F7F88">
        <w:rPr>
          <w:rFonts w:hint="eastAsia"/>
          <w:color w:val="000000" w:themeColor="text1"/>
        </w:rPr>
        <w:instrText>\n</w:instrText>
      </w:r>
      <w:r w:rsidRPr="009F7F88">
        <w:rPr>
          <w:rFonts w:hint="eastAsia"/>
          <w:color w:val="000000" w:themeColor="text1"/>
        </w:rPr>
        <w:instrText>可能用于传感器外壳和任意形状和大小的声屏障，以及可透气的承重多孔隔热结构</w:instrText>
      </w:r>
      <w:r w:rsidRPr="009F7F88">
        <w:rPr>
          <w:rFonts w:hint="eastAsia"/>
          <w:color w:val="000000" w:themeColor="text1"/>
        </w:rPr>
        <w:instrText>","page":"1749-1756","publisher":"American Chemical Society","title":"Development of Intricate Aerogel Articles Using Fused Filament Fabrication","type":"article-journal","volume":"1"},"uris":[</w:instrText>
      </w:r>
      <w:r w:rsidRPr="009F7F88">
        <w:rPr>
          <w:color w:val="000000" w:themeColor="text1"/>
        </w:rPr>
        <w:instrText>"http://www.mendeley.com/documents/?uuid=72a21a4c-6662-4c09-b6ae-8bd603973e6d"]}],"mendeley":{"formattedCitation":"&lt;sup&gt;177&lt;/sup&gt;","plainTextFormattedCitation":"177","previouslyFormattedCitation":"&lt;sup&gt;175&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77</w:t>
      </w:r>
      <w:r w:rsidRPr="009F7F88">
        <w:rPr>
          <w:color w:val="000000" w:themeColor="text1"/>
        </w:rPr>
        <w:fldChar w:fldCharType="end"/>
      </w:r>
      <w:r w:rsidRPr="009F7F88">
        <w:rPr>
          <w:color w:val="000000" w:themeColor="text1"/>
        </w:rPr>
        <w:t xml:space="preserve"> GO/ethylenediamine (EDA) ink,</w:t>
      </w:r>
      <w:r w:rsidRPr="009F7F88">
        <w:rPr>
          <w:color w:val="000000" w:themeColor="text1"/>
        </w:rPr>
        <w:fldChar w:fldCharType="begin" w:fldLock="1"/>
      </w:r>
      <w:r w:rsidRPr="009F7F88">
        <w:rPr>
          <w:color w:val="000000" w:themeColor="text1"/>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9F7F88">
        <w:rPr>
          <w:rFonts w:hint="eastAsia"/>
          <w:color w:val="000000" w:themeColor="text1"/>
        </w:rPr>
        <w:instrText>"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基于掩模图像投影的立体光刻</w:instrText>
      </w:r>
      <w:r w:rsidRPr="009F7F88">
        <w:rPr>
          <w:rFonts w:hint="eastAsia"/>
          <w:color w:val="000000" w:themeColor="text1"/>
        </w:rPr>
        <w:instrText>3D</w:instrText>
      </w:r>
      <w:r w:rsidRPr="009F7F88">
        <w:rPr>
          <w:rFonts w:hint="eastAsia"/>
          <w:color w:val="000000" w:themeColor="text1"/>
        </w:rPr>
        <w:instrText>模板，灌注，水热处理，冷冻干燥，裂解</w:instrText>
      </w:r>
      <w:r w:rsidRPr="009F7F88">
        <w:rPr>
          <w:rFonts w:hint="eastAsia"/>
          <w:color w:val="000000" w:themeColor="text1"/>
        </w:rPr>
        <w:instrText>\n</w:instrText>
      </w:r>
      <w:r w:rsidRPr="009F7F88">
        <w:rPr>
          <w:rFonts w:hint="eastAsia"/>
          <w:color w:val="000000" w:themeColor="text1"/>
        </w:rPr>
        <w:instrText>石墨烯气凝胶骨架</w:instrText>
      </w:r>
      <w:r w:rsidRPr="009F7F88">
        <w:rPr>
          <w:rFonts w:hint="eastAsia"/>
          <w:color w:val="000000" w:themeColor="text1"/>
        </w:rPr>
        <w:instrText>\n</w:instrText>
      </w:r>
      <w:r w:rsidRPr="009F7F88">
        <w:rPr>
          <w:rFonts w:hint="eastAsia"/>
          <w:color w:val="000000" w:themeColor="text1"/>
        </w:rPr>
        <w:instrText>作为气体传感器等</w:instrText>
      </w:r>
      <w:r w:rsidRPr="009F7F88">
        <w:rPr>
          <w:rFonts w:hint="eastAsia"/>
          <w:color w:val="000000" w:themeColor="text1"/>
        </w:rPr>
        <w:instrText>","page":"1096-1106","title":"Three-Dimensional Printing Hollow Polymer Template-Mediated Graphene Lattices with Tailorable Architectures and Multifunctional Properties","type":"article-jour</w:instrText>
      </w:r>
      <w:r w:rsidRPr="009F7F88">
        <w:rPr>
          <w:color w:val="000000" w:themeColor="text1"/>
        </w:rPr>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3</w:t>
      </w:r>
      <w:r w:rsidRPr="009F7F88">
        <w:rPr>
          <w:color w:val="000000" w:themeColor="text1"/>
        </w:rPr>
        <w:fldChar w:fldCharType="end"/>
      </w:r>
      <w:r w:rsidRPr="009F7F88">
        <w:rPr>
          <w:color w:val="000000" w:themeColor="text1"/>
        </w:rPr>
        <w:t xml:space="preserve"> and GO/L-ascorbic acid,</w:t>
      </w:r>
      <w:r w:rsidRPr="009F7F88">
        <w:rPr>
          <w:color w:val="000000" w:themeColor="text1"/>
        </w:rPr>
        <w:fldChar w:fldCharType="begin" w:fldLock="1"/>
      </w:r>
      <w:r w:rsidRPr="009F7F88">
        <w:rPr>
          <w:color w:val="000000" w:themeColor="text1"/>
        </w:rPr>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Pr="009F7F88">
        <w:rPr>
          <w:rFonts w:hint="eastAsia"/>
          <w:color w:val="000000" w:themeColor="text1"/>
        </w:rPr>
        <w:instrText>unctional Materials","id":"ITEM-1","issue":"19","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ABS</w:instrText>
      </w:r>
      <w:r w:rsidRPr="009F7F88">
        <w:rPr>
          <w:rFonts w:hint="eastAsia"/>
          <w:color w:val="000000" w:themeColor="text1"/>
        </w:rPr>
        <w:instrText>树脂模板，灌注</w:instrText>
      </w:r>
      <w:r w:rsidRPr="009F7F88">
        <w:rPr>
          <w:rFonts w:hint="eastAsia"/>
          <w:color w:val="000000" w:themeColor="text1"/>
        </w:rPr>
        <w:instrText>GO</w:instrText>
      </w:r>
      <w:r w:rsidRPr="009F7F88">
        <w:rPr>
          <w:rFonts w:hint="eastAsia"/>
          <w:color w:val="000000" w:themeColor="text1"/>
        </w:rPr>
        <w:instrText>，冷冻干燥、脱模，热还原</w:instrText>
      </w:r>
      <w:r w:rsidRPr="009F7F88">
        <w:rPr>
          <w:rFonts w:hint="eastAsia"/>
          <w:color w:val="000000" w:themeColor="text1"/>
        </w:rPr>
        <w:instrText>\n</w:instrText>
      </w:r>
      <w:r w:rsidRPr="009F7F88">
        <w:rPr>
          <w:rFonts w:hint="eastAsia"/>
          <w:color w:val="000000" w:themeColor="text1"/>
        </w:rPr>
        <w:instrText>石墨烯气凝胶蜂窝</w:instrText>
      </w:r>
      <w:r w:rsidRPr="009F7F88">
        <w:rPr>
          <w:rFonts w:hint="eastAsia"/>
          <w:color w:val="000000" w:themeColor="text1"/>
        </w:rPr>
        <w:instrText>\n</w:instrText>
      </w:r>
      <w:r w:rsidRPr="009F7F88">
        <w:rPr>
          <w:rFonts w:hint="eastAsia"/>
          <w:color w:val="000000" w:themeColor="text1"/>
        </w:rPr>
        <w:instrText>作为可弯曲发光器件</w:instrText>
      </w:r>
      <w:r w:rsidRPr="009F7F88">
        <w:rPr>
          <w:rFonts w:hint="eastAsia"/>
          <w:color w:val="000000" w:themeColor="text1"/>
        </w:rPr>
        <w:instrText>","page":"1707043","title":"An Ultralight Graphene Honeycomb Sandwich for Stretchable Light-Emitting Displays",</w:instrText>
      </w:r>
      <w:r w:rsidRPr="009F7F88">
        <w:rPr>
          <w:color w:val="000000" w:themeColor="text1"/>
        </w:rPr>
        <w:instrText>"type":"article-journal","volume":"28"},"uris":["http://www.mendeley.com/documents/?uuid=cc804ceb-053a-40e2-8d2f-bc39b486e0f1"]}],"mendeley":{"formattedCitation":"&lt;sup&gt;245&lt;/sup&gt;","plainTextFormattedCitation":"245","previouslyFormattedCitation":"&lt;sup&gt;24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5</w:t>
      </w:r>
      <w:r w:rsidRPr="009F7F88">
        <w:rPr>
          <w:color w:val="000000" w:themeColor="text1"/>
        </w:rPr>
        <w:fldChar w:fldCharType="end"/>
      </w:r>
      <w:r w:rsidRPr="009F7F88">
        <w:rPr>
          <w:color w:val="000000" w:themeColor="text1"/>
        </w:rPr>
        <w:t xml:space="preserve"> which are all liquids with enough fluidity to ensure complete filling. After gelation and drying, the polymer templates could be removed either by demoulding,</w:t>
      </w:r>
      <w:r w:rsidRPr="009F7F88">
        <w:rPr>
          <w:color w:val="000000" w:themeColor="text1"/>
        </w:rPr>
        <w:fldChar w:fldCharType="begin" w:fldLock="1"/>
      </w:r>
      <w:r w:rsidRPr="009F7F88">
        <w:rPr>
          <w:color w:val="000000" w:themeColor="text1"/>
        </w:rPr>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Pr="009F7F88">
        <w:rPr>
          <w:rFonts w:hint="eastAsia"/>
          <w:color w:val="000000" w:themeColor="text1"/>
        </w:rPr>
        <w:instrText>unctional Materials","id":"ITEM-1","issue":"19","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ABS</w:instrText>
      </w:r>
      <w:r w:rsidRPr="009F7F88">
        <w:rPr>
          <w:rFonts w:hint="eastAsia"/>
          <w:color w:val="000000" w:themeColor="text1"/>
        </w:rPr>
        <w:instrText>树脂模板，灌注</w:instrText>
      </w:r>
      <w:r w:rsidRPr="009F7F88">
        <w:rPr>
          <w:rFonts w:hint="eastAsia"/>
          <w:color w:val="000000" w:themeColor="text1"/>
        </w:rPr>
        <w:instrText>GO</w:instrText>
      </w:r>
      <w:r w:rsidRPr="009F7F88">
        <w:rPr>
          <w:rFonts w:hint="eastAsia"/>
          <w:color w:val="000000" w:themeColor="text1"/>
        </w:rPr>
        <w:instrText>，冷冻干燥、脱模，热还原</w:instrText>
      </w:r>
      <w:r w:rsidRPr="009F7F88">
        <w:rPr>
          <w:rFonts w:hint="eastAsia"/>
          <w:color w:val="000000" w:themeColor="text1"/>
        </w:rPr>
        <w:instrText>\n</w:instrText>
      </w:r>
      <w:r w:rsidRPr="009F7F88">
        <w:rPr>
          <w:rFonts w:hint="eastAsia"/>
          <w:color w:val="000000" w:themeColor="text1"/>
        </w:rPr>
        <w:instrText>石墨烯气凝胶蜂窝</w:instrText>
      </w:r>
      <w:r w:rsidRPr="009F7F88">
        <w:rPr>
          <w:rFonts w:hint="eastAsia"/>
          <w:color w:val="000000" w:themeColor="text1"/>
        </w:rPr>
        <w:instrText>\n</w:instrText>
      </w:r>
      <w:r w:rsidRPr="009F7F88">
        <w:rPr>
          <w:rFonts w:hint="eastAsia"/>
          <w:color w:val="000000" w:themeColor="text1"/>
        </w:rPr>
        <w:instrText>作为可弯曲发光器件</w:instrText>
      </w:r>
      <w:r w:rsidRPr="009F7F88">
        <w:rPr>
          <w:rFonts w:hint="eastAsia"/>
          <w:color w:val="000000" w:themeColor="text1"/>
        </w:rPr>
        <w:instrText>","page":"1707043","title":"An Ultralight Graphene Honeycomb Sandwich for Stretchable Light-Emitting Displays",</w:instrText>
      </w:r>
      <w:r w:rsidRPr="009F7F88">
        <w:rPr>
          <w:color w:val="000000" w:themeColor="text1"/>
        </w:rPr>
        <w:instrText>"type":"article-journal","volume":"28"},"uris":["http://www.mendeley.com/documents/?uuid=cc804ceb-053a-40e2-8d2f-bc39b486e0f1"]}],"mendeley":{"formattedCitation":"&lt;sup&gt;245&lt;/sup&gt;","plainTextFormattedCitation":"245","previouslyFormattedCitation":"&lt;sup&gt;24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5</w:t>
      </w:r>
      <w:r w:rsidRPr="009F7F88">
        <w:rPr>
          <w:color w:val="000000" w:themeColor="text1"/>
        </w:rPr>
        <w:fldChar w:fldCharType="end"/>
      </w:r>
      <w:r w:rsidRPr="009F7F88">
        <w:rPr>
          <w:color w:val="000000" w:themeColor="text1"/>
        </w:rPr>
        <w:t xml:space="preserve"> </w:t>
      </w:r>
      <w:bookmarkStart w:id="140" w:name="_Hlk45778568"/>
      <w:bookmarkStart w:id="141" w:name="_Hlk45775171"/>
      <w:r w:rsidRPr="009F7F88">
        <w:rPr>
          <w:color w:val="000000" w:themeColor="text1"/>
        </w:rPr>
        <w:t>high temperature pyrolysis,</w:t>
      </w:r>
      <w:r w:rsidRPr="009F7F88">
        <w:rPr>
          <w:color w:val="000000" w:themeColor="text1"/>
        </w:rPr>
        <w:fldChar w:fldCharType="begin" w:fldLock="1"/>
      </w:r>
      <w:r w:rsidRPr="009F7F88">
        <w:rPr>
          <w:color w:val="000000" w:themeColor="text1"/>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9F7F88">
        <w:rPr>
          <w:rFonts w:hint="eastAsia"/>
          <w:color w:val="000000" w:themeColor="text1"/>
        </w:rPr>
        <w:instrText>"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基于掩模图像投影的立体光刻</w:instrText>
      </w:r>
      <w:r w:rsidRPr="009F7F88">
        <w:rPr>
          <w:rFonts w:hint="eastAsia"/>
          <w:color w:val="000000" w:themeColor="text1"/>
        </w:rPr>
        <w:instrText>3D</w:instrText>
      </w:r>
      <w:r w:rsidRPr="009F7F88">
        <w:rPr>
          <w:rFonts w:hint="eastAsia"/>
          <w:color w:val="000000" w:themeColor="text1"/>
        </w:rPr>
        <w:instrText>模板，灌注，水热处理，冷冻干燥，裂解</w:instrText>
      </w:r>
      <w:r w:rsidRPr="009F7F88">
        <w:rPr>
          <w:rFonts w:hint="eastAsia"/>
          <w:color w:val="000000" w:themeColor="text1"/>
        </w:rPr>
        <w:instrText>\n</w:instrText>
      </w:r>
      <w:r w:rsidRPr="009F7F88">
        <w:rPr>
          <w:rFonts w:hint="eastAsia"/>
          <w:color w:val="000000" w:themeColor="text1"/>
        </w:rPr>
        <w:instrText>石墨烯气凝胶骨架</w:instrText>
      </w:r>
      <w:r w:rsidRPr="009F7F88">
        <w:rPr>
          <w:rFonts w:hint="eastAsia"/>
          <w:color w:val="000000" w:themeColor="text1"/>
        </w:rPr>
        <w:instrText>\n</w:instrText>
      </w:r>
      <w:r w:rsidRPr="009F7F88">
        <w:rPr>
          <w:rFonts w:hint="eastAsia"/>
          <w:color w:val="000000" w:themeColor="text1"/>
        </w:rPr>
        <w:instrText>作为气体传感器等</w:instrText>
      </w:r>
      <w:r w:rsidRPr="009F7F88">
        <w:rPr>
          <w:rFonts w:hint="eastAsia"/>
          <w:color w:val="000000" w:themeColor="text1"/>
        </w:rPr>
        <w:instrText>","page":"1096-1106","title":"Three-Dimensional Printing Hollow Polymer Template-Mediated Graphene Lattices with Tailorable Architectures and Multifunctional Properties","type":"article-jour</w:instrText>
      </w:r>
      <w:r w:rsidRPr="009F7F88">
        <w:rPr>
          <w:color w:val="000000" w:themeColor="text1"/>
        </w:rPr>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3</w:t>
      </w:r>
      <w:r w:rsidRPr="009F7F88">
        <w:rPr>
          <w:color w:val="000000" w:themeColor="text1"/>
        </w:rPr>
        <w:fldChar w:fldCharType="end"/>
      </w:r>
      <w:r w:rsidRPr="009F7F88">
        <w:rPr>
          <w:color w:val="000000" w:themeColor="text1"/>
        </w:rPr>
        <w:t xml:space="preserve"> or solvent dissolution,</w:t>
      </w:r>
      <w:r w:rsidRPr="009F7F88">
        <w:rPr>
          <w:color w:val="000000" w:themeColor="text1"/>
        </w:rPr>
        <w:fldChar w:fldCharType="begin" w:fldLock="1"/>
      </w:r>
      <w:r w:rsidRPr="009F7F88">
        <w:rPr>
          <w:color w:val="000000" w:themeColor="text1"/>
        </w:rPr>
        <w:instrText>ADDIN CSL_CITATION {"citationItems":[{"id":"ITEM-1","itemData":{"DOI":"10.1021/acsapm.9b00301","ISSN":"2637-6105","author":[{"dropping-particle":"","family":"Teo","given":"Nicholas","non-dropping-particle":"","parse-names":false,"suffix":""},{"dropping-particle":"","family":"Joo","given":"Piljae","non-dropping-particle":"","parse-names":false,"suffix":""},{"dropping-particle":"","family":"Amis","given":"Eric J.","non-dropping-particle":"","parse-names":false,"suffix":""},{"dropping-particle":"","family":"</w:instrText>
      </w:r>
      <w:r w:rsidRPr="009F7F88">
        <w:rPr>
          <w:rFonts w:hint="eastAsia"/>
          <w:color w:val="000000" w:themeColor="text1"/>
        </w:rPr>
        <w:instrText>Jana","given":"Sadhan C.","non-dropping-particle":"","parse-names":false,"suffix":""}],"container-title":"ACS Applied Polymer Materials","genre":"research-article","id":"ITEM-1","issue":"7","issued":{"date-parts":[["2019"]]},"note":"</w:instrText>
      </w:r>
      <w:r w:rsidRPr="009F7F88">
        <w:rPr>
          <w:rFonts w:hint="eastAsia"/>
          <w:color w:val="000000" w:themeColor="text1"/>
        </w:rPr>
        <w:instrText>已加，放沾边</w:instrText>
      </w:r>
      <w:r w:rsidRPr="009F7F88">
        <w:rPr>
          <w:rFonts w:hint="eastAsia"/>
          <w:color w:val="000000" w:themeColor="text1"/>
        </w:rPr>
        <w:instrText>\n</w:instrText>
      </w:r>
      <w:r w:rsidRPr="009F7F88">
        <w:rPr>
          <w:rFonts w:hint="eastAsia"/>
          <w:color w:val="000000" w:themeColor="text1"/>
        </w:rPr>
        <w:instrText>用</w:instrText>
      </w:r>
      <w:r w:rsidRPr="009F7F88">
        <w:rPr>
          <w:rFonts w:hint="eastAsia"/>
          <w:color w:val="000000" w:themeColor="text1"/>
        </w:rPr>
        <w:instrText>3D</w:instrText>
      </w:r>
      <w:r w:rsidRPr="009F7F88">
        <w:rPr>
          <w:rFonts w:hint="eastAsia"/>
          <w:color w:val="000000" w:themeColor="text1"/>
        </w:rPr>
        <w:instrText>打印材料作为牺牲模板，凝胶后溶解模板，超临界干燥</w:instrText>
      </w:r>
      <w:r w:rsidRPr="009F7F88">
        <w:rPr>
          <w:rFonts w:hint="eastAsia"/>
          <w:color w:val="000000" w:themeColor="text1"/>
        </w:rPr>
        <w:instrText>\n3D</w:instrText>
      </w:r>
      <w:r w:rsidRPr="009F7F88">
        <w:rPr>
          <w:rFonts w:hint="eastAsia"/>
          <w:color w:val="000000" w:themeColor="text1"/>
        </w:rPr>
        <w:instrText>聚酰亚胺气凝胶</w:instrText>
      </w:r>
      <w:r w:rsidRPr="009F7F88">
        <w:rPr>
          <w:rFonts w:hint="eastAsia"/>
          <w:color w:val="000000" w:themeColor="text1"/>
        </w:rPr>
        <w:instrText>\n</w:instrText>
      </w:r>
      <w:r w:rsidRPr="009F7F88">
        <w:rPr>
          <w:rFonts w:hint="eastAsia"/>
          <w:color w:val="000000" w:themeColor="text1"/>
        </w:rPr>
        <w:instrText>可能用于传感器外壳和任意形状和大小的声屏障，以及可透气的承重多孔隔热结构</w:instrText>
      </w:r>
      <w:r w:rsidRPr="009F7F88">
        <w:rPr>
          <w:rFonts w:hint="eastAsia"/>
          <w:color w:val="000000" w:themeColor="text1"/>
        </w:rPr>
        <w:instrText>","page":"1749-1756","publisher":"American Chemical Society","title":"Development of Intricate Aerogel Articles Using Fused Filament Fabrication","type":"article-journal","volume":"1"},"uris":[</w:instrText>
      </w:r>
      <w:r w:rsidRPr="009F7F88">
        <w:rPr>
          <w:color w:val="000000" w:themeColor="text1"/>
        </w:rPr>
        <w:instrText>"http://www.mendeley.com/documents/?uuid=72a21a4c-6662-4c09-b6ae-8bd603973e6d"]}],"mendeley":{"formattedCitation":"&lt;sup&gt;177&lt;/sup&gt;","plainTextFormattedCitation":"177","previouslyFormattedCitation":"&lt;sup&gt;175&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77</w:t>
      </w:r>
      <w:r w:rsidRPr="009F7F88">
        <w:rPr>
          <w:color w:val="000000" w:themeColor="text1"/>
        </w:rPr>
        <w:fldChar w:fldCharType="end"/>
      </w:r>
      <w:r w:rsidRPr="009F7F88">
        <w:rPr>
          <w:color w:val="000000" w:themeColor="text1"/>
        </w:rPr>
        <w:t xml:space="preserve"> </w:t>
      </w:r>
      <w:bookmarkEnd w:id="140"/>
      <w:bookmarkEnd w:id="141"/>
      <w:r w:rsidRPr="009F7F88">
        <w:rPr>
          <w:color w:val="000000" w:themeColor="text1"/>
        </w:rPr>
        <w:t>to obtain 3D aerogels</w:t>
      </w:r>
      <w:r w:rsidRPr="009F7F88">
        <w:rPr>
          <w:color w:val="000000" w:themeColor="text1"/>
        </w:rPr>
        <w:fldChar w:fldCharType="begin" w:fldLock="1"/>
      </w:r>
      <w:r w:rsidRPr="009F7F88">
        <w:rPr>
          <w:color w:val="000000" w:themeColor="text1"/>
        </w:rPr>
        <w:instrText>ADDIN CSL_CITATION {"citationItems":[{"id":"ITEM-1","itemData":{"DOI":"10.1021/acsapm.9b00301","ISSN":"2637-6105","author":[{"dropping-particle":"","family":"Teo","given":"Nicholas","non-dropping-particle":"","parse-names":false,"suffix":""},{"dropping-particle":"","family":"Joo","given":"Piljae","non-dropping-particle":"","parse-names":false,"suffix":""},{"dropping-particle":"","family":"Amis","given":"Eric J.","non-dropping-particle":"","parse-names":false,"suffix":""},{"dropping-particle":"","family":"</w:instrText>
      </w:r>
      <w:r w:rsidRPr="009F7F88">
        <w:rPr>
          <w:rFonts w:hint="eastAsia"/>
          <w:color w:val="000000" w:themeColor="text1"/>
        </w:rPr>
        <w:instrText>Jana","given":"Sadhan C.","non-dropping-particle":"","parse-names":false,"suffix":""}],"container-title":"ACS Applied Polymer Materials","genre":"research-article","id":"ITEM-1","issue":"7","issued":{"date-parts":[["2019"]]},"note":"</w:instrText>
      </w:r>
      <w:r w:rsidRPr="009F7F88">
        <w:rPr>
          <w:rFonts w:hint="eastAsia"/>
          <w:color w:val="000000" w:themeColor="text1"/>
        </w:rPr>
        <w:instrText>已加，放沾边</w:instrText>
      </w:r>
      <w:r w:rsidRPr="009F7F88">
        <w:rPr>
          <w:rFonts w:hint="eastAsia"/>
          <w:color w:val="000000" w:themeColor="text1"/>
        </w:rPr>
        <w:instrText>\n</w:instrText>
      </w:r>
      <w:r w:rsidRPr="009F7F88">
        <w:rPr>
          <w:rFonts w:hint="eastAsia"/>
          <w:color w:val="000000" w:themeColor="text1"/>
        </w:rPr>
        <w:instrText>用</w:instrText>
      </w:r>
      <w:r w:rsidRPr="009F7F88">
        <w:rPr>
          <w:rFonts w:hint="eastAsia"/>
          <w:color w:val="000000" w:themeColor="text1"/>
        </w:rPr>
        <w:instrText>3D</w:instrText>
      </w:r>
      <w:r w:rsidRPr="009F7F88">
        <w:rPr>
          <w:rFonts w:hint="eastAsia"/>
          <w:color w:val="000000" w:themeColor="text1"/>
        </w:rPr>
        <w:instrText>打印材料作为牺牲模板，凝胶后溶解模板，超临界干燥</w:instrText>
      </w:r>
      <w:r w:rsidRPr="009F7F88">
        <w:rPr>
          <w:rFonts w:hint="eastAsia"/>
          <w:color w:val="000000" w:themeColor="text1"/>
        </w:rPr>
        <w:instrText>\n3D</w:instrText>
      </w:r>
      <w:r w:rsidRPr="009F7F88">
        <w:rPr>
          <w:rFonts w:hint="eastAsia"/>
          <w:color w:val="000000" w:themeColor="text1"/>
        </w:rPr>
        <w:instrText>聚酰亚胺气凝胶</w:instrText>
      </w:r>
      <w:r w:rsidRPr="009F7F88">
        <w:rPr>
          <w:rFonts w:hint="eastAsia"/>
          <w:color w:val="000000" w:themeColor="text1"/>
        </w:rPr>
        <w:instrText>\n</w:instrText>
      </w:r>
      <w:r w:rsidRPr="009F7F88">
        <w:rPr>
          <w:rFonts w:hint="eastAsia"/>
          <w:color w:val="000000" w:themeColor="text1"/>
        </w:rPr>
        <w:instrText>可能用于传感器外壳和任意形状和大小的声屏障，以及可透气的承重多孔隔热结构</w:instrText>
      </w:r>
      <w:r w:rsidRPr="009F7F88">
        <w:rPr>
          <w:rFonts w:hint="eastAsia"/>
          <w:color w:val="000000" w:themeColor="text1"/>
        </w:rPr>
        <w:instrText>","page":"1749-1756","publisher":"American Chemical Society","title":"Development of Intricate Aerogel Articles Using Fused Filament Fabrication","type":"article-journal","volume":"1"},"uris":[</w:instrText>
      </w:r>
      <w:r w:rsidRPr="009F7F88">
        <w:rPr>
          <w:color w:val="000000" w:themeColor="text1"/>
        </w:rPr>
        <w:instrText>"http://www.mendeley.com/documents/?uuid=72a21a4c-6662-4c09-b6ae-8bd603973e6d"]},{"id":"ITEM-2","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2","is</w:instrText>
      </w:r>
      <w:r w:rsidRPr="009F7F88">
        <w:rPr>
          <w:rFonts w:hint="eastAsia"/>
          <w:color w:val="000000" w:themeColor="text1"/>
        </w:rPr>
        <w:instrText>sue":"2","issued":{"date-parts":[["2018"]]},"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基于掩模图像投影的立体光刻</w:instrText>
      </w:r>
      <w:r w:rsidRPr="009F7F88">
        <w:rPr>
          <w:rFonts w:hint="eastAsia"/>
          <w:color w:val="000000" w:themeColor="text1"/>
        </w:rPr>
        <w:instrText>3D</w:instrText>
      </w:r>
      <w:r w:rsidRPr="009F7F88">
        <w:rPr>
          <w:rFonts w:hint="eastAsia"/>
          <w:color w:val="000000" w:themeColor="text1"/>
        </w:rPr>
        <w:instrText>模板，灌注，水热处理，冷冻干燥，裂解</w:instrText>
      </w:r>
      <w:r w:rsidRPr="009F7F88">
        <w:rPr>
          <w:rFonts w:hint="eastAsia"/>
          <w:color w:val="000000" w:themeColor="text1"/>
        </w:rPr>
        <w:instrText>\n</w:instrText>
      </w:r>
      <w:r w:rsidRPr="009F7F88">
        <w:rPr>
          <w:rFonts w:hint="eastAsia"/>
          <w:color w:val="000000" w:themeColor="text1"/>
        </w:rPr>
        <w:instrText>石墨烯气凝胶骨架</w:instrText>
      </w:r>
      <w:r w:rsidRPr="009F7F88">
        <w:rPr>
          <w:rFonts w:hint="eastAsia"/>
          <w:color w:val="000000" w:themeColor="text1"/>
        </w:rPr>
        <w:instrText>\n</w:instrText>
      </w:r>
      <w:r w:rsidRPr="009F7F88">
        <w:rPr>
          <w:rFonts w:hint="eastAsia"/>
          <w:color w:val="000000" w:themeColor="text1"/>
        </w:rPr>
        <w:instrText>作为气体传感器等</w:instrText>
      </w:r>
      <w:r w:rsidRPr="009F7F88">
        <w:rPr>
          <w:rFonts w:hint="eastAsia"/>
          <w:color w:val="000000" w:themeColor="text1"/>
        </w:rPr>
        <w:instrText>","page":"1096-1106","title":"Three-Dimensional Printing Hollow Polymer Template-Mediated Graphene Lattices with Tailorable Architectures and Mult</w:instrText>
      </w:r>
      <w:r w:rsidRPr="009F7F88">
        <w:rPr>
          <w:color w:val="000000" w:themeColor="text1"/>
        </w:rPr>
        <w:instrText>ifunctional Properties","type":"article-journal","volume":"12"},"uris":["http://www.mendeley.com/documents/?uuid=810e9ea8-6c67-4858-9afd-15ec84a9cdcd"]},{"id":"ITEM-3","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w:instrText>
      </w:r>
      <w:r w:rsidRPr="009F7F88">
        <w:rPr>
          <w:rFonts w:hint="eastAsia"/>
          <w:color w:val="000000" w:themeColor="text1"/>
        </w:rPr>
        <w:instrText>:"Kim","given":"Jang Kyo","non-dropping-particle":"","parse-names":false,"suffix":""}],"container-title":"Advanced Functional Materials","id":"ITEM-3","issue":"19","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ABS</w:instrText>
      </w:r>
      <w:r w:rsidRPr="009F7F88">
        <w:rPr>
          <w:rFonts w:hint="eastAsia"/>
          <w:color w:val="000000" w:themeColor="text1"/>
        </w:rPr>
        <w:instrText>树脂模板，灌注</w:instrText>
      </w:r>
      <w:r w:rsidRPr="009F7F88">
        <w:rPr>
          <w:rFonts w:hint="eastAsia"/>
          <w:color w:val="000000" w:themeColor="text1"/>
        </w:rPr>
        <w:instrText>GO</w:instrText>
      </w:r>
      <w:r w:rsidRPr="009F7F88">
        <w:rPr>
          <w:rFonts w:hint="eastAsia"/>
          <w:color w:val="000000" w:themeColor="text1"/>
        </w:rPr>
        <w:instrText>，冷冻干燥、脱模，热还原</w:instrText>
      </w:r>
      <w:r w:rsidRPr="009F7F88">
        <w:rPr>
          <w:rFonts w:hint="eastAsia"/>
          <w:color w:val="000000" w:themeColor="text1"/>
        </w:rPr>
        <w:instrText>\n</w:instrText>
      </w:r>
      <w:r w:rsidRPr="009F7F88">
        <w:rPr>
          <w:rFonts w:hint="eastAsia"/>
          <w:color w:val="000000" w:themeColor="text1"/>
        </w:rPr>
        <w:instrText>石墨烯气凝胶蜂窝</w:instrText>
      </w:r>
      <w:r w:rsidRPr="009F7F88">
        <w:rPr>
          <w:rFonts w:hint="eastAsia"/>
          <w:color w:val="000000" w:themeColor="text1"/>
        </w:rPr>
        <w:instrText>\n</w:instrText>
      </w:r>
      <w:r w:rsidRPr="009F7F88">
        <w:rPr>
          <w:rFonts w:hint="eastAsia"/>
          <w:color w:val="000000" w:themeColor="text1"/>
        </w:rPr>
        <w:instrText>作为可弯曲发光器件</w:instrText>
      </w:r>
      <w:r w:rsidRPr="009F7F88">
        <w:rPr>
          <w:rFonts w:hint="eastAsia"/>
          <w:color w:val="000000" w:themeColor="text1"/>
        </w:rPr>
        <w:instrText>","page":"1707043","title":"An Ultralight Graphene Honeycomb Sandwich for Stretchable Light-Emitting Displays","type":"article-journal","volume":"28"},"uris":["http://www.mendeley.com/documents/?uuid=cc804ceb-053a-40e2-8d2f-bc39b486e0f1"]}],"mendeley</w:instrText>
      </w:r>
      <w:r w:rsidRPr="009F7F88">
        <w:rPr>
          <w:color w:val="000000" w:themeColor="text1"/>
        </w:rPr>
        <w:instrText>":{"formattedCitation":"&lt;sup&gt;177,243,245&lt;/sup&gt;","plainTextFormattedCitation":"177,243,245","previouslyFormattedCitation":"&lt;sup&gt;175,241,24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77,243,245</w:t>
      </w:r>
      <w:r w:rsidRPr="009F7F88">
        <w:rPr>
          <w:color w:val="000000" w:themeColor="text1"/>
        </w:rPr>
        <w:fldChar w:fldCharType="end"/>
      </w:r>
      <w:r w:rsidRPr="009F7F88">
        <w:rPr>
          <w:color w:val="000000" w:themeColor="text1"/>
        </w:rPr>
        <w:t xml:space="preserve"> with complex shapes (</w:t>
      </w:r>
      <w:r w:rsidRPr="009F7F88">
        <w:rPr>
          <w:color w:val="000000" w:themeColor="text1"/>
        </w:rPr>
        <w:fldChar w:fldCharType="begin"/>
      </w:r>
      <w:r w:rsidRPr="009F7F88">
        <w:rPr>
          <w:color w:val="000000" w:themeColor="text1"/>
        </w:rPr>
        <w:instrText xml:space="preserve"> REF _Ref41166772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17</w:t>
      </w:r>
      <w:r w:rsidRPr="009F7F88">
        <w:rPr>
          <w:color w:val="000000" w:themeColor="text1"/>
        </w:rPr>
        <w:fldChar w:fldCharType="end"/>
      </w:r>
      <w:r w:rsidRPr="009F7F88">
        <w:rPr>
          <w:color w:val="000000" w:themeColor="text1"/>
        </w:rPr>
        <w:t xml:space="preserve">). </w:t>
      </w:r>
    </w:p>
    <w:p w14:paraId="3498871D" w14:textId="410DA367" w:rsidR="008408AC" w:rsidRPr="009F7F88" w:rsidRDefault="008408AC" w:rsidP="008408AC">
      <w:pPr>
        <w:pStyle w:val="RSCB02ArticleText"/>
        <w:spacing w:line="240" w:lineRule="auto"/>
        <w:jc w:val="center"/>
        <w:rPr>
          <w:color w:val="000000" w:themeColor="text1"/>
        </w:rPr>
      </w:pPr>
      <w:r w:rsidRPr="009F7F88">
        <w:rPr>
          <w:noProof/>
          <w:color w:val="000000" w:themeColor="text1"/>
          <w:w w:val="100"/>
        </w:rPr>
        <w:lastRenderedPageBreak/>
        <mc:AlternateContent>
          <mc:Choice Requires="wpg">
            <w:drawing>
              <wp:inline distT="0" distB="0" distL="0" distR="0" wp14:anchorId="1E4A5C84" wp14:editId="3D0E0DFF">
                <wp:extent cx="3131820" cy="4642339"/>
                <wp:effectExtent l="0" t="0" r="0" b="6350"/>
                <wp:docPr id="43" name="组合 43"/>
                <wp:cNvGraphicFramePr/>
                <a:graphic xmlns:a="http://schemas.openxmlformats.org/drawingml/2006/main">
                  <a:graphicData uri="http://schemas.microsoft.com/office/word/2010/wordprocessingGroup">
                    <wpg:wgp>
                      <wpg:cNvGrpSpPr/>
                      <wpg:grpSpPr>
                        <a:xfrm>
                          <a:off x="0" y="0"/>
                          <a:ext cx="3131820" cy="4642339"/>
                          <a:chOff x="0" y="-1703608"/>
                          <a:chExt cx="3132000" cy="4643804"/>
                        </a:xfrm>
                      </wpg:grpSpPr>
                      <pic:pic xmlns:pic="http://schemas.openxmlformats.org/drawingml/2006/picture">
                        <pic:nvPicPr>
                          <pic:cNvPr id="26" name="图片 26"/>
                          <pic:cNvPicPr preferRelativeResize="0">
                            <a:picLocks noChangeAspect="1"/>
                          </pic:cNvPicPr>
                        </pic:nvPicPr>
                        <pic:blipFill>
                          <a:blip r:embed="rId42"/>
                          <a:srcRect/>
                          <a:stretch/>
                        </pic:blipFill>
                        <pic:spPr bwMode="auto">
                          <a:xfrm>
                            <a:off x="71132" y="-1703608"/>
                            <a:ext cx="2987394" cy="3564159"/>
                          </a:xfrm>
                          <a:prstGeom prst="rect">
                            <a:avLst/>
                          </a:prstGeom>
                          <a:noFill/>
                          <a:ln>
                            <a:noFill/>
                          </a:ln>
                        </pic:spPr>
                      </pic:pic>
                      <wps:wsp>
                        <wps:cNvPr id="42" name="文本框 42"/>
                        <wps:cNvSpPr txBox="1"/>
                        <wps:spPr>
                          <a:xfrm>
                            <a:off x="0" y="1860504"/>
                            <a:ext cx="3132000" cy="1079692"/>
                          </a:xfrm>
                          <a:prstGeom prst="rect">
                            <a:avLst/>
                          </a:prstGeom>
                          <a:solidFill>
                            <a:prstClr val="white"/>
                          </a:solidFill>
                          <a:ln>
                            <a:noFill/>
                          </a:ln>
                        </wps:spPr>
                        <wps:txbx>
                          <w:txbxContent>
                            <w:p w14:paraId="732F25C8" w14:textId="6463CB07" w:rsidR="005573B9" w:rsidRPr="00575582" w:rsidRDefault="005573B9" w:rsidP="00C14E85">
                              <w:pPr>
                                <w:pStyle w:val="RSCI05CaptiontoFigureSchemeChartwithbottombar"/>
                                <w:rPr>
                                  <w:rFonts w:cs="Times New Roman"/>
                                  <w:w w:val="108"/>
                                  <w:sz w:val="18"/>
                                </w:rPr>
                              </w:pPr>
                              <w:bookmarkStart w:id="142" w:name="_Ref41146402"/>
                              <w:r>
                                <w:t xml:space="preserve">Fig. </w:t>
                              </w:r>
                              <w:r w:rsidR="00B131A9">
                                <w:fldChar w:fldCharType="begin"/>
                              </w:r>
                              <w:r w:rsidR="00B131A9">
                                <w:instrText xml:space="preserve"> SEQ Fig. \* ARABIC </w:instrText>
                              </w:r>
                              <w:r w:rsidR="00B131A9">
                                <w:fldChar w:fldCharType="separate"/>
                              </w:r>
                              <w:r>
                                <w:rPr>
                                  <w:noProof/>
                                </w:rPr>
                                <w:t>15</w:t>
                              </w:r>
                              <w:r w:rsidR="00B131A9">
                                <w:rPr>
                                  <w:noProof/>
                                </w:rPr>
                                <w:fldChar w:fldCharType="end"/>
                              </w:r>
                              <w:bookmarkEnd w:id="142"/>
                              <w:r>
                                <w:t xml:space="preserve">  </w:t>
                              </w:r>
                              <w:r w:rsidRPr="00796D47">
                                <w:t xml:space="preserve">3D printing of </w:t>
                              </w:r>
                              <w:r>
                                <w:t>GO-</w:t>
                              </w:r>
                              <w:r w:rsidRPr="00796D47">
                                <w:t>based gels and CNC gels cured by the low temperature freezing method</w:t>
                              </w:r>
                              <w:r w:rsidRPr="00A13E18">
                                <w:t>. (a) 3D printing setup</w:t>
                              </w:r>
                              <w:r w:rsidRPr="00796D47">
                                <w:t xml:space="preserve"> of </w:t>
                              </w:r>
                              <w:r>
                                <w:t>GO-</w:t>
                              </w:r>
                              <w:r w:rsidRPr="00796D47">
                                <w:t>based gels</w:t>
                              </w:r>
                              <w:r w:rsidRPr="00A13E18">
                                <w:t>. (b) 3D print</w:t>
                              </w:r>
                              <w:r>
                                <w:t>ed</w:t>
                              </w:r>
                              <w:r w:rsidRPr="00A13E18">
                                <w:t xml:space="preserve"> ice support. (c) 3D print</w:t>
                              </w:r>
                              <w:r>
                                <w:t>ed</w:t>
                              </w:r>
                              <w:r w:rsidRPr="00A13E18">
                                <w:t xml:space="preserve"> GO suspension. (d) Immers</w:t>
                              </w:r>
                              <w:r>
                                <w:t>ed</w:t>
                              </w:r>
                              <w:r w:rsidRPr="00A13E18">
                                <w:t xml:space="preserve"> printed ice structure into liquid nitrogen. (e) Freeze drying. (f) 3D ultralight</w:t>
                              </w:r>
                              <w:r>
                                <w:t xml:space="preserve"> graphene aerogel obtained by t</w:t>
                              </w:r>
                              <w:r w:rsidRPr="00A13E18">
                                <w:t>herma</w:t>
                              </w:r>
                              <w:r>
                                <w:t>l</w:t>
                              </w:r>
                              <w:r w:rsidRPr="00A13E18">
                                <w:t xml:space="preserve"> reduc</w:t>
                              </w:r>
                              <w:r>
                                <w:t>tion</w:t>
                              </w:r>
                              <w:r w:rsidRPr="00A13E18">
                                <w:t>. (a-f) Reproduced with permission from Ref.</w:t>
                              </w:r>
                              <w:r w:rsidRPr="000C6782">
                                <w:t xml:space="preserve"> </w:t>
                              </w:r>
                              <w:r w:rsidRPr="000C6782">
                                <w:fldChar w:fldCharType="begin" w:fldLock="1"/>
                              </w:r>
                              <w:r w:rsidRPr="000C6782">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w:instrText>
                              </w:r>
                              <w:r w:rsidRPr="000C6782">
                                <w:rPr>
                                  <w:rFonts w:hint="eastAsia"/>
                                </w:rPr>
                                <w:instrText>rts":[["2016"]]},"note":"</w:instrText>
                              </w:r>
                              <w:r w:rsidRPr="000C6782">
                                <w:rPr>
                                  <w:rFonts w:hint="eastAsia"/>
                                </w:rPr>
                                <w:instrText>已加</w:instrText>
                              </w:r>
                              <w:r w:rsidRPr="000C6782">
                                <w:rPr>
                                  <w:rFonts w:hint="eastAsia"/>
                                </w:rPr>
                                <w:instrText>\n3D</w:instrText>
                              </w:r>
                              <w:r w:rsidRPr="000C6782">
                                <w:rPr>
                                  <w:rFonts w:hint="eastAsia"/>
                                </w:rPr>
                                <w:instrText>打印石墨烯气凝胶</w:instrText>
                              </w:r>
                              <w:r w:rsidRPr="000C6782">
                                <w:rPr>
                                  <w:rFonts w:hint="eastAsia"/>
                                </w:rPr>
                                <w:instrText>","page":"1702-1708","title":"3D Printing of Graphene Aerogels","type":"article-journal","volume":"12"},"uris":["http://www.mendeley.com/documents/?uuid=3ced1211-eada-46d6-b621-d61d1f2f39c2"]}],"mendeley":{"formatted</w:instrText>
                              </w:r>
                              <w:r w:rsidRPr="000C6782">
                                <w:instrText>Citation":"&lt;sup&gt;109&lt;/sup&gt;","plainTextFormattedCitation":"109","previouslyFormattedCitation":"&lt;sup&gt;109&lt;/sup&gt;"},"properties":{"noteIndex":0},"schema":"https://github.com/citation-style-language/schema/raw/master/csl-citation.json"}</w:instrText>
                              </w:r>
                              <w:r w:rsidRPr="000C6782">
                                <w:fldChar w:fldCharType="separate"/>
                              </w:r>
                              <w:r w:rsidRPr="000C6782">
                                <w:rPr>
                                  <w:noProof/>
                                </w:rPr>
                                <w:t>109</w:t>
                              </w:r>
                              <w:r w:rsidRPr="000C6782">
                                <w:fldChar w:fldCharType="end"/>
                              </w:r>
                              <w:r w:rsidRPr="000C6782">
                                <w:t xml:space="preserve">. </w:t>
                              </w:r>
                              <w:r w:rsidRPr="00A13E18">
                                <w:t>Copyright 2016 WILEY</w:t>
                              </w:r>
                              <w:r w:rsidRPr="00A13E18">
                                <w:rPr>
                                  <w:rFonts w:hint="eastAsia"/>
                                </w:rPr>
                                <w:t>‐</w:t>
                              </w:r>
                              <w:r w:rsidRPr="00A13E18">
                                <w:t xml:space="preserve">VCH. (g) Schematic illustration of the printing setup of CNC gels on cold </w:t>
                              </w:r>
                              <w:r>
                                <w:t xml:space="preserve">Cu </w:t>
                              </w:r>
                              <w:r w:rsidRPr="00A13E18">
                                <w:t>plate, (h) photograph of the printing process, and (</w:t>
                              </w:r>
                              <w:proofErr w:type="spellStart"/>
                              <w:r w:rsidRPr="00A13E18">
                                <w:t>i</w:t>
                              </w:r>
                              <w:proofErr w:type="spellEnd"/>
                              <w:r w:rsidRPr="00A13E18">
                                <w:t>) of final CNC aerogel. (g-</w:t>
                              </w:r>
                              <w:proofErr w:type="spellStart"/>
                              <w:r w:rsidRPr="00A13E18">
                                <w:t>i</w:t>
                              </w:r>
                              <w:proofErr w:type="spellEnd"/>
                              <w:r w:rsidRPr="00A13E18">
                                <w:t xml:space="preserve">) Reproduced </w:t>
                              </w:r>
                              <w:r>
                                <w:rPr>
                                  <w:color w:val="FF0000"/>
                                </w:rPr>
                                <w:t xml:space="preserve">with permission </w:t>
                              </w:r>
                              <w:r w:rsidRPr="00A13E18">
                                <w:t>from Ref.</w:t>
                              </w:r>
                              <w:r w:rsidRPr="00107ADC">
                                <w:t xml:space="preserve"> </w:t>
                              </w:r>
                              <w:r w:rsidRPr="00107ADC">
                                <w:fldChar w:fldCharType="begin" w:fldLock="1"/>
                              </w:r>
                              <w:r w:rsidRPr="00107ADC">
                                <w:instrText>ADDIN CSL_CITATION {"citationItems":[{"id":"ITEM-1","itemData":{"DOI":"10.3390/colloids3020046","ISSN":"2504-5377","abstract":"Aerogel objects inspired by plant cell wall components and structures were fabricated using extrusion-based 3D printing at cryogenic temperatures. The printing process combines 3D printing with the alignment of rod-shaped nanoparticles through the freeze-casting of aqueous inks. We have named this method direct cryo writing (DCW) as it encompasses in a single processing step traditional directional freeze casting and the spatial fidelity of 3D printing. DCW is demonstrated with inks that are composed of an aqueous mixture of cellulose nanocrystals (CNCs) and xyloglucan (XG), which are the major building blocks of plant cell walls. Rapid fixation of the inks is achieved through tailored rheological properties and controlled directional freezing. Morphological evaluation revealed the role of ice crystal growth in the alignment of CNCs and XG. The structure of the aerogels changed from organized and tubular to disordered and flakey pores with an increase in XG content. The internal structure of the printed objects mimics the structure of various wood species and can therefore be used to create wood-like structures via additive manufacturing technologies using only renewable wood-based materials.","author":[{"dropping-particle":"","family":"Kam","given":"Doron","non-dropping-particle":"","parse-names":false,"suffix":""},{"dropping-particle":"","family":"Chasnitsky","given":"Michael","non-dropping-particle":"","parse-names":false,"suffix":""},{"dropping-particle":"","family":"Nowogrodski","given":"Chen","non-dropping-particle":"","parse-names":false,"suffix":""},{"dropping-particle":"","family":"Braslavsky","given":"Ido","non-dropping-particle":"","parse-names":false,"suffix":""},{"dropping-particle":"","family":"Abitbol","given":"Tiffany","non-dropping-particle":"","parse-names":false,"suffix":""},{"dropping-particle":"","family":"Magdassi","given":"Shlomo","non-dropping-particle":"","parse-names":false,"suffix":""},{"dropping-particle":"","family":"Shoseyov","given":"Oded","non-dropping-particle":"","parse-names":false,"suffix":""}],"container-title":"Colloids and Interfaces","id":"ITEM-1","issue":"2","issued":{"date-parts":[["2019"]</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通过</w:instrText>
                              </w:r>
                              <w:r w:rsidRPr="00107ADC">
                                <w:rPr>
                                  <w:rFonts w:hint="eastAsia"/>
                                </w:rPr>
                                <w:instrText>3D</w:instrText>
                              </w:r>
                              <w:r w:rsidRPr="00107ADC">
                                <w:rPr>
                                  <w:rFonts w:hint="eastAsia"/>
                                </w:rPr>
                                <w:instrText>打印对齐的纤维素纳米晶体</w:instrText>
                              </w:r>
                              <w:r w:rsidRPr="00107ADC">
                                <w:rPr>
                                  <w:rFonts w:hint="eastAsia"/>
                                </w:rPr>
                                <w:instrText>\n</w:instrText>
                              </w:r>
                              <w:r w:rsidRPr="00107ADC">
                                <w:rPr>
                                  <w:rFonts w:hint="eastAsia"/>
                                </w:rPr>
                                <w:instrText>受到植物细胞壁的启发，直接进行气凝胶的低温书写</w:instrText>
                              </w:r>
                              <w:r w:rsidRPr="00107ADC">
                                <w:rPr>
                                  <w:rFonts w:hint="eastAsia"/>
                                </w:rPr>
                                <w:instrText>","page":"46","title":"Direct Cryo Writing of Aerogels Via 3D Printing of Aligned Cellulose Nanocrystals Inspired by the Plant Cell Wall","type":"article-journal","volume":"3"},"uris":["http://www.me</w:instrText>
                              </w:r>
                              <w:r w:rsidRPr="00107ADC">
                                <w:instrText>ndeley.com/documents/?uuid=08b27e8d-5160-4018-b725-a99a2d9c5d17"]}],"mendeley":{"formattedCitation":"&lt;sup&gt;220&lt;/sup&gt;","plainTextFormattedCitation":"220","previouslyFormattedCitation":"&lt;sup&gt;218&lt;/sup&gt;"},"properties":{"noteIndex":0},"schema":"https://github.com/citation-style-language/schema/raw/master/csl-citation.json"}</w:instrText>
                              </w:r>
                              <w:r w:rsidRPr="00107ADC">
                                <w:fldChar w:fldCharType="separate"/>
                              </w:r>
                              <w:r w:rsidRPr="00107ADC">
                                <w:rPr>
                                  <w:noProof/>
                                </w:rPr>
                                <w:t>220</w:t>
                              </w:r>
                              <w:r w:rsidRPr="00107ADC">
                                <w:fldChar w:fldCharType="end"/>
                              </w:r>
                              <w:r w:rsidRPr="00107ADC">
                                <w:t>.</w:t>
                              </w:r>
                              <w:r w:rsidRPr="00A13E18">
                                <w:t xml:space="preserve"> </w:t>
                              </w:r>
                              <w:r>
                                <w:rPr>
                                  <w:color w:val="FF0000"/>
                                </w:rPr>
                                <w:t>Copyright 2019</w:t>
                              </w:r>
                              <w:r w:rsidRPr="00A13E18">
                                <w:t xml:space="preserve"> MDP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E4A5C84" id="组合 43" o:spid="_x0000_s1069" style="width:246.6pt;height:365.55pt;mso-position-horizontal-relative:char;mso-position-vertical-relative:line" coordorigin=",-17036" coordsize="31320,4643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">
                <v:shape id="图片 26" o:spid="_x0000_s1070" type="#_x0000_t75" style="position:absolute;left:711;top:-17036;width:29874;height:356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">
                  <v:imagedata r:id="rId43" o:title=""/>
                </v:shape>
                <v:shape id="文本框 42" o:spid="_x0000_s1071" type="#_x0000_t202" style="position:absolute;top:18605;width:31320;height:107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8CvxQAAANsAAAAPAAAAZHJzL2Rvd25yZXYueG1sRI/NasMw&#10;EITvhbyD2EAupZFrS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AVD8CvxQAAANsAAAAP&#10;AAAAAAAAAAAAAAAAAAcCAABkcnMvZG93bnJldi54bWxQSwUGAAAAAAMAAwC3AAAA+QIAAAAA&#10;" stroked="f">
                  <v:textbox inset="0,0,0,0">
                    <w:txbxContent>
                      <w:p w14:paraId="732F25C8" w14:textId="6463CB07" w:rsidR="005573B9" w:rsidRPr="00575582" w:rsidRDefault="005573B9" w:rsidP="00C14E85">
                        <w:pPr>
                          <w:pStyle w:val="RSCI05CaptiontoFigureSchemeChartwithbottombar"/>
                          <w:rPr>
                            <w:rFonts w:cs="Times New Roman"/>
                            <w:w w:val="108"/>
                            <w:sz w:val="18"/>
                          </w:rPr>
                        </w:pPr>
                        <w:bookmarkStart w:id="170" w:name="_Ref41146402"/>
                        <w:r>
                          <w:t xml:space="preserve">Fig. </w:t>
                        </w:r>
                        <w:fldSimple w:instr=" SEQ Fig. \* ARABIC ">
                          <w:r>
                            <w:rPr>
                              <w:noProof/>
                            </w:rPr>
                            <w:t>15</w:t>
                          </w:r>
                        </w:fldSimple>
                        <w:bookmarkEnd w:id="170"/>
                        <w:r>
                          <w:t xml:space="preserve">  </w:t>
                        </w:r>
                        <w:r w:rsidRPr="00796D47">
                          <w:t xml:space="preserve">3D printing of </w:t>
                        </w:r>
                        <w:r>
                          <w:t>GO-</w:t>
                        </w:r>
                        <w:r w:rsidRPr="00796D47">
                          <w:t>based gels and CNC gels cured by the low temperature freezing method</w:t>
                        </w:r>
                        <w:r w:rsidRPr="00A13E18">
                          <w:t>. (a) 3D printing setup</w:t>
                        </w:r>
                        <w:r w:rsidRPr="00796D47">
                          <w:t xml:space="preserve"> of </w:t>
                        </w:r>
                        <w:r>
                          <w:t>GO-</w:t>
                        </w:r>
                        <w:r w:rsidRPr="00796D47">
                          <w:t>based gels</w:t>
                        </w:r>
                        <w:r w:rsidRPr="00A13E18">
                          <w:t>. (b) 3D print</w:t>
                        </w:r>
                        <w:r>
                          <w:t>ed</w:t>
                        </w:r>
                        <w:r w:rsidRPr="00A13E18">
                          <w:t xml:space="preserve"> ice support. (c) 3D print</w:t>
                        </w:r>
                        <w:r>
                          <w:t>ed</w:t>
                        </w:r>
                        <w:r w:rsidRPr="00A13E18">
                          <w:t xml:space="preserve"> GO suspension. (d) Immers</w:t>
                        </w:r>
                        <w:r>
                          <w:t>ed</w:t>
                        </w:r>
                        <w:r w:rsidRPr="00A13E18">
                          <w:t xml:space="preserve"> printed ice structure into liquid nitrogen. (e) Freeze drying. (f) 3D ultralight</w:t>
                        </w:r>
                        <w:r>
                          <w:t xml:space="preserve"> graphene aerogel obtained by t</w:t>
                        </w:r>
                        <w:r w:rsidRPr="00A13E18">
                          <w:t>herma</w:t>
                        </w:r>
                        <w:r>
                          <w:t>l</w:t>
                        </w:r>
                        <w:r w:rsidRPr="00A13E18">
                          <w:t xml:space="preserve"> reduc</w:t>
                        </w:r>
                        <w:r>
                          <w:t>tion</w:t>
                        </w:r>
                        <w:r w:rsidRPr="00A13E18">
                          <w:t>. (a-f) Reproduced with permission from Ref.</w:t>
                        </w:r>
                        <w:r w:rsidRPr="000C6782">
                          <w:t xml:space="preserve"> </w:t>
                        </w:r>
                        <w:r w:rsidRPr="000C6782">
                          <w:fldChar w:fldCharType="begin" w:fldLock="1"/>
                        </w:r>
                        <w:r w:rsidRPr="000C6782">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w:instrText>
                        </w:r>
                        <w:r w:rsidRPr="000C6782">
                          <w:rPr>
                            <w:rFonts w:hint="eastAsia"/>
                          </w:rPr>
                          <w:instrText>rts":[["2016"]]},"note":"</w:instrText>
                        </w:r>
                        <w:r w:rsidRPr="000C6782">
                          <w:rPr>
                            <w:rFonts w:hint="eastAsia"/>
                          </w:rPr>
                          <w:instrText>已加</w:instrText>
                        </w:r>
                        <w:r w:rsidRPr="000C6782">
                          <w:rPr>
                            <w:rFonts w:hint="eastAsia"/>
                          </w:rPr>
                          <w:instrText>\n3D</w:instrText>
                        </w:r>
                        <w:r w:rsidRPr="000C6782">
                          <w:rPr>
                            <w:rFonts w:hint="eastAsia"/>
                          </w:rPr>
                          <w:instrText>打印石墨烯气凝胶</w:instrText>
                        </w:r>
                        <w:r w:rsidRPr="000C6782">
                          <w:rPr>
                            <w:rFonts w:hint="eastAsia"/>
                          </w:rPr>
                          <w:instrText>","page":"1702-1708","title":"3D Printing of Graphene Aerogels","type":"article-journal","volume":"12"},"uris":["http://www.mendeley.com/documents/?uuid=3ced1211-eada-46d6-b621-d61d1f2f39c2"]}],"mendeley":{"formatted</w:instrText>
                        </w:r>
                        <w:r w:rsidRPr="000C6782">
                          <w:instrText>Citation":"&lt;sup&gt;109&lt;/sup&gt;","plainTextFormattedCitation":"109","previouslyFormattedCitation":"&lt;sup&gt;109&lt;/sup&gt;"},"properties":{"noteIndex":0},"schema":"https://github.com/citation-style-language/schema/raw/master/csl-citation.json"}</w:instrText>
                        </w:r>
                        <w:r w:rsidRPr="000C6782">
                          <w:fldChar w:fldCharType="separate"/>
                        </w:r>
                        <w:r w:rsidRPr="000C6782">
                          <w:rPr>
                            <w:noProof/>
                          </w:rPr>
                          <w:t>109</w:t>
                        </w:r>
                        <w:r w:rsidRPr="000C6782">
                          <w:fldChar w:fldCharType="end"/>
                        </w:r>
                        <w:r w:rsidRPr="000C6782">
                          <w:t xml:space="preserve">. </w:t>
                        </w:r>
                        <w:r w:rsidRPr="00A13E18">
                          <w:t>Copyright 2016 WILEY</w:t>
                        </w:r>
                        <w:r w:rsidRPr="00A13E18">
                          <w:rPr>
                            <w:rFonts w:hint="eastAsia"/>
                          </w:rPr>
                          <w:t>‐</w:t>
                        </w:r>
                        <w:r w:rsidRPr="00A13E18">
                          <w:t xml:space="preserve">VCH. (g) Schematic illustration of the printing setup of CNC gels on cold </w:t>
                        </w:r>
                        <w:r>
                          <w:t xml:space="preserve">Cu </w:t>
                        </w:r>
                        <w:r w:rsidRPr="00A13E18">
                          <w:t xml:space="preserve">plate, (h) photograph of the printing process, and (i) of final CNC aerogel. (g-i) Reproduced </w:t>
                        </w:r>
                        <w:r>
                          <w:rPr>
                            <w:color w:val="FF0000"/>
                          </w:rPr>
                          <w:t xml:space="preserve">with permission </w:t>
                        </w:r>
                        <w:r w:rsidRPr="00A13E18">
                          <w:t>from Ref.</w:t>
                        </w:r>
                        <w:r w:rsidRPr="00107ADC">
                          <w:t xml:space="preserve"> </w:t>
                        </w:r>
                        <w:r w:rsidRPr="00107ADC">
                          <w:fldChar w:fldCharType="begin" w:fldLock="1"/>
                        </w:r>
                        <w:r w:rsidRPr="00107ADC">
                          <w:instrText>ADDIN CSL_CITATION {"citationItems":[{"id":"ITEM-1","itemData":{"DOI":"10.3390/colloids3020046","ISSN":"2504-5377","abstract":"Aerogel objects inspired by plant cell wall components and structures were fabricated using extrusion-based 3D printing at cryogenic temperatures. The printing process combines 3D printing with the alignment of rod-shaped nanoparticles through the freeze-casting of aqueous inks. We have named this method direct cryo writing (DCW) as it encompasses in a single processing step traditional directional freeze casting and the spatial fidelity of 3D printing. DCW is demonstrated with inks that are composed of an aqueous mixture of cellulose nanocrystals (CNCs) and xyloglucan (XG), which are the major building blocks of plant cell walls. Rapid fixation of the inks is achieved through tailored rheological properties and controlled directional freezing. Morphological evaluation revealed the role of ice crystal growth in the alignment of CNCs and XG. The structure of the aerogels changed from organized and tubular to disordered and flakey pores with an increase in XG content. The internal structure of the printed objects mimics the structure of various wood species and can therefore be used to create wood-like structures via additive manufacturing technologies using only renewable wood-based materials.","author":[{"dropping-particle":"","family":"Kam","given":"Doron","non-dropping-particle":"","parse-names":false,"suffix":""},{"dropping-particle":"","family":"Chasnitsky","given":"Michael","non-dropping-particle":"","parse-names":false,"suffix":""},{"dropping-particle":"","family":"Nowogrodski","given":"Chen","non-dropping-particle":"","parse-names":false,"suffix":""},{"dropping-particle":"","family":"Braslavsky","given":"Ido","non-dropping-particle":"","parse-names":false,"suffix":""},{"dropping-particle":"","family":"Abitbol","given":"Tiffany","non-dropping-particle":"","parse-names":false,"suffix":""},{"dropping-particle":"","family":"Magdassi","given":"Shlomo","non-dropping-particle":"","parse-names":false,"suffix":""},{"dropping-particle":"","family":"Shoseyov","given":"Oded","non-dropping-particle":"","parse-names":false,"suffix":""}],"container-title":"Colloids and Interfaces","id":"ITEM-1","issue":"2","issued":{"date-parts":[["2019"]</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通过</w:instrText>
                        </w:r>
                        <w:r w:rsidRPr="00107ADC">
                          <w:rPr>
                            <w:rFonts w:hint="eastAsia"/>
                          </w:rPr>
                          <w:instrText>3D</w:instrText>
                        </w:r>
                        <w:r w:rsidRPr="00107ADC">
                          <w:rPr>
                            <w:rFonts w:hint="eastAsia"/>
                          </w:rPr>
                          <w:instrText>打印对齐的纤维素纳米晶体</w:instrText>
                        </w:r>
                        <w:r w:rsidRPr="00107ADC">
                          <w:rPr>
                            <w:rFonts w:hint="eastAsia"/>
                          </w:rPr>
                          <w:instrText>\n</w:instrText>
                        </w:r>
                        <w:r w:rsidRPr="00107ADC">
                          <w:rPr>
                            <w:rFonts w:hint="eastAsia"/>
                          </w:rPr>
                          <w:instrText>受到植物细胞壁的启发，直接进行气凝胶的低温书写</w:instrText>
                        </w:r>
                        <w:r w:rsidRPr="00107ADC">
                          <w:rPr>
                            <w:rFonts w:hint="eastAsia"/>
                          </w:rPr>
                          <w:instrText>","page":"46","title":"Direct Cryo Writing of Aerogels Via 3D Printing of Aligned Cellulose Nanocrystals Inspired by the Plant Cell Wall","type":"article-journal","volume":"3"},"uris":["http://www.me</w:instrText>
                        </w:r>
                        <w:r w:rsidRPr="00107ADC">
                          <w:instrText>ndeley.com/documents/?uuid=08b27e8d-5160-4018-b725-a99a2d9c5d17"]}],"mendeley":{"formattedCitation":"&lt;sup&gt;220&lt;/sup&gt;","plainTextFormattedCitation":"220","previouslyFormattedCitation":"&lt;sup&gt;218&lt;/sup&gt;"},"properties":{"noteIndex":0},"schema":"https://github.com/citation-style-language/schema/raw/master/csl-citation.json"}</w:instrText>
                        </w:r>
                        <w:r w:rsidRPr="00107ADC">
                          <w:fldChar w:fldCharType="separate"/>
                        </w:r>
                        <w:r w:rsidRPr="00107ADC">
                          <w:rPr>
                            <w:noProof/>
                          </w:rPr>
                          <w:t>220</w:t>
                        </w:r>
                        <w:r w:rsidRPr="00107ADC">
                          <w:fldChar w:fldCharType="end"/>
                        </w:r>
                        <w:r w:rsidRPr="00107ADC">
                          <w:t>.</w:t>
                        </w:r>
                        <w:r w:rsidRPr="00A13E18">
                          <w:t xml:space="preserve"> </w:t>
                        </w:r>
                        <w:r>
                          <w:rPr>
                            <w:color w:val="FF0000"/>
                          </w:rPr>
                          <w:t>Copyright 2019</w:t>
                        </w:r>
                        <w:r w:rsidRPr="00A13E18">
                          <w:t xml:space="preserve"> MDPI.</w:t>
                        </w:r>
                      </w:p>
                    </w:txbxContent>
                  </v:textbox>
                </v:shape>
                <w10:anchorlock/>
              </v:group>
            </w:pict>
          </mc:Fallback>
        </mc:AlternateContent>
      </w:r>
    </w:p>
    <w:p w14:paraId="43428A39" w14:textId="77777777" w:rsidR="00C14E85" w:rsidRPr="009F7F88" w:rsidRDefault="00C14E85" w:rsidP="008408AC">
      <w:pPr>
        <w:pStyle w:val="RSCB02ArticleText"/>
        <w:spacing w:line="240" w:lineRule="auto"/>
        <w:jc w:val="center"/>
        <w:rPr>
          <w:color w:val="000000" w:themeColor="text1"/>
        </w:rPr>
      </w:pPr>
    </w:p>
    <w:p w14:paraId="47DAD985" w14:textId="203F19A1" w:rsidR="00FB218D" w:rsidRPr="009F7F88" w:rsidRDefault="00FB218D" w:rsidP="00FB218D">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2FC6F182" wp14:editId="5F3BB698">
                <wp:extent cx="3111500" cy="3826413"/>
                <wp:effectExtent l="0" t="0" r="0" b="3175"/>
                <wp:docPr id="46" name="组合 46"/>
                <wp:cNvGraphicFramePr/>
                <a:graphic xmlns:a="http://schemas.openxmlformats.org/drawingml/2006/main">
                  <a:graphicData uri="http://schemas.microsoft.com/office/word/2010/wordprocessingGroup">
                    <wpg:wgp>
                      <wpg:cNvGrpSpPr/>
                      <wpg:grpSpPr>
                        <a:xfrm>
                          <a:off x="0" y="0"/>
                          <a:ext cx="3111500" cy="3826413"/>
                          <a:chOff x="-44450" y="0"/>
                          <a:chExt cx="3111500" cy="3826413"/>
                        </a:xfrm>
                      </wpg:grpSpPr>
                      <pic:pic xmlns:pic="http://schemas.openxmlformats.org/drawingml/2006/picture">
                        <pic:nvPicPr>
                          <pic:cNvPr id="44" name="图片 44"/>
                          <pic:cNvPicPr>
                            <a:picLocks noChangeAspect="1"/>
                          </pic:cNvPicPr>
                        </pic:nvPicPr>
                        <pic:blipFill>
                          <a:blip r:embed="rId44"/>
                          <a:srcRect/>
                          <a:stretch/>
                        </pic:blipFill>
                        <pic:spPr bwMode="auto">
                          <a:xfrm>
                            <a:off x="895" y="0"/>
                            <a:ext cx="2989060" cy="3060699"/>
                          </a:xfrm>
                          <a:prstGeom prst="rect">
                            <a:avLst/>
                          </a:prstGeom>
                          <a:noFill/>
                          <a:ln>
                            <a:noFill/>
                          </a:ln>
                        </pic:spPr>
                      </pic:pic>
                      <wps:wsp>
                        <wps:cNvPr id="45" name="文本框 45"/>
                        <wps:cNvSpPr txBox="1"/>
                        <wps:spPr>
                          <a:xfrm>
                            <a:off x="-44450" y="3117850"/>
                            <a:ext cx="3111500" cy="708563"/>
                          </a:xfrm>
                          <a:prstGeom prst="rect">
                            <a:avLst/>
                          </a:prstGeom>
                          <a:solidFill>
                            <a:prstClr val="white"/>
                          </a:solidFill>
                          <a:ln>
                            <a:noFill/>
                          </a:ln>
                        </wps:spPr>
                        <wps:txbx>
                          <w:txbxContent>
                            <w:p w14:paraId="36597089" w14:textId="00B058A1" w:rsidR="005573B9" w:rsidRPr="00DD068A" w:rsidRDefault="005573B9" w:rsidP="00C14E85">
                              <w:pPr>
                                <w:pStyle w:val="RSCI04CaptiontoFigureSchemeChart"/>
                                <w:rPr>
                                  <w:rFonts w:cs="Times New Roman"/>
                                  <w:w w:val="108"/>
                                  <w:sz w:val="18"/>
                                </w:rPr>
                              </w:pPr>
                              <w:bookmarkStart w:id="143" w:name="_Ref41155362"/>
                              <w:r>
                                <w:t xml:space="preserve">Fig. </w:t>
                              </w:r>
                              <w:r w:rsidR="00B131A9">
                                <w:fldChar w:fldCharType="begin"/>
                              </w:r>
                              <w:r w:rsidR="00B131A9">
                                <w:instrText xml:space="preserve"> SEQ Fig. \* ARABIC </w:instrText>
                              </w:r>
                              <w:r w:rsidR="00B131A9">
                                <w:fldChar w:fldCharType="separate"/>
                              </w:r>
                              <w:r>
                                <w:rPr>
                                  <w:noProof/>
                                </w:rPr>
                                <w:t>16</w:t>
                              </w:r>
                              <w:r w:rsidR="00B131A9">
                                <w:rPr>
                                  <w:noProof/>
                                </w:rPr>
                                <w:fldChar w:fldCharType="end"/>
                              </w:r>
                              <w:bookmarkEnd w:id="143"/>
                              <w:r>
                                <w:t xml:space="preserve">  P</w:t>
                              </w:r>
                              <w:r w:rsidRPr="005F2BA8">
                                <w:t>rint</w:t>
                              </w:r>
                              <w:r>
                                <w:t>ed</w:t>
                              </w:r>
                              <w:r w:rsidRPr="005F2BA8">
                                <w:t xml:space="preserve"> graphene aerogels </w:t>
                              </w:r>
                              <w:r>
                                <w:t xml:space="preserve">prepared </w:t>
                              </w:r>
                              <w:r w:rsidRPr="005F2BA8">
                                <w:t xml:space="preserve">by room temperature freeze gelation (RTFG). (a) Schematic </w:t>
                              </w:r>
                              <w:r>
                                <w:t xml:space="preserve">illustration </w:t>
                              </w:r>
                              <w:r w:rsidRPr="005F2BA8">
                                <w:t xml:space="preserve">of the RTFG process. (b) </w:t>
                              </w:r>
                              <w:r w:rsidRPr="00796D47">
                                <w:t>Photograph of a three-layer thick graphene aerogel using phenol as a solvent</w:t>
                              </w:r>
                              <w:r w:rsidRPr="005F2BA8">
                                <w:t xml:space="preserve">. SEM images of graphene aerogels produced </w:t>
                              </w:r>
                              <w:r>
                                <w:t xml:space="preserve">(c) </w:t>
                              </w:r>
                              <w:r w:rsidRPr="005F2BA8">
                                <w:t xml:space="preserve">in phenol and </w:t>
                              </w:r>
                              <w:r>
                                <w:t xml:space="preserve">(d) </w:t>
                              </w:r>
                              <w:r w:rsidRPr="005F2BA8">
                                <w:t xml:space="preserve">in camphene. Reproduced </w:t>
                              </w:r>
                              <w:r>
                                <w:rPr>
                                  <w:color w:val="FF0000"/>
                                </w:rPr>
                                <w:t xml:space="preserve">with permission </w:t>
                              </w:r>
                              <w:r w:rsidRPr="005F2BA8">
                                <w:t xml:space="preserve">from Ref. </w:t>
                              </w:r>
                              <w:r w:rsidRPr="00107ADC">
                                <w:fldChar w:fldCharType="begin" w:fldLock="1"/>
                              </w:r>
                              <w:r w:rsidRPr="00107ADC">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w:instrText>
                              </w:r>
                              <w:r w:rsidRPr="00107ADC">
                                <w:rPr>
                                  <w:rFonts w:hint="eastAsia"/>
                                </w:rPr>
                                <w:instrText>,"suffix":""}],"container-title":"Advanced Materials","id":"ITEM-1","issue":"36","issued":{"date-parts":[["2016"]]},"note":"</w:instrText>
                              </w:r>
                              <w:r w:rsidRPr="00107ADC">
                                <w:rPr>
                                  <w:rFonts w:hint="eastAsia"/>
                                </w:rPr>
                                <w:instrText>已加</w:instrText>
                              </w:r>
                              <w:r w:rsidRPr="00107ADC">
                                <w:rPr>
                                  <w:rFonts w:hint="eastAsia"/>
                                </w:rPr>
                                <w:instrText>\n3D</w:instrText>
                              </w:r>
                              <w:r w:rsidRPr="00107ADC">
                                <w:rPr>
                                  <w:rFonts w:hint="eastAsia"/>
                                </w:rPr>
                                <w:instrText>打印，冷却至常温固化，通风厨中自然升华干燥得到。</w:instrText>
                              </w:r>
                              <w:r w:rsidRPr="00107ADC">
                                <w:rPr>
                                  <w:rFonts w:hint="eastAsia"/>
                                </w:rPr>
                                <w:instrText>\n</w:instrText>
                              </w:r>
                              <w:r w:rsidRPr="00107ADC">
                                <w:rPr>
                                  <w:rFonts w:hint="eastAsia"/>
                                </w:rPr>
                                <w:instrText>溶剂分别用</w:instrText>
                              </w:r>
                              <w:r w:rsidRPr="00107ADC">
                                <w:rPr>
                                  <w:rFonts w:hint="eastAsia"/>
                                </w:rPr>
                                <w:instrText>2</w:instrText>
                              </w:r>
                              <w:r w:rsidRPr="00107ADC">
                                <w:rPr>
                                  <w:rFonts w:hint="eastAsia"/>
                                </w:rPr>
                                <w:instrText>种</w:instrText>
                              </w:r>
                              <w:r w:rsidRPr="00107ADC">
                                <w:rPr>
                                  <w:rFonts w:hint="eastAsia"/>
                                </w:rPr>
                                <w:instrText>: i)</w:instrText>
                              </w:r>
                              <w:r w:rsidRPr="00107ADC">
                                <w:rPr>
                                  <w:rFonts w:hint="eastAsia"/>
                                </w:rPr>
                                <w:instrText>苯酚</w:instrText>
                              </w:r>
                              <w:r w:rsidRPr="00107ADC">
                                <w:rPr>
                                  <w:rFonts w:hint="eastAsia"/>
                                </w:rPr>
                                <w:instrText xml:space="preserve">phenol (C 6 H 6 O: melting temperature, T M = 40.5 </w:instrText>
                              </w:r>
                              <w:r w:rsidRPr="00107ADC">
                                <w:rPr>
                                  <w:rFonts w:hint="eastAsia"/>
                                </w:rPr>
                                <w:instrText>°</w:instrText>
                              </w:r>
                              <w:r w:rsidRPr="00107ADC">
                                <w:rPr>
                                  <w:rFonts w:hint="eastAsia"/>
                                </w:rPr>
                                <w:instrText xml:space="preserve">C, vapor pressure at room temperature, P T = 47 Pa) [ 10 ] because of its prior use as a graphene exfoliant and solvent, [ 11 ] and ii) </w:instrText>
                              </w:r>
                              <w:r w:rsidRPr="00107ADC">
                                <w:rPr>
                                  <w:rFonts w:hint="eastAsia"/>
                                </w:rPr>
                                <w:instrText>樟脑</w:instrText>
                              </w:r>
                              <w:r w:rsidRPr="00107ADC">
                                <w:rPr>
                                  <w:rFonts w:hint="eastAsia"/>
                                </w:rPr>
                                <w:instrText xml:space="preserve">camphene (C 10 H 16 : T M = 51.5 </w:instrText>
                              </w:r>
                              <w:r w:rsidRPr="00107ADC">
                                <w:rPr>
                                  <w:rFonts w:hint="eastAsia"/>
                                </w:rPr>
                                <w:instrText>°</w:instrText>
                              </w:r>
                              <w:r w:rsidRPr="00107ADC">
                                <w:rPr>
                                  <w:rFonts w:hint="eastAsia"/>
                                </w:rPr>
                                <w:instrText>C, P T = 400 Pa)\n</w:instrText>
                              </w:r>
                              <w:r w:rsidRPr="00107ADC">
                                <w:rPr>
                                  <w:rFonts w:hint="eastAsia"/>
                                </w:rPr>
                                <w:instrText>石墨烯气凝胶</w:instrText>
                              </w:r>
                              <w:r w:rsidRPr="00107ADC">
                                <w:rPr>
                                  <w:rFonts w:hint="eastAsia"/>
                                </w:rPr>
                                <w:instrText>","page":"7993-8000","title":"Pristine Graphene Aerogels by Room-Temperature Freeze Gelation"</w:instrText>
                              </w:r>
                              <w:r w:rsidRPr="00107ADC">
                                <w:instrText>,"type":"article-journal","volume":"28"},"uris":["http://www.mendeley.com/documents/?uuid=3f40973a-a091-4a15-8868-33948eaa0ddc"]}],"mendeley":{"formattedCitation":"&lt;sup&gt;178&lt;/sup&gt;","plainTextFormattedCitation":"178","previouslyFormattedCitation":"&lt;sup&gt;176&lt;/sup&gt;"},"properties":{"noteIndex":0},"schema":"https://github.com/citation-style-language/schema/raw/master/csl-citation.json"}</w:instrText>
                              </w:r>
                              <w:r w:rsidRPr="00107ADC">
                                <w:fldChar w:fldCharType="separate"/>
                              </w:r>
                              <w:r w:rsidRPr="00107ADC">
                                <w:rPr>
                                  <w:noProof/>
                                </w:rPr>
                                <w:t>178</w:t>
                              </w:r>
                              <w:r w:rsidRPr="00107ADC">
                                <w:fldChar w:fldCharType="end"/>
                              </w:r>
                              <w:r w:rsidRPr="000C6782">
                                <w:t>.</w:t>
                              </w:r>
                              <w:r w:rsidRPr="005F2BA8">
                                <w:t xml:space="preserve"> </w:t>
                              </w:r>
                              <w:r>
                                <w:rPr>
                                  <w:color w:val="FF0000"/>
                                </w:rPr>
                                <w:t>Copyright 2016</w:t>
                              </w:r>
                              <w:r w:rsidRPr="005F2BA8">
                                <w:t xml:space="preserve"> WILEY</w:t>
                              </w:r>
                              <w:r w:rsidRPr="005F2BA8">
                                <w:rPr>
                                  <w:rFonts w:hint="eastAsia"/>
                                </w:rPr>
                                <w:t>‐</w:t>
                              </w:r>
                              <w:r w:rsidRPr="005F2BA8">
                                <w:t>V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FC6F182" id="组合 46" o:spid="_x0000_s1072" style="width:245pt;height:301.3pt;mso-position-horizontal-relative:char;mso-position-vertical-relative:line" coordorigin="-444" coordsize="31115,3826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TpvzZ&#10;9qdRQAnNFLRQA3ntSjPelooATmjnHvS0UAIM96OaWigBOce9FLRQAlLRRQA057UvOPelooAQZ70U&#10;tFACc0UtFACfSgZ70tFACHPaloooATmjmlooAQ57UtFFADTu7YxS80tFACc0tFFACc0DPelooATm&#10;jnt1paKAEGe9L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h9aWigBKWiigApOaWigBOaKWigBOaOaWigBOaOaWigBOaOaWigBOaOaWigBOaOaWigBOaOaWigBO&#10;aOaWigBOaOaWigBOaOaWigBOaOaW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">
                <v:shape id="图片 44" o:spid="_x0000_s1073" type="#_x0000_t75" style="position:absolute;left:8;width:29891;height:30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">
                  <v:imagedata r:id="rId45" o:title=""/>
                </v:shape>
                <v:shape id="文本框 45" o:spid="_x0000_s1074" type="#_x0000_t202" style="position:absolute;left:-444;top:31178;width:31114;height:7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ljbxQAAANsAAAAPAAAAZHJzL2Rvd25yZXYueG1sRI9Pa8JA&#10;FMTvBb/D8oReim4aW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a5ljbxQAAANsAAAAP&#10;AAAAAAAAAAAAAAAAAAcCAABkcnMvZG93bnJldi54bWxQSwUGAAAAAAMAAwC3AAAA+QIAAAAA&#10;" stroked="f">
                  <v:textbox inset="0,0,0,0">
                    <w:txbxContent>
                      <w:p w14:paraId="36597089" w14:textId="00B058A1" w:rsidR="005573B9" w:rsidRPr="00DD068A" w:rsidRDefault="005573B9" w:rsidP="00C14E85">
                        <w:pPr>
                          <w:pStyle w:val="RSCI04CaptiontoFigureSchemeChart"/>
                          <w:rPr>
                            <w:rFonts w:cs="Times New Roman"/>
                            <w:w w:val="108"/>
                            <w:sz w:val="18"/>
                          </w:rPr>
                        </w:pPr>
                        <w:bookmarkStart w:id="172" w:name="_Ref41155362"/>
                        <w:r>
                          <w:t xml:space="preserve">Fig. </w:t>
                        </w:r>
                        <w:fldSimple w:instr=" SEQ Fig. \* ARABIC ">
                          <w:r>
                            <w:rPr>
                              <w:noProof/>
                            </w:rPr>
                            <w:t>16</w:t>
                          </w:r>
                        </w:fldSimple>
                        <w:bookmarkEnd w:id="172"/>
                        <w:r>
                          <w:t xml:space="preserve">  P</w:t>
                        </w:r>
                        <w:r w:rsidRPr="005F2BA8">
                          <w:t>rint</w:t>
                        </w:r>
                        <w:r>
                          <w:t>ed</w:t>
                        </w:r>
                        <w:r w:rsidRPr="005F2BA8">
                          <w:t xml:space="preserve"> graphene aerogels </w:t>
                        </w:r>
                        <w:r>
                          <w:t xml:space="preserve">prepared </w:t>
                        </w:r>
                        <w:r w:rsidRPr="005F2BA8">
                          <w:t xml:space="preserve">by room temperature freeze gelation (RTFG). (a) Schematic </w:t>
                        </w:r>
                        <w:r>
                          <w:t xml:space="preserve">illustration </w:t>
                        </w:r>
                        <w:r w:rsidRPr="005F2BA8">
                          <w:t xml:space="preserve">of the RTFG process. (b) </w:t>
                        </w:r>
                        <w:r w:rsidRPr="00796D47">
                          <w:t>Photograph of a three-layer thick graphene aerogel using phenol as a solvent</w:t>
                        </w:r>
                        <w:r w:rsidRPr="005F2BA8">
                          <w:t xml:space="preserve">. SEM images of graphene aerogels produced </w:t>
                        </w:r>
                        <w:r>
                          <w:t xml:space="preserve">(c) </w:t>
                        </w:r>
                        <w:r w:rsidRPr="005F2BA8">
                          <w:t xml:space="preserve">in phenol and </w:t>
                        </w:r>
                        <w:r>
                          <w:t xml:space="preserve">(d) </w:t>
                        </w:r>
                        <w:r w:rsidRPr="005F2BA8">
                          <w:t xml:space="preserve">in camphene. Reproduced </w:t>
                        </w:r>
                        <w:r>
                          <w:rPr>
                            <w:color w:val="FF0000"/>
                          </w:rPr>
                          <w:t xml:space="preserve">with permission </w:t>
                        </w:r>
                        <w:r w:rsidRPr="005F2BA8">
                          <w:t xml:space="preserve">from Ref. </w:t>
                        </w:r>
                        <w:r w:rsidRPr="00107ADC">
                          <w:fldChar w:fldCharType="begin" w:fldLock="1"/>
                        </w:r>
                        <w:r w:rsidRPr="00107ADC">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w:instrText>
                        </w:r>
                        <w:r w:rsidRPr="00107ADC">
                          <w:rPr>
                            <w:rFonts w:hint="eastAsia"/>
                          </w:rPr>
                          <w:instrText>,"suffix":""}],"container-title":"Advanced Materials","id":"ITEM-1","issue":"36","issued":{"date-parts":[["2016"]]},"note":"</w:instrText>
                        </w:r>
                        <w:r w:rsidRPr="00107ADC">
                          <w:rPr>
                            <w:rFonts w:hint="eastAsia"/>
                          </w:rPr>
                          <w:instrText>已加</w:instrText>
                        </w:r>
                        <w:r w:rsidRPr="00107ADC">
                          <w:rPr>
                            <w:rFonts w:hint="eastAsia"/>
                          </w:rPr>
                          <w:instrText>\n3D</w:instrText>
                        </w:r>
                        <w:r w:rsidRPr="00107ADC">
                          <w:rPr>
                            <w:rFonts w:hint="eastAsia"/>
                          </w:rPr>
                          <w:instrText>打印，冷却至常温固化，通风厨中自然升华干燥得到。</w:instrText>
                        </w:r>
                        <w:r w:rsidRPr="00107ADC">
                          <w:rPr>
                            <w:rFonts w:hint="eastAsia"/>
                          </w:rPr>
                          <w:instrText>\n</w:instrText>
                        </w:r>
                        <w:r w:rsidRPr="00107ADC">
                          <w:rPr>
                            <w:rFonts w:hint="eastAsia"/>
                          </w:rPr>
                          <w:instrText>溶剂分别用</w:instrText>
                        </w:r>
                        <w:r w:rsidRPr="00107ADC">
                          <w:rPr>
                            <w:rFonts w:hint="eastAsia"/>
                          </w:rPr>
                          <w:instrText>2</w:instrText>
                        </w:r>
                        <w:r w:rsidRPr="00107ADC">
                          <w:rPr>
                            <w:rFonts w:hint="eastAsia"/>
                          </w:rPr>
                          <w:instrText>种</w:instrText>
                        </w:r>
                        <w:r w:rsidRPr="00107ADC">
                          <w:rPr>
                            <w:rFonts w:hint="eastAsia"/>
                          </w:rPr>
                          <w:instrText>: i)</w:instrText>
                        </w:r>
                        <w:r w:rsidRPr="00107ADC">
                          <w:rPr>
                            <w:rFonts w:hint="eastAsia"/>
                          </w:rPr>
                          <w:instrText>苯酚</w:instrText>
                        </w:r>
                        <w:r w:rsidRPr="00107ADC">
                          <w:rPr>
                            <w:rFonts w:hint="eastAsia"/>
                          </w:rPr>
                          <w:instrText xml:space="preserve">phenol (C 6 H 6 O: melting temperature, T M = 40.5 </w:instrText>
                        </w:r>
                        <w:r w:rsidRPr="00107ADC">
                          <w:rPr>
                            <w:rFonts w:hint="eastAsia"/>
                          </w:rPr>
                          <w:instrText>°</w:instrText>
                        </w:r>
                        <w:r w:rsidRPr="00107ADC">
                          <w:rPr>
                            <w:rFonts w:hint="eastAsia"/>
                          </w:rPr>
                          <w:instrText xml:space="preserve">C, vapor pressure at room temperature, P T = 47 Pa) [ 10 ] because of its prior use as a graphene exfoliant and solvent, [ 11 ] and ii) </w:instrText>
                        </w:r>
                        <w:r w:rsidRPr="00107ADC">
                          <w:rPr>
                            <w:rFonts w:hint="eastAsia"/>
                          </w:rPr>
                          <w:instrText>樟脑</w:instrText>
                        </w:r>
                        <w:r w:rsidRPr="00107ADC">
                          <w:rPr>
                            <w:rFonts w:hint="eastAsia"/>
                          </w:rPr>
                          <w:instrText xml:space="preserve">camphene (C 10 H 16 : T M = 51.5 </w:instrText>
                        </w:r>
                        <w:r w:rsidRPr="00107ADC">
                          <w:rPr>
                            <w:rFonts w:hint="eastAsia"/>
                          </w:rPr>
                          <w:instrText>°</w:instrText>
                        </w:r>
                        <w:r w:rsidRPr="00107ADC">
                          <w:rPr>
                            <w:rFonts w:hint="eastAsia"/>
                          </w:rPr>
                          <w:instrText>C, P T = 400 Pa)\n</w:instrText>
                        </w:r>
                        <w:r w:rsidRPr="00107ADC">
                          <w:rPr>
                            <w:rFonts w:hint="eastAsia"/>
                          </w:rPr>
                          <w:instrText>石墨烯气凝胶</w:instrText>
                        </w:r>
                        <w:r w:rsidRPr="00107ADC">
                          <w:rPr>
                            <w:rFonts w:hint="eastAsia"/>
                          </w:rPr>
                          <w:instrText>","page":"7993-8000","title":"Pristine Graphene Aerogels by Room-Temperature Freeze Gelation"</w:instrText>
                        </w:r>
                        <w:r w:rsidRPr="00107ADC">
                          <w:instrText>,"type":"article-journal","volume":"28"},"uris":["http://www.mendeley.com/documents/?uuid=3f40973a-a091-4a15-8868-33948eaa0ddc"]}],"mendeley":{"formattedCitation":"&lt;sup&gt;178&lt;/sup&gt;","plainTextFormattedCitation":"178","previouslyFormattedCitation":"&lt;sup&gt;176&lt;/sup&gt;"},"properties":{"noteIndex":0},"schema":"https://github.com/citation-style-language/schema/raw/master/csl-citation.json"}</w:instrText>
                        </w:r>
                        <w:r w:rsidRPr="00107ADC">
                          <w:fldChar w:fldCharType="separate"/>
                        </w:r>
                        <w:r w:rsidRPr="00107ADC">
                          <w:rPr>
                            <w:noProof/>
                          </w:rPr>
                          <w:t>178</w:t>
                        </w:r>
                        <w:r w:rsidRPr="00107ADC">
                          <w:fldChar w:fldCharType="end"/>
                        </w:r>
                        <w:r w:rsidRPr="000C6782">
                          <w:t>.</w:t>
                        </w:r>
                        <w:r w:rsidRPr="005F2BA8">
                          <w:t xml:space="preserve"> </w:t>
                        </w:r>
                        <w:r>
                          <w:rPr>
                            <w:color w:val="FF0000"/>
                          </w:rPr>
                          <w:t>Copyright 2016</w:t>
                        </w:r>
                        <w:r w:rsidRPr="005F2BA8">
                          <w:t xml:space="preserve"> WILEY</w:t>
                        </w:r>
                        <w:r w:rsidRPr="005F2BA8">
                          <w:rPr>
                            <w:rFonts w:hint="eastAsia"/>
                          </w:rPr>
                          <w:t>‐</w:t>
                        </w:r>
                        <w:r w:rsidRPr="005F2BA8">
                          <w:t>VCH.</w:t>
                        </w:r>
                      </w:p>
                    </w:txbxContent>
                  </v:textbox>
                </v:shape>
                <w10:anchorlock/>
              </v:group>
            </w:pict>
          </mc:Fallback>
        </mc:AlternateContent>
      </w:r>
    </w:p>
    <w:p w14:paraId="3382C1C6" w14:textId="19315FB5" w:rsidR="003F4243" w:rsidRPr="009F7F88" w:rsidRDefault="003F4243" w:rsidP="005B39A1">
      <w:pPr>
        <w:pStyle w:val="RSCB02ArticleText"/>
        <w:rPr>
          <w:color w:val="000000" w:themeColor="text1"/>
        </w:rPr>
      </w:pPr>
      <w:r w:rsidRPr="009F7F88">
        <w:rPr>
          <w:color w:val="000000" w:themeColor="text1"/>
        </w:rPr>
        <w:t>Depending on the resolution of the 3D polymer template, the wall thickness of the GO-based aerogel can be as thin as 250 μm.</w:t>
      </w:r>
      <w:r w:rsidRPr="009F7F88">
        <w:rPr>
          <w:color w:val="000000" w:themeColor="text1"/>
        </w:rPr>
        <w:fldChar w:fldCharType="begin" w:fldLock="1"/>
      </w:r>
      <w:r w:rsidR="004E1277" w:rsidRPr="009F7F88">
        <w:rPr>
          <w:color w:val="000000" w:themeColor="text1"/>
        </w:rPr>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004E1277" w:rsidRPr="009F7F88">
        <w:rPr>
          <w:rFonts w:hint="eastAsia"/>
          <w:color w:val="000000" w:themeColor="text1"/>
        </w:rPr>
        <w:instrText>unctional Materials","id":"ITEM-1","issue":"19","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ABS</w:instrText>
      </w:r>
      <w:r w:rsidR="004E1277" w:rsidRPr="009F7F88">
        <w:rPr>
          <w:rFonts w:hint="eastAsia"/>
          <w:color w:val="000000" w:themeColor="text1"/>
        </w:rPr>
        <w:instrText>树脂模板，灌注</w:instrText>
      </w:r>
      <w:r w:rsidR="004E1277" w:rsidRPr="009F7F88">
        <w:rPr>
          <w:rFonts w:hint="eastAsia"/>
          <w:color w:val="000000" w:themeColor="text1"/>
        </w:rPr>
        <w:instrText>GO</w:instrText>
      </w:r>
      <w:r w:rsidR="004E1277" w:rsidRPr="009F7F88">
        <w:rPr>
          <w:rFonts w:hint="eastAsia"/>
          <w:color w:val="000000" w:themeColor="text1"/>
        </w:rPr>
        <w:instrText>，冷冻干燥、脱模，热还原</w:instrText>
      </w:r>
      <w:r w:rsidR="004E1277" w:rsidRPr="009F7F88">
        <w:rPr>
          <w:rFonts w:hint="eastAsia"/>
          <w:color w:val="000000" w:themeColor="text1"/>
        </w:rPr>
        <w:instrText>\n</w:instrText>
      </w:r>
      <w:r w:rsidR="004E1277" w:rsidRPr="009F7F88">
        <w:rPr>
          <w:rFonts w:hint="eastAsia"/>
          <w:color w:val="000000" w:themeColor="text1"/>
        </w:rPr>
        <w:instrText>石墨烯气凝胶蜂窝</w:instrText>
      </w:r>
      <w:r w:rsidR="004E1277" w:rsidRPr="009F7F88">
        <w:rPr>
          <w:rFonts w:hint="eastAsia"/>
          <w:color w:val="000000" w:themeColor="text1"/>
        </w:rPr>
        <w:instrText>\n</w:instrText>
      </w:r>
      <w:r w:rsidR="004E1277" w:rsidRPr="009F7F88">
        <w:rPr>
          <w:rFonts w:hint="eastAsia"/>
          <w:color w:val="000000" w:themeColor="text1"/>
        </w:rPr>
        <w:instrText>作为可弯曲发光器件</w:instrText>
      </w:r>
      <w:r w:rsidR="004E1277" w:rsidRPr="009F7F88">
        <w:rPr>
          <w:rFonts w:hint="eastAsia"/>
          <w:color w:val="000000" w:themeColor="text1"/>
        </w:rPr>
        <w:instrText>","page":"1707043","title":"An Ultralight Graphene Honeycomb Sandwich for Stretchable Light-Emitting Displays",</w:instrText>
      </w:r>
      <w:r w:rsidR="004E1277" w:rsidRPr="009F7F88">
        <w:rPr>
          <w:color w:val="000000" w:themeColor="text1"/>
        </w:rPr>
        <w:instrText>"type":"article-journal","volume":"28"},"uris":["http://www.mendeley.com/documents/?uuid=cc804ceb-053a-40e2-8d2f-bc39b486e0f1"]}],"mendeley":{"formattedCitation":"&lt;sup&gt;245&lt;/sup&gt;","plainTextFormattedCitation":"245","previouslyFormattedCitation":"&lt;sup&gt;24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5</w:t>
      </w:r>
      <w:r w:rsidRPr="009F7F88">
        <w:rPr>
          <w:color w:val="000000" w:themeColor="text1"/>
        </w:rPr>
        <w:fldChar w:fldCharType="end"/>
      </w:r>
    </w:p>
    <w:p w14:paraId="7FCF651B" w14:textId="61B8028F" w:rsidR="008408AC" w:rsidRPr="009F7F88" w:rsidRDefault="00424C74" w:rsidP="008408AC">
      <w:pPr>
        <w:pStyle w:val="RSCB02ArticleText"/>
        <w:ind w:firstLineChars="100" w:firstLine="194"/>
        <w:rPr>
          <w:color w:val="000000" w:themeColor="text1"/>
        </w:rPr>
      </w:pPr>
      <w:r w:rsidRPr="009F7F88">
        <w:rPr>
          <w:color w:val="000000" w:themeColor="text1"/>
        </w:rPr>
        <w:t xml:space="preserve">The advantage of this method is that it can be applied to almost all the traditional sols used in the preparation of aerogels. </w:t>
      </w:r>
      <w:r w:rsidR="001035C7" w:rsidRPr="009F7F88">
        <w:rPr>
          <w:color w:val="000000" w:themeColor="text1"/>
        </w:rPr>
        <w:t xml:space="preserve">This is unlike </w:t>
      </w:r>
      <w:r w:rsidRPr="009F7F88">
        <w:rPr>
          <w:color w:val="000000" w:themeColor="text1"/>
        </w:rPr>
        <w:t>SLA which is only applicable to limited types of aerogels or extrusion printing with limitations in structure and narrow operating time window determined by fluidity and cross-linking reaction.</w:t>
      </w:r>
      <w:r w:rsidRPr="009F7F88">
        <w:rPr>
          <w:color w:val="000000" w:themeColor="text1"/>
        </w:rPr>
        <w:fldChar w:fldCharType="begin" w:fldLock="1"/>
      </w:r>
      <w:r w:rsidR="004E1277" w:rsidRPr="009F7F88">
        <w:rPr>
          <w:color w:val="000000" w:themeColor="text1"/>
        </w:rPr>
        <w:instrText>ADDIN CSL_CITATION {"citationItems":[{"id":"ITEM-1","itemData":{"DOI":"10.1021/acsapm.9b00301","ISSN":"2637-6105","author":[{"dropping-particle":"","family":"Teo","given":"Nicholas","non-dropping-particle":"","parse-names":false,"suffix":""},{"dropping-particle":"","family":"Joo","given":"Piljae","non-dropping-particle":"","parse-names":false,"suffix":""},{"dropping-particle":"","family":"Amis","given":"Eric J.","non-dropping-particle":"","parse-names":false,"suffix":""},{"dropping-particle":"","family":"</w:instrText>
      </w:r>
      <w:r w:rsidR="004E1277" w:rsidRPr="009F7F88">
        <w:rPr>
          <w:rFonts w:hint="eastAsia"/>
          <w:color w:val="000000" w:themeColor="text1"/>
        </w:rPr>
        <w:instrText>Jana","given":"Sadhan C.","non-dropping-particle":"","parse-names":false,"suffix":""}],"container-title":"ACS Applied Polymer Materials","genre":"research-article","id":"ITEM-1","issue":"7","issued":{"date-parts":[["2019"]]},"note":"</w:instrText>
      </w:r>
      <w:r w:rsidR="004E1277" w:rsidRPr="009F7F88">
        <w:rPr>
          <w:rFonts w:hint="eastAsia"/>
          <w:color w:val="000000" w:themeColor="text1"/>
        </w:rPr>
        <w:instrText>已加，放沾边</w:instrText>
      </w:r>
      <w:r w:rsidR="004E1277" w:rsidRPr="009F7F88">
        <w:rPr>
          <w:rFonts w:hint="eastAsia"/>
          <w:color w:val="000000" w:themeColor="text1"/>
        </w:rPr>
        <w:instrText>\n</w:instrText>
      </w:r>
      <w:r w:rsidR="004E1277" w:rsidRPr="009F7F88">
        <w:rPr>
          <w:rFonts w:hint="eastAsia"/>
          <w:color w:val="000000" w:themeColor="text1"/>
        </w:rPr>
        <w:instrText>用</w:instrText>
      </w:r>
      <w:r w:rsidR="004E1277" w:rsidRPr="009F7F88">
        <w:rPr>
          <w:rFonts w:hint="eastAsia"/>
          <w:color w:val="000000" w:themeColor="text1"/>
        </w:rPr>
        <w:instrText>3D</w:instrText>
      </w:r>
      <w:r w:rsidR="004E1277" w:rsidRPr="009F7F88">
        <w:rPr>
          <w:rFonts w:hint="eastAsia"/>
          <w:color w:val="000000" w:themeColor="text1"/>
        </w:rPr>
        <w:instrText>打印材料作为牺牲模板，凝胶后溶解模板，超临界干燥</w:instrText>
      </w:r>
      <w:r w:rsidR="004E1277" w:rsidRPr="009F7F88">
        <w:rPr>
          <w:rFonts w:hint="eastAsia"/>
          <w:color w:val="000000" w:themeColor="text1"/>
        </w:rPr>
        <w:instrText>\n3D</w:instrText>
      </w:r>
      <w:r w:rsidR="004E1277" w:rsidRPr="009F7F88">
        <w:rPr>
          <w:rFonts w:hint="eastAsia"/>
          <w:color w:val="000000" w:themeColor="text1"/>
        </w:rPr>
        <w:instrText>聚酰亚胺气凝胶</w:instrText>
      </w:r>
      <w:r w:rsidR="004E1277" w:rsidRPr="009F7F88">
        <w:rPr>
          <w:rFonts w:hint="eastAsia"/>
          <w:color w:val="000000" w:themeColor="text1"/>
        </w:rPr>
        <w:instrText>\n</w:instrText>
      </w:r>
      <w:r w:rsidR="004E1277" w:rsidRPr="009F7F88">
        <w:rPr>
          <w:rFonts w:hint="eastAsia"/>
          <w:color w:val="000000" w:themeColor="text1"/>
        </w:rPr>
        <w:instrText>可能用于传感器外壳和任意形状和大小的声屏障，以及可透气的承重多孔隔热结构</w:instrText>
      </w:r>
      <w:r w:rsidR="004E1277" w:rsidRPr="009F7F88">
        <w:rPr>
          <w:rFonts w:hint="eastAsia"/>
          <w:color w:val="000000" w:themeColor="text1"/>
        </w:rPr>
        <w:instrText>","page":"1749-1756","publisher":"American Chemical Society","title":"Development of Intricate Aerogel Articles Using Fused Filament Fabrication","type":"article-journal","volume":"1"},"uris":[</w:instrText>
      </w:r>
      <w:r w:rsidR="004E1277" w:rsidRPr="009F7F88">
        <w:rPr>
          <w:color w:val="000000" w:themeColor="text1"/>
        </w:rPr>
        <w:instrText>"http://www.mendeley.com/documents/?uuid=72a21a4c-6662-4c09-b6ae-8bd603973e6d"]}],"mendeley":{"formattedCitation":"&lt;sup&gt;177&lt;/sup&gt;","plainTextFormattedCitation":"177","previouslyFormattedCitation":"&lt;sup&gt;17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7</w:t>
      </w:r>
      <w:r w:rsidRPr="009F7F88">
        <w:rPr>
          <w:color w:val="000000" w:themeColor="text1"/>
        </w:rPr>
        <w:fldChar w:fldCharType="end"/>
      </w:r>
      <w:r w:rsidRPr="009F7F88">
        <w:rPr>
          <w:color w:val="000000" w:themeColor="text1"/>
        </w:rPr>
        <w:t xml:space="preserve"> Furthermore, this 3D printed template method can produce more complex structures with desirable </w:t>
      </w:r>
      <w:bookmarkStart w:id="144" w:name="_Toc39868911"/>
      <w:r w:rsidR="008408AC" w:rsidRPr="009F7F88">
        <w:rPr>
          <w:color w:val="000000" w:themeColor="text1"/>
        </w:rPr>
        <w:t>resolutions.</w:t>
      </w:r>
    </w:p>
    <w:p w14:paraId="5266BEA9" w14:textId="77777777" w:rsidR="008408AC" w:rsidRPr="009F7F88" w:rsidRDefault="008408AC" w:rsidP="008408AC">
      <w:pPr>
        <w:pStyle w:val="RSCB07BHeadingSub-Section-standalone"/>
        <w:rPr>
          <w:color w:val="000000" w:themeColor="text1"/>
          <w:w w:val="108"/>
        </w:rPr>
      </w:pPr>
      <w:r w:rsidRPr="009F7F88">
        <w:rPr>
          <w:color w:val="000000" w:themeColor="text1"/>
          <w:w w:val="108"/>
        </w:rPr>
        <w:t>4.3 Drying methods</w:t>
      </w:r>
      <w:bookmarkEnd w:id="144"/>
    </w:p>
    <w:p w14:paraId="5931D324" w14:textId="77777777" w:rsidR="008A76DC" w:rsidRPr="009F7F88" w:rsidRDefault="008408AC" w:rsidP="008A76DC">
      <w:pPr>
        <w:pStyle w:val="RSCB02ArticleText"/>
        <w:rPr>
          <w:color w:val="000000" w:themeColor="text1"/>
        </w:rPr>
      </w:pPr>
      <w:r w:rsidRPr="009F7F88">
        <w:rPr>
          <w:color w:val="000000" w:themeColor="text1"/>
        </w:rPr>
        <w:t xml:space="preserve">When fabricating a 3D printed aerogel, the next step after printing a static, well-defined gel is ‘drying’. This is a very </w:t>
      </w:r>
      <w:r w:rsidR="008A76DC" w:rsidRPr="009F7F88">
        <w:rPr>
          <w:color w:val="000000" w:themeColor="text1"/>
        </w:rPr>
        <w:t xml:space="preserve">important stage that determines whether a low-density </w:t>
      </w:r>
      <w:proofErr w:type="spellStart"/>
      <w:r w:rsidR="008A76DC" w:rsidRPr="009F7F88">
        <w:rPr>
          <w:color w:val="000000" w:themeColor="text1"/>
        </w:rPr>
        <w:t>nanoporous</w:t>
      </w:r>
      <w:proofErr w:type="spellEnd"/>
      <w:r w:rsidR="008A76DC" w:rsidRPr="009F7F88">
        <w:rPr>
          <w:color w:val="000000" w:themeColor="text1"/>
        </w:rPr>
        <w:t xml:space="preserve"> aerogel can be obtained. This is because conventional drying in ambient air usually exerts high capillary tension, which destroys the skeleton and induces large volume shrinkage, producing only cracked fragments or dense bulk material. This section discusses the phase change mechanism during drying, the rules for successful drying of aerogels, and three commonly used drying methods.</w:t>
      </w:r>
    </w:p>
    <w:p w14:paraId="677DE2FE" w14:textId="10FDEA03" w:rsidR="008A76DC" w:rsidRPr="009F7F88" w:rsidRDefault="008A76DC" w:rsidP="008A76DC">
      <w:pPr>
        <w:pStyle w:val="RSCB02ArticleText"/>
        <w:ind w:firstLine="196"/>
        <w:rPr>
          <w:color w:val="000000" w:themeColor="text1"/>
        </w:rPr>
      </w:pPr>
      <w:bookmarkStart w:id="145" w:name="_Toc39868912"/>
      <w:r w:rsidRPr="009F7F88">
        <w:rPr>
          <w:rStyle w:val="RSCB08CHeadingIn-lineChar"/>
          <w:color w:val="000000" w:themeColor="text1"/>
        </w:rPr>
        <w:t>4.3.1 Rules for successful drying of aerogels</w:t>
      </w:r>
      <w:bookmarkEnd w:id="145"/>
      <w:r w:rsidRPr="009F7F88">
        <w:rPr>
          <w:rStyle w:val="RSCB08CHeadingIn-lineChar"/>
          <w:color w:val="000000" w:themeColor="text1"/>
        </w:rPr>
        <w:t>.</w:t>
      </w:r>
      <w:r w:rsidRPr="009F7F88">
        <w:rPr>
          <w:color w:val="000000" w:themeColor="text1"/>
        </w:rPr>
        <w:t xml:space="preserve"> The liquid in the pores of the gel must be replaced with a gas to obtain aerogel. The aim here is to maintain the sizes of the skeleton and pores after this process.</w:t>
      </w:r>
      <w:r w:rsidRPr="009F7F88">
        <w:rPr>
          <w:b/>
          <w:bCs/>
          <w:color w:val="000000" w:themeColor="text1"/>
        </w:rPr>
        <w:t xml:space="preserve"> </w:t>
      </w:r>
      <w:r w:rsidRPr="009F7F88">
        <w:rPr>
          <w:color w:val="000000" w:themeColor="text1"/>
        </w:rPr>
        <w:t>If an attempt is made to dry the gel directly in the air by raising the temperature, the magnitude of hydrostatic pressure due to capillary forces (</w:t>
      </w:r>
      <w:r w:rsidRPr="009F7F88">
        <w:rPr>
          <w:color w:val="000000" w:themeColor="text1"/>
        </w:rPr>
        <w:fldChar w:fldCharType="begin"/>
      </w:r>
      <w:r w:rsidRPr="009F7F88">
        <w:rPr>
          <w:color w:val="000000" w:themeColor="text1"/>
        </w:rPr>
        <w:instrText xml:space="preserve"> REF _Ref41181046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18</w:t>
      </w:r>
      <w:r w:rsidRPr="009F7F88">
        <w:rPr>
          <w:color w:val="000000" w:themeColor="text1"/>
        </w:rPr>
        <w:fldChar w:fldCharType="end"/>
      </w:r>
      <w:r w:rsidRPr="009F7F88">
        <w:rPr>
          <w:color w:val="000000" w:themeColor="text1"/>
        </w:rPr>
        <w:t>a) arising from the surface tension can be expressed as</w:t>
      </w:r>
      <w:bookmarkStart w:id="146" w:name="_Hlk45819000"/>
      <w:r w:rsidRPr="009F7F88">
        <w:rPr>
          <w:color w:val="000000" w:themeColor="text1"/>
        </w:rPr>
        <w:fldChar w:fldCharType="begin" w:fldLock="1"/>
      </w:r>
      <w:r w:rsidR="004E1277" w:rsidRPr="009F7F88">
        <w:rPr>
          <w:color w:val="000000" w:themeColor="text1"/>
        </w:rPr>
        <w:instrText>ADDIN CSL_CITATION {"citationItems":[{"id":"ITEM-1","itemData":{"DOI":"10.1155/2010/409310","ISSN":"16874110","abstract":"Silica aerogels have drawn a lot of interest both in science and technology because of their low bulk density (up to 95 of their volume is air), hydrophobicity, low thermal conductivity, high surface area, and optical transparency. Aerogels are synthesized from molecular precursors by sol-gel processing. Special drying techniques must be applied to replace the pore liquid with air while maintaining the solid network. Supercritical drying is most common; however, recently developed methods allow removal of the liquid at atmospheric pressure after chemical modification of the inner surface of the gels, leaving only a porous silica network filled with air. Therefore, by considering the surprising properties of aerogels, the present review addresses synthesis of silica aerogels by the sol-gel method, as well as drying techniques and applications in current industrial development and scientific research. Copyright © 2010 Jyoti L. Gurav et al.","author":[{"dropping-particle":"","family":"Gurav","given":"Jyoti L.","non-dropping-particle":"","parse-names":false,"suffix":""},{"dropping-particle":"","family":"Jung","given":"In Keun","non-dropping-particle":"","parse-names":false,"suffix":""},{"dropping-particle":"","family":"Park","given":"Hyung Ho","non-dropping-particle":"","parse-names":false,"suffix":""},{"dropping-particle":"","family":"Kang","given":"Eul Son","non-dropping-particle":"","parse-names":false,"suffix":""},{"dropping-particle":"","family":"Nadargi","given":"Digambar Y.","non-dropping-particle":"","parse-names":false,"suffix":""}],"container-title":"Journal of Nanomaterials","id":"ITEM-1","issued":{"date-parts":[["2010"]]},"page":"409310","title":"Silica aerogel: Synthesis and applications","type":"article-journal"},"uris":["http://www.mendeley.com/documents/?uuid=9533d600-94d0-36ad-8bf2-7ac4b401c7ce"]}],"mendeley":{"formattedCitation":"&lt;sup&gt;271&lt;/sup&gt;","plainTextFormattedCitation":"271","previouslyFormattedCitation":"&lt;sup&gt;26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71</w:t>
      </w:r>
      <w:r w:rsidRPr="009F7F88">
        <w:rPr>
          <w:color w:val="000000" w:themeColor="text1"/>
        </w:rPr>
        <w:fldChar w:fldCharType="end"/>
      </w:r>
      <w:bookmarkEnd w:id="146"/>
    </w:p>
    <w:p w14:paraId="637A1F16" w14:textId="77777777" w:rsidR="008A76DC" w:rsidRPr="009F7F88" w:rsidRDefault="00B131A9" w:rsidP="008A76DC">
      <w:pPr>
        <w:pStyle w:val="RSCB02ArticleText"/>
        <w:spacing w:line="240" w:lineRule="auto"/>
        <w:ind w:firstLineChars="100" w:firstLine="259"/>
        <w:rPr>
          <w:color w:val="000000" w:themeColor="text1"/>
        </w:rPr>
      </w:pPr>
      <m:oMath>
        <m:sSub>
          <m:sSubPr>
            <m:ctrlPr>
              <w:rPr>
                <w:rFonts w:ascii="Cambria Math" w:eastAsia="SimSun" w:hAnsi="Cambria Math" w:cs="SimSun"/>
                <w:i/>
                <w:color w:val="000000" w:themeColor="text1"/>
                <w:sz w:val="24"/>
                <w:szCs w:val="24"/>
              </w:rPr>
            </m:ctrlPr>
          </m:sSubPr>
          <m:e>
            <m:r>
              <w:rPr>
                <w:rFonts w:ascii="Cambria Math" w:hAnsi="Cambria Math"/>
                <w:color w:val="000000" w:themeColor="text1"/>
              </w:rPr>
              <m:t>p</m:t>
            </m:r>
          </m:e>
          <m:sub>
            <m:r>
              <w:rPr>
                <w:rFonts w:ascii="Cambria Math" w:hAnsi="Cambria Math"/>
                <w:color w:val="000000" w:themeColor="text1"/>
              </w:rPr>
              <m:t>r</m:t>
            </m:r>
          </m:sub>
        </m:sSub>
        <m:r>
          <w:rPr>
            <w:rFonts w:ascii="Cambria Math" w:hAnsi="Cambria Math"/>
            <w:color w:val="000000" w:themeColor="text1"/>
          </w:rPr>
          <m:t>=</m:t>
        </m:r>
        <m:f>
          <m:fPr>
            <m:ctrlPr>
              <w:rPr>
                <w:rFonts w:ascii="Cambria Math" w:eastAsia="SimSun" w:hAnsi="Cambria Math" w:cs="SimSun"/>
                <w:i/>
                <w:color w:val="000000" w:themeColor="text1"/>
                <w:sz w:val="24"/>
                <w:szCs w:val="24"/>
              </w:rPr>
            </m:ctrlPr>
          </m:fPr>
          <m:num>
            <m:r>
              <w:rPr>
                <w:rFonts w:ascii="Cambria Math" w:hAnsi="Cambria Math"/>
                <w:color w:val="000000" w:themeColor="text1"/>
              </w:rPr>
              <m:t>2γ</m:t>
            </m:r>
            <m:func>
              <m:funcPr>
                <m:ctrlPr>
                  <w:rPr>
                    <w:rFonts w:ascii="Cambria Math" w:eastAsia="SimSun" w:hAnsi="Cambria Math" w:cs="SimSun"/>
                    <w:i/>
                    <w:color w:val="000000" w:themeColor="text1"/>
                    <w:sz w:val="24"/>
                    <w:szCs w:val="24"/>
                  </w:rPr>
                </m:ctrlPr>
              </m:funcPr>
              <m:fName>
                <m:r>
                  <m:rPr>
                    <m:sty m:val="p"/>
                  </m:rPr>
                  <w:rPr>
                    <w:rFonts w:ascii="Cambria Math" w:hAnsi="Cambria Math"/>
                    <w:color w:val="000000" w:themeColor="text1"/>
                  </w:rPr>
                  <m:t>cos</m:t>
                </m:r>
              </m:fName>
              <m:e>
                <m:r>
                  <w:rPr>
                    <w:rFonts w:ascii="Cambria Math" w:hAnsi="Cambria Math"/>
                    <w:color w:val="000000" w:themeColor="text1"/>
                  </w:rPr>
                  <m:t>θ</m:t>
                </m:r>
              </m:e>
            </m:func>
          </m:num>
          <m:den>
            <m:r>
              <w:rPr>
                <w:rFonts w:ascii="Cambria Math" w:hAnsi="Cambria Math"/>
                <w:color w:val="000000" w:themeColor="text1"/>
              </w:rPr>
              <m:t>r</m:t>
            </m:r>
          </m:den>
        </m:f>
      </m:oMath>
      <w:r w:rsidR="008A76DC" w:rsidRPr="009F7F88">
        <w:rPr>
          <w:color w:val="000000" w:themeColor="text1"/>
        </w:rPr>
        <w:t xml:space="preserve">                                                                  (2)</w:t>
      </w:r>
    </w:p>
    <w:p w14:paraId="236D2333" w14:textId="77777777" w:rsidR="008A76DC" w:rsidRPr="009F7F88" w:rsidRDefault="008A76DC" w:rsidP="008A76DC">
      <w:pPr>
        <w:pStyle w:val="RSCB02ArticleText"/>
        <w:ind w:firstLineChars="100" w:firstLine="194"/>
        <w:rPr>
          <w:color w:val="000000" w:themeColor="text1"/>
        </w:rPr>
      </w:pPr>
      <w:bookmarkStart w:id="147" w:name="_Hlk45899711"/>
      <w:r w:rsidRPr="009F7F88">
        <w:rPr>
          <w:rFonts w:ascii="Calibri" w:hAnsi="Calibri" w:cs="Calibri"/>
          <w:color w:val="000000" w:themeColor="text1"/>
        </w:rPr>
        <w:t>Where</w:t>
      </w:r>
      <w:r w:rsidRPr="009F7F88">
        <w:rPr>
          <w:rFonts w:ascii="Times New Roman" w:hAnsi="Times New Roman"/>
          <w:i/>
          <w:iCs/>
          <w:color w:val="000000" w:themeColor="text1"/>
        </w:rPr>
        <w:t xml:space="preserve"> p</w:t>
      </w:r>
      <w:r w:rsidRPr="009F7F88">
        <w:rPr>
          <w:rFonts w:ascii="Times New Roman" w:hAnsi="Times New Roman"/>
          <w:color w:val="000000" w:themeColor="text1"/>
          <w:vertAlign w:val="subscript"/>
        </w:rPr>
        <w:t>r</w:t>
      </w:r>
      <w:r w:rsidRPr="009F7F88">
        <w:rPr>
          <w:color w:val="000000" w:themeColor="text1"/>
        </w:rPr>
        <w:t xml:space="preserve"> is the capillary stress, </w:t>
      </w:r>
      <w:r w:rsidRPr="009F7F88">
        <w:rPr>
          <w:rFonts w:ascii="Times New Roman" w:hAnsi="Times New Roman"/>
          <w:i/>
          <w:iCs/>
          <w:color w:val="000000" w:themeColor="text1"/>
        </w:rPr>
        <w:t>γ</w:t>
      </w:r>
      <w:r w:rsidRPr="009F7F88">
        <w:rPr>
          <w:i/>
          <w:iCs/>
          <w:color w:val="000000" w:themeColor="text1"/>
        </w:rPr>
        <w:t xml:space="preserve"> </w:t>
      </w:r>
      <w:r w:rsidRPr="009F7F88">
        <w:rPr>
          <w:color w:val="000000" w:themeColor="text1"/>
        </w:rPr>
        <w:t xml:space="preserve">is the surface tension of the liquid, </w:t>
      </w:r>
      <w:r w:rsidRPr="009F7F88">
        <w:rPr>
          <w:rFonts w:ascii="Times New Roman" w:hAnsi="Times New Roman"/>
          <w:i/>
          <w:iCs/>
          <w:color w:val="000000" w:themeColor="text1"/>
        </w:rPr>
        <w:t>θ</w:t>
      </w:r>
      <w:r w:rsidRPr="009F7F88">
        <w:rPr>
          <w:i/>
          <w:iCs/>
          <w:color w:val="000000" w:themeColor="text1"/>
        </w:rPr>
        <w:t xml:space="preserve"> </w:t>
      </w:r>
      <w:r w:rsidRPr="009F7F88">
        <w:rPr>
          <w:color w:val="000000" w:themeColor="text1"/>
        </w:rPr>
        <w:t xml:space="preserve">is the contact angle of the liquid with pore wall, </w:t>
      </w:r>
      <w:r w:rsidRPr="009F7F88">
        <w:rPr>
          <w:rFonts w:ascii="Times New Roman" w:hAnsi="Times New Roman"/>
          <w:i/>
          <w:iCs/>
          <w:color w:val="000000" w:themeColor="text1"/>
        </w:rPr>
        <w:t>r</w:t>
      </w:r>
      <w:r w:rsidRPr="009F7F88">
        <w:rPr>
          <w:color w:val="000000" w:themeColor="text1"/>
        </w:rPr>
        <w:t xml:space="preserve"> is the radius </w:t>
      </w:r>
      <w:bookmarkEnd w:id="147"/>
      <w:r w:rsidRPr="009F7F88">
        <w:rPr>
          <w:color w:val="000000" w:themeColor="text1"/>
        </w:rPr>
        <w:t>of the pore.</w:t>
      </w:r>
    </w:p>
    <w:p w14:paraId="5F076FA6" w14:textId="6BF4A691" w:rsidR="008A76DC" w:rsidRPr="009F7F88" w:rsidRDefault="008A76DC" w:rsidP="008A76DC">
      <w:pPr>
        <w:pStyle w:val="RSCB02ArticleText"/>
        <w:ind w:firstLineChars="100" w:firstLine="194"/>
        <w:rPr>
          <w:color w:val="000000" w:themeColor="text1"/>
        </w:rPr>
      </w:pPr>
      <w:r w:rsidRPr="009F7F88">
        <w:rPr>
          <w:color w:val="000000" w:themeColor="text1"/>
        </w:rPr>
        <w:t xml:space="preserve">If the drying process is conducted at atmospheric pressure with pore sizes in the nanometre range, it can be calculated from Equation (2) that the skeletons would experience oblique pulling stresses of ~10 MPa (for a </w:t>
      </w:r>
      <w:r w:rsidRPr="009F7F88">
        <w:rPr>
          <w:rFonts w:hint="eastAsia"/>
          <w:color w:val="000000" w:themeColor="text1"/>
          <w:lang w:eastAsia="zh-CN"/>
        </w:rPr>
        <w:t>typical</w:t>
      </w:r>
      <w:r w:rsidRPr="009F7F88">
        <w:rPr>
          <w:color w:val="000000" w:themeColor="text1"/>
        </w:rPr>
        <w:t xml:space="preserve"> </w:t>
      </w:r>
      <w:proofErr w:type="spellStart"/>
      <w:r w:rsidRPr="009F7F88">
        <w:rPr>
          <w:color w:val="000000" w:themeColor="text1"/>
        </w:rPr>
        <w:t>aquagel</w:t>
      </w:r>
      <w:proofErr w:type="spellEnd"/>
      <w:r w:rsidRPr="009F7F88">
        <w:rPr>
          <w:color w:val="000000" w:themeColor="text1"/>
        </w:rPr>
        <w:t xml:space="preserve"> with hydrophilic skeleton and average diameter of 30 nm) as the </w:t>
      </w:r>
      <w:r w:rsidR="005B39A1" w:rsidRPr="009F7F88">
        <w:rPr>
          <w:color w:val="000000" w:themeColor="text1"/>
        </w:rPr>
        <w:t>liquids in the pores are evaporated. Such a large stress compresses the gel continuously during the drying process as the liquid evaporates, causing the gel to gradually shrink and become dense, thwarting the production of low</w:t>
      </w:r>
      <w:r w:rsidR="005B39A1" w:rsidRPr="009F7F88">
        <w:rPr>
          <w:rFonts w:hint="eastAsia"/>
          <w:color w:val="000000" w:themeColor="text1"/>
          <w:lang w:eastAsia="zh-CN"/>
        </w:rPr>
        <w:t>-</w:t>
      </w:r>
      <w:r w:rsidR="005B39A1" w:rsidRPr="009F7F88">
        <w:rPr>
          <w:color w:val="000000" w:themeColor="text1"/>
        </w:rPr>
        <w:t>density aerogels. Additionally, when the pore radiuses on the two sides of a common wall are not equal, Equation (2) dictates that the two sides will be subjected to unequal stresses, causing the pore wall to break (</w:t>
      </w:r>
      <w:r w:rsidR="005B39A1" w:rsidRPr="009F7F88">
        <w:rPr>
          <w:color w:val="000000" w:themeColor="text1"/>
        </w:rPr>
        <w:fldChar w:fldCharType="begin"/>
      </w:r>
      <w:r w:rsidR="005B39A1" w:rsidRPr="009F7F88">
        <w:rPr>
          <w:color w:val="000000" w:themeColor="text1"/>
        </w:rPr>
        <w:instrText xml:space="preserve"> REF _Ref41181046 \h </w:instrText>
      </w:r>
      <w:r w:rsidR="005B39A1" w:rsidRPr="009F7F88">
        <w:rPr>
          <w:color w:val="000000" w:themeColor="text1"/>
        </w:rPr>
      </w:r>
      <w:r w:rsidR="005B39A1" w:rsidRPr="009F7F88">
        <w:rPr>
          <w:color w:val="000000" w:themeColor="text1"/>
        </w:rPr>
        <w:fldChar w:fldCharType="separate"/>
      </w:r>
      <w:r w:rsidR="005B39A1" w:rsidRPr="009F7F88">
        <w:rPr>
          <w:color w:val="000000" w:themeColor="text1"/>
        </w:rPr>
        <w:t xml:space="preserve">Fig. </w:t>
      </w:r>
      <w:r w:rsidR="005B39A1" w:rsidRPr="009F7F88">
        <w:rPr>
          <w:noProof/>
          <w:color w:val="000000" w:themeColor="text1"/>
        </w:rPr>
        <w:t>18</w:t>
      </w:r>
      <w:r w:rsidR="005B39A1" w:rsidRPr="009F7F88">
        <w:rPr>
          <w:color w:val="000000" w:themeColor="text1"/>
        </w:rPr>
        <w:fldChar w:fldCharType="end"/>
      </w:r>
      <w:r w:rsidR="005B39A1" w:rsidRPr="009F7F88">
        <w:rPr>
          <w:color w:val="000000" w:themeColor="text1"/>
        </w:rPr>
        <w:t>a).</w:t>
      </w:r>
      <w:r w:rsidR="005B39A1" w:rsidRPr="009F7F88">
        <w:rPr>
          <w:color w:val="000000" w:themeColor="text1"/>
        </w:rPr>
        <w:fldChar w:fldCharType="begin" w:fldLock="1"/>
      </w:r>
      <w:r w:rsidR="005B39A1" w:rsidRPr="009F7F88">
        <w:rPr>
          <w:color w:val="000000" w:themeColor="text1"/>
        </w:rPr>
        <w:instrText>ADDIN CSL_CITATION {"citationItems":[{"id":"ITEM-1","itemData":{"DOI":"10.1016/j.cis.2016.05.011","ISSN":"00018686","PMID":"27321857","abstract":"Aerogels are an exceptional group of nanoporous materials with outstanding physicochemical properties. Due to their unique physical, chemical, and mechanical properties, aerogels are recognized as promising candidates for diverse applications including, thermal insulation, catalysis, environmental cleaning up, chemical sensors, acoustic transducers, energy storage devices, metal casting molds and water repellant coatings. Here, we have provided a comprehensive overview on the synthesis, processing and drying methods of the mostly investigated types of aerogels used in the biological and biomedical contexts, including silica aerogels, silica-polymer composites, polymeric and biopolymer aerogels. In addition, the very recent challenges on these aerogels with regard to their applicability in biomedical field as well as for personalized medicine applications are considered and explained in detail.","author":[{"dropping-particle":"","family":"Maleki","given":"Hajar","non-dropping-particle":"","parse-names":false,"suffix":""},{"dropping-particle":"","family":"Durães","given":"Luisa","non-dropping-particle":"","parse-names":false,"suffix":""},{"dropping-particle":"","family":"García-González","given":"Carlos A.","non-dropping-particle":"","parse-names":false,"suffix":""},{"dropping-particle":"","family":"Gaudio","given":"Pasquale","non-dropping-particle":"del","parse-names":false,"suffix":""},{"dropping-particle":"","family":"Portugal","given":"António","non-dropping-particle":"","parse-names":false,"suffix":""},{"dropping-particle":"","family":"Mahmoudi","given":"Morteza","non-dropping-particle":"","parse-names":false,"suffix":""}],"container-title":"Advances in Colloid and Interface Science","id":"ITEM-1","issued":{"date-parts":[["2016"]]},"page":"1-27","publisher":"Elsevier B.V.","title":"Synthesis and biomedical applications of aerogels: Possibilities and challenges","type":"article-journal","volume":"236"},"uris":["http://www.mendeley.com/documents/?uuid=2f140a24-582b-3cdb-b2bc-26c83ac66171"]},{"id":"ITEM-2","itemData":{"DOI":"10.1002/(SICI)1521-3773(19980202)37:1/2&lt;22::AID-ANIE22&gt;3.0.CO;2-I","ISSN":"14337851","author":[{"dropping-particle":"","family":"Hüsing","given":"Nicola","non-dropping-particle":"","parse-names":false,"suffix":""},{"dropping-particle":"","family":"Schubert","given":"Ulrich","non-dropping-particle":"","parse-names":false,"suffix":""}],"container-title":"Angewandte Chemie International Edition","id":"ITEM-2","issue":"1-2","issued":{"date-parts":[["1998"]]},"page":"22-45","title":"Aerogels—Airy Materials: Chemistry, Structure, and Properties","type":"article-journal","volume":"37"},"uris":["http://www.mendeley.com/documents/?uuid=49dfecd8-5d15-322d-b6d7-a74b0d065cfd"]}],"mendeley":{"formattedCitation":"&lt;sup&gt;188,272&lt;/sup&gt;","plainTextFormattedCitation":"188,272","previouslyFormattedCitation":"&lt;sup&gt;186,270&lt;/sup&gt;"},"properties":{"noteIndex":0},"schema":"https://github.com/citation-style-language/schema/raw/master/csl-citation.json"}</w:instrText>
      </w:r>
      <w:r w:rsidR="005B39A1" w:rsidRPr="009F7F88">
        <w:rPr>
          <w:color w:val="000000" w:themeColor="text1"/>
        </w:rPr>
        <w:fldChar w:fldCharType="separate"/>
      </w:r>
      <w:r w:rsidR="005B39A1" w:rsidRPr="009F7F88">
        <w:rPr>
          <w:noProof/>
          <w:color w:val="000000" w:themeColor="text1"/>
          <w:vertAlign w:val="superscript"/>
        </w:rPr>
        <w:t>188,272</w:t>
      </w:r>
      <w:r w:rsidR="005B39A1" w:rsidRPr="009F7F88">
        <w:rPr>
          <w:color w:val="000000" w:themeColor="text1"/>
        </w:rPr>
        <w:fldChar w:fldCharType="end"/>
      </w:r>
      <w:r w:rsidR="005B39A1" w:rsidRPr="009F7F88">
        <w:rPr>
          <w:color w:val="000000" w:themeColor="text1"/>
        </w:rPr>
        <w:t xml:space="preserve"> In this case, only fragments can be obtained. Indeed, the drying process in the air already starts, to some extent, during printing in the ambient which initiates the shrinkage process. This is why it is a common practice for 3D printing to be carried out directly in liquid baths.</w:t>
      </w:r>
      <w:r w:rsidR="005B39A1" w:rsidRPr="009F7F88">
        <w:rPr>
          <w:color w:val="000000" w:themeColor="text1"/>
        </w:rPr>
        <w:fldChar w:fldCharType="begin" w:fldLock="1"/>
      </w:r>
      <w:r w:rsidR="005B39A1"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5B39A1" w:rsidRPr="009F7F88">
        <w:rPr>
          <w:rFonts w:hint="eastAsia"/>
          <w:color w:val="000000" w:themeColor="text1"/>
        </w:rPr>
        <w:instrText>,"parse-names":false,"suffix":""}],"container-title":"Nature Communications","id":"ITEM-1","issued":{"date-parts":[["2015"]]},"note":"</w:instrText>
      </w:r>
      <w:r w:rsidR="005B39A1" w:rsidRPr="009F7F88">
        <w:rPr>
          <w:rFonts w:hint="eastAsia"/>
          <w:color w:val="000000" w:themeColor="text1"/>
        </w:rPr>
        <w:instrText>已加</w:instrText>
      </w:r>
      <w:r w:rsidR="005B39A1" w:rsidRPr="009F7F88">
        <w:rPr>
          <w:rFonts w:hint="eastAsia"/>
          <w:color w:val="000000" w:themeColor="text1"/>
        </w:rPr>
        <w:instrText>\n</w:instrText>
      </w:r>
      <w:r w:rsidR="005B39A1" w:rsidRPr="009F7F88">
        <w:rPr>
          <w:rFonts w:hint="eastAsia"/>
          <w:color w:val="000000" w:themeColor="text1"/>
        </w:rPr>
        <w:instrText>第一篇</w:instrText>
      </w:r>
      <w:r w:rsidR="005B39A1" w:rsidRPr="009F7F88">
        <w:rPr>
          <w:rFonts w:hint="eastAsia"/>
          <w:color w:val="000000" w:themeColor="text1"/>
        </w:rPr>
        <w:instrText>3D</w:instrText>
      </w:r>
      <w:r w:rsidR="005B39A1" w:rsidRPr="009F7F88">
        <w:rPr>
          <w:rFonts w:hint="eastAsia"/>
          <w:color w:val="000000" w:themeColor="text1"/>
        </w:rPr>
        <w:instrText>打印气凝胶文献</w:instrText>
      </w:r>
      <w:r w:rsidR="005B39A1" w:rsidRPr="009F7F88">
        <w:rPr>
          <w:rFonts w:hint="eastAsia"/>
          <w:color w:val="000000" w:themeColor="text1"/>
        </w:rPr>
        <w:instrText>\n</w:instrText>
      </w:r>
      <w:r w:rsidR="005B39A1" w:rsidRPr="009F7F88">
        <w:rPr>
          <w:rFonts w:hint="eastAsia"/>
          <w:color w:val="000000" w:themeColor="text1"/>
        </w:rPr>
        <w:instrText>两种途径：添加气相氧化硅最后</w:instrText>
      </w:r>
      <w:r w:rsidR="005B39A1" w:rsidRPr="009F7F88">
        <w:rPr>
          <w:rFonts w:hint="eastAsia"/>
          <w:color w:val="000000" w:themeColor="text1"/>
        </w:rPr>
        <w:instrText>etching</w:instrText>
      </w:r>
      <w:r w:rsidR="005B39A1" w:rsidRPr="009F7F88">
        <w:rPr>
          <w:rFonts w:hint="eastAsia"/>
          <w:color w:val="000000" w:themeColor="text1"/>
        </w:rPr>
        <w:instrText>；添加</w:instrText>
      </w:r>
      <w:r w:rsidR="005B39A1" w:rsidRPr="009F7F88">
        <w:rPr>
          <w:rFonts w:hint="eastAsia"/>
          <w:color w:val="000000" w:themeColor="text1"/>
        </w:rPr>
        <w:instrText>R-F</w:instrText>
      </w:r>
      <w:r w:rsidR="005B39A1" w:rsidRPr="009F7F88">
        <w:rPr>
          <w:rFonts w:hint="eastAsia"/>
          <w:color w:val="000000" w:themeColor="text1"/>
        </w:rPr>
        <w:instrText>溶胶</w:instrText>
      </w:r>
      <w:r w:rsidR="005B39A1" w:rsidRPr="009F7F88">
        <w:rPr>
          <w:rFonts w:hint="eastAsia"/>
          <w:color w:val="000000" w:themeColor="text1"/>
        </w:rPr>
        <w:instrText>","page":"6962","publisher":"Nature Publishing Group","title":"Highly comp</w:instrText>
      </w:r>
      <w:r w:rsidR="005B39A1" w:rsidRPr="009F7F88">
        <w:rPr>
          <w:color w:val="000000" w:themeColor="text1"/>
        </w:rPr>
        <w:instrText>ressible 3D periodic graphene aerogel microlattices","type":"article-journal","volume":"6"},"uris":["http://www.mendeley.com/documents/?uuid=717465b1-bbfc-44c6-9e92-bf477472c748"]},{"id":"ITEM-2","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5B39A1" w:rsidRPr="009F7F88">
        <w:rPr>
          <w:rFonts w:ascii="Cambria Math" w:hAnsi="Cambria Math" w:cs="Cambria Math"/>
          <w:color w:val="000000" w:themeColor="text1"/>
        </w:rPr>
        <w:instrText>∼</w:instrText>
      </w:r>
      <w:r w:rsidR="005B39A1"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container-title":"Materials Horizon</w:instrText>
      </w:r>
      <w:r w:rsidR="005B39A1" w:rsidRPr="009F7F88">
        <w:rPr>
          <w:rFonts w:hint="eastAsia"/>
          <w:color w:val="000000" w:themeColor="text1"/>
        </w:rPr>
        <w:instrText>s","id":"ITEM-2","issue":"6","issued":{"date-parts":[["2018"]]},"note":"</w:instrText>
      </w:r>
      <w:r w:rsidR="005B39A1" w:rsidRPr="009F7F88">
        <w:rPr>
          <w:rFonts w:hint="eastAsia"/>
          <w:color w:val="000000" w:themeColor="text1"/>
        </w:rPr>
        <w:instrText>已加</w:instrText>
      </w:r>
      <w:r w:rsidR="005B39A1" w:rsidRPr="009F7F88">
        <w:rPr>
          <w:rFonts w:hint="eastAsia"/>
          <w:color w:val="000000" w:themeColor="text1"/>
        </w:rPr>
        <w:instrText>\n3D</w:instrText>
      </w:r>
      <w:r w:rsidR="005B39A1" w:rsidRPr="009F7F88">
        <w:rPr>
          <w:rFonts w:hint="eastAsia"/>
          <w:color w:val="000000" w:themeColor="text1"/>
        </w:rPr>
        <w:instrText>打印</w:instrText>
      </w:r>
      <w:r w:rsidR="005B39A1" w:rsidRPr="009F7F88">
        <w:rPr>
          <w:rFonts w:hint="eastAsia"/>
          <w:color w:val="000000" w:themeColor="text1"/>
        </w:rPr>
        <w:instrText>RF</w:instrText>
      </w:r>
      <w:r w:rsidR="005B39A1" w:rsidRPr="009F7F88">
        <w:rPr>
          <w:rFonts w:hint="eastAsia"/>
          <w:color w:val="000000" w:themeColor="text1"/>
        </w:rPr>
        <w:instrText>有机和炭气凝胶</w:instrText>
      </w:r>
      <w:r w:rsidR="005B39A1" w:rsidRPr="009F7F88">
        <w:rPr>
          <w:rFonts w:hint="eastAsia"/>
          <w:color w:val="000000" w:themeColor="text1"/>
        </w:rPr>
        <w:instrText>\n</w:instrText>
      </w:r>
      <w:r w:rsidR="005B39A1" w:rsidRPr="009F7F88">
        <w:rPr>
          <w:rFonts w:hint="eastAsia"/>
          <w:color w:val="000000" w:themeColor="text1"/>
        </w:rPr>
        <w:instrText>作为电极材料</w:instrText>
      </w:r>
      <w:r w:rsidR="005B39A1" w:rsidRPr="009F7F88">
        <w:rPr>
          <w:rFonts w:hint="eastAsia"/>
          <w:color w:val="000000" w:themeColor="text1"/>
        </w:rPr>
        <w:instrText>","page":"1166-1175","publisher":"Royal Society of Chemistry","title":"Direct ink writing of organic and carbon aerogels","type":"article-journal","volume":"5</w:instrText>
      </w:r>
      <w:r w:rsidR="005B39A1" w:rsidRPr="009F7F88">
        <w:rPr>
          <w:color w:val="000000" w:themeColor="text1"/>
        </w:rPr>
        <w:instrText>"},"uris":["http://www.mendeley.com/documents/?uuid=8965fd1d-8523-381f-b664-a94d3ae119a3"]},{"id":"ITEM-3","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3"</w:instrText>
      </w:r>
      <w:r w:rsidR="005B39A1" w:rsidRPr="009F7F88">
        <w:rPr>
          <w:rFonts w:hint="eastAsia"/>
          <w:color w:val="000000" w:themeColor="text1"/>
        </w:rPr>
        <w:instrText>,"issue":"6","issued":{"date-parts":[["2016"]]},"note":"</w:instrText>
      </w:r>
      <w:r w:rsidR="005B39A1" w:rsidRPr="009F7F88">
        <w:rPr>
          <w:rFonts w:hint="eastAsia"/>
          <w:color w:val="000000" w:themeColor="text1"/>
        </w:rPr>
        <w:instrText>已加</w:instrText>
      </w:r>
      <w:r w:rsidR="005B39A1" w:rsidRPr="009F7F88">
        <w:rPr>
          <w:rFonts w:hint="eastAsia"/>
          <w:color w:val="000000" w:themeColor="text1"/>
        </w:rPr>
        <w:instrText>\n3D</w:instrText>
      </w:r>
      <w:r w:rsidR="005B39A1" w:rsidRPr="009F7F88">
        <w:rPr>
          <w:rFonts w:hint="eastAsia"/>
          <w:color w:val="000000" w:themeColor="text1"/>
        </w:rPr>
        <w:instrText>打印</w:instrText>
      </w:r>
      <w:r w:rsidR="005B39A1" w:rsidRPr="009F7F88">
        <w:rPr>
          <w:rFonts w:hint="eastAsia"/>
          <w:color w:val="000000" w:themeColor="text1"/>
        </w:rPr>
        <w:instrText>\n</w:instrText>
      </w:r>
      <w:r w:rsidR="005B39A1" w:rsidRPr="009F7F88">
        <w:rPr>
          <w:rFonts w:hint="eastAsia"/>
          <w:color w:val="000000" w:themeColor="text1"/>
        </w:rPr>
        <w:instrText>石墨烯气凝胶</w:instrText>
      </w:r>
      <w:r w:rsidR="005B39A1" w:rsidRPr="009F7F88">
        <w:rPr>
          <w:rFonts w:hint="eastAsia"/>
          <w:color w:val="000000" w:themeColor="text1"/>
        </w:rPr>
        <w:instrText>\n</w:instrText>
      </w:r>
      <w:r w:rsidR="005B39A1" w:rsidRPr="009F7F88">
        <w:rPr>
          <w:rFonts w:hint="eastAsia"/>
          <w:color w:val="000000" w:themeColor="text1"/>
        </w:rPr>
        <w:instrText>超级电容器</w:instrText>
      </w:r>
      <w:r w:rsidR="005B39A1" w:rsidRPr="009F7F88">
        <w:rPr>
          <w:rFonts w:hint="eastAsia"/>
          <w:color w:val="000000" w:themeColor="text1"/>
        </w:rPr>
        <w:instrText>","page":"3448-3456","title":"Supercapacitors Based on Three-Dimensional Hierarchical Graphene Aerogels with Periodic Macropores","type":"article-journal","volume":"16"},"uris"</w:instrText>
      </w:r>
      <w:r w:rsidR="005B39A1" w:rsidRPr="009F7F88">
        <w:rPr>
          <w:color w:val="000000" w:themeColor="text1"/>
        </w:rPr>
        <w:instrText>:["http://www.mendeley.com/documents/?uuid=a7afafc7-0e87-4b0d-9d96-f7501c731fcd"]},{"id":"ITEM-4","itemData":{"DOI":"10.1002/adfm.201801121","ISSN":"16163028","abstract":"Controlled scalable assembly of 2D building blocks into macroscopic 3D architectures is highly significant. However, the assembly of g-C3N4 into tailored, 3D architectures is not yet reported. Here, a 3D printing methodology to enable the programmable construction of carbon nitride–based hybrid aerogel membranes with patterned macroscopic architectures is proposed. g-C3N4 nanosheets (CNNS) are used as the building block, and sodium alginate (SA) increases the viscosity of the ink to obtain the desired rheological properties. Three printing routes, including printing directly in air and in the supporting reservoirs composed of CaCl2/glycerol solution or Pluronic F127, are demonstrated for printing versatility. The printed Au nanobipyramid–CNNS–SA hybrid aerogels exhibit broadband visible-light absorption and superior solar wastewater remediation performance with excellent cyclic stability and easy manipulation features. Remarkably, the activity of the 3D-printed aerogel is about 2.5 times of that of the contrast sample, attributing to the enhanced liquid velocity and solution diffusion efficiency because of the 3D-printed structure, which is demonstrated by experimental and theoretical simulations. This approach can be extended to the macroscopic assembly of other 2D materials for myriad applications.","author":[{"dropping-particle":"","family":"He","given":"Peisheng","non-dropping-particle":"","parse-names":false,"suffix":""},{"dropping-particle":"","family":"Tang","given":"Xingwei","non-dropping-particle":"","parse-names":false,"suffix":""},{"dropping-particle":"","family":"Chen","given":"Liao","non-dropping-particle":"","parse-names":false,"suffix":""},{"dropping-particle":"","family":"Xie","given":"Peiwen","non-dropping-particle":"","parse-names":false,"suffix":""},{"dropping-particle":"","family":"He","given":"Lu","non-dropping-particle":"","parse-names":false,"suffix":""},{"dropping-particle":"","family":"Zhou","given":"Han","non-dropping-particle":"","parse-names":false,"suffix":""},{"dropping-particle":"","family":"Zhang","given":"Di","non-dropping-particle":"","parse-names":false</w:instrText>
      </w:r>
      <w:r w:rsidR="005B39A1" w:rsidRPr="009F7F88">
        <w:rPr>
          <w:rFonts w:hint="eastAsia"/>
          <w:color w:val="000000" w:themeColor="text1"/>
        </w:rPr>
        <w:instrText>,"suffix":""},{"dropping-particle":"","family":"Fan","given":"Tongxiang","non-dropping-particle":"","parse-names":false,"suffix":""}],"container-title":"Advanced Functional Materials","id":"ITEM-4","issue":"29","issued":{"date-parts":[["2018"]]},"note":"</w:instrText>
      </w:r>
      <w:r w:rsidR="005B39A1" w:rsidRPr="009F7F88">
        <w:rPr>
          <w:rFonts w:hint="eastAsia"/>
          <w:color w:val="000000" w:themeColor="text1"/>
        </w:rPr>
        <w:instrText>已加</w:instrText>
      </w:r>
      <w:r w:rsidR="005B39A1" w:rsidRPr="009F7F88">
        <w:rPr>
          <w:rFonts w:hint="eastAsia"/>
          <w:color w:val="000000" w:themeColor="text1"/>
        </w:rPr>
        <w:instrText>\n3D</w:instrText>
      </w:r>
      <w:r w:rsidR="005B39A1" w:rsidRPr="009F7F88">
        <w:rPr>
          <w:rFonts w:hint="eastAsia"/>
          <w:color w:val="000000" w:themeColor="text1"/>
        </w:rPr>
        <w:instrText>打印</w:instrText>
      </w:r>
      <w:r w:rsidR="005B39A1" w:rsidRPr="009F7F88">
        <w:rPr>
          <w:rFonts w:hint="eastAsia"/>
          <w:color w:val="000000" w:themeColor="text1"/>
        </w:rPr>
        <w:instrText>\ng-C3N4 nanosheets (CNNS) -</w:instrText>
      </w:r>
      <w:r w:rsidR="005B39A1" w:rsidRPr="009F7F88">
        <w:rPr>
          <w:rFonts w:hint="eastAsia"/>
          <w:color w:val="000000" w:themeColor="text1"/>
        </w:rPr>
        <w:instrText>海藻酸钠</w:instrText>
      </w:r>
      <w:r w:rsidR="005B39A1" w:rsidRPr="009F7F88">
        <w:rPr>
          <w:rFonts w:hint="eastAsia"/>
          <w:color w:val="000000" w:themeColor="text1"/>
        </w:rPr>
        <w:instrText>sodium alginate (SA)</w:instrText>
      </w:r>
      <w:r w:rsidR="005B39A1" w:rsidRPr="009F7F88">
        <w:rPr>
          <w:rFonts w:hint="eastAsia"/>
          <w:color w:val="000000" w:themeColor="text1"/>
        </w:rPr>
        <w:instrText>气凝胶</w:instrText>
      </w:r>
      <w:r w:rsidR="005B39A1" w:rsidRPr="009F7F88">
        <w:rPr>
          <w:rFonts w:hint="eastAsia"/>
          <w:color w:val="000000" w:themeColor="text1"/>
        </w:rPr>
        <w:instrText>\n</w:instrText>
      </w:r>
      <w:r w:rsidR="005B39A1" w:rsidRPr="009F7F88">
        <w:rPr>
          <w:rFonts w:hint="eastAsia"/>
          <w:color w:val="000000" w:themeColor="text1"/>
        </w:rPr>
        <w:instrText>宽频太阳能废水处理</w:instrText>
      </w:r>
      <w:r w:rsidR="005B39A1" w:rsidRPr="009F7F88">
        <w:rPr>
          <w:rFonts w:hint="eastAsia"/>
          <w:color w:val="000000" w:themeColor="text1"/>
        </w:rPr>
        <w:instrText>","page":"1801121","title":"Patterned Carbon Nitride</w:instrText>
      </w:r>
      <w:r w:rsidR="005B39A1" w:rsidRPr="009F7F88">
        <w:rPr>
          <w:rFonts w:hint="eastAsia"/>
          <w:color w:val="000000" w:themeColor="text1"/>
        </w:rPr>
        <w:instrText>–</w:instrText>
      </w:r>
      <w:r w:rsidR="005B39A1" w:rsidRPr="009F7F88">
        <w:rPr>
          <w:rFonts w:hint="eastAsia"/>
          <w:color w:val="000000" w:themeColor="text1"/>
        </w:rPr>
        <w:instrText>Based Hybrid Aerogel Membranes via 3D Printing for Broadband Solar Wastewater Remediation","type":"article-journal","volume":"28"</w:instrText>
      </w:r>
      <w:r w:rsidR="005B39A1" w:rsidRPr="009F7F88">
        <w:rPr>
          <w:color w:val="000000" w:themeColor="text1"/>
        </w:rPr>
        <w:instrText>},"uris":["http://www.mendeley.com/documents/?uuid=f1539d23-bdfd-4cf5-a320-026f9f6c5964"]}],"mendeley":{"formattedCitation":"&lt;sup&gt;18–20,183&lt;/sup&gt;","plainTextFormattedCitation":"18–20,183","previouslyFormattedCitation":"&lt;sup&gt;18–20,181&lt;/sup&gt;"},"properties":{"noteIndex":0},"schema":"https://github.com/citation-style-language/schema/raw/master/csl-citation.json"}</w:instrText>
      </w:r>
      <w:r w:rsidR="005B39A1" w:rsidRPr="009F7F88">
        <w:rPr>
          <w:color w:val="000000" w:themeColor="text1"/>
        </w:rPr>
        <w:fldChar w:fldCharType="separate"/>
      </w:r>
      <w:r w:rsidR="005B39A1" w:rsidRPr="009F7F88">
        <w:rPr>
          <w:noProof/>
          <w:color w:val="000000" w:themeColor="text1"/>
          <w:vertAlign w:val="superscript"/>
        </w:rPr>
        <w:t>18–20,183</w:t>
      </w:r>
      <w:r w:rsidR="005B39A1" w:rsidRPr="009F7F88">
        <w:rPr>
          <w:color w:val="000000" w:themeColor="text1"/>
        </w:rPr>
        <w:fldChar w:fldCharType="end"/>
      </w:r>
      <w:r w:rsidR="005B39A1" w:rsidRPr="009F7F88">
        <w:rPr>
          <w:color w:val="000000" w:themeColor="text1"/>
        </w:rPr>
        <w:t xml:space="preserve"> </w:t>
      </w:r>
    </w:p>
    <w:p w14:paraId="23A6FB18" w14:textId="5E32A6CC" w:rsidR="005B39A1" w:rsidRPr="009F7F88" w:rsidRDefault="005B39A1" w:rsidP="008A76DC">
      <w:pPr>
        <w:pStyle w:val="RSCB02ArticleText"/>
        <w:ind w:firstLineChars="100" w:firstLine="194"/>
        <w:rPr>
          <w:color w:val="000000" w:themeColor="text1"/>
        </w:rPr>
      </w:pPr>
      <w:r w:rsidRPr="009F7F88">
        <w:rPr>
          <w:color w:val="000000" w:themeColor="text1"/>
        </w:rPr>
        <w:t xml:space="preserve">Therefore, the principles of successful drying to obtain aerogels are to: </w:t>
      </w:r>
      <w:proofErr w:type="spellStart"/>
      <w:r w:rsidRPr="009F7F88">
        <w:rPr>
          <w:color w:val="000000" w:themeColor="text1"/>
        </w:rPr>
        <w:t>i</w:t>
      </w:r>
      <w:proofErr w:type="spellEnd"/>
      <w:r w:rsidRPr="009F7F88">
        <w:rPr>
          <w:color w:val="000000" w:themeColor="text1"/>
        </w:rPr>
        <w:t xml:space="preserve">) minimize or </w:t>
      </w:r>
      <w:r w:rsidRPr="009F7F88">
        <w:rPr>
          <w:color w:val="000000" w:themeColor="text1"/>
        </w:rPr>
        <w:fldChar w:fldCharType="begin"/>
      </w:r>
      <w:r w:rsidRPr="009F7F88">
        <w:rPr>
          <w:color w:val="000000" w:themeColor="text1"/>
        </w:rPr>
        <w:instrText xml:space="preserve"> = 2 \* roman </w:instrText>
      </w:r>
      <w:r w:rsidRPr="009F7F88">
        <w:rPr>
          <w:color w:val="000000" w:themeColor="text1"/>
        </w:rPr>
        <w:fldChar w:fldCharType="separate"/>
      </w:r>
      <w:r w:rsidRPr="009F7F88">
        <w:rPr>
          <w:color w:val="000000" w:themeColor="text1"/>
        </w:rPr>
        <w:t>ii</w:t>
      </w:r>
      <w:r w:rsidRPr="009F7F88">
        <w:rPr>
          <w:color w:val="000000" w:themeColor="text1"/>
        </w:rPr>
        <w:fldChar w:fldCharType="end"/>
      </w:r>
      <w:r w:rsidRPr="009F7F88">
        <w:rPr>
          <w:color w:val="000000" w:themeColor="text1"/>
        </w:rPr>
        <w:t xml:space="preserve">) avoid the capillary stress. The minimization route generally follows drying the gel in ambient pressure. This is why it is also called ambient drying. There are two ways to minimize the capillary stress. One is to change the </w:t>
      </w:r>
    </w:p>
    <w:p w14:paraId="794EFB11" w14:textId="1DFF0D72" w:rsidR="008641C3" w:rsidRPr="009F7F88" w:rsidRDefault="008641C3" w:rsidP="008641C3">
      <w:pPr>
        <w:pStyle w:val="RSCB02ArticleText"/>
        <w:spacing w:line="240" w:lineRule="auto"/>
        <w:jc w:val="center"/>
        <w:rPr>
          <w:color w:val="000000" w:themeColor="text1"/>
        </w:rPr>
      </w:pPr>
      <w:r w:rsidRPr="009F7F88">
        <w:rPr>
          <w:noProof/>
          <w:color w:val="000000" w:themeColor="text1"/>
          <w:w w:val="100"/>
        </w:rPr>
        <w:lastRenderedPageBreak/>
        <mc:AlternateContent>
          <mc:Choice Requires="wpg">
            <w:drawing>
              <wp:inline distT="0" distB="0" distL="0" distR="0" wp14:anchorId="781A55A7" wp14:editId="10D8BF96">
                <wp:extent cx="3111500" cy="4981539"/>
                <wp:effectExtent l="0" t="0" r="0" b="0"/>
                <wp:docPr id="50" name="组合 50"/>
                <wp:cNvGraphicFramePr/>
                <a:graphic xmlns:a="http://schemas.openxmlformats.org/drawingml/2006/main">
                  <a:graphicData uri="http://schemas.microsoft.com/office/word/2010/wordprocessingGroup">
                    <wpg:wgp>
                      <wpg:cNvGrpSpPr/>
                      <wpg:grpSpPr>
                        <a:xfrm>
                          <a:off x="0" y="0"/>
                          <a:ext cx="3111500" cy="4981539"/>
                          <a:chOff x="0" y="0"/>
                          <a:chExt cx="3111500" cy="4981539"/>
                        </a:xfrm>
                      </wpg:grpSpPr>
                      <pic:pic xmlns:pic="http://schemas.openxmlformats.org/drawingml/2006/picture">
                        <pic:nvPicPr>
                          <pic:cNvPr id="41" name="图片 41"/>
                          <pic:cNvPicPr>
                            <a:picLocks noChangeAspect="1"/>
                          </pic:cNvPicPr>
                        </pic:nvPicPr>
                        <pic:blipFill>
                          <a:blip r:embed="rId46"/>
                          <a:srcRect/>
                          <a:stretch/>
                        </pic:blipFill>
                        <pic:spPr bwMode="auto">
                          <a:xfrm>
                            <a:off x="76404" y="0"/>
                            <a:ext cx="2990442" cy="3638549"/>
                          </a:xfrm>
                          <a:prstGeom prst="rect">
                            <a:avLst/>
                          </a:prstGeom>
                          <a:noFill/>
                          <a:ln>
                            <a:noFill/>
                          </a:ln>
                        </pic:spPr>
                      </pic:pic>
                      <wps:wsp>
                        <wps:cNvPr id="49" name="文本框 49"/>
                        <wps:cNvSpPr txBox="1"/>
                        <wps:spPr>
                          <a:xfrm>
                            <a:off x="0" y="3637601"/>
                            <a:ext cx="3111500" cy="1343938"/>
                          </a:xfrm>
                          <a:prstGeom prst="rect">
                            <a:avLst/>
                          </a:prstGeom>
                          <a:solidFill>
                            <a:prstClr val="white"/>
                          </a:solidFill>
                          <a:ln>
                            <a:noFill/>
                          </a:ln>
                        </wps:spPr>
                        <wps:txbx>
                          <w:txbxContent>
                            <w:p w14:paraId="3FB9A4FD" w14:textId="0D375BD6" w:rsidR="005573B9" w:rsidRPr="00297EA8" w:rsidRDefault="005573B9" w:rsidP="00D62C6A">
                              <w:pPr>
                                <w:pStyle w:val="RSCI05CaptiontoFigureSchemeChartwithbottombar"/>
                                <w:rPr>
                                  <w:rFonts w:cs="Times New Roman"/>
                                  <w:w w:val="108"/>
                                  <w:sz w:val="18"/>
                                </w:rPr>
                              </w:pPr>
                              <w:bookmarkStart w:id="148" w:name="_Ref41166772"/>
                              <w:r>
                                <w:t xml:space="preserve">Fig. </w:t>
                              </w:r>
                              <w:r w:rsidR="00B131A9">
                                <w:fldChar w:fldCharType="begin"/>
                              </w:r>
                              <w:r w:rsidR="00B131A9">
                                <w:instrText xml:space="preserve"> </w:instrText>
                              </w:r>
                              <w:r w:rsidR="00B131A9">
                                <w:instrText xml:space="preserve">SEQ Fig. \* ARABIC </w:instrText>
                              </w:r>
                              <w:r w:rsidR="00B131A9">
                                <w:fldChar w:fldCharType="separate"/>
                              </w:r>
                              <w:r>
                                <w:rPr>
                                  <w:noProof/>
                                </w:rPr>
                                <w:t>17</w:t>
                              </w:r>
                              <w:r w:rsidR="00B131A9">
                                <w:rPr>
                                  <w:noProof/>
                                </w:rPr>
                                <w:fldChar w:fldCharType="end"/>
                              </w:r>
                              <w:bookmarkEnd w:id="148"/>
                              <w:r>
                                <w:t xml:space="preserve">  </w:t>
                              </w:r>
                              <w:r w:rsidRPr="00796D47">
                                <w:t>Fabrication process</w:t>
                              </w:r>
                              <w:r>
                                <w:t xml:space="preserve"> steps for</w:t>
                              </w:r>
                              <w:r w:rsidRPr="00796D47">
                                <w:t xml:space="preserve"> </w:t>
                              </w:r>
                              <w:r>
                                <w:t>(a-d) 3D</w:t>
                              </w:r>
                              <w:r w:rsidRPr="00796D47">
                                <w:t xml:space="preserve"> graphene aerogel lattice and </w:t>
                              </w:r>
                              <w:r>
                                <w:t xml:space="preserve">(e-j) </w:t>
                              </w:r>
                              <w:r w:rsidRPr="00796D47">
                                <w:t xml:space="preserve">polyimide aerogel by means of </w:t>
                              </w:r>
                              <w:r>
                                <w:t>3D printed template.</w:t>
                              </w:r>
                              <w:r w:rsidRPr="00796D47">
                                <w:t xml:space="preserve"> </w:t>
                              </w:r>
                              <w:r w:rsidRPr="00D31750">
                                <w:t xml:space="preserve">(a) Schematic </w:t>
                              </w:r>
                              <w:r>
                                <w:t xml:space="preserve">diagram </w:t>
                              </w:r>
                              <w:r w:rsidRPr="00D31750">
                                <w:t xml:space="preserve">of using </w:t>
                              </w:r>
                              <w:r w:rsidRPr="00D31750">
                                <w:rPr>
                                  <w:rFonts w:hint="eastAsia"/>
                                </w:rPr>
                                <w:t>a</w:t>
                              </w:r>
                              <w:r w:rsidRPr="00D31750">
                                <w:t xml:space="preserve"> 3D printed polymer mould to fabricate </w:t>
                              </w:r>
                              <w:r w:rsidRPr="00D31750">
                                <w:rPr>
                                  <w:rFonts w:hint="eastAsia"/>
                                </w:rPr>
                                <w:t>g</w:t>
                              </w:r>
                              <w:r w:rsidRPr="00D31750">
                                <w:t xml:space="preserve">raphene aerogel lattice through thermal etching. (b, c) SEM images of porous microstructures within the </w:t>
                              </w:r>
                              <w:r w:rsidRPr="00D31750">
                                <w:rPr>
                                  <w:rFonts w:hint="eastAsia"/>
                                </w:rPr>
                                <w:t>g</w:t>
                              </w:r>
                              <w:r w:rsidRPr="00D31750">
                                <w:t>raphene aerogel lattice. (d) SEM image of multilayer graphene cellular wall with typical wrinkle</w:t>
                              </w:r>
                              <w:r>
                                <w:t>d</w:t>
                              </w:r>
                              <w:r w:rsidRPr="00D31750">
                                <w:t xml:space="preserve"> morphology. (a-d) Reproduced with permission from Ref.</w:t>
                              </w:r>
                              <w:r w:rsidRPr="00107ADC">
                                <w:t xml:space="preserve"> </w:t>
                              </w:r>
                              <w:r w:rsidRPr="00107ADC">
                                <w:fldChar w:fldCharType="begin" w:fldLock="1"/>
                              </w:r>
                              <w:r w:rsidRPr="00107ADC">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基于掩模图像投影的立体光刻</w:instrText>
                              </w:r>
                              <w:r w:rsidRPr="00107ADC">
                                <w:rPr>
                                  <w:rFonts w:hint="eastAsia"/>
                                </w:rPr>
                                <w:instrText>3D</w:instrText>
                              </w:r>
                              <w:r w:rsidRPr="00107ADC">
                                <w:rPr>
                                  <w:rFonts w:hint="eastAsia"/>
                                </w:rPr>
                                <w:instrText>模板，灌注，水热处理，冷冻干燥，裂解</w:instrText>
                              </w:r>
                              <w:r w:rsidRPr="00107ADC">
                                <w:rPr>
                                  <w:rFonts w:hint="eastAsia"/>
                                </w:rPr>
                                <w:instrText>\n</w:instrText>
                              </w:r>
                              <w:r w:rsidRPr="00107ADC">
                                <w:rPr>
                                  <w:rFonts w:hint="eastAsia"/>
                                </w:rPr>
                                <w:instrText>石墨烯气凝胶骨架</w:instrText>
                              </w:r>
                              <w:r w:rsidRPr="00107ADC">
                                <w:rPr>
                                  <w:rFonts w:hint="eastAsia"/>
                                </w:rPr>
                                <w:instrText>\n</w:instrText>
                              </w:r>
                              <w:r w:rsidRPr="00107ADC">
                                <w:rPr>
                                  <w:rFonts w:hint="eastAsia"/>
                                </w:rPr>
                                <w:instrText>作为气体传感器等</w:instrText>
                              </w:r>
                              <w:r w:rsidRPr="00107ADC">
                                <w:rPr>
                                  <w:rFonts w:hint="eastAsia"/>
                                </w:rPr>
                                <w:instrText>","page":"1096-1106","title":"Three-Dimensional Printing Hollow Polymer Template-Mediated Graphene Lattices with Tailorable Architectures and Multifunctional Properties","type":"article-jour</w:instrText>
                              </w:r>
                              <w:r w:rsidRPr="00107ADC">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107ADC">
                                <w:fldChar w:fldCharType="separate"/>
                              </w:r>
                              <w:r w:rsidRPr="00107ADC">
                                <w:rPr>
                                  <w:noProof/>
                                </w:rPr>
                                <w:t>243</w:t>
                              </w:r>
                              <w:r w:rsidRPr="00107ADC">
                                <w:fldChar w:fldCharType="end"/>
                              </w:r>
                              <w:r w:rsidRPr="00D31750">
                                <w:t xml:space="preserve">. Copyright 2018 American Chemical Society. (e) </w:t>
                              </w:r>
                              <w:r>
                                <w:t>P</w:t>
                              </w:r>
                              <w:r w:rsidRPr="00D31750">
                                <w:t>rinted gyroid mould</w:t>
                              </w:r>
                              <w:r>
                                <w:t xml:space="preserve"> for the fabrication of polyimide aerogel</w:t>
                              </w:r>
                              <w:r w:rsidRPr="00D31750">
                                <w:t>, (f) cast sol in mould, (g) sol</w:t>
                              </w:r>
                              <w:r>
                                <w:t>-</w:t>
                              </w:r>
                              <w:r w:rsidRPr="00D31750">
                                <w:t>gel transition, (h) mould removal process, (</w:t>
                              </w:r>
                              <w:proofErr w:type="spellStart"/>
                              <w:r w:rsidRPr="00D31750">
                                <w:t>i</w:t>
                              </w:r>
                              <w:proofErr w:type="spellEnd"/>
                              <w:r w:rsidRPr="00D31750">
                                <w:t xml:space="preserve">) solvent exchange, and (j) supercritical drying. (e-j) Adapted with permission from Ref. </w:t>
                              </w:r>
                              <w:r w:rsidRPr="00107ADC">
                                <w:fldChar w:fldCharType="begin" w:fldLock="1"/>
                              </w:r>
                              <w:r w:rsidRPr="00107ADC">
                                <w:instrText>ADDIN CSL_CITATION {"citationItems":[{"id":"ITEM-1","itemData":{"DOI":"10.1021/acsapm.9b00301","ISSN":"2637-6105","author":[{"dropping-particle":"","family":"Teo","given":"Nicholas","non-dropping-particle":"","parse-names":false,"suffix":""},{"dropping-particle":"","family":"Joo","given":"Piljae","non-dropping-particle":"","parse-names":false,"suffix":""},{"dropping-particle":"","family":"Amis","given":"Eric J.","non-dropping-particle":"","parse-names":false,"suffix":""},{"dropping-particle":"","family":"</w:instrText>
                              </w:r>
                              <w:r w:rsidRPr="00107ADC">
                                <w:rPr>
                                  <w:rFonts w:hint="eastAsia"/>
                                </w:rPr>
                                <w:instrText>Jana","given":"Sadhan C.","non-dropping-particle":"","parse-names":false,"suffix":""}],"container-title":"ACS Applied Polymer Materials","genre":"research-article","id":"ITEM-1","issue":"7","issued":{"date-parts":[["2019"]]},"note":"</w:instrText>
                              </w:r>
                              <w:r w:rsidRPr="00107ADC">
                                <w:rPr>
                                  <w:rFonts w:hint="eastAsia"/>
                                </w:rPr>
                                <w:instrText>已加，放沾边</w:instrText>
                              </w:r>
                              <w:r w:rsidRPr="00107ADC">
                                <w:rPr>
                                  <w:rFonts w:hint="eastAsia"/>
                                </w:rPr>
                                <w:instrText>\n</w:instrText>
                              </w:r>
                              <w:r w:rsidRPr="00107ADC">
                                <w:rPr>
                                  <w:rFonts w:hint="eastAsia"/>
                                </w:rPr>
                                <w:instrText>用</w:instrText>
                              </w:r>
                              <w:r w:rsidRPr="00107ADC">
                                <w:rPr>
                                  <w:rFonts w:hint="eastAsia"/>
                                </w:rPr>
                                <w:instrText>3D</w:instrText>
                              </w:r>
                              <w:r w:rsidRPr="00107ADC">
                                <w:rPr>
                                  <w:rFonts w:hint="eastAsia"/>
                                </w:rPr>
                                <w:instrText>打印材料作为牺牲模板，凝胶后溶解模板，超临界干燥</w:instrText>
                              </w:r>
                              <w:r w:rsidRPr="00107ADC">
                                <w:rPr>
                                  <w:rFonts w:hint="eastAsia"/>
                                </w:rPr>
                                <w:instrText>\n3D</w:instrText>
                              </w:r>
                              <w:r w:rsidRPr="00107ADC">
                                <w:rPr>
                                  <w:rFonts w:hint="eastAsia"/>
                                </w:rPr>
                                <w:instrText>聚酰亚胺气凝胶</w:instrText>
                              </w:r>
                              <w:r w:rsidRPr="00107ADC">
                                <w:rPr>
                                  <w:rFonts w:hint="eastAsia"/>
                                </w:rPr>
                                <w:instrText>\n</w:instrText>
                              </w:r>
                              <w:r w:rsidRPr="00107ADC">
                                <w:rPr>
                                  <w:rFonts w:hint="eastAsia"/>
                                </w:rPr>
                                <w:instrText>可能用于传感器外壳和任意形状和大小的声屏障，以及可透气的承重多孔隔热结构</w:instrText>
                              </w:r>
                              <w:r w:rsidRPr="00107ADC">
                                <w:rPr>
                                  <w:rFonts w:hint="eastAsia"/>
                                </w:rPr>
                                <w:instrText>","page":"1749-1756","publisher":"American Chemical Society","title":"Development of Intricate Aerogel Articles Using Fused Filament Fabrication","type":"article-journal","volume":"1"},"uris":[</w:instrText>
                              </w:r>
                              <w:r w:rsidRPr="00107ADC">
                                <w:instrText>"http://www.mendeley.com/documents/?uuid=72a21a4c-6662-4c09-b6ae-8bd603973e6d"]}],"mendeley":{"formattedCitation":"&lt;sup&gt;177&lt;/sup&gt;","plainTextFormattedCitation":"177","previouslyFormattedCitation":"&lt;sup&gt;175&lt;/sup&gt;"},"properties":{"noteIndex":0},"schema":"https://github.com/citation-style-language/schema/raw/master/csl-citation.json"}</w:instrText>
                              </w:r>
                              <w:r w:rsidRPr="00107ADC">
                                <w:fldChar w:fldCharType="separate"/>
                              </w:r>
                              <w:r w:rsidRPr="00107ADC">
                                <w:rPr>
                                  <w:noProof/>
                                </w:rPr>
                                <w:t>177</w:t>
                              </w:r>
                              <w:r w:rsidRPr="00107ADC">
                                <w:fldChar w:fldCharType="end"/>
                              </w:r>
                              <w:r w:rsidRPr="00D31750">
                                <w:t>. Copyright 2019 American Chemical Socie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81A55A7" id="组合 50" o:spid="_x0000_s1075" style="width:245pt;height:392.25pt;mso-position-horizontal-relative:char;mso-position-vertical-relative:line" coordsize="31115,498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">
                <v:shape id="图片 41" o:spid="_x0000_s1076" type="#_x0000_t75" style="position:absolute;left:764;width:29904;height:36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">
                  <v:imagedata r:id="rId47" o:title=""/>
                </v:shape>
                <v:shape id="文本框 49" o:spid="_x0000_s1077" type="#_x0000_t202" style="position:absolute;top:36376;width:31115;height:13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3FB9A4FD" w14:textId="0D375BD6" w:rsidR="005573B9" w:rsidRPr="00297EA8" w:rsidRDefault="005573B9" w:rsidP="00D62C6A">
                        <w:pPr>
                          <w:pStyle w:val="RSCI05CaptiontoFigureSchemeChartwithbottombar"/>
                          <w:rPr>
                            <w:rFonts w:cs="Times New Roman"/>
                            <w:w w:val="108"/>
                            <w:sz w:val="18"/>
                          </w:rPr>
                        </w:pPr>
                        <w:bookmarkStart w:id="178" w:name="_Ref41166772"/>
                        <w:r>
                          <w:t xml:space="preserve">Fig. </w:t>
                        </w:r>
                        <w:fldSimple w:instr=" SEQ Fig. \* ARABIC ">
                          <w:r>
                            <w:rPr>
                              <w:noProof/>
                            </w:rPr>
                            <w:t>17</w:t>
                          </w:r>
                        </w:fldSimple>
                        <w:bookmarkEnd w:id="178"/>
                        <w:r>
                          <w:t xml:space="preserve">  </w:t>
                        </w:r>
                        <w:r w:rsidRPr="00796D47">
                          <w:t>Fabrication process</w:t>
                        </w:r>
                        <w:r>
                          <w:t xml:space="preserve"> steps for</w:t>
                        </w:r>
                        <w:r w:rsidRPr="00796D47">
                          <w:t xml:space="preserve"> </w:t>
                        </w:r>
                        <w:r>
                          <w:t>(a-d) 3D</w:t>
                        </w:r>
                        <w:r w:rsidRPr="00796D47">
                          <w:t xml:space="preserve"> graphene aerogel lattice and </w:t>
                        </w:r>
                        <w:r>
                          <w:t xml:space="preserve">(e-j) </w:t>
                        </w:r>
                        <w:r w:rsidRPr="00796D47">
                          <w:t xml:space="preserve">polyimide aerogel by means of </w:t>
                        </w:r>
                        <w:r>
                          <w:t>3D printed template.</w:t>
                        </w:r>
                        <w:r w:rsidRPr="00796D47">
                          <w:t xml:space="preserve"> </w:t>
                        </w:r>
                        <w:r w:rsidRPr="00D31750">
                          <w:t xml:space="preserve">(a) Schematic </w:t>
                        </w:r>
                        <w:r>
                          <w:t xml:space="preserve">diagram </w:t>
                        </w:r>
                        <w:r w:rsidRPr="00D31750">
                          <w:t xml:space="preserve">of using </w:t>
                        </w:r>
                        <w:r w:rsidRPr="00D31750">
                          <w:rPr>
                            <w:rFonts w:hint="eastAsia"/>
                          </w:rPr>
                          <w:t>a</w:t>
                        </w:r>
                        <w:r w:rsidRPr="00D31750">
                          <w:t xml:space="preserve"> 3D printed polymer mould to fabricate </w:t>
                        </w:r>
                        <w:r w:rsidRPr="00D31750">
                          <w:rPr>
                            <w:rFonts w:hint="eastAsia"/>
                          </w:rPr>
                          <w:t>g</w:t>
                        </w:r>
                        <w:r w:rsidRPr="00D31750">
                          <w:t xml:space="preserve">raphene aerogel lattice through thermal etching. (b, c) SEM images of porous microstructures within the </w:t>
                        </w:r>
                        <w:r w:rsidRPr="00D31750">
                          <w:rPr>
                            <w:rFonts w:hint="eastAsia"/>
                          </w:rPr>
                          <w:t>g</w:t>
                        </w:r>
                        <w:r w:rsidRPr="00D31750">
                          <w:t>raphene aerogel lattice. (d) SEM image of multilayer graphene cellular wall with typical wrinkle</w:t>
                        </w:r>
                        <w:r>
                          <w:t>d</w:t>
                        </w:r>
                        <w:r w:rsidRPr="00D31750">
                          <w:t xml:space="preserve"> morphology. (a-d) Reproduced with permission from Ref.</w:t>
                        </w:r>
                        <w:r w:rsidRPr="00107ADC">
                          <w:t xml:space="preserve"> </w:t>
                        </w:r>
                        <w:r w:rsidRPr="00107ADC">
                          <w:fldChar w:fldCharType="begin" w:fldLock="1"/>
                        </w:r>
                        <w:r w:rsidRPr="00107ADC">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基于掩模图像投影的立体光刻</w:instrText>
                        </w:r>
                        <w:r w:rsidRPr="00107ADC">
                          <w:rPr>
                            <w:rFonts w:hint="eastAsia"/>
                          </w:rPr>
                          <w:instrText>3D</w:instrText>
                        </w:r>
                        <w:r w:rsidRPr="00107ADC">
                          <w:rPr>
                            <w:rFonts w:hint="eastAsia"/>
                          </w:rPr>
                          <w:instrText>模板，灌注，水热处理，冷冻干燥，裂解</w:instrText>
                        </w:r>
                        <w:r w:rsidRPr="00107ADC">
                          <w:rPr>
                            <w:rFonts w:hint="eastAsia"/>
                          </w:rPr>
                          <w:instrText>\n</w:instrText>
                        </w:r>
                        <w:r w:rsidRPr="00107ADC">
                          <w:rPr>
                            <w:rFonts w:hint="eastAsia"/>
                          </w:rPr>
                          <w:instrText>石墨烯气凝胶骨架</w:instrText>
                        </w:r>
                        <w:r w:rsidRPr="00107ADC">
                          <w:rPr>
                            <w:rFonts w:hint="eastAsia"/>
                          </w:rPr>
                          <w:instrText>\n</w:instrText>
                        </w:r>
                        <w:r w:rsidRPr="00107ADC">
                          <w:rPr>
                            <w:rFonts w:hint="eastAsia"/>
                          </w:rPr>
                          <w:instrText>作为气体传感器等</w:instrText>
                        </w:r>
                        <w:r w:rsidRPr="00107ADC">
                          <w:rPr>
                            <w:rFonts w:hint="eastAsia"/>
                          </w:rPr>
                          <w:instrText>","page":"1096-1106","title":"Three-Dimensional Printing Hollow Polymer Template-Mediated Graphene Lattices with Tailorable Architectures and Multifunctional Properties","type":"article-jour</w:instrText>
                        </w:r>
                        <w:r w:rsidRPr="00107ADC">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107ADC">
                          <w:fldChar w:fldCharType="separate"/>
                        </w:r>
                        <w:r w:rsidRPr="00107ADC">
                          <w:rPr>
                            <w:noProof/>
                          </w:rPr>
                          <w:t>243</w:t>
                        </w:r>
                        <w:r w:rsidRPr="00107ADC">
                          <w:fldChar w:fldCharType="end"/>
                        </w:r>
                        <w:r w:rsidRPr="00D31750">
                          <w:t xml:space="preserve">. Copyright 2018 American Chemical Society. (e) </w:t>
                        </w:r>
                        <w:r>
                          <w:t>P</w:t>
                        </w:r>
                        <w:r w:rsidRPr="00D31750">
                          <w:t>rinted gyroid mould</w:t>
                        </w:r>
                        <w:r>
                          <w:t xml:space="preserve"> for the fabrication of polyimide aerogel</w:t>
                        </w:r>
                        <w:r w:rsidRPr="00D31750">
                          <w:t>, (f) cast sol in mould, (g) sol</w:t>
                        </w:r>
                        <w:r>
                          <w:t>-</w:t>
                        </w:r>
                        <w:r w:rsidRPr="00D31750">
                          <w:t xml:space="preserve">gel transition, (h) mould removal process, (i) solvent exchange, and (j) supercritical drying. (e-j) Adapted with permission from Ref. </w:t>
                        </w:r>
                        <w:r w:rsidRPr="00107ADC">
                          <w:fldChar w:fldCharType="begin" w:fldLock="1"/>
                        </w:r>
                        <w:r w:rsidRPr="00107ADC">
                          <w:instrText>ADDIN CSL_CITATION {"citationItems":[{"id":"ITEM-1","itemData":{"DOI":"10.1021/acsapm.9b00301","ISSN":"2637-6105","author":[{"dropping-particle":"","family":"Teo","given":"Nicholas","non-dropping-particle":"","parse-names":false,"suffix":""},{"dropping-particle":"","family":"Joo","given":"Piljae","non-dropping-particle":"","parse-names":false,"suffix":""},{"dropping-particle":"","family":"Amis","given":"Eric J.","non-dropping-particle":"","parse-names":false,"suffix":""},{"dropping-particle":"","family":"</w:instrText>
                        </w:r>
                        <w:r w:rsidRPr="00107ADC">
                          <w:rPr>
                            <w:rFonts w:hint="eastAsia"/>
                          </w:rPr>
                          <w:instrText>Jana","given":"Sadhan C.","non-dropping-particle":"","parse-names":false,"suffix":""}],"container-title":"ACS Applied Polymer Materials","genre":"research-article","id":"ITEM-1","issue":"7","issued":{"date-parts":[["2019"]]},"note":"</w:instrText>
                        </w:r>
                        <w:r w:rsidRPr="00107ADC">
                          <w:rPr>
                            <w:rFonts w:hint="eastAsia"/>
                          </w:rPr>
                          <w:instrText>已加，放沾边</w:instrText>
                        </w:r>
                        <w:r w:rsidRPr="00107ADC">
                          <w:rPr>
                            <w:rFonts w:hint="eastAsia"/>
                          </w:rPr>
                          <w:instrText>\n</w:instrText>
                        </w:r>
                        <w:r w:rsidRPr="00107ADC">
                          <w:rPr>
                            <w:rFonts w:hint="eastAsia"/>
                          </w:rPr>
                          <w:instrText>用</w:instrText>
                        </w:r>
                        <w:r w:rsidRPr="00107ADC">
                          <w:rPr>
                            <w:rFonts w:hint="eastAsia"/>
                          </w:rPr>
                          <w:instrText>3D</w:instrText>
                        </w:r>
                        <w:r w:rsidRPr="00107ADC">
                          <w:rPr>
                            <w:rFonts w:hint="eastAsia"/>
                          </w:rPr>
                          <w:instrText>打印材料作为牺牲模板，凝胶后溶解模板，超临界干燥</w:instrText>
                        </w:r>
                        <w:r w:rsidRPr="00107ADC">
                          <w:rPr>
                            <w:rFonts w:hint="eastAsia"/>
                          </w:rPr>
                          <w:instrText>\n3D</w:instrText>
                        </w:r>
                        <w:r w:rsidRPr="00107ADC">
                          <w:rPr>
                            <w:rFonts w:hint="eastAsia"/>
                          </w:rPr>
                          <w:instrText>聚酰亚胺气凝胶</w:instrText>
                        </w:r>
                        <w:r w:rsidRPr="00107ADC">
                          <w:rPr>
                            <w:rFonts w:hint="eastAsia"/>
                          </w:rPr>
                          <w:instrText>\n</w:instrText>
                        </w:r>
                        <w:r w:rsidRPr="00107ADC">
                          <w:rPr>
                            <w:rFonts w:hint="eastAsia"/>
                          </w:rPr>
                          <w:instrText>可能用于传感器外壳和任意形状和大小的声屏障，以及可透气的承重多孔隔热结构</w:instrText>
                        </w:r>
                        <w:r w:rsidRPr="00107ADC">
                          <w:rPr>
                            <w:rFonts w:hint="eastAsia"/>
                          </w:rPr>
                          <w:instrText>","page":"1749-1756","publisher":"American Chemical Society","title":"Development of Intricate Aerogel Articles Using Fused Filament Fabrication","type":"article-journal","volume":"1"},"uris":[</w:instrText>
                        </w:r>
                        <w:r w:rsidRPr="00107ADC">
                          <w:instrText>"http://www.mendeley.com/documents/?uuid=72a21a4c-6662-4c09-b6ae-8bd603973e6d"]}],"mendeley":{"formattedCitation":"&lt;sup&gt;177&lt;/sup&gt;","plainTextFormattedCitation":"177","previouslyFormattedCitation":"&lt;sup&gt;175&lt;/sup&gt;"},"properties":{"noteIndex":0},"schema":"https://github.com/citation-style-language/schema/raw/master/csl-citation.json"}</w:instrText>
                        </w:r>
                        <w:r w:rsidRPr="00107ADC">
                          <w:fldChar w:fldCharType="separate"/>
                        </w:r>
                        <w:r w:rsidRPr="00107ADC">
                          <w:rPr>
                            <w:noProof/>
                          </w:rPr>
                          <w:t>177</w:t>
                        </w:r>
                        <w:r w:rsidRPr="00107ADC">
                          <w:fldChar w:fldCharType="end"/>
                        </w:r>
                        <w:r w:rsidRPr="00D31750">
                          <w:t>. Copyright 2019 American Chemical Society.</w:t>
                        </w:r>
                      </w:p>
                    </w:txbxContent>
                  </v:textbox>
                </v:shape>
                <w10:anchorlock/>
              </v:group>
            </w:pict>
          </mc:Fallback>
        </mc:AlternateContent>
      </w:r>
    </w:p>
    <w:p w14:paraId="5CB39D3D" w14:textId="71A40A4B" w:rsidR="00D62C6A" w:rsidRPr="009F7F88" w:rsidRDefault="00D62C6A" w:rsidP="008641C3">
      <w:pPr>
        <w:pStyle w:val="RSCB02ArticleText"/>
        <w:spacing w:line="240" w:lineRule="auto"/>
        <w:jc w:val="center"/>
        <w:rPr>
          <w:color w:val="000000" w:themeColor="text1"/>
        </w:rPr>
      </w:pPr>
    </w:p>
    <w:p w14:paraId="55E33F36" w14:textId="5F470C21" w:rsidR="00D62C6A" w:rsidRPr="009F7F88" w:rsidRDefault="00D62C6A" w:rsidP="00D62C6A">
      <w:pPr>
        <w:pStyle w:val="RSCB02ArticleText"/>
        <w:rPr>
          <w:color w:val="000000" w:themeColor="text1"/>
        </w:rPr>
      </w:pPr>
    </w:p>
    <w:p w14:paraId="47ED8E46" w14:textId="77777777" w:rsidR="005B39A1" w:rsidRPr="009F7F88" w:rsidRDefault="005B39A1" w:rsidP="005B39A1">
      <w:pPr>
        <w:pStyle w:val="RSCB02ArticleText"/>
        <w:rPr>
          <w:color w:val="000000" w:themeColor="text1"/>
        </w:rPr>
      </w:pPr>
      <w:r w:rsidRPr="009F7F88">
        <w:rPr>
          <w:color w:val="000000" w:themeColor="text1"/>
        </w:rPr>
        <w:t xml:space="preserve">liquid with a solvent with a lower surface tension, </w:t>
      </w:r>
      <w:r w:rsidRPr="009F7F88">
        <w:rPr>
          <w:i/>
          <w:iCs/>
          <w:color w:val="000000" w:themeColor="text1"/>
        </w:rPr>
        <w:t>i.e.</w:t>
      </w:r>
      <w:r w:rsidRPr="009F7F88">
        <w:rPr>
          <w:color w:val="000000" w:themeColor="text1"/>
        </w:rPr>
        <w:t xml:space="preserve">, to reduce </w:t>
      </w:r>
      <w:r w:rsidRPr="009F7F88">
        <w:rPr>
          <w:i/>
          <w:iCs/>
          <w:color w:val="000000" w:themeColor="text1"/>
        </w:rPr>
        <w:t>γ</w:t>
      </w:r>
      <w:r w:rsidRPr="009F7F88">
        <w:rPr>
          <w:color w:val="000000" w:themeColor="text1"/>
        </w:rPr>
        <w:t xml:space="preserve"> in Equation (2). The second is to modify the chemical state of </w:t>
      </w:r>
      <w:r w:rsidR="00D62C6A" w:rsidRPr="009F7F88">
        <w:rPr>
          <w:color w:val="000000" w:themeColor="text1"/>
        </w:rPr>
        <w:t xml:space="preserve">the pore wall surface with hydrophobic chemical groups to increase the contact angle, </w:t>
      </w:r>
      <w:r w:rsidR="00D62C6A" w:rsidRPr="009F7F88">
        <w:rPr>
          <w:i/>
          <w:iCs/>
          <w:color w:val="000000" w:themeColor="text1"/>
        </w:rPr>
        <w:t>i.e.</w:t>
      </w:r>
      <w:r w:rsidR="00D62C6A" w:rsidRPr="009F7F88">
        <w:rPr>
          <w:color w:val="000000" w:themeColor="text1"/>
        </w:rPr>
        <w:t xml:space="preserve">, to increase </w:t>
      </w:r>
      <w:r w:rsidR="00D62C6A" w:rsidRPr="009F7F88">
        <w:rPr>
          <w:rFonts w:ascii="Times New Roman" w:hAnsi="Times New Roman"/>
          <w:i/>
          <w:iCs/>
          <w:color w:val="000000" w:themeColor="text1"/>
        </w:rPr>
        <w:t>θ</w:t>
      </w:r>
      <w:r w:rsidR="00D62C6A" w:rsidRPr="009F7F88">
        <w:rPr>
          <w:color w:val="000000" w:themeColor="text1"/>
        </w:rPr>
        <w:t xml:space="preserve"> in Equation (2). Both measures can reduce the capillary stress </w:t>
      </w:r>
      <w:r w:rsidR="00D62C6A" w:rsidRPr="009F7F88">
        <w:rPr>
          <w:rFonts w:ascii="Times New Roman" w:hAnsi="Times New Roman"/>
          <w:i/>
          <w:iCs/>
          <w:color w:val="000000" w:themeColor="text1"/>
        </w:rPr>
        <w:t>p</w:t>
      </w:r>
      <w:r w:rsidR="00D62C6A" w:rsidRPr="009F7F88">
        <w:rPr>
          <w:rFonts w:ascii="Times New Roman" w:hAnsi="Times New Roman"/>
          <w:color w:val="000000" w:themeColor="text1"/>
          <w:vertAlign w:val="subscript"/>
        </w:rPr>
        <w:t>r</w:t>
      </w:r>
      <w:r w:rsidR="00D62C6A" w:rsidRPr="009F7F88">
        <w:rPr>
          <w:color w:val="000000" w:themeColor="text1"/>
        </w:rPr>
        <w:t xml:space="preserve">, and thus minimize the shrinkage during drying. The capillary stress can </w:t>
      </w:r>
      <w:r w:rsidRPr="009F7F88">
        <w:rPr>
          <w:color w:val="000000" w:themeColor="text1"/>
        </w:rPr>
        <w:t xml:space="preserve">be eliminated by avoiding the interfaces between liquid and gas, </w:t>
      </w:r>
      <w:r w:rsidRPr="009F7F88">
        <w:rPr>
          <w:i/>
          <w:iCs/>
          <w:color w:val="000000" w:themeColor="text1"/>
        </w:rPr>
        <w:t>i.e.</w:t>
      </w:r>
      <w:r w:rsidRPr="009F7F88">
        <w:rPr>
          <w:color w:val="000000" w:themeColor="text1"/>
        </w:rPr>
        <w:t xml:space="preserve">, to prevent the phase transition from going through the curve connecting C-D-E in </w:t>
      </w:r>
      <w:r w:rsidRPr="009F7F88">
        <w:rPr>
          <w:color w:val="000000" w:themeColor="text1"/>
        </w:rPr>
        <w:fldChar w:fldCharType="begin"/>
      </w:r>
      <w:r w:rsidRPr="009F7F88">
        <w:rPr>
          <w:color w:val="000000" w:themeColor="text1"/>
        </w:rPr>
        <w:instrText xml:space="preserve"> REF _Ref41181046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18</w:t>
      </w:r>
      <w:r w:rsidRPr="009F7F88">
        <w:rPr>
          <w:color w:val="000000" w:themeColor="text1"/>
        </w:rPr>
        <w:fldChar w:fldCharType="end"/>
      </w:r>
      <w:r w:rsidRPr="009F7F88">
        <w:rPr>
          <w:color w:val="000000" w:themeColor="text1"/>
        </w:rPr>
        <w:t>b. This can be realized by supercritical or freeze drying by forming a homogeneous supercritical fluid or by transforming the liquid-gas interfaces to solid-gas interfaces, respectively.</w:t>
      </w:r>
    </w:p>
    <w:p w14:paraId="7CB91839" w14:textId="77777777" w:rsidR="005B39A1" w:rsidRPr="009F7F88" w:rsidRDefault="005B39A1" w:rsidP="005B39A1">
      <w:pPr>
        <w:pStyle w:val="RSCB02ArticleText"/>
        <w:ind w:firstLine="196"/>
        <w:rPr>
          <w:b/>
          <w:bCs/>
          <w:color w:val="000000" w:themeColor="text1"/>
        </w:rPr>
      </w:pPr>
      <w:bookmarkStart w:id="149" w:name="_Toc39868913"/>
      <w:r w:rsidRPr="009F7F88">
        <w:rPr>
          <w:rStyle w:val="RSCB08CHeadingIn-lineChar"/>
          <w:color w:val="000000" w:themeColor="text1"/>
        </w:rPr>
        <w:t>4.3.2 Freeze, ambient, and supercritical drying for printed aerogels.</w:t>
      </w:r>
      <w:bookmarkEnd w:id="149"/>
    </w:p>
    <w:p w14:paraId="63E32D1A" w14:textId="2A76BCA2" w:rsidR="005B39A1" w:rsidRPr="009F7F88" w:rsidRDefault="005B39A1" w:rsidP="005B39A1">
      <w:pPr>
        <w:pStyle w:val="RSCB02ArticleText"/>
        <w:spacing w:beforeLines="50" w:before="120"/>
        <w:ind w:firstLineChars="100" w:firstLine="194"/>
        <w:rPr>
          <w:color w:val="000000" w:themeColor="text1"/>
        </w:rPr>
      </w:pPr>
      <w:bookmarkStart w:id="150" w:name="_Hlk45840083"/>
      <w:r w:rsidRPr="009F7F88">
        <w:rPr>
          <w:i/>
          <w:iCs/>
          <w:color w:val="000000" w:themeColor="text1"/>
        </w:rPr>
        <w:t>Freeze drying.</w:t>
      </w:r>
      <w:r w:rsidRPr="009F7F88">
        <w:rPr>
          <w:color w:val="000000" w:themeColor="text1"/>
        </w:rPr>
        <w:t xml:space="preserve"> </w:t>
      </w:r>
      <w:bookmarkEnd w:id="150"/>
      <w:r w:rsidRPr="009F7F88">
        <w:rPr>
          <w:color w:val="000000" w:themeColor="text1"/>
        </w:rPr>
        <w:t xml:space="preserve">Freeze drying involves freezing the solvent in the gel first, followed by its sublimation into the gaseous stage, under a vacuum environment, commonly realised by continuous operation of a vacuum pump. From the perspective of temperature, phase and vapor pressure changes, the liquid in the gel goes through the liquid-solid phase equilibrium curve connecting C-F-G by freezing to become a solid first, and then through the solid-gas phase equilibrium curve connecting A-B-C </w:t>
      </w:r>
    </w:p>
    <w:p w14:paraId="3D2BD6FB" w14:textId="7F77FB80" w:rsidR="00D62C6A" w:rsidRPr="009F7F88" w:rsidRDefault="00D62C6A" w:rsidP="005B39A1">
      <w:pPr>
        <w:pStyle w:val="RSCB02ArticleText"/>
        <w:jc w:val="distribute"/>
        <w:rPr>
          <w:color w:val="000000" w:themeColor="text1"/>
        </w:rPr>
      </w:pPr>
    </w:p>
    <w:p w14:paraId="5D816ACD" w14:textId="49188FBE" w:rsidR="00A9025C" w:rsidRPr="009F7F88" w:rsidRDefault="00A9025C" w:rsidP="00A9025C">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48EB1BA8" wp14:editId="663A9337">
                <wp:extent cx="3130550" cy="5937250"/>
                <wp:effectExtent l="0" t="0" r="0" b="6350"/>
                <wp:docPr id="52" name="组合 52"/>
                <wp:cNvGraphicFramePr/>
                <a:graphic xmlns:a="http://schemas.openxmlformats.org/drawingml/2006/main">
                  <a:graphicData uri="http://schemas.microsoft.com/office/word/2010/wordprocessingGroup">
                    <wpg:wgp>
                      <wpg:cNvGrpSpPr/>
                      <wpg:grpSpPr>
                        <a:xfrm>
                          <a:off x="0" y="0"/>
                          <a:ext cx="3130550" cy="5937250"/>
                          <a:chOff x="-107950" y="250"/>
                          <a:chExt cx="3130550" cy="5937250"/>
                        </a:xfrm>
                      </wpg:grpSpPr>
                      <pic:pic xmlns:pic="http://schemas.openxmlformats.org/drawingml/2006/picture">
                        <pic:nvPicPr>
                          <pic:cNvPr id="48" name="图片 48"/>
                          <pic:cNvPicPr>
                            <a:picLocks noChangeAspect="1"/>
                          </pic:cNvPicPr>
                        </pic:nvPicPr>
                        <pic:blipFill>
                          <a:blip r:embed="rId48"/>
                          <a:srcRect/>
                          <a:stretch/>
                        </pic:blipFill>
                        <pic:spPr bwMode="auto">
                          <a:xfrm>
                            <a:off x="0" y="250"/>
                            <a:ext cx="2988944" cy="5042033"/>
                          </a:xfrm>
                          <a:prstGeom prst="rect">
                            <a:avLst/>
                          </a:prstGeom>
                          <a:noFill/>
                          <a:ln>
                            <a:noFill/>
                          </a:ln>
                        </pic:spPr>
                      </pic:pic>
                      <wps:wsp>
                        <wps:cNvPr id="51" name="文本框 51"/>
                        <wps:cNvSpPr txBox="1"/>
                        <wps:spPr>
                          <a:xfrm>
                            <a:off x="-107950" y="5099050"/>
                            <a:ext cx="3130550" cy="838450"/>
                          </a:xfrm>
                          <a:prstGeom prst="rect">
                            <a:avLst/>
                          </a:prstGeom>
                          <a:solidFill>
                            <a:prstClr val="white"/>
                          </a:solidFill>
                          <a:ln>
                            <a:noFill/>
                          </a:ln>
                        </wps:spPr>
                        <wps:txbx>
                          <w:txbxContent>
                            <w:p w14:paraId="528894C5" w14:textId="411C153E" w:rsidR="005573B9" w:rsidRPr="00DA65E5" w:rsidRDefault="005573B9" w:rsidP="00D62C6A">
                              <w:pPr>
                                <w:pStyle w:val="RSCI05CaptiontoFigureSchemeChartwithbottombar"/>
                                <w:rPr>
                                  <w:rFonts w:cs="Times New Roman"/>
                                  <w:noProof/>
                                  <w:w w:val="108"/>
                                  <w:sz w:val="18"/>
                                </w:rPr>
                              </w:pPr>
                              <w:bookmarkStart w:id="151" w:name="_Ref41181046"/>
                              <w:r>
                                <w:t xml:space="preserve">Fig. </w:t>
                              </w:r>
                              <w:r w:rsidR="00B131A9">
                                <w:fldChar w:fldCharType="begin"/>
                              </w:r>
                              <w:r w:rsidR="00B131A9">
                                <w:instrText xml:space="preserve"> SEQ Fig. \* ARABIC </w:instrText>
                              </w:r>
                              <w:r w:rsidR="00B131A9">
                                <w:fldChar w:fldCharType="separate"/>
                              </w:r>
                              <w:r>
                                <w:rPr>
                                  <w:noProof/>
                                </w:rPr>
                                <w:t>18</w:t>
                              </w:r>
                              <w:r w:rsidR="00B131A9">
                                <w:rPr>
                                  <w:noProof/>
                                </w:rPr>
                                <w:fldChar w:fldCharType="end"/>
                              </w:r>
                              <w:bookmarkEnd w:id="151"/>
                              <w:r>
                                <w:rPr>
                                  <w:noProof/>
                                </w:rPr>
                                <w:t xml:space="preserve">  </w:t>
                              </w:r>
                              <w:r w:rsidRPr="00D866BF">
                                <w:t>(a) Capillary forces inducing cracks or shrinkage in the pores of the gels. Adapted with permission from Ref.</w:t>
                              </w:r>
                              <w:r w:rsidRPr="00107ADC">
                                <w:t xml:space="preserve"> </w:t>
                              </w:r>
                              <w:r w:rsidRPr="00107ADC">
                                <w:fldChar w:fldCharType="begin" w:fldLock="1"/>
                              </w:r>
                              <w:r w:rsidRPr="00107ADC">
                                <w:instrText>ADDIN CSL_CITATION {"citationItems":[{"id":"ITEM-1","itemData":{"DOI":"10.1002/(SICI)1521-3773(19980202)37:1/2&lt;22::AID-ANIE22&gt;3.0.CO;2-I","ISSN":"14337851","author":[{"dropping-particle":"","family":"Hüsing","given":"Nicola","non-dropping-particle":"","parse-names":false,"suffix":""},{"dropping-particle":"","family":"Schubert","given":"Ulrich","non-dropping-particle":"","parse-names":false,"suffix":""}],"container-title":"Angewandte Chemie International Edition","id":"ITEM-1","issue":"1-2","issued":{"date-parts":[["1998"]]},"page":"22-45","title":"Aerogels—Airy Materials: Chemistry, Structure, and Properties","type":"article-journal","volume":"37"},"uris":["http://www.mendeley.com/documents/?uuid=49dfecd8-5d15-322d-b6d7-a74b0d065cfd"]}],"mendeley":{"formattedCitation":"&lt;sup&gt;272&lt;/sup&gt;","plainTextFormattedCitation":"272","previouslyFormattedCitation":"&lt;sup&gt;270&lt;/sup&gt;"},"properties":{"noteIndex":0},"schema":"https://github.com/citation-style-language/schema/raw/master/csl-citation.json"}</w:instrText>
                              </w:r>
                              <w:r w:rsidRPr="00107ADC">
                                <w:fldChar w:fldCharType="separate"/>
                              </w:r>
                              <w:r w:rsidRPr="00107ADC">
                                <w:rPr>
                                  <w:noProof/>
                                </w:rPr>
                                <w:t>272</w:t>
                              </w:r>
                              <w:r w:rsidRPr="00107ADC">
                                <w:fldChar w:fldCharType="end"/>
                              </w:r>
                              <w:r w:rsidRPr="000C6782">
                                <w:t>.</w:t>
                              </w:r>
                              <w:r w:rsidRPr="00D866BF">
                                <w:t xml:space="preserve"> Copyright 1998 Wiley</w:t>
                              </w:r>
                              <w:r w:rsidRPr="00D866BF">
                                <w:rPr>
                                  <w:rFonts w:hint="eastAsia"/>
                                </w:rPr>
                                <w:t>‐</w:t>
                              </w:r>
                              <w:r w:rsidRPr="00D866BF">
                                <w:t>VCH. (b) Typical phase diagram of solvent in the gel and the pressure</w:t>
                              </w:r>
                              <w:r>
                                <w:t>-</w:t>
                              </w:r>
                              <w:r w:rsidRPr="00D866BF">
                                <w:t xml:space="preserve">temperature changes </w:t>
                              </w:r>
                              <w:r>
                                <w:t xml:space="preserve">in three </w:t>
                              </w:r>
                              <w:r w:rsidRPr="00D866BF">
                                <w:t xml:space="preserve">routes </w:t>
                              </w:r>
                              <w:r>
                                <w:t xml:space="preserve">for </w:t>
                              </w:r>
                              <w:r w:rsidRPr="00D866BF">
                                <w:t>dry</w:t>
                              </w:r>
                              <w:r>
                                <w:t>ing</w:t>
                              </w:r>
                              <w:r w:rsidRPr="00D866BF">
                                <w:t xml:space="preserve"> the gel</w:t>
                              </w:r>
                              <w:r>
                                <w:t>s</w:t>
                              </w:r>
                              <w:r w:rsidRPr="00D866BF">
                                <w:t xml:space="preserve"> to </w:t>
                              </w:r>
                              <w:r>
                                <w:t xml:space="preserve">make </w:t>
                              </w:r>
                              <w:r w:rsidRPr="00D866BF">
                                <w:t>aerogel</w:t>
                              </w:r>
                              <w:r>
                                <w:t>s</w:t>
                              </w:r>
                              <w:r w:rsidRPr="00D866BF">
                                <w:t>. (</w:t>
                              </w:r>
                              <w:r>
                                <w:t>c</w:t>
                              </w:r>
                              <w:r w:rsidRPr="00D866BF">
                                <w:t xml:space="preserve">-e) Schematic </w:t>
                              </w:r>
                              <w:r>
                                <w:t xml:space="preserve">illustrations </w:t>
                              </w:r>
                              <w:r w:rsidRPr="00D866BF">
                                <w:t>of three drying routes (freeze, ambient, and supercritical). Adapted with permission from Ref.</w:t>
                              </w:r>
                              <w:r w:rsidRPr="000C6782">
                                <w:t xml:space="preserve"> </w:t>
                              </w:r>
                              <w:r w:rsidRPr="000C6782">
                                <w:fldChar w:fldCharType="begin" w:fldLock="1"/>
                              </w:r>
                              <w:r w:rsidRPr="000C6782">
                                <w:instrText>ADDIN CSL_CITATION {"citationItems":[{"id":"ITEM-1","itemData":{"DOI":"10.1002/anie.201611552","ISSN":"15213773","abstract":"Essentially, the term aerogel describes a special geometric structure of matter. It is neither limited to any material nor to any synthesis procedure. Hence, the possible variety of materials and therefore the multitude of their applications are almost unbounded. In fact, the same applies for nanoparticles. These are also just defined by their geometrical properties. In the past few decades nano-sized materials have been intensively studied and possible applications appeared in nearly all areas of natural sciences. To date a large variety of metal, semiconductor, oxide, and other nanoparticles are available from colloidal synthesis. However, for many applications of these materials an assembly into macroscopic structures is needed. Here we present a comprehensive picture of the developments that enabled the fusion of the colloidal nanoparticle and the aerogel world. This became possible by the controlled destabilization of pre-formed nanoparticles, which leads to their assembly into three-dimensional macroscopic networks. This revolutionary approach makes it possible to use precisely controlled nanoparticles as building blocks for macroscopic porous structures with programmable properties.","author":[{"dropping-particle":"","family":"Ziegler","given":"Christoph","non-dropping-particle":"","parse-names":false,"suffix":""},{"dropping-particle":"","family":"Wolf","given":"André","non-dropping-particle":"","parse-names":false,"suffix":""},{"dropping-particle":"","family":"Liu","given":"Wei","non-dropping-particle":"","parse-names":false,"suffix":""},{"dropping-particle":"","family":"Herrmann","given":"Anne Kristin","non-dropping-particle":"","parse-names":false,"suffix":""},{"dropping-particle":"","family":"Gaponik","given":"Nikolai","non-dropping-particle":"","parse-names":false,"suffix":""},{"dropping-particle":"","family":"Eychmüller","given":"Alexander","non-dropping-particle":"","p</w:instrText>
                              </w:r>
                              <w:r w:rsidRPr="000C6782">
                                <w:rPr>
                                  <w:rFonts w:hint="eastAsia"/>
                                </w:rPr>
                                <w:instrText>arse-names":false,"suffix":""}],"container-title":"Angewandte Chemie - International Edition","id":"ITEM-1","issue":"43","issued":{"date-parts":[["2017"]]},"note":"</w:instrText>
                              </w:r>
                              <w:r w:rsidRPr="000C6782">
                                <w:rPr>
                                  <w:rFonts w:hint="eastAsia"/>
                                </w:rPr>
                                <w:instrText>有关于气凝胶多种定义的讨论</w:instrText>
                              </w:r>
                              <w:r w:rsidRPr="000C6782">
                                <w:rPr>
                                  <w:rFonts w:hint="eastAsia"/>
                                </w:rPr>
                                <w:instrText>\n</w:instrText>
                              </w:r>
                              <w:r w:rsidRPr="000C6782">
                                <w:rPr>
                                  <w:rFonts w:hint="eastAsia"/>
                                </w:rPr>
                                <w:instrText>有精美的气凝胶工艺过程图</w:instrText>
                              </w:r>
                              <w:r w:rsidRPr="000C6782">
                                <w:rPr>
                                  <w:rFonts w:hint="eastAsia"/>
                                </w:rPr>
                                <w:instrText>","page":"13200-13221","title":"Modern Inorganic Aerogels","type</w:instrText>
                              </w:r>
                              <w:r w:rsidRPr="000C6782">
                                <w:instrText>":"article-journal","volume":"56"},"uris":["http://www.mendeley.com/documents/?uuid=874a622d-a36d-4568-ac45-ac1ce9f5fc0b"]}],"mendeley":{"formattedCitation":"&lt;sup&gt;27&lt;/sup&gt;","plainTextFormattedCitation":"27","previouslyFormattedCitation":"&lt;sup&gt;27&lt;/sup&gt;"},"properties":{"noteIndex":0},"schema":"https://github.com/citation-style-language/schema/raw/master/csl-citation.json"}</w:instrText>
                              </w:r>
                              <w:r w:rsidRPr="000C6782">
                                <w:fldChar w:fldCharType="separate"/>
                              </w:r>
                              <w:r w:rsidRPr="000C6782">
                                <w:rPr>
                                  <w:noProof/>
                                </w:rPr>
                                <w:t>27</w:t>
                              </w:r>
                              <w:r w:rsidRPr="000C6782">
                                <w:fldChar w:fldCharType="end"/>
                              </w:r>
                              <w:r w:rsidRPr="000C6782">
                                <w:t>.</w:t>
                              </w:r>
                              <w:r w:rsidRPr="00D866BF">
                                <w:t xml:space="preserve"> Copyright 2017 Wiley</w:t>
                              </w:r>
                              <w:r w:rsidRPr="00D866BF">
                                <w:rPr>
                                  <w:rFonts w:hint="eastAsia"/>
                                </w:rPr>
                                <w:t>‐</w:t>
                              </w:r>
                              <w:r w:rsidRPr="00D866BF">
                                <w:t>V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8EB1BA8" id="组合 52" o:spid="_x0000_s1078" style="width:246.5pt;height:467.5pt;mso-position-horizontal-relative:char;mso-position-vertical-relative:line" coordorigin="-1079,2" coordsize="31305,5937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O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B8ceA/D/wASvDdz4f8AFGk2uuaLc7TNY3kYkifByMg+hFb1FAHk/gf9lH4Q/DXxJa+I&#10;PC/w+0LQ9atd3k31nZqkqZGDggdwa9Y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">
                <v:shape id="图片 48" o:spid="_x0000_s1079" type="#_x0000_t75" style="position:absolute;top:2;width:29889;height:50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">
                  <v:imagedata r:id="rId49" o:title=""/>
                </v:shape>
                <v:shape id="文本框 51" o:spid="_x0000_s1080" type="#_x0000_t202" style="position:absolute;left:-1079;top:50990;width:31305;height:8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14:paraId="528894C5" w14:textId="411C153E" w:rsidR="005573B9" w:rsidRPr="00DA65E5" w:rsidRDefault="005573B9" w:rsidP="00D62C6A">
                        <w:pPr>
                          <w:pStyle w:val="RSCI05CaptiontoFigureSchemeChartwithbottombar"/>
                          <w:rPr>
                            <w:rFonts w:cs="Times New Roman"/>
                            <w:noProof/>
                            <w:w w:val="108"/>
                            <w:sz w:val="18"/>
                          </w:rPr>
                        </w:pPr>
                        <w:bookmarkStart w:id="182" w:name="_Ref41181046"/>
                        <w:r>
                          <w:t xml:space="preserve">Fig. </w:t>
                        </w:r>
                        <w:fldSimple w:instr=" SEQ Fig. \* ARABIC ">
                          <w:r>
                            <w:rPr>
                              <w:noProof/>
                            </w:rPr>
                            <w:t>18</w:t>
                          </w:r>
                        </w:fldSimple>
                        <w:bookmarkEnd w:id="182"/>
                        <w:r>
                          <w:rPr>
                            <w:noProof/>
                          </w:rPr>
                          <w:t xml:space="preserve">  </w:t>
                        </w:r>
                        <w:r w:rsidRPr="00D866BF">
                          <w:t>(a) Capillary forces inducing cracks or shrinkage in the pores of the gels. Adapted with permission from Ref.</w:t>
                        </w:r>
                        <w:r w:rsidRPr="00107ADC">
                          <w:t xml:space="preserve"> </w:t>
                        </w:r>
                        <w:r w:rsidRPr="00107ADC">
                          <w:fldChar w:fldCharType="begin" w:fldLock="1"/>
                        </w:r>
                        <w:r w:rsidRPr="00107ADC">
                          <w:instrText>ADDIN CSL_CITATION {"citationItems":[{"id":"ITEM-1","itemData":{"DOI":"10.1002/(SICI)1521-3773(19980202)37:1/2&lt;22::AID-ANIE22&gt;3.0.CO;2-I","ISSN":"14337851","author":[{"dropping-particle":"","family":"Hüsing","given":"Nicola","non-dropping-particle":"","parse-names":false,"suffix":""},{"dropping-particle":"","family":"Schubert","given":"Ulrich","non-dropping-particle":"","parse-names":false,"suffix":""}],"container-title":"Angewandte Chemie International Edition","id":"ITEM-1","issue":"1-2","issued":{"date-parts":[["1998"]]},"page":"22-45","title":"Aerogels—Airy Materials: Chemistry, Structure, and Properties","type":"article-journal","volume":"37"},"uris":["http://www.mendeley.com/documents/?uuid=49dfecd8-5d15-322d-b6d7-a74b0d065cfd"]}],"mendeley":{"formattedCitation":"&lt;sup&gt;272&lt;/sup&gt;","plainTextFormattedCitation":"272","previouslyFormattedCitation":"&lt;sup&gt;270&lt;/sup&gt;"},"properties":{"noteIndex":0},"schema":"https://github.com/citation-style-language/schema/raw/master/csl-citation.json"}</w:instrText>
                        </w:r>
                        <w:r w:rsidRPr="00107ADC">
                          <w:fldChar w:fldCharType="separate"/>
                        </w:r>
                        <w:r w:rsidRPr="00107ADC">
                          <w:rPr>
                            <w:noProof/>
                          </w:rPr>
                          <w:t>272</w:t>
                        </w:r>
                        <w:r w:rsidRPr="00107ADC">
                          <w:fldChar w:fldCharType="end"/>
                        </w:r>
                        <w:r w:rsidRPr="000C6782">
                          <w:t>.</w:t>
                        </w:r>
                        <w:r w:rsidRPr="00D866BF">
                          <w:t xml:space="preserve"> Copyright 1998 Wiley</w:t>
                        </w:r>
                        <w:r w:rsidRPr="00D866BF">
                          <w:rPr>
                            <w:rFonts w:hint="eastAsia"/>
                          </w:rPr>
                          <w:t>‐</w:t>
                        </w:r>
                        <w:r w:rsidRPr="00D866BF">
                          <w:t>VCH. (b) Typical phase diagram of solvent in the gel and the pressure</w:t>
                        </w:r>
                        <w:r>
                          <w:t>-</w:t>
                        </w:r>
                        <w:r w:rsidRPr="00D866BF">
                          <w:t xml:space="preserve">temperature changes </w:t>
                        </w:r>
                        <w:r>
                          <w:t xml:space="preserve">in three </w:t>
                        </w:r>
                        <w:r w:rsidRPr="00D866BF">
                          <w:t xml:space="preserve">routes </w:t>
                        </w:r>
                        <w:r>
                          <w:t xml:space="preserve">for </w:t>
                        </w:r>
                        <w:r w:rsidRPr="00D866BF">
                          <w:t>dry</w:t>
                        </w:r>
                        <w:r>
                          <w:t>ing</w:t>
                        </w:r>
                        <w:r w:rsidRPr="00D866BF">
                          <w:t xml:space="preserve"> the gel</w:t>
                        </w:r>
                        <w:r>
                          <w:t>s</w:t>
                        </w:r>
                        <w:r w:rsidRPr="00D866BF">
                          <w:t xml:space="preserve"> to </w:t>
                        </w:r>
                        <w:r>
                          <w:t xml:space="preserve">make </w:t>
                        </w:r>
                        <w:r w:rsidRPr="00D866BF">
                          <w:t>aerogel</w:t>
                        </w:r>
                        <w:r>
                          <w:t>s</w:t>
                        </w:r>
                        <w:r w:rsidRPr="00D866BF">
                          <w:t>. (</w:t>
                        </w:r>
                        <w:r>
                          <w:t>c</w:t>
                        </w:r>
                        <w:r w:rsidRPr="00D866BF">
                          <w:t xml:space="preserve">-e) Schematic </w:t>
                        </w:r>
                        <w:r>
                          <w:t xml:space="preserve">illustrations </w:t>
                        </w:r>
                        <w:r w:rsidRPr="00D866BF">
                          <w:t>of three drying routes (freeze, ambient, and supercritical). Adapted with permission from Ref.</w:t>
                        </w:r>
                        <w:r w:rsidRPr="000C6782">
                          <w:t xml:space="preserve"> </w:t>
                        </w:r>
                        <w:r w:rsidRPr="000C6782">
                          <w:fldChar w:fldCharType="begin" w:fldLock="1"/>
                        </w:r>
                        <w:r w:rsidRPr="000C6782">
                          <w:instrText>ADDIN CSL_CITATION {"citationItems":[{"id":"ITEM-1","itemData":{"DOI":"10.1002/anie.201611552","ISSN":"15213773","abstract":"Essentially, the term aerogel describes a special geometric structure of matter. It is neither limited to any material nor to any synthesis procedure. Hence, the possible variety of materials and therefore the multitude of their applications are almost unbounded. In fact, the same applies for nanoparticles. These are also just defined by their geometrical properties. In the past few decades nano-sized materials have been intensively studied and possible applications appeared in nearly all areas of natural sciences. To date a large variety of metal, semiconductor, oxide, and other nanoparticles are available from colloidal synthesis. However, for many applications of these materials an assembly into macroscopic structures is needed. Here we present a comprehensive picture of the developments that enabled the fusion of the colloidal nanoparticle and the aerogel world. This became possible by the controlled destabilization of pre-formed nanoparticles, which leads to their assembly into three-dimensional macroscopic networks. This revolutionary approach makes it possible to use precisely controlled nanoparticles as building blocks for macroscopic porous structures with programmable properties.","author":[{"dropping-particle":"","family":"Ziegler","given":"Christoph","non-dropping-particle":"","parse-names":false,"suffix":""},{"dropping-particle":"","family":"Wolf","given":"André","non-dropping-particle":"","parse-names":false,"suffix":""},{"dropping-particle":"","family":"Liu","given":"Wei","non-dropping-particle":"","parse-names":false,"suffix":""},{"dropping-particle":"","family":"Herrmann","given":"Anne Kristin","non-dropping-particle":"","parse-names":false,"suffix":""},{"dropping-particle":"","family":"Gaponik","given":"Nikolai","non-dropping-particle":"","parse-names":false,"suffix":""},{"dropping-particle":"","family":"Eychmüller","given":"Alexander","non-dropping-particle":"","p</w:instrText>
                        </w:r>
                        <w:r w:rsidRPr="000C6782">
                          <w:rPr>
                            <w:rFonts w:hint="eastAsia"/>
                          </w:rPr>
                          <w:instrText>arse-names":false,"suffix":""}],"container-title":"Angewandte Chemie - International Edition","id":"ITEM-1","issue":"43","issued":{"date-parts":[["2017"]]},"note":"</w:instrText>
                        </w:r>
                        <w:r w:rsidRPr="000C6782">
                          <w:rPr>
                            <w:rFonts w:hint="eastAsia"/>
                          </w:rPr>
                          <w:instrText>有关于气凝胶多种定义的讨论</w:instrText>
                        </w:r>
                        <w:r w:rsidRPr="000C6782">
                          <w:rPr>
                            <w:rFonts w:hint="eastAsia"/>
                          </w:rPr>
                          <w:instrText>\n</w:instrText>
                        </w:r>
                        <w:r w:rsidRPr="000C6782">
                          <w:rPr>
                            <w:rFonts w:hint="eastAsia"/>
                          </w:rPr>
                          <w:instrText>有精美的气凝胶工艺过程图</w:instrText>
                        </w:r>
                        <w:r w:rsidRPr="000C6782">
                          <w:rPr>
                            <w:rFonts w:hint="eastAsia"/>
                          </w:rPr>
                          <w:instrText>","page":"13200-13221","title":"Modern Inorganic Aerogels","type</w:instrText>
                        </w:r>
                        <w:r w:rsidRPr="000C6782">
                          <w:instrText>":"article-journal","volume":"56"},"uris":["http://www.mendeley.com/documents/?uuid=874a622d-a36d-4568-ac45-ac1ce9f5fc0b"]}],"mendeley":{"formattedCitation":"&lt;sup&gt;27&lt;/sup&gt;","plainTextFormattedCitation":"27","previouslyFormattedCitation":"&lt;sup&gt;27&lt;/sup&gt;"},"properties":{"noteIndex":0},"schema":"https://github.com/citation-style-language/schema/raw/master/csl-citation.json"}</w:instrText>
                        </w:r>
                        <w:r w:rsidRPr="000C6782">
                          <w:fldChar w:fldCharType="separate"/>
                        </w:r>
                        <w:r w:rsidRPr="000C6782">
                          <w:rPr>
                            <w:noProof/>
                          </w:rPr>
                          <w:t>27</w:t>
                        </w:r>
                        <w:r w:rsidRPr="000C6782">
                          <w:fldChar w:fldCharType="end"/>
                        </w:r>
                        <w:r w:rsidRPr="000C6782">
                          <w:t>.</w:t>
                        </w:r>
                        <w:r w:rsidRPr="00D866BF">
                          <w:t xml:space="preserve"> Copyright 2017 Wiley</w:t>
                        </w:r>
                        <w:r w:rsidRPr="00D866BF">
                          <w:rPr>
                            <w:rFonts w:hint="eastAsia"/>
                          </w:rPr>
                          <w:t>‐</w:t>
                        </w:r>
                        <w:r w:rsidRPr="00D866BF">
                          <w:t>VCH.</w:t>
                        </w:r>
                      </w:p>
                    </w:txbxContent>
                  </v:textbox>
                </v:shape>
                <w10:anchorlock/>
              </v:group>
            </w:pict>
          </mc:Fallback>
        </mc:AlternateContent>
      </w:r>
    </w:p>
    <w:p w14:paraId="4E4F3527" w14:textId="6C4B9903" w:rsidR="00D62C6A" w:rsidRPr="009F7F88" w:rsidRDefault="00D62C6A" w:rsidP="00A9025C">
      <w:pPr>
        <w:pStyle w:val="RSCB02ArticleText"/>
        <w:spacing w:line="240" w:lineRule="auto"/>
        <w:jc w:val="center"/>
        <w:rPr>
          <w:color w:val="000000" w:themeColor="text1"/>
        </w:rPr>
      </w:pPr>
    </w:p>
    <w:p w14:paraId="1303F4F1" w14:textId="77777777" w:rsidR="005B39A1" w:rsidRPr="009F7F88" w:rsidRDefault="005B39A1" w:rsidP="005B39A1">
      <w:pPr>
        <w:pStyle w:val="RSCB02ArticleText"/>
        <w:rPr>
          <w:color w:val="000000" w:themeColor="text1"/>
        </w:rPr>
      </w:pPr>
      <w:r w:rsidRPr="009F7F88">
        <w:rPr>
          <w:color w:val="000000" w:themeColor="text1"/>
        </w:rPr>
        <w:t>by sublimation under vacuum to become a gas (</w:t>
      </w:r>
      <w:r w:rsidRPr="009F7F88">
        <w:rPr>
          <w:color w:val="000000" w:themeColor="text1"/>
        </w:rPr>
        <w:fldChar w:fldCharType="begin"/>
      </w:r>
      <w:r w:rsidRPr="009F7F88">
        <w:rPr>
          <w:color w:val="000000" w:themeColor="text1"/>
        </w:rPr>
        <w:instrText xml:space="preserve"> REF _Ref41181046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18</w:t>
      </w:r>
      <w:r w:rsidRPr="009F7F88">
        <w:rPr>
          <w:color w:val="000000" w:themeColor="text1"/>
        </w:rPr>
        <w:fldChar w:fldCharType="end"/>
      </w:r>
      <w:r w:rsidRPr="009F7F88">
        <w:rPr>
          <w:color w:val="000000" w:themeColor="text1"/>
        </w:rPr>
        <w:t>b and c). Though this method can bypass the liquid-gas phase equilibrium curve, avoiding the shrinkage of the gel caused by the capillary stress, it still needs to undergo two separate phase transitions (liquid-solid and solid-gas). The latter transition does not affect the gel’s nanostructures. However, the liquid-solid transition process always results in a volume change because the densities of solid and liquid phases of the same solvent are typically different. In addition, this may also change the nanopore structure of the gel due to the liquid-solid transition process where solvent (such as water) crystals may grow much larger than the pore size of the gel.</w:t>
      </w:r>
      <w:r w:rsidRPr="009F7F88">
        <w:rPr>
          <w:color w:val="000000" w:themeColor="text1"/>
        </w:rPr>
        <w:fldChar w:fldCharType="begin" w:fldLock="1"/>
      </w:r>
      <w:r w:rsidRPr="009F7F88">
        <w:rPr>
          <w:color w:val="000000" w:themeColor="text1"/>
        </w:rPr>
        <w:instrText>ADDIN CSL_CITATION {"citationItems":[{"id":"ITEM-1","itemData":{"DOI":"10.1016/j.compositesb.2019.107036","ISSN":"13598368","abstract":"Aerogels, the lightest solids with practicable mechanical properties and functionality, are rapidly expanding the family members and applications these years. The reason can be attributed to the simple and green preparation by freeze casting (FC) method and the excellent properties of the resultant materials. Although inorganic aerogels, metal aerogels, polymer aerogels and composite aerogels towards different goals, such as thermal isolation, sensors, electromagnetic interference shielding, absorbent, separation, life science, supercapacitor, catalysis, etc., have been fabricated by this methodology, the definition and influence factors during the FC process are not clarified in the literature and become a remarkable bottleneck for further development. This review differentiates three different types of freeze. And for the FC type, it collects the scattered factors in literature that influence the microstructure of aerogels and makes combinations and comments between the microstructure and the resulting performances. Three kinds of FC methods, i.e. traditional unidirectional freezing casting (UFC), recent bidirectional freeze casting (BFC) and orthogonal freeze casting (OFC), are clarified. We hope this review contribute the development of FC method and design of novel aerogels.","author":[{"dropping-particle":"","family":"Liao","given":"Wang","non-dropping-particle":"","parse-names":false,"suffix":""},{"dropping-particle":"","family":"Zhao","given":"Hai Bo","non-dropping-particle":"","parse-names":false,"suffix":""},{"dropping-particle":"","family":"Liu","given":"Zhiguo","non-dropping-particle":"","parse-names":false,"suffix":""},{"dropping-particle":"","family":"Xu","given":"Shimei","non-dropping-particle":"","parse-names":false,"suffix":""},{"dropping-particle":"","family":"Wang","given":"Yu Zhong","non-dropping-particle":"","parse-names":false,"suffix":""}],"container-title":"Composites Part B: Engineering","id":"ITEM-1","issued":{"date-parts":[["2019"]]},"page":"107036","publisher":"Elsevier Ltd","title":"On controlling aerogel microstructure by freeze casting","type":"article-journal","volume":"173"},"uris":["http://www.mendeley.com/documents/?uuid=dbd9e1cc-4e8b-3b35-be18-167f44de301d"]}],"mendeley":{"formattedCitation":"&lt;sup&gt;273&lt;/sup&gt;","plainTextFormattedCitation":"273","previouslyFormattedCitation":"&lt;sup&gt;271&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73</w:t>
      </w:r>
      <w:r w:rsidRPr="009F7F88">
        <w:rPr>
          <w:color w:val="000000" w:themeColor="text1"/>
        </w:rPr>
        <w:fldChar w:fldCharType="end"/>
      </w:r>
      <w:r w:rsidRPr="009F7F88">
        <w:rPr>
          <w:color w:val="000000" w:themeColor="text1"/>
        </w:rPr>
        <w:t xml:space="preserve"> Therefore, when this drying method is used on conventional molecule-derived gels with mainly nanometre-size pores, obtaining aerogel monoliths could be challenging. Indeed, in such instances, only powders are usually obtained.</w:t>
      </w:r>
      <w:r w:rsidRPr="009F7F88">
        <w:rPr>
          <w:color w:val="000000" w:themeColor="text1"/>
        </w:rPr>
        <w:fldChar w:fldCharType="begin" w:fldLock="1"/>
      </w:r>
      <w:r w:rsidRPr="009F7F88">
        <w:rPr>
          <w:color w:val="000000" w:themeColor="text1"/>
        </w:rPr>
        <w:instrText>ADDIN CSL_CITATION {"citationItems":[{"id":"ITEM-1","itemData":{"ISBN":"9783527334865","abstract":"Sol-Gel Chemistry and Methods. Chemistry and Fundamentals of the Sol-Gel Process / Ulrich Schubert -- Nonhydrolytic Sol-Gel Methods / Rupali Deshmukh, Markus Niederberger -- Integrative Sol-Gel Chemistry / M Depardieu, N Kinadjian, D Portehault, R Backov, Clément Sanchez -- Synthetic Self-Assembly Strategies and Methods / Alexandra Zamboulis, Olivier Dautel, Joël JE Moreau -- Processing of Sol-Gel Films from a Top-Down Route / Plinio Innocenzi, Luca Malfatti -- Sol-Gel Precursors / Vadim G Kessler -- Sol-Gel Materials. Nanoparticles and Composites / Guido Kickelbick -- Oxide Powders and Ceramics / Maria Zaharescu, Luminita Predoana -- Thin Film Deposition Techniques / David Grosso, Cédric Boissière, Marco Faustini -- Monolithic Sol-Gel Materials / Raz Gvishi -- Hollow Inorganic Spheres / Atsushi Shimojima -- Sol-Gel Coatings by Electrochemical Deposition / Liang Liu, Daniel Mandler -- Nanofibers and Nanotubes / Il-Doo Kim, Seon-Jin Choi -- Nanoarchitectures by Sol-Gel from Silica and Silicate Building Blocks / Pîlar Aranda, Carolina Belver, Eduardo Ruiz-Hitzky -- Sol-Gel for Metal Organic Frameworks (MOFs) / Kang Liang, Raffaele Ricco, Julien Reboul, Shuhei Furukawa, Paolo Falcaro -- Silica Ionogels and Ionosilicas / Peter Hesemann, Lydie Viau, André Vioux -- Aerogels / Shanyu Zhao, Marina S Manic, Francisco Ruiz-Gonzalez, Matthias M Koebel -- Ordered Mesoporous Sol-Gel Materials: From Molecular Sieves to Crystal-Like Periodic Mesoporous Organosilicas / Sílvia C Nunes, Paulo Almeida, Verónica de Zea Bermudez -- Biomimetic Sol-Gel Materials / Carole Aimé, Thibaud Coradin, Francisco M Fernandes -- Characterization Techniques for Sol-Gel Materials. Solid-State NMR Characterization of Sol-Gel Materials: Recent Advances / Florence Babonneau, Christian Bonhomme -- Time-Resolved Small-Angle X-Ray Scattering / Johan E ten Elshof, Rogier Besselink, Tomasz M Stawski, Hessel L Castricum -- Characterization of Sol-Gel Materials by Optical Spectroscopy Methods / Rui M Almeida, Jian Xu -- Properties and Applications of Sol-Gel Materials: Functionalized Porous Amorphous Solids (Monoliths) / Kazuki Nakanishi -- Sol-Gel Deposition of Ultrathin High- Dielectric Films / An Hardy, Marlies K Van Bael -- Properties. Functional (Meso)Porous Nanostructures / Andrea Feinle, Nicola Hüsing -- Sol-Gel Magnetic Materials / Lucía Gutiérrez, Sabino Veintemillas-Verdaguer, Carlos J Serna, María del Puerto Morales -- Sol-Gel Electroceramic Thin Films / María Lourdes Calza…","author":[{"dropping-particle":"","family":"Levy","given":"David","non-dropping-particle":"","parse-names":false,"suffix":""},{"dropping-particle":"","family":"Zayat","given":"Marcos","non-dropping-particle":"","parse-names":false,"suffix":""}],"container-title":"The Sol-Gel Handbook","id":"ITEM-1","issued":{"date-parts":[["2015"]]},"page":"519-574","title":"Aerogels","type":"chapter","volume":"2"},"uris":["http://www.mendeley.com/documents/?uuid=e00bb87f-7f84-4f20-a266-88017e092051"]}],"mendeley":{"formattedCitation":"&lt;sup&gt;83&lt;/sup&gt;","plainTextFormattedCitation":"83","previouslyFormattedCitation":"&lt;sup&gt;8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83</w:t>
      </w:r>
      <w:r w:rsidRPr="009F7F88">
        <w:rPr>
          <w:color w:val="000000" w:themeColor="text1"/>
        </w:rPr>
        <w:fldChar w:fldCharType="end"/>
      </w:r>
    </w:p>
    <w:p w14:paraId="606BA4A5" w14:textId="3D94DD8B" w:rsidR="00E92F87" w:rsidRPr="009F7F88" w:rsidRDefault="00A9025C" w:rsidP="00E92F87">
      <w:pPr>
        <w:pStyle w:val="RSCB02ArticleText"/>
        <w:ind w:firstLineChars="100" w:firstLine="194"/>
        <w:rPr>
          <w:bCs/>
          <w:i/>
          <w:iCs/>
          <w:color w:val="000000" w:themeColor="text1"/>
        </w:rPr>
      </w:pPr>
      <w:r w:rsidRPr="009F7F88">
        <w:rPr>
          <w:color w:val="000000" w:themeColor="text1"/>
        </w:rPr>
        <w:lastRenderedPageBreak/>
        <w:t>The freeze-drying method is mostly used for drying nanomaterial-based gels, for example, of 0D metal nanoparticles,</w:t>
      </w:r>
      <w:r w:rsidRPr="009F7F88">
        <w:rPr>
          <w:color w:val="000000" w:themeColor="text1"/>
        </w:rPr>
        <w:fldChar w:fldCharType="begin" w:fldLock="1"/>
      </w:r>
      <w:r w:rsidR="00BF34A6" w:rsidRPr="009F7F88">
        <w:rPr>
          <w:color w:val="000000" w:themeColor="text1"/>
        </w:rPr>
        <w:instrText>ADDIN CSL_CITATION {"citationItems":[{"id":"ITEM-1","itemData":{"DOI":"10.1002/anie.201508972","ISSN":"15213773","abstract":"A versatile method to fabricate self-supported aerogels of nanoparticle (NP) building blocks is presented. This approach is based on freezing colloidal NPs and subsequent freeze drying. This means that the colloidal NPs are directly transferred into dry aerogel-like monolithic superstructures without previous lyogelation as would be the case for conventional aerogel and cryogel fabrication methods. The assembly process, based on a physical concept, is highly versatile: cryogelation is applicable for noble metal, metal oxide, and semiconductor NPs, and no impact of the surface chemistry or NP shape on the resulting morphology is observed. Under optimized conditions the shape and volume of the liquid equal those of the resulting aerogels. Also, we show that thin and homogeneous films of the material can be obtained. Furthermore, the physical properties of the aerogels are discussed. A versatile method to fabricate self-supported porous monoliths of extremely low density consisting of nanoparticle (NP) building blocks is presented. Our approach is based on freezing and subsequent freeze drying of aqueous colloidal NPs. The assembly process is highly versatile: cryogelation is applicable for noble metal, metal oxide, and semiconductor NPs, and shaping of the aerogels is easily possible.","author":[{"dropping-particle":"","family":"Freytag","given":"Axel","non-dropping-particle":"","parse-names":false,"suffix":""},{"dropping-particle":"","family":"Sánchez-Paradinas","given":"Sara","non-dropping-particle":"","parse-names":false,"suffix":""},{"dropping-particle":"","family":"Naskar","given":"Suraj","non-dropping-particle":"","parse-names":false,"suffix":""},{"dropping-particle":"","family":"Wendt","given":"Natalja","non-dropping-particle":"","parse-names":false,"suffix":""},{"dropping-particle":"","family":"Colombo","given":"Massimo","non-dropping-particle":"","parse-names":false,"suffix":""},{"dropping-particle":"","family":"Pugliese","given":"Giammarino","non-dropping-particle":"","parse-names":false,"suffix":""},{"dropping-particle":"","family":"Poppe","given":"Jan","non-dropping-particle":"","parse-names":false,"suffix":""},{"dropping-particle":"","family":"Demirci","given":"Cansunur","non-dropping-particle":"","parse-names":false,"suffix":""},{"dropping-particle":"","family":"Kretschmer","given":"Imme","non-dropping-particle":"","parse-names":false,"suffix":""},{"dropping-particle":"","family":"Bahnemann","given":"Detlef W.","non-dropping-particle":"","parse-names":false,"suffix":""},{"dropping-particle":"","family":"Behrens","given":"Peter","non-dropping-particle":"","parse-names":false,"suffix":""},{"dropping-particle":"","family":"Bigall","given":"Nadja C.","non-dropping-particle":"","parse-names":false,"suffix":""}],"container-title":"Angewandte Chemie - International Edition","id":"ITEM-1","issue":"3","issued":{"date-parts":[["2016"]]},"page":"1200-1203","title":"Versatile aerogel fabrication by freezing and subsequent freeze-drying of colloidal nanoparticle solutions","type":"article-journal","volume":"55"},"uris":["http://www.mendeley.com/documents/?uuid=8449b482-d9d5-46b4-a156-99c1b82d1485"]}],"mendeley":{"formattedCitation":"&lt;sup&gt;62&lt;/sup&gt;","plainTextFormattedCitation":"62","previouslyFormattedCitation":"&lt;sup&gt;62&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62</w:t>
      </w:r>
      <w:r w:rsidRPr="009F7F88">
        <w:rPr>
          <w:color w:val="000000" w:themeColor="text1"/>
        </w:rPr>
        <w:fldChar w:fldCharType="end"/>
      </w:r>
      <w:r w:rsidRPr="009F7F88">
        <w:rPr>
          <w:color w:val="000000" w:themeColor="text1"/>
        </w:rPr>
        <w:t xml:space="preserve"> 1D CNC,</w:t>
      </w:r>
      <w:r w:rsidRPr="009F7F88">
        <w:rPr>
          <w:color w:val="000000" w:themeColor="text1"/>
        </w:rPr>
        <w:fldChar w:fldCharType="begin" w:fldLock="1"/>
      </w:r>
      <w:r w:rsidR="004E1277" w:rsidRPr="009F7F88">
        <w:rPr>
          <w:color w:val="000000" w:themeColor="text1"/>
        </w:rPr>
        <w:instrText>ADDIN CSL_CITATION {"citationItems":[{"id":"ITEM-1","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w:instrText>
      </w:r>
      <w:r w:rsidR="004E1277" w:rsidRPr="009F7F88">
        <w:rPr>
          <w:rFonts w:hint="eastAsia"/>
          <w:color w:val="000000" w:themeColor="text1"/>
        </w:rPr>
        <w:instrText>Scientific Reports","id":"ITEM-1","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纤维素纳米晶气凝胶</w:instrText>
      </w:r>
      <w:r w:rsidR="004E1277" w:rsidRPr="009F7F88">
        <w:rPr>
          <w:rFonts w:hint="eastAsia"/>
          <w:color w:val="000000" w:themeColor="text1"/>
        </w:rPr>
        <w:instrText>","page":"8018","title":"Direct Ink Write (DIW) 3D Printed Cellulose Nanocrystal Aerogel Structures","type":"article-journal","volume":"7"},"uris":["http://www</w:instrText>
      </w:r>
      <w:r w:rsidR="004E1277" w:rsidRPr="009F7F88">
        <w:rPr>
          <w:color w:val="000000" w:themeColor="text1"/>
        </w:rPr>
        <w:instrText>.mendeley.com/documents/?uuid=4ba88c7f-8162-4ab1-8f37-372156f301f3"]},{"id":"ITEM-2","itemData":{"DOI":"10.3390/colloids3020046","ISSN":"2504-5377","abstract":"Aerogel objects inspired by plant cell wall components and structures were fabricated using extrusion-based 3D printing at cryogenic temperatures. The printing process combines 3D printing with the alignment of rod-shaped nanoparticles through the freeze-casting of aqueous inks. We have named this method direct cryo writing (DCW) as it encompasses in a single processing step traditional directional freeze casting and the spatial fidelity of 3D printing. DCW is demonstrated with inks that are composed of an aqueous mixture of cellulose nanocrystals (CNCs) and xyloglucan (XG), which are the major building blocks of plant cell walls. Rapid fixation of the inks is achieved through tailored rheological properties and controlled directional freezing. Morphological evaluation revealed the role of ice crystal growth in the alignment of CNCs and XG. The structure of the aerogels changed from organized and tubular to disordered and flakey pores with an increase in XG content. The internal structure of the printed objects mimics the structure of various wood species and can therefore be used to create wood-like structures via additive manufacturing technologies using only renewable wood-based materials.","author":[{"dropping-particle":"","family":"Kam","given":"Doron","non-dropping-particle":"","parse-names":false,"suffix":""},{"dropping-particle":"","family":"Chasnitsky","given":"Michael","non-dropping-particle":"","parse-names":false,"suffix":""},{"dropping-particle":"","family":"Nowogrodski","given":"Chen","non-dropping-particle":"","parse-names":false,"suffix":""},{"dropping-particle":"","family":"Braslavsky","given":"Ido","non-dropping-particle":"","parse-names":false,"suffix":""},{"dropping-particle":"","family":"Abitbol","given":"Tiffany","non-dropping-particle":"","parse-names":false,"suffix":""},{"dropping-particle":"","family":"Magdassi","given":"Shlomo","non-dropping-particle":"","parse-names":false,"suffix":""},{"dropping-particle":"","family":"Shoseyov","given":"Oded","non-dropping-particle":"","parse-names":false,"suffix":""}],"container-title":"Colloids and Interfaces","id":"ITEM-2","issue":"2"</w:instrText>
      </w:r>
      <w:r w:rsidR="004E1277" w:rsidRPr="009F7F88">
        <w:rPr>
          <w:rFonts w:hint="eastAsia"/>
          <w:color w:val="000000" w:themeColor="text1"/>
        </w:rPr>
        <w:instrText>,"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w:instrText>
      </w:r>
      <w:r w:rsidR="004E1277" w:rsidRPr="009F7F88">
        <w:rPr>
          <w:rFonts w:hint="eastAsia"/>
          <w:color w:val="000000" w:themeColor="text1"/>
        </w:rPr>
        <w:instrText>3D</w:instrText>
      </w:r>
      <w:r w:rsidR="004E1277" w:rsidRPr="009F7F88">
        <w:rPr>
          <w:rFonts w:hint="eastAsia"/>
          <w:color w:val="000000" w:themeColor="text1"/>
        </w:rPr>
        <w:instrText>打印对齐的纤维素纳米晶体</w:instrText>
      </w:r>
      <w:r w:rsidR="004E1277" w:rsidRPr="009F7F88">
        <w:rPr>
          <w:rFonts w:hint="eastAsia"/>
          <w:color w:val="000000" w:themeColor="text1"/>
        </w:rPr>
        <w:instrText>\n</w:instrText>
      </w:r>
      <w:r w:rsidR="004E1277" w:rsidRPr="009F7F88">
        <w:rPr>
          <w:rFonts w:hint="eastAsia"/>
          <w:color w:val="000000" w:themeColor="text1"/>
        </w:rPr>
        <w:instrText>受到植物细胞壁的启发，直接进行气凝胶的低温书写</w:instrText>
      </w:r>
      <w:r w:rsidR="004E1277" w:rsidRPr="009F7F88">
        <w:rPr>
          <w:rFonts w:hint="eastAsia"/>
          <w:color w:val="000000" w:themeColor="text1"/>
        </w:rPr>
        <w:instrText>","page":"46","title":"Direct Cryo Writing of Aerogels Via 3D Printing of Aligned Cellulose Nanocrystals Inspired by the Plant Cell Wall","type":"article-journal","vo</w:instrText>
      </w:r>
      <w:r w:rsidR="004E1277" w:rsidRPr="009F7F88">
        <w:rPr>
          <w:color w:val="000000" w:themeColor="text1"/>
        </w:rPr>
        <w:instrText>lume":"3"},"uris":["http://www.mendeley.com/documents/?uuid=08b27e8d-5160-4018-b725-a99a2d9c5d17"]},{"id":"ITEM-3","itemData":{"DOI":"10.1039/c7nr08966j","ISSN":"20403372","abstract":"3-Dimensional (3D) printing provides a unique methodology for the customization of biomedical scaffolds with respect to size, shape, pore structure and pore orientation useful for tissue repair and regeneration. 3D printing was used to fabricate fully bio-based porous scaffolds of a double crosslinked interpenetrating polymer network (IPN) from a hydrogel ink of sodium alginate and gelatin (SA/G) reinforced with cellulose nanocrystals (CNCs). CNCs provided favorable rheological properties required for 3D printing. The 3D printed scaffolds were crosslinked sequentially via covalent and ionic reactions resulting in dimensionally stable hydrogel scaffolds with pore sizes of 80-2125 μm and nanoscaled pore wall roughness (visible from scanning electron microscopy) favorable for cell interaction. The 2D wide angle X-ray scattering studies showed that the nanocrystals orient preferably in the printing direction; the degree of orientation varied between 61-76%. The 3D printing pathways were optimised successfully to achieve 3-dimensional scaffolds (Z axis up to 20 mm) with uniform as well as gradient pore structures. This study demonstrates the potential of 3D printing in developing bio-based scaffolds with controlled pore sizes, gradient pore structures and alignment of nanocrystals for optimal tissue regeneration.","author":[{"dropping-particle":"","family":"Sultan","given":"Sahar","non-dropping-particle":"","parse-names":false,"suffix":""},{"dropping-particle":"","family":"Mathew","given":"Aji P.","non-dropping-particle":"","parse-names":false,"suffix":""}],"container-title":"Nan</w:instrText>
      </w:r>
      <w:r w:rsidR="004E1277" w:rsidRPr="009F7F88">
        <w:rPr>
          <w:rFonts w:hint="eastAsia"/>
          <w:color w:val="000000" w:themeColor="text1"/>
        </w:rPr>
        <w:instrText>oscale","id":"ITEM-3","issue":"9","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纳米晶</w:instrText>
      </w:r>
      <w:r w:rsidR="004E1277" w:rsidRPr="009F7F88">
        <w:rPr>
          <w:rFonts w:hint="eastAsia"/>
          <w:color w:val="000000" w:themeColor="text1"/>
        </w:rPr>
        <w:instrText>CNC</w:instrText>
      </w:r>
      <w:r w:rsidR="004E1277" w:rsidRPr="009F7F88">
        <w:rPr>
          <w:rFonts w:hint="eastAsia"/>
          <w:color w:val="000000" w:themeColor="text1"/>
        </w:rPr>
        <w:instrText>气凝胶，本意不是做气凝胶，但也冷冻干燥做成了气凝胶</w:instrText>
      </w:r>
      <w:r w:rsidR="004E1277" w:rsidRPr="009F7F88">
        <w:rPr>
          <w:rFonts w:hint="eastAsia"/>
          <w:color w:val="000000" w:themeColor="text1"/>
        </w:rPr>
        <w:instrText>\n</w:instrText>
      </w:r>
      <w:r w:rsidR="004E1277" w:rsidRPr="009F7F88">
        <w:rPr>
          <w:rFonts w:hint="eastAsia"/>
          <w:color w:val="000000" w:themeColor="text1"/>
        </w:rPr>
        <w:instrText>组织再生</w:instrText>
      </w:r>
      <w:r w:rsidR="004E1277" w:rsidRPr="009F7F88">
        <w:rPr>
          <w:rFonts w:hint="eastAsia"/>
          <w:color w:val="000000" w:themeColor="text1"/>
        </w:rPr>
        <w:instrText>tissue regeneration","page":"4421-4431","publisher":"Royal Society of Chemistry","title":"3D printed scaffolds with gradient</w:instrText>
      </w:r>
      <w:r w:rsidR="004E1277" w:rsidRPr="009F7F88">
        <w:rPr>
          <w:color w:val="000000" w:themeColor="text1"/>
        </w:rPr>
        <w:instrText xml:space="preserve"> porosity based on a cellulose nanocrystal hydrogel","type":"article-journal","volume":"10"},"uris":["http://www.mendeley.com/documents/?uuid=8c9800fc-1637-4d64-8e4a-a4ed3a4bffe1"]}],"mendeley":{"formattedCitation":"&lt;sup&gt;181,220,221&lt;/sup&gt;","plainTextFormattedCitation":"181,220,221","previouslyFormattedCitation":"&lt;sup&gt;179,218,21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1,220,221</w:t>
      </w:r>
      <w:r w:rsidRPr="009F7F88">
        <w:rPr>
          <w:color w:val="000000" w:themeColor="text1"/>
        </w:rPr>
        <w:fldChar w:fldCharType="end"/>
      </w:r>
      <w:r w:rsidRPr="009F7F88">
        <w:rPr>
          <w:color w:val="000000" w:themeColor="text1"/>
        </w:rPr>
        <w:t xml:space="preserve"> CNF,</w:t>
      </w:r>
      <w:r w:rsidRPr="009F7F88">
        <w:rPr>
          <w:color w:val="000000" w:themeColor="text1"/>
        </w:rPr>
        <w:fldChar w:fldCharType="begin" w:fldLock="1"/>
      </w:r>
      <w:r w:rsidR="004E1277" w:rsidRPr="009F7F88">
        <w:rPr>
          <w:color w:val="000000" w:themeColor="text1"/>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立体光刻法，冷冻干燥</w:instrText>
      </w:r>
      <w:r w:rsidR="004E1277" w:rsidRPr="009F7F88">
        <w:rPr>
          <w:rFonts w:hint="eastAsia"/>
          <w:color w:val="000000" w:themeColor="text1"/>
        </w:rPr>
        <w:instrText>\n</w:instrText>
      </w:r>
      <w:r w:rsidR="004E1277" w:rsidRPr="009F7F88">
        <w:rPr>
          <w:rFonts w:hint="eastAsia"/>
          <w:color w:val="000000" w:themeColor="text1"/>
        </w:rPr>
        <w:instrText>制备聚乙二醇二丙烯酸酯</w:instrText>
      </w:r>
      <w:r w:rsidR="004E1277" w:rsidRPr="009F7F88">
        <w:rPr>
          <w:rFonts w:hint="eastAsia"/>
          <w:color w:val="000000" w:themeColor="text1"/>
        </w:rPr>
        <w:instrText>/</w:instrText>
      </w:r>
      <w:r w:rsidR="004E1277" w:rsidRPr="009F7F88">
        <w:rPr>
          <w:rFonts w:hint="eastAsia"/>
          <w:color w:val="000000" w:themeColor="text1"/>
        </w:rPr>
        <w:instrText>纳米纤维素气凝胶、水凝胶、湿凝胶</w:instrText>
      </w:r>
      <w:r w:rsidR="004E1277" w:rsidRPr="009F7F88">
        <w:rPr>
          <w:rFonts w:hint="eastAsia"/>
          <w:color w:val="000000" w:themeColor="text1"/>
        </w:rPr>
        <w:instrText>\n</w:instrText>
      </w:r>
      <w:r w:rsidR="004E1277" w:rsidRPr="009F7F88">
        <w:rPr>
          <w:rFonts w:hint="eastAsia"/>
          <w:color w:val="000000" w:themeColor="text1"/>
        </w:rPr>
        <w:instrText>用于组织工程（间充质干细胞）</w:instrText>
      </w:r>
      <w:r w:rsidR="004E1277" w:rsidRPr="009F7F88">
        <w:rPr>
          <w:rFonts w:hint="eastAsia"/>
          <w:color w:val="000000" w:themeColor="text1"/>
        </w:rPr>
        <w:instrText>\nFrom Duplicate 2 (A new PEGDA/CNF aerogel-wet hydrogel scaffold fabricated by a two-step method - Sun, Dong; Liu, Wangyu; Tang, Aimin; Guo, Fengjing; Xie, Weigui)\n\n\nFrom Duplicate 2 (A new P</w:instrText>
      </w:r>
      <w:r w:rsidR="004E1277" w:rsidRPr="009F7F88">
        <w:rPr>
          <w:color w:val="000000" w:themeColor="text1"/>
        </w:rPr>
        <w:instrText xml:space="preserve">EGDA/CNF aerogel-wet hydrogel scaffold fabricated by a two-step method - Sun, Dong; Liu, Wangyu; Tang, Aimin; Guo, Fengjing; Xie, Weigui)\n\nFrom Duplicate 2 (A new PEGDA/CNF aerogel-wet hydrogel scaffold fabricated by a two-step method - Sun, Dong; Liu, </w:instrText>
      </w:r>
      <w:r w:rsidR="004E1277" w:rsidRPr="009F7F88">
        <w:rPr>
          <w:rFonts w:hint="eastAsia"/>
          <w:color w:val="000000" w:themeColor="text1"/>
        </w:rPr>
        <w:instrText>Wangyu; Tang, Aimin; Guo, Fengjing; Xie, Weigui)\n\n</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立体光刻法，冷冻干燥</w:instrText>
      </w:r>
      <w:r w:rsidR="004E1277" w:rsidRPr="009F7F88">
        <w:rPr>
          <w:rFonts w:hint="eastAsia"/>
          <w:color w:val="000000" w:themeColor="text1"/>
        </w:rPr>
        <w:instrText>\n</w:instrText>
      </w:r>
      <w:r w:rsidR="004E1277" w:rsidRPr="009F7F88">
        <w:rPr>
          <w:rFonts w:hint="eastAsia"/>
          <w:color w:val="000000" w:themeColor="text1"/>
        </w:rPr>
        <w:instrText>制备聚乙二醇二丙烯酸酯</w:instrText>
      </w:r>
      <w:r w:rsidR="004E1277" w:rsidRPr="009F7F88">
        <w:rPr>
          <w:rFonts w:hint="eastAsia"/>
          <w:color w:val="000000" w:themeColor="text1"/>
        </w:rPr>
        <w:instrText>/</w:instrText>
      </w:r>
      <w:r w:rsidR="004E1277" w:rsidRPr="009F7F88">
        <w:rPr>
          <w:rFonts w:hint="eastAsia"/>
          <w:color w:val="000000" w:themeColor="text1"/>
        </w:rPr>
        <w:instrText>纳米纤维素气凝胶、水凝胶、湿凝胶</w:instrText>
      </w:r>
      <w:r w:rsidR="004E1277" w:rsidRPr="009F7F88">
        <w:rPr>
          <w:rFonts w:hint="eastAsia"/>
          <w:color w:val="000000" w:themeColor="text1"/>
        </w:rPr>
        <w:instrText>\n</w:instrText>
      </w:r>
      <w:r w:rsidR="004E1277" w:rsidRPr="009F7F88">
        <w:rPr>
          <w:rFonts w:hint="eastAsia"/>
          <w:color w:val="000000" w:themeColor="text1"/>
        </w:rPr>
        <w:instrText>用于组织工程（间充质干细胞）</w:instrText>
      </w:r>
      <w:r w:rsidR="004E1277" w:rsidRPr="009F7F88">
        <w:rPr>
          <w:rFonts w:hint="eastAsia"/>
          <w:color w:val="000000" w:themeColor="text1"/>
        </w:rPr>
        <w:instrText>","page":"8092-8101","publisher":"Royal Society of Chemistry","title":"A new PEGDA/CNF aerogel-wet hydrogel scaffold fabricated by a two-step m</w:instrText>
      </w:r>
      <w:r w:rsidR="004E1277" w:rsidRPr="009F7F88">
        <w:rPr>
          <w:color w:val="000000" w:themeColor="text1"/>
        </w:rPr>
        <w:instrText>ethod","type":"article-journal","volume":"15"},"uris":["http://www.mendeley.com/documents/?uuid=63983ca0-5020-4f32-ba58-0f44f5f006cb"]},{"id":"ITEM-2","itemData":{"DOI":"10.1021/acssuschemeng.7b03439","ISSN":"21680485","abstract":"Recent advancements in cellulosic aerogels have been extensive, but the lack of reproducible customization over the aerogel's overall 3D structure has limited their ability to adapt to different application requirements. In this paper, high pressure homogenization and 2,2,6,6-tetramethyl-1-piperidinyloxy (TEMPO) modified cellulose nanofiber (T-CNF) was printed using direct-ink-write (DIW) into customizable 3D structures. After freeze-drying and cross-linking, highly deformable and shape recoverable T-CNF aerogel 3D structures were obtained. The 3D printed parts have a porosity of 98% and density of 26 mg/cm3. Due to their sustainability, biocompatibility, ultralight weight with high porosity, and deformability, the resultant aerogels have great potential for applications in thermal insulation, shock/vibration damping, and tissue engineering. In addition, the 3D printed T-CNF aerogels were templated to impart hydrophobicity and electromechanical properties. The resultant aerogels demonstrated potential for oil/water separation, and electronic related applications.","author":[{"dropping-particle":"","family":"Li","given":"Vincent C.F.","non-dropping-particle":"","parse-names":false,"suffix":""},{"dropping-particle":"","family":"Mulyadi","given":"Arie","non-dropping-particle":"","parse-names":false,"suffix":""},{"dropping-particle":"","family":"Dunn","given":"Conner K.","non-dropping-particle":"","parse-names":false,"suffix":""},{"dropping-particle":"","family":"Deng","given":"Yulin","non-dropping-particle":"","parse-names":false,"suffix":""},{"dropping-particle":"","family":"Qi","given":"H. Jerry","non-dropping-particle":"","parse-names":false,"suffix":""}],"container-title":"ACS Sustainable Chemistry and Engineering","id":"ITEM-2","issue":"2","issued":{"date-parts":[["2018"]]},"n</w:instrText>
      </w:r>
      <w:r w:rsidR="004E1277" w:rsidRPr="009F7F88">
        <w:rPr>
          <w:rFonts w:hint="eastAsia"/>
          <w:color w:val="000000" w:themeColor="text1"/>
        </w:rPr>
        <w:instrText>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纳米纤维气凝胶</w:instrText>
      </w:r>
      <w:r w:rsidR="004E1277" w:rsidRPr="009F7F88">
        <w:rPr>
          <w:rFonts w:hint="eastAsia"/>
          <w:color w:val="000000" w:themeColor="text1"/>
        </w:rPr>
        <w:instrText>\ntissue engineering</w:instrText>
      </w:r>
      <w:r w:rsidR="004E1277" w:rsidRPr="009F7F88">
        <w:rPr>
          <w:rFonts w:hint="eastAsia"/>
          <w:color w:val="000000" w:themeColor="text1"/>
        </w:rPr>
        <w:instrText>组织工程，电机械敏感，水油分离</w:instrText>
      </w:r>
      <w:r w:rsidR="004E1277" w:rsidRPr="009F7F88">
        <w:rPr>
          <w:rFonts w:hint="eastAsia"/>
          <w:color w:val="000000" w:themeColor="text1"/>
        </w:rPr>
        <w:instrText>","page":"2011-2022","title":"Direct Ink Write 3D Printed Cellulose Nanofiber Aerogel Structures with Highly Deformable, Shape Recoverable, and Functionalizable Properties","type":"article-j</w:instrText>
      </w:r>
      <w:r w:rsidR="004E1277" w:rsidRPr="009F7F88">
        <w:rPr>
          <w:color w:val="000000" w:themeColor="text1"/>
        </w:rPr>
        <w:instrText>ournal","volume":"6"},"uris":["http://www.mendeley.com/documents/?uuid=4ec3ef6a-eec8-4793-871a-4c34520c649e"]},{"id":"ITEM-3","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w:instrText>
      </w:r>
      <w:r w:rsidR="004E1277" w:rsidRPr="009F7F88">
        <w:rPr>
          <w:rFonts w:hint="eastAsia"/>
          <w:color w:val="000000" w:themeColor="text1"/>
        </w:rPr>
        <w:instrText>ffix":""}],"container-title":"Advanced Materials","id":"ITEM-3","issue":"1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纤维，炭化，</w:instrText>
      </w:r>
      <w:r w:rsidR="004E1277" w:rsidRPr="009F7F88">
        <w:rPr>
          <w:rFonts w:hint="eastAsia"/>
          <w:color w:val="000000" w:themeColor="text1"/>
        </w:rPr>
        <w:instrText>\n</w:instrText>
      </w:r>
      <w:r w:rsidR="004E1277" w:rsidRPr="009F7F88">
        <w:rPr>
          <w:rFonts w:hint="eastAsia"/>
          <w:color w:val="000000" w:themeColor="text1"/>
        </w:rPr>
        <w:instrText>作为锂金属电池</w:instrText>
      </w:r>
      <w:r w:rsidR="004E1277" w:rsidRPr="009F7F88">
        <w:rPr>
          <w:rFonts w:hint="eastAsia"/>
          <w:color w:val="000000" w:themeColor="text1"/>
        </w:rPr>
        <w:instrText>","page":"1807313","title":"3D Printed High-Performance Lithium Metal Microbatteries Enabled by Nanocellulose</w:instrText>
      </w:r>
      <w:r w:rsidR="004E1277" w:rsidRPr="009F7F88">
        <w:rPr>
          <w:color w:val="000000" w:themeColor="text1"/>
        </w:rPr>
        <w:instrText>","type":"article-journal","volume":"31"},"uris":["http://www.mendeley.com/documents/?uuid=d8edc444-f0c0-4591-92a1-ac9248f97a90"]},{"id":"ITEM-4","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w:instrText>
      </w:r>
      <w:r w:rsidR="004E1277" w:rsidRPr="009F7F88">
        <w:rPr>
          <w:rFonts w:hint="eastAsia"/>
          <w:color w:val="000000" w:themeColor="text1"/>
        </w:rPr>
        <w:instrText>"Yanlin","non-dropping-particle":"","parse-names":false,"suffix":""}],"container-title":"Nano Energy","id":"ITEM-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气凝胶</w:instrText>
      </w:r>
      <w:r w:rsidR="004E1277" w:rsidRPr="009F7F88">
        <w:rPr>
          <w:rFonts w:hint="eastAsia"/>
          <w:color w:val="000000" w:themeColor="text1"/>
        </w:rPr>
        <w:instrText>\n</w:instrText>
      </w:r>
      <w:r w:rsidR="004E1277" w:rsidRPr="009F7F88">
        <w:rPr>
          <w:rFonts w:hint="eastAsia"/>
          <w:color w:val="000000" w:themeColor="text1"/>
        </w:rPr>
        <w:instrText>作为摩擦纳米发电机，用于多功能传感器</w:instrText>
      </w:r>
      <w:r w:rsidR="004E1277" w:rsidRPr="009F7F88">
        <w:rPr>
          <w:rFonts w:hint="eastAsia"/>
          <w:color w:val="000000" w:themeColor="text1"/>
        </w:rPr>
        <w:instrText>","page":"103885","publisher":"Elsevier Ltd","title":"A</w:instrText>
      </w:r>
      <w:r w:rsidR="004E1277" w:rsidRPr="009F7F88">
        <w:rPr>
          <w:color w:val="000000" w:themeColor="text1"/>
        </w:rPr>
        <w:instrText>ll-printed 3D hierarchically structured cellulose aerogel based triboelectric nanogenerator for multi-functional sensors","type":"article-journal","volume":"63"},"uris":["http://www.mendeley.com/documents/?uuid=e693f407-c458-4049-9c0e-d420ff0645ab"]}],"mendeley":{"formattedCitation":"&lt;sup&gt;22,176,218,228&lt;/sup&gt;","plainTextFormattedCitation":"22,176,218,228","previouslyFormattedCitation":"&lt;sup&gt;22,174,216,22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2,176,218,228</w:t>
      </w:r>
      <w:r w:rsidRPr="009F7F88">
        <w:rPr>
          <w:color w:val="000000" w:themeColor="text1"/>
        </w:rPr>
        <w:fldChar w:fldCharType="end"/>
      </w:r>
      <w:r w:rsidRPr="009F7F88">
        <w:rPr>
          <w:color w:val="000000" w:themeColor="text1"/>
        </w:rPr>
        <w:t xml:space="preserve"> and </w:t>
      </w:r>
      <w:r w:rsidR="003F54ED" w:rsidRPr="009F7F88">
        <w:rPr>
          <w:color w:val="000000" w:themeColor="text1"/>
        </w:rPr>
        <w:t>Ag</w:t>
      </w:r>
      <w:r w:rsidRPr="009F7F88">
        <w:rPr>
          <w:color w:val="000000" w:themeColor="text1"/>
        </w:rPr>
        <w:t xml:space="preserve"> nanowires,</w:t>
      </w:r>
      <w:r w:rsidRPr="009F7F88">
        <w:rPr>
          <w:color w:val="000000" w:themeColor="text1"/>
        </w:rPr>
        <w:fldChar w:fldCharType="begin" w:fldLock="1"/>
      </w:r>
      <w:r w:rsidR="004E1277" w:rsidRPr="009F7F88">
        <w:rPr>
          <w:color w:val="000000" w:themeColor="text1"/>
        </w:rPr>
        <w:instrText>ADDIN CSL_CITATION {"citationItems":[{"id":"ITEM-1","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dropping-particle":"","parse-names":false,"suffix":""}],"container-title":"Small","id":"ITEM-1","issue":"38","issued":{</w:instrText>
      </w:r>
      <w:r w:rsidR="004E1277" w:rsidRPr="009F7F88">
        <w:rPr>
          <w:rFonts w:hint="eastAsia"/>
          <w:color w:val="000000" w:themeColor="text1"/>
        </w:rPr>
        <w:instrText>"date-parts":[["2017"]]},"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金属银纳米线气凝胶</w:instrText>
      </w:r>
      <w:r w:rsidR="004E1277" w:rsidRPr="009F7F88">
        <w:rPr>
          <w:rFonts w:hint="eastAsia"/>
          <w:color w:val="000000" w:themeColor="text1"/>
        </w:rPr>
        <w:instrText>\n</w:instrText>
      </w:r>
      <w:r w:rsidR="004E1277" w:rsidRPr="009F7F88">
        <w:rPr>
          <w:rFonts w:hint="eastAsia"/>
          <w:color w:val="000000" w:themeColor="text1"/>
        </w:rPr>
        <w:instrText>可压缩可伸长可变泊松比（从负变到正）</w:instrText>
      </w:r>
      <w:r w:rsidR="004E1277" w:rsidRPr="009F7F88">
        <w:rPr>
          <w:rFonts w:hint="eastAsia"/>
          <w:color w:val="000000" w:themeColor="text1"/>
        </w:rPr>
        <w:instrText>","page":"1701756","title":"3D Printing Hierarchical Silver Nanowire Aerogel with Highly Compressive Resilience and Tensile Elongation through Tunable Poisson's Ratio","type":"art</w:instrText>
      </w:r>
      <w:r w:rsidR="004E1277" w:rsidRPr="009F7F88">
        <w:rPr>
          <w:color w:val="000000" w:themeColor="text1"/>
        </w:rPr>
        <w:instrText xml:space="preserve">icle-journal","volume":"13"},"uris":["http://www.mendeley.com/documents/?uuid=e6705bbd-552b-440c-802d-aebf688a7c53"]},{"id":"ITEM-2","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w:instrText>
      </w:r>
      <w:r w:rsidR="004E1277" w:rsidRPr="009F7F88">
        <w:rPr>
          <w:rFonts w:hint="eastAsia"/>
          <w:color w:val="000000" w:themeColor="text1"/>
        </w:rPr>
        <w:instrText>,"given":"Yongsheng","non-dropping-particle":"","parse-names":false,"suffix":""}],"container-title":"Nanoscale","id":"ITEM-2","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page":"2</w:instrText>
      </w:r>
      <w:r w:rsidR="004E1277" w:rsidRPr="009F7F88">
        <w:rPr>
          <w:color w:val="000000" w:themeColor="text1"/>
        </w:rPr>
        <w:instrText>0096-20107","publisher":"Royal Society of Chemistry","title":"A general gelation strategy for 1D nanowires: Dynamically stable functional gels for 3D printing flexible electronics","type":"article-journal","volume":"10"},"uris":["http://www.mendeley.com/documents/?uuid=b89f384e-3545-455e-9386-700264fc82da"]}],"mendeley":{"formattedCitation":"&lt;sup&gt;54,217&lt;/sup&gt;","plainTextFormattedCitation":"54,217","previouslyFormattedCitation":"&lt;sup&gt;54,21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54,217</w:t>
      </w:r>
      <w:r w:rsidRPr="009F7F88">
        <w:rPr>
          <w:color w:val="000000" w:themeColor="text1"/>
        </w:rPr>
        <w:fldChar w:fldCharType="end"/>
      </w:r>
      <w:r w:rsidRPr="009F7F88">
        <w:rPr>
          <w:color w:val="000000" w:themeColor="text1"/>
        </w:rPr>
        <w:t xml:space="preserve"> 2D graphene,</w:t>
      </w:r>
      <w:r w:rsidRPr="009F7F88">
        <w:rPr>
          <w:color w:val="000000" w:themeColor="text1"/>
        </w:rPr>
        <w:fldChar w:fldCharType="begin" w:fldLock="1"/>
      </w:r>
      <w:r w:rsidR="004E1277" w:rsidRPr="009F7F88">
        <w:rPr>
          <w:color w:val="000000" w:themeColor="text1"/>
        </w:rPr>
        <w:instrText>ADDIN CSL_CITATION {"citationItems":[{"id":"ITEM-1","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y":"Saiz","given":"Eduardo","non-dropping-particle":"","parse-names":false,"suffix":</w:instrText>
      </w:r>
      <w:r w:rsidR="004E1277" w:rsidRPr="009F7F88">
        <w:rPr>
          <w:rFonts w:hint="eastAsia"/>
          <w:color w:val="000000" w:themeColor="text1"/>
        </w:rPr>
        <w:instrText>""}],"container-title":"ACS Applied Materials and Interfaces","id":"ITEM-1","issue":"42","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F127</w:instrText>
      </w:r>
      <w:r w:rsidR="004E1277" w:rsidRPr="009F7F88">
        <w:rPr>
          <w:rFonts w:hint="eastAsia"/>
          <w:color w:val="000000" w:themeColor="text1"/>
        </w:rPr>
        <w:instrText>热敏油墨</w:instrText>
      </w:r>
      <w:r w:rsidR="004E1277" w:rsidRPr="009F7F88">
        <w:rPr>
          <w:rFonts w:hint="eastAsia"/>
          <w:color w:val="000000" w:themeColor="text1"/>
        </w:rPr>
        <w:instrText>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还原化学改性石墨烯气凝胶</w:instrText>
      </w:r>
      <w:r w:rsidR="004E1277" w:rsidRPr="009F7F88">
        <w:rPr>
          <w:rFonts w:hint="eastAsia"/>
          <w:color w:val="000000" w:themeColor="text1"/>
        </w:rPr>
        <w:instrText>/</w:instrText>
      </w:r>
      <w:r w:rsidR="004E1277" w:rsidRPr="009F7F88">
        <w:rPr>
          <w:rFonts w:hint="eastAsia"/>
          <w:color w:val="000000" w:themeColor="text1"/>
        </w:rPr>
        <w:instrText>铜电极</w:instrText>
      </w:r>
      <w:r w:rsidR="004E1277" w:rsidRPr="009F7F88">
        <w:rPr>
          <w:rFonts w:hint="eastAsia"/>
          <w:color w:val="000000" w:themeColor="text1"/>
        </w:rPr>
        <w:instrText>\n</w:instrText>
      </w:r>
      <w:r w:rsidR="004E1277" w:rsidRPr="009F7F88">
        <w:rPr>
          <w:rFonts w:hint="eastAsia"/>
          <w:color w:val="000000" w:themeColor="text1"/>
        </w:rPr>
        <w:instrText>能源存储应用</w:instrText>
      </w:r>
      <w:r w:rsidR="004E1277" w:rsidRPr="009F7F88">
        <w:rPr>
          <w:rFonts w:hint="eastAsia"/>
          <w:color w:val="000000" w:themeColor="text1"/>
        </w:rPr>
        <w:instrText>","page":"37136-37145","title":"Multimaterial 3D Printing of Graphene-Based E</w:instrText>
      </w:r>
      <w:r w:rsidR="004E1277" w:rsidRPr="009F7F88">
        <w:rPr>
          <w:color w:val="000000" w:themeColor="text1"/>
        </w:rPr>
        <w:instrText>lectrodes for Electrochemical Energy Storage Using Thermoresponsive Inks","type":"article-journal","volume":"9"},"uris":["http://www.mendeley.com/documents/?uuid=027e3dc5-8906-4035-bcaf-d90ad3da3390"]},{"id":"ITEM-2","itemData":{"DOI":"10.1038/s41467-017-02580-3","ISSN":"20411723","abstract":"It is difficult to achieve high efficiency production of hydrophobic graphene by liquid phase exfoliation due to its poor dispersibility and the tendency of graphene sheets to undergo π-π stacking. Here, we report a water-phase, non-dispersion exfoliation method to produce highly crystalline graphene flakes, which can be stored in the form of a concentrated slurry (50 mg mL -1 ) or filter cake for months without the risk of re-stacking. The as-exfoliated graphene slurry can be directly used for 3D printing, as well as fabricating conductive graphene aerogels and graphene-polymer composites, thus avoiding the use of copious quantities of organic solvents and lowering the manufacturing cost. This non-dispersion strategy paves the way for the cost-effective and environmentally friendly production of graphene-based materials.","author":[{"dropping-particle":"","family":"Dong","given":"Lei","non-dropping-particle":"","parse-names":false,"suffix":""},{"dropping-particle":"","family":"Chen","given":"Zhongxin","non-dropping-particle":"","parse-names":false,"suffix":""},{"dropping-particle":"","family":"Zhao","given":"Xiaoxu","non-dropping-particle":"","parse-names":false,"suffix":""},{"dropping-particle":"","family":"Ma","given":"Jianhua","non-dropping-particle":"","parse-names":false,"suffix":""},{"dropping-particle":"","family":"Lin","given":"Shan","non-dropping-particle":"","parse-names":false,"suffix":""},{"dropping-particle":"","family":"Li","given":"Mengxiong","non-dropping-particle":"","parse-names":false,"suffix":""},{"dropping-particle":"","family":"Bao","given":"Yang","non-dropping-particle":"","parse-names":false,"suffix":""},{"dropping-particle":"","family":"Chu","given":"Leiqiang","non-dropping-particle":"","parse-names":false,"suffix":""},{"dropping-particle":"","family":"Leng","given":"Kai","non-dropping-particle":"","parse-names":false,"suffix":""},{"dropping-particle":"","family":"Lu","given":"Hongbin","non-dropping-particle":"","parse-names":false,"suffix":</w:instrText>
      </w:r>
      <w:r w:rsidR="004E1277" w:rsidRPr="009F7F88">
        <w:rPr>
          <w:rFonts w:hint="eastAsia"/>
          <w:color w:val="000000" w:themeColor="text1"/>
        </w:rPr>
        <w:instrText>""},{"dropping-particle":"","family":"Loh","given":"Kian Ping","non-dropping-particle":"","parse-names":false,"suffix":""}],"container-title":"Nature Communications","id":"ITEM-2","issue":"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非分散法制备高浓度石墨烯水溶液，明确“为</w:instrText>
      </w:r>
      <w:r w:rsidR="004E1277" w:rsidRPr="009F7F88">
        <w:rPr>
          <w:rFonts w:hint="eastAsia"/>
          <w:color w:val="000000" w:themeColor="text1"/>
        </w:rPr>
        <w:instrText>3D</w:instrText>
      </w:r>
      <w:r w:rsidR="004E1277" w:rsidRPr="009F7F88">
        <w:rPr>
          <w:rFonts w:hint="eastAsia"/>
          <w:color w:val="000000" w:themeColor="text1"/>
        </w:rPr>
        <w:instrText>打印石墨烯气凝胶做准备”，已经</w:instrText>
      </w:r>
      <w:r w:rsidR="004E1277" w:rsidRPr="009F7F88">
        <w:rPr>
          <w:rFonts w:hint="eastAsia"/>
          <w:color w:val="000000" w:themeColor="text1"/>
        </w:rPr>
        <w:instrText>3D</w:instrText>
      </w:r>
      <w:r w:rsidR="004E1277" w:rsidRPr="009F7F88">
        <w:rPr>
          <w:rFonts w:hint="eastAsia"/>
          <w:color w:val="000000" w:themeColor="text1"/>
        </w:rPr>
        <w:instrText>打印</w:instrText>
      </w:r>
      <w:r w:rsidR="004E1277" w:rsidRPr="009F7F88">
        <w:rPr>
          <w:rFonts w:hint="eastAsia"/>
          <w:color w:val="000000" w:themeColor="text1"/>
        </w:rPr>
        <w:instrText>","page":"76","publisher":"Springer US","title":"A non-dispersion strategy for large-scale production of ultra-high concentration graphene slurries in water","type":"article-journal","volume":"9"},"uris":["http://www.mendeley.com/</w:instrText>
      </w:r>
      <w:r w:rsidR="004E1277" w:rsidRPr="009F7F88">
        <w:rPr>
          <w:color w:val="000000" w:themeColor="text1"/>
        </w:rPr>
        <w:instrText>documents/?uuid=4565e9e6-9cbd-4353-ac7c-c65da8f2f42d"]}],"mendeley":{"formattedCitation":"&lt;sup&gt;231,257&lt;/sup&gt;","plainTextFormattedCitation":"231,257","previouslyFormattedCitation":"&lt;sup&gt;229,25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1,257</w:t>
      </w:r>
      <w:r w:rsidRPr="009F7F88">
        <w:rPr>
          <w:color w:val="000000" w:themeColor="text1"/>
        </w:rPr>
        <w:fldChar w:fldCharType="end"/>
      </w:r>
      <w:r w:rsidRPr="009F7F88">
        <w:rPr>
          <w:color w:val="000000" w:themeColor="text1"/>
        </w:rPr>
        <w:t xml:space="preserve"> and GO.</w:t>
      </w:r>
      <w:r w:rsidRPr="009F7F88">
        <w:rPr>
          <w:color w:val="000000" w:themeColor="text1"/>
        </w:rPr>
        <w:fldChar w:fldCharType="begin" w:fldLock="1"/>
      </w:r>
      <w:r w:rsidR="004E1277" w:rsidRPr="009F7F88">
        <w:rPr>
          <w:color w:val="000000" w:themeColor="text1"/>
        </w:rPr>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004E1277" w:rsidRPr="009F7F88">
        <w:rPr>
          <w:rFonts w:hint="eastAsia"/>
          <w:color w:val="000000" w:themeColor="text1"/>
        </w:rPr>
        <w:instrText>unctional Materials","id":"ITEM-1","issue":"19","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ABS</w:instrText>
      </w:r>
      <w:r w:rsidR="004E1277" w:rsidRPr="009F7F88">
        <w:rPr>
          <w:rFonts w:hint="eastAsia"/>
          <w:color w:val="000000" w:themeColor="text1"/>
        </w:rPr>
        <w:instrText>树脂模板，灌注</w:instrText>
      </w:r>
      <w:r w:rsidR="004E1277" w:rsidRPr="009F7F88">
        <w:rPr>
          <w:rFonts w:hint="eastAsia"/>
          <w:color w:val="000000" w:themeColor="text1"/>
        </w:rPr>
        <w:instrText>GO</w:instrText>
      </w:r>
      <w:r w:rsidR="004E1277" w:rsidRPr="009F7F88">
        <w:rPr>
          <w:rFonts w:hint="eastAsia"/>
          <w:color w:val="000000" w:themeColor="text1"/>
        </w:rPr>
        <w:instrText>，冷冻干燥、脱模，热还原</w:instrText>
      </w:r>
      <w:r w:rsidR="004E1277" w:rsidRPr="009F7F88">
        <w:rPr>
          <w:rFonts w:hint="eastAsia"/>
          <w:color w:val="000000" w:themeColor="text1"/>
        </w:rPr>
        <w:instrText>\n</w:instrText>
      </w:r>
      <w:r w:rsidR="004E1277" w:rsidRPr="009F7F88">
        <w:rPr>
          <w:rFonts w:hint="eastAsia"/>
          <w:color w:val="000000" w:themeColor="text1"/>
        </w:rPr>
        <w:instrText>石墨烯气凝胶蜂窝</w:instrText>
      </w:r>
      <w:r w:rsidR="004E1277" w:rsidRPr="009F7F88">
        <w:rPr>
          <w:rFonts w:hint="eastAsia"/>
          <w:color w:val="000000" w:themeColor="text1"/>
        </w:rPr>
        <w:instrText>\n</w:instrText>
      </w:r>
      <w:r w:rsidR="004E1277" w:rsidRPr="009F7F88">
        <w:rPr>
          <w:rFonts w:hint="eastAsia"/>
          <w:color w:val="000000" w:themeColor="text1"/>
        </w:rPr>
        <w:instrText>作为可弯曲发光器件</w:instrText>
      </w:r>
      <w:r w:rsidR="004E1277" w:rsidRPr="009F7F88">
        <w:rPr>
          <w:rFonts w:hint="eastAsia"/>
          <w:color w:val="000000" w:themeColor="text1"/>
        </w:rPr>
        <w:instrText>","page":"1707043","title":"An Ultralight Graphene Honeycomb Sandwich for Stretchable Light-Emitting Displays",</w:instrText>
      </w:r>
      <w:r w:rsidR="004E1277" w:rsidRPr="009F7F88">
        <w:rPr>
          <w:color w:val="000000" w:themeColor="text1"/>
        </w:rPr>
        <w:instrText>"type":"article-journal","volume":"28"},"uris":["http://www.mendeley.com/documents/?uuid=cc804ceb-053a-40e2-8d2f-bc39b486e0f1"]},{"id":"ITEM-2","itemData":{"DOI":"10.1016/j.nanoen.2019.104124","ISSN":"22112855","author":[{"dropping-particle":"","family":"Ma","given":"Chenxiang","non-dropping-particle":"","parse-names":false,"suffix":""},{"dropping-particle":"","family":"Wang","given":"Ruoxing","non-dropping-particle":"","parse-names":false,"suffix":""},{"dropping-particle":"","family":"Tetik","given":"Halil","non-dropping-particle":"","parse-names":false,"suffix":""},{"dropping-particle":"","family":"Gao","given":"Shengjie","non-dropping-particle":"","parse-names":false,"suffix":""},{"dropping-particle":"","family":"Wu","given":"Min","non-dropping-particle":"","parse-names":false,"suffix":""},{"dropping-particle":"","family":"Tang","given":"Zhiyuan","non-dropping-particle":"","parse-names":false,"suffix":""},{"dropping-particle":"","family":"Lin","given":"Dong","non-dropping-particle":"","parse-names":false,"suffix":""},{"dropping-particle":"","family":"Ding","given":"Dong","non-dropping-particle":"","parse-names":false,"suffix":""},{"dropping-particle":"","family":"Wu","given":"Wenzhuo","non-dropping-particle":"","parse-names":false,"suffix":""}],"contai</w:instrText>
      </w:r>
      <w:r w:rsidR="004E1277" w:rsidRPr="009F7F88">
        <w:rPr>
          <w:rFonts w:hint="eastAsia"/>
          <w:color w:val="000000" w:themeColor="text1"/>
        </w:rPr>
        <w:instrText>ner-title":"Nano Energy","id":"ITEM-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锰</w:instrText>
      </w:r>
      <w:r w:rsidR="004E1277" w:rsidRPr="009F7F88">
        <w:rPr>
          <w:rFonts w:hint="eastAsia"/>
          <w:color w:val="000000" w:themeColor="text1"/>
        </w:rPr>
        <w:instrText>-</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电极</w:instrText>
      </w:r>
      <w:r w:rsidR="004E1277" w:rsidRPr="009F7F88">
        <w:rPr>
          <w:rFonts w:hint="eastAsia"/>
          <w:color w:val="000000" w:themeColor="text1"/>
        </w:rPr>
        <w:instrText>","page":"104124","publisher":"Elsevier Ltd","title":"Hybrid nanomanufacturing of mixed-dimensional manganese oxide/graphene aerogel macroporous</w:instrText>
      </w:r>
      <w:r w:rsidR="004E1277" w:rsidRPr="009F7F88">
        <w:rPr>
          <w:color w:val="000000" w:themeColor="text1"/>
        </w:rPr>
        <w:instrText xml:space="preserve"> hierarchy for ultralight efficient supercapacitor electrodes in self-powered ubiquitous nanosystems","type":"article-journal","volume":"66"},"uris":["http://www.mendeley.com/documents/?uuid=de238bef-b45f-4929-b645-8d1c06b9d406"]},{"id":"ITEM-3","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w:instrText>
      </w:r>
      <w:r w:rsidR="004E1277" w:rsidRPr="009F7F88">
        <w:rPr>
          <w:rFonts w:hint="eastAsia"/>
          <w:color w:val="000000" w:themeColor="text1"/>
        </w:rPr>
        <w:instrText>"parse-names":false,"suffix":""},{"dropping-particle":"","family":"Li","given":"Jun","non-dropping-particle":"","parse-names":false,"suffix":""}],"container-title":"Materials and Design","id":"ITEM-3","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MoS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钠离子电池阳极</w:instrText>
      </w:r>
      <w:r w:rsidR="004E1277" w:rsidRPr="009F7F88">
        <w:rPr>
          <w:rFonts w:hint="eastAsia"/>
          <w:color w:val="000000" w:themeColor="text1"/>
        </w:rPr>
        <w:instrText>","page":"107689","publisher":"The Authors","title":"3D printing of hybrid MoS2-graphene aerogels as highly porous electrode materials for sodium ion battery anodes","type":"article-journal","volume":"170"},"uris":["http://www.mende</w:instrText>
      </w:r>
      <w:r w:rsidR="004E1277" w:rsidRPr="009F7F88">
        <w:rPr>
          <w:color w:val="000000" w:themeColor="text1"/>
        </w:rPr>
        <w:instrText>ley.com/documents/?uuid=4768fe48-bba9-470c-ae71-63f2976280f3"]},{"id":"ITEM-4","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w:instrText>
      </w:r>
      <w:r w:rsidR="004E1277" w:rsidRPr="009F7F88">
        <w:rPr>
          <w:rFonts w:hint="eastAsia"/>
          <w:color w:val="000000" w:themeColor="text1"/>
        </w:rPr>
        <w:instrText>ffix":""},{"dropping-particle":"","family":"Worsley","given":"Marcus A.","non-dropping-particle":"","parse-names":false,"suffix":""}],"container-title":"Materials Horizons","id":"ITEM-4","issue":"6","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光致聚合</w:instrText>
      </w:r>
      <w:r w:rsidR="004E1277" w:rsidRPr="009F7F88">
        <w:rPr>
          <w:rFonts w:hint="eastAsia"/>
          <w:color w:val="000000" w:themeColor="text1"/>
        </w:rPr>
        <w:instrText>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打印精细度比其他方法提高</w:instrText>
      </w:r>
      <w:r w:rsidR="004E1277" w:rsidRPr="009F7F88">
        <w:rPr>
          <w:rFonts w:hint="eastAsia"/>
          <w:color w:val="000000" w:themeColor="text1"/>
        </w:rPr>
        <w:instrText>1</w:instrText>
      </w:r>
      <w:r w:rsidR="004E1277" w:rsidRPr="009F7F88">
        <w:rPr>
          <w:rFonts w:hint="eastAsia"/>
          <w:color w:val="000000" w:themeColor="text1"/>
        </w:rPr>
        <w:instrText>个数量级</w:instrText>
      </w:r>
      <w:r w:rsidR="004E1277" w:rsidRPr="009F7F88">
        <w:rPr>
          <w:rFonts w:hint="eastAsia"/>
          <w:color w:val="000000" w:themeColor="text1"/>
        </w:rPr>
        <w:instrText>","page":"1035-1041","publisher":"Royal Society of Chemistry","title":"Additive manufacturing of complex micro-architected graphene aerogels","type":"article-journal","volume":"5"},"uris":["http://www.mendeley.com/documents/?uuid=3</w:instrText>
      </w:r>
      <w:r w:rsidR="004E1277" w:rsidRPr="009F7F88">
        <w:rPr>
          <w:color w:val="000000" w:themeColor="text1"/>
        </w:rPr>
        <w:instrText>e5a6833-ba2c-4f34-bd3c-2b0dc8a92139"]},{"id":"ITEM-5","itemData":{"DOI":"10.1016/j.jmat.2018.11.009","ISSN":"23528486","abstract":"As one of the most important micro energy storage devices (MESDs), graphene-based micro-supercapacitors (G-MSCs) possess the advantages of excellent flexibility, long cycle life, affordability and high reliability. In most cases, constructing three-dimensional (3D) graphene networks is widely utilized to promote the permeation of electrolyte and enhance the utilization of active materials. In this work, conventional freeze-drying process is utilized in the fabrication of G-MSCs to constitute 3D interconnected networks micro-electrodes, and further by regulating the composition of inks, carbon spheres (CSs) at different mass loadings are introduced into the graphene scaffolds to further increase the active sites of the micro-electrodes. The fabricated all carbon-based MSC with the optimal mass loading of CSs (0.406 mg cm−2) exhibits a high specific areal capacitance of 17.01 mF cm−2 at the scan rate of 10 mV s−1 and a capacitance retention of 93.14% after 10000 cycles at the scan rate of 500 mV s−1. The proposed microfabrication process is facile and fully compatible with modern microtechnologies and will be highly suitable for large-scale production and integration.","author":[{"dropping-particle":"","family":"Chen","given":"Yiming","non-dropping-particle":"","parse-names":false,"suffix":""},{"dropping-particle":"","family":"Guo","given":"Minghao","non-dropping-particle":"","parse-names":false,"suffix":""},{"dropping-particle":"","family":"He","given":"Liang","non-dropping-particle":"","parse-names":false,"suffix":""},{"dropping-particle":"","family":"Yang","given":"Wei","non-dropping-particle":"","parse-names":false,"suffix":""},{"dropping-particle":"","family":"Xu","given":"Lin","non-dropping-particle":"","parse-names":false,"suffix":""},{"dropping-particle":"","family":"Meng","given":"Jiashen","non-dropping-particle":"","parse-names":false,"suffix":""},{"dropping-particle":"","family":"Tian","given":"Xiaocong","non-dropping-particle":"","parse-names":false,"suffix":""},{"dropping-particle":"","family":"Ma","given":"Xinyu","non-dropping-particle":"","parse-names":false,"suffix":""},{"dropping-particle":"","family":"Yu","given":"Qiang","non-dropping-particle":"","parse-names":false,"suffix":""},{"dropping-particle":"","family":"Yang","given":"Kaichun","non-dropping-particle":"","parse-names":false,"suffix":""},{"dropping-particle":"","family":"Hong","given":"Xufeng","non-dropping-particle":"","parse-names":false,"suffix":""},{"dropping-particle":"","family":"Mai","given":"Liqiang","non-dropping-particle":"","parse-names":false,"suffix":""}],"container-title":"Journal of Materiomics","id":"ITEM-5","issue":"2","issued":{"date-p</w:instrText>
      </w:r>
      <w:r w:rsidR="004E1277" w:rsidRPr="009F7F88">
        <w:rPr>
          <w:rFonts w:hint="eastAsia"/>
          <w:color w:val="000000" w:themeColor="text1"/>
        </w:rPr>
        <w:instrText>arts":[["2019"]]},"note":"</w:instrText>
      </w:r>
      <w:r w:rsidR="004E1277" w:rsidRPr="009F7F88">
        <w:rPr>
          <w:rFonts w:hint="eastAsia"/>
          <w:color w:val="000000" w:themeColor="text1"/>
        </w:rPr>
        <w:instrText>已加，加至石墨烯气凝胶中，暂不放到综述中（影响因子不高）</w:instrText>
      </w:r>
      <w:r w:rsidR="004E1277" w:rsidRPr="009F7F88">
        <w:rPr>
          <w:rFonts w:hint="eastAsia"/>
          <w:color w:val="000000" w:themeColor="text1"/>
        </w:rPr>
        <w:instrText>\n</w:instrText>
      </w:r>
      <w:r w:rsidR="004E1277" w:rsidRPr="009F7F88">
        <w:rPr>
          <w:rFonts w:hint="eastAsia"/>
          <w:color w:val="000000" w:themeColor="text1"/>
        </w:rPr>
        <w:instrText>用墨水</w:instrText>
      </w:r>
      <w:r w:rsidR="004E1277" w:rsidRPr="009F7F88">
        <w:rPr>
          <w:rFonts w:hint="eastAsia"/>
          <w:color w:val="000000" w:themeColor="text1"/>
        </w:rPr>
        <w:instrText>ink</w:instrText>
      </w:r>
      <w:r w:rsidR="004E1277" w:rsidRPr="009F7F88">
        <w:rPr>
          <w:rFonts w:hint="eastAsia"/>
          <w:color w:val="000000" w:themeColor="text1"/>
        </w:rPr>
        <w:instrText>这个词但无打印，只有</w:instrText>
      </w:r>
      <w:r w:rsidR="004E1277" w:rsidRPr="009F7F88">
        <w:rPr>
          <w:rFonts w:hint="eastAsia"/>
          <w:color w:val="000000" w:themeColor="text1"/>
        </w:rPr>
        <w:instrText>injecting</w:instrText>
      </w:r>
      <w:r w:rsidR="004E1277" w:rsidRPr="009F7F88">
        <w:rPr>
          <w:rFonts w:hint="eastAsia"/>
          <w:color w:val="000000" w:themeColor="text1"/>
        </w:rPr>
        <w:instrText>和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w:instrText>
      </w:r>
      <w:r w:rsidR="004E1277" w:rsidRPr="009F7F88">
        <w:rPr>
          <w:rFonts w:hint="eastAsia"/>
          <w:color w:val="000000" w:themeColor="text1"/>
        </w:rPr>
        <w:instrText>炭球作为超级电容器</w:instrText>
      </w:r>
      <w:r w:rsidR="004E1277" w:rsidRPr="009F7F88">
        <w:rPr>
          <w:rFonts w:hint="eastAsia"/>
          <w:color w:val="000000" w:themeColor="text1"/>
        </w:rPr>
        <w:instrText>","page":"303-312","publisher":"Elsevier Ltd","title":"Scalable microfabrication of three-dimensional porous interconnected graphene scaffolds with car</w:instrText>
      </w:r>
      <w:r w:rsidR="004E1277" w:rsidRPr="009F7F88">
        <w:rPr>
          <w:color w:val="000000" w:themeColor="text1"/>
        </w:rPr>
        <w:instrText>bon spheres for high-performance all carbon-based micro-supercapacitors","type":"article-journal","volume":"5"},"uris":["http://www.mendeley.com/documents/?uuid=f008aafe-3432-4fd0-b544-5b4a41679043"]},{"id":"ITEM-6","itemData":{"DOI":"10.1021/acsami.7b12892","ISSN":"19448252","abstract":"Exploring 3D printing in the field of sodium-ion batteries is a great challenge since conventionally inks cause unavoidably compact filaments or frameworks, which significantly hamper the infiltration of electrolyte and diffusion of big-size sodium ions (1.02 Å), resulting in low reversible capacities. Here, new hierarchical porous frameworks are 3D printed for sodium storage by employing well-designed GO-contained inks. The resultant frameworks possess continuous filaments, hierarchical multihole gridding. Such distinct properties render these frameworks able to facilitate the fast transportation of both sodium ion and electron. As a result, 3D-printed hierarchical porous frameworks reveal the high specific capacity as well as rate performance and periodic steadiness for up to 900 cycles for sodium storage.","author":[{"dropping-particle":"","family":"Ding","given":"Junwei","non-dropping-particle":"","parse-names":false,"suffix":""},{"dropping-particle":"","family":"Shen","given":"Kai","non-dropping-particle":"","parse-names":false,"suffix":""},{"dropping-particle":"","family":"Du","given":"Zhiguo","non-dropping-particle":"","parse-names":false,"suffix":""},{"dropping-particle":"","family":"Li","given":"Bin","non-dropping-particle":"","parse-names":false,"suffix":""},{"dropping-particle":"","family":"Yang","given":"Shubin","non-dropping-particle":"","parse-names":false,"suffix":""}],"container-title":"ACS Applied Materials and Interfaces","id":"ITEM-6","issue":"48","issu</w:instrText>
      </w:r>
      <w:r w:rsidR="004E1277" w:rsidRPr="009F7F88">
        <w:rPr>
          <w:rFonts w:hint="eastAsia"/>
          <w:color w:val="000000" w:themeColor="text1"/>
        </w:rPr>
        <w:instrText>ed":{"date-parts":[["2017"]]},"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无气凝胶字眼，但是采用冷冻干燥氧化石墨烯</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3D</w:instrText>
      </w:r>
      <w:r w:rsidR="004E1277" w:rsidRPr="009F7F88">
        <w:rPr>
          <w:rFonts w:hint="eastAsia"/>
          <w:color w:val="000000" w:themeColor="text1"/>
        </w:rPr>
        <w:instrText>多孔框架</w:instrText>
      </w:r>
      <w:r w:rsidR="004E1277" w:rsidRPr="009F7F88">
        <w:rPr>
          <w:rFonts w:hint="eastAsia"/>
          <w:color w:val="000000" w:themeColor="text1"/>
        </w:rPr>
        <w:instrText>\n</w:instrText>
      </w:r>
      <w:r w:rsidR="004E1277" w:rsidRPr="009F7F88">
        <w:rPr>
          <w:rFonts w:hint="eastAsia"/>
          <w:color w:val="000000" w:themeColor="text1"/>
        </w:rPr>
        <w:instrText>钠离子电池</w:instrText>
      </w:r>
      <w:r w:rsidR="004E1277" w:rsidRPr="009F7F88">
        <w:rPr>
          <w:rFonts w:hint="eastAsia"/>
          <w:color w:val="000000" w:themeColor="text1"/>
        </w:rPr>
        <w:instrText>","page":"41871-41877","title":"3D-Printed Hierarchical Porous Frameworks for Sodium Storage","type":"article-journal","volume":"9"},"uris":["http://www.mendeley.com/do</w:instrText>
      </w:r>
      <w:r w:rsidR="004E1277" w:rsidRPr="009F7F88">
        <w:rPr>
          <w:color w:val="000000" w:themeColor="text1"/>
        </w:rPr>
        <w:instrText>cuments/?uuid=156eda51-552d-44f5-be93-a338f69b0f23"]},{"id":"ITEM-7","itemData":{"DOI":"10.1039/c8ta09062a","ISSN":"20507496","abstract":"Graphene aerogel has attracted great attention due to its unique properties in solar vapor generation for water purification and desalination. However, many challenges remain in promoting their development and practical application, such as scalable fabrication and facile use in a large area of water. Herein, we report a simple self-assembly approach to prepare onion-like graphene aerogel beads on a millimeter scale. The floatable, low-density graphene aerogel beads are used to promote water evaporation under non-concentrated illumination for the first time. MoS 2 microflakes with a strong light absorption capability in the visible and near-infrared regions are incorporated to form hybrid beads with a much enhanced water evaporation performance. A record steam generation efficiency of 74% is obtained under illumination of only 0.5 kW m -2 with a single layer of hybrid beads, corresponding to a remarkable evaporation rate of 0.54 kg m -2 h -1 . When scaled up to a 0.05 m 2 active area in a home-made solar water still for use in an outdoor environment, the hybrid beads are easily dispersed on the water surface by self-spreading action. Their freshwater generation rate is about 2.0 L m -2 day -1 on a typical spring day in Hong Kong, which is sufficient to satisfy the daily drinking needs of a person. By simultaneously addressing both the requirements of high-efficiency operation and facile fabrication, the graphene aerogel beads developed in this study may offer a viable solution for drinking water problems in water-stressed regions.","author":[{"dropping-particle":"","family":"Feng","given":"Xiaming","non-dropping-particle":"","parse-names":false,"suffix":""},{"dropping-particle":"","family":"Zhao","given":"Jinliang","non-dropping-particle":"","parse-names":false,"suffix":""},{"dropping-particle":"","family":"Sun","given":"Dawei","non-dropping-particle":"","parse-names":false,"suffix":""},{"dropping-particle":"","family":"Shanmugam","given":"Logesh","non-dropping-particle":"","parse-names":false,"suffix":""},{"dropping-particle":"","family":"Kim","given":"Jang Kyo","non-dropping-particle":"","parse-names":false,"suffix":"</w:instrText>
      </w:r>
      <w:r w:rsidR="004E1277" w:rsidRPr="009F7F88">
        <w:rPr>
          <w:rFonts w:hint="eastAsia"/>
          <w:color w:val="000000" w:themeColor="text1"/>
        </w:rPr>
        <w:instrText>"},{"dropping-particle":"","family":"Yang","given":"Jinglei","non-dropping-particle":"","parse-names":false,"suffix":""}],"container-title":"Journal of Materials Chemistry A","id":"ITEM-7","issue":"9","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注射器滴入溶液中成型，洋葱形石墨烯</w:instrText>
      </w:r>
      <w:r w:rsidR="004E1277" w:rsidRPr="009F7F88">
        <w:rPr>
          <w:rFonts w:hint="eastAsia"/>
          <w:color w:val="000000" w:themeColor="text1"/>
        </w:rPr>
        <w:instrText>-MoS</w:instrText>
      </w:r>
      <w:r w:rsidR="004E1277" w:rsidRPr="009F7F88">
        <w:rPr>
          <w:rFonts w:hint="eastAsia"/>
          <w:color w:val="000000" w:themeColor="text1"/>
        </w:rPr>
        <w:instrText>气凝胶</w:instrText>
      </w:r>
      <w:r w:rsidR="004E1277" w:rsidRPr="009F7F88">
        <w:rPr>
          <w:rFonts w:hint="eastAsia"/>
          <w:color w:val="000000" w:themeColor="text1"/>
        </w:rPr>
        <w:instrText>\n</w:instrText>
      </w:r>
      <w:r w:rsidR="004E1277" w:rsidRPr="009F7F88">
        <w:rPr>
          <w:rFonts w:hint="eastAsia"/>
          <w:color w:val="000000" w:themeColor="text1"/>
        </w:rPr>
        <w:instrText>作为太阳能蒸汽发生器</w:instrText>
      </w:r>
      <w:r w:rsidR="004E1277" w:rsidRPr="009F7F88">
        <w:rPr>
          <w:rFonts w:hint="eastAsia"/>
          <w:color w:val="000000" w:themeColor="text1"/>
        </w:rPr>
        <w:instrText>","page":"4400-4407","publisher":"Royal Society of Chemistry","title":"Novel onion-like graphene aerogel beads for efficient solar vapor generation under non-concentrated illumination","type":"article-journal","volume":"7"},"u</w:instrText>
      </w:r>
      <w:r w:rsidR="004E1277" w:rsidRPr="009F7F88">
        <w:rPr>
          <w:color w:val="000000" w:themeColor="text1"/>
        </w:rPr>
        <w:instrText>ris":["http://www.mendeley.com/documents/?uuid=1120dedd-9bfd-4ee6-887f-1cc14d8e27a5"]}],"mendeley":{"formattedCitation":"&lt;sup&gt;241,242,244–246,254,264&lt;/sup&gt;","plainTextFormattedCitation":"241,242,244–246,254,264","previouslyFormattedCitation":"&lt;sup&gt;239,240,242–244,252,26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1,242,244–246,254,264</w:t>
      </w:r>
      <w:r w:rsidRPr="009F7F88">
        <w:rPr>
          <w:color w:val="000000" w:themeColor="text1"/>
        </w:rPr>
        <w:fldChar w:fldCharType="end"/>
      </w:r>
      <w:r w:rsidRPr="009F7F88">
        <w:rPr>
          <w:color w:val="000000" w:themeColor="text1"/>
        </w:rPr>
        <w:t xml:space="preserve"> Water is the most commonly used solvent. Tert-butanol, which has a freezing point (25.7 °C, </w:t>
      </w:r>
      <w:r w:rsidRPr="009F7F88">
        <w:rPr>
          <w:color w:val="000000" w:themeColor="text1"/>
        </w:rPr>
        <w:fldChar w:fldCharType="begin"/>
      </w:r>
      <w:r w:rsidRPr="009F7F88">
        <w:rPr>
          <w:color w:val="000000" w:themeColor="text1"/>
        </w:rPr>
        <w:instrText xml:space="preserve"> REF _Ref41187819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8</w:t>
      </w:r>
      <w:r w:rsidRPr="009F7F88">
        <w:rPr>
          <w:color w:val="000000" w:themeColor="text1"/>
        </w:rPr>
        <w:fldChar w:fldCharType="end"/>
      </w:r>
      <w:r w:rsidRPr="009F7F88">
        <w:rPr>
          <w:color w:val="000000" w:themeColor="text1"/>
        </w:rPr>
        <w:t xml:space="preserve">) close to </w:t>
      </w:r>
      <w:r w:rsidR="007879DF" w:rsidRPr="009F7F88">
        <w:rPr>
          <w:color w:val="000000" w:themeColor="text1"/>
        </w:rPr>
        <w:t xml:space="preserve">the </w:t>
      </w:r>
      <w:r w:rsidRPr="009F7F88">
        <w:rPr>
          <w:color w:val="000000" w:themeColor="text1"/>
        </w:rPr>
        <w:t>room temperature, can also be used as a solvent.</w:t>
      </w:r>
      <w:r w:rsidRPr="009F7F88">
        <w:rPr>
          <w:color w:val="000000" w:themeColor="text1"/>
        </w:rPr>
        <w:fldChar w:fldCharType="begin" w:fldLock="1"/>
      </w:r>
      <w:r w:rsidR="004E1277" w:rsidRPr="009F7F88">
        <w:rPr>
          <w:color w:val="000000" w:themeColor="text1"/>
        </w:rPr>
        <w:instrText>ADDIN CSL_CITATION {"citationItems":[{"id":"ITEM-1","itemData":{"DOI":"10.1002/anie.201406387","ISSN":"15213773","abstract":"Inorganic oxide aerogels have unique thermal, optical, electrical, magnetic, and chemical properties, which result in them potentially having a broad range of applications. However, their preparation is commonly based on a supercritical drying method, which greatly limits real applications of aerogels and their commercialization. Here we demonstrate a general method for drying wet gels to form aerogels that is based on the sublimation of organic solvent. The organic solvent must have a low surface tension, undergo sublimation easily, and have a high freezing point to allow the rapid synthesis of monolithic inorganic oxide aerogels under vacuum conditions. This cost-effective process will facilitate application of aerogel materials. This approach may also be used for the preparation of other porous materials, whose theoretical and practical applications should be investigated.","author":[{"dropping-particle":"","family":"Ren","given":"Lili","non-dropping-particle":"","parse-names":false,"suffix":""},{"dropping-particle":"","family":"Cui","given":"Sumin","non-dropping-particle":"","parse-names":false,"suffix":""},{"dropping-particle":"","family":"Cao","given":"Fengchao","non-dropping-particle":"","parse-names":false,"suffix":""},{"dropping-particle":"","family":"Guo","given":"Qinghui","non-dropping-particle":"","parse-names":false,"suffix":""}],"container-title":"Angewandte Chemie - I</w:instrText>
      </w:r>
      <w:r w:rsidR="004E1277" w:rsidRPr="009F7F88">
        <w:rPr>
          <w:rFonts w:hint="eastAsia"/>
          <w:color w:val="000000" w:themeColor="text1"/>
        </w:rPr>
        <w:instrText>nternational Edition","id":"ITEM-1","issue":"38","issued":{"date-parts":[["2014"]]},"note":"</w:instrText>
      </w:r>
      <w:r w:rsidR="004E1277" w:rsidRPr="009F7F88">
        <w:rPr>
          <w:rFonts w:hint="eastAsia"/>
          <w:color w:val="000000" w:themeColor="text1"/>
        </w:rPr>
        <w:instrText>非常重要</w:instrText>
      </w:r>
      <w:r w:rsidR="004E1277" w:rsidRPr="009F7F88">
        <w:rPr>
          <w:rFonts w:hint="eastAsia"/>
          <w:color w:val="000000" w:themeColor="text1"/>
        </w:rPr>
        <w:instrText>\nFrom Duplicate 1 (An easy way to prepare monolithic inorganic oxide aerogels - Ren, Lili; Cui, Sumin; Cao, Fengchao; Guo, Qinghui)\n\n</w:instrText>
      </w:r>
      <w:r w:rsidR="004E1277" w:rsidRPr="009F7F88">
        <w:rPr>
          <w:rFonts w:hint="eastAsia"/>
          <w:color w:val="000000" w:themeColor="text1"/>
        </w:rPr>
        <w:instrText>置换乙腈或叔丁醇后直接抽真空干燥，可以得到无裂纹块状氧化镍、氧化铁、氧化硅、氧化铝气凝胶，收缩率较大，目测</w:instrText>
      </w:r>
      <w:r w:rsidR="004E1277" w:rsidRPr="009F7F88">
        <w:rPr>
          <w:rFonts w:hint="eastAsia"/>
          <w:color w:val="000000" w:themeColor="text1"/>
        </w:rPr>
        <w:instrText>60%</w:instrText>
      </w:r>
      <w:r w:rsidR="004E1277" w:rsidRPr="009F7F88">
        <w:rPr>
          <w:rFonts w:hint="eastAsia"/>
          <w:color w:val="000000" w:themeColor="text1"/>
        </w:rPr>
        <w:instrText>（无改性无修饰），可能改性后收缩率会更低。而置换乙腈或叔丁醇后冷冻结冰后再真空干燥，却得不到块体气凝胶，只能得到碎裂的气凝胶。</w:instrText>
      </w:r>
      <w:r w:rsidR="004E1277" w:rsidRPr="009F7F88">
        <w:rPr>
          <w:rFonts w:hint="eastAsia"/>
          <w:color w:val="000000" w:themeColor="text1"/>
        </w:rPr>
        <w:instrText>","page":"10147-10149","publisher":"Wiley-VCH Verlag","title":"An easy way to prepare monolithic inorganic oxide aerogels","type":"article-journal","volume":"5</w:instrText>
      </w:r>
      <w:r w:rsidR="004E1277" w:rsidRPr="009F7F88">
        <w:rPr>
          <w:color w:val="000000" w:themeColor="text1"/>
        </w:rPr>
        <w:instrText>3"},"uris":["http://www.mendeley.com/documents/?uuid=2fbc9d25-807b-4ffe-b2ba-20e75c415ac5"]}],"mendeley":{"formattedCitation":"&lt;sup&gt;274&lt;/sup&gt;","plainTextFormattedCitation":"274","previouslyFormattedCitation":"&lt;sup&gt;27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74</w:t>
      </w:r>
      <w:r w:rsidRPr="009F7F88">
        <w:rPr>
          <w:color w:val="000000" w:themeColor="text1"/>
        </w:rPr>
        <w:fldChar w:fldCharType="end"/>
      </w:r>
      <w:r w:rsidRPr="009F7F88">
        <w:rPr>
          <w:color w:val="000000" w:themeColor="text1"/>
        </w:rPr>
        <w:t xml:space="preserve"> To prevent the solvent crystals from growing too large, this process requires a fast cooling rate. This is usually achieved by immersion in liquid nitrogen.</w:t>
      </w:r>
      <w:r w:rsidRPr="009F7F88">
        <w:rPr>
          <w:color w:val="000000" w:themeColor="text1"/>
        </w:rPr>
        <w:fldChar w:fldCharType="begin" w:fldLock="1"/>
      </w:r>
      <w:r w:rsidR="004E1277" w:rsidRPr="009F7F88">
        <w:rPr>
          <w:color w:val="000000" w:themeColor="text1"/>
        </w:rPr>
        <w:instrText>ADDIN CSL_CITATION {"citationItems":[{"id":"ITEM-1","itemData":{"DOI":"10.1016/j.compositesb.2019.107036","ISSN":"13598368","abstract":"Aerogels, the lightest solids with practicable mechanical properties and functionality, are rapidly expanding the family members and applications these years. The reason can be attributed to the simple and green preparation by freeze casting (FC) method and the excellent properties of the resultant materials. Although inorganic aerogels, metal aerogels, polymer aerogels and composite aerogels towards different goals, such as thermal isolation, sensors, electromagnetic interference shielding, absorbent, separation, life science, supercapacitor, catalysis, etc., have been fabricated by this methodology, the definition and influence factors during the FC process are not clarified in the literature and become a remarkable bottleneck for further development. This review differentiates three different types of freeze. And for the FC type, it collects the scattered factors in literature that influence the microstructure of aerogels and makes combinations and comments between the microstructure and the resulting performances. Three kinds of FC methods, i.e. traditional unidirectional freezing casting (UFC), recent bidirectional freeze casting (BFC) and orthogonal freeze casting (OFC), are clarified. We hope this review contribute the development of FC method and design of novel aerogels.","author":[{"dropping-particle":"","family":"Liao","given":"Wang","non-dropping-particle":"","parse-names":false,"suffix":""},{"dropping-particle":"","family":"Zhao","given":"Hai Bo","non-dropping-particle":"","parse-names":false,"suffix":""},{"dropping-particle":"","family":"Liu","given":"Zhiguo","non-dropping-particle":"","parse-names":false,"suffix":""},{"dropping-particle":"","family":"Xu","given":"Shimei","non-dropping-particle":"","parse-names":false,"suffix":""},{"dropping-particle":"","family":"Wang","given":"Yu Zhong","non-dropping-particle":"","parse-names":false,"suffix":""}],"container-title":"Composites Part B: Engineering","id":"ITEM-1","issued":{"date-parts":[["2019"]]},"page":"107036","publisher":"Elsevier Ltd","title":"On controlling aerogel microstructure by freeze casting","type":"article-journal","volume":"173"},"uris":["http://www.mendeley.com/documents/?uuid=dbd9e1cc-4e8b-3b35-be18-167f44de301d"]}],"mendeley":{"formattedCitation":"&lt;sup&gt;273&lt;/sup&gt;","plainTextFormattedCitation":"273","previouslyFormattedCitation":"&lt;sup&gt;27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73</w:t>
      </w:r>
      <w:r w:rsidRPr="009F7F88">
        <w:rPr>
          <w:color w:val="000000" w:themeColor="text1"/>
        </w:rPr>
        <w:fldChar w:fldCharType="end"/>
      </w:r>
      <w:r w:rsidRPr="009F7F88">
        <w:rPr>
          <w:color w:val="000000" w:themeColor="text1"/>
        </w:rPr>
        <w:t xml:space="preserve"> In addition, </w:t>
      </w:r>
      <w:r w:rsidR="006024E9" w:rsidRPr="009F7F88">
        <w:rPr>
          <w:color w:val="000000" w:themeColor="text1"/>
        </w:rPr>
        <w:t xml:space="preserve">the </w:t>
      </w:r>
      <w:r w:rsidRPr="009F7F88">
        <w:rPr>
          <w:color w:val="000000" w:themeColor="text1"/>
        </w:rPr>
        <w:t>room-</w:t>
      </w:r>
      <w:r w:rsidR="00E92F87" w:rsidRPr="009F7F88">
        <w:rPr>
          <w:color w:val="000000" w:themeColor="text1"/>
        </w:rPr>
        <w:t xml:space="preserve">temperature freeze-solidification method </w:t>
      </w:r>
      <w:r w:rsidR="006024E9" w:rsidRPr="009F7F88">
        <w:rPr>
          <w:color w:val="000000" w:themeColor="text1"/>
        </w:rPr>
        <w:t xml:space="preserve">that </w:t>
      </w:r>
      <w:r w:rsidR="00336380" w:rsidRPr="009F7F88">
        <w:rPr>
          <w:color w:val="000000" w:themeColor="text1"/>
        </w:rPr>
        <w:t xml:space="preserve">uses </w:t>
      </w:r>
      <w:r w:rsidR="00E92F87" w:rsidRPr="009F7F88">
        <w:rPr>
          <w:color w:val="000000" w:themeColor="text1"/>
        </w:rPr>
        <w:t>high vapor pressure phenol (freezing temperature = 40.5 °C) or camphene (freezing temperature = 51.5 °C) as solvents</w:t>
      </w:r>
      <w:r w:rsidR="00E92F87" w:rsidRPr="009F7F88">
        <w:rPr>
          <w:color w:val="000000" w:themeColor="text1"/>
        </w:rPr>
        <w:fldChar w:fldCharType="begin" w:fldLock="1"/>
      </w:r>
      <w:r w:rsidR="004E1277" w:rsidRPr="009F7F88">
        <w:rPr>
          <w:color w:val="000000" w:themeColor="text1"/>
        </w:rPr>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w:instrText>
      </w:r>
      <w:r w:rsidR="004E1277" w:rsidRPr="009F7F88">
        <w:rPr>
          <w:rFonts w:hint="eastAsia"/>
          <w:color w:val="000000" w:themeColor="text1"/>
        </w:rPr>
        <w:instrText>,"suffix":""}],"container-title":"Advanced Materials","id":"ITEM-1","issue":"36","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却至常温固化，通风厨中自然升华干燥得到。</w:instrText>
      </w:r>
      <w:r w:rsidR="004E1277" w:rsidRPr="009F7F88">
        <w:rPr>
          <w:rFonts w:hint="eastAsia"/>
          <w:color w:val="000000" w:themeColor="text1"/>
        </w:rPr>
        <w:instrText>\n</w:instrText>
      </w:r>
      <w:r w:rsidR="004E1277" w:rsidRPr="009F7F88">
        <w:rPr>
          <w:rFonts w:hint="eastAsia"/>
          <w:color w:val="000000" w:themeColor="text1"/>
        </w:rPr>
        <w:instrText>溶剂分别用</w:instrText>
      </w:r>
      <w:r w:rsidR="004E1277" w:rsidRPr="009F7F88">
        <w:rPr>
          <w:rFonts w:hint="eastAsia"/>
          <w:color w:val="000000" w:themeColor="text1"/>
        </w:rPr>
        <w:instrText>2</w:instrText>
      </w:r>
      <w:r w:rsidR="004E1277" w:rsidRPr="009F7F88">
        <w:rPr>
          <w:rFonts w:hint="eastAsia"/>
          <w:color w:val="000000" w:themeColor="text1"/>
        </w:rPr>
        <w:instrText>种</w:instrText>
      </w:r>
      <w:r w:rsidR="004E1277" w:rsidRPr="009F7F88">
        <w:rPr>
          <w:rFonts w:hint="eastAsia"/>
          <w:color w:val="000000" w:themeColor="text1"/>
        </w:rPr>
        <w:instrText>: i)</w:instrText>
      </w:r>
      <w:r w:rsidR="004E1277" w:rsidRPr="009F7F88">
        <w:rPr>
          <w:rFonts w:hint="eastAsia"/>
          <w:color w:val="000000" w:themeColor="text1"/>
        </w:rPr>
        <w:instrText>苯酚</w:instrText>
      </w:r>
      <w:r w:rsidR="004E1277" w:rsidRPr="009F7F88">
        <w:rPr>
          <w:rFonts w:hint="eastAsia"/>
          <w:color w:val="000000" w:themeColor="text1"/>
        </w:rPr>
        <w:instrText xml:space="preserve">phenol (C 6 H 6 O: melting temperature, T M = 40.5 </w:instrText>
      </w:r>
      <w:r w:rsidR="004E1277" w:rsidRPr="009F7F88">
        <w:rPr>
          <w:rFonts w:hint="eastAsia"/>
          <w:color w:val="000000" w:themeColor="text1"/>
        </w:rPr>
        <w:instrText>°</w:instrText>
      </w:r>
      <w:r w:rsidR="004E1277" w:rsidRPr="009F7F88">
        <w:rPr>
          <w:rFonts w:hint="eastAsia"/>
          <w:color w:val="000000" w:themeColor="text1"/>
        </w:rPr>
        <w:instrText xml:space="preserve">C, vapor pressure at room temperature, P T = 47 Pa) [ 10 ] because of its prior use as a graphene exfoliant and solvent, [ 11 ] and ii) </w:instrText>
      </w:r>
      <w:r w:rsidR="004E1277" w:rsidRPr="009F7F88">
        <w:rPr>
          <w:rFonts w:hint="eastAsia"/>
          <w:color w:val="000000" w:themeColor="text1"/>
        </w:rPr>
        <w:instrText>樟脑</w:instrText>
      </w:r>
      <w:r w:rsidR="004E1277" w:rsidRPr="009F7F88">
        <w:rPr>
          <w:rFonts w:hint="eastAsia"/>
          <w:color w:val="000000" w:themeColor="text1"/>
        </w:rPr>
        <w:instrText xml:space="preserve">camphene (C 10 H 16 : T M = 51.5 </w:instrText>
      </w:r>
      <w:r w:rsidR="004E1277" w:rsidRPr="009F7F88">
        <w:rPr>
          <w:rFonts w:hint="eastAsia"/>
          <w:color w:val="000000" w:themeColor="text1"/>
        </w:rPr>
        <w:instrText>°</w:instrText>
      </w:r>
      <w:r w:rsidR="004E1277" w:rsidRPr="009F7F88">
        <w:rPr>
          <w:rFonts w:hint="eastAsia"/>
          <w:color w:val="000000" w:themeColor="text1"/>
        </w:rPr>
        <w:instrText>C, P T = 400 Pa)\n</w:instrText>
      </w:r>
      <w:r w:rsidR="004E1277" w:rsidRPr="009F7F88">
        <w:rPr>
          <w:rFonts w:hint="eastAsia"/>
          <w:color w:val="000000" w:themeColor="text1"/>
        </w:rPr>
        <w:instrText>石墨烯气凝胶</w:instrText>
      </w:r>
      <w:r w:rsidR="004E1277" w:rsidRPr="009F7F88">
        <w:rPr>
          <w:rFonts w:hint="eastAsia"/>
          <w:color w:val="000000" w:themeColor="text1"/>
        </w:rPr>
        <w:instrText>","page":"7993-8000","title":"Pristine Graphene Aerogels by Room-Temperature Freeze Gelation"</w:instrText>
      </w:r>
      <w:r w:rsidR="004E1277" w:rsidRPr="009F7F88">
        <w:rPr>
          <w:color w:val="000000" w:themeColor="text1"/>
        </w:rPr>
        <w:instrText>,"type":"article-journal","volume":"28"},"uris":["http://www.mendeley.com/documents/?uuid=3f40973a-a091-4a15-8868-33948eaa0ddc"]}],"mendeley":{"formattedCitation":"&lt;sup&gt;178&lt;/sup&gt;","plainTextFormattedCitation":"178","previouslyFormattedCitation":"&lt;sup&gt;176&lt;/sup&gt;"},"properties":{"noteIndex":0},"schema":"https://github.com/citation-style-language/schema/raw/master/csl-citation.json"}</w:instrText>
      </w:r>
      <w:r w:rsidR="00E92F87" w:rsidRPr="009F7F88">
        <w:rPr>
          <w:color w:val="000000" w:themeColor="text1"/>
        </w:rPr>
        <w:fldChar w:fldCharType="separate"/>
      </w:r>
      <w:r w:rsidR="004E1277" w:rsidRPr="009F7F88">
        <w:rPr>
          <w:noProof/>
          <w:color w:val="000000" w:themeColor="text1"/>
          <w:vertAlign w:val="superscript"/>
        </w:rPr>
        <w:t>178</w:t>
      </w:r>
      <w:r w:rsidR="00E92F87" w:rsidRPr="009F7F88">
        <w:rPr>
          <w:color w:val="000000" w:themeColor="text1"/>
        </w:rPr>
        <w:fldChar w:fldCharType="end"/>
      </w:r>
      <w:r w:rsidR="00E92F87" w:rsidRPr="009F7F88">
        <w:rPr>
          <w:color w:val="000000" w:themeColor="text1"/>
        </w:rPr>
        <w:t xml:space="preserve"> allow</w:t>
      </w:r>
      <w:r w:rsidR="006024E9" w:rsidRPr="009F7F88">
        <w:rPr>
          <w:color w:val="000000" w:themeColor="text1"/>
        </w:rPr>
        <w:t>s</w:t>
      </w:r>
      <w:r w:rsidR="00E92F87" w:rsidRPr="009F7F88">
        <w:rPr>
          <w:color w:val="000000" w:themeColor="text1"/>
        </w:rPr>
        <w:t xml:space="preserve"> sublimation under ambient conditions without the need for a vacuum </w:t>
      </w:r>
      <w:r w:rsidR="007879DF" w:rsidRPr="009F7F88">
        <w:rPr>
          <w:color w:val="000000" w:themeColor="text1"/>
        </w:rPr>
        <w:t xml:space="preserve">unlike </w:t>
      </w:r>
      <w:r w:rsidR="00E92F87" w:rsidRPr="009F7F88">
        <w:rPr>
          <w:color w:val="000000" w:themeColor="text1"/>
        </w:rPr>
        <w:t>conventional freeze drying.</w:t>
      </w:r>
    </w:p>
    <w:p w14:paraId="6B120862" w14:textId="2D521138" w:rsidR="00D62C6A" w:rsidRPr="009F7F88" w:rsidRDefault="00E92F87" w:rsidP="00C14E85">
      <w:pPr>
        <w:pStyle w:val="RSCB02ArticleText"/>
        <w:spacing w:beforeLines="50" w:before="120"/>
        <w:ind w:firstLineChars="100" w:firstLine="194"/>
        <w:rPr>
          <w:bCs/>
          <w:color w:val="000000" w:themeColor="text1"/>
        </w:rPr>
      </w:pPr>
      <w:r w:rsidRPr="009F7F88">
        <w:rPr>
          <w:bCs/>
          <w:i/>
          <w:iCs/>
          <w:color w:val="000000" w:themeColor="text1"/>
        </w:rPr>
        <w:t>Ambient drying.</w:t>
      </w:r>
      <w:r w:rsidRPr="009F7F88">
        <w:rPr>
          <w:bCs/>
          <w:color w:val="000000" w:themeColor="text1"/>
        </w:rPr>
        <w:t xml:space="preserve"> Ambient drying </w:t>
      </w:r>
      <w:r w:rsidR="00653C29" w:rsidRPr="009F7F88">
        <w:rPr>
          <w:bCs/>
          <w:color w:val="000000" w:themeColor="text1"/>
        </w:rPr>
        <w:t xml:space="preserve">involves </w:t>
      </w:r>
      <w:r w:rsidRPr="009F7F88">
        <w:rPr>
          <w:bCs/>
          <w:color w:val="000000" w:themeColor="text1"/>
        </w:rPr>
        <w:t>slow evaporation of the solvent in the gel pores at a heating temperature below the boiling point under ambient pressure (</w:t>
      </w:r>
      <w:r w:rsidRPr="009F7F88">
        <w:rPr>
          <w:color w:val="000000" w:themeColor="text1"/>
        </w:rPr>
        <w:fldChar w:fldCharType="begin"/>
      </w:r>
      <w:r w:rsidRPr="009F7F88">
        <w:rPr>
          <w:color w:val="000000" w:themeColor="text1"/>
        </w:rPr>
        <w:instrText xml:space="preserve"> REF _Ref41181046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8</w:t>
      </w:r>
      <w:r w:rsidRPr="009F7F88">
        <w:rPr>
          <w:color w:val="000000" w:themeColor="text1"/>
        </w:rPr>
        <w:fldChar w:fldCharType="end"/>
      </w:r>
      <w:r w:rsidRPr="009F7F88">
        <w:rPr>
          <w:bCs/>
          <w:color w:val="000000" w:themeColor="text1"/>
        </w:rPr>
        <w:t xml:space="preserve">d). Water is the most commonly used solvent for inks to print gels, because of its very high surface tension (72.0 </w:t>
      </w:r>
      <w:proofErr w:type="spellStart"/>
      <w:r w:rsidRPr="009F7F88">
        <w:rPr>
          <w:bCs/>
          <w:color w:val="000000" w:themeColor="text1"/>
        </w:rPr>
        <w:t>mN</w:t>
      </w:r>
      <w:proofErr w:type="spellEnd"/>
      <w:r w:rsidRPr="009F7F88">
        <w:rPr>
          <w:bCs/>
          <w:color w:val="000000" w:themeColor="text1"/>
        </w:rPr>
        <w:t xml:space="preserve"> m</w:t>
      </w:r>
      <w:r w:rsidRPr="009F7F88">
        <w:rPr>
          <w:bCs/>
          <w:color w:val="000000" w:themeColor="text1"/>
          <w:vertAlign w:val="superscript"/>
        </w:rPr>
        <w:t>-1</w:t>
      </w:r>
      <w:r w:rsidRPr="009F7F88">
        <w:rPr>
          <w:bCs/>
          <w:color w:val="000000" w:themeColor="text1"/>
        </w:rPr>
        <w:t xml:space="preserve">, </w:t>
      </w:r>
      <w:r w:rsidRPr="009F7F88">
        <w:rPr>
          <w:color w:val="000000" w:themeColor="text1"/>
        </w:rPr>
        <w:fldChar w:fldCharType="begin"/>
      </w:r>
      <w:r w:rsidRPr="009F7F88">
        <w:rPr>
          <w:color w:val="000000" w:themeColor="text1"/>
        </w:rPr>
        <w:instrText xml:space="preserve"> REF _Ref41187819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8</w:t>
      </w:r>
      <w:r w:rsidRPr="009F7F88">
        <w:rPr>
          <w:color w:val="000000" w:themeColor="text1"/>
        </w:rPr>
        <w:fldChar w:fldCharType="end"/>
      </w:r>
      <w:r w:rsidRPr="009F7F88">
        <w:rPr>
          <w:bCs/>
          <w:color w:val="000000" w:themeColor="text1"/>
        </w:rPr>
        <w:t>)</w:t>
      </w:r>
      <w:r w:rsidR="00653C29" w:rsidRPr="009F7F88">
        <w:rPr>
          <w:bCs/>
          <w:color w:val="000000" w:themeColor="text1"/>
        </w:rPr>
        <w:t>. However,</w:t>
      </w:r>
      <w:r w:rsidRPr="009F7F88">
        <w:rPr>
          <w:bCs/>
          <w:color w:val="000000" w:themeColor="text1"/>
        </w:rPr>
        <w:t xml:space="preserve"> the wet gel or printed structure dried at ambient conditions </w:t>
      </w:r>
      <w:r w:rsidR="00653C29" w:rsidRPr="009F7F88">
        <w:rPr>
          <w:bCs/>
          <w:color w:val="000000" w:themeColor="text1"/>
        </w:rPr>
        <w:t xml:space="preserve">could </w:t>
      </w:r>
      <w:r w:rsidRPr="009F7F88">
        <w:rPr>
          <w:bCs/>
          <w:color w:val="000000" w:themeColor="text1"/>
        </w:rPr>
        <w:t>exhibit a large linear shrinkage of ≥ 45%.</w:t>
      </w:r>
      <w:r w:rsidRPr="009F7F88">
        <w:rPr>
          <w:bCs/>
          <w:color w:val="000000" w:themeColor="text1"/>
        </w:rPr>
        <w:fldChar w:fldCharType="begin" w:fldLock="1"/>
      </w:r>
      <w:r w:rsidR="004E1277" w:rsidRPr="009F7F88">
        <w:rPr>
          <w:bCs/>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bCs/>
          <w:color w:val="000000" w:themeColor="text1"/>
        </w:rPr>
        <w:instrText>∼</w:instrText>
      </w:r>
      <w:r w:rsidR="004E1277" w:rsidRPr="009F7F88">
        <w:rPr>
          <w:bCs/>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bCs/>
          <w:color w:val="000000" w:themeColor="text1"/>
        </w:rPr>
        <w:instrText>,"container-title":"Nanoscale","id":"ITEM-1","issue":"43","issued":{"date-parts":[["2018"]]},"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通过添加氧化石墨烯或</w:instrText>
      </w:r>
      <w:r w:rsidR="004E1277" w:rsidRPr="009F7F88">
        <w:rPr>
          <w:rFonts w:hint="eastAsia"/>
          <w:bCs/>
          <w:color w:val="000000" w:themeColor="text1"/>
        </w:rPr>
        <w:instrText>Mxene</w:instrText>
      </w:r>
      <w:r w:rsidR="004E1277" w:rsidRPr="009F7F88">
        <w:rPr>
          <w:rFonts w:hint="eastAsia"/>
          <w:bCs/>
          <w:color w:val="000000" w:themeColor="text1"/>
        </w:rPr>
        <w:instrText>，得到银、碳纳米管、氧化锰、氧化锌等纳米线可打印凝胶</w:instrText>
      </w:r>
      <w:r w:rsidR="004E1277" w:rsidRPr="009F7F88">
        <w:rPr>
          <w:rFonts w:hint="eastAsia"/>
          <w:bCs/>
          <w:color w:val="000000" w:themeColor="text1"/>
        </w:rPr>
        <w:instrText>\n3D</w:instrText>
      </w:r>
      <w:r w:rsidR="004E1277" w:rsidRPr="009F7F88">
        <w:rPr>
          <w:rFonts w:hint="eastAsia"/>
          <w:bCs/>
          <w:color w:val="000000" w:themeColor="text1"/>
        </w:rPr>
        <w:instrText>打印气凝胶</w:instrText>
      </w:r>
      <w:r w:rsidR="004E1277" w:rsidRPr="009F7F88">
        <w:rPr>
          <w:rFonts w:hint="eastAsia"/>
          <w:bCs/>
          <w:color w:val="000000" w:themeColor="text1"/>
        </w:rPr>
        <w:instrText>\n</w:instrText>
      </w:r>
      <w:r w:rsidR="004E1277" w:rsidRPr="009F7F88">
        <w:rPr>
          <w:rFonts w:hint="eastAsia"/>
          <w:bCs/>
          <w:color w:val="000000" w:themeColor="text1"/>
        </w:rPr>
        <w:instrText>用于柔性电子</w:instrText>
      </w:r>
      <w:r w:rsidR="004E1277" w:rsidRPr="009F7F88">
        <w:rPr>
          <w:rFonts w:hint="eastAsia"/>
          <w:bCs/>
          <w:color w:val="000000" w:themeColor="text1"/>
        </w:rPr>
        <w:instrText xml:space="preserve">","page":"20096-20107","publisher":"Royal Society of Chemistry","title":"A general gelation </w:instrText>
      </w:r>
      <w:r w:rsidR="004E1277" w:rsidRPr="009F7F88">
        <w:rPr>
          <w:bCs/>
          <w:color w:val="000000" w:themeColor="text1"/>
        </w:rPr>
        <w:instrText>strategy for 1D nanowires: Dynamically stable functional gels for 3D printing flexible electronics","type":"article-journal","volume":"10"},"uris":["http://www.mendeley.com/documents/?uuid=b89f384e-3545-455e-9386-700264fc82da"]},{"id":"ITEM-2","itemData":{"DOI":"10.1021/acs.biomac.9b00527","ISSN":"15264602","abstract":"Nanocellulose has been demonstrated as a suitable material for cell culturing, given its similarity to extracellular matrices. Taking advantage of the shear thinning behavior, nanocellulose suits three-dimensional (3D) printing into scaffolds that support cell attachment and proliferation. Here, we propose aqueous suspensions of acetylated nanocellulose of a low degree of substitution for direct ink writing (DIW). This benefits from the heterogeneous acetylation of precursor cellulosic fibers, which eases their deconstruction and confers the characteristics required for extrusion in DIW. Accordingly, the morphology of related 3D-printed architectures and their performance during drying and rewetting as well as interactions with living cells are compared with those produced from typical unmodified and TEMPO-oxidized nanocelluloses. We find that a significantly lower concentration of acetylated nanofibrils is needed to obtain bioinks of similar performance, affording more porous structures. Together with their high surface charge and axial aspect, acetylated nanocellulose produces dimensionally stable monolithic scaffolds that support drying and rewetting, required for packaging and sterilization. Considering their potential uses in cardiac devices, we discuss the interactions of the scaffolds with cardiac myoblast cells. Attachment, proliferation, and viability for 21 days are demonstrated. Overall, the performance of acetylated nanocellulose bioinks opens the possibility for reliable and scale-up fabrication of scaffolds appropriate for studies on cellular processes and for tissue engineering.","author":[{"dropping-particle":"","family":"Ajdary","given":"Rubina","non-dropping-particle":"","parse-names":false,"suffix":""},{"dropping-particle":"","family":"Huan","given":"Siqi","non-dropping-particle":"","parse-names":false,"suffix":""},{"dropping-particle":"","family":"Zanjanizadeh Ezazi","given":"Nazanin","non-dropping-particle":"","parse-names":false,"suffix":""},{"dropping-particle":"","family":"Xiang","given":"Wenchao","non-dropping-particle":"","parse-names":false,"suffix":""},{"dropping-particle":"","family":"Grande","given":"Rafael","non-dropping-particle":"","parse-names":false,"suffix":""},{"dropping-particle":"","family":"Santos","given":"Hélder A.","non-dropping-particle":"","parse-names":false,"suffix":""},{"dropping-particle":"","family":"Rojas","given":"Orlando J.","non-dropping-particle":"","parse-names":false,"suffix":""}],"container-title":"Biomacromolecules","id":"ITEM-2","issue":"7","issued":{"date-parts":[["2019"]]},"page":"2770-2778","publisher":"American Chemical Society","title":"Acetylated Nanocellulose for Single-Component Bioinks and Cell Proliferation on 3D-Printed Scaffolds","type":"article-journal","volume":"20"},"uris":["http://www.mendeley.com/documents/?uuid=c835555c-7247-3a4d-bd8f-a3ce591c77cd"]},{"id":"ITEM-3","itemData":{"DOI":"10.1016/j.carbon.2019.05.059","ISSN":"00086223","abstract":"The arrangement of 2D graphene-type structures into strong and self-supported architectures by filament printing depends critically on the ink characteristics. Printable inks are normally achieved by controlling the electro-steric interactions in the particle dispersion by different means. This research shows that is possible to use just a single surfactant for graphene-type inks, such as graphene oxide (GO), graphene nanoplatelets (GNP) and their mixtures, to achieve characteristics of gelled inks, in other words, shear-thinning behavior and a high elastic modulus at rest. The surfactant is a commercial hydrogel former of the poloxamer family that contains both hydrophilic and hydrophobic blocks. These inks do not require lyophilization or supercritical drying processes, accordingly the method is simple, scalable and produces lightweight 3D printed structures that exhibit high strength and prominent electrical conductivity after heat treating at 1200 °C. Furthermore, it makes possible to adjust the proportion of GO and GNP in the ink to tailor the properties of the structure according to the pursued application.","author":[{"dropping-particle":"","family":"Moyano","given":"J. J.","non-dropping-particle":"","parse-names":false,"suffix":""},{"dropping-particle":"","family":"Gómez-Gómez","given":"A.","non-dropping-particle":"","parse-names":false,"suffix":""},{"dropping-particle":"","family":"Pérez-Coll","given":"D.","non-dropping-particle":"","parse-names":false,"suffix":""},{"dropping-particle":"","family":"Belmonte","given":"M.","non-dropping-particle":"","parse-names":false,"suffix":""},{"dropping-particle":"","family":"Miranzo","given":"P.","non-dropping-particle":"","parse-names":false,"suffix":""},{"dropping-particle":"","family":"Osendi","given":"M. I.","non-dropping-particle":"","parse-names":false,"suffix":""}],"container-title":"Carbon","id":"ITEM-3","issued":{"date-parts":[["2019"]]},"page":"94-102","publisher":"Elsevier Ltd","title":"Filament printing of graphene-based inks into self-supported 3D architectures","type":"article-journal","volume":"151"},"uris":["http://www.mendeley.com/documents/?uuid=8a5746a2-ad4b-33a8-97a4-3e823e59d50e"]}],"mendeley":{"formattedCitation":"&lt;sup&gt;217,230,275&lt;/sup&gt;","plainTextFormattedCitation":"217,230,275","previouslyFormattedCitation":"&lt;sup&gt;215,228,273&lt;/sup&gt;"},"properties":{"noteIndex":0},"schema":"https://github.com/citation-style-language/schema/raw/master/csl-citation.json"}</w:instrText>
      </w:r>
      <w:r w:rsidRPr="009F7F88">
        <w:rPr>
          <w:bCs/>
          <w:color w:val="000000" w:themeColor="text1"/>
        </w:rPr>
        <w:fldChar w:fldCharType="separate"/>
      </w:r>
      <w:r w:rsidR="004E1277" w:rsidRPr="009F7F88">
        <w:rPr>
          <w:bCs/>
          <w:noProof/>
          <w:color w:val="000000" w:themeColor="text1"/>
          <w:vertAlign w:val="superscript"/>
        </w:rPr>
        <w:t>217,230,275</w:t>
      </w:r>
      <w:r w:rsidRPr="009F7F88">
        <w:rPr>
          <w:bCs/>
          <w:color w:val="000000" w:themeColor="text1"/>
        </w:rPr>
        <w:fldChar w:fldCharType="end"/>
      </w:r>
      <w:r w:rsidRPr="009F7F88">
        <w:rPr>
          <w:bCs/>
          <w:color w:val="000000" w:themeColor="text1"/>
        </w:rPr>
        <w:t xml:space="preserve"> </w:t>
      </w:r>
      <w:r w:rsidR="00C14E85" w:rsidRPr="009F7F88">
        <w:rPr>
          <w:bCs/>
          <w:color w:val="000000" w:themeColor="text1"/>
        </w:rPr>
        <w:t xml:space="preserve">Therefore, before drying, to minimize the shrinkage, the gels </w:t>
      </w:r>
      <w:r w:rsidR="005B39A1" w:rsidRPr="009F7F88">
        <w:rPr>
          <w:bCs/>
          <w:color w:val="000000" w:themeColor="text1"/>
        </w:rPr>
        <w:t>are always modified with water-repelling chemical groups to increase contact angle first, then exchanged with lower surface tension solvents such as n-hexane</w:t>
      </w:r>
      <w:r w:rsidR="005B39A1" w:rsidRPr="009F7F88">
        <w:rPr>
          <w:bCs/>
          <w:color w:val="000000" w:themeColor="text1"/>
        </w:rPr>
        <w:fldChar w:fldCharType="begin" w:fldLock="1"/>
      </w:r>
      <w:r w:rsidR="005B39A1" w:rsidRPr="009F7F88">
        <w:rPr>
          <w:bCs/>
          <w:color w:val="000000" w:themeColor="text1"/>
        </w:rPr>
        <w:instrText>ADDIN CSL_CITATION {"citationItems":[{"id":"ITEM-1","itemData":{"DOI":"10.1007/s10971-017-4383-2","ISSN":"15734846","abstract":"Abstract: A new ambient-dried silica aerogel nanocomposites reinforced by smaller diameter microglass fiber mat were synthesized. Effects of gel treatment and drying temperature, molar ratio of modification agent and volume content of microglass fiber on the composites’ structure and properties were investigated. Increasing the gel treatment temperature with a gradient multi-segment drying process, the aerogel density and volume shrinkage decreased rapidly. Homogeneous and translucent bulk aerogel could be obtained with the density of 0.129 g/cm3, specific surface area of 731.76 m2/g and average pore size of 20 nm. Fewer cracks, more silica matrix and stronger fiber/silica interface, which significantly improves the mechanical performance of the nanocomposites with a high bending strength of 1.4 MPa. The thermal conductivity of the ambient-dried nanocomposites decreased and the bending strength increased with increasing fibers’ volume content. The retrieved nanocomposites is an excellent thermal insulation material with lower thermal conductivity (0.022 W/m K, 650 °C) and high mechanical performance.","author":[{"dropping-particle":"","family":"Jiang","given":"Yonggang","non-dropping-particle":"","parse-names":false,"suffix":""},{"dropping-particle":"","family":"Feng","given":"Junzong","non-dropping-particle":"","parse-names":false,"suffix":""},{"dropping-particle":"","family":"Feng","given":"Jian","non-dropping-particle":"","parse-names":false,"suffix":""}],"container-title":"Journal of Sol-Gel Science and Technology","id":"ITEM-1","issue":"1","issued":{"date-parts":[["2017"]]},"page":"64-71","publisher":"Springer New York LLC","title":"Synthesis and characterization of ambient-dried microglass fibers/silica aerogel nanocomposites with low thermal conductivity","type":"article-journal","volume":"83"},"uris":["http://www.mendeley.com/documents/?uuid=561c6592-784e-3cd4-af54-ff1968d09975"]},{"id":"ITEM-2","itemData":{"DOI":"10.1016/j.solidstatesciences.2015.10.003","ISSN":"12932558","abstract":"High-surface-area tin oxide aerogels have been synthesized by an ambient-pressure drying method, using a non-alkoxide tin precursor and a hybrid sol-gel technique. The tin precursor was dissolved in different volume ratios of mixed water and ethanol solvents, and gelation was attained by means of an epoxide-initiated gelation process. The solvent in the gel was successively replaced with low-surface-tension solvents, and finally the gels were dried at ambient pressure in an oven. It was observed that solvent combinations significantly altered the textural properties of tin oxide aerogels. The solvent exchange process used prior to ambient-pressure drying helped to minimize impurities originating from the tin precursor. The tin oxide aerogels had the maximum specific surface area of 209 m2/g and small crystallite size (&lt;6.5 nm) after an annealing treatment at 500 °C for 2 h. The sensitivity of a SnO2 sensor to CO gas was found to be strongly affected as the specific surface area of its constituent tin oxide aerogel was increased from 121 m2/g to 209 m2/g. This study offers evidence of the effects of tin oxide aerogel's specific surface area upon its gas sensing performance.","author":[{"dropping-particle":"","family":"Mahadik","given":"D. B.","non-dropping-particle":"","parse-names":false,"suffix":""},{"dropping-particle":"","family":"Lee","given":"Yoon Kwang","non-dropping-particle":"","parse-names":false,"suffix":""},{"dropping-particle":"","family":"Park","given":"Chang Sun","non-dropping-particle":"","parse-names":false,"suffix":""},{"dropping-particle":"","family":"Chung","given":"Hee Yoon","non-dropping-particle":"","parse-names":false,"suffix":""},{"dropping-particle":"","family":"Hong","given":"Min Hee","non-dropping-particle":"","parse-names":false,"suffix":""},{"dropping-particle":"","family":"Jung","given":"Hae Noo Ree","non-dropping-particle":"","parse-names":false,"suffix":""},{"dropping-particle":"","family":"Han","given":"Wooje","non-dropping-particle":"","parse-names":false,"suffix":""},{"dropping-particle":"","family":"Park","given":"Hyung Ho","non-dropping-particle":"","parse-names":false,"suffix":""}],"container-title":"Solid State Sciences","id":"ITEM-2","issued":{"date-parts":[["2015"]]},"page":"1-8","publisher":"Elsevier Masson SAS","title":"Effect of water ethanol solvents mixture on textural and gas sensing properties of tin oxide prepared using epoxide-assisted sol-gel process and dried at ambient pressure","type":"article-journal","volume":"50"},"uris":["http://www.mendeley.com/documents/?uuid=bf740932-ed1f-3047-ad7d-a3a119d43656"]}],"mendeley":{"formattedCitation":"&lt;sup&gt;284,285&lt;/sup&gt;","plainTextFormattedCitation":"284,285","previouslyFormattedCitation":"&lt;sup&gt;274,275&lt;/sup&gt;"},"properties":{"noteIndex":0},"schema":"https://github.com/citation-style-language/schema/raw/master/csl-citation.json"}</w:instrText>
      </w:r>
      <w:r w:rsidR="005B39A1" w:rsidRPr="009F7F88">
        <w:rPr>
          <w:bCs/>
          <w:color w:val="000000" w:themeColor="text1"/>
        </w:rPr>
        <w:fldChar w:fldCharType="separate"/>
      </w:r>
      <w:r w:rsidR="005B39A1" w:rsidRPr="009F7F88">
        <w:rPr>
          <w:bCs/>
          <w:noProof/>
          <w:color w:val="000000" w:themeColor="text1"/>
          <w:vertAlign w:val="superscript"/>
        </w:rPr>
        <w:t>284,285</w:t>
      </w:r>
      <w:r w:rsidR="005B39A1" w:rsidRPr="009F7F88">
        <w:rPr>
          <w:bCs/>
          <w:color w:val="000000" w:themeColor="text1"/>
        </w:rPr>
        <w:fldChar w:fldCharType="end"/>
      </w:r>
      <w:r w:rsidR="005B39A1" w:rsidRPr="009F7F88">
        <w:rPr>
          <w:bCs/>
          <w:color w:val="000000" w:themeColor="text1"/>
        </w:rPr>
        <w:t xml:space="preserve"> or n-heptane (surface tensions of 17.9 and 19.7 </w:t>
      </w:r>
      <w:proofErr w:type="spellStart"/>
      <w:r w:rsidR="005B39A1" w:rsidRPr="009F7F88">
        <w:rPr>
          <w:bCs/>
          <w:color w:val="000000" w:themeColor="text1"/>
        </w:rPr>
        <w:t>mN</w:t>
      </w:r>
      <w:proofErr w:type="spellEnd"/>
      <w:r w:rsidR="005B39A1" w:rsidRPr="009F7F88">
        <w:rPr>
          <w:bCs/>
          <w:color w:val="000000" w:themeColor="text1"/>
        </w:rPr>
        <w:t xml:space="preserve"> m</w:t>
      </w:r>
      <w:r w:rsidR="005B39A1" w:rsidRPr="009F7F88">
        <w:rPr>
          <w:bCs/>
          <w:color w:val="000000" w:themeColor="text1"/>
          <w:vertAlign w:val="superscript"/>
        </w:rPr>
        <w:t>-1</w:t>
      </w:r>
      <w:r w:rsidR="005B39A1" w:rsidRPr="009F7F88">
        <w:rPr>
          <w:bCs/>
          <w:color w:val="000000" w:themeColor="text1"/>
        </w:rPr>
        <w:t xml:space="preserve">, respectively; </w:t>
      </w:r>
      <w:r w:rsidR="005B39A1" w:rsidRPr="009F7F88">
        <w:rPr>
          <w:color w:val="000000" w:themeColor="text1"/>
        </w:rPr>
        <w:fldChar w:fldCharType="begin"/>
      </w:r>
      <w:r w:rsidR="005B39A1" w:rsidRPr="009F7F88">
        <w:rPr>
          <w:color w:val="000000" w:themeColor="text1"/>
        </w:rPr>
        <w:instrText xml:space="preserve"> REF _Ref41187819 \h </w:instrText>
      </w:r>
      <w:r w:rsidR="005B39A1" w:rsidRPr="009F7F88">
        <w:rPr>
          <w:color w:val="000000" w:themeColor="text1"/>
        </w:rPr>
      </w:r>
      <w:r w:rsidR="005B39A1" w:rsidRPr="009F7F88">
        <w:rPr>
          <w:color w:val="000000" w:themeColor="text1"/>
        </w:rPr>
        <w:fldChar w:fldCharType="separate"/>
      </w:r>
      <w:r w:rsidR="005B39A1" w:rsidRPr="009F7F88">
        <w:rPr>
          <w:color w:val="000000" w:themeColor="text1"/>
        </w:rPr>
        <w:t xml:space="preserve">Table </w:t>
      </w:r>
      <w:r w:rsidR="005B39A1" w:rsidRPr="009F7F88">
        <w:rPr>
          <w:noProof/>
          <w:color w:val="000000" w:themeColor="text1"/>
        </w:rPr>
        <w:t>8</w:t>
      </w:r>
      <w:r w:rsidR="005B39A1" w:rsidRPr="009F7F88">
        <w:rPr>
          <w:color w:val="000000" w:themeColor="text1"/>
        </w:rPr>
        <w:fldChar w:fldCharType="end"/>
      </w:r>
      <w:r w:rsidR="005B39A1" w:rsidRPr="009F7F88">
        <w:rPr>
          <w:bCs/>
          <w:color w:val="000000" w:themeColor="text1"/>
        </w:rPr>
        <w:t>).</w:t>
      </w:r>
      <w:r w:rsidR="005B39A1" w:rsidRPr="009F7F88">
        <w:rPr>
          <w:bCs/>
          <w:color w:val="000000" w:themeColor="text1"/>
        </w:rPr>
        <w:fldChar w:fldCharType="begin" w:fldLock="1"/>
      </w:r>
      <w:r w:rsidR="005B39A1" w:rsidRPr="009F7F88">
        <w:rPr>
          <w:bCs/>
          <w:color w:val="000000" w:themeColor="text1"/>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005B39A1" w:rsidRPr="009F7F88">
        <w:rPr>
          <w:rFonts w:hint="eastAsia"/>
          <w:bCs/>
          <w:color w:val="000000" w:themeColor="text1"/>
        </w:rPr>
        <w:instrText>:"L.","non-dropping-particle":"","parse-names":false,"suffix":""}],"container-title":"Materials Chemistry and Physics","id":"ITEM-1","issued":{"date-parts":[["2016"]]},"note":"</w:instrText>
      </w:r>
      <w:r w:rsidR="005B39A1" w:rsidRPr="009F7F88">
        <w:rPr>
          <w:rFonts w:hint="eastAsia"/>
          <w:bCs/>
          <w:color w:val="000000" w:themeColor="text1"/>
        </w:rPr>
        <w:instrText>已加</w:instrText>
      </w:r>
      <w:r w:rsidR="005B39A1" w:rsidRPr="009F7F88">
        <w:rPr>
          <w:rFonts w:hint="eastAsia"/>
          <w:bCs/>
          <w:color w:val="000000" w:themeColor="text1"/>
        </w:rPr>
        <w:instrText>\n</w:instrText>
      </w:r>
      <w:r w:rsidR="005B39A1" w:rsidRPr="009F7F88">
        <w:rPr>
          <w:rFonts w:hint="eastAsia"/>
          <w:bCs/>
          <w:color w:val="000000" w:themeColor="text1"/>
        </w:rPr>
        <w:instrText>喷墨打印常压干燥无表面改性</w:instrText>
      </w:r>
      <w:r w:rsidR="005B39A1" w:rsidRPr="009F7F88">
        <w:rPr>
          <w:rFonts w:hint="eastAsia"/>
          <w:bCs/>
          <w:color w:val="000000" w:themeColor="text1"/>
        </w:rPr>
        <w:instrText xml:space="preserve"> </w:instrText>
      </w:r>
      <w:r w:rsidR="005B39A1" w:rsidRPr="009F7F88">
        <w:rPr>
          <w:rFonts w:hint="eastAsia"/>
          <w:bCs/>
          <w:color w:val="000000" w:themeColor="text1"/>
        </w:rPr>
        <w:instrText>氧化硅气凝胶微球</w:instrText>
      </w:r>
      <w:r w:rsidR="005B39A1" w:rsidRPr="009F7F88">
        <w:rPr>
          <w:rFonts w:hint="eastAsia"/>
          <w:bCs/>
          <w:color w:val="000000" w:themeColor="text1"/>
        </w:rPr>
        <w:instrText xml:space="preserve"> </w:instrText>
      </w:r>
      <w:r w:rsidR="005B39A1" w:rsidRPr="009F7F88">
        <w:rPr>
          <w:rFonts w:hint="eastAsia"/>
          <w:bCs/>
          <w:color w:val="000000" w:themeColor="text1"/>
        </w:rPr>
        <w:instrText>无明确应用</w:instrText>
      </w:r>
      <w:r w:rsidR="005B39A1" w:rsidRPr="009F7F88">
        <w:rPr>
          <w:rFonts w:hint="eastAsia"/>
          <w:bCs/>
          <w:color w:val="000000" w:themeColor="text1"/>
        </w:rPr>
        <w:instrText>","page":"32-38","title":"Synthesis of silica a</w:instrText>
      </w:r>
      <w:r w:rsidR="005B39A1" w:rsidRPr="009F7F88">
        <w:rPr>
          <w:bCs/>
          <w:color w:val="000000" w:themeColor="text1"/>
        </w:rPr>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005B39A1" w:rsidRPr="009F7F88">
        <w:rPr>
          <w:bCs/>
          <w:color w:val="000000" w:themeColor="text1"/>
        </w:rPr>
        <w:fldChar w:fldCharType="separate"/>
      </w:r>
      <w:r w:rsidR="005B39A1" w:rsidRPr="009F7F88">
        <w:rPr>
          <w:bCs/>
          <w:noProof/>
          <w:color w:val="000000" w:themeColor="text1"/>
          <w:vertAlign w:val="superscript"/>
        </w:rPr>
        <w:t>184</w:t>
      </w:r>
      <w:r w:rsidR="005B39A1" w:rsidRPr="009F7F88">
        <w:rPr>
          <w:bCs/>
          <w:color w:val="000000" w:themeColor="text1"/>
        </w:rPr>
        <w:fldChar w:fldCharType="end"/>
      </w:r>
      <w:r w:rsidR="005B39A1" w:rsidRPr="009F7F88">
        <w:rPr>
          <w:bCs/>
          <w:color w:val="000000" w:themeColor="text1"/>
        </w:rPr>
        <w:t xml:space="preserve"> In addition, to control the volatilization rate of the solvent (such that the solvent can volatilize slowly, minimizing the shrinkage), the printed gel is usually placed in a container, leaving only a small hole to vent the vapour.</w:t>
      </w:r>
      <w:r w:rsidR="005B39A1" w:rsidRPr="009F7F88">
        <w:rPr>
          <w:bCs/>
          <w:color w:val="000000" w:themeColor="text1"/>
        </w:rPr>
        <w:fldChar w:fldCharType="begin" w:fldLock="1"/>
      </w:r>
      <w:r w:rsidR="005B39A1" w:rsidRPr="009F7F88">
        <w:rPr>
          <w:bCs/>
          <w:color w:val="000000" w:themeColor="text1"/>
        </w:rPr>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005B39A1" w:rsidRPr="009F7F88">
        <w:rPr>
          <w:rFonts w:hint="eastAsia"/>
          <w:bCs/>
          <w:color w:val="000000" w:themeColor="text1"/>
        </w:rPr>
        <w:instrText>2","issued":{"date-parts":[["2018"]]},"note":"</w:instrText>
      </w:r>
      <w:r w:rsidR="005B39A1" w:rsidRPr="009F7F88">
        <w:rPr>
          <w:rFonts w:hint="eastAsia"/>
          <w:bCs/>
          <w:color w:val="000000" w:themeColor="text1"/>
        </w:rPr>
        <w:instrText>已加</w:instrText>
      </w:r>
      <w:r w:rsidR="005B39A1" w:rsidRPr="009F7F88">
        <w:rPr>
          <w:rFonts w:hint="eastAsia"/>
          <w:bCs/>
          <w:color w:val="000000" w:themeColor="text1"/>
        </w:rPr>
        <w:instrText>\n</w:instrText>
      </w:r>
      <w:r w:rsidR="005B39A1" w:rsidRPr="009F7F88">
        <w:rPr>
          <w:rFonts w:hint="eastAsia"/>
          <w:bCs/>
          <w:color w:val="000000" w:themeColor="text1"/>
        </w:rPr>
        <w:instrText>墨水原料含</w:instrText>
      </w:r>
      <w:r w:rsidR="005B39A1" w:rsidRPr="009F7F88">
        <w:rPr>
          <w:rFonts w:hint="eastAsia"/>
          <w:bCs/>
          <w:color w:val="000000" w:themeColor="text1"/>
        </w:rPr>
        <w:instrText>\n3D</w:instrText>
      </w:r>
      <w:r w:rsidR="005B39A1" w:rsidRPr="009F7F88">
        <w:rPr>
          <w:rFonts w:hint="eastAsia"/>
          <w:bCs/>
          <w:color w:val="000000" w:themeColor="text1"/>
        </w:rPr>
        <w:instrText>打印，紫外光固化，在扎小孔的密封瓶子中常压干燥</w:instrText>
      </w:r>
      <w:r w:rsidR="005B39A1" w:rsidRPr="009F7F88">
        <w:rPr>
          <w:rFonts w:hint="eastAsia"/>
          <w:bCs/>
          <w:color w:val="000000" w:themeColor="text1"/>
        </w:rPr>
        <w:instrText>50</w:instrText>
      </w:r>
      <w:r w:rsidR="005B39A1" w:rsidRPr="009F7F88">
        <w:rPr>
          <w:rFonts w:hint="eastAsia"/>
          <w:bCs/>
          <w:color w:val="000000" w:themeColor="text1"/>
        </w:rPr>
        <w:instrText>℃</w:instrText>
      </w:r>
      <w:r w:rsidR="005B39A1" w:rsidRPr="009F7F88">
        <w:rPr>
          <w:rFonts w:hint="eastAsia"/>
          <w:bCs/>
          <w:color w:val="000000" w:themeColor="text1"/>
        </w:rPr>
        <w:instrText>5</w:instrText>
      </w:r>
      <w:r w:rsidR="005B39A1" w:rsidRPr="009F7F88">
        <w:rPr>
          <w:rFonts w:hint="eastAsia"/>
          <w:bCs/>
          <w:color w:val="000000" w:themeColor="text1"/>
        </w:rPr>
        <w:instrText>天，</w:instrText>
      </w:r>
      <w:r w:rsidR="005B39A1" w:rsidRPr="009F7F88">
        <w:rPr>
          <w:rFonts w:hint="eastAsia"/>
          <w:bCs/>
          <w:color w:val="000000" w:themeColor="text1"/>
        </w:rPr>
        <w:instrText>800</w:instrText>
      </w:r>
      <w:r w:rsidR="005B39A1" w:rsidRPr="009F7F88">
        <w:rPr>
          <w:rFonts w:hint="eastAsia"/>
          <w:bCs/>
          <w:color w:val="000000" w:themeColor="text1"/>
        </w:rPr>
        <w:instrText>℃烧结</w:instrText>
      </w:r>
      <w:r w:rsidR="005B39A1" w:rsidRPr="009F7F88">
        <w:rPr>
          <w:rFonts w:hint="eastAsia"/>
          <w:bCs/>
          <w:color w:val="000000" w:themeColor="text1"/>
        </w:rPr>
        <w:instrText>1</w:instrText>
      </w:r>
      <w:r w:rsidR="005B39A1" w:rsidRPr="009F7F88">
        <w:rPr>
          <w:rFonts w:hint="eastAsia"/>
          <w:bCs/>
          <w:color w:val="000000" w:themeColor="text1"/>
        </w:rPr>
        <w:instrText>小时除去有机物，真空烧结</w:instrText>
      </w:r>
      <w:r w:rsidR="005B39A1" w:rsidRPr="009F7F88">
        <w:rPr>
          <w:rFonts w:hint="eastAsia"/>
          <w:bCs/>
          <w:color w:val="000000" w:themeColor="text1"/>
        </w:rPr>
        <w:instrText>900</w:instrText>
      </w:r>
      <w:r w:rsidR="005B39A1" w:rsidRPr="009F7F88">
        <w:rPr>
          <w:rFonts w:hint="eastAsia"/>
          <w:bCs/>
          <w:color w:val="000000" w:themeColor="text1"/>
        </w:rPr>
        <w:instrText>℃</w:instrText>
      </w:r>
      <w:r w:rsidR="005B39A1" w:rsidRPr="009F7F88">
        <w:rPr>
          <w:rFonts w:hint="eastAsia"/>
          <w:bCs/>
          <w:color w:val="000000" w:themeColor="text1"/>
        </w:rPr>
        <w:instrText>30min</w:instrText>
      </w:r>
      <w:r w:rsidR="005B39A1" w:rsidRPr="009F7F88">
        <w:rPr>
          <w:rFonts w:hint="eastAsia"/>
          <w:bCs/>
          <w:color w:val="000000" w:themeColor="text1"/>
        </w:rPr>
        <w:instrText>、</w:instrText>
      </w:r>
      <w:r w:rsidR="005B39A1" w:rsidRPr="009F7F88">
        <w:rPr>
          <w:rFonts w:hint="eastAsia"/>
          <w:bCs/>
          <w:color w:val="000000" w:themeColor="text1"/>
        </w:rPr>
        <w:instrText>950</w:instrText>
      </w:r>
      <w:r w:rsidR="005B39A1" w:rsidRPr="009F7F88">
        <w:rPr>
          <w:rFonts w:hint="eastAsia"/>
          <w:bCs/>
          <w:color w:val="000000" w:themeColor="text1"/>
        </w:rPr>
        <w:instrText>℃</w:instrText>
      </w:r>
      <w:r w:rsidR="005B39A1" w:rsidRPr="009F7F88">
        <w:rPr>
          <w:rFonts w:hint="eastAsia"/>
          <w:bCs/>
          <w:color w:val="000000" w:themeColor="text1"/>
        </w:rPr>
        <w:instrText>10min</w:instrText>
      </w:r>
      <w:r w:rsidR="005B39A1" w:rsidRPr="009F7F88">
        <w:rPr>
          <w:rFonts w:hint="eastAsia"/>
          <w:bCs/>
          <w:color w:val="000000" w:themeColor="text1"/>
        </w:rPr>
        <w:instrText>、</w:instrText>
      </w:r>
      <w:r w:rsidR="005B39A1" w:rsidRPr="009F7F88">
        <w:rPr>
          <w:rFonts w:hint="eastAsia"/>
          <w:bCs/>
          <w:color w:val="000000" w:themeColor="text1"/>
        </w:rPr>
        <w:instrText>1000</w:instrText>
      </w:r>
      <w:r w:rsidR="005B39A1" w:rsidRPr="009F7F88">
        <w:rPr>
          <w:rFonts w:hint="eastAsia"/>
          <w:bCs/>
          <w:color w:val="000000" w:themeColor="text1"/>
        </w:rPr>
        <w:instrText>℃</w:instrText>
      </w:r>
      <w:r w:rsidR="005B39A1" w:rsidRPr="009F7F88">
        <w:rPr>
          <w:rFonts w:hint="eastAsia"/>
          <w:bCs/>
          <w:color w:val="000000" w:themeColor="text1"/>
        </w:rPr>
        <w:instrText>15min</w:instrText>
      </w:r>
      <w:r w:rsidR="005B39A1" w:rsidRPr="009F7F88">
        <w:rPr>
          <w:rFonts w:hint="eastAsia"/>
          <w:bCs/>
          <w:color w:val="000000" w:themeColor="text1"/>
        </w:rPr>
        <w:instrText>、</w:instrText>
      </w:r>
      <w:r w:rsidR="005B39A1" w:rsidRPr="009F7F88">
        <w:rPr>
          <w:rFonts w:hint="eastAsia"/>
          <w:bCs/>
          <w:color w:val="000000" w:themeColor="text1"/>
        </w:rPr>
        <w:instrText>1100</w:instrText>
      </w:r>
      <w:r w:rsidR="005B39A1" w:rsidRPr="009F7F88">
        <w:rPr>
          <w:rFonts w:hint="eastAsia"/>
          <w:bCs/>
          <w:color w:val="000000" w:themeColor="text1"/>
        </w:rPr>
        <w:instrText>℃</w:instrText>
      </w:r>
      <w:r w:rsidR="005B39A1" w:rsidRPr="009F7F88">
        <w:rPr>
          <w:rFonts w:hint="eastAsia"/>
          <w:bCs/>
          <w:color w:val="000000" w:themeColor="text1"/>
        </w:rPr>
        <w:instrText>5min</w:instrText>
      </w:r>
      <w:r w:rsidR="005B39A1" w:rsidRPr="009F7F88">
        <w:rPr>
          <w:rFonts w:hint="eastAsia"/>
          <w:bCs/>
          <w:color w:val="000000" w:themeColor="text1"/>
        </w:rPr>
        <w:instrText>，加热速率</w:instrText>
      </w:r>
      <w:r w:rsidR="005B39A1" w:rsidRPr="009F7F88">
        <w:rPr>
          <w:rFonts w:hint="eastAsia"/>
          <w:bCs/>
          <w:color w:val="000000" w:themeColor="text1"/>
        </w:rPr>
        <w:instrText>5min/</w:instrText>
      </w:r>
      <w:r w:rsidR="005B39A1" w:rsidRPr="009F7F88">
        <w:rPr>
          <w:rFonts w:hint="eastAsia"/>
          <w:bCs/>
          <w:color w:val="000000" w:themeColor="text1"/>
        </w:rPr>
        <w:instrText>℃</w:instrText>
      </w:r>
      <w:r w:rsidR="005B39A1" w:rsidRPr="009F7F88">
        <w:rPr>
          <w:rFonts w:hint="eastAsia"/>
          <w:bCs/>
          <w:color w:val="000000" w:themeColor="text1"/>
        </w:rPr>
        <w:instrText>\n</w:instrText>
      </w:r>
      <w:r w:rsidR="005B39A1" w:rsidRPr="009F7F88">
        <w:rPr>
          <w:rFonts w:hint="eastAsia"/>
          <w:bCs/>
          <w:color w:val="000000" w:themeColor="text1"/>
        </w:rPr>
        <w:instrText>获得透明玻璃，也可超临界干燥获得气凝胶</w:instrText>
      </w:r>
      <w:r w:rsidR="005B39A1" w:rsidRPr="009F7F88">
        <w:rPr>
          <w:rFonts w:hint="eastAsia"/>
          <w:bCs/>
          <w:color w:val="000000" w:themeColor="text1"/>
        </w:rPr>
        <w:instrText>\n</w:instrText>
      </w:r>
      <w:r w:rsidR="005B39A1" w:rsidRPr="009F7F88">
        <w:rPr>
          <w:rFonts w:hint="eastAsia"/>
          <w:bCs/>
          <w:color w:val="000000" w:themeColor="text1"/>
        </w:rPr>
        <w:instrText>含毛细管张力的计算公式</w:instrText>
      </w:r>
      <w:r w:rsidR="005B39A1" w:rsidRPr="009F7F88">
        <w:rPr>
          <w:rFonts w:hint="eastAsia"/>
          <w:bCs/>
          <w:color w:val="000000" w:themeColor="text1"/>
        </w:rPr>
        <w:instrText>\n</w:instrText>
      </w:r>
      <w:r w:rsidR="005B39A1" w:rsidRPr="009F7F88">
        <w:rPr>
          <w:rFonts w:hint="eastAsia"/>
          <w:bCs/>
          <w:color w:val="000000" w:themeColor="text1"/>
        </w:rPr>
        <w:instrText>本文主要通过控制水含量和加入乙醇来减少液</w:instrText>
      </w:r>
      <w:r w:rsidR="005B39A1" w:rsidRPr="009F7F88">
        <w:rPr>
          <w:rFonts w:hint="eastAsia"/>
          <w:bCs/>
          <w:color w:val="000000" w:themeColor="text1"/>
        </w:rPr>
        <w:instrText>-</w:instrText>
      </w:r>
      <w:r w:rsidR="005B39A1" w:rsidRPr="009F7F88">
        <w:rPr>
          <w:rFonts w:hint="eastAsia"/>
          <w:bCs/>
          <w:color w:val="000000" w:themeColor="text1"/>
        </w:rPr>
        <w:instrText>气表面张力，控制收缩平衡</w:instrText>
      </w:r>
      <w:r w:rsidR="005B39A1" w:rsidRPr="009F7F88">
        <w:rPr>
          <w:rFonts w:hint="eastAsia"/>
          <w:bCs/>
          <w:color w:val="000000" w:themeColor="text1"/>
        </w:rPr>
        <w:instrText>","page":"18879-18885","titl</w:instrText>
      </w:r>
      <w:r w:rsidR="005B39A1" w:rsidRPr="009F7F88">
        <w:rPr>
          <w:bCs/>
          <w:color w:val="000000" w:themeColor="text1"/>
        </w:rPr>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005B39A1" w:rsidRPr="009F7F88">
        <w:rPr>
          <w:bCs/>
          <w:color w:val="000000" w:themeColor="text1"/>
        </w:rPr>
        <w:fldChar w:fldCharType="separate"/>
      </w:r>
      <w:r w:rsidR="005B39A1" w:rsidRPr="009F7F88">
        <w:rPr>
          <w:bCs/>
          <w:noProof/>
          <w:color w:val="000000" w:themeColor="text1"/>
          <w:vertAlign w:val="superscript"/>
        </w:rPr>
        <w:t>206</w:t>
      </w:r>
      <w:r w:rsidR="005B39A1" w:rsidRPr="009F7F88">
        <w:rPr>
          <w:bCs/>
          <w:color w:val="000000" w:themeColor="text1"/>
        </w:rPr>
        <w:fldChar w:fldCharType="end"/>
      </w:r>
      <w:r w:rsidR="005B39A1" w:rsidRPr="009F7F88">
        <w:rPr>
          <w:bCs/>
          <w:color w:val="000000" w:themeColor="text1"/>
        </w:rPr>
        <w:t xml:space="preserve"> Ambient drying has thus far been used to</w:t>
      </w:r>
      <w:bookmarkStart w:id="152" w:name="_Hlk45853945"/>
      <w:r w:rsidR="005B39A1" w:rsidRPr="009F7F88">
        <w:rPr>
          <w:bCs/>
          <w:color w:val="000000" w:themeColor="text1"/>
        </w:rPr>
        <w:t xml:space="preserve"> dry inkjet </w:t>
      </w:r>
      <w:proofErr w:type="spellStart"/>
      <w:r w:rsidR="005B39A1" w:rsidRPr="009F7F88">
        <w:rPr>
          <w:bCs/>
          <w:color w:val="000000" w:themeColor="text1"/>
        </w:rPr>
        <w:t>printed</w:t>
      </w:r>
      <w:proofErr w:type="spellEnd"/>
      <w:r w:rsidR="005B39A1" w:rsidRPr="009F7F88">
        <w:rPr>
          <w:bCs/>
          <w:color w:val="000000" w:themeColor="text1"/>
        </w:rPr>
        <w:t xml:space="preserve"> </w:t>
      </w:r>
      <w:r w:rsidR="005B39A1" w:rsidRPr="009F7F88">
        <w:rPr>
          <w:color w:val="000000" w:themeColor="text1"/>
        </w:rPr>
        <w:t>SiO</w:t>
      </w:r>
      <w:r w:rsidR="005B39A1" w:rsidRPr="009F7F88">
        <w:rPr>
          <w:color w:val="000000" w:themeColor="text1"/>
          <w:vertAlign w:val="subscript"/>
        </w:rPr>
        <w:t>2</w:t>
      </w:r>
      <w:r w:rsidR="005B39A1" w:rsidRPr="009F7F88">
        <w:rPr>
          <w:bCs/>
          <w:color w:val="000000" w:themeColor="text1"/>
        </w:rPr>
        <w:t xml:space="preserve"> microspheres</w:t>
      </w:r>
      <w:r w:rsidR="005B39A1" w:rsidRPr="009F7F88">
        <w:rPr>
          <w:bCs/>
          <w:color w:val="000000" w:themeColor="text1"/>
        </w:rPr>
        <w:fldChar w:fldCharType="begin" w:fldLock="1"/>
      </w:r>
      <w:r w:rsidR="005B39A1" w:rsidRPr="009F7F88">
        <w:rPr>
          <w:bCs/>
          <w:color w:val="000000" w:themeColor="text1"/>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005B39A1" w:rsidRPr="009F7F88">
        <w:rPr>
          <w:rFonts w:hint="eastAsia"/>
          <w:bCs/>
          <w:color w:val="000000" w:themeColor="text1"/>
        </w:rPr>
        <w:instrText>:"L.","non-dropping-particle":"","parse-names":false,"suffix":""}],"container-title":"Materials Chemistry and Physics","id":"ITEM-1","issued":{"date-parts":[["2016"]]},"note":"</w:instrText>
      </w:r>
      <w:r w:rsidR="005B39A1" w:rsidRPr="009F7F88">
        <w:rPr>
          <w:rFonts w:hint="eastAsia"/>
          <w:bCs/>
          <w:color w:val="000000" w:themeColor="text1"/>
        </w:rPr>
        <w:instrText>已加</w:instrText>
      </w:r>
      <w:r w:rsidR="005B39A1" w:rsidRPr="009F7F88">
        <w:rPr>
          <w:rFonts w:hint="eastAsia"/>
          <w:bCs/>
          <w:color w:val="000000" w:themeColor="text1"/>
        </w:rPr>
        <w:instrText>\n</w:instrText>
      </w:r>
      <w:r w:rsidR="005B39A1" w:rsidRPr="009F7F88">
        <w:rPr>
          <w:rFonts w:hint="eastAsia"/>
          <w:bCs/>
          <w:color w:val="000000" w:themeColor="text1"/>
        </w:rPr>
        <w:instrText>喷墨打印常压干燥无表面改性</w:instrText>
      </w:r>
      <w:r w:rsidR="005B39A1" w:rsidRPr="009F7F88">
        <w:rPr>
          <w:rFonts w:hint="eastAsia"/>
          <w:bCs/>
          <w:color w:val="000000" w:themeColor="text1"/>
        </w:rPr>
        <w:instrText xml:space="preserve"> </w:instrText>
      </w:r>
      <w:r w:rsidR="005B39A1" w:rsidRPr="009F7F88">
        <w:rPr>
          <w:rFonts w:hint="eastAsia"/>
          <w:bCs/>
          <w:color w:val="000000" w:themeColor="text1"/>
        </w:rPr>
        <w:instrText>氧化硅气凝胶微球</w:instrText>
      </w:r>
      <w:r w:rsidR="005B39A1" w:rsidRPr="009F7F88">
        <w:rPr>
          <w:rFonts w:hint="eastAsia"/>
          <w:bCs/>
          <w:color w:val="000000" w:themeColor="text1"/>
        </w:rPr>
        <w:instrText xml:space="preserve"> </w:instrText>
      </w:r>
      <w:r w:rsidR="005B39A1" w:rsidRPr="009F7F88">
        <w:rPr>
          <w:rFonts w:hint="eastAsia"/>
          <w:bCs/>
          <w:color w:val="000000" w:themeColor="text1"/>
        </w:rPr>
        <w:instrText>无明确应用</w:instrText>
      </w:r>
      <w:r w:rsidR="005B39A1" w:rsidRPr="009F7F88">
        <w:rPr>
          <w:rFonts w:hint="eastAsia"/>
          <w:bCs/>
          <w:color w:val="000000" w:themeColor="text1"/>
        </w:rPr>
        <w:instrText>","page":"32-38","title":"Synthesis of silica a</w:instrText>
      </w:r>
      <w:r w:rsidR="005B39A1" w:rsidRPr="009F7F88">
        <w:rPr>
          <w:bCs/>
          <w:color w:val="000000" w:themeColor="text1"/>
        </w:rPr>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005B39A1" w:rsidRPr="009F7F88">
        <w:rPr>
          <w:bCs/>
          <w:color w:val="000000" w:themeColor="text1"/>
        </w:rPr>
        <w:fldChar w:fldCharType="separate"/>
      </w:r>
      <w:r w:rsidR="005B39A1" w:rsidRPr="009F7F88">
        <w:rPr>
          <w:bCs/>
          <w:noProof/>
          <w:color w:val="000000" w:themeColor="text1"/>
          <w:vertAlign w:val="superscript"/>
        </w:rPr>
        <w:t>184</w:t>
      </w:r>
      <w:r w:rsidR="005B39A1" w:rsidRPr="009F7F88">
        <w:rPr>
          <w:bCs/>
          <w:color w:val="000000" w:themeColor="text1"/>
        </w:rPr>
        <w:fldChar w:fldCharType="end"/>
      </w:r>
      <w:r w:rsidR="005B39A1" w:rsidRPr="009F7F88">
        <w:rPr>
          <w:bCs/>
          <w:color w:val="000000" w:themeColor="text1"/>
        </w:rPr>
        <w:t xml:space="preserve"> and </w:t>
      </w:r>
      <w:proofErr w:type="spellStart"/>
      <w:r w:rsidR="005B39A1" w:rsidRPr="009F7F88">
        <w:rPr>
          <w:bCs/>
          <w:color w:val="000000" w:themeColor="text1"/>
        </w:rPr>
        <w:t>CdSe</w:t>
      </w:r>
      <w:proofErr w:type="spellEnd"/>
      <w:r w:rsidR="005B39A1" w:rsidRPr="009F7F88">
        <w:rPr>
          <w:bCs/>
          <w:color w:val="000000" w:themeColor="text1"/>
        </w:rPr>
        <w:t>/</w:t>
      </w:r>
      <w:proofErr w:type="spellStart"/>
      <w:r w:rsidR="005B39A1" w:rsidRPr="009F7F88">
        <w:rPr>
          <w:bCs/>
          <w:color w:val="000000" w:themeColor="text1"/>
        </w:rPr>
        <w:t>CdS</w:t>
      </w:r>
      <w:proofErr w:type="spellEnd"/>
      <w:r w:rsidR="005B39A1" w:rsidRPr="009F7F88">
        <w:rPr>
          <w:bCs/>
          <w:color w:val="000000" w:themeColor="text1"/>
        </w:rPr>
        <w:t xml:space="preserve"> films,</w:t>
      </w:r>
      <w:r w:rsidR="005B39A1" w:rsidRPr="009F7F88">
        <w:rPr>
          <w:bCs/>
          <w:color w:val="000000" w:themeColor="text1"/>
        </w:rPr>
        <w:fldChar w:fldCharType="begin" w:fldLock="1"/>
      </w:r>
      <w:r w:rsidR="005B39A1" w:rsidRPr="009F7F88">
        <w:rPr>
          <w:bCs/>
          <w:color w:val="000000" w:themeColor="text1"/>
        </w:rPr>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005B39A1" w:rsidRPr="009F7F88">
        <w:rPr>
          <w:rFonts w:hint="eastAsia"/>
          <w:bCs/>
          <w:color w:val="000000" w:themeColor="text1"/>
        </w:rPr>
        <w:instrText>]]},"note":"</w:instrText>
      </w:r>
      <w:r w:rsidR="005B39A1" w:rsidRPr="009F7F88">
        <w:rPr>
          <w:rFonts w:hint="eastAsia"/>
          <w:bCs/>
          <w:color w:val="000000" w:themeColor="text1"/>
        </w:rPr>
        <w:instrText>已加</w:instrText>
      </w:r>
      <w:r w:rsidR="005B39A1" w:rsidRPr="009F7F88">
        <w:rPr>
          <w:rFonts w:hint="eastAsia"/>
          <w:bCs/>
          <w:color w:val="000000" w:themeColor="text1"/>
        </w:rPr>
        <w:instrText>\n</w:instrText>
      </w:r>
      <w:r w:rsidR="005B39A1" w:rsidRPr="009F7F88">
        <w:rPr>
          <w:rFonts w:hint="eastAsia"/>
          <w:bCs/>
          <w:color w:val="000000" w:themeColor="text1"/>
        </w:rPr>
        <w:instrText>喷墨多次打印，控湿度常压干燥或超临界干燥</w:instrText>
      </w:r>
      <w:r w:rsidR="005B39A1" w:rsidRPr="009F7F88">
        <w:rPr>
          <w:rFonts w:hint="eastAsia"/>
          <w:bCs/>
          <w:color w:val="000000" w:themeColor="text1"/>
        </w:rPr>
        <w:instrText>\nCdSe/CdS</w:instrText>
      </w:r>
      <w:r w:rsidR="005B39A1" w:rsidRPr="009F7F88">
        <w:rPr>
          <w:rFonts w:hint="eastAsia"/>
          <w:bCs/>
          <w:color w:val="000000" w:themeColor="text1"/>
        </w:rPr>
        <w:instrText>纳米颗粒气凝胶</w:instrText>
      </w:r>
      <w:r w:rsidR="005B39A1" w:rsidRPr="009F7F88">
        <w:rPr>
          <w:rFonts w:hint="eastAsia"/>
          <w:bCs/>
          <w:color w:val="000000" w:themeColor="text1"/>
        </w:rPr>
        <w:instrText>\n</w:instrText>
      </w:r>
      <w:r w:rsidR="005B39A1" w:rsidRPr="009F7F88">
        <w:rPr>
          <w:rFonts w:hint="eastAsia"/>
          <w:bCs/>
          <w:color w:val="000000" w:themeColor="text1"/>
        </w:rPr>
        <w:instrText>光电化学</w:instrText>
      </w:r>
      <w:r w:rsidR="005B39A1" w:rsidRPr="009F7F88">
        <w:rPr>
          <w:rFonts w:hint="eastAsia"/>
          <w:bCs/>
          <w:color w:val="000000" w:themeColor="text1"/>
        </w:rPr>
        <w:instrText>","page":"1902186","title":"Patterning of Nanoparticle</w:instrText>
      </w:r>
      <w:r w:rsidR="005B39A1" w:rsidRPr="009F7F88">
        <w:rPr>
          <w:rFonts w:hint="eastAsia"/>
          <w:bCs/>
          <w:color w:val="000000" w:themeColor="text1"/>
        </w:rPr>
        <w:instrText>‐</w:instrText>
      </w:r>
      <w:r w:rsidR="005B39A1" w:rsidRPr="009F7F88">
        <w:rPr>
          <w:rFonts w:hint="eastAsia"/>
          <w:bCs/>
          <w:color w:val="000000" w:themeColor="text1"/>
        </w:rPr>
        <w:instrText>Based Aerogels and Xerogels by Inkjet Printing","type":"article-journal","volume":"15"},"uris":["http://www.mendeley.com/documents/?uuid=9db8</w:instrText>
      </w:r>
      <w:r w:rsidR="005B39A1" w:rsidRPr="009F7F88">
        <w:rPr>
          <w:bCs/>
          <w:color w:val="000000" w:themeColor="text1"/>
        </w:rPr>
        <w:instrText>e202-489c-3ce9-bc02-1ef5c5e4d411"]}],"mendeley":{"formattedCitation":"&lt;sup&gt;182&lt;/sup&gt;","plainTextFormattedCitation":"182","previouslyFormattedCitation":"&lt;sup&gt;180&lt;/sup&gt;"},"properties":{"noteIndex":0},"schema":"https://github.com/citation-style-language/schema/raw/master/csl-citation.json"}</w:instrText>
      </w:r>
      <w:r w:rsidR="005B39A1" w:rsidRPr="009F7F88">
        <w:rPr>
          <w:bCs/>
          <w:color w:val="000000" w:themeColor="text1"/>
        </w:rPr>
        <w:fldChar w:fldCharType="separate"/>
      </w:r>
      <w:r w:rsidR="005B39A1" w:rsidRPr="009F7F88">
        <w:rPr>
          <w:bCs/>
          <w:noProof/>
          <w:color w:val="000000" w:themeColor="text1"/>
          <w:vertAlign w:val="superscript"/>
        </w:rPr>
        <w:t>182</w:t>
      </w:r>
      <w:r w:rsidR="005B39A1" w:rsidRPr="009F7F88">
        <w:rPr>
          <w:bCs/>
          <w:color w:val="000000" w:themeColor="text1"/>
        </w:rPr>
        <w:fldChar w:fldCharType="end"/>
      </w:r>
      <w:r w:rsidR="005B39A1" w:rsidRPr="009F7F88">
        <w:rPr>
          <w:bCs/>
          <w:color w:val="000000" w:themeColor="text1"/>
        </w:rPr>
        <w:t xml:space="preserve"> and 3D printed GO-</w:t>
      </w:r>
      <w:bookmarkEnd w:id="152"/>
      <w:r w:rsidR="005B39A1" w:rsidRPr="009F7F88">
        <w:rPr>
          <w:bCs/>
          <w:color w:val="000000" w:themeColor="text1"/>
        </w:rPr>
        <w:t>based</w:t>
      </w:r>
      <w:r w:rsidR="005B39A1" w:rsidRPr="009F7F88">
        <w:rPr>
          <w:bCs/>
          <w:color w:val="000000" w:themeColor="text1"/>
        </w:rPr>
        <w:fldChar w:fldCharType="begin" w:fldLock="1"/>
      </w:r>
      <w:r w:rsidR="005B39A1" w:rsidRPr="009F7F88">
        <w:rPr>
          <w:bCs/>
          <w:color w:val="000000" w:themeColor="text1"/>
        </w:rPr>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w:instrText>
      </w:r>
      <w:r w:rsidR="005B39A1" w:rsidRPr="009F7F88">
        <w:rPr>
          <w:rFonts w:hint="eastAsia"/>
          <w:bCs/>
          <w:color w:val="000000" w:themeColor="text1"/>
        </w:rPr>
        <w:instrText>le":"Journal of Cleaner Production","id":"ITEM-1","issued":{"date-parts":[["2019"]]},"note":"</w:instrText>
      </w:r>
      <w:r w:rsidR="005B39A1" w:rsidRPr="009F7F88">
        <w:rPr>
          <w:rFonts w:hint="eastAsia"/>
          <w:bCs/>
          <w:color w:val="000000" w:themeColor="text1"/>
        </w:rPr>
        <w:instrText>已加</w:instrText>
      </w:r>
      <w:r w:rsidR="005B39A1" w:rsidRPr="009F7F88">
        <w:rPr>
          <w:rFonts w:hint="eastAsia"/>
          <w:bCs/>
          <w:color w:val="000000" w:themeColor="text1"/>
        </w:rPr>
        <w:instrText>\n3D</w:instrText>
      </w:r>
      <w:r w:rsidR="005B39A1" w:rsidRPr="009F7F88">
        <w:rPr>
          <w:rFonts w:hint="eastAsia"/>
          <w:bCs/>
          <w:color w:val="000000" w:themeColor="text1"/>
        </w:rPr>
        <w:instrText>打印，常压干燥，裂解</w:instrText>
      </w:r>
      <w:r w:rsidR="005B39A1" w:rsidRPr="009F7F88">
        <w:rPr>
          <w:rFonts w:hint="eastAsia"/>
          <w:bCs/>
          <w:color w:val="000000" w:themeColor="text1"/>
        </w:rPr>
        <w:instrText>\n</w:instrText>
      </w:r>
      <w:r w:rsidR="005B39A1" w:rsidRPr="009F7F88">
        <w:rPr>
          <w:rFonts w:hint="eastAsia"/>
          <w:bCs/>
          <w:color w:val="000000" w:themeColor="text1"/>
        </w:rPr>
        <w:instrText>负载</w:instrText>
      </w:r>
      <w:r w:rsidR="005B39A1" w:rsidRPr="009F7F88">
        <w:rPr>
          <w:rFonts w:hint="eastAsia"/>
          <w:bCs/>
          <w:color w:val="000000" w:themeColor="text1"/>
        </w:rPr>
        <w:instrText>CeZrLa</w:instrText>
      </w:r>
      <w:r w:rsidR="005B39A1" w:rsidRPr="009F7F88">
        <w:rPr>
          <w:rFonts w:hint="eastAsia"/>
          <w:bCs/>
          <w:color w:val="000000" w:themeColor="text1"/>
        </w:rPr>
        <w:instrText>石墨烯</w:instrText>
      </w:r>
      <w:r w:rsidR="005B39A1" w:rsidRPr="009F7F88">
        <w:rPr>
          <w:rFonts w:hint="eastAsia"/>
          <w:bCs/>
          <w:color w:val="000000" w:themeColor="text1"/>
        </w:rPr>
        <w:instrText>\n</w:instrText>
      </w:r>
      <w:r w:rsidR="005B39A1" w:rsidRPr="009F7F88">
        <w:rPr>
          <w:rFonts w:hint="eastAsia"/>
          <w:bCs/>
          <w:color w:val="000000" w:themeColor="text1"/>
        </w:rPr>
        <w:instrText>作为纳米催化剂用于</w:instrText>
      </w:r>
      <w:r w:rsidR="005B39A1" w:rsidRPr="009F7F88">
        <w:rPr>
          <w:rFonts w:hint="eastAsia"/>
          <w:bCs/>
          <w:color w:val="000000" w:themeColor="text1"/>
        </w:rPr>
        <w:instrText>CO2</w:instrText>
      </w:r>
      <w:r w:rsidR="005B39A1" w:rsidRPr="009F7F88">
        <w:rPr>
          <w:rFonts w:hint="eastAsia"/>
          <w:bCs/>
          <w:color w:val="000000" w:themeColor="text1"/>
        </w:rPr>
        <w:instrText>利用和直接合成碳酸亚丙酯</w:instrText>
      </w:r>
      <w:r w:rsidR="005B39A1" w:rsidRPr="009F7F88">
        <w:rPr>
          <w:rFonts w:hint="eastAsia"/>
          <w:bCs/>
          <w:color w:val="000000" w:themeColor="text1"/>
        </w:rPr>
        <w:instrText>","page":"606-614","title":"Next frontiers in cleaner synthesis: 3D printed graphene-supported CeZrLa mixed</w:instrText>
      </w:r>
      <w:r w:rsidR="005B39A1" w:rsidRPr="009F7F88">
        <w:rPr>
          <w:bCs/>
          <w:color w:val="000000" w:themeColor="text1"/>
        </w:rPr>
        <w:instrText>-oxide nanocatalyst for CO2 utilisation and direct propylene carbonate production","type":"article-journal","volume":"214"},"uris":["http://www.mendeley.com/documents/?uuid=cbb92a73-e040-4483-8b80-c74096b3ddf6"]}],"mendeley":{"formattedCitation":"&lt;sup&gt;247&lt;/sup&gt;","plainTextFormattedCitation":"247","previouslyFormattedCitation":"&lt;sup&gt;245&lt;/sup&gt;"},"properties":{"noteIndex":0},"schema":"https://github.com/citation-style-language/schema/raw/master/csl-citation.json"}</w:instrText>
      </w:r>
      <w:r w:rsidR="005B39A1" w:rsidRPr="009F7F88">
        <w:rPr>
          <w:bCs/>
          <w:color w:val="000000" w:themeColor="text1"/>
        </w:rPr>
        <w:fldChar w:fldCharType="separate"/>
      </w:r>
      <w:r w:rsidR="005B39A1" w:rsidRPr="009F7F88">
        <w:rPr>
          <w:bCs/>
          <w:noProof/>
          <w:color w:val="000000" w:themeColor="text1"/>
          <w:vertAlign w:val="superscript"/>
        </w:rPr>
        <w:t>247</w:t>
      </w:r>
      <w:r w:rsidR="005B39A1" w:rsidRPr="009F7F88">
        <w:rPr>
          <w:bCs/>
          <w:color w:val="000000" w:themeColor="text1"/>
        </w:rPr>
        <w:fldChar w:fldCharType="end"/>
      </w:r>
      <w:r w:rsidR="005B39A1" w:rsidRPr="009F7F88">
        <w:rPr>
          <w:bCs/>
          <w:color w:val="000000" w:themeColor="text1"/>
        </w:rPr>
        <w:t xml:space="preserve"> gels. These gels always have small dimensions which may help the diffusion of solvent from the inside of the structure to the surface. This additionally improves the uniformity of the solvent distribution in the overall structure such that it can be evaporated homogeneously, reducing the shrinkage to some extent.</w:t>
      </w:r>
    </w:p>
    <w:p w14:paraId="5054D97A" w14:textId="77777777" w:rsidR="00C14E85" w:rsidRPr="009F7F88" w:rsidRDefault="00C14E85" w:rsidP="00C14E85">
      <w:pPr>
        <w:pStyle w:val="RSCB02ArticleText"/>
        <w:ind w:firstLineChars="100" w:firstLine="194"/>
        <w:rPr>
          <w:bCs/>
          <w:color w:val="000000" w:themeColor="text1"/>
        </w:rPr>
      </w:pPr>
    </w:p>
    <w:p w14:paraId="63D0CC3D" w14:textId="14755513" w:rsidR="008641C3" w:rsidRPr="009F7F88" w:rsidRDefault="008641C3" w:rsidP="00E92F87">
      <w:pPr>
        <w:pStyle w:val="RSCT01TableTitlewithtopbar"/>
        <w:rPr>
          <w:color w:val="000000" w:themeColor="text1"/>
        </w:rPr>
      </w:pPr>
      <w:bookmarkStart w:id="153" w:name="_Ref41187819"/>
      <w:r w:rsidRPr="009F7F88">
        <w:rPr>
          <w:color w:val="000000" w:themeColor="text1"/>
        </w:rPr>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8</w:t>
      </w:r>
      <w:r w:rsidR="00B131A9" w:rsidRPr="009F7F88">
        <w:rPr>
          <w:noProof/>
          <w:color w:val="000000" w:themeColor="text1"/>
        </w:rPr>
        <w:fldChar w:fldCharType="end"/>
      </w:r>
      <w:bookmarkEnd w:id="153"/>
      <w:r w:rsidRPr="009F7F88">
        <w:rPr>
          <w:color w:val="000000" w:themeColor="text1"/>
        </w:rPr>
        <w:t xml:space="preserve">  </w:t>
      </w:r>
      <w:r w:rsidR="00D97B8A" w:rsidRPr="009F7F88">
        <w:rPr>
          <w:color w:val="000000" w:themeColor="text1"/>
        </w:rPr>
        <w:t>Relevant p</w:t>
      </w:r>
      <w:r w:rsidRPr="009F7F88">
        <w:rPr>
          <w:color w:val="000000" w:themeColor="text1"/>
        </w:rPr>
        <w:t>hysical propert</w:t>
      </w:r>
      <w:r w:rsidR="00D97B8A" w:rsidRPr="009F7F88">
        <w:rPr>
          <w:color w:val="000000" w:themeColor="text1"/>
        </w:rPr>
        <w:t>ie</w:t>
      </w:r>
      <w:r w:rsidRPr="009F7F88">
        <w:rPr>
          <w:color w:val="000000" w:themeColor="text1"/>
        </w:rPr>
        <w:t>s of commonly used solvents when preparing or drying gels</w:t>
      </w:r>
    </w:p>
    <w:tbl>
      <w:tblPr>
        <w:tblW w:w="0" w:type="auto"/>
        <w:tblBorders>
          <w:top w:val="single" w:sz="4" w:space="0" w:color="auto"/>
          <w:bottom w:val="single" w:sz="4" w:space="0" w:color="auto"/>
        </w:tblBorders>
        <w:tblLook w:val="04A0" w:firstRow="1" w:lastRow="0" w:firstColumn="1" w:lastColumn="0" w:noHBand="0" w:noVBand="1"/>
      </w:tblPr>
      <w:tblGrid>
        <w:gridCol w:w="1134"/>
        <w:gridCol w:w="1081"/>
        <w:gridCol w:w="1047"/>
        <w:gridCol w:w="850"/>
        <w:gridCol w:w="877"/>
      </w:tblGrid>
      <w:tr w:rsidR="009F7F88" w:rsidRPr="009F7F88" w14:paraId="579F917C" w14:textId="77777777" w:rsidTr="008641C3">
        <w:trPr>
          <w:trHeight w:val="226"/>
        </w:trPr>
        <w:tc>
          <w:tcPr>
            <w:tcW w:w="1134" w:type="dxa"/>
            <w:tcBorders>
              <w:top w:val="nil"/>
              <w:left w:val="nil"/>
              <w:bottom w:val="single" w:sz="4" w:space="0" w:color="auto"/>
              <w:right w:val="nil"/>
            </w:tcBorders>
            <w:hideMark/>
          </w:tcPr>
          <w:p w14:paraId="5C382A42" w14:textId="77777777" w:rsidR="008641C3" w:rsidRPr="009F7F88" w:rsidRDefault="008641C3" w:rsidP="008641C3">
            <w:pPr>
              <w:pStyle w:val="RSCT03TableBody"/>
              <w:jc w:val="left"/>
              <w:rPr>
                <w:color w:val="000000" w:themeColor="text1"/>
              </w:rPr>
            </w:pPr>
            <w:r w:rsidRPr="009F7F88">
              <w:rPr>
                <w:color w:val="000000" w:themeColor="text1"/>
              </w:rPr>
              <w:t>Solvent</w:t>
            </w:r>
          </w:p>
        </w:tc>
        <w:tc>
          <w:tcPr>
            <w:tcW w:w="1081" w:type="dxa"/>
            <w:tcBorders>
              <w:top w:val="nil"/>
              <w:left w:val="nil"/>
              <w:bottom w:val="single" w:sz="4" w:space="0" w:color="auto"/>
              <w:right w:val="nil"/>
            </w:tcBorders>
            <w:hideMark/>
          </w:tcPr>
          <w:p w14:paraId="71BA079B" w14:textId="77777777" w:rsidR="008641C3" w:rsidRPr="009F7F88" w:rsidRDefault="008641C3" w:rsidP="008641C3">
            <w:pPr>
              <w:pStyle w:val="RSCT03TableBody"/>
              <w:jc w:val="left"/>
              <w:rPr>
                <w:color w:val="000000" w:themeColor="text1"/>
              </w:rPr>
            </w:pPr>
            <w:r w:rsidRPr="009F7F88">
              <w:rPr>
                <w:color w:val="000000" w:themeColor="text1"/>
              </w:rPr>
              <w:t>Freezing temperature (</w:t>
            </w:r>
            <w:r w:rsidRPr="009F7F88">
              <w:rPr>
                <w:rFonts w:hint="eastAsia"/>
                <w:color w:val="000000" w:themeColor="text1"/>
              </w:rPr>
              <w:t>°</w:t>
            </w:r>
            <w:r w:rsidRPr="009F7F88">
              <w:rPr>
                <w:color w:val="000000" w:themeColor="text1"/>
              </w:rPr>
              <w:t>C)</w:t>
            </w:r>
          </w:p>
        </w:tc>
        <w:tc>
          <w:tcPr>
            <w:tcW w:w="1047" w:type="dxa"/>
            <w:tcBorders>
              <w:top w:val="nil"/>
              <w:left w:val="nil"/>
              <w:bottom w:val="single" w:sz="4" w:space="0" w:color="auto"/>
              <w:right w:val="nil"/>
            </w:tcBorders>
            <w:hideMark/>
          </w:tcPr>
          <w:p w14:paraId="08C2B927" w14:textId="77777777" w:rsidR="008641C3" w:rsidRPr="009F7F88" w:rsidRDefault="008641C3" w:rsidP="008641C3">
            <w:pPr>
              <w:pStyle w:val="RSCT03TableBody"/>
              <w:jc w:val="left"/>
              <w:rPr>
                <w:color w:val="000000" w:themeColor="text1"/>
              </w:rPr>
            </w:pPr>
            <w:r w:rsidRPr="009F7F88">
              <w:rPr>
                <w:color w:val="000000" w:themeColor="text1"/>
              </w:rPr>
              <w:t>Critical temperature (</w:t>
            </w:r>
            <w:r w:rsidRPr="009F7F88">
              <w:rPr>
                <w:rFonts w:hint="eastAsia"/>
                <w:color w:val="000000" w:themeColor="text1"/>
              </w:rPr>
              <w:t>°</w:t>
            </w:r>
            <w:r w:rsidRPr="009F7F88">
              <w:rPr>
                <w:color w:val="000000" w:themeColor="text1"/>
              </w:rPr>
              <w:t>C)</w:t>
            </w:r>
          </w:p>
        </w:tc>
        <w:tc>
          <w:tcPr>
            <w:tcW w:w="850" w:type="dxa"/>
            <w:tcBorders>
              <w:top w:val="nil"/>
              <w:left w:val="nil"/>
              <w:bottom w:val="single" w:sz="4" w:space="0" w:color="auto"/>
              <w:right w:val="nil"/>
            </w:tcBorders>
            <w:hideMark/>
          </w:tcPr>
          <w:p w14:paraId="3145B9C0" w14:textId="77777777" w:rsidR="008641C3" w:rsidRPr="009F7F88" w:rsidRDefault="008641C3" w:rsidP="008641C3">
            <w:pPr>
              <w:pStyle w:val="RSCT03TableBody"/>
              <w:jc w:val="left"/>
              <w:rPr>
                <w:color w:val="000000" w:themeColor="text1"/>
              </w:rPr>
            </w:pPr>
            <w:r w:rsidRPr="009F7F88">
              <w:rPr>
                <w:color w:val="000000" w:themeColor="text1"/>
              </w:rPr>
              <w:t>Critical pressure (MPa)</w:t>
            </w:r>
          </w:p>
        </w:tc>
        <w:tc>
          <w:tcPr>
            <w:tcW w:w="877" w:type="dxa"/>
            <w:tcBorders>
              <w:top w:val="nil"/>
              <w:left w:val="nil"/>
              <w:bottom w:val="single" w:sz="4" w:space="0" w:color="auto"/>
              <w:right w:val="nil"/>
            </w:tcBorders>
            <w:hideMark/>
          </w:tcPr>
          <w:p w14:paraId="5AF3D783" w14:textId="77777777" w:rsidR="008641C3" w:rsidRPr="009F7F88" w:rsidRDefault="008641C3" w:rsidP="008641C3">
            <w:pPr>
              <w:pStyle w:val="RSCT03TableBody"/>
              <w:jc w:val="left"/>
              <w:rPr>
                <w:color w:val="000000" w:themeColor="text1"/>
              </w:rPr>
            </w:pPr>
            <w:r w:rsidRPr="009F7F88">
              <w:rPr>
                <w:color w:val="000000" w:themeColor="text1"/>
              </w:rPr>
              <w:t xml:space="preserve">Surface tension </w:t>
            </w:r>
            <w:r w:rsidRPr="009F7F88">
              <w:rPr>
                <w:i/>
                <w:iCs/>
                <w:color w:val="000000" w:themeColor="text1"/>
                <w:vertAlign w:val="superscript"/>
              </w:rPr>
              <w:t>a</w:t>
            </w:r>
            <w:r w:rsidRPr="009F7F88">
              <w:rPr>
                <w:color w:val="000000" w:themeColor="text1"/>
              </w:rPr>
              <w:t xml:space="preserve"> (</w:t>
            </w:r>
            <w:proofErr w:type="spellStart"/>
            <w:r w:rsidRPr="009F7F88">
              <w:rPr>
                <w:color w:val="000000" w:themeColor="text1"/>
              </w:rPr>
              <w:t>mN</w:t>
            </w:r>
            <w:proofErr w:type="spellEnd"/>
            <w:r w:rsidRPr="009F7F88">
              <w:rPr>
                <w:color w:val="000000" w:themeColor="text1"/>
              </w:rPr>
              <w:t xml:space="preserve"> m</w:t>
            </w:r>
            <w:r w:rsidRPr="009F7F88">
              <w:rPr>
                <w:color w:val="000000" w:themeColor="text1"/>
                <w:vertAlign w:val="superscript"/>
              </w:rPr>
              <w:t>-1</w:t>
            </w:r>
            <w:r w:rsidRPr="009F7F88">
              <w:rPr>
                <w:color w:val="000000" w:themeColor="text1"/>
              </w:rPr>
              <w:t>)</w:t>
            </w:r>
          </w:p>
        </w:tc>
      </w:tr>
      <w:tr w:rsidR="009F7F88" w:rsidRPr="009F7F88" w14:paraId="786E8ECA" w14:textId="77777777" w:rsidTr="008641C3">
        <w:trPr>
          <w:trHeight w:val="203"/>
        </w:trPr>
        <w:tc>
          <w:tcPr>
            <w:tcW w:w="1134" w:type="dxa"/>
            <w:tcBorders>
              <w:top w:val="single" w:sz="4" w:space="0" w:color="auto"/>
              <w:left w:val="nil"/>
              <w:bottom w:val="nil"/>
              <w:right w:val="nil"/>
            </w:tcBorders>
            <w:hideMark/>
          </w:tcPr>
          <w:p w14:paraId="1F9D142C" w14:textId="77777777" w:rsidR="008641C3" w:rsidRPr="009F7F88" w:rsidRDefault="008641C3" w:rsidP="008641C3">
            <w:pPr>
              <w:pStyle w:val="RSCT03TableBody"/>
              <w:jc w:val="left"/>
              <w:rPr>
                <w:color w:val="000000" w:themeColor="text1"/>
              </w:rPr>
            </w:pPr>
            <w:r w:rsidRPr="009F7F88">
              <w:rPr>
                <w:color w:val="000000" w:themeColor="text1"/>
              </w:rPr>
              <w:t>CO</w:t>
            </w:r>
            <w:r w:rsidRPr="009F7F88">
              <w:rPr>
                <w:color w:val="000000" w:themeColor="text1"/>
                <w:vertAlign w:val="subscript"/>
              </w:rPr>
              <w:t>2</w:t>
            </w:r>
          </w:p>
        </w:tc>
        <w:tc>
          <w:tcPr>
            <w:tcW w:w="1081" w:type="dxa"/>
            <w:tcBorders>
              <w:top w:val="single" w:sz="4" w:space="0" w:color="auto"/>
              <w:left w:val="nil"/>
              <w:bottom w:val="nil"/>
              <w:right w:val="nil"/>
            </w:tcBorders>
            <w:hideMark/>
          </w:tcPr>
          <w:p w14:paraId="681B9275" w14:textId="77777777" w:rsidR="008641C3" w:rsidRPr="009F7F88" w:rsidRDefault="008641C3" w:rsidP="008641C3">
            <w:pPr>
              <w:pStyle w:val="RSCT03TableBody"/>
              <w:jc w:val="left"/>
              <w:rPr>
                <w:color w:val="000000" w:themeColor="text1"/>
              </w:rPr>
            </w:pPr>
            <w:r w:rsidRPr="009F7F88">
              <w:rPr>
                <w:color w:val="000000" w:themeColor="text1"/>
              </w:rPr>
              <w:t>-78</w:t>
            </w:r>
          </w:p>
        </w:tc>
        <w:tc>
          <w:tcPr>
            <w:tcW w:w="1047" w:type="dxa"/>
            <w:tcBorders>
              <w:top w:val="single" w:sz="4" w:space="0" w:color="auto"/>
              <w:left w:val="nil"/>
              <w:bottom w:val="nil"/>
              <w:right w:val="nil"/>
            </w:tcBorders>
            <w:hideMark/>
          </w:tcPr>
          <w:p w14:paraId="04CE6E5F" w14:textId="77777777" w:rsidR="008641C3" w:rsidRPr="009F7F88" w:rsidRDefault="008641C3" w:rsidP="008641C3">
            <w:pPr>
              <w:pStyle w:val="RSCT03TableBody"/>
              <w:jc w:val="left"/>
              <w:rPr>
                <w:color w:val="000000" w:themeColor="text1"/>
              </w:rPr>
            </w:pPr>
            <w:r w:rsidRPr="009F7F88">
              <w:rPr>
                <w:color w:val="000000" w:themeColor="text1"/>
              </w:rPr>
              <w:t>31</w:t>
            </w:r>
          </w:p>
        </w:tc>
        <w:tc>
          <w:tcPr>
            <w:tcW w:w="850" w:type="dxa"/>
            <w:tcBorders>
              <w:top w:val="single" w:sz="4" w:space="0" w:color="auto"/>
              <w:left w:val="nil"/>
              <w:bottom w:val="nil"/>
              <w:right w:val="nil"/>
            </w:tcBorders>
            <w:hideMark/>
          </w:tcPr>
          <w:p w14:paraId="7E6CDA25" w14:textId="77777777" w:rsidR="008641C3" w:rsidRPr="009F7F88" w:rsidRDefault="008641C3" w:rsidP="008641C3">
            <w:pPr>
              <w:pStyle w:val="RSCT03TableBody"/>
              <w:jc w:val="left"/>
              <w:rPr>
                <w:color w:val="000000" w:themeColor="text1"/>
              </w:rPr>
            </w:pPr>
            <w:r w:rsidRPr="009F7F88">
              <w:rPr>
                <w:color w:val="000000" w:themeColor="text1"/>
              </w:rPr>
              <w:t>7.3</w:t>
            </w:r>
          </w:p>
        </w:tc>
        <w:tc>
          <w:tcPr>
            <w:tcW w:w="877" w:type="dxa"/>
            <w:tcBorders>
              <w:top w:val="single" w:sz="4" w:space="0" w:color="auto"/>
              <w:left w:val="nil"/>
              <w:bottom w:val="nil"/>
              <w:right w:val="nil"/>
            </w:tcBorders>
            <w:hideMark/>
          </w:tcPr>
          <w:p w14:paraId="30F9C104" w14:textId="77777777" w:rsidR="008641C3" w:rsidRPr="009F7F88" w:rsidRDefault="008641C3" w:rsidP="008641C3">
            <w:pPr>
              <w:pStyle w:val="RSCT03TableBody"/>
              <w:jc w:val="left"/>
              <w:rPr>
                <w:color w:val="000000" w:themeColor="text1"/>
              </w:rPr>
            </w:pPr>
            <w:r w:rsidRPr="009F7F88">
              <w:rPr>
                <w:color w:val="000000" w:themeColor="text1"/>
              </w:rPr>
              <w:t>0.59</w:t>
            </w:r>
          </w:p>
        </w:tc>
      </w:tr>
      <w:tr w:rsidR="009F7F88" w:rsidRPr="009F7F88" w14:paraId="6E75BB37" w14:textId="77777777" w:rsidTr="008641C3">
        <w:trPr>
          <w:trHeight w:val="197"/>
        </w:trPr>
        <w:tc>
          <w:tcPr>
            <w:tcW w:w="1134" w:type="dxa"/>
            <w:tcBorders>
              <w:top w:val="nil"/>
              <w:left w:val="nil"/>
              <w:bottom w:val="nil"/>
              <w:right w:val="nil"/>
            </w:tcBorders>
            <w:hideMark/>
          </w:tcPr>
          <w:p w14:paraId="4468E181" w14:textId="77777777" w:rsidR="008641C3" w:rsidRPr="009F7F88" w:rsidRDefault="008641C3" w:rsidP="008641C3">
            <w:pPr>
              <w:pStyle w:val="RSCT03TableBody"/>
              <w:jc w:val="left"/>
              <w:rPr>
                <w:color w:val="000000" w:themeColor="text1"/>
              </w:rPr>
            </w:pPr>
            <w:r w:rsidRPr="009F7F88">
              <w:rPr>
                <w:color w:val="000000" w:themeColor="text1"/>
              </w:rPr>
              <w:t>H</w:t>
            </w:r>
            <w:r w:rsidRPr="009F7F88">
              <w:rPr>
                <w:color w:val="000000" w:themeColor="text1"/>
                <w:vertAlign w:val="subscript"/>
              </w:rPr>
              <w:t>2</w:t>
            </w:r>
            <w:r w:rsidRPr="009F7F88">
              <w:rPr>
                <w:color w:val="000000" w:themeColor="text1"/>
              </w:rPr>
              <w:t>O</w:t>
            </w:r>
          </w:p>
        </w:tc>
        <w:tc>
          <w:tcPr>
            <w:tcW w:w="1081" w:type="dxa"/>
            <w:tcBorders>
              <w:top w:val="nil"/>
              <w:left w:val="nil"/>
              <w:bottom w:val="nil"/>
              <w:right w:val="nil"/>
            </w:tcBorders>
            <w:hideMark/>
          </w:tcPr>
          <w:p w14:paraId="069FF11A" w14:textId="77777777" w:rsidR="008641C3" w:rsidRPr="009F7F88" w:rsidRDefault="008641C3" w:rsidP="008641C3">
            <w:pPr>
              <w:pStyle w:val="RSCT03TableBody"/>
              <w:jc w:val="left"/>
              <w:rPr>
                <w:color w:val="000000" w:themeColor="text1"/>
              </w:rPr>
            </w:pPr>
            <w:r w:rsidRPr="009F7F88">
              <w:rPr>
                <w:color w:val="000000" w:themeColor="text1"/>
              </w:rPr>
              <w:t>0</w:t>
            </w:r>
          </w:p>
        </w:tc>
        <w:tc>
          <w:tcPr>
            <w:tcW w:w="1047" w:type="dxa"/>
            <w:tcBorders>
              <w:top w:val="nil"/>
              <w:left w:val="nil"/>
              <w:bottom w:val="nil"/>
              <w:right w:val="nil"/>
            </w:tcBorders>
            <w:hideMark/>
          </w:tcPr>
          <w:p w14:paraId="40F120C0" w14:textId="77777777" w:rsidR="008641C3" w:rsidRPr="009F7F88" w:rsidRDefault="008641C3" w:rsidP="008641C3">
            <w:pPr>
              <w:pStyle w:val="RSCT03TableBody"/>
              <w:jc w:val="left"/>
              <w:rPr>
                <w:color w:val="000000" w:themeColor="text1"/>
              </w:rPr>
            </w:pPr>
            <w:r w:rsidRPr="009F7F88">
              <w:rPr>
                <w:color w:val="000000" w:themeColor="text1"/>
              </w:rPr>
              <w:t>374</w:t>
            </w:r>
          </w:p>
        </w:tc>
        <w:tc>
          <w:tcPr>
            <w:tcW w:w="850" w:type="dxa"/>
            <w:tcBorders>
              <w:top w:val="nil"/>
              <w:left w:val="nil"/>
              <w:bottom w:val="nil"/>
              <w:right w:val="nil"/>
            </w:tcBorders>
            <w:hideMark/>
          </w:tcPr>
          <w:p w14:paraId="7D824954" w14:textId="77777777" w:rsidR="008641C3" w:rsidRPr="009F7F88" w:rsidRDefault="008641C3" w:rsidP="008641C3">
            <w:pPr>
              <w:pStyle w:val="RSCT03TableBody"/>
              <w:jc w:val="left"/>
              <w:rPr>
                <w:color w:val="000000" w:themeColor="text1"/>
              </w:rPr>
            </w:pPr>
            <w:r w:rsidRPr="009F7F88">
              <w:rPr>
                <w:color w:val="000000" w:themeColor="text1"/>
              </w:rPr>
              <w:t>22.1</w:t>
            </w:r>
          </w:p>
        </w:tc>
        <w:tc>
          <w:tcPr>
            <w:tcW w:w="877" w:type="dxa"/>
            <w:tcBorders>
              <w:top w:val="nil"/>
              <w:left w:val="nil"/>
              <w:bottom w:val="nil"/>
              <w:right w:val="nil"/>
            </w:tcBorders>
            <w:hideMark/>
          </w:tcPr>
          <w:p w14:paraId="0A4404B8" w14:textId="77777777" w:rsidR="008641C3" w:rsidRPr="009F7F88" w:rsidRDefault="008641C3" w:rsidP="008641C3">
            <w:pPr>
              <w:pStyle w:val="RSCT03TableBody"/>
              <w:jc w:val="left"/>
              <w:rPr>
                <w:color w:val="000000" w:themeColor="text1"/>
              </w:rPr>
            </w:pPr>
            <w:r w:rsidRPr="009F7F88">
              <w:rPr>
                <w:color w:val="000000" w:themeColor="text1"/>
              </w:rPr>
              <w:t>72.0</w:t>
            </w:r>
          </w:p>
        </w:tc>
      </w:tr>
      <w:tr w:rsidR="009F7F88" w:rsidRPr="009F7F88" w14:paraId="13898AD9" w14:textId="77777777" w:rsidTr="008641C3">
        <w:trPr>
          <w:trHeight w:val="197"/>
        </w:trPr>
        <w:tc>
          <w:tcPr>
            <w:tcW w:w="1134" w:type="dxa"/>
            <w:tcBorders>
              <w:top w:val="nil"/>
              <w:left w:val="nil"/>
              <w:bottom w:val="nil"/>
              <w:right w:val="nil"/>
            </w:tcBorders>
            <w:hideMark/>
          </w:tcPr>
          <w:p w14:paraId="359C2BE9" w14:textId="77777777" w:rsidR="008641C3" w:rsidRPr="009F7F88" w:rsidRDefault="008641C3" w:rsidP="008641C3">
            <w:pPr>
              <w:pStyle w:val="RSCT03TableBody"/>
              <w:jc w:val="left"/>
              <w:rPr>
                <w:color w:val="000000" w:themeColor="text1"/>
              </w:rPr>
            </w:pPr>
            <w:r w:rsidRPr="009F7F88">
              <w:rPr>
                <w:color w:val="000000" w:themeColor="text1"/>
              </w:rPr>
              <w:t>Methanol</w:t>
            </w:r>
          </w:p>
        </w:tc>
        <w:tc>
          <w:tcPr>
            <w:tcW w:w="1081" w:type="dxa"/>
            <w:tcBorders>
              <w:top w:val="nil"/>
              <w:left w:val="nil"/>
              <w:bottom w:val="nil"/>
              <w:right w:val="nil"/>
            </w:tcBorders>
            <w:hideMark/>
          </w:tcPr>
          <w:p w14:paraId="434D5818" w14:textId="77777777" w:rsidR="008641C3" w:rsidRPr="009F7F88" w:rsidRDefault="008641C3" w:rsidP="008641C3">
            <w:pPr>
              <w:pStyle w:val="RSCT03TableBody"/>
              <w:jc w:val="left"/>
              <w:rPr>
                <w:color w:val="000000" w:themeColor="text1"/>
              </w:rPr>
            </w:pPr>
            <w:r w:rsidRPr="009F7F88">
              <w:rPr>
                <w:color w:val="000000" w:themeColor="text1"/>
              </w:rPr>
              <w:t>-97</w:t>
            </w:r>
          </w:p>
        </w:tc>
        <w:tc>
          <w:tcPr>
            <w:tcW w:w="1047" w:type="dxa"/>
            <w:tcBorders>
              <w:top w:val="nil"/>
              <w:left w:val="nil"/>
              <w:bottom w:val="nil"/>
              <w:right w:val="nil"/>
            </w:tcBorders>
            <w:hideMark/>
          </w:tcPr>
          <w:p w14:paraId="09397161" w14:textId="77777777" w:rsidR="008641C3" w:rsidRPr="009F7F88" w:rsidRDefault="008641C3" w:rsidP="008641C3">
            <w:pPr>
              <w:pStyle w:val="RSCT03TableBody"/>
              <w:jc w:val="left"/>
              <w:rPr>
                <w:color w:val="000000" w:themeColor="text1"/>
              </w:rPr>
            </w:pPr>
            <w:r w:rsidRPr="009F7F88">
              <w:rPr>
                <w:color w:val="000000" w:themeColor="text1"/>
              </w:rPr>
              <w:t>239.4</w:t>
            </w:r>
          </w:p>
        </w:tc>
        <w:tc>
          <w:tcPr>
            <w:tcW w:w="850" w:type="dxa"/>
            <w:tcBorders>
              <w:top w:val="nil"/>
              <w:left w:val="nil"/>
              <w:bottom w:val="nil"/>
              <w:right w:val="nil"/>
            </w:tcBorders>
            <w:hideMark/>
          </w:tcPr>
          <w:p w14:paraId="7BBF55D9" w14:textId="77777777" w:rsidR="008641C3" w:rsidRPr="009F7F88" w:rsidRDefault="008641C3" w:rsidP="008641C3">
            <w:pPr>
              <w:pStyle w:val="RSCT03TableBody"/>
              <w:jc w:val="left"/>
              <w:rPr>
                <w:color w:val="000000" w:themeColor="text1"/>
              </w:rPr>
            </w:pPr>
            <w:r w:rsidRPr="009F7F88">
              <w:rPr>
                <w:color w:val="000000" w:themeColor="text1"/>
              </w:rPr>
              <w:t>8.1</w:t>
            </w:r>
          </w:p>
        </w:tc>
        <w:tc>
          <w:tcPr>
            <w:tcW w:w="877" w:type="dxa"/>
            <w:tcBorders>
              <w:top w:val="nil"/>
              <w:left w:val="nil"/>
              <w:bottom w:val="nil"/>
              <w:right w:val="nil"/>
            </w:tcBorders>
            <w:hideMark/>
          </w:tcPr>
          <w:p w14:paraId="764D6E33" w14:textId="77777777" w:rsidR="008641C3" w:rsidRPr="009F7F88" w:rsidRDefault="008641C3" w:rsidP="008641C3">
            <w:pPr>
              <w:pStyle w:val="RSCT03TableBody"/>
              <w:jc w:val="left"/>
              <w:rPr>
                <w:color w:val="000000" w:themeColor="text1"/>
              </w:rPr>
            </w:pPr>
            <w:r w:rsidRPr="009F7F88">
              <w:rPr>
                <w:color w:val="000000" w:themeColor="text1"/>
              </w:rPr>
              <w:t>22.3</w:t>
            </w:r>
          </w:p>
        </w:tc>
      </w:tr>
      <w:tr w:rsidR="009F7F88" w:rsidRPr="009F7F88" w14:paraId="245936AC" w14:textId="77777777" w:rsidTr="008641C3">
        <w:trPr>
          <w:trHeight w:val="197"/>
        </w:trPr>
        <w:tc>
          <w:tcPr>
            <w:tcW w:w="1134" w:type="dxa"/>
            <w:tcBorders>
              <w:top w:val="nil"/>
              <w:left w:val="nil"/>
              <w:bottom w:val="nil"/>
              <w:right w:val="nil"/>
            </w:tcBorders>
            <w:hideMark/>
          </w:tcPr>
          <w:p w14:paraId="1EA0651A" w14:textId="77777777" w:rsidR="008641C3" w:rsidRPr="009F7F88" w:rsidRDefault="008641C3" w:rsidP="008641C3">
            <w:pPr>
              <w:pStyle w:val="RSCT03TableBody"/>
              <w:jc w:val="left"/>
              <w:rPr>
                <w:color w:val="000000" w:themeColor="text1"/>
              </w:rPr>
            </w:pPr>
            <w:r w:rsidRPr="009F7F88">
              <w:rPr>
                <w:color w:val="000000" w:themeColor="text1"/>
              </w:rPr>
              <w:t>Ethanol</w:t>
            </w:r>
          </w:p>
        </w:tc>
        <w:tc>
          <w:tcPr>
            <w:tcW w:w="1081" w:type="dxa"/>
            <w:tcBorders>
              <w:top w:val="nil"/>
              <w:left w:val="nil"/>
              <w:bottom w:val="nil"/>
              <w:right w:val="nil"/>
            </w:tcBorders>
            <w:hideMark/>
          </w:tcPr>
          <w:p w14:paraId="0A5347C0" w14:textId="77777777" w:rsidR="008641C3" w:rsidRPr="009F7F88" w:rsidRDefault="008641C3" w:rsidP="008641C3">
            <w:pPr>
              <w:pStyle w:val="RSCT03TableBody"/>
              <w:jc w:val="left"/>
              <w:rPr>
                <w:color w:val="000000" w:themeColor="text1"/>
              </w:rPr>
            </w:pPr>
            <w:r w:rsidRPr="009F7F88">
              <w:rPr>
                <w:color w:val="000000" w:themeColor="text1"/>
              </w:rPr>
              <w:t>-114.3</w:t>
            </w:r>
          </w:p>
        </w:tc>
        <w:tc>
          <w:tcPr>
            <w:tcW w:w="1047" w:type="dxa"/>
            <w:tcBorders>
              <w:top w:val="nil"/>
              <w:left w:val="nil"/>
              <w:bottom w:val="nil"/>
              <w:right w:val="nil"/>
            </w:tcBorders>
            <w:hideMark/>
          </w:tcPr>
          <w:p w14:paraId="37F45828" w14:textId="77777777" w:rsidR="008641C3" w:rsidRPr="009F7F88" w:rsidRDefault="008641C3" w:rsidP="008641C3">
            <w:pPr>
              <w:pStyle w:val="RSCT03TableBody"/>
              <w:jc w:val="left"/>
              <w:rPr>
                <w:color w:val="000000" w:themeColor="text1"/>
              </w:rPr>
            </w:pPr>
            <w:r w:rsidRPr="009F7F88">
              <w:rPr>
                <w:color w:val="000000" w:themeColor="text1"/>
              </w:rPr>
              <w:t>243</w:t>
            </w:r>
          </w:p>
        </w:tc>
        <w:tc>
          <w:tcPr>
            <w:tcW w:w="850" w:type="dxa"/>
            <w:tcBorders>
              <w:top w:val="nil"/>
              <w:left w:val="nil"/>
              <w:bottom w:val="nil"/>
              <w:right w:val="nil"/>
            </w:tcBorders>
            <w:hideMark/>
          </w:tcPr>
          <w:p w14:paraId="33E6D458" w14:textId="77777777" w:rsidR="008641C3" w:rsidRPr="009F7F88" w:rsidRDefault="008641C3" w:rsidP="008641C3">
            <w:pPr>
              <w:pStyle w:val="RSCT03TableBody"/>
              <w:jc w:val="left"/>
              <w:rPr>
                <w:color w:val="000000" w:themeColor="text1"/>
              </w:rPr>
            </w:pPr>
            <w:r w:rsidRPr="009F7F88">
              <w:rPr>
                <w:color w:val="000000" w:themeColor="text1"/>
              </w:rPr>
              <w:t>6.3</w:t>
            </w:r>
          </w:p>
        </w:tc>
        <w:tc>
          <w:tcPr>
            <w:tcW w:w="877" w:type="dxa"/>
            <w:tcBorders>
              <w:top w:val="nil"/>
              <w:left w:val="nil"/>
              <w:bottom w:val="nil"/>
              <w:right w:val="nil"/>
            </w:tcBorders>
            <w:hideMark/>
          </w:tcPr>
          <w:p w14:paraId="396CF754" w14:textId="77777777" w:rsidR="008641C3" w:rsidRPr="009F7F88" w:rsidRDefault="008641C3" w:rsidP="008641C3">
            <w:pPr>
              <w:pStyle w:val="RSCT03TableBody"/>
              <w:jc w:val="left"/>
              <w:rPr>
                <w:color w:val="000000" w:themeColor="text1"/>
              </w:rPr>
            </w:pPr>
            <w:r w:rsidRPr="009F7F88">
              <w:rPr>
                <w:color w:val="000000" w:themeColor="text1"/>
              </w:rPr>
              <w:t>21.9</w:t>
            </w:r>
          </w:p>
        </w:tc>
      </w:tr>
      <w:tr w:rsidR="009F7F88" w:rsidRPr="009F7F88" w14:paraId="4F468B74" w14:textId="77777777" w:rsidTr="008641C3">
        <w:trPr>
          <w:trHeight w:val="197"/>
        </w:trPr>
        <w:tc>
          <w:tcPr>
            <w:tcW w:w="1134" w:type="dxa"/>
            <w:tcBorders>
              <w:top w:val="nil"/>
              <w:left w:val="nil"/>
              <w:bottom w:val="nil"/>
              <w:right w:val="nil"/>
            </w:tcBorders>
            <w:hideMark/>
          </w:tcPr>
          <w:p w14:paraId="0D932035" w14:textId="77777777" w:rsidR="008641C3" w:rsidRPr="009F7F88" w:rsidRDefault="008641C3" w:rsidP="008641C3">
            <w:pPr>
              <w:pStyle w:val="RSCT03TableBody"/>
              <w:jc w:val="left"/>
              <w:rPr>
                <w:color w:val="000000" w:themeColor="text1"/>
              </w:rPr>
            </w:pPr>
            <w:r w:rsidRPr="009F7F88">
              <w:rPr>
                <w:color w:val="000000" w:themeColor="text1"/>
              </w:rPr>
              <w:t>Acetone</w:t>
            </w:r>
          </w:p>
        </w:tc>
        <w:tc>
          <w:tcPr>
            <w:tcW w:w="1081" w:type="dxa"/>
            <w:tcBorders>
              <w:top w:val="nil"/>
              <w:left w:val="nil"/>
              <w:bottom w:val="nil"/>
              <w:right w:val="nil"/>
            </w:tcBorders>
            <w:hideMark/>
          </w:tcPr>
          <w:p w14:paraId="60473BD0" w14:textId="77777777" w:rsidR="008641C3" w:rsidRPr="009F7F88" w:rsidRDefault="008641C3" w:rsidP="008641C3">
            <w:pPr>
              <w:pStyle w:val="RSCT03TableBody"/>
              <w:jc w:val="left"/>
              <w:rPr>
                <w:color w:val="000000" w:themeColor="text1"/>
              </w:rPr>
            </w:pPr>
            <w:r w:rsidRPr="009F7F88">
              <w:rPr>
                <w:color w:val="000000" w:themeColor="text1"/>
              </w:rPr>
              <w:t>-94.9</w:t>
            </w:r>
          </w:p>
        </w:tc>
        <w:tc>
          <w:tcPr>
            <w:tcW w:w="1047" w:type="dxa"/>
            <w:tcBorders>
              <w:top w:val="nil"/>
              <w:left w:val="nil"/>
              <w:bottom w:val="nil"/>
              <w:right w:val="nil"/>
            </w:tcBorders>
            <w:hideMark/>
          </w:tcPr>
          <w:p w14:paraId="27CE7AFF" w14:textId="77777777" w:rsidR="008641C3" w:rsidRPr="009F7F88" w:rsidRDefault="008641C3" w:rsidP="008641C3">
            <w:pPr>
              <w:pStyle w:val="RSCT03TableBody"/>
              <w:jc w:val="left"/>
              <w:rPr>
                <w:color w:val="000000" w:themeColor="text1"/>
              </w:rPr>
            </w:pPr>
            <w:r w:rsidRPr="009F7F88">
              <w:rPr>
                <w:color w:val="000000" w:themeColor="text1"/>
              </w:rPr>
              <w:t>235</w:t>
            </w:r>
          </w:p>
        </w:tc>
        <w:tc>
          <w:tcPr>
            <w:tcW w:w="850" w:type="dxa"/>
            <w:tcBorders>
              <w:top w:val="nil"/>
              <w:left w:val="nil"/>
              <w:bottom w:val="nil"/>
              <w:right w:val="nil"/>
            </w:tcBorders>
            <w:hideMark/>
          </w:tcPr>
          <w:p w14:paraId="375159B6" w14:textId="77777777" w:rsidR="008641C3" w:rsidRPr="009F7F88" w:rsidRDefault="008641C3" w:rsidP="008641C3">
            <w:pPr>
              <w:pStyle w:val="RSCT03TableBody"/>
              <w:jc w:val="left"/>
              <w:rPr>
                <w:color w:val="000000" w:themeColor="text1"/>
              </w:rPr>
            </w:pPr>
            <w:r w:rsidRPr="009F7F88">
              <w:rPr>
                <w:color w:val="000000" w:themeColor="text1"/>
              </w:rPr>
              <w:t>4.7</w:t>
            </w:r>
          </w:p>
        </w:tc>
        <w:tc>
          <w:tcPr>
            <w:tcW w:w="877" w:type="dxa"/>
            <w:tcBorders>
              <w:top w:val="nil"/>
              <w:left w:val="nil"/>
              <w:bottom w:val="nil"/>
              <w:right w:val="nil"/>
            </w:tcBorders>
            <w:hideMark/>
          </w:tcPr>
          <w:p w14:paraId="46EB6320" w14:textId="77777777" w:rsidR="008641C3" w:rsidRPr="009F7F88" w:rsidRDefault="008641C3" w:rsidP="008641C3">
            <w:pPr>
              <w:pStyle w:val="RSCT03TableBody"/>
              <w:jc w:val="left"/>
              <w:rPr>
                <w:color w:val="000000" w:themeColor="text1"/>
              </w:rPr>
            </w:pPr>
            <w:r w:rsidRPr="009F7F88">
              <w:rPr>
                <w:color w:val="000000" w:themeColor="text1"/>
              </w:rPr>
              <w:t>22.7</w:t>
            </w:r>
          </w:p>
        </w:tc>
      </w:tr>
      <w:tr w:rsidR="009F7F88" w:rsidRPr="009F7F88" w14:paraId="318C06B2" w14:textId="77777777" w:rsidTr="008641C3">
        <w:trPr>
          <w:trHeight w:val="203"/>
        </w:trPr>
        <w:tc>
          <w:tcPr>
            <w:tcW w:w="1134" w:type="dxa"/>
            <w:tcBorders>
              <w:top w:val="nil"/>
              <w:left w:val="nil"/>
              <w:bottom w:val="nil"/>
              <w:right w:val="nil"/>
            </w:tcBorders>
            <w:hideMark/>
          </w:tcPr>
          <w:p w14:paraId="6060D042" w14:textId="77777777" w:rsidR="008641C3" w:rsidRPr="009F7F88" w:rsidRDefault="008641C3" w:rsidP="008641C3">
            <w:pPr>
              <w:pStyle w:val="RSCT03TableBody"/>
              <w:jc w:val="left"/>
              <w:rPr>
                <w:color w:val="000000" w:themeColor="text1"/>
              </w:rPr>
            </w:pPr>
            <w:r w:rsidRPr="009F7F88">
              <w:rPr>
                <w:color w:val="000000" w:themeColor="text1"/>
              </w:rPr>
              <w:t>Isopropanol</w:t>
            </w:r>
          </w:p>
        </w:tc>
        <w:tc>
          <w:tcPr>
            <w:tcW w:w="1081" w:type="dxa"/>
            <w:tcBorders>
              <w:top w:val="nil"/>
              <w:left w:val="nil"/>
              <w:bottom w:val="nil"/>
              <w:right w:val="nil"/>
            </w:tcBorders>
            <w:hideMark/>
          </w:tcPr>
          <w:p w14:paraId="7D225C20" w14:textId="77777777" w:rsidR="008641C3" w:rsidRPr="009F7F88" w:rsidRDefault="008641C3" w:rsidP="008641C3">
            <w:pPr>
              <w:pStyle w:val="RSCT03TableBody"/>
              <w:jc w:val="left"/>
              <w:rPr>
                <w:color w:val="000000" w:themeColor="text1"/>
              </w:rPr>
            </w:pPr>
            <w:r w:rsidRPr="009F7F88">
              <w:rPr>
                <w:color w:val="000000" w:themeColor="text1"/>
              </w:rPr>
              <w:t>-88.5</w:t>
            </w:r>
          </w:p>
        </w:tc>
        <w:tc>
          <w:tcPr>
            <w:tcW w:w="1047" w:type="dxa"/>
            <w:tcBorders>
              <w:top w:val="nil"/>
              <w:left w:val="nil"/>
              <w:bottom w:val="nil"/>
              <w:right w:val="nil"/>
            </w:tcBorders>
            <w:hideMark/>
          </w:tcPr>
          <w:p w14:paraId="2A3523E6" w14:textId="77777777" w:rsidR="008641C3" w:rsidRPr="009F7F88" w:rsidRDefault="008641C3" w:rsidP="008641C3">
            <w:pPr>
              <w:pStyle w:val="RSCT03TableBody"/>
              <w:jc w:val="left"/>
              <w:rPr>
                <w:color w:val="000000" w:themeColor="text1"/>
              </w:rPr>
            </w:pPr>
            <w:r w:rsidRPr="009F7F88">
              <w:rPr>
                <w:color w:val="000000" w:themeColor="text1"/>
              </w:rPr>
              <w:t>235</w:t>
            </w:r>
          </w:p>
        </w:tc>
        <w:tc>
          <w:tcPr>
            <w:tcW w:w="850" w:type="dxa"/>
            <w:tcBorders>
              <w:top w:val="nil"/>
              <w:left w:val="nil"/>
              <w:bottom w:val="nil"/>
              <w:right w:val="nil"/>
            </w:tcBorders>
            <w:hideMark/>
          </w:tcPr>
          <w:p w14:paraId="53AEF42A" w14:textId="77777777" w:rsidR="008641C3" w:rsidRPr="009F7F88" w:rsidRDefault="008641C3" w:rsidP="008641C3">
            <w:pPr>
              <w:pStyle w:val="RSCT03TableBody"/>
              <w:jc w:val="left"/>
              <w:rPr>
                <w:color w:val="000000" w:themeColor="text1"/>
              </w:rPr>
            </w:pPr>
            <w:r w:rsidRPr="009F7F88">
              <w:rPr>
                <w:color w:val="000000" w:themeColor="text1"/>
              </w:rPr>
              <w:t>4.7</w:t>
            </w:r>
          </w:p>
        </w:tc>
        <w:tc>
          <w:tcPr>
            <w:tcW w:w="877" w:type="dxa"/>
            <w:tcBorders>
              <w:top w:val="nil"/>
              <w:left w:val="nil"/>
              <w:bottom w:val="nil"/>
              <w:right w:val="nil"/>
            </w:tcBorders>
            <w:hideMark/>
          </w:tcPr>
          <w:p w14:paraId="79D9BF47" w14:textId="77777777" w:rsidR="008641C3" w:rsidRPr="009F7F88" w:rsidRDefault="008641C3" w:rsidP="008641C3">
            <w:pPr>
              <w:pStyle w:val="RSCT03TableBody"/>
              <w:jc w:val="left"/>
              <w:rPr>
                <w:color w:val="000000" w:themeColor="text1"/>
              </w:rPr>
            </w:pPr>
            <w:r w:rsidRPr="009F7F88">
              <w:rPr>
                <w:color w:val="000000" w:themeColor="text1"/>
              </w:rPr>
              <w:t>21.2</w:t>
            </w:r>
          </w:p>
        </w:tc>
      </w:tr>
      <w:tr w:rsidR="009F7F88" w:rsidRPr="009F7F88" w14:paraId="7ABD296F" w14:textId="77777777" w:rsidTr="008641C3">
        <w:trPr>
          <w:trHeight w:val="197"/>
        </w:trPr>
        <w:tc>
          <w:tcPr>
            <w:tcW w:w="1134" w:type="dxa"/>
            <w:tcBorders>
              <w:top w:val="nil"/>
              <w:left w:val="nil"/>
              <w:bottom w:val="nil"/>
              <w:right w:val="nil"/>
            </w:tcBorders>
            <w:hideMark/>
          </w:tcPr>
          <w:p w14:paraId="63E9B6E6" w14:textId="77777777" w:rsidR="008641C3" w:rsidRPr="009F7F88" w:rsidRDefault="008641C3" w:rsidP="008641C3">
            <w:pPr>
              <w:pStyle w:val="RSCT03TableBody"/>
              <w:jc w:val="left"/>
              <w:rPr>
                <w:color w:val="000000" w:themeColor="text1"/>
              </w:rPr>
            </w:pPr>
            <w:r w:rsidRPr="009F7F88">
              <w:rPr>
                <w:color w:val="000000" w:themeColor="text1"/>
              </w:rPr>
              <w:t>n-Hexane</w:t>
            </w:r>
          </w:p>
        </w:tc>
        <w:tc>
          <w:tcPr>
            <w:tcW w:w="1081" w:type="dxa"/>
            <w:tcBorders>
              <w:top w:val="nil"/>
              <w:left w:val="nil"/>
              <w:bottom w:val="nil"/>
              <w:right w:val="nil"/>
            </w:tcBorders>
            <w:hideMark/>
          </w:tcPr>
          <w:p w14:paraId="181A8666" w14:textId="77777777" w:rsidR="008641C3" w:rsidRPr="009F7F88" w:rsidRDefault="008641C3" w:rsidP="008641C3">
            <w:pPr>
              <w:pStyle w:val="RSCT03TableBody"/>
              <w:jc w:val="left"/>
              <w:rPr>
                <w:color w:val="000000" w:themeColor="text1"/>
              </w:rPr>
            </w:pPr>
            <w:r w:rsidRPr="009F7F88">
              <w:rPr>
                <w:color w:val="000000" w:themeColor="text1"/>
              </w:rPr>
              <w:t>-89.5</w:t>
            </w:r>
          </w:p>
        </w:tc>
        <w:tc>
          <w:tcPr>
            <w:tcW w:w="1047" w:type="dxa"/>
            <w:tcBorders>
              <w:top w:val="nil"/>
              <w:left w:val="nil"/>
              <w:bottom w:val="nil"/>
              <w:right w:val="nil"/>
            </w:tcBorders>
            <w:hideMark/>
          </w:tcPr>
          <w:p w14:paraId="4CA2BFA9" w14:textId="77777777" w:rsidR="008641C3" w:rsidRPr="009F7F88" w:rsidRDefault="008641C3" w:rsidP="008641C3">
            <w:pPr>
              <w:pStyle w:val="RSCT03TableBody"/>
              <w:jc w:val="left"/>
              <w:rPr>
                <w:color w:val="000000" w:themeColor="text1"/>
              </w:rPr>
            </w:pPr>
            <w:r w:rsidRPr="009F7F88">
              <w:rPr>
                <w:color w:val="000000" w:themeColor="text1"/>
              </w:rPr>
              <w:t>234.7</w:t>
            </w:r>
          </w:p>
        </w:tc>
        <w:tc>
          <w:tcPr>
            <w:tcW w:w="850" w:type="dxa"/>
            <w:tcBorders>
              <w:top w:val="nil"/>
              <w:left w:val="nil"/>
              <w:bottom w:val="nil"/>
              <w:right w:val="nil"/>
            </w:tcBorders>
            <w:hideMark/>
          </w:tcPr>
          <w:p w14:paraId="1A9F909C" w14:textId="77777777" w:rsidR="008641C3" w:rsidRPr="009F7F88" w:rsidRDefault="008641C3" w:rsidP="008641C3">
            <w:pPr>
              <w:pStyle w:val="RSCT03TableBody"/>
              <w:jc w:val="left"/>
              <w:rPr>
                <w:color w:val="000000" w:themeColor="text1"/>
              </w:rPr>
            </w:pPr>
            <w:r w:rsidRPr="009F7F88">
              <w:rPr>
                <w:color w:val="000000" w:themeColor="text1"/>
              </w:rPr>
              <w:t>3.0</w:t>
            </w:r>
          </w:p>
        </w:tc>
        <w:tc>
          <w:tcPr>
            <w:tcW w:w="877" w:type="dxa"/>
            <w:tcBorders>
              <w:top w:val="nil"/>
              <w:left w:val="nil"/>
              <w:bottom w:val="nil"/>
              <w:right w:val="nil"/>
            </w:tcBorders>
            <w:hideMark/>
          </w:tcPr>
          <w:p w14:paraId="767B7ED2" w14:textId="77777777" w:rsidR="008641C3" w:rsidRPr="009F7F88" w:rsidRDefault="008641C3" w:rsidP="008641C3">
            <w:pPr>
              <w:pStyle w:val="RSCT03TableBody"/>
              <w:jc w:val="left"/>
              <w:rPr>
                <w:color w:val="000000" w:themeColor="text1"/>
              </w:rPr>
            </w:pPr>
            <w:r w:rsidRPr="009F7F88">
              <w:rPr>
                <w:color w:val="000000" w:themeColor="text1"/>
              </w:rPr>
              <w:t>17.9</w:t>
            </w:r>
          </w:p>
        </w:tc>
      </w:tr>
      <w:tr w:rsidR="009F7F88" w:rsidRPr="009F7F88" w14:paraId="24BDC81D" w14:textId="77777777" w:rsidTr="008641C3">
        <w:trPr>
          <w:trHeight w:val="197"/>
        </w:trPr>
        <w:tc>
          <w:tcPr>
            <w:tcW w:w="1134" w:type="dxa"/>
            <w:tcBorders>
              <w:top w:val="nil"/>
              <w:left w:val="nil"/>
              <w:bottom w:val="nil"/>
              <w:right w:val="nil"/>
            </w:tcBorders>
            <w:hideMark/>
          </w:tcPr>
          <w:p w14:paraId="45EB7DF0" w14:textId="77777777" w:rsidR="008641C3" w:rsidRPr="009F7F88" w:rsidRDefault="008641C3" w:rsidP="008641C3">
            <w:pPr>
              <w:pStyle w:val="RSCT03TableBody"/>
              <w:jc w:val="left"/>
              <w:rPr>
                <w:color w:val="000000" w:themeColor="text1"/>
              </w:rPr>
            </w:pPr>
            <w:r w:rsidRPr="009F7F88">
              <w:rPr>
                <w:color w:val="000000" w:themeColor="text1"/>
              </w:rPr>
              <w:t>n-heptane</w:t>
            </w:r>
          </w:p>
        </w:tc>
        <w:tc>
          <w:tcPr>
            <w:tcW w:w="1081" w:type="dxa"/>
            <w:tcBorders>
              <w:top w:val="nil"/>
              <w:left w:val="nil"/>
              <w:bottom w:val="nil"/>
              <w:right w:val="nil"/>
            </w:tcBorders>
            <w:hideMark/>
          </w:tcPr>
          <w:p w14:paraId="764B2857" w14:textId="77777777" w:rsidR="008641C3" w:rsidRPr="009F7F88" w:rsidRDefault="008641C3" w:rsidP="008641C3">
            <w:pPr>
              <w:pStyle w:val="RSCT03TableBody"/>
              <w:jc w:val="left"/>
              <w:rPr>
                <w:color w:val="000000" w:themeColor="text1"/>
              </w:rPr>
            </w:pPr>
            <w:r w:rsidRPr="009F7F88">
              <w:rPr>
                <w:color w:val="000000" w:themeColor="text1"/>
              </w:rPr>
              <w:t>-90.5</w:t>
            </w:r>
          </w:p>
        </w:tc>
        <w:tc>
          <w:tcPr>
            <w:tcW w:w="1047" w:type="dxa"/>
            <w:tcBorders>
              <w:top w:val="nil"/>
              <w:left w:val="nil"/>
              <w:bottom w:val="nil"/>
              <w:right w:val="nil"/>
            </w:tcBorders>
            <w:hideMark/>
          </w:tcPr>
          <w:p w14:paraId="3C578EBC" w14:textId="77777777" w:rsidR="008641C3" w:rsidRPr="009F7F88" w:rsidRDefault="008641C3" w:rsidP="008641C3">
            <w:pPr>
              <w:pStyle w:val="RSCT03TableBody"/>
              <w:jc w:val="left"/>
              <w:rPr>
                <w:color w:val="000000" w:themeColor="text1"/>
              </w:rPr>
            </w:pPr>
            <w:r w:rsidRPr="009F7F88">
              <w:rPr>
                <w:color w:val="000000" w:themeColor="text1"/>
              </w:rPr>
              <w:t>267.3</w:t>
            </w:r>
          </w:p>
        </w:tc>
        <w:tc>
          <w:tcPr>
            <w:tcW w:w="850" w:type="dxa"/>
            <w:tcBorders>
              <w:top w:val="nil"/>
              <w:left w:val="nil"/>
              <w:bottom w:val="nil"/>
              <w:right w:val="nil"/>
            </w:tcBorders>
            <w:hideMark/>
          </w:tcPr>
          <w:p w14:paraId="060BA954" w14:textId="77777777" w:rsidR="008641C3" w:rsidRPr="009F7F88" w:rsidRDefault="008641C3" w:rsidP="008641C3">
            <w:pPr>
              <w:pStyle w:val="RSCT03TableBody"/>
              <w:jc w:val="left"/>
              <w:rPr>
                <w:color w:val="000000" w:themeColor="text1"/>
              </w:rPr>
            </w:pPr>
            <w:r w:rsidRPr="009F7F88">
              <w:rPr>
                <w:color w:val="000000" w:themeColor="text1"/>
              </w:rPr>
              <w:t>2.7</w:t>
            </w:r>
          </w:p>
        </w:tc>
        <w:tc>
          <w:tcPr>
            <w:tcW w:w="877" w:type="dxa"/>
            <w:tcBorders>
              <w:top w:val="nil"/>
              <w:left w:val="nil"/>
              <w:bottom w:val="nil"/>
              <w:right w:val="nil"/>
            </w:tcBorders>
            <w:hideMark/>
          </w:tcPr>
          <w:p w14:paraId="086BA5A1" w14:textId="77777777" w:rsidR="008641C3" w:rsidRPr="009F7F88" w:rsidRDefault="008641C3" w:rsidP="008641C3">
            <w:pPr>
              <w:pStyle w:val="RSCT03TableBody"/>
              <w:jc w:val="left"/>
              <w:rPr>
                <w:color w:val="000000" w:themeColor="text1"/>
              </w:rPr>
            </w:pPr>
            <w:r w:rsidRPr="009F7F88">
              <w:rPr>
                <w:color w:val="000000" w:themeColor="text1"/>
              </w:rPr>
              <w:t>19.7</w:t>
            </w:r>
          </w:p>
        </w:tc>
      </w:tr>
      <w:tr w:rsidR="009F7F88" w:rsidRPr="009F7F88" w14:paraId="4C1E7ADA" w14:textId="77777777" w:rsidTr="008641C3">
        <w:trPr>
          <w:trHeight w:val="197"/>
        </w:trPr>
        <w:tc>
          <w:tcPr>
            <w:tcW w:w="1134" w:type="dxa"/>
            <w:tcBorders>
              <w:top w:val="nil"/>
              <w:left w:val="nil"/>
              <w:bottom w:val="single" w:sz="4" w:space="0" w:color="auto"/>
              <w:right w:val="nil"/>
            </w:tcBorders>
            <w:hideMark/>
          </w:tcPr>
          <w:p w14:paraId="1FB2C3F9" w14:textId="77777777" w:rsidR="008641C3" w:rsidRPr="009F7F88" w:rsidRDefault="008641C3" w:rsidP="008641C3">
            <w:pPr>
              <w:pStyle w:val="RSCT03TableBody"/>
              <w:jc w:val="left"/>
              <w:rPr>
                <w:color w:val="000000" w:themeColor="text1"/>
              </w:rPr>
            </w:pPr>
            <w:r w:rsidRPr="009F7F88">
              <w:rPr>
                <w:color w:val="000000" w:themeColor="text1"/>
              </w:rPr>
              <w:t>Tert-butanol</w:t>
            </w:r>
          </w:p>
        </w:tc>
        <w:tc>
          <w:tcPr>
            <w:tcW w:w="1081" w:type="dxa"/>
            <w:tcBorders>
              <w:top w:val="nil"/>
              <w:left w:val="nil"/>
              <w:bottom w:val="single" w:sz="4" w:space="0" w:color="auto"/>
              <w:right w:val="nil"/>
            </w:tcBorders>
            <w:hideMark/>
          </w:tcPr>
          <w:p w14:paraId="2814ED38" w14:textId="77777777" w:rsidR="008641C3" w:rsidRPr="009F7F88" w:rsidRDefault="008641C3" w:rsidP="008641C3">
            <w:pPr>
              <w:pStyle w:val="RSCT03TableBody"/>
              <w:jc w:val="left"/>
              <w:rPr>
                <w:color w:val="000000" w:themeColor="text1"/>
              </w:rPr>
            </w:pPr>
            <w:r w:rsidRPr="009F7F88">
              <w:rPr>
                <w:color w:val="000000" w:themeColor="text1"/>
              </w:rPr>
              <w:t>25.7</w:t>
            </w:r>
          </w:p>
        </w:tc>
        <w:tc>
          <w:tcPr>
            <w:tcW w:w="1047" w:type="dxa"/>
            <w:tcBorders>
              <w:top w:val="nil"/>
              <w:left w:val="nil"/>
              <w:bottom w:val="single" w:sz="4" w:space="0" w:color="auto"/>
              <w:right w:val="nil"/>
            </w:tcBorders>
            <w:hideMark/>
          </w:tcPr>
          <w:p w14:paraId="45DD34F1" w14:textId="77777777" w:rsidR="008641C3" w:rsidRPr="009F7F88" w:rsidRDefault="008641C3" w:rsidP="008641C3">
            <w:pPr>
              <w:pStyle w:val="RSCT03TableBody"/>
              <w:jc w:val="left"/>
              <w:rPr>
                <w:color w:val="000000" w:themeColor="text1"/>
              </w:rPr>
            </w:pPr>
            <w:r w:rsidRPr="009F7F88">
              <w:rPr>
                <w:color w:val="000000" w:themeColor="text1"/>
              </w:rPr>
              <w:t>233.2</w:t>
            </w:r>
          </w:p>
        </w:tc>
        <w:tc>
          <w:tcPr>
            <w:tcW w:w="850" w:type="dxa"/>
            <w:tcBorders>
              <w:top w:val="nil"/>
              <w:left w:val="nil"/>
              <w:bottom w:val="single" w:sz="4" w:space="0" w:color="auto"/>
              <w:right w:val="nil"/>
            </w:tcBorders>
            <w:hideMark/>
          </w:tcPr>
          <w:p w14:paraId="5244D2D9" w14:textId="77777777" w:rsidR="008641C3" w:rsidRPr="009F7F88" w:rsidRDefault="008641C3" w:rsidP="008641C3">
            <w:pPr>
              <w:pStyle w:val="RSCT03TableBody"/>
              <w:jc w:val="left"/>
              <w:rPr>
                <w:color w:val="000000" w:themeColor="text1"/>
              </w:rPr>
            </w:pPr>
            <w:r w:rsidRPr="009F7F88">
              <w:rPr>
                <w:color w:val="000000" w:themeColor="text1"/>
              </w:rPr>
              <w:t>4.0</w:t>
            </w:r>
          </w:p>
        </w:tc>
        <w:tc>
          <w:tcPr>
            <w:tcW w:w="877" w:type="dxa"/>
            <w:tcBorders>
              <w:top w:val="nil"/>
              <w:left w:val="nil"/>
              <w:bottom w:val="single" w:sz="4" w:space="0" w:color="auto"/>
              <w:right w:val="nil"/>
            </w:tcBorders>
            <w:hideMark/>
          </w:tcPr>
          <w:p w14:paraId="3559ABBE" w14:textId="77777777" w:rsidR="008641C3" w:rsidRPr="009F7F88" w:rsidRDefault="008641C3" w:rsidP="008641C3">
            <w:pPr>
              <w:pStyle w:val="RSCT03TableBody"/>
              <w:jc w:val="left"/>
              <w:rPr>
                <w:color w:val="000000" w:themeColor="text1"/>
              </w:rPr>
            </w:pPr>
            <w:r w:rsidRPr="009F7F88">
              <w:rPr>
                <w:color w:val="000000" w:themeColor="text1"/>
              </w:rPr>
              <w:t>20.1</w:t>
            </w:r>
          </w:p>
        </w:tc>
      </w:tr>
    </w:tbl>
    <w:p w14:paraId="485BED70" w14:textId="22D2BBEC" w:rsidR="008641C3" w:rsidRPr="009F7F88" w:rsidRDefault="008641C3" w:rsidP="00AA66EE">
      <w:pPr>
        <w:pStyle w:val="RSCT05TableFootnotewithoutbottombar"/>
        <w:spacing w:before="0" w:after="0"/>
        <w:rPr>
          <w:color w:val="000000" w:themeColor="text1"/>
          <w:w w:val="108"/>
        </w:rPr>
      </w:pPr>
      <w:r w:rsidRPr="009F7F88">
        <w:rPr>
          <w:color w:val="000000" w:themeColor="text1"/>
          <w:w w:val="108"/>
        </w:rPr>
        <w:t xml:space="preserve">Data collected from Refs. </w:t>
      </w:r>
      <w:r w:rsidR="005906FF" w:rsidRPr="009F7F88">
        <w:rPr>
          <w:color w:val="000000" w:themeColor="text1"/>
          <w:w w:val="108"/>
        </w:rPr>
        <w:fldChar w:fldCharType="begin" w:fldLock="1"/>
      </w:r>
      <w:r w:rsidR="004E1277" w:rsidRPr="009F7F88">
        <w:rPr>
          <w:color w:val="000000" w:themeColor="text1"/>
          <w:w w:val="108"/>
        </w:rPr>
        <w:instrText>ADDIN CSL_CITATION {"citationItems":[{"id":"ITEM-1","itemData":{"DOI":"10.1002/(SICI)1521-3773(19980202)37:1/2&lt;22::AID-ANIE22&gt;3.0.CO;2-I","ISSN":"14337851","author":[{"dropping-particle":"","family":"Hüsing","given":"Nicola","non-dropping-particle":"","parse-names":false,"suffix":""},{"dropping-particle":"","family":"Schubert","given":"Ulrich","non-dropping-particle":"","parse-names":false,"suffix":""}],"container-title":"Angewandte Chemie International Edition","id":"ITEM-1","issue":"1-2","issued":{"date-parts":[["1998"]]},"page":"22-45","title":"Aerogels—Airy Materials: Chemistry, Structure, and Properties","type":"article-journal","volume":"37"},"uris":["http://www.mendeley.com/documents/?uuid=49dfecd8-5d15-322d-b6d7-a74b0d065cfd"]},{"id":"ITEM-2","itemData":{"author":[{"dropping-particle":"","family":"Yaws","given":"Carl L","non-dropping-particle":"","parse-names":false,"suffix":""},{"dropping-particle":"","family":"Yang","given":"Haur-Chung","non-dropping-particle":"","parse-names":false,"suffix":""},{"dropping-particle":"","family":"Pan","given":"Xiang","non-dropping-particle":"","parse-names":false,"suffix":""}],"container-title":"Chemical Engineering","id":"ITEM-2","issue":"3","issued":{"date-parts":[["1991"]]},"page":"140-149","title":"633 Organic Chemicals: Surface Tension Data","type":"article-journal","volume":"98"},"uris":["http://www.mendeley.com/documents/?uuid=c3ff873b-ca3b-371c-8eda-8714adbe2442"]},{"id":"ITEM-3","itemData":{"DOI":"10.1021/je00025a032","ISSN":"15205134","abstract":"Densities and surface tensions of organic liquids of known purity were measured In the temperature range of 20-80 °C. In many cases literature data from apparently reliable sources conflicted with each other. Our measurements were conducted with the aim of making a choice. Also Included are data of a few compounds of higher molecular weight measured In a broader temperature range. © 1981, American Chemical Society. All rights reserved.","author":[{"dropping-particle":"","family":"Körösi","given":"Gábor","non-dropping-particle":"","parse-names":false,"suffix":""},{"dropping-particle":"","family":"Kováts","given":"E. S.","non-dropping-particle":"","parse-names":false,"suffix":""}],"container-title":"Journal of Chemical and Engineering Data","id":"ITEM-3","issue":"3","issued":{"date-parts":[["1981"]]},"page":"323-332","publisher":"American Chemical Society","title":"Density and Surface Tension of 83 Organic Liquids","type":"article-journal","volume":"26"},"uris":["http://www.mendeley.com/documents/?uuid=b00f55d6-123c-38a8-8657-75964c8e3dbe"]},{"id":"ITEM-4","itemData":{"DOI":"10.1021/ci000139t","ISSN":"00952338","abstract":"Predictive models for the surface tension, viscosity, and thermal conductivity of 213 common organic solvents are reported. The models are derived from numerical descriptors which encode information about the topology, geometry, and electronics of each compound in the data set. Multiple linear regression and computational neural networks are used to train and evaluate models based on statistical indices and overall root-mean-square error. Eight-descriptor models were developed for both surface tension and viscosity, while a nine-descriptor model was developed for thermal conductivity. In addition, a single nine-descriptor model was developed for prediction of all three properties. The results of this study compare favorably to previously reported prediction methods for these three properties. © 2001 American Chemical Society.","author":[{"dropping-particle":"","family":"Kauffman","given":"Gregory W.","non-dropping-particle":"","parse-names":false,"suffix":""},{"dropping-particle":"","family":"Jurs","given":"Peter C.","non-dropping-particle":"","parse-names":false,"suffix":""}],"container-title":"Journal of Chemical Information and Computer Sciences","id":"ITEM-4","issue":"2","issued":{"date-parts":[["2001"]]},"page":"408-418","publisher":"American Chemical Society","title":"Prediction of surface tension, viscosity, and thermal conductivity for common organic solvents using quantitative structure-property relationships","type":"article-journal","volume":"41"},"uris":["http://www.mendeley.com/documents/?uuid=fd7893c6-4aea-3d51-bcea-2d491a510ade"]},{"id":"ITEM-5","itemData":{"author":[{"dropping-particle":"","family":"Lide","given":"David R.","non-dropping-particle":"","parse-names":false,"suffix":""}],"id":"ITEM-5","issued":{"date-parts":[["2004"]]},"publisher":"CRC Press","title":"CRC Handbook of Chemistry and Physics, 85th Edition","type":"book"},"uris":["http://www.mendeley.com/documents/?uuid=eb4bf3d8-143a-3c1c-8e57-d08a4f964242"]},{"id":"ITEM-6","itemData":{"DOI":"10.1021/cr2000465","ISSN":"00092665","abstract":"A study was conducted to demonstrate synthesis of metal oxide nanostructures by direct sol-gel chemistry in supercritical fluids (SCF). The emphasis of the investigations was on the physics, chemistry, and engineering aspects of the polycondensation of metal oxide precursors in SCFs, while highlighting the mechanisms of the chemical reactions and nanostructure formation. SCF drying circumvented the liquid-gas interface during vaporization due to its single phase nature, preventing collapse of the solid network from capillary forces during the drying process. The latest developments in the sol-gel technology were marked by the use of organic solvents or SCFs for synthesizing a variety of metal oxides. Another major advantage of using SCFs as reaction media for sol-gel reactions relied on the fact that the resulting materials were readily dried after SCF venting.","author":[{"dropping-particle":"","family":"Sui","given":"Ruohong","non-dropping-particle":"","parse-names":false,"suffix":""},{"dropping-particle":"","family":"Charpentier","given":"Paul","non-dropping-particle":"","parse-names":false,"suffix":""}],"container-title":"Chemical Reviews","id":"ITEM-6","issue":"6","issued":{"date-parts":[["2012"]]},"page":"3057-3082","title":"Synthesis of metal oxide nanostructures by direct sol-gel chemistry in supercritical fluids","type":"article-journal","volume":"112"},"uris":["http://www.mendeley.com/documents/?uuid=b577d99d-cbd4-48b2-8cd2-955c277ce36a"]},{"id":"ITEM-7","itemData":{"DOI":"10.1111/j.1151-2916.1989.tb06237.x","ISSN":"15512916","abstract":"The applications of supercritical fluid technologies for ceamic processing are reviewed. The novel physical and chemical properties of these densified gases are summarized and related to their use as solvents and processes benefit from the unique properties of supercritical fluids. The rapid expansion of supercritical fluid solutions provides a technique for producing fine uniform powders and thin films of widely varying materials. Supercritical drying technologies allow the formation of highly porous aerogel products with potentially wide application. Hydrothermal processes leading to the formation of large single crystals and microcrystalline powders can also be extended into the supercritical regime of water. Additional applications and potential applications are identified in the areas of extraction of binders and other additives from ceramic compacts, densification of porous ceramics, the formation of powders in supercritical microemulsions, and in preceramic polymer processing. Copyright © 1989, Wiley Blackwell. All rights reserved","author":[{"dropping-particle":"","family":"Matson","given":"Dean W.","non-dropping-particle":"","parse-names":false,"suffix":""},{"dropping-particle":"","family":"Smith","given":"Richard D.","non-dropping-particle":"","parse-names":false,"suffix":""}],"container-title":"Journal of the American Ceramic Society","id":"ITEM-7","issue":"6","issued":{"date-parts":[["1989"]]},"page":"871-881","publisher":"John Wiley &amp; Sons, Ltd","title":"Supercritical Fluid Technologies for Ceramic</w:instrText>
      </w:r>
      <w:r w:rsidR="004E1277" w:rsidRPr="009F7F88">
        <w:rPr>
          <w:rFonts w:hint="eastAsia"/>
          <w:color w:val="000000" w:themeColor="text1"/>
          <w:w w:val="108"/>
        </w:rPr>
        <w:instrText>‐</w:instrText>
      </w:r>
      <w:r w:rsidR="004E1277" w:rsidRPr="009F7F88">
        <w:rPr>
          <w:color w:val="000000" w:themeColor="text1"/>
          <w:w w:val="108"/>
        </w:rPr>
        <w:instrText>Processing Applications","type":"article-journal","volume":"72"},"uris":["http://www.mendeley.com/documents/?uuid=688e3b7a-4ad8-31f5-92eb-6455077496fa"]},{"id":"ITEM-8","itemData":{"DOI":"10.1016/0021-9614(77)90184-7","ISSN":"10963626","abstract":"Highly purified samples of propane and n-hexane have been studied. The critical temperature, pressure, and density were determined and compared with the most reliable values reported in literature. The vapour pressure was determined from 333.15 K to the critical temperature for propane and from 483.15 K to the critical temperature for n-hexane. The p(T) values were correlated by equations of the form: log10( p kPa) = A - B( K T). © 1977.","author":[{"dropping-particle":"","family":"Mousa","given":"A. H.N.","non-dropping-particle":"","parse-names":false,"suffix":""}],"container-title":"The Journal of Chemical Thermodynamics","id":"ITEM-8","issued":{"date-parts":[["1977"]]},"page":"1063-1065","title":"The physical properties of highly purified samples of propane and n-hexane","type":"article-journal","volume":"9"},"uris":["http://www.mendeley.com/documents/?uuid=3d655550-3b3b-3b00-8e83-7b658fe10d5a"]},{"id":"ITEM-9","itemData":{"DOI":"10.1016/j.fluid.2011.07.004","ISSN":"03783812","abstract":"The one- and two-phase isochoric heat capacities (CV) of tert-butanol in the critical and supercritical regions have been measured with a high-temperature and high-pressure nearly constant-volume adiabatic calorimeter. The measurements were made in the temperature range from 296K to 524K for 21 liquid and 7 vapor isochores from 70.56kgm-3 to 763.98kgm-3. The isochoric heat capacity jump (quasi-static thermograms supplemented by the sensor of adiabatic control) technique was used to accurately measure of the phase transition parameters (ρS, TS) in the critical region. The total experimental uncertainty of density (ρS), temperature (TS), and isochoric heat capacity (CV) measurements were estimated to be 0.02%, 15mK, and 2-3%, respectively. The critical temperature (TC=506.35±0.2K) and the critical density (ρC=268.1±2kgm-3) for tret-butanol were extracted from the measured saturated properties (CVS, TS, ρS) near the critical point. The measured CV and saturated density (ρS, TS) data near the critical point have been analyzed and interpreted in terms of extended scaling equations for the selected thermodynamic paths (critical isochore and coexistence curve) to accurately calculate the values of the asymptotical critical amplitude (A0± and B0). The experimentally derived value of the critical amplitude ratio A0+/A0-=0.525 is in good agreement with the value predicted by various scaling theories. The measured thermodynamic properties of tert-butanol near the critical point were also interpreted in terms of the \"complete scaling\" theory of critical phenomena. In particularly, the contributions of the \"complete\" and \"incomplete scaling\" terms on the coexistence-curve singular diameter were estimated. The Yang-Yang anomaly of strength parameter Rμ=-0.036 for tert-butanol was estimated using derived second temperature derivatives of pressure and chemical potential. The measured values of saturated one- (C'V1 and C</w:instrText>
      </w:r>
      <w:r w:rsidR="004E1277" w:rsidRPr="009F7F88">
        <w:rPr>
          <w:rFonts w:hint="eastAsia"/>
          <w:color w:val="000000" w:themeColor="text1"/>
          <w:w w:val="108"/>
        </w:rPr>
        <w:instrText>″</w:instrText>
      </w:r>
      <w:r w:rsidR="004E1277" w:rsidRPr="009F7F88">
        <w:rPr>
          <w:color w:val="000000" w:themeColor="text1"/>
          <w:w w:val="108"/>
        </w:rPr>
        <w:instrText>V1) and two-phase (C'V2 and C</w:instrText>
      </w:r>
      <w:r w:rsidR="004E1277" w:rsidRPr="009F7F88">
        <w:rPr>
          <w:rFonts w:hint="eastAsia"/>
          <w:color w:val="000000" w:themeColor="text1"/>
          <w:w w:val="108"/>
        </w:rPr>
        <w:instrText>″</w:instrText>
      </w:r>
      <w:r w:rsidR="004E1277" w:rsidRPr="009F7F88">
        <w:rPr>
          <w:color w:val="000000" w:themeColor="text1"/>
          <w:w w:val="108"/>
        </w:rPr>
        <w:instrText>V2) liquid and vapor isochoric heat capacities and saturated thermal properties (ρS, TS) together with reported vapor-pressure (PS, TS) data were used to calculate other derived thermodynamic properties such as KT, ΔHvap, CP, CS, W, (∂P/∂T)'V, (∂V/∂T)'P, (d2PS/dT2), and (d2μ/dT2) of tert-butanol at saturation near the critical point. © 2011 Elsevier B.V.","author":[{"dropping-particle":"","family":"Radzhabova","given":"Laritta M.","non-dropping-particle":"","parse-names":false,"suffix":""},{"dropping-particle":"V.","family":"Stepanov","given":"Gennadii","non-dropping-particle":"","parse-names":false,"suffix":""},{"dropping-particle":"","family":"Abdulagatov","given":"Ilmutdin M.","non-dropping-particle":"","parse-names":false,"suffix":""}],"container-title":"Fluid Phase Equilibria","id":"ITEM-9","issue":"2","issued":{"date-parts":[["2011"]]},"page":"128-144","publisher":"Elsevier","title":"Experimental study of the isochoric heat capacity of tert-butanol in the critical and supercritical regions","type":"article-journal","volume":"309"},"uris":["http://www.mendeley.com/documents/?uuid=84ad3c45-301c-34f3-841b-cc5b9ff76bcb"]}],"mendeley":{"formattedCitation":"&lt;sup&gt;272,276–283&lt;/sup&gt;","plainTextFormattedCitation":"272,276–283","previouslyFormattedCitation":"&lt;sup&gt;270,276–283&lt;/sup&gt;"},"properties":{"noteIndex":0},"schema":"https://github.com/citation-style-language/schema/raw/master/csl-citation.json"}</w:instrText>
      </w:r>
      <w:r w:rsidR="005906FF" w:rsidRPr="009F7F88">
        <w:rPr>
          <w:color w:val="000000" w:themeColor="text1"/>
          <w:w w:val="108"/>
        </w:rPr>
        <w:fldChar w:fldCharType="separate"/>
      </w:r>
      <w:r w:rsidR="004E1277" w:rsidRPr="009F7F88">
        <w:rPr>
          <w:noProof/>
          <w:color w:val="000000" w:themeColor="text1"/>
          <w:w w:val="108"/>
        </w:rPr>
        <w:t>272,276–283</w:t>
      </w:r>
      <w:r w:rsidR="005906FF" w:rsidRPr="009F7F88">
        <w:rPr>
          <w:color w:val="000000" w:themeColor="text1"/>
          <w:w w:val="108"/>
        </w:rPr>
        <w:fldChar w:fldCharType="end"/>
      </w:r>
      <w:r w:rsidRPr="009F7F88">
        <w:rPr>
          <w:color w:val="000000" w:themeColor="text1"/>
          <w:w w:val="108"/>
        </w:rPr>
        <w:t>.</w:t>
      </w:r>
    </w:p>
    <w:p w14:paraId="09B0BF47" w14:textId="77777777" w:rsidR="008641C3" w:rsidRPr="009F7F88" w:rsidRDefault="008641C3" w:rsidP="00AA66EE">
      <w:pPr>
        <w:pStyle w:val="RSCT05TableFootnotewithoutbottombar"/>
        <w:spacing w:before="0" w:after="0"/>
        <w:rPr>
          <w:color w:val="000000" w:themeColor="text1"/>
        </w:rPr>
      </w:pPr>
      <w:proofErr w:type="spellStart"/>
      <w:r w:rsidRPr="009F7F88">
        <w:rPr>
          <w:i/>
          <w:iCs/>
          <w:color w:val="000000" w:themeColor="text1"/>
          <w:vertAlign w:val="superscript"/>
        </w:rPr>
        <w:t>a</w:t>
      </w:r>
      <w:proofErr w:type="spellEnd"/>
      <w:r w:rsidRPr="009F7F88">
        <w:rPr>
          <w:color w:val="000000" w:themeColor="text1"/>
        </w:rPr>
        <w:t xml:space="preserve"> At room temperature.</w:t>
      </w:r>
    </w:p>
    <w:p w14:paraId="39F4BC18" w14:textId="4816BA71" w:rsidR="000C0DB7" w:rsidRPr="009F7F88" w:rsidRDefault="000C0DB7" w:rsidP="000C0DB7">
      <w:pPr>
        <w:pStyle w:val="RSCB02ArticleText"/>
        <w:spacing w:beforeLines="50" w:before="120"/>
        <w:ind w:firstLineChars="100" w:firstLine="194"/>
        <w:rPr>
          <w:bCs/>
          <w:color w:val="000000" w:themeColor="text1"/>
        </w:rPr>
      </w:pPr>
      <w:bookmarkStart w:id="154" w:name="_Toc39868914"/>
      <w:r w:rsidRPr="009F7F88">
        <w:rPr>
          <w:bCs/>
          <w:i/>
          <w:iCs/>
          <w:color w:val="000000" w:themeColor="text1"/>
        </w:rPr>
        <w:t>Supercritical drying.</w:t>
      </w:r>
      <w:r w:rsidRPr="009F7F88">
        <w:rPr>
          <w:bCs/>
          <w:color w:val="000000" w:themeColor="text1"/>
        </w:rPr>
        <w:t xml:space="preserve"> Supercritical drying is the most commonly used </w:t>
      </w:r>
      <w:r w:rsidR="000200FC" w:rsidRPr="009F7F88">
        <w:rPr>
          <w:bCs/>
          <w:color w:val="000000" w:themeColor="text1"/>
        </w:rPr>
        <w:t xml:space="preserve">method </w:t>
      </w:r>
      <w:r w:rsidRPr="009F7F88">
        <w:rPr>
          <w:bCs/>
          <w:color w:val="000000" w:themeColor="text1"/>
        </w:rPr>
        <w:t xml:space="preserve">for traditional aerogel preparation. When the temperature and pressure of the liquid exceed the critical point (point E in </w:t>
      </w:r>
      <w:r w:rsidRPr="009F7F88">
        <w:rPr>
          <w:color w:val="000000" w:themeColor="text1"/>
        </w:rPr>
        <w:fldChar w:fldCharType="begin"/>
      </w:r>
      <w:r w:rsidRPr="009F7F88">
        <w:rPr>
          <w:color w:val="000000" w:themeColor="text1"/>
        </w:rPr>
        <w:instrText xml:space="preserve"> REF _Ref41181046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8</w:t>
      </w:r>
      <w:r w:rsidRPr="009F7F88">
        <w:rPr>
          <w:color w:val="000000" w:themeColor="text1"/>
        </w:rPr>
        <w:fldChar w:fldCharType="end"/>
      </w:r>
      <w:r w:rsidRPr="009F7F88">
        <w:rPr>
          <w:bCs/>
          <w:color w:val="000000" w:themeColor="text1"/>
        </w:rPr>
        <w:t xml:space="preserve">b), the interface between the liquid phase and the gas phase disappears and becomes a homogeneous fluid. This is also termed as </w:t>
      </w:r>
      <w:r w:rsidR="00CA4D65" w:rsidRPr="009F7F88">
        <w:rPr>
          <w:bCs/>
          <w:color w:val="000000" w:themeColor="text1"/>
        </w:rPr>
        <w:t xml:space="preserve">a </w:t>
      </w:r>
      <w:r w:rsidRPr="009F7F88">
        <w:rPr>
          <w:bCs/>
          <w:color w:val="000000" w:themeColor="text1"/>
        </w:rPr>
        <w:t xml:space="preserve">‘supercritical’ fluid, which fills the entire space, usually in an autoclave. In the absence of </w:t>
      </w:r>
      <w:r w:rsidR="00F65218" w:rsidRPr="009F7F88">
        <w:rPr>
          <w:bCs/>
          <w:color w:val="000000" w:themeColor="text1"/>
        </w:rPr>
        <w:t xml:space="preserve">a </w:t>
      </w:r>
      <w:r w:rsidRPr="009F7F88">
        <w:rPr>
          <w:bCs/>
          <w:color w:val="000000" w:themeColor="text1"/>
        </w:rPr>
        <w:t xml:space="preserve">liquid-gas interface, the high-pressure supercritical fluid can be slowly discharged through a pressure relief valve while maintaining the temperature above the critical point, producing an aerogel after releasing </w:t>
      </w:r>
      <w:r w:rsidR="000200FC" w:rsidRPr="009F7F88">
        <w:rPr>
          <w:bCs/>
          <w:color w:val="000000" w:themeColor="text1"/>
        </w:rPr>
        <w:t xml:space="preserve">the pressure </w:t>
      </w:r>
      <w:r w:rsidRPr="009F7F88">
        <w:rPr>
          <w:bCs/>
          <w:color w:val="000000" w:themeColor="text1"/>
        </w:rPr>
        <w:t>down to ambient and then cooling down to room temperature (</w:t>
      </w:r>
      <w:r w:rsidRPr="009F7F88">
        <w:rPr>
          <w:color w:val="000000" w:themeColor="text1"/>
        </w:rPr>
        <w:fldChar w:fldCharType="begin"/>
      </w:r>
      <w:r w:rsidRPr="009F7F88">
        <w:rPr>
          <w:color w:val="000000" w:themeColor="text1"/>
        </w:rPr>
        <w:instrText xml:space="preserve"> REF _Ref41181046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8</w:t>
      </w:r>
      <w:r w:rsidRPr="009F7F88">
        <w:rPr>
          <w:color w:val="000000" w:themeColor="text1"/>
        </w:rPr>
        <w:fldChar w:fldCharType="end"/>
      </w:r>
      <w:r w:rsidRPr="009F7F88">
        <w:rPr>
          <w:bCs/>
          <w:color w:val="000000" w:themeColor="text1"/>
        </w:rPr>
        <w:t xml:space="preserve">e). This process essentially bypasses the liquid-gas phase equilibrium curve connecting C-D-E in </w:t>
      </w:r>
      <w:r w:rsidR="00190C65" w:rsidRPr="009F7F88">
        <w:rPr>
          <w:color w:val="000000" w:themeColor="text1"/>
        </w:rPr>
        <w:fldChar w:fldCharType="begin"/>
      </w:r>
      <w:r w:rsidR="00190C65" w:rsidRPr="009F7F88">
        <w:rPr>
          <w:color w:val="000000" w:themeColor="text1"/>
        </w:rPr>
        <w:instrText xml:space="preserve"> REF _Ref41181046 \h </w:instrText>
      </w:r>
      <w:r w:rsidR="00190C65" w:rsidRPr="009F7F88">
        <w:rPr>
          <w:color w:val="000000" w:themeColor="text1"/>
        </w:rPr>
      </w:r>
      <w:r w:rsidR="00190C65"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8</w:t>
      </w:r>
      <w:r w:rsidR="00190C65" w:rsidRPr="009F7F88">
        <w:rPr>
          <w:color w:val="000000" w:themeColor="text1"/>
        </w:rPr>
        <w:fldChar w:fldCharType="end"/>
      </w:r>
      <w:r w:rsidRPr="009F7F88">
        <w:rPr>
          <w:bCs/>
          <w:color w:val="000000" w:themeColor="text1"/>
        </w:rPr>
        <w:t xml:space="preserve">b, through a liquid-supercritical-gas phase transition. The critical temperature and critical pressure data for common solvents are shown in </w:t>
      </w:r>
      <w:r w:rsidR="00190C65" w:rsidRPr="009F7F88">
        <w:rPr>
          <w:color w:val="000000" w:themeColor="text1"/>
        </w:rPr>
        <w:fldChar w:fldCharType="begin"/>
      </w:r>
      <w:r w:rsidR="00190C65" w:rsidRPr="009F7F88">
        <w:rPr>
          <w:color w:val="000000" w:themeColor="text1"/>
        </w:rPr>
        <w:instrText xml:space="preserve"> REF _Ref41187819 \h </w:instrText>
      </w:r>
      <w:r w:rsidR="00190C65" w:rsidRPr="009F7F88">
        <w:rPr>
          <w:color w:val="000000" w:themeColor="text1"/>
        </w:rPr>
      </w:r>
      <w:r w:rsidR="00190C65"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8</w:t>
      </w:r>
      <w:r w:rsidR="00190C65" w:rsidRPr="009F7F88">
        <w:rPr>
          <w:color w:val="000000" w:themeColor="text1"/>
        </w:rPr>
        <w:fldChar w:fldCharType="end"/>
      </w:r>
      <w:r w:rsidRPr="009F7F88">
        <w:rPr>
          <w:bCs/>
          <w:color w:val="000000" w:themeColor="text1"/>
        </w:rPr>
        <w:t>. Based on the critical temperature of the solvent used, this process can be divided into low</w:t>
      </w:r>
      <w:r w:rsidR="00F65218" w:rsidRPr="009F7F88">
        <w:rPr>
          <w:bCs/>
          <w:color w:val="000000" w:themeColor="text1"/>
        </w:rPr>
        <w:t>-</w:t>
      </w:r>
      <w:r w:rsidRPr="009F7F88">
        <w:rPr>
          <w:bCs/>
          <w:color w:val="000000" w:themeColor="text1"/>
        </w:rPr>
        <w:t xml:space="preserve"> and high</w:t>
      </w:r>
      <w:r w:rsidR="00F65218" w:rsidRPr="009F7F88">
        <w:rPr>
          <w:bCs/>
          <w:color w:val="000000" w:themeColor="text1"/>
        </w:rPr>
        <w:t>-</w:t>
      </w:r>
      <w:r w:rsidRPr="009F7F88">
        <w:rPr>
          <w:bCs/>
          <w:color w:val="000000" w:themeColor="text1"/>
        </w:rPr>
        <w:t>temperature supercritical drying.</w:t>
      </w:r>
    </w:p>
    <w:p w14:paraId="7CE0B244" w14:textId="1EA74AAC" w:rsidR="000C0DB7" w:rsidRPr="009F7F88" w:rsidRDefault="000C0DB7" w:rsidP="000C0DB7">
      <w:pPr>
        <w:pStyle w:val="RSCB02ArticleText"/>
        <w:ind w:firstLineChars="100" w:firstLine="194"/>
        <w:rPr>
          <w:bCs/>
          <w:color w:val="000000" w:themeColor="text1"/>
        </w:rPr>
      </w:pPr>
      <w:r w:rsidRPr="009F7F88">
        <w:rPr>
          <w:bCs/>
          <w:color w:val="000000" w:themeColor="text1"/>
        </w:rPr>
        <w:t>Low-temperature supercritical drying uses CO</w:t>
      </w:r>
      <w:r w:rsidRPr="009F7F88">
        <w:rPr>
          <w:bCs/>
          <w:color w:val="000000" w:themeColor="text1"/>
          <w:vertAlign w:val="subscript"/>
        </w:rPr>
        <w:t>2</w:t>
      </w:r>
      <w:r w:rsidRPr="009F7F88">
        <w:rPr>
          <w:bCs/>
          <w:color w:val="000000" w:themeColor="text1"/>
        </w:rPr>
        <w:t xml:space="preserve"> as the drying medium which has a relatively low (31 °C) critical temperature (</w:t>
      </w:r>
      <w:r w:rsidR="00190C65" w:rsidRPr="009F7F88">
        <w:rPr>
          <w:color w:val="000000" w:themeColor="text1"/>
        </w:rPr>
        <w:fldChar w:fldCharType="begin"/>
      </w:r>
      <w:r w:rsidR="00190C65" w:rsidRPr="009F7F88">
        <w:rPr>
          <w:color w:val="000000" w:themeColor="text1"/>
        </w:rPr>
        <w:instrText xml:space="preserve"> REF _Ref41187819 \h </w:instrText>
      </w:r>
      <w:r w:rsidR="00190C65" w:rsidRPr="009F7F88">
        <w:rPr>
          <w:color w:val="000000" w:themeColor="text1"/>
        </w:rPr>
      </w:r>
      <w:r w:rsidR="00190C65"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8</w:t>
      </w:r>
      <w:r w:rsidR="00190C65" w:rsidRPr="009F7F88">
        <w:rPr>
          <w:color w:val="000000" w:themeColor="text1"/>
        </w:rPr>
        <w:fldChar w:fldCharType="end"/>
      </w:r>
      <w:r w:rsidRPr="009F7F88">
        <w:rPr>
          <w:bCs/>
          <w:color w:val="000000" w:themeColor="text1"/>
        </w:rPr>
        <w:t>). The drying temperature of the autoclave is generally set at a mild temperature of 40-90 °C.</w:t>
      </w:r>
      <w:r w:rsidRPr="009F7F88">
        <w:rPr>
          <w:bCs/>
          <w:color w:val="000000" w:themeColor="text1"/>
        </w:rPr>
        <w:fldChar w:fldCharType="begin" w:fldLock="1"/>
      </w:r>
      <w:r w:rsidR="004E1277" w:rsidRPr="009F7F88">
        <w:rPr>
          <w:bCs/>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004E1277" w:rsidRPr="009F7F88">
        <w:rPr>
          <w:rFonts w:hint="eastAsia"/>
          <w:bCs/>
          <w:color w:val="000000" w:themeColor="text1"/>
        </w:rPr>
        <w:instrText>":""}],"container-title":"Chemical Engineering Journal","id":"ITEM-1","issued":{"date-parts":[["2019"]]},"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热喷墨打印，</w:instrText>
      </w:r>
      <w:r w:rsidR="004E1277" w:rsidRPr="009F7F88">
        <w:rPr>
          <w:rFonts w:hint="eastAsia"/>
          <w:bCs/>
          <w:color w:val="000000" w:themeColor="text1"/>
        </w:rPr>
        <w:instrText>CO2</w:instrText>
      </w:r>
      <w:r w:rsidR="004E1277" w:rsidRPr="009F7F88">
        <w:rPr>
          <w:rFonts w:hint="eastAsia"/>
          <w:bCs/>
          <w:color w:val="000000" w:themeColor="text1"/>
        </w:rPr>
        <w:instrText>超临界干燥</w:instrText>
      </w:r>
      <w:r w:rsidR="004E1277" w:rsidRPr="009F7F88">
        <w:rPr>
          <w:rFonts w:hint="eastAsia"/>
          <w:bCs/>
          <w:color w:val="000000" w:themeColor="text1"/>
        </w:rPr>
        <w:instrText>\n</w:instrText>
      </w:r>
      <w:r w:rsidR="004E1277" w:rsidRPr="009F7F88">
        <w:rPr>
          <w:rFonts w:hint="eastAsia"/>
          <w:bCs/>
          <w:color w:val="000000" w:themeColor="text1"/>
        </w:rPr>
        <w:instrText>海藻酸盐气凝胶颗粒</w:instrText>
      </w:r>
      <w:r w:rsidR="004E1277" w:rsidRPr="009F7F88">
        <w:rPr>
          <w:rFonts w:hint="eastAsia"/>
          <w:bCs/>
          <w:color w:val="000000" w:themeColor="text1"/>
        </w:rPr>
        <w:instrText>\npulmonary delivery</w:instrText>
      </w:r>
      <w:r w:rsidR="004E1277" w:rsidRPr="009F7F88">
        <w:rPr>
          <w:rFonts w:hint="eastAsia"/>
          <w:bCs/>
          <w:color w:val="000000" w:themeColor="text1"/>
        </w:rPr>
        <w:instrText>肺部输运</w:instrText>
      </w:r>
      <w:r w:rsidR="004E1277" w:rsidRPr="009F7F88">
        <w:rPr>
          <w:rFonts w:hint="eastAsia"/>
          <w:bCs/>
          <w:color w:val="000000" w:themeColor="text1"/>
        </w:rPr>
        <w:instrText>","page":"559-566","publisher":"Elsevier","title":"From the printer to the lungs: Inkjet-</w:instrText>
      </w:r>
      <w:r w:rsidR="004E1277" w:rsidRPr="009F7F88">
        <w:rPr>
          <w:bCs/>
          <w:color w:val="000000" w:themeColor="text1"/>
        </w:rPr>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9F7F88">
        <w:rPr>
          <w:bCs/>
          <w:color w:val="000000" w:themeColor="text1"/>
        </w:rPr>
        <w:fldChar w:fldCharType="separate"/>
      </w:r>
      <w:r w:rsidR="004E1277" w:rsidRPr="009F7F88">
        <w:rPr>
          <w:bCs/>
          <w:noProof/>
          <w:color w:val="000000" w:themeColor="text1"/>
          <w:vertAlign w:val="superscript"/>
        </w:rPr>
        <w:t>209</w:t>
      </w:r>
      <w:r w:rsidRPr="009F7F88">
        <w:rPr>
          <w:bCs/>
          <w:color w:val="000000" w:themeColor="text1"/>
        </w:rPr>
        <w:fldChar w:fldCharType="end"/>
      </w:r>
      <w:r w:rsidRPr="009F7F88">
        <w:rPr>
          <w:bCs/>
          <w:color w:val="000000" w:themeColor="text1"/>
        </w:rPr>
        <w:t xml:space="preserve"> </w:t>
      </w:r>
      <w:r w:rsidR="00743730" w:rsidRPr="009F7F88">
        <w:rPr>
          <w:bCs/>
          <w:color w:val="000000" w:themeColor="text1"/>
        </w:rPr>
        <w:t>The h</w:t>
      </w:r>
      <w:r w:rsidRPr="009F7F88">
        <w:rPr>
          <w:bCs/>
          <w:color w:val="000000" w:themeColor="text1"/>
        </w:rPr>
        <w:t>igh</w:t>
      </w:r>
      <w:r w:rsidR="00F65218" w:rsidRPr="009F7F88">
        <w:rPr>
          <w:bCs/>
          <w:color w:val="000000" w:themeColor="text1"/>
        </w:rPr>
        <w:t>-</w:t>
      </w:r>
      <w:r w:rsidRPr="009F7F88">
        <w:rPr>
          <w:bCs/>
          <w:color w:val="000000" w:themeColor="text1"/>
        </w:rPr>
        <w:t xml:space="preserve">temperature supercritical drying </w:t>
      </w:r>
      <w:r w:rsidR="00B74FEC" w:rsidRPr="009F7F88">
        <w:rPr>
          <w:bCs/>
          <w:color w:val="000000" w:themeColor="text1"/>
        </w:rPr>
        <w:t xml:space="preserve">strategy </w:t>
      </w:r>
      <w:r w:rsidRPr="009F7F88">
        <w:rPr>
          <w:bCs/>
          <w:color w:val="000000" w:themeColor="text1"/>
        </w:rPr>
        <w:t>usually uses alcohol (such as ethanol and isopropanol) as the drying medium. In this case, the critical temperature is always above 230 °C (</w:t>
      </w:r>
      <w:r w:rsidR="00190C65" w:rsidRPr="009F7F88">
        <w:rPr>
          <w:color w:val="000000" w:themeColor="text1"/>
        </w:rPr>
        <w:fldChar w:fldCharType="begin"/>
      </w:r>
      <w:r w:rsidR="00190C65" w:rsidRPr="009F7F88">
        <w:rPr>
          <w:color w:val="000000" w:themeColor="text1"/>
        </w:rPr>
        <w:instrText xml:space="preserve"> REF _Ref41187819 \h </w:instrText>
      </w:r>
      <w:r w:rsidR="00190C65" w:rsidRPr="009F7F88">
        <w:rPr>
          <w:color w:val="000000" w:themeColor="text1"/>
        </w:rPr>
      </w:r>
      <w:r w:rsidR="00190C65"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8</w:t>
      </w:r>
      <w:r w:rsidR="00190C65" w:rsidRPr="009F7F88">
        <w:rPr>
          <w:color w:val="000000" w:themeColor="text1"/>
        </w:rPr>
        <w:fldChar w:fldCharType="end"/>
      </w:r>
      <w:r w:rsidRPr="009F7F88">
        <w:rPr>
          <w:bCs/>
          <w:color w:val="000000" w:themeColor="text1"/>
        </w:rPr>
        <w:t>), while the drying temperature is set at 260-300 °C. The maximum pressure</w:t>
      </w:r>
      <w:r w:rsidR="008C144A" w:rsidRPr="009F7F88">
        <w:rPr>
          <w:bCs/>
          <w:color w:val="000000" w:themeColor="text1"/>
        </w:rPr>
        <w:t>s</w:t>
      </w:r>
      <w:r w:rsidRPr="009F7F88">
        <w:rPr>
          <w:bCs/>
          <w:color w:val="000000" w:themeColor="text1"/>
        </w:rPr>
        <w:t xml:space="preserve"> applied </w:t>
      </w:r>
      <w:r w:rsidR="008C144A" w:rsidRPr="009F7F88">
        <w:rPr>
          <w:bCs/>
          <w:color w:val="000000" w:themeColor="text1"/>
        </w:rPr>
        <w:t>for</w:t>
      </w:r>
      <w:r w:rsidRPr="009F7F88">
        <w:rPr>
          <w:bCs/>
          <w:color w:val="000000" w:themeColor="text1"/>
        </w:rPr>
        <w:t xml:space="preserve"> these two drying methods are typically above 10 MPa.</w:t>
      </w:r>
      <w:r w:rsidRPr="009F7F88">
        <w:rPr>
          <w:bCs/>
          <w:color w:val="000000" w:themeColor="text1"/>
        </w:rPr>
        <w:fldChar w:fldCharType="begin" w:fldLock="1"/>
      </w:r>
      <w:r w:rsidR="004E1277" w:rsidRPr="009F7F88">
        <w:rPr>
          <w:bCs/>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004E1277" w:rsidRPr="009F7F88">
        <w:rPr>
          <w:rFonts w:hint="eastAsia"/>
          <w:bCs/>
          <w:color w:val="000000" w:themeColor="text1"/>
        </w:rPr>
        <w:instrText>":""}],"container-title":"Chemical Engineering Journal","id":"ITEM-1","issued":{"date-parts":[["2019"]]},"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热喷墨打印，</w:instrText>
      </w:r>
      <w:r w:rsidR="004E1277" w:rsidRPr="009F7F88">
        <w:rPr>
          <w:rFonts w:hint="eastAsia"/>
          <w:bCs/>
          <w:color w:val="000000" w:themeColor="text1"/>
        </w:rPr>
        <w:instrText>CO2</w:instrText>
      </w:r>
      <w:r w:rsidR="004E1277" w:rsidRPr="009F7F88">
        <w:rPr>
          <w:rFonts w:hint="eastAsia"/>
          <w:bCs/>
          <w:color w:val="000000" w:themeColor="text1"/>
        </w:rPr>
        <w:instrText>超临界干燥</w:instrText>
      </w:r>
      <w:r w:rsidR="004E1277" w:rsidRPr="009F7F88">
        <w:rPr>
          <w:rFonts w:hint="eastAsia"/>
          <w:bCs/>
          <w:color w:val="000000" w:themeColor="text1"/>
        </w:rPr>
        <w:instrText>\n</w:instrText>
      </w:r>
      <w:r w:rsidR="004E1277" w:rsidRPr="009F7F88">
        <w:rPr>
          <w:rFonts w:hint="eastAsia"/>
          <w:bCs/>
          <w:color w:val="000000" w:themeColor="text1"/>
        </w:rPr>
        <w:instrText>海藻酸盐气凝胶颗粒</w:instrText>
      </w:r>
      <w:r w:rsidR="004E1277" w:rsidRPr="009F7F88">
        <w:rPr>
          <w:rFonts w:hint="eastAsia"/>
          <w:bCs/>
          <w:color w:val="000000" w:themeColor="text1"/>
        </w:rPr>
        <w:instrText>\npulmonary delivery</w:instrText>
      </w:r>
      <w:r w:rsidR="004E1277" w:rsidRPr="009F7F88">
        <w:rPr>
          <w:rFonts w:hint="eastAsia"/>
          <w:bCs/>
          <w:color w:val="000000" w:themeColor="text1"/>
        </w:rPr>
        <w:instrText>肺部输运</w:instrText>
      </w:r>
      <w:r w:rsidR="004E1277" w:rsidRPr="009F7F88">
        <w:rPr>
          <w:rFonts w:hint="eastAsia"/>
          <w:bCs/>
          <w:color w:val="000000" w:themeColor="text1"/>
        </w:rPr>
        <w:instrText>","page":"559-566","publisher":"Elsevier","title":"From the printer to the lungs: Inkjet-</w:instrText>
      </w:r>
      <w:r w:rsidR="004E1277" w:rsidRPr="009F7F88">
        <w:rPr>
          <w:bCs/>
          <w:color w:val="000000" w:themeColor="text1"/>
        </w:rPr>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9F7F88">
        <w:rPr>
          <w:bCs/>
          <w:color w:val="000000" w:themeColor="text1"/>
        </w:rPr>
        <w:fldChar w:fldCharType="separate"/>
      </w:r>
      <w:r w:rsidR="004E1277" w:rsidRPr="009F7F88">
        <w:rPr>
          <w:bCs/>
          <w:noProof/>
          <w:color w:val="000000" w:themeColor="text1"/>
          <w:vertAlign w:val="superscript"/>
        </w:rPr>
        <w:t>209</w:t>
      </w:r>
      <w:r w:rsidRPr="009F7F88">
        <w:rPr>
          <w:bCs/>
          <w:color w:val="000000" w:themeColor="text1"/>
        </w:rPr>
        <w:fldChar w:fldCharType="end"/>
      </w:r>
      <w:r w:rsidRPr="009F7F88">
        <w:rPr>
          <w:bCs/>
          <w:color w:val="000000" w:themeColor="text1"/>
        </w:rPr>
        <w:t xml:space="preserve"> For the case of printed aerogels for supercritical drying, the most common route uses </w:t>
      </w:r>
      <w:r w:rsidR="00F65218" w:rsidRPr="009F7F88">
        <w:rPr>
          <w:bCs/>
          <w:color w:val="000000" w:themeColor="text1"/>
        </w:rPr>
        <w:t>low-temperature</w:t>
      </w:r>
      <w:r w:rsidRPr="009F7F88">
        <w:rPr>
          <w:bCs/>
          <w:color w:val="000000" w:themeColor="text1"/>
        </w:rPr>
        <w:t xml:space="preserve"> supercritical drying of CO</w:t>
      </w:r>
      <w:r w:rsidRPr="009F7F88">
        <w:rPr>
          <w:bCs/>
          <w:color w:val="000000" w:themeColor="text1"/>
          <w:vertAlign w:val="subscript"/>
        </w:rPr>
        <w:t>2</w:t>
      </w:r>
      <w:r w:rsidRPr="009F7F88">
        <w:rPr>
          <w:bCs/>
          <w:color w:val="000000" w:themeColor="text1"/>
        </w:rPr>
        <w:t xml:space="preserve">. Examples of this strategy have been applied to </w:t>
      </w:r>
      <w:r w:rsidR="006255AA" w:rsidRPr="009F7F88">
        <w:rPr>
          <w:color w:val="000000" w:themeColor="text1"/>
        </w:rPr>
        <w:t>SiO</w:t>
      </w:r>
      <w:r w:rsidR="006255AA" w:rsidRPr="009F7F88">
        <w:rPr>
          <w:color w:val="000000" w:themeColor="text1"/>
          <w:vertAlign w:val="subscript"/>
        </w:rPr>
        <w:t>2</w:t>
      </w:r>
      <w:r w:rsidRPr="009F7F88">
        <w:rPr>
          <w:bCs/>
          <w:color w:val="000000" w:themeColor="text1"/>
        </w:rPr>
        <w:t>-</w:t>
      </w:r>
      <w:r w:rsidR="00601A69" w:rsidRPr="009F7F88">
        <w:rPr>
          <w:bCs/>
          <w:color w:val="000000" w:themeColor="text1"/>
        </w:rPr>
        <w:t>based</w:t>
      </w:r>
      <w:r w:rsidRPr="009F7F88">
        <w:rPr>
          <w:bCs/>
          <w:color w:val="000000" w:themeColor="text1"/>
        </w:rPr>
        <w:t>,</w:t>
      </w:r>
      <w:r w:rsidR="00601A69" w:rsidRPr="009F7F88">
        <w:rPr>
          <w:color w:val="000000" w:themeColor="text1"/>
          <w:vertAlign w:val="superscript"/>
        </w:rPr>
        <w:fldChar w:fldCharType="begin" w:fldLock="1"/>
      </w:r>
      <w:r w:rsidR="004E1277" w:rsidRPr="009F7F88">
        <w:rPr>
          <w:color w:val="000000" w:themeColor="text1"/>
          <w:vertAlign w:val="superscript"/>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id":"ITEM-2","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color w:val="000000" w:themeColor="text1"/>
          <w:vertAlign w:val="superscript"/>
        </w:rPr>
        <w:instrText>∼</w:instrText>
      </w:r>
      <w:r w:rsidR="004E1277" w:rsidRPr="009F7F88">
        <w:rPr>
          <w:color w:val="000000" w:themeColor="text1"/>
          <w:vertAlign w:val="superscript"/>
        </w:rPr>
        <w:instrText>90%), high specific surface area (</w:instrText>
      </w:r>
      <w:r w:rsidR="004E1277" w:rsidRPr="009F7F88">
        <w:rPr>
          <w:rFonts w:ascii="Cambria Math" w:hAnsi="Cambria Math" w:cs="Cambria Math"/>
          <w:color w:val="000000" w:themeColor="text1"/>
          <w:vertAlign w:val="superscript"/>
        </w:rPr>
        <w:instrText>∼</w:instrText>
      </w:r>
      <w:r w:rsidR="004E1277" w:rsidRPr="009F7F88">
        <w:rPr>
          <w:color w:val="000000" w:themeColor="text1"/>
          <w:vertAlign w:val="superscript"/>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w:instrText>
      </w:r>
      <w:r w:rsidR="004E1277" w:rsidRPr="009F7F88">
        <w:rPr>
          <w:rFonts w:hint="eastAsia"/>
          <w:color w:val="000000" w:themeColor="text1"/>
          <w:vertAlign w:val="superscript"/>
        </w:rPr>
        <w:instrText>:"","parse-names":false,"suffix":""}],"container-title":"ACS Applied Materials and Interfaces","genre":"research-article","id":"ITEM-2","issued":{"date-parts":[["2018"]]},"note":"</w:instrText>
      </w:r>
      <w:r w:rsidR="004E1277" w:rsidRPr="009F7F88">
        <w:rPr>
          <w:rFonts w:hint="eastAsia"/>
          <w:color w:val="000000" w:themeColor="text1"/>
          <w:vertAlign w:val="superscript"/>
        </w:rPr>
        <w:instrText>已加</w:instrText>
      </w:r>
      <w:r w:rsidR="004E1277" w:rsidRPr="009F7F88">
        <w:rPr>
          <w:rFonts w:hint="eastAsia"/>
          <w:color w:val="000000" w:themeColor="text1"/>
          <w:vertAlign w:val="superscript"/>
        </w:rPr>
        <w:instrText>\n3D</w:instrText>
      </w:r>
      <w:r w:rsidR="004E1277" w:rsidRPr="009F7F88">
        <w:rPr>
          <w:rFonts w:hint="eastAsia"/>
          <w:color w:val="000000" w:themeColor="text1"/>
          <w:vertAlign w:val="superscript"/>
        </w:rPr>
        <w:instrText>打印，置换，超临界干燥</w:instrText>
      </w:r>
      <w:r w:rsidR="004E1277" w:rsidRPr="009F7F88">
        <w:rPr>
          <w:rFonts w:hint="eastAsia"/>
          <w:color w:val="000000" w:themeColor="text1"/>
          <w:vertAlign w:val="superscript"/>
        </w:rPr>
        <w:instrText>\n</w:instrText>
      </w:r>
      <w:r w:rsidR="004E1277" w:rsidRPr="009F7F88">
        <w:rPr>
          <w:rFonts w:hint="eastAsia"/>
          <w:color w:val="000000" w:themeColor="text1"/>
          <w:vertAlign w:val="superscript"/>
        </w:rPr>
        <w:instrText>氧化硅</w:instrText>
      </w:r>
      <w:r w:rsidR="004E1277" w:rsidRPr="009F7F88">
        <w:rPr>
          <w:rFonts w:hint="eastAsia"/>
          <w:color w:val="000000" w:themeColor="text1"/>
          <w:vertAlign w:val="superscript"/>
        </w:rPr>
        <w:instrText>-</w:instrText>
      </w:r>
      <w:r w:rsidR="004E1277" w:rsidRPr="009F7F88">
        <w:rPr>
          <w:rFonts w:hint="eastAsia"/>
          <w:color w:val="000000" w:themeColor="text1"/>
          <w:vertAlign w:val="superscript"/>
        </w:rPr>
        <w:instrText>蚕丝蛋白气凝胶</w:instrText>
      </w:r>
      <w:r w:rsidR="004E1277" w:rsidRPr="009F7F88">
        <w:rPr>
          <w:rFonts w:hint="eastAsia"/>
          <w:color w:val="000000" w:themeColor="text1"/>
          <w:vertAlign w:val="superscript"/>
        </w:rPr>
        <w:instrText>\n</w:instrText>
      </w:r>
      <w:r w:rsidR="004E1277" w:rsidRPr="009F7F88">
        <w:rPr>
          <w:rFonts w:hint="eastAsia"/>
          <w:color w:val="000000" w:themeColor="text1"/>
          <w:vertAlign w:val="superscript"/>
        </w:rPr>
        <w:instrText>用于隔热或骨质再生医疗支架</w:instrText>
      </w:r>
      <w:r w:rsidR="004E1277" w:rsidRPr="009F7F88">
        <w:rPr>
          <w:rFonts w:hint="eastAsia"/>
          <w:color w:val="000000" w:themeColor="text1"/>
          <w:vertAlign w:val="superscript"/>
        </w:rPr>
        <w:instrText>","page":"22718-22730","publish</w:instrText>
      </w:r>
      <w:r w:rsidR="004E1277" w:rsidRPr="009F7F88">
        <w:rPr>
          <w:color w:val="000000" w:themeColor="text1"/>
          <w:vertAlign w:val="superscript"/>
        </w:rPr>
        <w:instrText>er":"American Chemical Society","title":"Compressible, Thermally Insulating, and Fire Retardant Aerogels through Self-Assembling Silk Fibroin Biopolymers Inside a Silica Structure - An Approach towards 3D Printing of Aerogels","type":"article-journal","volume":"10"},"uris":["http://www.mendeley.com/documents/?uuid=892155f0-658c-4d2e-ba5a-0fa139da355b"]}],"mendeley":{"formattedCitation":"&lt;sup&gt;179,207&lt;/sup&gt;","plainTextFormattedCitation":"179,207","previouslyFormattedCitation":"&lt;sup&gt;177,205&lt;/sup&gt;"},"properties":{"noteIndex":0},"schema":"https://github.com/citation-style-language/schema/raw/master/csl-citation.json"}</w:instrText>
      </w:r>
      <w:r w:rsidR="00601A69" w:rsidRPr="009F7F88">
        <w:rPr>
          <w:color w:val="000000" w:themeColor="text1"/>
          <w:vertAlign w:val="superscript"/>
        </w:rPr>
        <w:fldChar w:fldCharType="separate"/>
      </w:r>
      <w:r w:rsidR="004E1277" w:rsidRPr="009F7F88">
        <w:rPr>
          <w:noProof/>
          <w:color w:val="000000" w:themeColor="text1"/>
          <w:vertAlign w:val="superscript"/>
        </w:rPr>
        <w:t>179,207</w:t>
      </w:r>
      <w:r w:rsidR="00601A69" w:rsidRPr="009F7F88">
        <w:rPr>
          <w:color w:val="000000" w:themeColor="text1"/>
          <w:vertAlign w:val="superscript"/>
        </w:rPr>
        <w:fldChar w:fldCharType="end"/>
      </w:r>
      <w:r w:rsidRPr="009F7F88">
        <w:rPr>
          <w:bCs/>
          <w:color w:val="000000" w:themeColor="text1"/>
        </w:rPr>
        <w:t xml:space="preserve"> RF,</w:t>
      </w:r>
      <w:bookmarkStart w:id="155" w:name="_Hlk45857335"/>
      <w:r w:rsidRPr="009F7F88">
        <w:rPr>
          <w:bCs/>
          <w:color w:val="000000" w:themeColor="text1"/>
        </w:rPr>
        <w:fldChar w:fldCharType="begin" w:fldLock="1"/>
      </w:r>
      <w:r w:rsidR="00BF34A6" w:rsidRPr="009F7F88">
        <w:rPr>
          <w:bCs/>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bCs/>
          <w:color w:val="000000" w:themeColor="text1"/>
        </w:rPr>
        <w:instrText>∼</w:instrText>
      </w:r>
      <w:r w:rsidR="00BF34A6" w:rsidRPr="009F7F88">
        <w:rPr>
          <w:bCs/>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BF34A6" w:rsidRPr="009F7F88">
        <w:rPr>
          <w:rFonts w:hint="eastAsia"/>
          <w:bCs/>
          <w:color w:val="000000" w:themeColor="text1"/>
        </w:rPr>
        <w:instrText>":"Marcus A.","non-dropping-particle":"","parse-names":false,"suffix":""}],"container-title":"Materials Horizons","id":"ITEM-1","issue":"6","issued":{"date-parts":[["2018"]]},"note":"</w:instrText>
      </w:r>
      <w:r w:rsidR="00BF34A6" w:rsidRPr="009F7F88">
        <w:rPr>
          <w:rFonts w:hint="eastAsia"/>
          <w:bCs/>
          <w:color w:val="000000" w:themeColor="text1"/>
        </w:rPr>
        <w:instrText>已加</w:instrText>
      </w:r>
      <w:r w:rsidR="00BF34A6" w:rsidRPr="009F7F88">
        <w:rPr>
          <w:rFonts w:hint="eastAsia"/>
          <w:bCs/>
          <w:color w:val="000000" w:themeColor="text1"/>
        </w:rPr>
        <w:instrText>\n3D</w:instrText>
      </w:r>
      <w:r w:rsidR="00BF34A6" w:rsidRPr="009F7F88">
        <w:rPr>
          <w:rFonts w:hint="eastAsia"/>
          <w:bCs/>
          <w:color w:val="000000" w:themeColor="text1"/>
        </w:rPr>
        <w:instrText>打印</w:instrText>
      </w:r>
      <w:r w:rsidR="00BF34A6" w:rsidRPr="009F7F88">
        <w:rPr>
          <w:rFonts w:hint="eastAsia"/>
          <w:bCs/>
          <w:color w:val="000000" w:themeColor="text1"/>
        </w:rPr>
        <w:instrText>RF</w:instrText>
      </w:r>
      <w:r w:rsidR="00BF34A6" w:rsidRPr="009F7F88">
        <w:rPr>
          <w:rFonts w:hint="eastAsia"/>
          <w:bCs/>
          <w:color w:val="000000" w:themeColor="text1"/>
        </w:rPr>
        <w:instrText>有机和炭气凝胶</w:instrText>
      </w:r>
      <w:r w:rsidR="00BF34A6" w:rsidRPr="009F7F88">
        <w:rPr>
          <w:rFonts w:hint="eastAsia"/>
          <w:bCs/>
          <w:color w:val="000000" w:themeColor="text1"/>
        </w:rPr>
        <w:instrText>\n</w:instrText>
      </w:r>
      <w:r w:rsidR="00BF34A6" w:rsidRPr="009F7F88">
        <w:rPr>
          <w:rFonts w:hint="eastAsia"/>
          <w:bCs/>
          <w:color w:val="000000" w:themeColor="text1"/>
        </w:rPr>
        <w:instrText>作为电极材料</w:instrText>
      </w:r>
      <w:r w:rsidR="00BF34A6" w:rsidRPr="009F7F88">
        <w:rPr>
          <w:rFonts w:hint="eastAsia"/>
          <w:bCs/>
          <w:color w:val="000000" w:themeColor="text1"/>
        </w:rPr>
        <w:instrText>","page":"1166-1175","publisher":"Royal Society</w:instrText>
      </w:r>
      <w:r w:rsidR="00BF34A6" w:rsidRPr="009F7F88">
        <w:rPr>
          <w:bCs/>
          <w:color w:val="000000" w:themeColor="text1"/>
        </w:rPr>
        <w:instrText xml:space="preserve">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bCs/>
          <w:color w:val="000000" w:themeColor="text1"/>
        </w:rPr>
        <w:fldChar w:fldCharType="separate"/>
      </w:r>
      <w:r w:rsidR="00BF34A6" w:rsidRPr="009F7F88">
        <w:rPr>
          <w:bCs/>
          <w:noProof/>
          <w:color w:val="000000" w:themeColor="text1"/>
          <w:vertAlign w:val="superscript"/>
        </w:rPr>
        <w:t>19</w:t>
      </w:r>
      <w:r w:rsidRPr="009F7F88">
        <w:rPr>
          <w:bCs/>
          <w:color w:val="000000" w:themeColor="text1"/>
        </w:rPr>
        <w:fldChar w:fldCharType="end"/>
      </w:r>
      <w:bookmarkEnd w:id="155"/>
      <w:r w:rsidRPr="009F7F88">
        <w:rPr>
          <w:bCs/>
          <w:color w:val="000000" w:themeColor="text1"/>
        </w:rPr>
        <w:t xml:space="preserve"> </w:t>
      </w:r>
      <w:r w:rsidR="0091009D" w:rsidRPr="009F7F88">
        <w:rPr>
          <w:bCs/>
          <w:color w:val="000000" w:themeColor="text1"/>
        </w:rPr>
        <w:t>aramid,</w:t>
      </w:r>
      <w:r w:rsidR="0091009D" w:rsidRPr="009F7F88">
        <w:rPr>
          <w:bCs/>
          <w:color w:val="000000" w:themeColor="text1"/>
          <w:lang w:val="en-US"/>
        </w:rPr>
        <w:fldChar w:fldCharType="begin" w:fldLock="1"/>
      </w:r>
      <w:r w:rsidR="004E1277" w:rsidRPr="009F7F88">
        <w:rPr>
          <w:bCs/>
          <w:color w:val="000000" w:themeColor="text1"/>
          <w:lang w:val="en-US"/>
        </w:rPr>
        <w:instrText>ADDIN CSL_CITATION {"citationItems":[{"id":"ITEM-1","itemData":{"DOI":"10.1039/d0ta02590a","ISSN":"2050-7488","abstract":"Auxetic architectures with a negative Poisson’s ratio have attracted increasing attention due to their intriguing physical properties, numerous promising applications and recent advancements in manufacturing techniques. However, fabrication of three-dimensional...Auxetic architectures with a negative Poisson’s ratio have attracted increasing attention due to their intriguing physical properties, numerous promising applications and recent advancements in manufacturing techniques. However, fabrication of three-dimensional (3D) polymeric auxetic architectures with tailored hierarchically porous structure and desired physical/mechanical properties remains challenging. Herein, 3D nanofibrous Kevlar aerogel architectures with porosity at multi-scales have been designed and fabricated through a new additive manufacturing strategy, i.e., integration of direct ink writing and freeze-casting with non-toxic solvent-based inks following special drying techniques. The highly porous 3D nanofibrous Kevlar aerogel architectures achieve excellent mechanical properties with ultralow density (down to 11.9 mg·cm-3) and large specific surface area (up to 350 m2·g-1). The Poisson’s ratio is tunable in a wide range, spanning from −0.8 to 0.4, by adjusting the spatial arrangement of the struts in geometries. Finally, these nanofibrous Kevlar aerogel architectures have been further functionalized into hydrophobic, luminescent and thermal-responsive architectures by using fluorocarbon resin, functional dyes and organic phase-change materials respectively. The multi-functionalizable auxetic aerogel architectures demonstrate potentials for a broad range of applications.","author":[{"dropping-particle":"","family":"Cheng","given":"Qingqing","non-dropping-particle":"","parse-names":false,"suffix":""},{"dropping-particle":"","family":"Liu","given":"Yang","non-dropping-particle":"","parse-names":false,"suffix":""},{"dropping-particle":"","family":"Lyu","given":"Jing","non-dropping-particle":"","parse-names":false,"suffix":""},{"dropping-particle":"","family":"Lu","given":"Qiang","non-dropping-particle":"","parse-names":false,"suffix":""},{"dropping-particle":"","family":"Zhang","given":"Xuetong","non-dropping-particle":"","parse-names":false,"suffix":""},{"dropping-particle":"","family":"Song","given":"Wenhui","non-dropping-particle":"","parse-names":false,"suffix":""}],"container-title":"Journal of Materials Chemistry A","id":"ITEM-1","issued":{"date-parts":[["2020"]]},"page":"14243-14253","publisher":"Royal Society of Chemistry (RSC)","title":"3D printing-directed auxetic Kevlar aerogel architectures with multi-functionalizable properties","type":"article-journal","volume":"8"},"uris":["http://www.mendeley.com/documents/?uuid=eacf67f3-4491-3737-941e-33a1f9a4a7ed"]}],"mendeley":{"formattedCitation":"&lt;sup&gt;223&lt;/sup&gt;","plainTextFormattedCitation":"223","previouslyFormattedCitation":"&lt;sup&gt;221&lt;/sup&gt;"},"properties":{"noteIndex":0},"schema":"https://github.com/citation-style-language/schema/raw/master/csl-citation.json"}</w:instrText>
      </w:r>
      <w:r w:rsidR="0091009D" w:rsidRPr="009F7F88">
        <w:rPr>
          <w:bCs/>
          <w:color w:val="000000" w:themeColor="text1"/>
          <w:lang w:val="en-US"/>
        </w:rPr>
        <w:fldChar w:fldCharType="separate"/>
      </w:r>
      <w:r w:rsidR="004E1277" w:rsidRPr="009F7F88">
        <w:rPr>
          <w:bCs/>
          <w:noProof/>
          <w:color w:val="000000" w:themeColor="text1"/>
          <w:vertAlign w:val="superscript"/>
          <w:lang w:val="en-US"/>
        </w:rPr>
        <w:t>223</w:t>
      </w:r>
      <w:r w:rsidR="0091009D" w:rsidRPr="009F7F88">
        <w:rPr>
          <w:bCs/>
          <w:color w:val="000000" w:themeColor="text1"/>
        </w:rPr>
        <w:fldChar w:fldCharType="end"/>
      </w:r>
      <w:r w:rsidR="0091009D" w:rsidRPr="009F7F88">
        <w:rPr>
          <w:bCs/>
          <w:color w:val="000000" w:themeColor="text1"/>
          <w:lang w:val="en-US"/>
        </w:rPr>
        <w:t xml:space="preserve"> </w:t>
      </w:r>
      <w:r w:rsidRPr="009F7F88">
        <w:rPr>
          <w:bCs/>
          <w:color w:val="000000" w:themeColor="text1"/>
        </w:rPr>
        <w:t>alginate,</w:t>
      </w:r>
      <w:r w:rsidRPr="009F7F88">
        <w:rPr>
          <w:bCs/>
          <w:color w:val="000000" w:themeColor="text1"/>
        </w:rPr>
        <w:fldChar w:fldCharType="begin" w:fldLock="1"/>
      </w:r>
      <w:r w:rsidR="004E1277" w:rsidRPr="009F7F88">
        <w:rPr>
          <w:bCs/>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004E1277" w:rsidRPr="009F7F88">
        <w:rPr>
          <w:rFonts w:hint="eastAsia"/>
          <w:bCs/>
          <w:color w:val="000000" w:themeColor="text1"/>
        </w:rPr>
        <w:instrText>":""}],"container-title":"Chemical Engineering Journal","id":"ITEM-1","issued":{"date-parts":[["2019"]]},"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热喷墨打印，</w:instrText>
      </w:r>
      <w:r w:rsidR="004E1277" w:rsidRPr="009F7F88">
        <w:rPr>
          <w:rFonts w:hint="eastAsia"/>
          <w:bCs/>
          <w:color w:val="000000" w:themeColor="text1"/>
        </w:rPr>
        <w:instrText>CO2</w:instrText>
      </w:r>
      <w:r w:rsidR="004E1277" w:rsidRPr="009F7F88">
        <w:rPr>
          <w:rFonts w:hint="eastAsia"/>
          <w:bCs/>
          <w:color w:val="000000" w:themeColor="text1"/>
        </w:rPr>
        <w:instrText>超临界干燥</w:instrText>
      </w:r>
      <w:r w:rsidR="004E1277" w:rsidRPr="009F7F88">
        <w:rPr>
          <w:rFonts w:hint="eastAsia"/>
          <w:bCs/>
          <w:color w:val="000000" w:themeColor="text1"/>
        </w:rPr>
        <w:instrText>\n</w:instrText>
      </w:r>
      <w:r w:rsidR="004E1277" w:rsidRPr="009F7F88">
        <w:rPr>
          <w:rFonts w:hint="eastAsia"/>
          <w:bCs/>
          <w:color w:val="000000" w:themeColor="text1"/>
        </w:rPr>
        <w:instrText>海藻酸盐气凝胶颗粒</w:instrText>
      </w:r>
      <w:r w:rsidR="004E1277" w:rsidRPr="009F7F88">
        <w:rPr>
          <w:rFonts w:hint="eastAsia"/>
          <w:bCs/>
          <w:color w:val="000000" w:themeColor="text1"/>
        </w:rPr>
        <w:instrText>\npulmonary delivery</w:instrText>
      </w:r>
      <w:r w:rsidR="004E1277" w:rsidRPr="009F7F88">
        <w:rPr>
          <w:rFonts w:hint="eastAsia"/>
          <w:bCs/>
          <w:color w:val="000000" w:themeColor="text1"/>
        </w:rPr>
        <w:instrText>肺部输运</w:instrText>
      </w:r>
      <w:r w:rsidR="004E1277" w:rsidRPr="009F7F88">
        <w:rPr>
          <w:rFonts w:hint="eastAsia"/>
          <w:bCs/>
          <w:color w:val="000000" w:themeColor="text1"/>
        </w:rPr>
        <w:instrText>","page":"559-566","publisher":"Elsevier","title":"From the printer to the lungs: Inkjet-</w:instrText>
      </w:r>
      <w:r w:rsidR="004E1277" w:rsidRPr="009F7F88">
        <w:rPr>
          <w:bCs/>
          <w:color w:val="000000" w:themeColor="text1"/>
        </w:rPr>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9F7F88">
        <w:rPr>
          <w:bCs/>
          <w:color w:val="000000" w:themeColor="text1"/>
        </w:rPr>
        <w:fldChar w:fldCharType="separate"/>
      </w:r>
      <w:r w:rsidR="004E1277" w:rsidRPr="009F7F88">
        <w:rPr>
          <w:bCs/>
          <w:noProof/>
          <w:color w:val="000000" w:themeColor="text1"/>
          <w:vertAlign w:val="superscript"/>
        </w:rPr>
        <w:t>209</w:t>
      </w:r>
      <w:r w:rsidRPr="009F7F88">
        <w:rPr>
          <w:bCs/>
          <w:color w:val="000000" w:themeColor="text1"/>
        </w:rPr>
        <w:fldChar w:fldCharType="end"/>
      </w:r>
      <w:r w:rsidRPr="009F7F88">
        <w:rPr>
          <w:bCs/>
          <w:color w:val="000000" w:themeColor="text1"/>
        </w:rPr>
        <w:t xml:space="preserve"> </w:t>
      </w:r>
      <w:proofErr w:type="spellStart"/>
      <w:r w:rsidRPr="009F7F88">
        <w:rPr>
          <w:bCs/>
          <w:color w:val="000000" w:themeColor="text1"/>
        </w:rPr>
        <w:t>CdSe</w:t>
      </w:r>
      <w:proofErr w:type="spellEnd"/>
      <w:r w:rsidRPr="009F7F88">
        <w:rPr>
          <w:bCs/>
          <w:color w:val="000000" w:themeColor="text1"/>
        </w:rPr>
        <w:t>/CdS,</w:t>
      </w:r>
      <w:r w:rsidRPr="009F7F88">
        <w:rPr>
          <w:bCs/>
          <w:color w:val="000000" w:themeColor="text1"/>
        </w:rPr>
        <w:fldChar w:fldCharType="begin" w:fldLock="1"/>
      </w:r>
      <w:r w:rsidR="004E1277" w:rsidRPr="009F7F88">
        <w:rPr>
          <w:bCs/>
          <w:color w:val="000000" w:themeColor="text1"/>
        </w:rPr>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004E1277" w:rsidRPr="009F7F88">
        <w:rPr>
          <w:rFonts w:hint="eastAsia"/>
          <w:bCs/>
          <w:color w:val="000000" w:themeColor="text1"/>
        </w:rPr>
        <w:instrText>]]},"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喷墨多次打印，控湿度常压干燥或超临界干燥</w:instrText>
      </w:r>
      <w:r w:rsidR="004E1277" w:rsidRPr="009F7F88">
        <w:rPr>
          <w:rFonts w:hint="eastAsia"/>
          <w:bCs/>
          <w:color w:val="000000" w:themeColor="text1"/>
        </w:rPr>
        <w:instrText>\nCdSe/CdS</w:instrText>
      </w:r>
      <w:r w:rsidR="004E1277" w:rsidRPr="009F7F88">
        <w:rPr>
          <w:rFonts w:hint="eastAsia"/>
          <w:bCs/>
          <w:color w:val="000000" w:themeColor="text1"/>
        </w:rPr>
        <w:instrText>纳米颗粒气凝胶</w:instrText>
      </w:r>
      <w:r w:rsidR="004E1277" w:rsidRPr="009F7F88">
        <w:rPr>
          <w:rFonts w:hint="eastAsia"/>
          <w:bCs/>
          <w:color w:val="000000" w:themeColor="text1"/>
        </w:rPr>
        <w:instrText>\n</w:instrText>
      </w:r>
      <w:r w:rsidR="004E1277" w:rsidRPr="009F7F88">
        <w:rPr>
          <w:rFonts w:hint="eastAsia"/>
          <w:bCs/>
          <w:color w:val="000000" w:themeColor="text1"/>
        </w:rPr>
        <w:instrText>光电化学</w:instrText>
      </w:r>
      <w:r w:rsidR="004E1277" w:rsidRPr="009F7F88">
        <w:rPr>
          <w:rFonts w:hint="eastAsia"/>
          <w:bCs/>
          <w:color w:val="000000" w:themeColor="text1"/>
        </w:rPr>
        <w:instrText>","page":"1902186","title":"Patterning of Nanoparticle</w:instrText>
      </w:r>
      <w:r w:rsidR="004E1277" w:rsidRPr="009F7F88">
        <w:rPr>
          <w:rFonts w:hint="eastAsia"/>
          <w:bCs/>
          <w:color w:val="000000" w:themeColor="text1"/>
        </w:rPr>
        <w:instrText>‐</w:instrText>
      </w:r>
      <w:r w:rsidR="004E1277" w:rsidRPr="009F7F88">
        <w:rPr>
          <w:rFonts w:hint="eastAsia"/>
          <w:bCs/>
          <w:color w:val="000000" w:themeColor="text1"/>
        </w:rPr>
        <w:instrText>Based Aerogels and Xerogels by Inkjet Printing","type":"article-journal","volume":"15"},"uris":["http://www.mendeley.com/documents/?uuid=9db8</w:instrText>
      </w:r>
      <w:r w:rsidR="004E1277" w:rsidRPr="009F7F88">
        <w:rPr>
          <w:bCs/>
          <w:color w:val="000000" w:themeColor="text1"/>
        </w:rPr>
        <w:instrText>e202-489c-3ce9-bc02-1ef5c5e4d411"]}],"mendeley":{"formattedCitation":"&lt;sup&gt;182&lt;/sup&gt;","plainTextFormattedCitation":"182","previouslyFormattedCitation":"&lt;sup&gt;180&lt;/sup&gt;"},"properties":{"noteIndex":0},"schema":"https://github.com/citation-style-language/schema/raw/master/csl-citation.json"}</w:instrText>
      </w:r>
      <w:r w:rsidRPr="009F7F88">
        <w:rPr>
          <w:bCs/>
          <w:color w:val="000000" w:themeColor="text1"/>
        </w:rPr>
        <w:fldChar w:fldCharType="separate"/>
      </w:r>
      <w:r w:rsidR="004E1277" w:rsidRPr="009F7F88">
        <w:rPr>
          <w:bCs/>
          <w:noProof/>
          <w:color w:val="000000" w:themeColor="text1"/>
          <w:vertAlign w:val="superscript"/>
        </w:rPr>
        <w:t>182</w:t>
      </w:r>
      <w:r w:rsidRPr="009F7F88">
        <w:rPr>
          <w:bCs/>
          <w:color w:val="000000" w:themeColor="text1"/>
        </w:rPr>
        <w:fldChar w:fldCharType="end"/>
      </w:r>
      <w:r w:rsidRPr="009F7F88">
        <w:rPr>
          <w:bCs/>
          <w:color w:val="000000" w:themeColor="text1"/>
        </w:rPr>
        <w:t xml:space="preserve"> graphene,</w:t>
      </w:r>
      <w:r w:rsidR="005906FF" w:rsidRPr="009F7F88">
        <w:rPr>
          <w:bCs/>
          <w:color w:val="000000" w:themeColor="text1"/>
        </w:rPr>
        <w:fldChar w:fldCharType="begin" w:fldLock="1"/>
      </w:r>
      <w:r w:rsidR="004E1277" w:rsidRPr="009F7F88">
        <w:rPr>
          <w:bCs/>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4E1277" w:rsidRPr="009F7F88">
        <w:rPr>
          <w:rFonts w:hint="eastAsia"/>
          <w:bCs/>
          <w:color w:val="000000" w:themeColor="text1"/>
        </w:rPr>
        <w:instrText>,"parse-names":false,"suffix":""}],"container-title":"Nature Communications","id":"ITEM-1","issued":{"date-parts":[["2015"]]},"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第一篇</w:instrText>
      </w:r>
      <w:r w:rsidR="004E1277" w:rsidRPr="009F7F88">
        <w:rPr>
          <w:rFonts w:hint="eastAsia"/>
          <w:bCs/>
          <w:color w:val="000000" w:themeColor="text1"/>
        </w:rPr>
        <w:instrText>3D</w:instrText>
      </w:r>
      <w:r w:rsidR="004E1277" w:rsidRPr="009F7F88">
        <w:rPr>
          <w:rFonts w:hint="eastAsia"/>
          <w:bCs/>
          <w:color w:val="000000" w:themeColor="text1"/>
        </w:rPr>
        <w:instrText>打印气凝胶文献</w:instrText>
      </w:r>
      <w:r w:rsidR="004E1277" w:rsidRPr="009F7F88">
        <w:rPr>
          <w:rFonts w:hint="eastAsia"/>
          <w:bCs/>
          <w:color w:val="000000" w:themeColor="text1"/>
        </w:rPr>
        <w:instrText>\n</w:instrText>
      </w:r>
      <w:r w:rsidR="004E1277" w:rsidRPr="009F7F88">
        <w:rPr>
          <w:rFonts w:hint="eastAsia"/>
          <w:bCs/>
          <w:color w:val="000000" w:themeColor="text1"/>
        </w:rPr>
        <w:instrText>两种途径：添加气相氧化硅最后</w:instrText>
      </w:r>
      <w:r w:rsidR="004E1277" w:rsidRPr="009F7F88">
        <w:rPr>
          <w:rFonts w:hint="eastAsia"/>
          <w:bCs/>
          <w:color w:val="000000" w:themeColor="text1"/>
        </w:rPr>
        <w:instrText>etching</w:instrText>
      </w:r>
      <w:r w:rsidR="004E1277" w:rsidRPr="009F7F88">
        <w:rPr>
          <w:rFonts w:hint="eastAsia"/>
          <w:bCs/>
          <w:color w:val="000000" w:themeColor="text1"/>
        </w:rPr>
        <w:instrText>；添加</w:instrText>
      </w:r>
      <w:r w:rsidR="004E1277" w:rsidRPr="009F7F88">
        <w:rPr>
          <w:rFonts w:hint="eastAsia"/>
          <w:bCs/>
          <w:color w:val="000000" w:themeColor="text1"/>
        </w:rPr>
        <w:instrText>R-F</w:instrText>
      </w:r>
      <w:r w:rsidR="004E1277" w:rsidRPr="009F7F88">
        <w:rPr>
          <w:rFonts w:hint="eastAsia"/>
          <w:bCs/>
          <w:color w:val="000000" w:themeColor="text1"/>
        </w:rPr>
        <w:instrText>溶胶</w:instrText>
      </w:r>
      <w:r w:rsidR="004E1277" w:rsidRPr="009F7F88">
        <w:rPr>
          <w:rFonts w:hint="eastAsia"/>
          <w:bCs/>
          <w:color w:val="000000" w:themeColor="text1"/>
        </w:rPr>
        <w:instrText>","page":"6962","publisher":"Nature Publishing Group","title":"Highly comp</w:instrText>
      </w:r>
      <w:r w:rsidR="004E1277" w:rsidRPr="009F7F88">
        <w:rPr>
          <w:bCs/>
          <w:color w:val="000000" w:themeColor="text1"/>
        </w:rPr>
        <w:instrText>ressible 3D periodic graphene aerogel microlattices","type":"article-journal","volume":"6"},"uris":["http://www.mendeley.com/documents/?uuid=717465b1-bbfc-44c6-9e92-bf477472c748"]},{"id":"ITEM-2","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w:instrText>
      </w:r>
      <w:r w:rsidR="004E1277" w:rsidRPr="009F7F88">
        <w:rPr>
          <w:rFonts w:hint="eastAsia"/>
          <w:bCs/>
          <w:color w:val="000000" w:themeColor="text1"/>
        </w:rPr>
        <w:instrText>icle":"","parse-names":false,"suffix":""}],"container-title":"Nano Letters","id":"ITEM-2","issue":"6","issued":{"date-parts":[["2016"]]},"note":"</w:instrText>
      </w:r>
      <w:r w:rsidR="004E1277" w:rsidRPr="009F7F88">
        <w:rPr>
          <w:rFonts w:hint="eastAsia"/>
          <w:bCs/>
          <w:color w:val="000000" w:themeColor="text1"/>
        </w:rPr>
        <w:instrText>已加</w:instrText>
      </w:r>
      <w:r w:rsidR="004E1277" w:rsidRPr="009F7F88">
        <w:rPr>
          <w:rFonts w:hint="eastAsia"/>
          <w:bCs/>
          <w:color w:val="000000" w:themeColor="text1"/>
        </w:rPr>
        <w:instrText>\n3D</w:instrText>
      </w:r>
      <w:r w:rsidR="004E1277" w:rsidRPr="009F7F88">
        <w:rPr>
          <w:rFonts w:hint="eastAsia"/>
          <w:bCs/>
          <w:color w:val="000000" w:themeColor="text1"/>
        </w:rPr>
        <w:instrText>打印</w:instrText>
      </w:r>
      <w:r w:rsidR="004E1277" w:rsidRPr="009F7F88">
        <w:rPr>
          <w:rFonts w:hint="eastAsia"/>
          <w:bCs/>
          <w:color w:val="000000" w:themeColor="text1"/>
        </w:rPr>
        <w:instrText>\n</w:instrText>
      </w:r>
      <w:r w:rsidR="004E1277" w:rsidRPr="009F7F88">
        <w:rPr>
          <w:rFonts w:hint="eastAsia"/>
          <w:bCs/>
          <w:color w:val="000000" w:themeColor="text1"/>
        </w:rPr>
        <w:instrText>石墨烯气凝胶</w:instrText>
      </w:r>
      <w:r w:rsidR="004E1277" w:rsidRPr="009F7F88">
        <w:rPr>
          <w:rFonts w:hint="eastAsia"/>
          <w:bCs/>
          <w:color w:val="000000" w:themeColor="text1"/>
        </w:rPr>
        <w:instrText>\n</w:instrText>
      </w:r>
      <w:r w:rsidR="004E1277" w:rsidRPr="009F7F88">
        <w:rPr>
          <w:rFonts w:hint="eastAsia"/>
          <w:bCs/>
          <w:color w:val="000000" w:themeColor="text1"/>
        </w:rPr>
        <w:instrText>超级电容器</w:instrText>
      </w:r>
      <w:r w:rsidR="004E1277" w:rsidRPr="009F7F88">
        <w:rPr>
          <w:rFonts w:hint="eastAsia"/>
          <w:bCs/>
          <w:color w:val="000000" w:themeColor="text1"/>
        </w:rPr>
        <w:instrText>","page":"3448-3456","title":"Supercapacitors Based on Three-Dimensional Hierarchical G</w:instrText>
      </w:r>
      <w:r w:rsidR="004E1277" w:rsidRPr="009F7F88">
        <w:rPr>
          <w:bCs/>
          <w:color w:val="000000" w:themeColor="text1"/>
        </w:rPr>
        <w:instrText>raphene Aerogels with Periodic Macropores","type":"article-journal","volume":"16"},"uris":["http://www.mendeley.com/documents/?uuid=a7afafc7-0e87-4b0d-9d96-f7501c731fcd"]},{"id":"ITEM-3","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le":"","family":"Worsley","given":"Marcus A.","non-dropping-particle":"","parse-names":false,"suffix":""}],"container-ti</w:instrText>
      </w:r>
      <w:r w:rsidR="004E1277" w:rsidRPr="009F7F88">
        <w:rPr>
          <w:rFonts w:hint="eastAsia"/>
          <w:bCs/>
          <w:color w:val="000000" w:themeColor="text1"/>
        </w:rPr>
        <w:instrText>tle":"Materials Horizons","id":"ITEM-3","issue":"6","issued":{"date-parts":[["2018"]]},"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光致聚合</w:instrText>
      </w:r>
      <w:r w:rsidR="004E1277" w:rsidRPr="009F7F88">
        <w:rPr>
          <w:rFonts w:hint="eastAsia"/>
          <w:bCs/>
          <w:color w:val="000000" w:themeColor="text1"/>
        </w:rPr>
        <w:instrText>3D</w:instrText>
      </w:r>
      <w:r w:rsidR="004E1277" w:rsidRPr="009F7F88">
        <w:rPr>
          <w:rFonts w:hint="eastAsia"/>
          <w:bCs/>
          <w:color w:val="000000" w:themeColor="text1"/>
        </w:rPr>
        <w:instrText>打印石墨烯气凝胶</w:instrText>
      </w:r>
      <w:r w:rsidR="004E1277" w:rsidRPr="009F7F88">
        <w:rPr>
          <w:rFonts w:hint="eastAsia"/>
          <w:bCs/>
          <w:color w:val="000000" w:themeColor="text1"/>
        </w:rPr>
        <w:instrText>\n</w:instrText>
      </w:r>
      <w:r w:rsidR="004E1277" w:rsidRPr="009F7F88">
        <w:rPr>
          <w:rFonts w:hint="eastAsia"/>
          <w:bCs/>
          <w:color w:val="000000" w:themeColor="text1"/>
        </w:rPr>
        <w:instrText>打印精细度比其他方法提高</w:instrText>
      </w:r>
      <w:r w:rsidR="004E1277" w:rsidRPr="009F7F88">
        <w:rPr>
          <w:rFonts w:hint="eastAsia"/>
          <w:bCs/>
          <w:color w:val="000000" w:themeColor="text1"/>
        </w:rPr>
        <w:instrText>1</w:instrText>
      </w:r>
      <w:r w:rsidR="004E1277" w:rsidRPr="009F7F88">
        <w:rPr>
          <w:rFonts w:hint="eastAsia"/>
          <w:bCs/>
          <w:color w:val="000000" w:themeColor="text1"/>
        </w:rPr>
        <w:instrText>个数量级</w:instrText>
      </w:r>
      <w:r w:rsidR="004E1277" w:rsidRPr="009F7F88">
        <w:rPr>
          <w:rFonts w:hint="eastAsia"/>
          <w:bCs/>
          <w:color w:val="000000" w:themeColor="text1"/>
        </w:rPr>
        <w:instrText xml:space="preserve">","page":"1035-1041","publisher":"Royal Society of Chemistry","title":"Additive manufacturing of complex micro-architected </w:instrText>
      </w:r>
      <w:r w:rsidR="004E1277" w:rsidRPr="009F7F88">
        <w:rPr>
          <w:bCs/>
          <w:color w:val="000000" w:themeColor="text1"/>
        </w:rPr>
        <w:instrText>graphene aerogels","type":"article-journal","volume":"5"},"uris":["http://www.mendeley.com/documents/?uuid=3e5a6833-ba2c-4f34-bd3c-2b0dc8a92139"]}],"mendeley":{"formattedCitation":"&lt;sup&gt;18,20,244&lt;/sup&gt;","plainTextFormattedCitation":"18,20,244","previouslyFormattedCitation":"&lt;sup&gt;18,20,242&lt;/sup&gt;"},"properties":{"noteIndex":0},"schema":"https://github.com/citation-style-language/schema/raw/master/csl-citation.json"}</w:instrText>
      </w:r>
      <w:r w:rsidR="005906FF" w:rsidRPr="009F7F88">
        <w:rPr>
          <w:bCs/>
          <w:color w:val="000000" w:themeColor="text1"/>
        </w:rPr>
        <w:fldChar w:fldCharType="separate"/>
      </w:r>
      <w:r w:rsidR="004E1277" w:rsidRPr="009F7F88">
        <w:rPr>
          <w:bCs/>
          <w:noProof/>
          <w:color w:val="000000" w:themeColor="text1"/>
          <w:vertAlign w:val="superscript"/>
        </w:rPr>
        <w:t>18,20,244</w:t>
      </w:r>
      <w:r w:rsidR="005906FF" w:rsidRPr="009F7F88">
        <w:rPr>
          <w:bCs/>
          <w:color w:val="000000" w:themeColor="text1"/>
        </w:rPr>
        <w:fldChar w:fldCharType="end"/>
      </w:r>
      <w:r w:rsidRPr="009F7F88">
        <w:rPr>
          <w:bCs/>
          <w:color w:val="000000" w:themeColor="text1"/>
        </w:rPr>
        <w:t xml:space="preserve"> and </w:t>
      </w:r>
      <w:r w:rsidR="00462836" w:rsidRPr="009F7F88">
        <w:rPr>
          <w:bCs/>
          <w:color w:val="000000" w:themeColor="text1"/>
        </w:rPr>
        <w:t>g-</w:t>
      </w:r>
      <w:r w:rsidRPr="009F7F88">
        <w:rPr>
          <w:bCs/>
          <w:color w:val="000000" w:themeColor="text1"/>
        </w:rPr>
        <w:t>C</w:t>
      </w:r>
      <w:r w:rsidRPr="009F7F88">
        <w:rPr>
          <w:bCs/>
          <w:color w:val="000000" w:themeColor="text1"/>
          <w:vertAlign w:val="subscript"/>
        </w:rPr>
        <w:t>3</w:t>
      </w:r>
      <w:r w:rsidRPr="009F7F88">
        <w:rPr>
          <w:bCs/>
          <w:color w:val="000000" w:themeColor="text1"/>
        </w:rPr>
        <w:t>N</w:t>
      </w:r>
      <w:r w:rsidRPr="009F7F88">
        <w:rPr>
          <w:bCs/>
          <w:color w:val="000000" w:themeColor="text1"/>
          <w:vertAlign w:val="subscript"/>
        </w:rPr>
        <w:t>4</w:t>
      </w:r>
      <w:r w:rsidRPr="009F7F88">
        <w:rPr>
          <w:bCs/>
          <w:color w:val="000000" w:themeColor="text1"/>
        </w:rPr>
        <w:t>-sodium alginate</w:t>
      </w:r>
      <w:r w:rsidRPr="009F7F88">
        <w:rPr>
          <w:bCs/>
          <w:color w:val="000000" w:themeColor="text1"/>
        </w:rPr>
        <w:fldChar w:fldCharType="begin" w:fldLock="1"/>
      </w:r>
      <w:r w:rsidR="004E1277" w:rsidRPr="009F7F88">
        <w:rPr>
          <w:bCs/>
          <w:color w:val="000000" w:themeColor="text1"/>
        </w:rPr>
        <w:instrText>ADDIN CSL_CITATION {"citationItems":[{"id":"ITEM-1","itemData":{"DOI":"10.1002/adfm.201801121","ISSN":"16163028","abstract":"Controlled scalable assembly of 2D building blocks into macroscopic 3D architectures is highly significant. However, the assembly of g-C3N4 into tailored, 3D architectures is not yet reported. Here, a 3D printing methodology to enable the programmable construction of carbon nitride–based hybrid aerogel membranes with patterned macroscopic architectures is proposed. g-C3N4 nanosheets (CNNS) are used as the building block, and sodium alginate (SA) increases the viscosity of the ink to obtain the desired rheological properties. Three printing routes, including printing directly in air and in the supporting reservoirs composed of CaCl2/glycerol solution or Pluronic F127, are demonstrated for printing versatility. The printed Au nanobipyramid–CNNS–SA hybrid aerogels exhibit broadband visible-light absorption and superior solar wastewater remediation performance with excellent cyclic stability and easy manipulation features. Remarkably, the activity of the 3D-printed aerogel is about 2.5 times of that of the contrast sample, attributing to the enhanced liquid velocity and solution diffusion efficiency because of the 3D-printed structure, which is demonstrated by experimental and theoretical simulations. This approach can be extended to the macroscopic assembly of other 2D materials for myriad applications.","author":[{"dropping-particle":"","family":"He","given":"Peisheng","non-dropping-particle":"","parse-names":false,"suffix":""},{"dropping-particle":"","family":"Tang","given":"Xingwei","non-dropping-particle":"","parse-names":false,"suffix":""},{"dropping-particle":"","family":"Chen","given":"Liao","non-dropping-particle":"","parse-names":false,"suffix":""},{"dropping-particle":"","family":"Xie","given":"Peiwen","non-dropping-particle":"","parse-names":false,"suffix":""},{"dropping-particle":"","family":"He","given":"Lu","non-dropping-particle":"","parse-names":false,"suffix":""},{"dropping-particle":"","family":"Zhou","given":"Han","non-dropping-particle":"","parse-names":false,"suffix":""},{"dropping-particle":"","family":"Zhang","given":"Di","non-dropping-particle":"","parse-names":false,"suffix":""},{"dropping-particle":"","family"</w:instrText>
      </w:r>
      <w:r w:rsidR="004E1277" w:rsidRPr="009F7F88">
        <w:rPr>
          <w:rFonts w:hint="eastAsia"/>
          <w:bCs/>
          <w:color w:val="000000" w:themeColor="text1"/>
        </w:rPr>
        <w:instrText>:"Fan","given":"Tongxiang","non-dropping-particle":"","parse-names":false,"suffix":""}],"container-title":"Advanced Functional Materials","id":"ITEM-1","issue":"29","issued":{"date-parts":[["2018"]]},"note":"</w:instrText>
      </w:r>
      <w:r w:rsidR="004E1277" w:rsidRPr="009F7F88">
        <w:rPr>
          <w:rFonts w:hint="eastAsia"/>
          <w:bCs/>
          <w:color w:val="000000" w:themeColor="text1"/>
        </w:rPr>
        <w:instrText>已加</w:instrText>
      </w:r>
      <w:r w:rsidR="004E1277" w:rsidRPr="009F7F88">
        <w:rPr>
          <w:rFonts w:hint="eastAsia"/>
          <w:bCs/>
          <w:color w:val="000000" w:themeColor="text1"/>
        </w:rPr>
        <w:instrText>\n3D</w:instrText>
      </w:r>
      <w:r w:rsidR="004E1277" w:rsidRPr="009F7F88">
        <w:rPr>
          <w:rFonts w:hint="eastAsia"/>
          <w:bCs/>
          <w:color w:val="000000" w:themeColor="text1"/>
        </w:rPr>
        <w:instrText>打印</w:instrText>
      </w:r>
      <w:r w:rsidR="004E1277" w:rsidRPr="009F7F88">
        <w:rPr>
          <w:rFonts w:hint="eastAsia"/>
          <w:bCs/>
          <w:color w:val="000000" w:themeColor="text1"/>
        </w:rPr>
        <w:instrText>\ng-C3N4 nanosheets (CNNS) -</w:instrText>
      </w:r>
      <w:r w:rsidR="004E1277" w:rsidRPr="009F7F88">
        <w:rPr>
          <w:rFonts w:hint="eastAsia"/>
          <w:bCs/>
          <w:color w:val="000000" w:themeColor="text1"/>
        </w:rPr>
        <w:instrText>海藻酸钠</w:instrText>
      </w:r>
      <w:r w:rsidR="004E1277" w:rsidRPr="009F7F88">
        <w:rPr>
          <w:rFonts w:hint="eastAsia"/>
          <w:bCs/>
          <w:color w:val="000000" w:themeColor="text1"/>
        </w:rPr>
        <w:instrText>sodium alginate (SA)</w:instrText>
      </w:r>
      <w:r w:rsidR="004E1277" w:rsidRPr="009F7F88">
        <w:rPr>
          <w:rFonts w:hint="eastAsia"/>
          <w:bCs/>
          <w:color w:val="000000" w:themeColor="text1"/>
        </w:rPr>
        <w:instrText>气凝胶</w:instrText>
      </w:r>
      <w:r w:rsidR="004E1277" w:rsidRPr="009F7F88">
        <w:rPr>
          <w:rFonts w:hint="eastAsia"/>
          <w:bCs/>
          <w:color w:val="000000" w:themeColor="text1"/>
        </w:rPr>
        <w:instrText>\n</w:instrText>
      </w:r>
      <w:r w:rsidR="004E1277" w:rsidRPr="009F7F88">
        <w:rPr>
          <w:rFonts w:hint="eastAsia"/>
          <w:bCs/>
          <w:color w:val="000000" w:themeColor="text1"/>
        </w:rPr>
        <w:instrText>宽频太阳能废水处理</w:instrText>
      </w:r>
      <w:r w:rsidR="004E1277" w:rsidRPr="009F7F88">
        <w:rPr>
          <w:rFonts w:hint="eastAsia"/>
          <w:bCs/>
          <w:color w:val="000000" w:themeColor="text1"/>
        </w:rPr>
        <w:instrText>","page":"1801121","title":"Patterned Carbon Nitride</w:instrText>
      </w:r>
      <w:r w:rsidR="004E1277" w:rsidRPr="009F7F88">
        <w:rPr>
          <w:rFonts w:hint="eastAsia"/>
          <w:bCs/>
          <w:color w:val="000000" w:themeColor="text1"/>
        </w:rPr>
        <w:instrText>–</w:instrText>
      </w:r>
      <w:r w:rsidR="004E1277" w:rsidRPr="009F7F88">
        <w:rPr>
          <w:rFonts w:hint="eastAsia"/>
          <w:bCs/>
          <w:color w:val="000000" w:themeColor="text1"/>
        </w:rPr>
        <w:instrText>Based Hybrid Aerogel Membranes via 3D Printing for Broadband Solar Wastewater Remediation","type":"article-journal","volume":"28"},"uris":["http://www.mendeley.com/documents/?</w:instrText>
      </w:r>
      <w:r w:rsidR="004E1277" w:rsidRPr="009F7F88">
        <w:rPr>
          <w:bCs/>
          <w:color w:val="000000" w:themeColor="text1"/>
        </w:rPr>
        <w:instrText>uuid=f1539d23-bdfd-4cf5-a320-026f9f6c5964"]}],"mendeley":{"formattedCitation":"&lt;sup&gt;183&lt;/sup&gt;","plainTextFormattedCitation":"183","previouslyFormattedCitation":"&lt;sup&gt;181&lt;/sup&gt;"},"properties":{"noteIndex":0},"schema":"https://github.com/citation-style-language/schema/raw/master/csl-citation.json"}</w:instrText>
      </w:r>
      <w:r w:rsidRPr="009F7F88">
        <w:rPr>
          <w:bCs/>
          <w:color w:val="000000" w:themeColor="text1"/>
        </w:rPr>
        <w:fldChar w:fldCharType="separate"/>
      </w:r>
      <w:r w:rsidR="004E1277" w:rsidRPr="009F7F88">
        <w:rPr>
          <w:bCs/>
          <w:noProof/>
          <w:color w:val="000000" w:themeColor="text1"/>
          <w:vertAlign w:val="superscript"/>
        </w:rPr>
        <w:t>183</w:t>
      </w:r>
      <w:r w:rsidRPr="009F7F88">
        <w:rPr>
          <w:bCs/>
          <w:color w:val="000000" w:themeColor="text1"/>
        </w:rPr>
        <w:fldChar w:fldCharType="end"/>
      </w:r>
      <w:r w:rsidRPr="009F7F88">
        <w:rPr>
          <w:bCs/>
          <w:color w:val="000000" w:themeColor="text1"/>
        </w:rPr>
        <w:t xml:space="preserve"> gels. There are also a few examples of </w:t>
      </w:r>
      <w:r w:rsidR="006255AA" w:rsidRPr="009F7F88">
        <w:rPr>
          <w:color w:val="000000" w:themeColor="text1"/>
        </w:rPr>
        <w:t>SiO</w:t>
      </w:r>
      <w:r w:rsidR="006255AA" w:rsidRPr="009F7F88">
        <w:rPr>
          <w:color w:val="000000" w:themeColor="text1"/>
          <w:vertAlign w:val="subscript"/>
        </w:rPr>
        <w:t>2</w:t>
      </w:r>
      <w:r w:rsidRPr="009F7F88">
        <w:rPr>
          <w:bCs/>
          <w:color w:val="000000" w:themeColor="text1"/>
        </w:rPr>
        <w:t xml:space="preserve">-polymer aerogels prepared by </w:t>
      </w:r>
      <w:r w:rsidR="00F65218" w:rsidRPr="009F7F88">
        <w:rPr>
          <w:bCs/>
          <w:color w:val="000000" w:themeColor="text1"/>
        </w:rPr>
        <w:t>high-temperature</w:t>
      </w:r>
      <w:r w:rsidRPr="009F7F88">
        <w:rPr>
          <w:bCs/>
          <w:color w:val="000000" w:themeColor="text1"/>
        </w:rPr>
        <w:t xml:space="preserve"> supercritical drying of ethanol.</w:t>
      </w:r>
      <w:r w:rsidR="005906FF" w:rsidRPr="009F7F88">
        <w:rPr>
          <w:bCs/>
          <w:color w:val="000000" w:themeColor="text1"/>
        </w:rPr>
        <w:fldChar w:fldCharType="begin" w:fldLock="1"/>
      </w:r>
      <w:r w:rsidR="004E1277" w:rsidRPr="009F7F88">
        <w:rPr>
          <w:bCs/>
          <w:color w:val="000000" w:themeColor="text1"/>
        </w:rPr>
        <w:instrText>ADDIN CSL_CITATION {"citationItems":[{"id":"ITEM-1","itemData":{"DOI":"10.1039/C5TA04215A","ISSN":"2050-7488","abstract":"We present the synthesis of polymer cross-linked silica alcogels in a matter of seconds by illuminating the solution of TEOS, hexanedioldiacrylate, Eosin Y and amine with a laser beam ( λ = 532 nm).","author":[{"dropping-particle":"","family":"Saeed","given":"Shaukat","non-dropping-particle":"","parse-names":false,"suffix":""},{"dropping-particle":"","family":"Al-Sobaihi","given":"Rola M.","non-dropping-particle":"","parse-names":false,"suffix":""},{"dropping-particle":"","family":"Bertino","given":"Massimo F.","non-dropping-particle":"","parse-names":false,"suffix":""},{"dropping-particle":"","family":"White","given":"Lauren S.","non-dropping-particle":"","parse-names":false,"suffix":""},{"dropping-particle":"","family":"Saoud","given":"Khaled M.","non-dropping-particle":"","parse-names":false,"suffix":""}],"container-title":"Journal of Materials Chemistry A","id":"ITEM-1","issue":"34</w:instrText>
      </w:r>
      <w:r w:rsidR="004E1277" w:rsidRPr="009F7F88">
        <w:rPr>
          <w:rFonts w:hint="eastAsia"/>
          <w:bCs/>
          <w:color w:val="000000" w:themeColor="text1"/>
        </w:rPr>
        <w:instrText>","issued":{"date-parts":[["2015"]]},"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用激光束（波长</w:instrText>
      </w:r>
      <w:r w:rsidR="004E1277" w:rsidRPr="009F7F88">
        <w:rPr>
          <w:rFonts w:hint="eastAsia"/>
          <w:bCs/>
          <w:color w:val="000000" w:themeColor="text1"/>
        </w:rPr>
        <w:instrText>532 nm</w:instrText>
      </w:r>
      <w:r w:rsidR="004E1277" w:rsidRPr="009F7F88">
        <w:rPr>
          <w:rFonts w:hint="eastAsia"/>
          <w:bCs/>
          <w:color w:val="000000" w:themeColor="text1"/>
        </w:rPr>
        <w:instrText>）照射</w:instrText>
      </w:r>
      <w:r w:rsidR="004E1277" w:rsidRPr="009F7F88">
        <w:rPr>
          <w:rFonts w:hint="eastAsia"/>
          <w:bCs/>
          <w:color w:val="000000" w:themeColor="text1"/>
        </w:rPr>
        <w:instrText>TEOS</w:instrText>
      </w:r>
      <w:r w:rsidR="004E1277" w:rsidRPr="009F7F88">
        <w:rPr>
          <w:rFonts w:hint="eastAsia"/>
          <w:bCs/>
          <w:color w:val="000000" w:themeColor="text1"/>
        </w:rPr>
        <w:instrText>，己二醇二丙烯酸酯，曙红</w:instrText>
      </w:r>
      <w:r w:rsidR="004E1277" w:rsidRPr="009F7F88">
        <w:rPr>
          <w:rFonts w:hint="eastAsia"/>
          <w:bCs/>
          <w:color w:val="000000" w:themeColor="text1"/>
        </w:rPr>
        <w:instrText>Y</w:instrText>
      </w:r>
      <w:r w:rsidR="004E1277" w:rsidRPr="009F7F88">
        <w:rPr>
          <w:rFonts w:hint="eastAsia"/>
          <w:bCs/>
          <w:color w:val="000000" w:themeColor="text1"/>
        </w:rPr>
        <w:instrText>和胺的溶液，在几秒钟内即可完成聚合物交联二氧化硅醇凝胶的合成。气凝胶基本性能与传统方法相当</w:instrText>
      </w:r>
      <w:r w:rsidR="004E1277" w:rsidRPr="009F7F88">
        <w:rPr>
          <w:rFonts w:hint="eastAsia"/>
          <w:bCs/>
          <w:color w:val="000000" w:themeColor="text1"/>
        </w:rPr>
        <w:instrText>\n3D</w:instrText>
      </w:r>
      <w:r w:rsidR="004E1277" w:rsidRPr="009F7F88">
        <w:rPr>
          <w:rFonts w:hint="eastAsia"/>
          <w:bCs/>
          <w:color w:val="000000" w:themeColor="text1"/>
        </w:rPr>
        <w:instrText>打印氧化硅气凝胶</w:instrText>
      </w:r>
      <w:r w:rsidR="004E1277" w:rsidRPr="009F7F88">
        <w:rPr>
          <w:rFonts w:hint="eastAsia"/>
          <w:bCs/>
          <w:color w:val="000000" w:themeColor="text1"/>
        </w:rPr>
        <w:instrText>","page":"17606-17611","publisher":"Royal Society of Chemistry","title":"Laser induced instantaneous gelation: aerog</w:instrText>
      </w:r>
      <w:r w:rsidR="004E1277" w:rsidRPr="009F7F88">
        <w:rPr>
          <w:bCs/>
          <w:color w:val="000000" w:themeColor="text1"/>
        </w:rPr>
        <w:instrText>els for 3D printing","type":"article-journal","volume":"3"},"uris":["http://www.mendeley.com/documents/?uuid=14304e7f-4dd9-4b80-a224-8df1a925627b"]},{"id":"ITEM-2","itemData":{"DOI":"10.1007/s10934-017-0463-5","ISBN":"0123456789","ISSN":"15734854","abstract":"Cross-linked silica aerogels are promising, strong, lightweight materials for photolithographic applications. The work presented here details the preparation of ultra-lightweight aerogel materials with tailored properties through the appropriate combination of silica and methacrylate polymer using laser-induced rapid photogelation fabrication technique. For fabrication, an ethanolic solution of hexanediol diacrylate, tetraorthosilicate, Eosin Y and a tertiary amine was prepared. The amounts of reactants were varied to prepare different compositions of aerogel monoliths. The solution was irradiated with a green beam from a low power laser source. The samples, after drying in supercritical ethanol, were characterized using FTIR, BET, SEM, TGA, and a mechanical testing instrument. FTIR data suggests that neither low nor high silica content has an effect on the reactivity of acrylate functionalities during polymer formation. SEM micrographs reveal that variation in silica or polymer content does not produce any phase-separated structures. Instead, uniformly distributed nano-sized polymer–silica structures were obtained for all compositions. Our results suggest that a variety of combinations of mechanical and other properties (such as densities, surface areas, pore sizes, and pore volumes) can be produced through appropriate combination for diverse applications. All these findings provide convincing evidence that the variation of silica and/or polymer content can be used to fabricate aerogels with a variety of properties, which have the depth needed for use in laser-based 3D printing technology of simple or complex structures with nearly any dimensions.","author":[{"dropping-particle":"","family":"Saoud","given":"Khaled M.","non-dropping-particle":"","parse-names":false,"suffix":""},{"dropping-particle":"","family":"Saeed","given":"Shaukat","non-dropping-particle":"","parse-names":false,"suffix":""},{"dropping-particle":"","family":"Bertino","given":"Massimo F.","non-dropping-particle":"","parse-names":false,"suffix":""},{"dropping-particle":"","family":"White","given":"Lauren S.","non-dropping-particle":"","parse-names":false,"suffix":""}],"container-title":"Journal of Porous Materials","id":"ITEM-2","issue":"2","issued":{"date-parts":[["2018"]]},"note":</w:instrText>
      </w:r>
      <w:r w:rsidR="004E1277" w:rsidRPr="009F7F88">
        <w:rPr>
          <w:rFonts w:hint="eastAsia"/>
          <w:bCs/>
          <w:color w:val="000000" w:themeColor="text1"/>
        </w:rPr>
        <w:instrText>"</w:instrText>
      </w:r>
      <w:r w:rsidR="004E1277" w:rsidRPr="009F7F88">
        <w:rPr>
          <w:rFonts w:hint="eastAsia"/>
          <w:bCs/>
          <w:color w:val="000000" w:themeColor="text1"/>
        </w:rPr>
        <w:instrText>已加</w:instrText>
      </w:r>
      <w:r w:rsidR="004E1277" w:rsidRPr="009F7F88">
        <w:rPr>
          <w:rFonts w:hint="eastAsia"/>
          <w:bCs/>
          <w:color w:val="000000" w:themeColor="text1"/>
        </w:rPr>
        <w:instrText>\nlaser-induced rapid photogelation fabrication technique\n</w:instrText>
      </w:r>
      <w:r w:rsidR="004E1277" w:rsidRPr="009F7F88">
        <w:rPr>
          <w:rFonts w:hint="eastAsia"/>
          <w:bCs/>
          <w:color w:val="000000" w:themeColor="text1"/>
        </w:rPr>
        <w:instrText>光致交联，乙醇超临界干燥</w:instrText>
      </w:r>
      <w:r w:rsidR="004E1277" w:rsidRPr="009F7F88">
        <w:rPr>
          <w:rFonts w:hint="eastAsia"/>
          <w:bCs/>
          <w:color w:val="000000" w:themeColor="text1"/>
        </w:rPr>
        <w:instrText>\n</w:instrText>
      </w:r>
      <w:r w:rsidR="004E1277" w:rsidRPr="009F7F88">
        <w:rPr>
          <w:rFonts w:hint="eastAsia"/>
          <w:bCs/>
          <w:color w:val="000000" w:themeColor="text1"/>
        </w:rPr>
        <w:instrText>聚合物</w:instrText>
      </w:r>
      <w:r w:rsidR="004E1277" w:rsidRPr="009F7F88">
        <w:rPr>
          <w:rFonts w:hint="eastAsia"/>
          <w:bCs/>
          <w:color w:val="000000" w:themeColor="text1"/>
        </w:rPr>
        <w:instrText>-</w:instrText>
      </w:r>
      <w:r w:rsidR="004E1277" w:rsidRPr="009F7F88">
        <w:rPr>
          <w:rFonts w:hint="eastAsia"/>
          <w:bCs/>
          <w:color w:val="000000" w:themeColor="text1"/>
        </w:rPr>
        <w:instrText>氧化硅气凝胶</w:instrText>
      </w:r>
      <w:r w:rsidR="004E1277" w:rsidRPr="009F7F88">
        <w:rPr>
          <w:rFonts w:hint="eastAsia"/>
          <w:bCs/>
          <w:color w:val="000000" w:themeColor="text1"/>
        </w:rPr>
        <w:instrText>\n</w:instrText>
      </w:r>
      <w:r w:rsidR="004E1277" w:rsidRPr="009F7F88">
        <w:rPr>
          <w:rFonts w:hint="eastAsia"/>
          <w:bCs/>
          <w:color w:val="000000" w:themeColor="text1"/>
        </w:rPr>
        <w:instrText>无需后</w:instrText>
      </w:r>
      <w:r w:rsidR="004E1277" w:rsidRPr="009F7F88">
        <w:rPr>
          <w:rFonts w:hint="eastAsia"/>
          <w:bCs/>
          <w:color w:val="000000" w:themeColor="text1"/>
        </w:rPr>
        <w:instrText>UV</w:instrText>
      </w:r>
      <w:r w:rsidR="004E1277" w:rsidRPr="009F7F88">
        <w:rPr>
          <w:rFonts w:hint="eastAsia"/>
          <w:bCs/>
          <w:color w:val="000000" w:themeColor="text1"/>
        </w:rPr>
        <w:instrText>固化</w:instrText>
      </w:r>
      <w:r w:rsidR="004E1277" w:rsidRPr="009F7F88">
        <w:rPr>
          <w:rFonts w:hint="eastAsia"/>
          <w:bCs/>
          <w:color w:val="000000" w:themeColor="text1"/>
        </w:rPr>
        <w:instrText>\n</w:instrText>
      </w:r>
      <w:r w:rsidR="004E1277" w:rsidRPr="009F7F88">
        <w:rPr>
          <w:rFonts w:hint="eastAsia"/>
          <w:bCs/>
          <w:color w:val="000000" w:themeColor="text1"/>
        </w:rPr>
        <w:instrText>为</w:instrText>
      </w:r>
      <w:r w:rsidR="004E1277" w:rsidRPr="009F7F88">
        <w:rPr>
          <w:rFonts w:hint="eastAsia"/>
          <w:bCs/>
          <w:color w:val="000000" w:themeColor="text1"/>
        </w:rPr>
        <w:instrText>3D</w:instrText>
      </w:r>
      <w:r w:rsidR="004E1277" w:rsidRPr="009F7F88">
        <w:rPr>
          <w:rFonts w:hint="eastAsia"/>
          <w:bCs/>
          <w:color w:val="000000" w:themeColor="text1"/>
        </w:rPr>
        <w:instrText>打印气凝胶做准备</w:instrText>
      </w:r>
      <w:r w:rsidR="004E1277" w:rsidRPr="009F7F88">
        <w:rPr>
          <w:rFonts w:hint="eastAsia"/>
          <w:bCs/>
          <w:color w:val="000000" w:themeColor="text1"/>
        </w:rPr>
        <w:instrText>","page":"511-520","publisher":"Springer US","title":"Fabrication of strong and ultra-lightweight silica-based aerogel materials with tailored prop</w:instrText>
      </w:r>
      <w:r w:rsidR="004E1277" w:rsidRPr="009F7F88">
        <w:rPr>
          <w:bCs/>
          <w:color w:val="000000" w:themeColor="text1"/>
        </w:rPr>
        <w:instrText>erties","type":"article-journal","volume":"25"},"uris":["http://www.mendeley.com/documents/?uuid=9df1728f-9e88-42ee-9ce3-93912fa088a3"]}],"mendeley":{"formattedCitation":"&lt;sup&gt;205,208&lt;/sup&gt;","plainTextFormattedCitation":"205,208","previouslyFormattedCitation":"&lt;sup&gt;203,206&lt;/sup&gt;"},"properties":{"noteIndex":0},"schema":"https://github.com/citation-style-language/schema/raw/master/csl-citation.json"}</w:instrText>
      </w:r>
      <w:r w:rsidR="005906FF" w:rsidRPr="009F7F88">
        <w:rPr>
          <w:bCs/>
          <w:color w:val="000000" w:themeColor="text1"/>
        </w:rPr>
        <w:fldChar w:fldCharType="separate"/>
      </w:r>
      <w:r w:rsidR="004E1277" w:rsidRPr="009F7F88">
        <w:rPr>
          <w:bCs/>
          <w:noProof/>
          <w:color w:val="000000" w:themeColor="text1"/>
          <w:vertAlign w:val="superscript"/>
        </w:rPr>
        <w:t>205,208</w:t>
      </w:r>
      <w:r w:rsidR="005906FF" w:rsidRPr="009F7F88">
        <w:rPr>
          <w:bCs/>
          <w:color w:val="000000" w:themeColor="text1"/>
        </w:rPr>
        <w:fldChar w:fldCharType="end"/>
      </w:r>
      <w:r w:rsidR="00CA4D65" w:rsidRPr="009F7F88">
        <w:rPr>
          <w:bCs/>
          <w:color w:val="000000" w:themeColor="text1"/>
        </w:rPr>
        <w:t xml:space="preserve"> However, i</w:t>
      </w:r>
      <w:r w:rsidRPr="009F7F88">
        <w:rPr>
          <w:bCs/>
          <w:color w:val="000000" w:themeColor="text1"/>
        </w:rPr>
        <w:t xml:space="preserve">f the solvent in the printed gel is water, </w:t>
      </w:r>
      <w:r w:rsidR="000200FC" w:rsidRPr="009F7F88">
        <w:rPr>
          <w:bCs/>
          <w:color w:val="000000" w:themeColor="text1"/>
        </w:rPr>
        <w:t>this process needs some modification. T</w:t>
      </w:r>
      <w:r w:rsidRPr="009F7F88">
        <w:rPr>
          <w:bCs/>
          <w:color w:val="000000" w:themeColor="text1"/>
        </w:rPr>
        <w:t>he critical temperature and pressure of water are difficult to achieve, and its solubility in supercritical CO</w:t>
      </w:r>
      <w:r w:rsidRPr="009F7F88">
        <w:rPr>
          <w:bCs/>
          <w:color w:val="000000" w:themeColor="text1"/>
          <w:vertAlign w:val="subscript"/>
        </w:rPr>
        <w:t>2</w:t>
      </w:r>
      <w:r w:rsidRPr="009F7F88">
        <w:rPr>
          <w:bCs/>
          <w:color w:val="000000" w:themeColor="text1"/>
        </w:rPr>
        <w:t xml:space="preserve"> fluid is small. </w:t>
      </w:r>
      <w:r w:rsidR="005E0814" w:rsidRPr="009F7F88">
        <w:rPr>
          <w:bCs/>
          <w:color w:val="000000" w:themeColor="text1"/>
        </w:rPr>
        <w:t>Therefore, f</w:t>
      </w:r>
      <w:r w:rsidRPr="009F7F88">
        <w:rPr>
          <w:bCs/>
          <w:color w:val="000000" w:themeColor="text1"/>
        </w:rPr>
        <w:t>or both low</w:t>
      </w:r>
      <w:r w:rsidR="00F65218" w:rsidRPr="009F7F88">
        <w:rPr>
          <w:bCs/>
          <w:color w:val="000000" w:themeColor="text1"/>
        </w:rPr>
        <w:t>-</w:t>
      </w:r>
      <w:r w:rsidRPr="009F7F88">
        <w:rPr>
          <w:bCs/>
          <w:color w:val="000000" w:themeColor="text1"/>
        </w:rPr>
        <w:t xml:space="preserve"> and high</w:t>
      </w:r>
      <w:r w:rsidR="00F65218" w:rsidRPr="009F7F88">
        <w:rPr>
          <w:bCs/>
          <w:color w:val="000000" w:themeColor="text1"/>
        </w:rPr>
        <w:t>-</w:t>
      </w:r>
      <w:r w:rsidRPr="009F7F88">
        <w:rPr>
          <w:bCs/>
          <w:color w:val="000000" w:themeColor="text1"/>
        </w:rPr>
        <w:t xml:space="preserve"> temperature supercritical drying,</w:t>
      </w:r>
      <w:r w:rsidR="001F58BA" w:rsidRPr="009F7F88">
        <w:rPr>
          <w:bCs/>
          <w:color w:val="000000" w:themeColor="text1"/>
        </w:rPr>
        <w:t xml:space="preserve"> the water in the printed gel</w:t>
      </w:r>
      <w:r w:rsidRPr="009F7F88">
        <w:rPr>
          <w:bCs/>
          <w:color w:val="000000" w:themeColor="text1"/>
        </w:rPr>
        <w:t xml:space="preserve"> needs to</w:t>
      </w:r>
      <w:r w:rsidR="001F58BA" w:rsidRPr="009F7F88">
        <w:rPr>
          <w:bCs/>
          <w:color w:val="000000" w:themeColor="text1"/>
        </w:rPr>
        <w:t xml:space="preserve"> be</w:t>
      </w:r>
      <w:r w:rsidRPr="009F7F88">
        <w:rPr>
          <w:bCs/>
          <w:color w:val="000000" w:themeColor="text1"/>
        </w:rPr>
        <w:t xml:space="preserve"> replace</w:t>
      </w:r>
      <w:r w:rsidR="001F58BA" w:rsidRPr="009F7F88">
        <w:rPr>
          <w:bCs/>
          <w:color w:val="000000" w:themeColor="text1"/>
        </w:rPr>
        <w:t>d</w:t>
      </w:r>
      <w:r w:rsidRPr="009F7F88">
        <w:rPr>
          <w:bCs/>
          <w:color w:val="000000" w:themeColor="text1"/>
        </w:rPr>
        <w:t xml:space="preserve"> with an organic solvent, which is more CO</w:t>
      </w:r>
      <w:r w:rsidRPr="009F7F88">
        <w:rPr>
          <w:bCs/>
          <w:color w:val="000000" w:themeColor="text1"/>
          <w:vertAlign w:val="subscript"/>
        </w:rPr>
        <w:t>2</w:t>
      </w:r>
      <w:r w:rsidRPr="009F7F88">
        <w:rPr>
          <w:bCs/>
          <w:color w:val="000000" w:themeColor="text1"/>
        </w:rPr>
        <w:t xml:space="preserve">-soluble or </w:t>
      </w:r>
      <w:r w:rsidR="005E0814" w:rsidRPr="009F7F88">
        <w:rPr>
          <w:bCs/>
          <w:color w:val="000000" w:themeColor="text1"/>
        </w:rPr>
        <w:t>ha</w:t>
      </w:r>
      <w:r w:rsidR="00BC7AE6" w:rsidRPr="009F7F88">
        <w:rPr>
          <w:bCs/>
          <w:color w:val="000000" w:themeColor="text1"/>
        </w:rPr>
        <w:t>s</w:t>
      </w:r>
      <w:r w:rsidR="005E0814" w:rsidRPr="009F7F88">
        <w:rPr>
          <w:bCs/>
          <w:color w:val="000000" w:themeColor="text1"/>
        </w:rPr>
        <w:t xml:space="preserve"> </w:t>
      </w:r>
      <w:r w:rsidRPr="009F7F88">
        <w:rPr>
          <w:bCs/>
          <w:color w:val="000000" w:themeColor="text1"/>
        </w:rPr>
        <w:t>lower critical temperature and pressure, such as ethanol,</w:t>
      </w:r>
      <w:r w:rsidR="005906FF" w:rsidRPr="009F7F88">
        <w:rPr>
          <w:bCs/>
          <w:color w:val="000000" w:themeColor="text1"/>
        </w:rPr>
        <w:fldChar w:fldCharType="begin" w:fldLock="1"/>
      </w:r>
      <w:r w:rsidR="004E1277" w:rsidRPr="009F7F88">
        <w:rPr>
          <w:bCs/>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004E1277" w:rsidRPr="009F7F88">
        <w:rPr>
          <w:rFonts w:hint="eastAsia"/>
          <w:bCs/>
          <w:color w:val="000000" w:themeColor="text1"/>
        </w:rPr>
        <w:instrText>":""}],"container-title":"Chemical Engineering Journal","id":"ITEM-1","issued":{"date-parts":[["2019"]]},"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热喷墨打印，</w:instrText>
      </w:r>
      <w:r w:rsidR="004E1277" w:rsidRPr="009F7F88">
        <w:rPr>
          <w:rFonts w:hint="eastAsia"/>
          <w:bCs/>
          <w:color w:val="000000" w:themeColor="text1"/>
        </w:rPr>
        <w:instrText>CO2</w:instrText>
      </w:r>
      <w:r w:rsidR="004E1277" w:rsidRPr="009F7F88">
        <w:rPr>
          <w:rFonts w:hint="eastAsia"/>
          <w:bCs/>
          <w:color w:val="000000" w:themeColor="text1"/>
        </w:rPr>
        <w:instrText>超临界干燥</w:instrText>
      </w:r>
      <w:r w:rsidR="004E1277" w:rsidRPr="009F7F88">
        <w:rPr>
          <w:rFonts w:hint="eastAsia"/>
          <w:bCs/>
          <w:color w:val="000000" w:themeColor="text1"/>
        </w:rPr>
        <w:instrText>\n</w:instrText>
      </w:r>
      <w:r w:rsidR="004E1277" w:rsidRPr="009F7F88">
        <w:rPr>
          <w:rFonts w:hint="eastAsia"/>
          <w:bCs/>
          <w:color w:val="000000" w:themeColor="text1"/>
        </w:rPr>
        <w:instrText>海藻酸盐气凝胶颗粒</w:instrText>
      </w:r>
      <w:r w:rsidR="004E1277" w:rsidRPr="009F7F88">
        <w:rPr>
          <w:rFonts w:hint="eastAsia"/>
          <w:bCs/>
          <w:color w:val="000000" w:themeColor="text1"/>
        </w:rPr>
        <w:instrText>\npulmonary delivery</w:instrText>
      </w:r>
      <w:r w:rsidR="004E1277" w:rsidRPr="009F7F88">
        <w:rPr>
          <w:rFonts w:hint="eastAsia"/>
          <w:bCs/>
          <w:color w:val="000000" w:themeColor="text1"/>
        </w:rPr>
        <w:instrText>肺部输运</w:instrText>
      </w:r>
      <w:r w:rsidR="004E1277" w:rsidRPr="009F7F88">
        <w:rPr>
          <w:rFonts w:hint="eastAsia"/>
          <w:bCs/>
          <w:color w:val="000000" w:themeColor="text1"/>
        </w:rPr>
        <w:instrText>","page":"559-566","publisher":"Elsevier","title":"From the printer to the lungs: Inkjet-</w:instrText>
      </w:r>
      <w:r w:rsidR="004E1277" w:rsidRPr="009F7F88">
        <w:rPr>
          <w:bCs/>
          <w:color w:val="000000" w:themeColor="text1"/>
        </w:rPr>
        <w:instrText>printed aerogel particles for pulmonary delivery","type":"article-journal","volume":"357"},"uris":["http://www.mendeley.com/documents/?uuid=48b7139e-aa46-48fe-aebe-e2978e4a8b70"]},{"id":"ITEM-2","itemData":{"DOI":"10.1039/d0ta02590a","ISSN":"2050-7488","abstract":"Auxetic architectures with a negative Poisson’s ratio have attracted increasing attention due to their intriguing physical properties, numerous promising applications and recent advancements in manufacturing techniques. However, fabrication of three-dimensional...Auxetic architectures with a negative Poisson’s ratio have attracted increasing attention due to their intriguing physical properties, numerous promising applications and recent advancements in manufacturing techniques. However, fabrication of three-dimensional (3D) polymeric auxetic architectures with tailored hierarchically porous structure and desired physical/mechanical properties remains challenging. Herein, 3D nanofibrous Kevlar aerogel architectures with porosity at multi-scales have been designed and fabricated through a new additive manufacturing strategy, i.e., integration of direct ink writing and freeze-casting with non-toxic solvent-based inks following special drying techniques. The highly porous 3D nanofibrous Kevlar aerogel architectures achieve excellent mechanical properties with ultralow density (down to 11.9 mg·cm-3) and large specific surface area (up to 350 m2·g-1). The Poisson’s ratio is tunable in a wide range, spanning from −0.8 to 0.4, by adjusting the spatial arrangement of the struts in geometries. Finally, these nanofibrous Kevlar aerogel architectures have been further functionalized into hydrophobic, luminescent and thermal-responsive architectures by using fluorocarbon resin, functional dyes and organic phase-change materials respectively. The multi-functionalizable auxetic aerogel architectures demonstrate potentials for a broad range of applications.","author":[{"dropping-particle":"","family":"Cheng","given":"Qingqing","non-dropping-particle":"","parse-names":false,"suffix":""},{"dropping-particle":"","family":"Liu","given":"Yang","non-dropping-particle":"","parse-names":false,"suffix":""},{"dropping-particle":"","family":"Lyu","given":"Jing","non-dropping-particle":"","parse-names":false,"suffix":""},{"dropping-particle":"","family":"Lu","given":"Qiang","non-dropping-particle":"","parse-names":false,"suffix":""},{"dropping-particle":"","family":"Zhang","given":"Xuetong","non-dropping-particle":"","parse-names":false,"suffix":""},{"dropping-particle":"","family":"Song","given":"Wenhui","non-dropping-particle":"","parse-names":false,"suffix":""}],"container-title":"Journal of Materials Chemistry A","id":"ITEM-2","issued":{"date-parts":[["2020"]]},"page":"14243-14253","publisher":"Royal Society of Chemistry (RSC)","title":"3D printing-directed auxetic Kevlar aerogel architectures with multi-functionalizable properties","type":"article-journal","volume":"8"},"uris":["http://www.mendeley.com/documents/?uuid=eacf67f3-4491-3737-941e-33a1f9a4a7ed"]}],"mendeley":{"formattedCitation":"&lt;sup&gt;209,223&lt;/sup&gt;","plainTextFormattedCitation":"209,223","previouslyFormattedCitation":"&lt;sup&gt;207,221&lt;/sup&gt;"},"properties":{"noteIndex":0},"schema":"https://github.com/citation-style-language/schema/raw/master/csl-citation.json"}</w:instrText>
      </w:r>
      <w:r w:rsidR="005906FF" w:rsidRPr="009F7F88">
        <w:rPr>
          <w:bCs/>
          <w:color w:val="000000" w:themeColor="text1"/>
        </w:rPr>
        <w:fldChar w:fldCharType="separate"/>
      </w:r>
      <w:r w:rsidR="004E1277" w:rsidRPr="009F7F88">
        <w:rPr>
          <w:bCs/>
          <w:noProof/>
          <w:color w:val="000000" w:themeColor="text1"/>
          <w:vertAlign w:val="superscript"/>
        </w:rPr>
        <w:t>209,223</w:t>
      </w:r>
      <w:r w:rsidR="005906FF" w:rsidRPr="009F7F88">
        <w:rPr>
          <w:bCs/>
          <w:color w:val="000000" w:themeColor="text1"/>
        </w:rPr>
        <w:fldChar w:fldCharType="end"/>
      </w:r>
      <w:r w:rsidR="00DA2322" w:rsidRPr="009F7F88">
        <w:rPr>
          <w:bCs/>
          <w:color w:val="000000" w:themeColor="text1"/>
          <w:lang w:val="en-US"/>
        </w:rPr>
        <w:t xml:space="preserve"> </w:t>
      </w:r>
      <w:r w:rsidRPr="009F7F88">
        <w:rPr>
          <w:bCs/>
          <w:color w:val="000000" w:themeColor="text1"/>
        </w:rPr>
        <w:t>methanol,</w:t>
      </w:r>
      <w:r w:rsidRPr="009F7F88">
        <w:rPr>
          <w:bCs/>
          <w:color w:val="000000" w:themeColor="text1"/>
        </w:rPr>
        <w:fldChar w:fldCharType="begin" w:fldLock="1"/>
      </w:r>
      <w:r w:rsidR="004E1277" w:rsidRPr="009F7F88">
        <w:rPr>
          <w:bCs/>
          <w:color w:val="000000" w:themeColor="text1"/>
        </w:rPr>
        <w:instrText>ADDIN CSL_CITATION {"citationItems":[{"id":"ITEM-1","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bCs/>
          <w:color w:val="000000" w:themeColor="text1"/>
        </w:rPr>
        <w:instrText>∼</w:instrText>
      </w:r>
      <w:r w:rsidR="004E1277" w:rsidRPr="009F7F88">
        <w:rPr>
          <w:bCs/>
          <w:color w:val="000000" w:themeColor="text1"/>
        </w:rPr>
        <w:instrText>90%), high specific surface area (</w:instrText>
      </w:r>
      <w:r w:rsidR="004E1277" w:rsidRPr="009F7F88">
        <w:rPr>
          <w:rFonts w:ascii="Cambria Math" w:hAnsi="Cambria Math" w:cs="Cambria Math"/>
          <w:bCs/>
          <w:color w:val="000000" w:themeColor="text1"/>
        </w:rPr>
        <w:instrText>∼</w:instrText>
      </w:r>
      <w:r w:rsidR="004E1277" w:rsidRPr="009F7F88">
        <w:rPr>
          <w:bCs/>
          <w:color w:val="000000" w:themeColor="text1"/>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1","issued":{"date-parts":[["2018"]]},"note":"</w:instrText>
      </w:r>
      <w:r w:rsidR="004E1277" w:rsidRPr="009F7F88">
        <w:rPr>
          <w:rFonts w:hint="eastAsia"/>
          <w:bCs/>
          <w:color w:val="000000" w:themeColor="text1"/>
        </w:rPr>
        <w:instrText>已加</w:instrText>
      </w:r>
      <w:r w:rsidR="004E1277" w:rsidRPr="009F7F88">
        <w:rPr>
          <w:rFonts w:hint="eastAsia"/>
          <w:bCs/>
          <w:color w:val="000000" w:themeColor="text1"/>
        </w:rPr>
        <w:instrText>\n3D</w:instrText>
      </w:r>
      <w:r w:rsidR="004E1277" w:rsidRPr="009F7F88">
        <w:rPr>
          <w:rFonts w:hint="eastAsia"/>
          <w:bCs/>
          <w:color w:val="000000" w:themeColor="text1"/>
        </w:rPr>
        <w:instrText>打印，置换，超临界干燥</w:instrText>
      </w:r>
      <w:r w:rsidR="004E1277" w:rsidRPr="009F7F88">
        <w:rPr>
          <w:rFonts w:hint="eastAsia"/>
          <w:bCs/>
          <w:color w:val="000000" w:themeColor="text1"/>
        </w:rPr>
        <w:instrText>\n</w:instrText>
      </w:r>
      <w:r w:rsidR="004E1277" w:rsidRPr="009F7F88">
        <w:rPr>
          <w:rFonts w:hint="eastAsia"/>
          <w:bCs/>
          <w:color w:val="000000" w:themeColor="text1"/>
        </w:rPr>
        <w:instrText>氧化硅</w:instrText>
      </w:r>
      <w:r w:rsidR="004E1277" w:rsidRPr="009F7F88">
        <w:rPr>
          <w:rFonts w:hint="eastAsia"/>
          <w:bCs/>
          <w:color w:val="000000" w:themeColor="text1"/>
        </w:rPr>
        <w:instrText>-</w:instrText>
      </w:r>
      <w:r w:rsidR="004E1277" w:rsidRPr="009F7F88">
        <w:rPr>
          <w:rFonts w:hint="eastAsia"/>
          <w:bCs/>
          <w:color w:val="000000" w:themeColor="text1"/>
        </w:rPr>
        <w:instrText>蚕丝蛋白气凝胶</w:instrText>
      </w:r>
      <w:r w:rsidR="004E1277" w:rsidRPr="009F7F88">
        <w:rPr>
          <w:rFonts w:hint="eastAsia"/>
          <w:bCs/>
          <w:color w:val="000000" w:themeColor="text1"/>
        </w:rPr>
        <w:instrText>\n</w:instrText>
      </w:r>
      <w:r w:rsidR="004E1277" w:rsidRPr="009F7F88">
        <w:rPr>
          <w:rFonts w:hint="eastAsia"/>
          <w:bCs/>
          <w:color w:val="000000" w:themeColor="text1"/>
        </w:rPr>
        <w:instrText>用于隔热或骨质再生医疗支架</w:instrText>
      </w:r>
      <w:r w:rsidR="004E1277" w:rsidRPr="009F7F88">
        <w:rPr>
          <w:rFonts w:hint="eastAsia"/>
          <w:bCs/>
          <w:color w:val="000000" w:themeColor="text1"/>
        </w:rPr>
        <w:instrText>","page":"22718-22730","publisher":"American Chemical Society","title":"Compressible, Thermally Insulating, and Fire Retardant Aerogels through Self-Assembling Silk Fibroin Biopolymers Inside a Silica Structure</w:instrText>
      </w:r>
      <w:r w:rsidR="004E1277" w:rsidRPr="009F7F88">
        <w:rPr>
          <w:bCs/>
          <w:color w:val="000000" w:themeColor="text1"/>
        </w:rPr>
        <w:instrText xml:space="preserve"> - An Approach towards 3D Printing of Aerogels","type":"article-journal","volume":"10"},"uris":["http://www.mendeley.com/documents/?uuid=892155f0-658c-4d2e-ba5a-0fa139da355b"]}],"mendeley":{"formattedCitation":"&lt;sup&gt;207&lt;/sup&gt;","plainTextFormattedCitation":"207","previouslyFormattedCitation":"&lt;sup&gt;205&lt;/sup&gt;"},"properties":{"noteIndex":0},"schema":"https://github.com/citation-style-language/schema/raw/master/csl-citation.json"}</w:instrText>
      </w:r>
      <w:r w:rsidRPr="009F7F88">
        <w:rPr>
          <w:bCs/>
          <w:color w:val="000000" w:themeColor="text1"/>
        </w:rPr>
        <w:fldChar w:fldCharType="separate"/>
      </w:r>
      <w:r w:rsidR="004E1277" w:rsidRPr="009F7F88">
        <w:rPr>
          <w:bCs/>
          <w:noProof/>
          <w:color w:val="000000" w:themeColor="text1"/>
          <w:vertAlign w:val="superscript"/>
        </w:rPr>
        <w:t>207</w:t>
      </w:r>
      <w:r w:rsidRPr="009F7F88">
        <w:rPr>
          <w:bCs/>
          <w:color w:val="000000" w:themeColor="text1"/>
        </w:rPr>
        <w:fldChar w:fldCharType="end"/>
      </w:r>
      <w:r w:rsidRPr="009F7F88">
        <w:rPr>
          <w:bCs/>
          <w:color w:val="000000" w:themeColor="text1"/>
        </w:rPr>
        <w:t xml:space="preserve"> </w:t>
      </w:r>
      <w:r w:rsidR="005E0814" w:rsidRPr="009F7F88">
        <w:rPr>
          <w:bCs/>
          <w:color w:val="000000" w:themeColor="text1"/>
        </w:rPr>
        <w:t xml:space="preserve">and </w:t>
      </w:r>
      <w:r w:rsidRPr="009F7F88">
        <w:rPr>
          <w:bCs/>
          <w:color w:val="000000" w:themeColor="text1"/>
        </w:rPr>
        <w:t>acetone</w:t>
      </w:r>
      <w:r w:rsidR="005E0814" w:rsidRPr="009F7F88">
        <w:rPr>
          <w:bCs/>
          <w:color w:val="000000" w:themeColor="text1"/>
        </w:rPr>
        <w:t>.</w:t>
      </w:r>
      <w:r w:rsidRPr="009F7F88">
        <w:rPr>
          <w:bCs/>
          <w:color w:val="000000" w:themeColor="text1"/>
        </w:rPr>
        <w:fldChar w:fldCharType="begin" w:fldLock="1"/>
      </w:r>
      <w:r w:rsidR="004E1277" w:rsidRPr="009F7F88">
        <w:rPr>
          <w:bCs/>
          <w:color w:val="000000" w:themeColor="text1"/>
        </w:rPr>
        <w:instrText>ADDIN CSL_CITATION {"citationItems":[{"id":"ITEM-1","itemData":{"DOI":"10.1002/smll.201902186","ISSN":"1613-6810","author":[{"dropping-particle":"","family":"Lübkemann","given":"Franziska","non-dropping-particle":"","parse-names":false,"suffix":""},{"dropping-particle":"","family":"Miethe","given":"Jan Frederick","non-dropping-particle":"","parse-names":false,"suffix":""},{"dropping-particle":"","family":"Steinbach","given":"Frank","non-dropping-particle":"","parse-names":false,"suffix":""},{"dropping-particle":"","family":"Rusch","given":"Pascal","non-dropping-particle":"","parse-names":false,"suffix":""},{"dropping-particle":"","family":"Schlosser","given":"Anja","non-dropping-particle":"","parse-names":false,"suffix":""},{"dropping-particle":"","family":"Zámbó","given":"Dániel","non-dropping-particle":"","parse-names":false,"suffix":""},{"dropping-particle":"","family":"Heinemeyer","given":"Thea","non-dropping-particle":"","parse-names":false,"suffix":""},{"dropping-particle":"","family":"Natke","given":"Dominik","non-dropping-particle":"","parse-names":false,"suffix":""},{"dropping-particle":"","family":"Zok","given":"Dorian","non-dropping-particle":"","parse-names":false,"suffix":""},{"dropping-particle":"","family":"Dorfs","given":"Dirk","non-dropping-particle":"","parse-names":false,"suffix":""},{"dropping-particle":"","family":"Bigall","given":"Nadja C.","non-dropping-particle":"","parse-names":false,"suffix":""}],"container-title":"Small","id":"ITEM-1","issue":"39","issued":{"date-parts":[["2019"</w:instrText>
      </w:r>
      <w:r w:rsidR="004E1277" w:rsidRPr="009F7F88">
        <w:rPr>
          <w:rFonts w:hint="eastAsia"/>
          <w:bCs/>
          <w:color w:val="000000" w:themeColor="text1"/>
        </w:rPr>
        <w:instrText>]]},"note":"</w:instrText>
      </w:r>
      <w:r w:rsidR="004E1277" w:rsidRPr="009F7F88">
        <w:rPr>
          <w:rFonts w:hint="eastAsia"/>
          <w:bCs/>
          <w:color w:val="000000" w:themeColor="text1"/>
        </w:rPr>
        <w:instrText>已加</w:instrText>
      </w:r>
      <w:r w:rsidR="004E1277" w:rsidRPr="009F7F88">
        <w:rPr>
          <w:rFonts w:hint="eastAsia"/>
          <w:bCs/>
          <w:color w:val="000000" w:themeColor="text1"/>
        </w:rPr>
        <w:instrText>\n</w:instrText>
      </w:r>
      <w:r w:rsidR="004E1277" w:rsidRPr="009F7F88">
        <w:rPr>
          <w:rFonts w:hint="eastAsia"/>
          <w:bCs/>
          <w:color w:val="000000" w:themeColor="text1"/>
        </w:rPr>
        <w:instrText>喷墨多次打印，控湿度常压干燥或超临界干燥</w:instrText>
      </w:r>
      <w:r w:rsidR="004E1277" w:rsidRPr="009F7F88">
        <w:rPr>
          <w:rFonts w:hint="eastAsia"/>
          <w:bCs/>
          <w:color w:val="000000" w:themeColor="text1"/>
        </w:rPr>
        <w:instrText>\nCdSe/CdS</w:instrText>
      </w:r>
      <w:r w:rsidR="004E1277" w:rsidRPr="009F7F88">
        <w:rPr>
          <w:rFonts w:hint="eastAsia"/>
          <w:bCs/>
          <w:color w:val="000000" w:themeColor="text1"/>
        </w:rPr>
        <w:instrText>纳米颗粒气凝胶</w:instrText>
      </w:r>
      <w:r w:rsidR="004E1277" w:rsidRPr="009F7F88">
        <w:rPr>
          <w:rFonts w:hint="eastAsia"/>
          <w:bCs/>
          <w:color w:val="000000" w:themeColor="text1"/>
        </w:rPr>
        <w:instrText>\n</w:instrText>
      </w:r>
      <w:r w:rsidR="004E1277" w:rsidRPr="009F7F88">
        <w:rPr>
          <w:rFonts w:hint="eastAsia"/>
          <w:bCs/>
          <w:color w:val="000000" w:themeColor="text1"/>
        </w:rPr>
        <w:instrText>光电化学</w:instrText>
      </w:r>
      <w:r w:rsidR="004E1277" w:rsidRPr="009F7F88">
        <w:rPr>
          <w:rFonts w:hint="eastAsia"/>
          <w:bCs/>
          <w:color w:val="000000" w:themeColor="text1"/>
        </w:rPr>
        <w:instrText>","page":"1902186","title":"Patterning of Nanoparticle</w:instrText>
      </w:r>
      <w:r w:rsidR="004E1277" w:rsidRPr="009F7F88">
        <w:rPr>
          <w:rFonts w:hint="eastAsia"/>
          <w:bCs/>
          <w:color w:val="000000" w:themeColor="text1"/>
        </w:rPr>
        <w:instrText>‐</w:instrText>
      </w:r>
      <w:r w:rsidR="004E1277" w:rsidRPr="009F7F88">
        <w:rPr>
          <w:rFonts w:hint="eastAsia"/>
          <w:bCs/>
          <w:color w:val="000000" w:themeColor="text1"/>
        </w:rPr>
        <w:instrText>Based Aerogels and Xerogels by Inkjet Printing","type":"article-journal","volume":"15"},"uris":["http://www.mendeley.com/documents/?uuid=9db8</w:instrText>
      </w:r>
      <w:r w:rsidR="004E1277" w:rsidRPr="009F7F88">
        <w:rPr>
          <w:bCs/>
          <w:color w:val="000000" w:themeColor="text1"/>
        </w:rPr>
        <w:instrText>e202-489c-3ce9-bc02-1ef5c5e4d411"]}],"mendeley":{"formattedCitation":"&lt;sup&gt;182&lt;/sup&gt;","plainTextFormattedCitation":"182","previouslyFormattedCitation":"&lt;sup&gt;180&lt;/sup&gt;"},"properties":{"noteIndex":0},"schema":"https://github.com/citation-style-language/schema/raw/master/csl-citation.json"}</w:instrText>
      </w:r>
      <w:r w:rsidRPr="009F7F88">
        <w:rPr>
          <w:bCs/>
          <w:color w:val="000000" w:themeColor="text1"/>
        </w:rPr>
        <w:fldChar w:fldCharType="separate"/>
      </w:r>
      <w:r w:rsidR="004E1277" w:rsidRPr="009F7F88">
        <w:rPr>
          <w:bCs/>
          <w:noProof/>
          <w:color w:val="000000" w:themeColor="text1"/>
          <w:vertAlign w:val="superscript"/>
        </w:rPr>
        <w:t>182</w:t>
      </w:r>
      <w:r w:rsidRPr="009F7F88">
        <w:rPr>
          <w:bCs/>
          <w:color w:val="000000" w:themeColor="text1"/>
        </w:rPr>
        <w:fldChar w:fldCharType="end"/>
      </w:r>
      <w:r w:rsidRPr="009F7F88">
        <w:rPr>
          <w:rFonts w:hint="eastAsia"/>
          <w:bCs/>
          <w:color w:val="000000" w:themeColor="text1"/>
        </w:rPr>
        <w:t xml:space="preserve"> </w:t>
      </w:r>
    </w:p>
    <w:p w14:paraId="7D65AB96" w14:textId="173B34E0" w:rsidR="00A26F6A" w:rsidRPr="009F7F88" w:rsidRDefault="00E267D1" w:rsidP="00A26F6A">
      <w:pPr>
        <w:pStyle w:val="RSCB02ArticleText"/>
        <w:ind w:firstLine="196"/>
        <w:rPr>
          <w:color w:val="000000" w:themeColor="text1"/>
        </w:rPr>
      </w:pPr>
      <w:bookmarkStart w:id="156" w:name="_Toc39868916"/>
      <w:bookmarkEnd w:id="154"/>
      <w:r w:rsidRPr="009F7F88">
        <w:rPr>
          <w:rStyle w:val="RSCB08CHeadingIn-lineChar"/>
          <w:color w:val="000000" w:themeColor="text1"/>
        </w:rPr>
        <w:t>4.3.</w:t>
      </w:r>
      <w:r w:rsidR="00A26F6A" w:rsidRPr="009F7F88">
        <w:rPr>
          <w:rStyle w:val="RSCB08CHeadingIn-lineChar"/>
          <w:color w:val="000000" w:themeColor="text1"/>
        </w:rPr>
        <w:t>3</w:t>
      </w:r>
      <w:r w:rsidRPr="009F7F88">
        <w:rPr>
          <w:rStyle w:val="RSCB08CHeadingIn-lineChar"/>
          <w:color w:val="000000" w:themeColor="text1"/>
        </w:rPr>
        <w:t xml:space="preserve"> Comparison of the drying methods</w:t>
      </w:r>
      <w:bookmarkEnd w:id="156"/>
      <w:r w:rsidRPr="009F7F88">
        <w:rPr>
          <w:rStyle w:val="RSCB08CHeadingIn-lineChar"/>
          <w:color w:val="000000" w:themeColor="text1"/>
        </w:rPr>
        <w:t>.</w:t>
      </w:r>
      <w:r w:rsidRPr="009F7F88">
        <w:rPr>
          <w:color w:val="000000" w:themeColor="text1"/>
        </w:rPr>
        <w:t xml:space="preserve"> </w:t>
      </w:r>
      <w:r w:rsidR="00A26F6A" w:rsidRPr="009F7F88">
        <w:rPr>
          <w:color w:val="000000" w:themeColor="text1"/>
        </w:rPr>
        <w:t xml:space="preserve">A comparison between the three drying methods is summarized in </w:t>
      </w:r>
      <w:r w:rsidR="00A26F6A" w:rsidRPr="009F7F88">
        <w:rPr>
          <w:color w:val="000000" w:themeColor="text1"/>
        </w:rPr>
        <w:fldChar w:fldCharType="begin"/>
      </w:r>
      <w:r w:rsidR="00A26F6A" w:rsidRPr="009F7F88">
        <w:rPr>
          <w:color w:val="000000" w:themeColor="text1"/>
        </w:rPr>
        <w:instrText xml:space="preserve"> REF _Ref41188996 \h </w:instrText>
      </w:r>
      <w:r w:rsidR="00A26F6A" w:rsidRPr="009F7F88">
        <w:rPr>
          <w:color w:val="000000" w:themeColor="text1"/>
        </w:rPr>
      </w:r>
      <w:r w:rsidR="00A26F6A"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9</w:t>
      </w:r>
      <w:r w:rsidR="00A26F6A" w:rsidRPr="009F7F88">
        <w:rPr>
          <w:color w:val="000000" w:themeColor="text1"/>
        </w:rPr>
        <w:fldChar w:fldCharType="end"/>
      </w:r>
      <w:r w:rsidR="00A26F6A" w:rsidRPr="009F7F88">
        <w:rPr>
          <w:color w:val="000000" w:themeColor="text1"/>
        </w:rPr>
        <w:t xml:space="preserve">. From the perspective of the aerogel pore structure, the shrinkage rate of supercritical drying is the lowest, offering the best preservation of the nanostructures. On the other hand, the shrinkage rate of ambient drying is the largest. From the perspective of cost, the ambient drying appears to be the most economical as no special equipment is needed. Conversely, the cost of supercritical drying is the highest, as expensive high-pressure equipment and a large amount of energy consumption due to heating and cooling are required. In terms of industrial production, ambient pressure drying is the most suitable as aerogels can be continuously produced in an assembly line. While freeze and supercritical drying </w:t>
      </w:r>
      <w:r w:rsidR="00B74FEC" w:rsidRPr="009F7F88">
        <w:rPr>
          <w:color w:val="000000" w:themeColor="text1"/>
        </w:rPr>
        <w:t xml:space="preserve">need </w:t>
      </w:r>
      <w:r w:rsidR="00A26F6A" w:rsidRPr="009F7F88">
        <w:rPr>
          <w:color w:val="000000" w:themeColor="text1"/>
        </w:rPr>
        <w:t>vacuum or high-</w:t>
      </w:r>
      <w:r w:rsidR="00A26F6A" w:rsidRPr="009F7F88">
        <w:rPr>
          <w:color w:val="000000" w:themeColor="text1"/>
        </w:rPr>
        <w:lastRenderedPageBreak/>
        <w:t>pressure conditions, each drying process requires opening and closing the vacuum or autoclave chamber</w:t>
      </w:r>
      <w:r w:rsidR="00B74FEC" w:rsidRPr="009F7F88">
        <w:rPr>
          <w:color w:val="000000" w:themeColor="text1"/>
        </w:rPr>
        <w:t>.</w:t>
      </w:r>
      <w:r w:rsidR="00A26F6A" w:rsidRPr="009F7F88">
        <w:rPr>
          <w:color w:val="000000" w:themeColor="text1"/>
        </w:rPr>
        <w:t xml:space="preserve"> </w:t>
      </w:r>
      <w:r w:rsidR="00B74FEC" w:rsidRPr="009F7F88">
        <w:rPr>
          <w:color w:val="000000" w:themeColor="text1"/>
        </w:rPr>
        <w:t>T</w:t>
      </w:r>
      <w:r w:rsidR="00A26F6A" w:rsidRPr="009F7F88">
        <w:rPr>
          <w:color w:val="000000" w:themeColor="text1"/>
        </w:rPr>
        <w:t>hey can</w:t>
      </w:r>
      <w:r w:rsidR="00B74FEC" w:rsidRPr="009F7F88">
        <w:rPr>
          <w:color w:val="000000" w:themeColor="text1"/>
        </w:rPr>
        <w:t xml:space="preserve"> therefore</w:t>
      </w:r>
      <w:r w:rsidR="00A26F6A" w:rsidRPr="009F7F88">
        <w:rPr>
          <w:color w:val="000000" w:themeColor="text1"/>
        </w:rPr>
        <w:t xml:space="preserve"> only be dried in batches.</w:t>
      </w:r>
    </w:p>
    <w:p w14:paraId="35D6D28A" w14:textId="7496F4C2" w:rsidR="00E92F87" w:rsidRPr="009F7F88" w:rsidRDefault="002E5C35" w:rsidP="00AA66EE">
      <w:pPr>
        <w:pStyle w:val="RSCB02ArticleText"/>
        <w:ind w:firstLineChars="100" w:firstLine="194"/>
        <w:rPr>
          <w:color w:val="000000" w:themeColor="text1"/>
        </w:rPr>
      </w:pPr>
      <w:r w:rsidRPr="009F7F88">
        <w:rPr>
          <w:color w:val="000000" w:themeColor="text1"/>
        </w:rPr>
        <w:t>B</w:t>
      </w:r>
      <w:r w:rsidR="00812FC0" w:rsidRPr="009F7F88">
        <w:rPr>
          <w:color w:val="000000" w:themeColor="text1"/>
        </w:rPr>
        <w:t>ased on the process characteristics, the degree of the suitability of drying method is also dependent on the gel types. For example, freeze drying is suitable for the drying of nanomaterial-derived gels,</w:t>
      </w:r>
      <w:r w:rsidR="00812FC0" w:rsidRPr="009F7F88">
        <w:rPr>
          <w:color w:val="000000" w:themeColor="text1"/>
        </w:rPr>
        <w:fldChar w:fldCharType="begin" w:fldLock="1"/>
      </w:r>
      <w:r w:rsidR="00BF34A6" w:rsidRPr="009F7F88">
        <w:rPr>
          <w:color w:val="000000" w:themeColor="text1"/>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w:instrText>
      </w:r>
      <w:r w:rsidR="00BF34A6" w:rsidRPr="009F7F88">
        <w:rPr>
          <w:rFonts w:hint="eastAsia"/>
          <w:color w:val="000000" w:themeColor="text1"/>
        </w:rPr>
        <w:instrText>ix":""},{"dropping-particle":"","family":"Gao","given":"Chao","non-dropping-particle":"","parse-names":false,"suffix":""}],"container-title":"Advanced Functional Materials","id":"ITEM-1","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n</w:instrText>
      </w:r>
      <w:r w:rsidR="00BF34A6" w:rsidRPr="009F7F88">
        <w:rPr>
          <w:rFonts w:hint="eastAsia"/>
          <w:color w:val="000000" w:themeColor="text1"/>
        </w:rPr>
        <w:instrText>氧化石墨烯气凝胶</w:instrText>
      </w:r>
      <w:r w:rsidR="00BF34A6" w:rsidRPr="009F7F88">
        <w:rPr>
          <w:rFonts w:hint="eastAsia"/>
          <w:color w:val="000000" w:themeColor="text1"/>
        </w:rPr>
        <w:instrText>\n</w:instrText>
      </w:r>
      <w:r w:rsidR="00BF34A6" w:rsidRPr="009F7F88">
        <w:rPr>
          <w:rFonts w:hint="eastAsia"/>
          <w:color w:val="000000" w:themeColor="text1"/>
        </w:rPr>
        <w:instrText>超级电容器</w:instrText>
      </w:r>
      <w:r w:rsidR="00BF34A6" w:rsidRPr="009F7F88">
        <w:rPr>
          <w:color w:val="000000" w:themeColor="text1"/>
        </w:rPr>
        <w:instrText>","page":"1707024","title":"Direct 3D Printing of Ultralight Graphene Oxide Aerogel Microlattices","type":"article-journal","volume":"28"},"uris":["http://www.mendeley.com/documents/?uuid=f2dcabee-0d00-4e9d-8904-1f28d53bbcb0"]},{"id":"ITEM-2","itemData":{"DOI":"10.1002/anie.201508972","ISSN":"15213773","abstract":"A versatile method to fabricate self-supported aerogels of nanoparticle (NP) building blocks is presented. This approach is based on freezing colloidal NPs and subsequent freeze drying. This means that the colloidal NPs are directly transferred into dry aerogel-like monolithic superstructures without previous lyogelation as would be the case for conventional aerogel and cryogel fabrication methods. The assembly process, based on a physical concept, is highly versatile: cryogelation is applicable for noble metal, metal oxide, and semiconductor NPs, and no impact of the surface chemistry or NP shape on the resulting morphology is observed. Under optimized conditions the shape and volume of the liquid equal those of the resulting aerogels. Also, we show that thin and homogeneous films of the material can be obtained. Furthermore, the physical properties of the aerogels are discussed. A versatile method to fabricate self-supported porous monoliths of extremely low density consisting of nanoparticle (NP) building blocks is presented. Our approach is based on freezing and subsequent freeze drying of aqueous colloidal NPs. The assembly process is highly versatile: cryogelation is applicable for noble metal, metal oxide, and semiconductor NPs, and shaping of the aerogels is easily possible.","author":[{"dropping-particle":"","family":"Freytag","given":"Axel","non-dropping-particle":"","parse-names":false,"suffix":""},{"dropping-particle":"","family":"Sánchez-Paradinas","given":"Sara","non-dropping-particle":"","parse-names":false,"suffix":""},{"dropping-particle":"","family":"Naskar","given":"Suraj","non-dropping-particle":"","parse-names":false,"suffix":""},{"dropping-particle":"","family":"Wendt","given":"Natalja","non-dropping-particle":"","parse-names":false,"suffix":""},{"dropping-particle":"","family":"Colombo","given":"Massimo","non-dropping-particle":"","parse-names":false,"suffix":""},{"dropping-particle":"","family":"Pugliese","given":"Giammarino","non-dropping-particle":"","parse-names":false,"suffix":""},{"dropping-particle":"","family":"Poppe","given":"Jan","non-dropping-particle":"","parse-names":false,"suffix":""},{"dropping-particle":"","family":"Demirci","given":"Cansunur","non-dropping-particle":"","parse-names":false,"suffix":""},{"dropping-particle":"","family":"Kretschmer","given":"Imme","non-dropping-particle":"","parse-names":false,"suffix":""},{"dropping-particle":"","family":"Bahnemann","given":"Detlef W.","non-dropping-particle":"","parse-names":false,"suffix":""},{"dropping-particle":"","family":"Behrens","given":"Peter","non-dropping-particle":"","parse-names":false,"suffix":""},{"dropping-particle":"","family":"Bigall","given":"Nadja C.","non-dropping-particle":"","parse-names":false,"suffix":""}],"container-title":"Angewandte Chemie - International Edition","id":"ITEM-2","issue":"3","issued":{"date-parts":[["2016"]]},"page":"1200-1203","title":"Versatile aerogel fabrication by freezing and subsequent freeze-drying of colloidal nanoparticle solutions","type":"article-journal","volume":"55"},"uris":["http://www.mendeley.com/documents/?uuid=8449b482-d9d5-46b4-a156-99c1b82d1485"]},{"id":"ITEM-3","itemData":{"DOI":"10.1002/smll.201701756","ISSN":"16136829","abstract":"Metallic aerogels have attracted intense attention due to their superior properties, such as high electrical conductivity, ultralow densities, and large specific surface area. The preparation of metal aerogels with high efficiency and controllability remains challenge. A 3D freeze assembling printing technique integrated with drop-on-demand inkjet printing and freeze casting are proposed for metallic aerogels preparation. This technique enables tailoring both the macrostructure and microstructure of silver nanowire aerogels (SNWAs) by integrating programmable 3D printing and freeze casting, respectively. The density of the printed SNWAs is controllable, which can be down to 1.3 mg cm−3. The ultralight SNWAs reach high electrical conductivity of 1.3 S cm−1 and exhibit excellent compressive resilience under 50% compressive strain. Remarkably, the printing methodology also enables tuning aerogel architectures with designed Poisson's ratio (from negative to positive). Moreover, these aerogel architechtures with tunable Poisson's ratio present highly electromechanical stability under high compressive and tensile strain (both strain up to 20% with fully recovery).","author":[{"dropping-particle":"","family":"Yan","given":"Pengli","non-dropping-particle":"","parse-names":false,"suffix":""},{"dropping-particle":"","family":"Brown","given":"Emery","non-dropping-particle":"","parse-names":false,"suffix":""},{"dropping-particle":"","family":"Su","given":"Qing","non-dropping-particle":"","parse-names":false,"suffix":""},{"dropping-particle":"","family":"Li","given":"Jun","non-dropping-particle":"","parse-names":false,"suffix":""},{"dropping-particle":"","family":"Wang","given":"Jian","non-dropping-particle":"","parse-names":false,"suffix":""},{"dropping-particle":"","family":"Xu","given":"Changxue","non-dropping-particle":"","parse-names":false,"suffix":""},{"dropping-particle":"","family":"Zhou","given":"Chi","non-dropping-particle":"","parse-names":false,"suffix":""},{"dropping-particle":"","family":"Lin","given":"Dong","non</w:instrText>
      </w:r>
      <w:r w:rsidR="00BF34A6" w:rsidRPr="009F7F88">
        <w:rPr>
          <w:rFonts w:hint="eastAsia"/>
          <w:color w:val="000000" w:themeColor="text1"/>
        </w:rPr>
        <w:instrText>-dropping-particle":"","parse-names":false,"suffix":""}],"container-title":"Small","id":"ITEM-3","issue":"38","issued":{"date-parts":[["2017"]]},"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冷冻干燥</w:instrText>
      </w:r>
      <w:r w:rsidR="00BF34A6" w:rsidRPr="009F7F88">
        <w:rPr>
          <w:rFonts w:hint="eastAsia"/>
          <w:color w:val="000000" w:themeColor="text1"/>
        </w:rPr>
        <w:instrText>\n</w:instrText>
      </w:r>
      <w:r w:rsidR="00BF34A6" w:rsidRPr="009F7F88">
        <w:rPr>
          <w:rFonts w:hint="eastAsia"/>
          <w:color w:val="000000" w:themeColor="text1"/>
        </w:rPr>
        <w:instrText>金属银纳米线气凝胶</w:instrText>
      </w:r>
      <w:r w:rsidR="00BF34A6" w:rsidRPr="009F7F88">
        <w:rPr>
          <w:rFonts w:hint="eastAsia"/>
          <w:color w:val="000000" w:themeColor="text1"/>
        </w:rPr>
        <w:instrText>\n</w:instrText>
      </w:r>
      <w:r w:rsidR="00BF34A6" w:rsidRPr="009F7F88">
        <w:rPr>
          <w:rFonts w:hint="eastAsia"/>
          <w:color w:val="000000" w:themeColor="text1"/>
        </w:rPr>
        <w:instrText>可压缩可伸长可变泊松比（从负变到正）</w:instrText>
      </w:r>
      <w:r w:rsidR="00BF34A6" w:rsidRPr="009F7F88">
        <w:rPr>
          <w:rFonts w:hint="eastAsia"/>
          <w:color w:val="000000" w:themeColor="text1"/>
        </w:rPr>
        <w:instrText>","page":"1701756","title":"3D Printing Hierarchical Silver</w:instrText>
      </w:r>
      <w:r w:rsidR="00BF34A6" w:rsidRPr="009F7F88">
        <w:rPr>
          <w:color w:val="000000" w:themeColor="text1"/>
        </w:rPr>
        <w:instrText xml:space="preserve"> Nanowire Aerogel with Highly Compressive Resilience and Tensile Elongation through Tunable Poisson's Ratio","type":"article-journal","volume":"13"},"uris":["http://www.mendeley.com/documents/?uuid=e6705bbd-552b-440c-802d-aebf688a7c53"]}],"mendeley":{"formattedCitation":"&lt;sup&gt;41,54,62&lt;/sup&gt;","plainTextFormattedCitation":"41,54,62","previouslyFormattedCitation":"&lt;sup&gt;41,54,62&lt;/sup&gt;"},"properties":{"noteIndex":0},"schema":"https://github.com/citation-style-language/schema/raw/master/csl-citation.json"}</w:instrText>
      </w:r>
      <w:r w:rsidR="00812FC0" w:rsidRPr="009F7F88">
        <w:rPr>
          <w:color w:val="000000" w:themeColor="text1"/>
        </w:rPr>
        <w:fldChar w:fldCharType="separate"/>
      </w:r>
      <w:r w:rsidR="00BF34A6" w:rsidRPr="009F7F88">
        <w:rPr>
          <w:noProof/>
          <w:color w:val="000000" w:themeColor="text1"/>
          <w:vertAlign w:val="superscript"/>
        </w:rPr>
        <w:t>41,54,62</w:t>
      </w:r>
      <w:r w:rsidR="00812FC0" w:rsidRPr="009F7F88">
        <w:rPr>
          <w:color w:val="000000" w:themeColor="text1"/>
        </w:rPr>
        <w:fldChar w:fldCharType="end"/>
      </w:r>
      <w:r w:rsidR="00812FC0" w:rsidRPr="009F7F88">
        <w:rPr>
          <w:color w:val="000000" w:themeColor="text1"/>
        </w:rPr>
        <w:t xml:space="preserve"> as the pores of these gels are usually larger. On the other hand, it is not suitable for molecule-derived gels with smaller pores. Likewise, ambient drying is suitable for gels with small dimensions such as inkjet </w:t>
      </w:r>
      <w:proofErr w:type="spellStart"/>
      <w:r w:rsidR="00812FC0" w:rsidRPr="009F7F88">
        <w:rPr>
          <w:color w:val="000000" w:themeColor="text1"/>
        </w:rPr>
        <w:t>printed</w:t>
      </w:r>
      <w:proofErr w:type="spellEnd"/>
      <w:r w:rsidR="00812FC0" w:rsidRPr="009F7F88">
        <w:rPr>
          <w:color w:val="000000" w:themeColor="text1"/>
        </w:rPr>
        <w:t xml:space="preserve"> microspheres.</w:t>
      </w:r>
      <w:r w:rsidR="00812FC0" w:rsidRPr="009F7F88">
        <w:rPr>
          <w:color w:val="000000" w:themeColor="text1"/>
        </w:rPr>
        <w:fldChar w:fldCharType="begin" w:fldLock="1"/>
      </w:r>
      <w:r w:rsidR="004E1277" w:rsidRPr="009F7F88">
        <w:rPr>
          <w:color w:val="000000" w:themeColor="text1"/>
        </w:rPr>
        <w:instrText>ADDIN CSL_CITATION {"citationItems":[{"id":"ITEM-1","itemData":{"DOI":"10.1016/j.matchemphys.2015.12.047","ISSN":"02540584","abstract":"Silica aerogel microspheres were synthesized by sol-gel process via ambient pressure drying using tetraethylorthosilicate as precursor, and ink jet printing to shape the microspheres. Aerogels were synthesized with and without the surface hydrophobization step and at different volumetric ratios of sol precursor and a continuous oil phase, which was used to stabilize the spheres ejected by printer. By the first time, SiO2 aerogel precursor was successfully ambient dried without modification step, keeping its integrity (cracks free) and with minimal size contraction, which was verified by comparison with the aerogel spheres obtained by the process of surface hydrophobization and drying.","author":[{"dropping-particle":"","family":"García-Torres","given":"B. A.","non-dropping-particle":"","parse-names":false,"suffix":""},{"dropping-particle":"","family":"Aguilar-Elguezabal","given":"A.","non-dropping-particle":"","parse-names":false,"suffix":""},{"dropping-particle":"","family":"Román-Aguirre","given":"M.","non-dropping-particle":"","parse-names":false,"suffix":""},{"dropping-particle":"","family":"Álvarez-Contreras","given"</w:instrText>
      </w:r>
      <w:r w:rsidR="004E1277" w:rsidRPr="009F7F88">
        <w:rPr>
          <w:rFonts w:hint="eastAsia"/>
          <w:color w:val="000000" w:themeColor="text1"/>
        </w:rPr>
        <w:instrText>:"L.","non-dropping-particle":"","parse-names":false,"suffix":""}],"container-title":"Materials Chemistry and Physics","id":"ITEM-1","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喷墨打印常压干燥无表面改性</w:instrText>
      </w:r>
      <w:r w:rsidR="004E1277" w:rsidRPr="009F7F88">
        <w:rPr>
          <w:rFonts w:hint="eastAsia"/>
          <w:color w:val="000000" w:themeColor="text1"/>
        </w:rPr>
        <w:instrText xml:space="preserve"> </w:instrText>
      </w:r>
      <w:r w:rsidR="004E1277" w:rsidRPr="009F7F88">
        <w:rPr>
          <w:rFonts w:hint="eastAsia"/>
          <w:color w:val="000000" w:themeColor="text1"/>
        </w:rPr>
        <w:instrText>氧化硅气凝胶微球</w:instrText>
      </w:r>
      <w:r w:rsidR="004E1277" w:rsidRPr="009F7F88">
        <w:rPr>
          <w:rFonts w:hint="eastAsia"/>
          <w:color w:val="000000" w:themeColor="text1"/>
        </w:rPr>
        <w:instrText xml:space="preserve"> </w:instrText>
      </w:r>
      <w:r w:rsidR="004E1277" w:rsidRPr="009F7F88">
        <w:rPr>
          <w:rFonts w:hint="eastAsia"/>
          <w:color w:val="000000" w:themeColor="text1"/>
        </w:rPr>
        <w:instrText>无明确应用</w:instrText>
      </w:r>
      <w:r w:rsidR="004E1277" w:rsidRPr="009F7F88">
        <w:rPr>
          <w:rFonts w:hint="eastAsia"/>
          <w:color w:val="000000" w:themeColor="text1"/>
        </w:rPr>
        <w:instrText>","page":"32-38","title":"Synthesis of silica a</w:instrText>
      </w:r>
      <w:r w:rsidR="004E1277" w:rsidRPr="009F7F88">
        <w:rPr>
          <w:color w:val="000000" w:themeColor="text1"/>
        </w:rPr>
        <w:instrText>erogels microspheres prepared by ink jet printing and dried at ambient pressure without surface hydrophobization","type":"article-journal","volume":"172"},"uris":["http://www.mendeley.com/documents/?uuid=84ab5305-8de0-4fba-8662-ef598ea7463b"]}],"mendeley":{"formattedCitation":"&lt;sup&gt;184&lt;/sup&gt;","plainTextFormattedCitation":"184","previouslyFormattedCitation":"&lt;sup&gt;182&lt;/sup&gt;"},"properties":{"noteIndex":0},"schema":"https://github.com/citation-style-language/schema/raw/master/csl-citation.json"}</w:instrText>
      </w:r>
      <w:r w:rsidR="00812FC0" w:rsidRPr="009F7F88">
        <w:rPr>
          <w:color w:val="000000" w:themeColor="text1"/>
        </w:rPr>
        <w:fldChar w:fldCharType="separate"/>
      </w:r>
      <w:r w:rsidR="004E1277" w:rsidRPr="009F7F88">
        <w:rPr>
          <w:noProof/>
          <w:color w:val="000000" w:themeColor="text1"/>
          <w:vertAlign w:val="superscript"/>
        </w:rPr>
        <w:t>184</w:t>
      </w:r>
      <w:r w:rsidR="00812FC0" w:rsidRPr="009F7F88">
        <w:rPr>
          <w:color w:val="000000" w:themeColor="text1"/>
        </w:rPr>
        <w:fldChar w:fldCharType="end"/>
      </w:r>
      <w:r w:rsidR="00812FC0" w:rsidRPr="009F7F88">
        <w:rPr>
          <w:color w:val="000000" w:themeColor="text1"/>
        </w:rPr>
        <w:t xml:space="preserve"> This is because the small dimension allows easy and complete replacement of the solvent and </w:t>
      </w:r>
      <w:r w:rsidR="00E92F87" w:rsidRPr="009F7F88">
        <w:rPr>
          <w:color w:val="000000" w:themeColor="text1"/>
        </w:rPr>
        <w:t>homogeneous evaporation. Finally, supercritical drying is the most versatile of all, and is suitable for almost all types of gels.</w:t>
      </w:r>
      <w:r w:rsidR="005B39A1" w:rsidRPr="009F7F88">
        <w:rPr>
          <w:color w:val="000000" w:themeColor="text1"/>
        </w:rPr>
        <w:t xml:space="preserve"> </w:t>
      </w:r>
    </w:p>
    <w:p w14:paraId="2ADE7F70" w14:textId="77777777" w:rsidR="005B39A1" w:rsidRPr="009F7F88" w:rsidRDefault="005B39A1" w:rsidP="005B39A1">
      <w:pPr>
        <w:pStyle w:val="RSCB07BHeadingSub-Section-standalone"/>
        <w:rPr>
          <w:color w:val="000000" w:themeColor="text1"/>
          <w:w w:val="108"/>
        </w:rPr>
      </w:pPr>
      <w:bookmarkStart w:id="157" w:name="_Toc39868917"/>
      <w:bookmarkStart w:id="158" w:name="_Toc39868918"/>
      <w:r w:rsidRPr="009F7F88">
        <w:rPr>
          <w:color w:val="000000" w:themeColor="text1"/>
          <w:w w:val="108"/>
        </w:rPr>
        <w:t>4.4 Post-treatment after drying</w:t>
      </w:r>
      <w:bookmarkEnd w:id="157"/>
    </w:p>
    <w:p w14:paraId="34CBBFFC" w14:textId="77777777" w:rsidR="005B39A1" w:rsidRPr="009F7F88" w:rsidRDefault="005B39A1" w:rsidP="005B39A1">
      <w:pPr>
        <w:pStyle w:val="RSCB02ArticleText"/>
        <w:rPr>
          <w:rStyle w:val="RSCB08CHeadingIn-lineChar"/>
          <w:color w:val="000000" w:themeColor="text1"/>
        </w:rPr>
      </w:pPr>
      <w:r w:rsidRPr="009F7F88">
        <w:rPr>
          <w:color w:val="000000" w:themeColor="text1"/>
        </w:rPr>
        <w:t>The step of post-treatment after the drying process is optional. This mainly involves sintering, chemical reduction, or a wide range of techniques for the removal of impurities. The basic requirement of post-treatments is not to damage the aerogel skeleton and pore structure. Therefore, the process is usually carried out in a controlled gas atmosphere. If a liquid phase is involved, a secondary solvent exchange and subsequent drying process are always required. This section discusses the three major post-treatment processes: heat treatment, chemical reduction, and etching.</w:t>
      </w:r>
    </w:p>
    <w:p w14:paraId="690BA19B" w14:textId="43BC2448" w:rsidR="005B39A1" w:rsidRPr="009F7F88" w:rsidRDefault="005B39A1" w:rsidP="005B39A1">
      <w:pPr>
        <w:pStyle w:val="RSCB02ArticleText"/>
        <w:ind w:firstLineChars="100" w:firstLine="195"/>
        <w:rPr>
          <w:color w:val="000000" w:themeColor="text1"/>
        </w:rPr>
      </w:pPr>
      <w:r w:rsidRPr="009F7F88">
        <w:rPr>
          <w:rStyle w:val="RSCB08CHeadingIn-lineChar"/>
          <w:color w:val="000000" w:themeColor="text1"/>
        </w:rPr>
        <w:t>4.4.1 Heat treatment</w:t>
      </w:r>
      <w:bookmarkEnd w:id="158"/>
      <w:r w:rsidRPr="009F7F88">
        <w:rPr>
          <w:rStyle w:val="RSCB08CHeadingIn-lineChar"/>
          <w:color w:val="000000" w:themeColor="text1"/>
        </w:rPr>
        <w:t>.</w:t>
      </w:r>
      <w:r w:rsidRPr="009F7F88">
        <w:rPr>
          <w:color w:val="000000" w:themeColor="text1"/>
        </w:rPr>
        <w:t xml:space="preserve"> Heat treatment is the most common post-treatment method in aerogel preparation. Based on the effects of heat treatment, they can be divided into the </w:t>
      </w:r>
      <w:r w:rsidRPr="009F7F88">
        <w:rPr>
          <w:rFonts w:hint="eastAsia"/>
          <w:color w:val="000000" w:themeColor="text1"/>
          <w:lang w:eastAsia="zh-CN"/>
        </w:rPr>
        <w:t>following</w:t>
      </w:r>
      <w:r w:rsidRPr="009F7F88">
        <w:rPr>
          <w:color w:val="000000" w:themeColor="text1"/>
        </w:rPr>
        <w:t xml:space="preserve"> </w:t>
      </w:r>
    </w:p>
    <w:p w14:paraId="5FF96D3F" w14:textId="77777777" w:rsidR="00D62C6A" w:rsidRPr="009F7F88" w:rsidRDefault="00D62C6A" w:rsidP="008E3941">
      <w:pPr>
        <w:pStyle w:val="RSCB02ArticleText"/>
        <w:rPr>
          <w:color w:val="000000" w:themeColor="text1"/>
        </w:rPr>
      </w:pPr>
    </w:p>
    <w:p w14:paraId="40749832" w14:textId="77777777" w:rsidR="00A26F6A" w:rsidRPr="009F7F88" w:rsidRDefault="00A26F6A" w:rsidP="00A26F6A">
      <w:pPr>
        <w:pStyle w:val="RSCB02ArticleText"/>
        <w:ind w:firstLineChars="100" w:firstLine="194"/>
        <w:rPr>
          <w:color w:val="000000" w:themeColor="text1"/>
        </w:rPr>
        <w:sectPr w:rsidR="00A26F6A" w:rsidRPr="009F7F88" w:rsidSect="00046A05">
          <w:type w:val="continuous"/>
          <w:pgSz w:w="11907" w:h="16840" w:code="9"/>
          <w:pgMar w:top="1009" w:right="851" w:bottom="1758" w:left="851" w:header="851" w:footer="1049" w:gutter="0"/>
          <w:cols w:num="2" w:space="227"/>
          <w:docGrid w:linePitch="360"/>
        </w:sectPr>
      </w:pPr>
    </w:p>
    <w:p w14:paraId="53FF95FF" w14:textId="10758151" w:rsidR="00A26F6A" w:rsidRPr="009F7F88" w:rsidRDefault="00A26F6A" w:rsidP="00E92F87">
      <w:pPr>
        <w:pStyle w:val="RSCT01TableTitlewithtopbar"/>
        <w:rPr>
          <w:color w:val="000000" w:themeColor="text1"/>
        </w:rPr>
      </w:pPr>
      <w:bookmarkStart w:id="159" w:name="_Ref41188996"/>
      <w:r w:rsidRPr="009F7F88">
        <w:rPr>
          <w:color w:val="000000" w:themeColor="text1"/>
        </w:rPr>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9</w:t>
      </w:r>
      <w:r w:rsidR="00B131A9" w:rsidRPr="009F7F88">
        <w:rPr>
          <w:noProof/>
          <w:color w:val="000000" w:themeColor="text1"/>
        </w:rPr>
        <w:fldChar w:fldCharType="end"/>
      </w:r>
      <w:bookmarkEnd w:id="159"/>
      <w:r w:rsidRPr="009F7F88">
        <w:rPr>
          <w:color w:val="000000" w:themeColor="text1"/>
        </w:rPr>
        <w:t xml:space="preserve">  Comparison of three drying routes </w:t>
      </w:r>
      <w:r w:rsidR="00260882" w:rsidRPr="009F7F88">
        <w:rPr>
          <w:color w:val="000000" w:themeColor="text1"/>
        </w:rPr>
        <w:t xml:space="preserve">for </w:t>
      </w:r>
      <w:r w:rsidRPr="009F7F88">
        <w:rPr>
          <w:color w:val="000000" w:themeColor="text1"/>
        </w:rPr>
        <w:t>printed aerogels</w:t>
      </w:r>
    </w:p>
    <w:tbl>
      <w:tblPr>
        <w:tblpPr w:leftFromText="180" w:rightFromText="180" w:vertAnchor="text" w:tblpY="1"/>
        <w:tblOverlap w:val="never"/>
        <w:tblW w:w="10201" w:type="dxa"/>
        <w:tblBorders>
          <w:top w:val="single" w:sz="4" w:space="0" w:color="auto"/>
          <w:bottom w:val="single" w:sz="4" w:space="0" w:color="auto"/>
        </w:tblBorders>
        <w:tblLook w:val="04A0" w:firstRow="1" w:lastRow="0" w:firstColumn="1" w:lastColumn="0" w:noHBand="0" w:noVBand="1"/>
      </w:tblPr>
      <w:tblGrid>
        <w:gridCol w:w="1276"/>
        <w:gridCol w:w="2410"/>
        <w:gridCol w:w="3827"/>
        <w:gridCol w:w="2688"/>
      </w:tblGrid>
      <w:tr w:rsidR="009F7F88" w:rsidRPr="009F7F88" w14:paraId="1057EA73" w14:textId="77777777" w:rsidTr="00B82D52">
        <w:tc>
          <w:tcPr>
            <w:tcW w:w="1276" w:type="dxa"/>
            <w:tcBorders>
              <w:top w:val="nil"/>
              <w:left w:val="nil"/>
              <w:bottom w:val="single" w:sz="4" w:space="0" w:color="auto"/>
              <w:right w:val="nil"/>
            </w:tcBorders>
            <w:hideMark/>
          </w:tcPr>
          <w:p w14:paraId="0F2A3DB1" w14:textId="77777777" w:rsidR="00A26F6A" w:rsidRPr="009F7F88" w:rsidRDefault="00A26F6A" w:rsidP="00B82D52">
            <w:pPr>
              <w:pStyle w:val="RSCT03TableBody"/>
              <w:jc w:val="left"/>
              <w:rPr>
                <w:color w:val="000000" w:themeColor="text1"/>
              </w:rPr>
            </w:pPr>
            <w:r w:rsidRPr="009F7F88">
              <w:rPr>
                <w:color w:val="000000" w:themeColor="text1"/>
              </w:rPr>
              <w:t>Drying method</w:t>
            </w:r>
          </w:p>
        </w:tc>
        <w:tc>
          <w:tcPr>
            <w:tcW w:w="2410" w:type="dxa"/>
            <w:tcBorders>
              <w:top w:val="nil"/>
              <w:left w:val="nil"/>
              <w:bottom w:val="single" w:sz="4" w:space="0" w:color="auto"/>
              <w:right w:val="nil"/>
            </w:tcBorders>
            <w:hideMark/>
          </w:tcPr>
          <w:p w14:paraId="628D71E9" w14:textId="77777777" w:rsidR="00A26F6A" w:rsidRPr="009F7F88" w:rsidRDefault="00A26F6A" w:rsidP="00B82D52">
            <w:pPr>
              <w:pStyle w:val="RSCT03TableBody"/>
              <w:jc w:val="left"/>
              <w:rPr>
                <w:color w:val="000000" w:themeColor="text1"/>
              </w:rPr>
            </w:pPr>
            <w:r w:rsidRPr="009F7F88">
              <w:rPr>
                <w:color w:val="000000" w:themeColor="text1"/>
              </w:rPr>
              <w:t>Advantages</w:t>
            </w:r>
          </w:p>
        </w:tc>
        <w:tc>
          <w:tcPr>
            <w:tcW w:w="3827" w:type="dxa"/>
            <w:tcBorders>
              <w:top w:val="nil"/>
              <w:left w:val="nil"/>
              <w:bottom w:val="single" w:sz="4" w:space="0" w:color="auto"/>
              <w:right w:val="nil"/>
            </w:tcBorders>
            <w:hideMark/>
          </w:tcPr>
          <w:p w14:paraId="6757E3D7" w14:textId="77777777" w:rsidR="00A26F6A" w:rsidRPr="009F7F88" w:rsidRDefault="00A26F6A" w:rsidP="00B82D52">
            <w:pPr>
              <w:pStyle w:val="RSCT03TableBody"/>
              <w:jc w:val="left"/>
              <w:rPr>
                <w:color w:val="000000" w:themeColor="text1"/>
              </w:rPr>
            </w:pPr>
            <w:r w:rsidRPr="009F7F88">
              <w:rPr>
                <w:color w:val="000000" w:themeColor="text1"/>
              </w:rPr>
              <w:t>Disadvantages</w:t>
            </w:r>
          </w:p>
        </w:tc>
        <w:tc>
          <w:tcPr>
            <w:tcW w:w="2688" w:type="dxa"/>
            <w:tcBorders>
              <w:top w:val="nil"/>
              <w:left w:val="nil"/>
              <w:bottom w:val="single" w:sz="4" w:space="0" w:color="auto"/>
              <w:right w:val="nil"/>
            </w:tcBorders>
            <w:hideMark/>
          </w:tcPr>
          <w:p w14:paraId="31CC9409" w14:textId="77777777" w:rsidR="00A26F6A" w:rsidRPr="009F7F88" w:rsidRDefault="00A26F6A" w:rsidP="00B82D52">
            <w:pPr>
              <w:pStyle w:val="RSCT03TableBody"/>
              <w:jc w:val="left"/>
              <w:rPr>
                <w:color w:val="000000" w:themeColor="text1"/>
              </w:rPr>
            </w:pPr>
            <w:r w:rsidRPr="009F7F88">
              <w:rPr>
                <w:color w:val="000000" w:themeColor="text1"/>
              </w:rPr>
              <w:t>Preferable application</w:t>
            </w:r>
          </w:p>
        </w:tc>
      </w:tr>
      <w:tr w:rsidR="009F7F88" w:rsidRPr="009F7F88" w14:paraId="25451934" w14:textId="77777777" w:rsidTr="00B82D52">
        <w:tc>
          <w:tcPr>
            <w:tcW w:w="1276" w:type="dxa"/>
            <w:tcBorders>
              <w:top w:val="single" w:sz="4" w:space="0" w:color="auto"/>
              <w:left w:val="nil"/>
              <w:bottom w:val="nil"/>
              <w:right w:val="nil"/>
            </w:tcBorders>
            <w:hideMark/>
          </w:tcPr>
          <w:p w14:paraId="17C9F4B4" w14:textId="77777777" w:rsidR="00A26F6A" w:rsidRPr="009F7F88" w:rsidRDefault="00A26F6A" w:rsidP="00B82D52">
            <w:pPr>
              <w:pStyle w:val="RSCT03TableBody"/>
              <w:jc w:val="left"/>
              <w:rPr>
                <w:color w:val="000000" w:themeColor="text1"/>
              </w:rPr>
            </w:pPr>
            <w:r w:rsidRPr="009F7F88">
              <w:rPr>
                <w:color w:val="000000" w:themeColor="text1"/>
              </w:rPr>
              <w:t>Freeze</w:t>
            </w:r>
          </w:p>
        </w:tc>
        <w:tc>
          <w:tcPr>
            <w:tcW w:w="2410" w:type="dxa"/>
            <w:tcBorders>
              <w:top w:val="single" w:sz="4" w:space="0" w:color="auto"/>
              <w:left w:val="nil"/>
              <w:bottom w:val="nil"/>
              <w:right w:val="nil"/>
            </w:tcBorders>
            <w:hideMark/>
          </w:tcPr>
          <w:p w14:paraId="39BD5656" w14:textId="77777777" w:rsidR="00A26F6A" w:rsidRPr="009F7F88" w:rsidRDefault="00A26F6A" w:rsidP="00B82D52">
            <w:pPr>
              <w:pStyle w:val="RSCT03TableBody"/>
              <w:jc w:val="left"/>
              <w:rPr>
                <w:color w:val="000000" w:themeColor="text1"/>
              </w:rPr>
            </w:pPr>
            <w:r w:rsidRPr="009F7F88">
              <w:rPr>
                <w:color w:val="000000" w:themeColor="text1"/>
              </w:rPr>
              <w:t>Moderate cost of equipment</w:t>
            </w:r>
          </w:p>
          <w:p w14:paraId="2FA5FCE1" w14:textId="77777777" w:rsidR="00A26F6A" w:rsidRPr="009F7F88" w:rsidRDefault="00A26F6A" w:rsidP="00B82D52">
            <w:pPr>
              <w:pStyle w:val="RSCT03TableBody"/>
              <w:jc w:val="left"/>
              <w:rPr>
                <w:color w:val="000000" w:themeColor="text1"/>
              </w:rPr>
            </w:pPr>
            <w:r w:rsidRPr="009F7F88">
              <w:rPr>
                <w:color w:val="000000" w:themeColor="text1"/>
              </w:rPr>
              <w:t>Mild conditions</w:t>
            </w:r>
          </w:p>
        </w:tc>
        <w:tc>
          <w:tcPr>
            <w:tcW w:w="3827" w:type="dxa"/>
            <w:tcBorders>
              <w:top w:val="single" w:sz="4" w:space="0" w:color="auto"/>
              <w:left w:val="nil"/>
              <w:bottom w:val="nil"/>
              <w:right w:val="nil"/>
            </w:tcBorders>
            <w:hideMark/>
          </w:tcPr>
          <w:p w14:paraId="0DE32333" w14:textId="77777777" w:rsidR="00A26F6A" w:rsidRPr="009F7F88" w:rsidRDefault="00A26F6A" w:rsidP="00B82D52">
            <w:pPr>
              <w:pStyle w:val="RSCT03TableBody"/>
              <w:jc w:val="left"/>
              <w:rPr>
                <w:color w:val="000000" w:themeColor="text1"/>
              </w:rPr>
            </w:pPr>
            <w:r w:rsidRPr="009F7F88">
              <w:rPr>
                <w:color w:val="000000" w:themeColor="text1"/>
              </w:rPr>
              <w:t>Phase change-induced volume change</w:t>
            </w:r>
          </w:p>
          <w:p w14:paraId="5DCA1EBD" w14:textId="77777777" w:rsidR="00A26F6A" w:rsidRPr="009F7F88" w:rsidRDefault="00A26F6A" w:rsidP="00B82D52">
            <w:pPr>
              <w:pStyle w:val="RSCT03TableBody"/>
              <w:jc w:val="left"/>
              <w:rPr>
                <w:color w:val="000000" w:themeColor="text1"/>
              </w:rPr>
            </w:pPr>
            <w:r w:rsidRPr="009F7F88">
              <w:rPr>
                <w:color w:val="000000" w:themeColor="text1"/>
              </w:rPr>
              <w:t>Pore size expansion effect</w:t>
            </w:r>
          </w:p>
          <w:p w14:paraId="2E0A0FE1" w14:textId="77777777" w:rsidR="00A26F6A" w:rsidRPr="009F7F88" w:rsidRDefault="00A26F6A" w:rsidP="00B82D52">
            <w:pPr>
              <w:pStyle w:val="RSCT03TableBody"/>
              <w:jc w:val="left"/>
              <w:rPr>
                <w:color w:val="000000" w:themeColor="text1"/>
              </w:rPr>
            </w:pPr>
            <w:r w:rsidRPr="009F7F88">
              <w:rPr>
                <w:color w:val="000000" w:themeColor="text1"/>
              </w:rPr>
              <w:t>High energy consumption</w:t>
            </w:r>
          </w:p>
        </w:tc>
        <w:tc>
          <w:tcPr>
            <w:tcW w:w="2688" w:type="dxa"/>
            <w:tcBorders>
              <w:top w:val="single" w:sz="4" w:space="0" w:color="auto"/>
              <w:left w:val="nil"/>
              <w:bottom w:val="nil"/>
              <w:right w:val="nil"/>
            </w:tcBorders>
            <w:hideMark/>
          </w:tcPr>
          <w:p w14:paraId="530FEEB3" w14:textId="77777777" w:rsidR="00A26F6A" w:rsidRPr="009F7F88" w:rsidRDefault="00A26F6A" w:rsidP="00B82D52">
            <w:pPr>
              <w:pStyle w:val="RSCT03TableBody"/>
              <w:jc w:val="left"/>
              <w:rPr>
                <w:color w:val="000000" w:themeColor="text1"/>
              </w:rPr>
            </w:pPr>
            <w:r w:rsidRPr="009F7F88">
              <w:rPr>
                <w:color w:val="000000" w:themeColor="text1"/>
              </w:rPr>
              <w:t>Nanomaterial-based gels, specifically those with ultralow densities</w:t>
            </w:r>
          </w:p>
        </w:tc>
      </w:tr>
      <w:tr w:rsidR="009F7F88" w:rsidRPr="009F7F88" w14:paraId="74F00D7D" w14:textId="77777777" w:rsidTr="00B82D52">
        <w:tc>
          <w:tcPr>
            <w:tcW w:w="1276" w:type="dxa"/>
            <w:tcBorders>
              <w:top w:val="nil"/>
              <w:left w:val="nil"/>
              <w:bottom w:val="nil"/>
              <w:right w:val="nil"/>
            </w:tcBorders>
            <w:hideMark/>
          </w:tcPr>
          <w:p w14:paraId="66E4A100" w14:textId="77777777" w:rsidR="00A26F6A" w:rsidRPr="009F7F88" w:rsidRDefault="00A26F6A" w:rsidP="00B82D52">
            <w:pPr>
              <w:pStyle w:val="RSCT03TableBody"/>
              <w:spacing w:beforeLines="50" w:before="120"/>
              <w:jc w:val="left"/>
              <w:rPr>
                <w:color w:val="000000" w:themeColor="text1"/>
              </w:rPr>
            </w:pPr>
            <w:r w:rsidRPr="009F7F88">
              <w:rPr>
                <w:color w:val="000000" w:themeColor="text1"/>
              </w:rPr>
              <w:t>Ambient</w:t>
            </w:r>
          </w:p>
        </w:tc>
        <w:tc>
          <w:tcPr>
            <w:tcW w:w="2410" w:type="dxa"/>
            <w:tcBorders>
              <w:top w:val="nil"/>
              <w:left w:val="nil"/>
              <w:bottom w:val="nil"/>
              <w:right w:val="nil"/>
            </w:tcBorders>
            <w:hideMark/>
          </w:tcPr>
          <w:p w14:paraId="6C017748" w14:textId="77777777" w:rsidR="00A26F6A" w:rsidRPr="009F7F88" w:rsidRDefault="00A26F6A" w:rsidP="00B82D52">
            <w:pPr>
              <w:pStyle w:val="RSCT03TableBody"/>
              <w:spacing w:beforeLines="50" w:before="120"/>
              <w:jc w:val="left"/>
              <w:rPr>
                <w:color w:val="000000" w:themeColor="text1"/>
              </w:rPr>
            </w:pPr>
            <w:r w:rsidRPr="009F7F88">
              <w:rPr>
                <w:color w:val="000000" w:themeColor="text1"/>
              </w:rPr>
              <w:t>Simple process</w:t>
            </w:r>
          </w:p>
          <w:p w14:paraId="0F49EFC8" w14:textId="77777777" w:rsidR="00A26F6A" w:rsidRPr="009F7F88" w:rsidRDefault="00A26F6A" w:rsidP="00B82D52">
            <w:pPr>
              <w:pStyle w:val="RSCT03TableBody"/>
              <w:jc w:val="left"/>
              <w:rPr>
                <w:color w:val="000000" w:themeColor="text1"/>
              </w:rPr>
            </w:pPr>
            <w:r w:rsidRPr="009F7F88">
              <w:rPr>
                <w:color w:val="000000" w:themeColor="text1"/>
              </w:rPr>
              <w:t>No pressure vessel required</w:t>
            </w:r>
          </w:p>
          <w:p w14:paraId="2280916B" w14:textId="77777777" w:rsidR="00A26F6A" w:rsidRPr="009F7F88" w:rsidRDefault="00A26F6A" w:rsidP="00B82D52">
            <w:pPr>
              <w:pStyle w:val="RSCT03TableBody"/>
              <w:jc w:val="left"/>
              <w:rPr>
                <w:color w:val="000000" w:themeColor="text1"/>
              </w:rPr>
            </w:pPr>
            <w:r w:rsidRPr="009F7F88">
              <w:rPr>
                <w:color w:val="000000" w:themeColor="text1"/>
              </w:rPr>
              <w:t>Continuous production</w:t>
            </w:r>
          </w:p>
        </w:tc>
        <w:tc>
          <w:tcPr>
            <w:tcW w:w="3827" w:type="dxa"/>
            <w:tcBorders>
              <w:top w:val="nil"/>
              <w:left w:val="nil"/>
              <w:bottom w:val="nil"/>
              <w:right w:val="nil"/>
            </w:tcBorders>
            <w:hideMark/>
          </w:tcPr>
          <w:p w14:paraId="39576D78" w14:textId="77777777" w:rsidR="00A26F6A" w:rsidRPr="009F7F88" w:rsidRDefault="00A26F6A" w:rsidP="00B82D52">
            <w:pPr>
              <w:pStyle w:val="RSCT03TableBody"/>
              <w:spacing w:beforeLines="50" w:before="120"/>
              <w:jc w:val="left"/>
              <w:rPr>
                <w:color w:val="000000" w:themeColor="text1"/>
              </w:rPr>
            </w:pPr>
            <w:r w:rsidRPr="009F7F88">
              <w:rPr>
                <w:color w:val="000000" w:themeColor="text1"/>
              </w:rPr>
              <w:t>Large shrinkage</w:t>
            </w:r>
          </w:p>
          <w:p w14:paraId="6A0F65E4" w14:textId="77777777" w:rsidR="00A26F6A" w:rsidRPr="009F7F88" w:rsidRDefault="00A26F6A" w:rsidP="00B82D52">
            <w:pPr>
              <w:pStyle w:val="RSCT03TableBody"/>
              <w:jc w:val="left"/>
              <w:rPr>
                <w:color w:val="000000" w:themeColor="text1"/>
              </w:rPr>
            </w:pPr>
            <w:r w:rsidRPr="009F7F88">
              <w:rPr>
                <w:color w:val="000000" w:themeColor="text1"/>
              </w:rPr>
              <w:t>Replacement requires a large amount of solvent</w:t>
            </w:r>
          </w:p>
        </w:tc>
        <w:tc>
          <w:tcPr>
            <w:tcW w:w="2688" w:type="dxa"/>
            <w:tcBorders>
              <w:top w:val="nil"/>
              <w:left w:val="nil"/>
              <w:bottom w:val="nil"/>
              <w:right w:val="nil"/>
            </w:tcBorders>
            <w:hideMark/>
          </w:tcPr>
          <w:p w14:paraId="6BC4B8BD" w14:textId="77777777" w:rsidR="00A26F6A" w:rsidRPr="009F7F88" w:rsidRDefault="00A26F6A" w:rsidP="00B82D52">
            <w:pPr>
              <w:pStyle w:val="RSCT03TableBody"/>
              <w:spacing w:beforeLines="50" w:before="120"/>
              <w:jc w:val="left"/>
              <w:rPr>
                <w:color w:val="000000" w:themeColor="text1"/>
              </w:rPr>
            </w:pPr>
            <w:r w:rsidRPr="009F7F88">
              <w:rPr>
                <w:color w:val="000000" w:themeColor="text1"/>
              </w:rPr>
              <w:t>Small size or thin gels</w:t>
            </w:r>
          </w:p>
        </w:tc>
      </w:tr>
      <w:tr w:rsidR="009F7F88" w:rsidRPr="009F7F88" w14:paraId="3EFC9DB0" w14:textId="77777777" w:rsidTr="00B82D52">
        <w:tc>
          <w:tcPr>
            <w:tcW w:w="1276" w:type="dxa"/>
            <w:tcBorders>
              <w:top w:val="nil"/>
              <w:left w:val="nil"/>
              <w:bottom w:val="single" w:sz="4" w:space="0" w:color="auto"/>
              <w:right w:val="nil"/>
            </w:tcBorders>
            <w:hideMark/>
          </w:tcPr>
          <w:p w14:paraId="384264BA" w14:textId="77777777" w:rsidR="00A26F6A" w:rsidRPr="009F7F88" w:rsidRDefault="00A26F6A" w:rsidP="00B82D52">
            <w:pPr>
              <w:pStyle w:val="RSCT03TableBody"/>
              <w:spacing w:beforeLines="50" w:before="120"/>
              <w:jc w:val="left"/>
              <w:rPr>
                <w:color w:val="000000" w:themeColor="text1"/>
              </w:rPr>
            </w:pPr>
            <w:r w:rsidRPr="009F7F88">
              <w:rPr>
                <w:color w:val="000000" w:themeColor="text1"/>
              </w:rPr>
              <w:t>Supercritical</w:t>
            </w:r>
          </w:p>
        </w:tc>
        <w:tc>
          <w:tcPr>
            <w:tcW w:w="2410" w:type="dxa"/>
            <w:tcBorders>
              <w:top w:val="nil"/>
              <w:left w:val="nil"/>
              <w:bottom w:val="single" w:sz="4" w:space="0" w:color="auto"/>
              <w:right w:val="nil"/>
            </w:tcBorders>
            <w:hideMark/>
          </w:tcPr>
          <w:p w14:paraId="661F1832" w14:textId="77777777" w:rsidR="00A26F6A" w:rsidRPr="009F7F88" w:rsidRDefault="00A26F6A" w:rsidP="00B82D52">
            <w:pPr>
              <w:pStyle w:val="RSCT03TableBody"/>
              <w:spacing w:beforeLines="50" w:before="120"/>
              <w:jc w:val="left"/>
              <w:rPr>
                <w:color w:val="000000" w:themeColor="text1"/>
              </w:rPr>
            </w:pPr>
            <w:r w:rsidRPr="009F7F88">
              <w:rPr>
                <w:color w:val="000000" w:themeColor="text1"/>
              </w:rPr>
              <w:t>Small shrinkage</w:t>
            </w:r>
          </w:p>
          <w:p w14:paraId="51F03431" w14:textId="77777777" w:rsidR="00A26F6A" w:rsidRPr="009F7F88" w:rsidRDefault="00A26F6A" w:rsidP="00B82D52">
            <w:pPr>
              <w:pStyle w:val="RSCT03TableBody"/>
              <w:jc w:val="left"/>
              <w:rPr>
                <w:color w:val="000000" w:themeColor="text1"/>
              </w:rPr>
            </w:pPr>
            <w:r w:rsidRPr="009F7F88">
              <w:rPr>
                <w:color w:val="000000" w:themeColor="text1"/>
              </w:rPr>
              <w:t>Best nanostructure preservation</w:t>
            </w:r>
          </w:p>
        </w:tc>
        <w:tc>
          <w:tcPr>
            <w:tcW w:w="3827" w:type="dxa"/>
            <w:tcBorders>
              <w:top w:val="nil"/>
              <w:left w:val="nil"/>
              <w:bottom w:val="single" w:sz="4" w:space="0" w:color="auto"/>
              <w:right w:val="nil"/>
            </w:tcBorders>
            <w:hideMark/>
          </w:tcPr>
          <w:p w14:paraId="070F2993" w14:textId="77777777" w:rsidR="00A26F6A" w:rsidRPr="009F7F88" w:rsidRDefault="00A26F6A" w:rsidP="00B82D52">
            <w:pPr>
              <w:pStyle w:val="RSCT03TableBody"/>
              <w:spacing w:beforeLines="50" w:before="120"/>
              <w:jc w:val="left"/>
              <w:rPr>
                <w:color w:val="000000" w:themeColor="text1"/>
              </w:rPr>
            </w:pPr>
            <w:r w:rsidRPr="009F7F88">
              <w:rPr>
                <w:color w:val="000000" w:themeColor="text1"/>
              </w:rPr>
              <w:t>High equipment cost</w:t>
            </w:r>
          </w:p>
          <w:p w14:paraId="6BBAA3D9" w14:textId="77777777" w:rsidR="00A26F6A" w:rsidRPr="009F7F88" w:rsidRDefault="00A26F6A" w:rsidP="00B82D52">
            <w:pPr>
              <w:pStyle w:val="RSCT03TableBody"/>
              <w:jc w:val="left"/>
              <w:rPr>
                <w:color w:val="000000" w:themeColor="text1"/>
              </w:rPr>
            </w:pPr>
            <w:r w:rsidRPr="009F7F88">
              <w:rPr>
                <w:color w:val="000000" w:themeColor="text1"/>
              </w:rPr>
              <w:t>High energy consumption</w:t>
            </w:r>
          </w:p>
          <w:p w14:paraId="722CA58E" w14:textId="77777777" w:rsidR="00A26F6A" w:rsidRPr="009F7F88" w:rsidRDefault="00A26F6A" w:rsidP="00B82D52">
            <w:pPr>
              <w:pStyle w:val="RSCT03TableBody"/>
              <w:jc w:val="left"/>
              <w:rPr>
                <w:color w:val="000000" w:themeColor="text1"/>
              </w:rPr>
            </w:pPr>
            <w:r w:rsidRPr="009F7F88">
              <w:rPr>
                <w:color w:val="000000" w:themeColor="text1"/>
              </w:rPr>
              <w:t>Hidden dangers with high temperature and pressure</w:t>
            </w:r>
          </w:p>
        </w:tc>
        <w:tc>
          <w:tcPr>
            <w:tcW w:w="2688" w:type="dxa"/>
            <w:tcBorders>
              <w:top w:val="nil"/>
              <w:left w:val="nil"/>
              <w:bottom w:val="single" w:sz="4" w:space="0" w:color="auto"/>
              <w:right w:val="nil"/>
            </w:tcBorders>
            <w:hideMark/>
          </w:tcPr>
          <w:p w14:paraId="35D81DD1" w14:textId="77777777" w:rsidR="00A26F6A" w:rsidRPr="009F7F88" w:rsidRDefault="00A26F6A" w:rsidP="00B82D52">
            <w:pPr>
              <w:pStyle w:val="RSCT03TableBody"/>
              <w:spacing w:beforeLines="50" w:before="120"/>
              <w:jc w:val="left"/>
              <w:rPr>
                <w:color w:val="000000" w:themeColor="text1"/>
              </w:rPr>
            </w:pPr>
            <w:r w:rsidRPr="009F7F88">
              <w:rPr>
                <w:color w:val="000000" w:themeColor="text1"/>
              </w:rPr>
              <w:t>Almost all kinds of gels</w:t>
            </w:r>
          </w:p>
        </w:tc>
      </w:tr>
    </w:tbl>
    <w:p w14:paraId="6137C870" w14:textId="00DC1C9D" w:rsidR="00486A51" w:rsidRPr="009F7F88" w:rsidRDefault="00486A51" w:rsidP="00A26F6A">
      <w:pPr>
        <w:pStyle w:val="RSCB02ArticleText"/>
        <w:rPr>
          <w:color w:val="000000" w:themeColor="text1"/>
        </w:rPr>
        <w:sectPr w:rsidR="00486A51" w:rsidRPr="009F7F88" w:rsidSect="00812FC0">
          <w:type w:val="continuous"/>
          <w:pgSz w:w="11907" w:h="16840" w:code="9"/>
          <w:pgMar w:top="1009" w:right="851" w:bottom="1758" w:left="851" w:header="851" w:footer="1049" w:gutter="0"/>
          <w:cols w:space="227"/>
          <w:docGrid w:linePitch="360"/>
        </w:sectPr>
      </w:pPr>
    </w:p>
    <w:p w14:paraId="080BF316" w14:textId="23C8B3A7" w:rsidR="00260882" w:rsidRPr="009F7F88" w:rsidRDefault="00AF5969" w:rsidP="005B39A1">
      <w:pPr>
        <w:pStyle w:val="RSCB02ArticleText"/>
        <w:rPr>
          <w:color w:val="000000" w:themeColor="text1"/>
        </w:rPr>
      </w:pPr>
      <w:r w:rsidRPr="009F7F88">
        <w:rPr>
          <w:color w:val="000000" w:themeColor="text1"/>
        </w:rPr>
        <w:t xml:space="preserve">three categories: </w:t>
      </w:r>
      <w:proofErr w:type="spellStart"/>
      <w:r w:rsidRPr="009F7F88">
        <w:rPr>
          <w:color w:val="000000" w:themeColor="text1"/>
        </w:rPr>
        <w:t>i</w:t>
      </w:r>
      <w:proofErr w:type="spellEnd"/>
      <w:r w:rsidRPr="009F7F88">
        <w:rPr>
          <w:color w:val="000000" w:themeColor="text1"/>
        </w:rPr>
        <w:t xml:space="preserve">) Carbonization: Under high-temperature </w:t>
      </w:r>
      <w:r w:rsidR="00260882" w:rsidRPr="009F7F88">
        <w:rPr>
          <w:color w:val="000000" w:themeColor="text1"/>
        </w:rPr>
        <w:t>inert atmosphere, organic aerogels can be converted into carbon aerogels. For example, under nitrogen atmospheres, printed RF aerogel</w:t>
      </w:r>
      <w:r w:rsidR="006A502D" w:rsidRPr="009F7F88">
        <w:rPr>
          <w:color w:val="000000" w:themeColor="text1"/>
        </w:rPr>
        <w:t>s</w:t>
      </w:r>
      <w:r w:rsidR="00260882" w:rsidRPr="009F7F88">
        <w:rPr>
          <w:color w:val="000000" w:themeColor="text1"/>
        </w:rPr>
        <w:t xml:space="preserve"> can be carbonized at 1050 °C</w:t>
      </w:r>
      <w:bookmarkStart w:id="160" w:name="_Hlk45859465"/>
      <w:r w:rsidR="00260882" w:rsidRPr="009F7F88">
        <w:rPr>
          <w:color w:val="000000" w:themeColor="text1"/>
        </w:rPr>
        <w:t xml:space="preserve"> </w:t>
      </w:r>
      <w:bookmarkEnd w:id="160"/>
      <w:r w:rsidR="00260882" w:rsidRPr="009F7F88">
        <w:rPr>
          <w:color w:val="000000" w:themeColor="text1"/>
        </w:rPr>
        <w:t>to form carbon aerogels.</w:t>
      </w:r>
      <w:r w:rsidR="005906FF"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BF34A6" w:rsidRPr="009F7F88">
        <w:rPr>
          <w:rFonts w:hint="eastAsia"/>
          <w:color w:val="000000" w:themeColor="text1"/>
        </w:rPr>
        <w:instrText>":"Marcus A.","non-dropping-particle":"","parse-names":false,"suffix":""}],"container-title":"Materials Horizons","id":"ITEM-1","issue":"6","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RF</w:instrText>
      </w:r>
      <w:r w:rsidR="00BF34A6" w:rsidRPr="009F7F88">
        <w:rPr>
          <w:rFonts w:hint="eastAsia"/>
          <w:color w:val="000000" w:themeColor="text1"/>
        </w:rPr>
        <w:instrText>有机和炭气凝胶</w:instrText>
      </w:r>
      <w:r w:rsidR="00BF34A6" w:rsidRPr="009F7F88">
        <w:rPr>
          <w:rFonts w:hint="eastAsia"/>
          <w:color w:val="000000" w:themeColor="text1"/>
        </w:rPr>
        <w:instrText>\n</w:instrText>
      </w:r>
      <w:r w:rsidR="00BF34A6" w:rsidRPr="009F7F88">
        <w:rPr>
          <w:rFonts w:hint="eastAsia"/>
          <w:color w:val="000000" w:themeColor="text1"/>
        </w:rPr>
        <w:instrText>作为电极材料</w:instrText>
      </w:r>
      <w:r w:rsidR="00BF34A6" w:rsidRPr="009F7F88">
        <w:rPr>
          <w:rFonts w:hint="eastAsia"/>
          <w:color w:val="000000" w:themeColor="text1"/>
        </w:rPr>
        <w:instrText>","page":"1166-1175","publisher":"Royal Society</w:instrText>
      </w:r>
      <w:r w:rsidR="00BF34A6" w:rsidRPr="009F7F88">
        <w:rPr>
          <w:color w:val="000000" w:themeColor="text1"/>
        </w:rPr>
        <w:instrText xml:space="preserve"> of Chemistry","title":"Direct ink writing of organic and carbon aerogels","type":"article-journal","volume":"5"},"uris":["http://www.mendeley.com/documents/?uuid=8965fd1d-8523-381f-b664-a94d3ae119a3"]},{"id":"ITEM-2","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w:instrText>
      </w:r>
      <w:r w:rsidR="00BF34A6" w:rsidRPr="009F7F88">
        <w:rPr>
          <w:rFonts w:hint="eastAsia"/>
          <w:color w:val="000000" w:themeColor="text1"/>
        </w:rPr>
        <w:instrText>at","non-dropping-particle":"","parse-names":false,"suffix":""}],"container-title":"Nano Letters","id":"ITEM-2","issue":"6","issued":{"date-parts":[["2016"]]},"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n</w:instrText>
      </w:r>
      <w:r w:rsidR="00BF34A6" w:rsidRPr="009F7F88">
        <w:rPr>
          <w:rFonts w:hint="eastAsia"/>
          <w:color w:val="000000" w:themeColor="text1"/>
        </w:rPr>
        <w:instrText>石墨烯气凝胶</w:instrText>
      </w:r>
      <w:r w:rsidR="00BF34A6" w:rsidRPr="009F7F88">
        <w:rPr>
          <w:rFonts w:hint="eastAsia"/>
          <w:color w:val="000000" w:themeColor="text1"/>
        </w:rPr>
        <w:instrText>\n</w:instrText>
      </w:r>
      <w:r w:rsidR="00BF34A6" w:rsidRPr="009F7F88">
        <w:rPr>
          <w:rFonts w:hint="eastAsia"/>
          <w:color w:val="000000" w:themeColor="text1"/>
        </w:rPr>
        <w:instrText>超级电容器</w:instrText>
      </w:r>
      <w:r w:rsidR="00BF34A6" w:rsidRPr="009F7F88">
        <w:rPr>
          <w:rFonts w:hint="eastAsia"/>
          <w:color w:val="000000" w:themeColor="text1"/>
        </w:rPr>
        <w:instrText>","page":"3448-3456","title":"Supercapacitors Based on Three-Dime</w:instrText>
      </w:r>
      <w:r w:rsidR="00BF34A6" w:rsidRPr="009F7F88">
        <w:rPr>
          <w:color w:val="000000" w:themeColor="text1"/>
        </w:rPr>
        <w:instrText>nsional Hierarchical Graphene Aerogels with Periodic Macropores","type":"article-journal","volume":"16"},"uris":["http://www.mendeley.com/documents/?uuid=a7afafc7-0e87-4b0d-9d96-f7501c731fcd"]}],"mendeley":{"formattedCitation":"&lt;sup&gt;19,20&lt;/sup&gt;","plainTextFormattedCitation":"19,20","previouslyFormattedCitation":"&lt;sup&gt;19,20&lt;/sup&gt;"},"properties":{"noteIndex":0},"schema":"https://github.com/citation-style-language/schema/raw/master/csl-citation.json"}</w:instrText>
      </w:r>
      <w:r w:rsidR="005906FF" w:rsidRPr="009F7F88">
        <w:rPr>
          <w:color w:val="000000" w:themeColor="text1"/>
        </w:rPr>
        <w:fldChar w:fldCharType="separate"/>
      </w:r>
      <w:r w:rsidR="00BF34A6" w:rsidRPr="009F7F88">
        <w:rPr>
          <w:noProof/>
          <w:color w:val="000000" w:themeColor="text1"/>
          <w:vertAlign w:val="superscript"/>
        </w:rPr>
        <w:t>19,20</w:t>
      </w:r>
      <w:r w:rsidR="005906FF" w:rsidRPr="009F7F88">
        <w:rPr>
          <w:color w:val="000000" w:themeColor="text1"/>
        </w:rPr>
        <w:fldChar w:fldCharType="end"/>
      </w:r>
      <w:r w:rsidR="0045461C" w:rsidRPr="009F7F88">
        <w:rPr>
          <w:color w:val="000000" w:themeColor="text1"/>
        </w:rPr>
        <w:t xml:space="preserve"> </w:t>
      </w:r>
      <w:r w:rsidR="00260882" w:rsidRPr="009F7F88">
        <w:rPr>
          <w:color w:val="000000" w:themeColor="text1"/>
        </w:rPr>
        <w:t xml:space="preserve">This process usually results in a large mass loss and volume shrinkage. ii) </w:t>
      </w:r>
      <w:r w:rsidR="00EC5351" w:rsidRPr="009F7F88">
        <w:rPr>
          <w:color w:val="000000" w:themeColor="text1"/>
        </w:rPr>
        <w:t>Removal of</w:t>
      </w:r>
      <w:r w:rsidR="00260882" w:rsidRPr="009F7F88">
        <w:rPr>
          <w:color w:val="000000" w:themeColor="text1"/>
        </w:rPr>
        <w:t xml:space="preserve"> organic impurities by thermal decomposition or oxidation: This process is performed at high temperature in an inert atmosphere (thermal decomposition) or in the air (oxidation). For example, organic binders in printed hybrid GO aerogels can be removed in </w:t>
      </w:r>
      <w:r w:rsidR="00B47D70" w:rsidRPr="009F7F88">
        <w:rPr>
          <w:color w:val="000000" w:themeColor="text1"/>
        </w:rPr>
        <w:t xml:space="preserve">an </w:t>
      </w:r>
      <w:r w:rsidR="00260882" w:rsidRPr="009F7F88">
        <w:rPr>
          <w:color w:val="000000" w:themeColor="text1"/>
        </w:rPr>
        <w:t xml:space="preserve">inert atmosphere at 500 °C or in </w:t>
      </w:r>
      <w:r w:rsidR="006A502D" w:rsidRPr="009F7F88">
        <w:rPr>
          <w:color w:val="000000" w:themeColor="text1"/>
        </w:rPr>
        <w:t xml:space="preserve">the </w:t>
      </w:r>
      <w:r w:rsidR="00260882" w:rsidRPr="009F7F88">
        <w:rPr>
          <w:color w:val="000000" w:themeColor="text1"/>
        </w:rPr>
        <w:t>air at 475 °C.</w:t>
      </w:r>
      <w:r w:rsidR="005906FF" w:rsidRPr="009F7F88">
        <w:rPr>
          <w:color w:val="000000" w:themeColor="text1"/>
        </w:rPr>
        <w:fldChar w:fldCharType="begin" w:fldLock="1"/>
      </w:r>
      <w:r w:rsidR="004E1277" w:rsidRPr="009F7F88">
        <w:rPr>
          <w:color w:val="000000" w:themeColor="text1"/>
        </w:rPr>
        <w:instrText>ADDIN CSL_CITATION {"citationItems":[{"id":"ITEM-1","itemData":{"DOI":"10.1021/acs.chemmater.6b02662","ISSN":"15205002","abstract":"The manufacturing of three-dimensional (3D) graphene monoliths with remarkable electrical performance has become a challenging issue because their potential applications in the energy and electronic-based fields. Here we show the development of outstanding electrically conductive graphene patterned cellular structures combining a versatile and easily scalable filament printing method, such as Robocasting, with the use of highly crystalline graphene nanoplatelets (GNPs) as the graphene source. Robust 3D pure graphene-based monoliths have been manufactured by printing pseudoplastic aqueous-based GNPs inks with high graphene contents (36.6 wt %) and further thermal treatment by spark plasma sintering. Specific conductivities up to 385 S·cm-1 have been assessed along the longitudinal direction of the 3D structure, i.e., where the current mainly flowed along the struts, being more conductor than reported 3D synthesized graphene structures and up to 2 orders of magnitude higher than 3D printed graphene monoliths. The present findings could open a straightforward pathway for creating, in a controlled way, a wide range of graphene-based hierarchical structures with an excellent electrical performance and robustness that could be employed for energy storage systems.","author":[{"dropping-particle":"","family":"La Osa","given":"Gregorio","non-dropping-particle":"De","parse-names":false,"suffix":""},{"dropping-particle":"","family":"Pérez-Coll","given":"Domingo","non-dropping-particle":"","parse-names":false,"suffix":""},{"dropping-particle":"","family":"Miranzo","given":"Pilar","non-dropping-particle":"","parse-names":false,"suffix":""},{"dropping-particle":"","family":"Osendi","given":"María Isabel","non-dropping-particle":"","parse-names":false,"suffix":""},{"dropping-particle":"","family":"Belmonte","given":"Manuel","non-dropping-particle":"","parse-names":false,"suffix":""}],"conta</w:instrText>
      </w:r>
      <w:r w:rsidR="004E1277" w:rsidRPr="009F7F88">
        <w:rPr>
          <w:rFonts w:hint="eastAsia"/>
          <w:color w:val="000000" w:themeColor="text1"/>
        </w:rPr>
        <w:instrText>iner-title":"Chemistry of Materials","id":"ITEM-1","issue":"17","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沾边文献</w:instrText>
      </w:r>
      <w:r w:rsidR="004E1277" w:rsidRPr="009F7F88">
        <w:rPr>
          <w:rFonts w:hint="eastAsia"/>
          <w:color w:val="000000" w:themeColor="text1"/>
        </w:rPr>
        <w:instrText>\n</w:instrText>
      </w:r>
      <w:r w:rsidR="004E1277" w:rsidRPr="009F7F88">
        <w:rPr>
          <w:rFonts w:hint="eastAsia"/>
          <w:color w:val="000000" w:themeColor="text1"/>
        </w:rPr>
        <w:instrText>样品名称无气凝胶字眼</w:instrText>
      </w:r>
      <w:r w:rsidR="004E1277" w:rsidRPr="009F7F88">
        <w:rPr>
          <w:rFonts w:hint="eastAsia"/>
          <w:color w:val="000000" w:themeColor="text1"/>
        </w:rPr>
        <w:instrText>\n3D</w:instrText>
      </w:r>
      <w:r w:rsidR="004E1277" w:rsidRPr="009F7F88">
        <w:rPr>
          <w:rFonts w:hint="eastAsia"/>
          <w:color w:val="000000" w:themeColor="text1"/>
        </w:rPr>
        <w:instrText>打印石墨烯纳米片，无干燥过程，空气中</w:instrText>
      </w:r>
      <w:r w:rsidR="004E1277" w:rsidRPr="009F7F88">
        <w:rPr>
          <w:rFonts w:hint="eastAsia"/>
          <w:color w:val="000000" w:themeColor="text1"/>
        </w:rPr>
        <w:instrText>400</w:instrText>
      </w:r>
      <w:r w:rsidR="004E1277" w:rsidRPr="009F7F88">
        <w:rPr>
          <w:rFonts w:hint="eastAsia"/>
          <w:color w:val="000000" w:themeColor="text1"/>
        </w:rPr>
        <w:instrText>多度烧掉有机物，</w:instrText>
      </w:r>
      <w:r w:rsidR="004E1277" w:rsidRPr="009F7F88">
        <w:rPr>
          <w:rFonts w:hint="eastAsia"/>
          <w:color w:val="000000" w:themeColor="text1"/>
        </w:rPr>
        <w:instrText>1200</w:instrText>
      </w:r>
      <w:r w:rsidR="004E1277" w:rsidRPr="009F7F88">
        <w:rPr>
          <w:rFonts w:hint="eastAsia"/>
          <w:color w:val="000000" w:themeColor="text1"/>
        </w:rPr>
        <w:instrText>℃等离子烧结</w:instrText>
      </w:r>
      <w:r w:rsidR="004E1277" w:rsidRPr="009F7F88">
        <w:rPr>
          <w:rFonts w:hint="eastAsia"/>
          <w:color w:val="000000" w:themeColor="text1"/>
        </w:rPr>
        <w:instrText>\n</w:instrText>
      </w:r>
      <w:r w:rsidR="004E1277" w:rsidRPr="009F7F88">
        <w:rPr>
          <w:rFonts w:hint="eastAsia"/>
          <w:color w:val="000000" w:themeColor="text1"/>
        </w:rPr>
        <w:instrText>高导电多孔体</w:instrText>
      </w:r>
      <w:r w:rsidR="004E1277" w:rsidRPr="009F7F88">
        <w:rPr>
          <w:rFonts w:hint="eastAsia"/>
          <w:color w:val="000000" w:themeColor="text1"/>
        </w:rPr>
        <w:instrText xml:space="preserve">","page":"6321-6328","title":"Printing of Graphene Nanoplatelets into Highly </w:instrText>
      </w:r>
      <w:r w:rsidR="004E1277" w:rsidRPr="009F7F88">
        <w:rPr>
          <w:color w:val="000000" w:themeColor="text1"/>
        </w:rPr>
        <w:instrText>Electrically Conductive Three-Dimensional Porous Macrostructures","type":"article-journal","volume":"28"},"uris":["http://www.mendeley.com/documents/?uuid=8e9e59fd-2443-4f6e-9ff5-c5c49b84ea9c"]},{"id":"ITEM-2","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w:instrText>
      </w:r>
      <w:r w:rsidR="004E1277" w:rsidRPr="009F7F88">
        <w:rPr>
          <w:rFonts w:hint="eastAsia"/>
          <w:color w:val="000000" w:themeColor="text1"/>
        </w:rPr>
        <w:instrText>mes":false,"suffix":""},{"dropping-particle":"","family":"Kellici","given":"Suela","non-dropping-particle":"","parse-names":false,"suffix":""}],"container-title":"Journal of Cleaner Production","id":"ITEM-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常压干燥，裂解</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CeZrLa</w:instrText>
      </w:r>
      <w:r w:rsidR="004E1277" w:rsidRPr="009F7F88">
        <w:rPr>
          <w:rFonts w:hint="eastAsia"/>
          <w:color w:val="000000" w:themeColor="text1"/>
        </w:rPr>
        <w:instrText>石墨烯</w:instrText>
      </w:r>
      <w:r w:rsidR="004E1277" w:rsidRPr="009F7F88">
        <w:rPr>
          <w:rFonts w:hint="eastAsia"/>
          <w:color w:val="000000" w:themeColor="text1"/>
        </w:rPr>
        <w:instrText>\n</w:instrText>
      </w:r>
      <w:r w:rsidR="004E1277" w:rsidRPr="009F7F88">
        <w:rPr>
          <w:rFonts w:hint="eastAsia"/>
          <w:color w:val="000000" w:themeColor="text1"/>
        </w:rPr>
        <w:instrText>作为纳米催化剂用于</w:instrText>
      </w:r>
      <w:r w:rsidR="004E1277" w:rsidRPr="009F7F88">
        <w:rPr>
          <w:rFonts w:hint="eastAsia"/>
          <w:color w:val="000000" w:themeColor="text1"/>
        </w:rPr>
        <w:instrText>CO2</w:instrText>
      </w:r>
      <w:r w:rsidR="004E1277" w:rsidRPr="009F7F88">
        <w:rPr>
          <w:rFonts w:hint="eastAsia"/>
          <w:color w:val="000000" w:themeColor="text1"/>
        </w:rPr>
        <w:instrText>利用和直接合成碳酸亚丙酯</w:instrText>
      </w:r>
      <w:r w:rsidR="004E1277" w:rsidRPr="009F7F88">
        <w:rPr>
          <w:rFonts w:hint="eastAsia"/>
          <w:color w:val="000000" w:themeColor="text1"/>
        </w:rPr>
        <w:instrText>","page":"606-614","title":"Next frontiers in cleaner synthesis: 3D printed graphene-supported CeZrLa mixed-oxide nanocatalyst for CO2 utilisation and direct propylene carbonate production","type":"articl</w:instrText>
      </w:r>
      <w:r w:rsidR="004E1277" w:rsidRPr="009F7F88">
        <w:rPr>
          <w:color w:val="000000" w:themeColor="text1"/>
        </w:rPr>
        <w:instrText>e-journal","volume":"214"},"uris":["http://www.mendeley.com/documents/?uuid=cbb92a73-e040-4483-8b80-c74096b3ddf6"]}],"mendeley":{"formattedCitation":"&lt;sup&gt;239,247&lt;/sup&gt;","plainTextFormattedCitation":"239,247","previouslyFormattedCitation":"&lt;sup&gt;237,245&lt;/sup&gt;"},"properties":{"noteIndex":0},"schema":"https://github.com/citation-style-language/schema/raw/master/csl-citation.json"}</w:instrText>
      </w:r>
      <w:r w:rsidR="005906FF" w:rsidRPr="009F7F88">
        <w:rPr>
          <w:color w:val="000000" w:themeColor="text1"/>
        </w:rPr>
        <w:fldChar w:fldCharType="separate"/>
      </w:r>
      <w:r w:rsidR="004E1277" w:rsidRPr="009F7F88">
        <w:rPr>
          <w:noProof/>
          <w:color w:val="000000" w:themeColor="text1"/>
          <w:vertAlign w:val="superscript"/>
        </w:rPr>
        <w:t>239,247</w:t>
      </w:r>
      <w:r w:rsidR="005906FF" w:rsidRPr="009F7F88">
        <w:rPr>
          <w:color w:val="000000" w:themeColor="text1"/>
        </w:rPr>
        <w:fldChar w:fldCharType="end"/>
      </w:r>
      <w:r w:rsidR="00260882" w:rsidRPr="009F7F88">
        <w:rPr>
          <w:color w:val="000000" w:themeColor="text1"/>
        </w:rPr>
        <w:t xml:space="preserve"> iii) Thermal reduction: This process is usually performed when preparing graphene aerogels, </w:t>
      </w:r>
      <w:r w:rsidR="00260882" w:rsidRPr="009F7F88">
        <w:rPr>
          <w:i/>
          <w:iCs/>
          <w:color w:val="000000" w:themeColor="text1"/>
        </w:rPr>
        <w:t>i.e.</w:t>
      </w:r>
      <w:r w:rsidR="004A4378" w:rsidRPr="009F7F88">
        <w:rPr>
          <w:color w:val="000000" w:themeColor="text1"/>
        </w:rPr>
        <w:t>,</w:t>
      </w:r>
      <w:r w:rsidR="00260882" w:rsidRPr="009F7F88">
        <w:rPr>
          <w:color w:val="000000" w:themeColor="text1"/>
        </w:rPr>
        <w:t xml:space="preserve"> turning GO into </w:t>
      </w:r>
      <w:proofErr w:type="spellStart"/>
      <w:r w:rsidR="00260882" w:rsidRPr="009F7F88">
        <w:rPr>
          <w:color w:val="000000" w:themeColor="text1"/>
        </w:rPr>
        <w:t>rGO</w:t>
      </w:r>
      <w:proofErr w:type="spellEnd"/>
      <w:r w:rsidR="00260882" w:rsidRPr="009F7F88">
        <w:rPr>
          <w:color w:val="000000" w:themeColor="text1"/>
        </w:rPr>
        <w:t xml:space="preserve"> to improve its electrical properties. This reduction method can be </w:t>
      </w:r>
      <w:r w:rsidR="001F58BA" w:rsidRPr="009F7F88">
        <w:rPr>
          <w:color w:val="000000" w:themeColor="text1"/>
        </w:rPr>
        <w:t xml:space="preserve">achieved </w:t>
      </w:r>
      <w:r w:rsidR="00260882" w:rsidRPr="009F7F88">
        <w:rPr>
          <w:color w:val="000000" w:themeColor="text1"/>
        </w:rPr>
        <w:t>purely through thermal reduction and by hydrogen thermal reduction. Pure thermal reduction heats GO-based aerogel to a high temperature of 800-2727 °C in an inert atmosphere,</w:t>
      </w:r>
      <w:r w:rsidR="005906FF" w:rsidRPr="009F7F88">
        <w:rPr>
          <w:color w:val="000000" w:themeColor="text1"/>
        </w:rPr>
        <w:fldChar w:fldCharType="begin" w:fldLock="1"/>
      </w:r>
      <w:r w:rsidR="004E1277"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4E1277" w:rsidRPr="009F7F88">
        <w:rPr>
          <w:rFonts w:hint="eastAsia"/>
          <w:color w:val="000000" w:themeColor="text1"/>
        </w:rPr>
        <w:instrText>,"parse-names":false,"suffix":""}],"container-title":"Nature Communications","id":"ITEM-1","issued":{"date-parts":[["2015"]]},"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第一篇</w:instrText>
      </w:r>
      <w:r w:rsidR="004E1277" w:rsidRPr="009F7F88">
        <w:rPr>
          <w:rFonts w:hint="eastAsia"/>
          <w:color w:val="000000" w:themeColor="text1"/>
        </w:rPr>
        <w:instrText>3D</w:instrText>
      </w:r>
      <w:r w:rsidR="004E1277" w:rsidRPr="009F7F88">
        <w:rPr>
          <w:rFonts w:hint="eastAsia"/>
          <w:color w:val="000000" w:themeColor="text1"/>
        </w:rPr>
        <w:instrText>打印气凝胶文献</w:instrText>
      </w:r>
      <w:r w:rsidR="004E1277" w:rsidRPr="009F7F88">
        <w:rPr>
          <w:rFonts w:hint="eastAsia"/>
          <w:color w:val="000000" w:themeColor="text1"/>
        </w:rPr>
        <w:instrText>\n</w:instrText>
      </w:r>
      <w:r w:rsidR="004E1277" w:rsidRPr="009F7F88">
        <w:rPr>
          <w:rFonts w:hint="eastAsia"/>
          <w:color w:val="000000" w:themeColor="text1"/>
        </w:rPr>
        <w:instrText>两种途径：添加气相氧化硅最后</w:instrText>
      </w:r>
      <w:r w:rsidR="004E1277" w:rsidRPr="009F7F88">
        <w:rPr>
          <w:rFonts w:hint="eastAsia"/>
          <w:color w:val="000000" w:themeColor="text1"/>
        </w:rPr>
        <w:instrText>etching</w:instrText>
      </w:r>
      <w:r w:rsidR="004E1277" w:rsidRPr="009F7F88">
        <w:rPr>
          <w:rFonts w:hint="eastAsia"/>
          <w:color w:val="000000" w:themeColor="text1"/>
        </w:rPr>
        <w:instrText>；添加</w:instrText>
      </w:r>
      <w:r w:rsidR="004E1277" w:rsidRPr="009F7F88">
        <w:rPr>
          <w:rFonts w:hint="eastAsia"/>
          <w:color w:val="000000" w:themeColor="text1"/>
        </w:rPr>
        <w:instrText>R-F</w:instrText>
      </w:r>
      <w:r w:rsidR="004E1277" w:rsidRPr="009F7F88">
        <w:rPr>
          <w:rFonts w:hint="eastAsia"/>
          <w:color w:val="000000" w:themeColor="text1"/>
        </w:rPr>
        <w:instrText>溶胶</w:instrText>
      </w:r>
      <w:r w:rsidR="004E1277" w:rsidRPr="009F7F88">
        <w:rPr>
          <w:rFonts w:hint="eastAsia"/>
          <w:color w:val="000000" w:themeColor="text1"/>
        </w:rPr>
        <w:instrText>","page":"6962","publisher":"Nature Publishing Group","title":"Highly comp</w:instrText>
      </w:r>
      <w:r w:rsidR="004E1277" w:rsidRPr="009F7F88">
        <w:rPr>
          <w:color w:val="000000" w:themeColor="text1"/>
        </w:rPr>
        <w:instrText>ressible 3D periodic graphene aerogel microlattices","type":"article-journal","volume":"6"},"uris":["http://www.mendeley.com/documents/?uuid=717465b1-bbfc-44c6-9e92-bf477472c748"]},{"id":"ITEM-2","itemData":{"DOI":"10.1038/s41467-018-03268-y","ISSN":"20411723","abstract":"Carbon aerogels demonstrate wide applications for their ultralow density, rich porosity, and multifunctionalities. Their compressive elasticity has been achieved by different carbons. However, reversibly high stretchability of neat carbon aerogels is still a great challenge owing to their extremely dilute brittle interconnections and poorly ductile cells. Here we report highly stretchable neat carbon aerogels with a retractable 200% elongation through hierarchical synergistic assembly. The hierarchical buckled structures and synergistic reinforcement between graphene and carbon nanotubes enable a temperature-invariable, recoverable stretching elasticity with small energy dissipation (</w:instrText>
      </w:r>
      <w:r w:rsidR="004E1277" w:rsidRPr="009F7F88">
        <w:rPr>
          <w:rFonts w:ascii="Cambria Math" w:hAnsi="Cambria Math" w:cs="Cambria Math"/>
          <w:color w:val="000000" w:themeColor="text1"/>
        </w:rPr>
        <w:instrText>∼</w:instrText>
      </w:r>
      <w:r w:rsidR="004E1277" w:rsidRPr="009F7F88">
        <w:rPr>
          <w:color w:val="000000" w:themeColor="text1"/>
        </w:rPr>
        <w:instrText>0.1, 100% strain) and high fatigue resistance more than 106 cycles. The ultralight carbon aerogels with both stretchability and compressibility were designed as strain sensors for logic identification of sophisticated shape conversions. Our methodology paves the way to highly stretchable carbon and neat inorganic materials with extensive applications in aerospace, smart robots, and wearable devices.","author":[{"dropping-particle":"","family":"Guo","given":"Fan","non-dropping-particle":"","parse-names":false,"suffix":""},{"dropping-particle":"","family":"Jiang","given":"Yanqiu","non-dropping-particle":"","parse-names":false,"suffix":""},{"dropping-particle":"","family":"Xu","given":"Zhen","non-dropping-particle":"","parse-names":false,"suffix":""},{"dropping-particle":"","family":"Xiao","given":"Youhua","non-dropping-particle":"","parse-names":false,"suffix":""},{"dropping-particle":"","family":"Fang","given":"Bo","non-dropping-particle":"","parse-names":false,"suffix":""},{"dropping-particle":"","family":"Liu","given":"Yingjun","non-dropping-particle":"","parse-names":false,"suffix":""},{"dropping-particle":"","family":"Gao","given":"Weiwei","non-dropping-particle":"","parse-names":false,"suffix":""},{"dropping-particle":"","family":"Zhao","given":"Pei","non-dropping-particle":"","parse-names":false,"suffix":""},{"dropping-particle":"","family":"Wang","given":"Hongtao","non-dropping-particle":"","parse-names":false,"suffix":""},{"dropping-particle":"","family":"Gao","given":"Chao","non-dropping-particle":"","parse-names":false,"suffix":""}],"container-titl</w:instrText>
      </w:r>
      <w:r w:rsidR="004E1277" w:rsidRPr="009F7F88">
        <w:rPr>
          <w:rFonts w:hint="eastAsia"/>
          <w:color w:val="000000" w:themeColor="text1"/>
        </w:rPr>
        <w:instrText>e":"Nature Communications","id":"ITEM-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石墨烯</w:instrText>
      </w:r>
      <w:r w:rsidR="004E1277" w:rsidRPr="009F7F88">
        <w:rPr>
          <w:rFonts w:hint="eastAsia"/>
          <w:color w:val="000000" w:themeColor="text1"/>
        </w:rPr>
        <w:instrText>-</w:instrText>
      </w:r>
      <w:r w:rsidR="004E1277" w:rsidRPr="009F7F88">
        <w:rPr>
          <w:rFonts w:hint="eastAsia"/>
          <w:color w:val="000000" w:themeColor="text1"/>
        </w:rPr>
        <w:instrText>碳纳米管气凝胶网</w:instrText>
      </w:r>
      <w:r w:rsidR="004E1277" w:rsidRPr="009F7F88">
        <w:rPr>
          <w:rFonts w:hint="eastAsia"/>
          <w:color w:val="000000" w:themeColor="text1"/>
        </w:rPr>
        <w:instrText>\n</w:instrText>
      </w:r>
      <w:r w:rsidR="004E1277" w:rsidRPr="009F7F88">
        <w:rPr>
          <w:rFonts w:hint="eastAsia"/>
          <w:color w:val="000000" w:themeColor="text1"/>
        </w:rPr>
        <w:instrText>作为高伸长率材料</w:instrText>
      </w:r>
      <w:r w:rsidR="004E1277" w:rsidRPr="009F7F88">
        <w:rPr>
          <w:rFonts w:hint="eastAsia"/>
          <w:color w:val="000000" w:themeColor="text1"/>
        </w:rPr>
        <w:instrText>","page":"881","publisher":"Springer US","title":"Highly stretchable carbon aerogels","type":"article-journal","volume":"9"},"uris":["http:</w:instrText>
      </w:r>
      <w:r w:rsidR="004E1277" w:rsidRPr="009F7F88">
        <w:rPr>
          <w:color w:val="000000" w:themeColor="text1"/>
        </w:rPr>
        <w:instrText>//www.mendeley.com/documents/?uuid=71eb64e2-6126-4dad-ae2b-1876ba4b523b"]}],"mendeley":{"formattedCitation":"&lt;sup&gt;18,258&lt;/sup&gt;","plainTextFormattedCitation":"18,258","previouslyFormattedCitation":"&lt;sup&gt;18,256&lt;/sup&gt;"},"properties":{"noteIndex":0},"schema":"https://github.com/citation-style-language/schema/raw/master/csl-citation.json"}</w:instrText>
      </w:r>
      <w:r w:rsidR="005906FF" w:rsidRPr="009F7F88">
        <w:rPr>
          <w:color w:val="000000" w:themeColor="text1"/>
        </w:rPr>
        <w:fldChar w:fldCharType="separate"/>
      </w:r>
      <w:r w:rsidR="004E1277" w:rsidRPr="009F7F88">
        <w:rPr>
          <w:noProof/>
          <w:color w:val="000000" w:themeColor="text1"/>
          <w:vertAlign w:val="superscript"/>
        </w:rPr>
        <w:t>18,258</w:t>
      </w:r>
      <w:r w:rsidR="005906FF" w:rsidRPr="009F7F88">
        <w:rPr>
          <w:color w:val="000000" w:themeColor="text1"/>
        </w:rPr>
        <w:fldChar w:fldCharType="end"/>
      </w:r>
      <w:r w:rsidR="00260882" w:rsidRPr="009F7F88">
        <w:rPr>
          <w:color w:val="000000" w:themeColor="text1"/>
        </w:rPr>
        <w:t xml:space="preserve"> to break the oxygen-containing chemical bonds, forming small molecules of water and CO</w:t>
      </w:r>
      <w:r w:rsidR="00260882" w:rsidRPr="009F7F88">
        <w:rPr>
          <w:color w:val="000000" w:themeColor="text1"/>
          <w:vertAlign w:val="subscript"/>
        </w:rPr>
        <w:t>2</w:t>
      </w:r>
      <w:r w:rsidR="00260882" w:rsidRPr="009F7F88">
        <w:rPr>
          <w:color w:val="000000" w:themeColor="text1"/>
        </w:rPr>
        <w:t xml:space="preserve"> to escape. Hydrogen thermal reduction is based on pure thermal reduction process but uses a 3-10 % hydrogen into the flowing inert gas (argon). This way the required temperature can be reduced to 600-900 °C.</w:t>
      </w:r>
      <w:r w:rsidR="005906FF" w:rsidRPr="009F7F88">
        <w:rPr>
          <w:color w:val="000000" w:themeColor="text1"/>
        </w:rPr>
        <w:fldChar w:fldCharType="begin" w:fldLock="1"/>
      </w:r>
      <w:r w:rsidR="004E1277" w:rsidRPr="009F7F88">
        <w:rPr>
          <w:color w:val="000000" w:themeColor="text1"/>
        </w:rPr>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004E1277" w:rsidRPr="009F7F88">
        <w:rPr>
          <w:rFonts w:hint="eastAsia"/>
          <w:color w:val="000000" w:themeColor="text1"/>
        </w:rPr>
        <w:instrText>an","given":"Tongxiang","non-dropping-particle":"","parse-names":false,"suffix":""}],"container-title":"ACS Nano","id":"ITEM-1","issue":"4","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广义</w:instrText>
      </w:r>
      <w:r w:rsidR="004E1277" w:rsidRPr="009F7F88">
        <w:rPr>
          <w:rFonts w:hint="eastAsia"/>
          <w:color w:val="000000" w:themeColor="text1"/>
        </w:rPr>
        <w:instrText>3D</w:instrText>
      </w:r>
      <w:r w:rsidR="004E1277" w:rsidRPr="009F7F88">
        <w:rPr>
          <w:rFonts w:hint="eastAsia"/>
          <w:color w:val="000000" w:themeColor="text1"/>
        </w:rPr>
        <w:instrText>打印混合维数石墨烯气凝胶</w:instrText>
      </w:r>
      <w:r w:rsidR="004E1277" w:rsidRPr="009F7F88">
        <w:rPr>
          <w:rFonts w:hint="eastAsia"/>
          <w:color w:val="000000" w:themeColor="text1"/>
        </w:rPr>
        <w:instrText>","page":"3502-3511","title":"Generalized 3D Printin</w:instrText>
      </w:r>
      <w:r w:rsidR="004E1277" w:rsidRPr="009F7F88">
        <w:rPr>
          <w:color w:val="000000" w:themeColor="text1"/>
        </w:rPr>
        <w:instrText>g of Graphene-Based Mixed-Dimensional Hybrid Aerogels","type":"article-journal","volume":"12"},"uris":["http://www.mendeley.com/documents/?uuid=63505419-d739-4e2c-a72a-73266b5a135d"]},{"id":"ITEM-2","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y":"Saiz","given":"Eduardo","non-dropping-particle":"","parse-names":false,"suffix":""}],"container-title":"ACS Applied Materials and Interfaces","id":"ITEM-2","issue":"42","issued":{"date-par</w:instrText>
      </w:r>
      <w:r w:rsidR="004E1277" w:rsidRPr="009F7F88">
        <w:rPr>
          <w:rFonts w:hint="eastAsia"/>
          <w:color w:val="000000" w:themeColor="text1"/>
        </w:rPr>
        <w:instrText>ts":[["2017"]]},"note":"</w:instrText>
      </w:r>
      <w:r w:rsidR="004E1277" w:rsidRPr="009F7F88">
        <w:rPr>
          <w:rFonts w:hint="eastAsia"/>
          <w:color w:val="000000" w:themeColor="text1"/>
        </w:rPr>
        <w:instrText>已加</w:instrText>
      </w:r>
      <w:r w:rsidR="004E1277" w:rsidRPr="009F7F88">
        <w:rPr>
          <w:rFonts w:hint="eastAsia"/>
          <w:color w:val="000000" w:themeColor="text1"/>
        </w:rPr>
        <w:instrText>\nF127</w:instrText>
      </w:r>
      <w:r w:rsidR="004E1277" w:rsidRPr="009F7F88">
        <w:rPr>
          <w:rFonts w:hint="eastAsia"/>
          <w:color w:val="000000" w:themeColor="text1"/>
        </w:rPr>
        <w:instrText>热敏油墨</w:instrText>
      </w:r>
      <w:r w:rsidR="004E1277" w:rsidRPr="009F7F88">
        <w:rPr>
          <w:rFonts w:hint="eastAsia"/>
          <w:color w:val="000000" w:themeColor="text1"/>
        </w:rPr>
        <w:instrText>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还原化学改性石墨烯气凝胶</w:instrText>
      </w:r>
      <w:r w:rsidR="004E1277" w:rsidRPr="009F7F88">
        <w:rPr>
          <w:rFonts w:hint="eastAsia"/>
          <w:color w:val="000000" w:themeColor="text1"/>
        </w:rPr>
        <w:instrText>/</w:instrText>
      </w:r>
      <w:r w:rsidR="004E1277" w:rsidRPr="009F7F88">
        <w:rPr>
          <w:rFonts w:hint="eastAsia"/>
          <w:color w:val="000000" w:themeColor="text1"/>
        </w:rPr>
        <w:instrText>铜电极</w:instrText>
      </w:r>
      <w:r w:rsidR="004E1277" w:rsidRPr="009F7F88">
        <w:rPr>
          <w:rFonts w:hint="eastAsia"/>
          <w:color w:val="000000" w:themeColor="text1"/>
        </w:rPr>
        <w:instrText>\n</w:instrText>
      </w:r>
      <w:r w:rsidR="004E1277" w:rsidRPr="009F7F88">
        <w:rPr>
          <w:rFonts w:hint="eastAsia"/>
          <w:color w:val="000000" w:themeColor="text1"/>
        </w:rPr>
        <w:instrText>能源存储应用</w:instrText>
      </w:r>
      <w:r w:rsidR="004E1277" w:rsidRPr="009F7F88">
        <w:rPr>
          <w:rFonts w:hint="eastAsia"/>
          <w:color w:val="000000" w:themeColor="text1"/>
        </w:rPr>
        <w:instrText>","page":"37136-37145","title":"Multimaterial 3D Printing of Graphene-Based Electrodes for Electrochemical Energy Storage Using Thermoresponsive Inks","type":"article-journal","volume":</w:instrText>
      </w:r>
      <w:r w:rsidR="004E1277" w:rsidRPr="009F7F88">
        <w:rPr>
          <w:color w:val="000000" w:themeColor="text1"/>
        </w:rPr>
        <w:instrText>"9"},"uris":["http://www.mendeley.com/documents/?uuid=027e3dc5-8906-4035-bcaf-d90ad3da3390"]},{"id":"ITEM-3","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parse-names":false,"suffix":""},{"dropping-particle":"","family":"Li","given":"Jun","non-dropping-particle":"","parse-names":false,"suff</w:instrText>
      </w:r>
      <w:r w:rsidR="004E1277" w:rsidRPr="009F7F88">
        <w:rPr>
          <w:rFonts w:hint="eastAsia"/>
          <w:color w:val="000000" w:themeColor="text1"/>
        </w:rPr>
        <w:instrText>ix":""}],"container-title":"Materials and Design","id":"ITEM-3","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MoS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钠离子电池阳极</w:instrText>
      </w:r>
      <w:r w:rsidR="004E1277" w:rsidRPr="009F7F88">
        <w:rPr>
          <w:rFonts w:hint="eastAsia"/>
          <w:color w:val="000000" w:themeColor="text1"/>
        </w:rPr>
        <w:instrText>","page":"107689","publisher":"The Authors","title":"3D printing of hybrid MoS2-graphene aerogels as highly porous</w:instrText>
      </w:r>
      <w:r w:rsidR="004E1277" w:rsidRPr="009F7F88">
        <w:rPr>
          <w:color w:val="000000" w:themeColor="text1"/>
        </w:rPr>
        <w:instrText xml:space="preserve"> electrode materials for sodium ion battery anodes","type":"article-journal","volume":"170"},"uris":["http://www.mendeley.com/documents/?uuid=4768fe48-bba9-470c-ae71-63f2976280f3"]},{"id":"ITEM-4","itemData":{"DOI":"10.1002/adma.201505391","ISSN":"15214095","abstract":"All-component 3D-printed lithium-ion batteries are fabricated by printing graphene-oxide-based composite inks and solid-state gel polymer electrolyte. An entirely 3D-printed full cell features a high electrode mass loading of 18 mg cm(-2) , which is normalized to the overall area of the battery. This all-component printing can be extended to the fabrication of multidimensional/multiscale complex-structures of more energy-storage devices.","author":[{"dropping-particle":"","family":"Fu","given":"Kun","non-dropping-particle":"","parse-names":false,"suffix":""},{"dropping-particle":"","family":"Wang","given":"Yibo","non-dropping-particle":"","parse-names":false,"suffix":""},{"dropping-particle":"","family":"Yan","given":"Chaoyi","non-dropping-particle":"","parse-names":false,"suffix":""},{"dropping-particle":"","family":"Yao","given":"Yonggang","non-dropping-particle":"","parse-names":false,"suffix":""},{"dropping-particle":"","family":"Chen","given":"Yanan","non-dropping-particle":"","parse-names":false,"suffix":""},{"dropping-particle":"","family":"Dai","given":"Jiaqi","non-dropping-particle":"","parse-names":false,"suffix":""},{"dropping-particle":"","family":"Lacey","given":"Steven","non-dropping-particle":"","parse-names":false,"suffix":""},{"dropping-particle":"","family":"Wang","given":"Yanbin","non-dropping-particle":"","parse-names":false,"suffix":""},{"dropping-particle":"","family":"Wan","given":"Jiayu","non-dropping-particle":"","parse-names":false,"suffix":""},{"dropping-particle":"","family":"Li","given":"Tian","non-dropping-particle":"","parse-names":false,"suffix":""},{"dropping-particle":"","family":"Wang","given":"Zhengyang","non-dropping-particle":"","parse-names":false,"suffix":""},{"dropping-particle":"","family":"Xu","given":"Yue","non-dropping-particle":"","parse-names":false,"suffix":""},{"dropping-particle":"","family":"Hu","given":"Liangbing","non-dropping-particle":"","parse-names":false,"suffix":""}],"container-title":"Advanced Materials","id":"ITEM-4","issue":"13",</w:instrText>
      </w:r>
      <w:r w:rsidR="004E1277" w:rsidRPr="009F7F88">
        <w:rPr>
          <w:rFonts w:hint="eastAsia"/>
          <w:color w:val="000000" w:themeColor="text1"/>
        </w:rPr>
        <w:instrText>"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全</w:instrText>
      </w:r>
      <w:r w:rsidR="004E1277" w:rsidRPr="009F7F88">
        <w:rPr>
          <w:rFonts w:hint="eastAsia"/>
          <w:color w:val="000000" w:themeColor="text1"/>
        </w:rPr>
        <w:instrText>3D</w:instrText>
      </w:r>
      <w:r w:rsidR="004E1277" w:rsidRPr="009F7F88">
        <w:rPr>
          <w:rFonts w:hint="eastAsia"/>
          <w:color w:val="000000" w:themeColor="text1"/>
        </w:rPr>
        <w:instrText>打印锂离子电池阳极和阴极</w:instrText>
      </w:r>
      <w:r w:rsidR="004E1277" w:rsidRPr="009F7F88">
        <w:rPr>
          <w:rFonts w:hint="eastAsia"/>
          <w:color w:val="000000" w:themeColor="text1"/>
        </w:rPr>
        <w:instrText>\n</w:instrText>
      </w:r>
      <w:r w:rsidR="004E1277" w:rsidRPr="009F7F88">
        <w:rPr>
          <w:rFonts w:hint="eastAsia"/>
          <w:color w:val="000000" w:themeColor="text1"/>
        </w:rPr>
        <w:instrText>没提气凝胶</w:instrText>
      </w:r>
      <w:r w:rsidR="004E1277" w:rsidRPr="009F7F88">
        <w:rPr>
          <w:rFonts w:hint="eastAsia"/>
          <w:color w:val="000000" w:themeColor="text1"/>
        </w:rPr>
        <w:instrText>","page":"2587-2594","title":"Graphene Oxide-Based Electrode Inks for 3D-Printed Lithium-Ion Batteries","type":"article-journal","volume":"28"},"uris":["http://www.mendeley.com/documents</w:instrText>
      </w:r>
      <w:r w:rsidR="004E1277" w:rsidRPr="009F7F88">
        <w:rPr>
          <w:color w:val="000000" w:themeColor="text1"/>
        </w:rPr>
        <w:instrText>/?uuid=9728999e-8c89-42a5-b355-286b59c2b27a"]}],"mendeley":{"formattedCitation":"&lt;sup&gt;186,231,242,261&lt;/sup&gt;","plainTextFormattedCitation":"186,231,242,261","previouslyFormattedCitation":"&lt;sup&gt;184,229,240,259&lt;/sup&gt;"},"properties":{"noteIndex":0},"schema":"https://github.com/citation-style-language/schema/raw/master/csl-citation.json"}</w:instrText>
      </w:r>
      <w:r w:rsidR="005906FF" w:rsidRPr="009F7F88">
        <w:rPr>
          <w:color w:val="000000" w:themeColor="text1"/>
        </w:rPr>
        <w:fldChar w:fldCharType="separate"/>
      </w:r>
      <w:r w:rsidR="004E1277" w:rsidRPr="009F7F88">
        <w:rPr>
          <w:noProof/>
          <w:color w:val="000000" w:themeColor="text1"/>
          <w:vertAlign w:val="superscript"/>
        </w:rPr>
        <w:t>186,231,242,261</w:t>
      </w:r>
      <w:r w:rsidR="005906FF" w:rsidRPr="009F7F88">
        <w:rPr>
          <w:color w:val="000000" w:themeColor="text1"/>
        </w:rPr>
        <w:fldChar w:fldCharType="end"/>
      </w:r>
    </w:p>
    <w:p w14:paraId="5F035015" w14:textId="3794A302" w:rsidR="006F2B40" w:rsidRPr="009F7F88" w:rsidRDefault="00427DAA" w:rsidP="00427DAA">
      <w:pPr>
        <w:pStyle w:val="RSCB02ArticleText"/>
        <w:ind w:firstLineChars="100" w:firstLine="195"/>
        <w:rPr>
          <w:color w:val="000000" w:themeColor="text1"/>
          <w:lang w:eastAsia="zh-CN"/>
        </w:rPr>
      </w:pPr>
      <w:bookmarkStart w:id="161" w:name="_Toc39868919"/>
      <w:r w:rsidRPr="009F7F88">
        <w:rPr>
          <w:rStyle w:val="RSCB08CHeadingIn-lineChar"/>
          <w:color w:val="000000" w:themeColor="text1"/>
        </w:rPr>
        <w:t>4.4.2 Chemical reduction</w:t>
      </w:r>
      <w:bookmarkEnd w:id="161"/>
      <w:r w:rsidRPr="009F7F88">
        <w:rPr>
          <w:rStyle w:val="RSCB08CHeadingIn-lineChar"/>
          <w:color w:val="000000" w:themeColor="text1"/>
        </w:rPr>
        <w:t>.</w:t>
      </w:r>
      <w:r w:rsidRPr="009F7F88">
        <w:rPr>
          <w:color w:val="000000" w:themeColor="text1"/>
        </w:rPr>
        <w:t xml:space="preserve"> </w:t>
      </w:r>
      <w:r w:rsidR="006F2B40" w:rsidRPr="009F7F88">
        <w:rPr>
          <w:color w:val="000000" w:themeColor="text1"/>
        </w:rPr>
        <w:t>The chemical reduction process is mainly performed on printed GO aerogels to reduce it to graphene, improving its electrical conductivity. For the chemical reduction of GO, many reducing agents have been explored, including hydrohalic acids, borohydrides, and sulphur-</w:t>
      </w:r>
      <w:r w:rsidR="00CB74D6" w:rsidRPr="009F7F88">
        <w:rPr>
          <w:color w:val="000000" w:themeColor="text1"/>
        </w:rPr>
        <w:t xml:space="preserve"> as well as nitrogen-containing reducing agents</w:t>
      </w:r>
      <w:r w:rsidR="006F2B40" w:rsidRPr="009F7F88">
        <w:rPr>
          <w:color w:val="000000" w:themeColor="text1"/>
        </w:rPr>
        <w:t>.</w:t>
      </w:r>
      <w:r w:rsidR="006F2B40" w:rsidRPr="009F7F88">
        <w:rPr>
          <w:color w:val="000000" w:themeColor="text1"/>
        </w:rPr>
        <w:fldChar w:fldCharType="begin" w:fldLock="1"/>
      </w:r>
      <w:r w:rsidR="004E1277" w:rsidRPr="009F7F88">
        <w:rPr>
          <w:color w:val="000000" w:themeColor="text1"/>
        </w:rPr>
        <w:instrText>ADDIN CSL_CITATION {"citationItems":[{"id":"ITEM-1","itemData":{"DOI":"10.1039/c3cs60303b","ISSN":"03060012","abstract":"The chemical reduction of graphene oxide is a promising route towards the large scale production of graphene for commercial applications. The current state-of-the-art in graphene oxide reduction, consisting of more than 50 types of reducing agent, will be reviewed from a synthetic chemistry point of view. Emphasis is placed on the techniques, reaction mechanisms and the quality of the produced graphene. The reducing agents are reviewed under two major categories: (i) those which function according to well-supported mechanisms and (ii) those which function according to proposed mechanisms based on knowledge of organic chemistry. This review will serve as a valuable platform to understand the efficiency of these reducing agents for the reduction of graphene oxide. © 2014 The Royal Society of Chemistry.","author":[{"dropping-particle":"","family":"Chua","given":"Chun Kiang","non-dropping-particle":"","parse-names":false,"suffix":""},{"dropping-particle":"","family":"Pumera","given":"Martin","non-dropping-particle":"","parse-names":false,"suffix":""}],"container-title":"Chemical Society Reviews","id":"ITEM-1","issue":"1","issued":{"date-parts":[["2014"]]},"page":"291-312","publisher":"Royal Society of Chemistry","title":"Chemical reduction of graphene oxide: A synthetic chemistry viewpoint","type":"article-journal","volume":"43"},"uris":["http://www.mendeley.com/documents/?uuid=4a8b5194-63ef-38d7-93ff-99ee6e75cb93"]}],"mendeley":{"formattedCitation":"&lt;sup&gt;286&lt;/sup&gt;","plainTextFormattedCitation":"286","previouslyFormattedCitation":"&lt;sup&gt;284&lt;/sup&gt;"},"properties":{"noteIndex":0},"schema":"https://github.com/citation-style-language/schema/raw/master/csl-citation.json"}</w:instrText>
      </w:r>
      <w:r w:rsidR="006F2B40" w:rsidRPr="009F7F88">
        <w:rPr>
          <w:color w:val="000000" w:themeColor="text1"/>
        </w:rPr>
        <w:fldChar w:fldCharType="separate"/>
      </w:r>
      <w:r w:rsidR="004E1277" w:rsidRPr="009F7F88">
        <w:rPr>
          <w:noProof/>
          <w:color w:val="000000" w:themeColor="text1"/>
          <w:vertAlign w:val="superscript"/>
        </w:rPr>
        <w:t>286</w:t>
      </w:r>
      <w:r w:rsidR="006F2B40" w:rsidRPr="009F7F88">
        <w:rPr>
          <w:color w:val="000000" w:themeColor="text1"/>
        </w:rPr>
        <w:fldChar w:fldCharType="end"/>
      </w:r>
      <w:r w:rsidR="006F2B40" w:rsidRPr="009F7F88">
        <w:rPr>
          <w:color w:val="000000" w:themeColor="text1"/>
        </w:rPr>
        <w:t xml:space="preserve"> These reducing agents can be applied either in gas or in liquid phase. For example, for gas phase reduction of printed GO aerogels, hydrazine hydrate can be used as a nitrogen-containing reducing agent.</w:t>
      </w:r>
      <w:r w:rsidR="005906FF" w:rsidRPr="009F7F88">
        <w:rPr>
          <w:color w:val="000000" w:themeColor="text1"/>
        </w:rPr>
        <w:fldChar w:fldCharType="begin" w:fldLock="1"/>
      </w:r>
      <w:r w:rsidR="004E1277" w:rsidRPr="009F7F88">
        <w:rPr>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color w:val="000000" w:themeColor="text1"/>
        </w:rPr>
        <w:instrText>,"container-title":"Nanoscale","id":"ITEM-1","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 xml:space="preserve">","page":"20096-20107","publisher":"Royal Society of Chemistry","title":"A general gelation </w:instrText>
      </w:r>
      <w:r w:rsidR="004E1277" w:rsidRPr="009F7F88">
        <w:rPr>
          <w:color w:val="000000" w:themeColor="text1"/>
        </w:rPr>
        <w:instrText>strategy for 1D nanowires: Dynamically stable functional gels for 3D printing flexible electronics","type":"article-journal","volume":"10"},"uris":["http://www.mendeley.com/documents/?uuid=b89f384e-3545-455e-9386-700264fc82da"]},{"id":"ITEM-2","itemData":{"DOI":"10.1039/c9ra04882k","ISSN":"2046-2069","abstract":" This work demonstrates successful fabrication of a high areal specific capacitance micro-supercapacitor via direct 3D printing of a graphene oxide hydrogel.  In this work, we demonstrate that a graphene oxide (GO) hydrogel with unique rheological properties, such as high storage modulus, shear-thinning nature and fast viscosity recovery, is highly suitable as an ink for three dimensional (3D) printing. The results show that the GO ink has the characteristics of both gel and viscous liquid, where the gel–liquid transition depends on the shear rate and shear strain amplitude. In the extrusion and printing process, the ink shows significant shear thinning and rapid viscosity recovery after cessation of shearing, which are desirable for 3D printing through direct ink writing (DIW). A suitable scanning speed and extrusion speed were determined to construct a precise 3D structure. After the reduction, the RGO electrode with hierarchical porous structures is stable, of higher precision, and loaded with more of the effective materials per unit area. The 3D printed micro-supercapacitors (MSCs) with interdigitated architecture exhibit a high areal specific capacitance of 101 mF cm −2 at a current density of 0.5 mA cm −2 and 111 mF cm −2 at a scan rate of 10 mV s −1 , which are superior compared with most of the reported MSCs of carbon-based materials. ","author":[{"dropping-particle":"","family":"Yun","given":"Xiawei","non-dropping-particle":"","parse-names":false,"suffix":""},{"dropping-particle":"","family":"Lu","given":"Bingchuan","non-dropping-particle":"","parse-names":false,"suffix":""},{"dropping-particle":"","family":"Xiong","given":"Zhiyuan","non-dropping-particle":"","parse-names":false,"suffix":""},{"dropping-particle":"","family":"Jia","given":"Bo","non-dropping-particle":"","parse-names":false,"suffix":""},{"dropping-particle":"","family":"Tang","given":"Bo","non-dropping-particle":"","parse-names":false,"suffix":""},{"dropping-particle":"","family":"Mao","given":"Henan","non-dropping-particle":"","parse-names":false,"suffix":""},{"dropping-particle":"","family":"Zhang","given":"Ting","non-dropping-particle":"","parse-names":false,"suffix":""},{"dropping-particle":"","family":"Wang","given":"X</w:instrText>
      </w:r>
      <w:r w:rsidR="004E1277" w:rsidRPr="009F7F88">
        <w:rPr>
          <w:rFonts w:hint="eastAsia"/>
          <w:color w:val="000000" w:themeColor="text1"/>
        </w:rPr>
        <w:instrText>iaogong","non-dropping-particle":"","parse-names":false,"suffix":""}],"container-title":"RSC Advances","id":"ITEM-2","issue":"50","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氧化石墨烯气凝胶</w:instrText>
      </w:r>
      <w:r w:rsidR="004E1277" w:rsidRPr="009F7F88">
        <w:rPr>
          <w:rFonts w:hint="eastAsia"/>
          <w:color w:val="000000" w:themeColor="text1"/>
        </w:rPr>
        <w:instrText>\n</w:instrText>
      </w:r>
      <w:r w:rsidR="004E1277" w:rsidRPr="009F7F88">
        <w:rPr>
          <w:rFonts w:hint="eastAsia"/>
          <w:color w:val="000000" w:themeColor="text1"/>
        </w:rPr>
        <w:instrText>作为高面比容量微超级电容器</w:instrText>
      </w:r>
      <w:r w:rsidR="004E1277" w:rsidRPr="009F7F88">
        <w:rPr>
          <w:rFonts w:hint="eastAsia"/>
          <w:color w:val="000000" w:themeColor="text1"/>
        </w:rPr>
        <w:instrText>","page":"29384-29395","publisher":"Royal So</w:instrText>
      </w:r>
      <w:r w:rsidR="004E1277" w:rsidRPr="009F7F88">
        <w:rPr>
          <w:color w:val="000000" w:themeColor="text1"/>
        </w:rPr>
        <w:instrText>ciety of Chemistry","title":"Direct 3D printing of a graphene oxide hydrogel for fabrication of a high areal specific capacitance microsupercapacitor","type":"article-journal","volume":"9"},"uris":["http://www.mendeley.com/documents/?uuid=331c4eb6-32d2-4c75-869c-c017bb5eb4ba"]}],"mendeley":{"formattedCitation":"&lt;sup&gt;217,263&lt;/sup&gt;","plainTextFormattedCitation":"217,263","previouslyFormattedCitation":"&lt;sup&gt;215,261&lt;/sup&gt;"},"properties":{"noteIndex":0},"schema":"https://github.com/citation-style-language/schema/raw/master/csl-citation.json"}</w:instrText>
      </w:r>
      <w:r w:rsidR="005906FF" w:rsidRPr="009F7F88">
        <w:rPr>
          <w:color w:val="000000" w:themeColor="text1"/>
        </w:rPr>
        <w:fldChar w:fldCharType="separate"/>
      </w:r>
      <w:r w:rsidR="004E1277" w:rsidRPr="009F7F88">
        <w:rPr>
          <w:noProof/>
          <w:color w:val="000000" w:themeColor="text1"/>
          <w:vertAlign w:val="superscript"/>
        </w:rPr>
        <w:t>217,263</w:t>
      </w:r>
      <w:r w:rsidR="005906FF" w:rsidRPr="009F7F88">
        <w:rPr>
          <w:color w:val="000000" w:themeColor="text1"/>
        </w:rPr>
        <w:fldChar w:fldCharType="end"/>
      </w:r>
      <w:r w:rsidR="006F2B40" w:rsidRPr="009F7F88">
        <w:rPr>
          <w:color w:val="000000" w:themeColor="text1"/>
        </w:rPr>
        <w:t xml:space="preserve"> Examples of liquid-phase reduction reaction of GO include hydroiodic acid in which the aerogel needs to be immersed.</w:t>
      </w:r>
      <w:r w:rsidR="005906FF" w:rsidRPr="009F7F88">
        <w:rPr>
          <w:color w:val="000000" w:themeColor="text1"/>
        </w:rPr>
        <w:fldChar w:fldCharType="begin" w:fldLock="1"/>
      </w:r>
      <w:r w:rsidR="004E1277" w:rsidRPr="009F7F88">
        <w:rPr>
          <w:color w:val="000000" w:themeColor="text1"/>
        </w:rPr>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w:instrText>
      </w:r>
      <w:r w:rsidR="004E1277" w:rsidRPr="009F7F88">
        <w:rPr>
          <w:rFonts w:hint="eastAsia"/>
          <w:color w:val="000000" w:themeColor="text1"/>
        </w:rPr>
        <w:instrText>[["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ge":"10948-10951","publisher":"Royal Society of Chemistry","title":"Three-dimensional multi-recognition flexible wearable sensor via graphene aerogel printing","type":"article-journal","volume":"</w:instrText>
      </w:r>
      <w:r w:rsidR="004E1277" w:rsidRPr="009F7F88">
        <w:rPr>
          <w:color w:val="000000" w:themeColor="text1"/>
        </w:rPr>
        <w:instrText>52"},"uris":["http://www.mendeley.com/documents/?uuid=5e353596-3be4-444d-978f-12affd49c169"]},{"id":"ITEM-2","itemData":{"DOI":"10.1021/acsami.7b19635","ISSN":"19448252","abstract":"We apply direct ink writing for the three-dimensional (3D) printing of polyaniline/reduced graphene oxide (PANI/RGO) composites with PANI/graphene oxide (PANI/GO) gel as printable inks. The PANI/GO gel inks for 3D printing are prepared via self-assembly of PANI and GO in a blend solvent of N-methyl-2-pyrrolidinone and water, and offer both shaping capability, self-sustainability, and electrical conductivity after reduction of GO. PANI/RGO interdigital electrodes are fabricated with 3D printing, and based on these electrodes, a planar solid-state supercapacitor is constructed, which exhibits high performance with an areal specific capacitance of 1329 mF cm -2 . The approach developed in this work provides a simple, economic, and effective way to fabricate PANI-based 3D architectures, which leads to promising application in futu</w:instrText>
      </w:r>
      <w:r w:rsidR="004E1277" w:rsidRPr="009F7F88">
        <w:rPr>
          <w:rFonts w:hint="eastAsia"/>
          <w:color w:val="000000" w:themeColor="text1"/>
        </w:rPr>
        <w:instrText>re energy and electric devices at micro-nano scale.","author":[{"dropping-particle":"","family":"Wang","given":"Zishen","non-dropping-particle":"","parse-names":false,"suffix":""},{"dropping-particle":"","family":"Zhang","given":"Qin</w:instrText>
      </w:r>
      <w:r w:rsidR="004E1277" w:rsidRPr="009F7F88">
        <w:rPr>
          <w:rFonts w:hint="eastAsia"/>
          <w:color w:val="000000" w:themeColor="text1"/>
        </w:rPr>
        <w:instrText>′</w:instrText>
      </w:r>
      <w:r w:rsidR="004E1277" w:rsidRPr="009F7F88">
        <w:rPr>
          <w:rFonts w:hint="eastAsia"/>
          <w:color w:val="000000" w:themeColor="text1"/>
        </w:rPr>
        <w:instrText>e","non-dropping-part</w:instrText>
      </w:r>
      <w:r w:rsidR="004E1277" w:rsidRPr="009F7F88">
        <w:rPr>
          <w:color w:val="000000" w:themeColor="text1"/>
        </w:rPr>
        <w:instrText>icle":"","parse-names":false,"suffix":""},{"dropping-particle":"","family":"Long","given":"Shichuan","non-dropping-particle":"","parse-names":false,"suffix":""},{"dropping-particle":"","family":"Luo","given":"Yangxi","non-dropping-particle":"","parse-names":false,"suffix":""},{"dropping-particle":"","family":"Yu","given":"Peikai","non-dropping-particle":"","parse-names":false,"suffix":""},{"dropping-particle":"","family":"Tan","given":"Zhibing","non-dropping-particle":"","parse-names":false,"suffix":""},{"dropping-particle":"","family":"Bai","given":"Jie","non-dropping-particle":"","parse-names":false,"suffix":""},{"dropping-particle":"","family":"Qu","given":"Baihua","non-dropping-particle":"","parse-names":false,"suffix":""},{"dropping-particle":"","family":"Yang","given":"Yang","non-dropping-particle":"","parse-names":false,"suffix":""},{"dropping-particle":"","family":"Shi","given":"Jia","non-dropping-particle":"","parse-names":false,"suffix":""},{"dropping-particle":"","family":"Zhou","given":"Hua","non-dropping-particle":"","parse-names":false,"suffix":""},{"dropping-particle":"","family":"Xiao","given":"Zong Yuan","non-dropping-particle":"","parse-names":false,"suffix":""},{"dropping-particle":"","family":"Hong","given":"Wenjing","non-dropping-particle":"","parse-names":false,"suffix":""},{"dropping-particle":"","family":"Bai","given":"Hua","non-dropping-particle":"","parse-names":false,"suffix":""}],"container-title":"ACS Applied Materials and Interfaces","id":"ITEM-2","issue":"12","issued":{"date</w:instrText>
      </w:r>
      <w:r w:rsidR="004E1277" w:rsidRPr="009F7F88">
        <w:rPr>
          <w:rFonts w:hint="eastAsia"/>
          <w:color w:val="000000" w:themeColor="text1"/>
        </w:rPr>
        <w:instrText>-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虽然不确定是气凝胶。</w:instrText>
      </w:r>
      <w:r w:rsidR="004E1277" w:rsidRPr="009F7F88">
        <w:rPr>
          <w:rFonts w:hint="eastAsia"/>
          <w:color w:val="000000" w:themeColor="text1"/>
        </w:rPr>
        <w:instrText>\n</w:instrText>
      </w:r>
      <w:r w:rsidR="004E1277" w:rsidRPr="009F7F88">
        <w:rPr>
          <w:rFonts w:hint="eastAsia"/>
          <w:color w:val="000000" w:themeColor="text1"/>
        </w:rPr>
        <w:instrText>未写干燥过程</w:instrText>
      </w:r>
      <w:r w:rsidR="004E1277" w:rsidRPr="009F7F88">
        <w:rPr>
          <w:rFonts w:hint="eastAsia"/>
          <w:color w:val="000000" w:themeColor="text1"/>
        </w:rPr>
        <w:instrText>\n</w:instrText>
      </w:r>
      <w:r w:rsidR="004E1277" w:rsidRPr="009F7F88">
        <w:rPr>
          <w:rFonts w:hint="eastAsia"/>
          <w:color w:val="000000" w:themeColor="text1"/>
        </w:rPr>
        <w:instrText>从</w:instrText>
      </w:r>
      <w:r w:rsidR="004E1277" w:rsidRPr="009F7F88">
        <w:rPr>
          <w:rFonts w:hint="eastAsia"/>
          <w:color w:val="000000" w:themeColor="text1"/>
        </w:rPr>
        <w:instrText>SEM</w:instrText>
      </w:r>
      <w:r w:rsidR="004E1277" w:rsidRPr="009F7F88">
        <w:rPr>
          <w:rFonts w:hint="eastAsia"/>
          <w:color w:val="000000" w:themeColor="text1"/>
        </w:rPr>
        <w:instrText>图看是轻质多孔结构</w:instrText>
      </w:r>
      <w:r w:rsidR="004E1277" w:rsidRPr="009F7F88">
        <w:rPr>
          <w:rFonts w:hint="eastAsia"/>
          <w:color w:val="000000" w:themeColor="text1"/>
        </w:rPr>
        <w:instrText>\n</w:instrText>
      </w:r>
      <w:r w:rsidR="004E1277" w:rsidRPr="009F7F88">
        <w:rPr>
          <w:rFonts w:hint="eastAsia"/>
          <w:color w:val="000000" w:themeColor="text1"/>
        </w:rPr>
        <w:instrText>全</w:instrText>
      </w:r>
      <w:r w:rsidR="004E1277" w:rsidRPr="009F7F88">
        <w:rPr>
          <w:rFonts w:hint="eastAsia"/>
          <w:color w:val="000000" w:themeColor="text1"/>
        </w:rPr>
        <w:instrText>3D</w:instrText>
      </w:r>
      <w:r w:rsidR="004E1277" w:rsidRPr="009F7F88">
        <w:rPr>
          <w:rFonts w:hint="eastAsia"/>
          <w:color w:val="000000" w:themeColor="text1"/>
        </w:rPr>
        <w:instrText>打印聚苯胺</w:instrText>
      </w:r>
      <w:r w:rsidR="004E1277" w:rsidRPr="009F7F88">
        <w:rPr>
          <w:rFonts w:hint="eastAsia"/>
          <w:color w:val="000000" w:themeColor="text1"/>
        </w:rPr>
        <w:instrText>/</w:instrText>
      </w:r>
      <w:r w:rsidR="004E1277" w:rsidRPr="009F7F88">
        <w:rPr>
          <w:rFonts w:hint="eastAsia"/>
          <w:color w:val="000000" w:themeColor="text1"/>
        </w:rPr>
        <w:instrText>还原氧化石墨烯超级电容器</w:instrText>
      </w:r>
      <w:r w:rsidR="004E1277" w:rsidRPr="009F7F88">
        <w:rPr>
          <w:rFonts w:hint="eastAsia"/>
          <w:color w:val="000000" w:themeColor="text1"/>
        </w:rPr>
        <w:instrText>","page":"10437-10444","title":"Three-Dimensional Printing of Polyaniline/Reduced Graphene Oxide Composite for High-Performance Planar Supercapacitor","type":"article-</w:instrText>
      </w:r>
      <w:r w:rsidR="004E1277" w:rsidRPr="009F7F88">
        <w:rPr>
          <w:color w:val="000000" w:themeColor="text1"/>
        </w:rPr>
        <w:instrText>journal","volume":"10"},"uris":["http://www.mendeley.com/documents/?uuid=37ea0b8b-bbab-415f-a43d-5dc92a5b390c"]}],"mendeley":{"formattedCitation":"&lt;sup&gt;235,248&lt;/sup&gt;","plainTextFormattedCitation":"235,248","previouslyFormattedCitation":"&lt;sup&gt;233,246&lt;/sup&gt;"},"properties":{"noteIndex":0},"schema":"https://github.com/citation-style-language/schema/raw/master/csl-citation.json"}</w:instrText>
      </w:r>
      <w:r w:rsidR="005906FF" w:rsidRPr="009F7F88">
        <w:rPr>
          <w:color w:val="000000" w:themeColor="text1"/>
        </w:rPr>
        <w:fldChar w:fldCharType="separate"/>
      </w:r>
      <w:r w:rsidR="004E1277" w:rsidRPr="009F7F88">
        <w:rPr>
          <w:noProof/>
          <w:color w:val="000000" w:themeColor="text1"/>
          <w:vertAlign w:val="superscript"/>
        </w:rPr>
        <w:t>235,248</w:t>
      </w:r>
      <w:r w:rsidR="005906FF" w:rsidRPr="009F7F88">
        <w:rPr>
          <w:color w:val="000000" w:themeColor="text1"/>
        </w:rPr>
        <w:fldChar w:fldCharType="end"/>
      </w:r>
      <w:r w:rsidR="006F2B40" w:rsidRPr="009F7F88">
        <w:rPr>
          <w:color w:val="000000" w:themeColor="text1"/>
        </w:rPr>
        <w:t xml:space="preserve"> We note that because the liquid phase reduction </w:t>
      </w:r>
      <w:r w:rsidR="001F58BA" w:rsidRPr="009F7F88">
        <w:rPr>
          <w:color w:val="000000" w:themeColor="text1"/>
        </w:rPr>
        <w:t>reintroduces</w:t>
      </w:r>
      <w:r w:rsidR="006F2B40" w:rsidRPr="009F7F88">
        <w:rPr>
          <w:color w:val="000000" w:themeColor="text1"/>
        </w:rPr>
        <w:t xml:space="preserve"> a solvent, one of the three above-mentioned drying methods</w:t>
      </w:r>
      <w:r w:rsidR="001F58BA" w:rsidRPr="009F7F88">
        <w:rPr>
          <w:color w:val="000000" w:themeColor="text1"/>
        </w:rPr>
        <w:t xml:space="preserve"> must be used afterwards</w:t>
      </w:r>
      <w:r w:rsidR="006F2B40" w:rsidRPr="009F7F88">
        <w:rPr>
          <w:color w:val="000000" w:themeColor="text1"/>
        </w:rPr>
        <w:t>.</w:t>
      </w:r>
      <w:r w:rsidR="006F2B40" w:rsidRPr="009F7F88">
        <w:rPr>
          <w:color w:val="000000" w:themeColor="text1"/>
        </w:rPr>
        <w:fldChar w:fldCharType="begin" w:fldLock="1"/>
      </w:r>
      <w:r w:rsidR="004E1277" w:rsidRPr="009F7F88">
        <w:rPr>
          <w:color w:val="000000" w:themeColor="text1"/>
        </w:rPr>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w:instrText>
      </w:r>
      <w:r w:rsidR="004E1277" w:rsidRPr="009F7F88">
        <w:rPr>
          <w:rFonts w:hint="eastAsia"/>
          <w:color w:val="000000" w:themeColor="text1"/>
        </w:rPr>
        <w:instrText>[["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ge":"10948-10951","publisher":"Royal Society of Chemistry","title":"Three-dimensional multi-recognition flexible wearable sensor via graphene aerogel printing","type":"article-journal","volume":"</w:instrText>
      </w:r>
      <w:r w:rsidR="004E1277" w:rsidRPr="009F7F88">
        <w:rPr>
          <w:color w:val="000000" w:themeColor="text1"/>
        </w:rPr>
        <w:instrText>52"},"uris":["http://www.mendeley.com/documents/?uuid=5e353596-3be4-444d-978f-12affd49c169"]}],"mendeley":{"formattedCitation":"&lt;sup&gt;235&lt;/sup&gt;","plainTextFormattedCitation":"235","previouslyFormattedCitation":"&lt;sup&gt;233&lt;/sup&gt;"},"properties":{"noteIndex":0},"schema":"https://github.com/citation-style-language/schema/raw/master/csl-citation.json"}</w:instrText>
      </w:r>
      <w:r w:rsidR="006F2B40" w:rsidRPr="009F7F88">
        <w:rPr>
          <w:color w:val="000000" w:themeColor="text1"/>
        </w:rPr>
        <w:fldChar w:fldCharType="separate"/>
      </w:r>
      <w:r w:rsidR="004E1277" w:rsidRPr="009F7F88">
        <w:rPr>
          <w:noProof/>
          <w:color w:val="000000" w:themeColor="text1"/>
          <w:vertAlign w:val="superscript"/>
          <w:lang w:eastAsia="zh-CN"/>
        </w:rPr>
        <w:t>235</w:t>
      </w:r>
      <w:r w:rsidR="006F2B40" w:rsidRPr="009F7F88">
        <w:rPr>
          <w:color w:val="000000" w:themeColor="text1"/>
        </w:rPr>
        <w:fldChar w:fldCharType="end"/>
      </w:r>
    </w:p>
    <w:p w14:paraId="7468F1FE" w14:textId="7D3E1B31" w:rsidR="001D15C3" w:rsidRPr="009F7F88" w:rsidRDefault="00427DAA" w:rsidP="001D15C3">
      <w:pPr>
        <w:pStyle w:val="RSCB02ArticleText"/>
        <w:ind w:firstLineChars="100" w:firstLine="195"/>
        <w:rPr>
          <w:color w:val="000000" w:themeColor="text1"/>
        </w:rPr>
      </w:pPr>
      <w:bookmarkStart w:id="162" w:name="_Toc39868920"/>
      <w:r w:rsidRPr="009F7F88">
        <w:rPr>
          <w:rStyle w:val="RSCB08CHeadingIn-lineChar"/>
          <w:color w:val="000000" w:themeColor="text1"/>
          <w:lang w:eastAsia="zh-CN"/>
        </w:rPr>
        <w:t>4.4.3 Etching</w:t>
      </w:r>
      <w:bookmarkEnd w:id="162"/>
      <w:r w:rsidRPr="009F7F88">
        <w:rPr>
          <w:rStyle w:val="RSCB08CHeadingIn-lineChar"/>
          <w:color w:val="000000" w:themeColor="text1"/>
          <w:lang w:eastAsia="zh-CN"/>
        </w:rPr>
        <w:t>.</w:t>
      </w:r>
      <w:r w:rsidRPr="009F7F88">
        <w:rPr>
          <w:color w:val="000000" w:themeColor="text1"/>
          <w:lang w:eastAsia="zh-CN"/>
        </w:rPr>
        <w:t xml:space="preserve"> </w:t>
      </w:r>
      <w:r w:rsidR="006F2B40" w:rsidRPr="009F7F88">
        <w:rPr>
          <w:color w:val="000000" w:themeColor="text1"/>
          <w:lang w:eastAsia="zh-CN"/>
        </w:rPr>
        <w:t xml:space="preserve">Etching usually uses a corrosive liquid to dissolve impurities through a chemical reaction, followed by washing with solvents (such as water) several times. When formulating inks for printed aerogels, fumed </w:t>
      </w:r>
      <w:r w:rsidR="006255AA" w:rsidRPr="009F7F88">
        <w:rPr>
          <w:color w:val="000000" w:themeColor="text1"/>
        </w:rPr>
        <w:t>SiO</w:t>
      </w:r>
      <w:r w:rsidR="006255AA" w:rsidRPr="009F7F88">
        <w:rPr>
          <w:color w:val="000000" w:themeColor="text1"/>
          <w:vertAlign w:val="subscript"/>
        </w:rPr>
        <w:t>2</w:t>
      </w:r>
      <w:r w:rsidR="006F2B40" w:rsidRPr="009F7F88">
        <w:rPr>
          <w:color w:val="000000" w:themeColor="text1"/>
          <w:lang w:eastAsia="zh-CN"/>
        </w:rPr>
        <w:t xml:space="preserve"> can be added as a viscosity modifier to improve the printability of the ink.</w:t>
      </w:r>
      <w:r w:rsidR="005906FF" w:rsidRPr="009F7F88">
        <w:rPr>
          <w:color w:val="000000" w:themeColor="text1"/>
        </w:rPr>
        <w:fldChar w:fldCharType="begin" w:fldLock="1"/>
      </w:r>
      <w:r w:rsidR="00BF34A6" w:rsidRPr="009F7F88">
        <w:rPr>
          <w:color w:val="000000" w:themeColor="text1"/>
          <w:lang w:eastAsia="zh-CN"/>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BF34A6" w:rsidRPr="009F7F88">
        <w:rPr>
          <w:rFonts w:hint="eastAsia"/>
          <w:color w:val="000000" w:themeColor="text1"/>
          <w:lang w:eastAsia="zh-CN"/>
        </w:rPr>
        <w:instrText>,"parse-names":false,"suffix":""}],"container-title":"Nature Communications","id":"ITEM-1","issued":{"date-parts":[["2015"]]},"note":"</w:instrText>
      </w:r>
      <w:r w:rsidR="00BF34A6" w:rsidRPr="009F7F88">
        <w:rPr>
          <w:rFonts w:hint="eastAsia"/>
          <w:color w:val="000000" w:themeColor="text1"/>
          <w:lang w:eastAsia="zh-CN"/>
        </w:rPr>
        <w:instrText>已加</w:instrText>
      </w:r>
      <w:r w:rsidR="00BF34A6" w:rsidRPr="009F7F88">
        <w:rPr>
          <w:rFonts w:hint="eastAsia"/>
          <w:color w:val="000000" w:themeColor="text1"/>
          <w:lang w:eastAsia="zh-CN"/>
        </w:rPr>
        <w:instrText>\n</w:instrText>
      </w:r>
      <w:r w:rsidR="00BF34A6" w:rsidRPr="009F7F88">
        <w:rPr>
          <w:rFonts w:hint="eastAsia"/>
          <w:color w:val="000000" w:themeColor="text1"/>
          <w:lang w:eastAsia="zh-CN"/>
        </w:rPr>
        <w:instrText>第一篇</w:instrText>
      </w:r>
      <w:r w:rsidR="00BF34A6" w:rsidRPr="009F7F88">
        <w:rPr>
          <w:rFonts w:hint="eastAsia"/>
          <w:color w:val="000000" w:themeColor="text1"/>
          <w:lang w:eastAsia="zh-CN"/>
        </w:rPr>
        <w:instrText>3D</w:instrText>
      </w:r>
      <w:r w:rsidR="00BF34A6" w:rsidRPr="009F7F88">
        <w:rPr>
          <w:rFonts w:hint="eastAsia"/>
          <w:color w:val="000000" w:themeColor="text1"/>
          <w:lang w:eastAsia="zh-CN"/>
        </w:rPr>
        <w:instrText>打印气凝胶文献</w:instrText>
      </w:r>
      <w:r w:rsidR="00BF34A6" w:rsidRPr="009F7F88">
        <w:rPr>
          <w:rFonts w:hint="eastAsia"/>
          <w:color w:val="000000" w:themeColor="text1"/>
          <w:lang w:eastAsia="zh-CN"/>
        </w:rPr>
        <w:instrText>\n</w:instrText>
      </w:r>
      <w:r w:rsidR="00BF34A6" w:rsidRPr="009F7F88">
        <w:rPr>
          <w:rFonts w:hint="eastAsia"/>
          <w:color w:val="000000" w:themeColor="text1"/>
          <w:lang w:eastAsia="zh-CN"/>
        </w:rPr>
        <w:instrText>两种途径：添加气相氧化硅最后</w:instrText>
      </w:r>
      <w:r w:rsidR="00BF34A6" w:rsidRPr="009F7F88">
        <w:rPr>
          <w:rFonts w:hint="eastAsia"/>
          <w:color w:val="000000" w:themeColor="text1"/>
          <w:lang w:eastAsia="zh-CN"/>
        </w:rPr>
        <w:instrText>etching</w:instrText>
      </w:r>
      <w:r w:rsidR="00BF34A6" w:rsidRPr="009F7F88">
        <w:rPr>
          <w:rFonts w:hint="eastAsia"/>
          <w:color w:val="000000" w:themeColor="text1"/>
          <w:lang w:eastAsia="zh-CN"/>
        </w:rPr>
        <w:instrText>；添加</w:instrText>
      </w:r>
      <w:r w:rsidR="00BF34A6" w:rsidRPr="009F7F88">
        <w:rPr>
          <w:rFonts w:hint="eastAsia"/>
          <w:color w:val="000000" w:themeColor="text1"/>
          <w:lang w:eastAsia="zh-CN"/>
        </w:rPr>
        <w:instrText>R-F</w:instrText>
      </w:r>
      <w:r w:rsidR="00BF34A6" w:rsidRPr="009F7F88">
        <w:rPr>
          <w:rFonts w:hint="eastAsia"/>
          <w:color w:val="000000" w:themeColor="text1"/>
          <w:lang w:eastAsia="zh-CN"/>
        </w:rPr>
        <w:instrText>溶胶</w:instrText>
      </w:r>
      <w:r w:rsidR="00BF34A6" w:rsidRPr="009F7F88">
        <w:rPr>
          <w:rFonts w:hint="eastAsia"/>
          <w:color w:val="000000" w:themeColor="text1"/>
          <w:lang w:eastAsia="zh-CN"/>
        </w:rPr>
        <w:instrText>","page":"6962","publisher":"Nature Publishing Group","title":"Highly comp</w:instrText>
      </w:r>
      <w:r w:rsidR="00BF34A6" w:rsidRPr="009F7F88">
        <w:rPr>
          <w:color w:val="000000" w:themeColor="text1"/>
          <w:lang w:eastAsia="zh-CN"/>
        </w:rPr>
        <w:instrText>ressible 3D periodic graphene aerogel microlattices","type":"article-journal","volume":"6"},"uris":["http://www.mendeley.com/documents/?uuid=717465b1-bbfc-44c6-9e92-bf477472c748"]},{"id":"ITEM-2","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lang w:eastAsia="zh-CN"/>
        </w:rPr>
        <w:instrText>∼</w:instrText>
      </w:r>
      <w:r w:rsidR="00BF34A6" w:rsidRPr="009F7F88">
        <w:rPr>
          <w:color w:val="000000" w:themeColor="text1"/>
          <w:lang w:eastAsia="zh-CN"/>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container-title":"Materials Horizon</w:instrText>
      </w:r>
      <w:r w:rsidR="00BF34A6" w:rsidRPr="009F7F88">
        <w:rPr>
          <w:rFonts w:hint="eastAsia"/>
          <w:color w:val="000000" w:themeColor="text1"/>
          <w:lang w:eastAsia="zh-CN"/>
        </w:rPr>
        <w:instrText>s","id":"ITEM-2","issue":"6","issued":{"date-parts":[["2018"]]},"note":"</w:instrText>
      </w:r>
      <w:r w:rsidR="00BF34A6" w:rsidRPr="009F7F88">
        <w:rPr>
          <w:rFonts w:hint="eastAsia"/>
          <w:color w:val="000000" w:themeColor="text1"/>
          <w:lang w:eastAsia="zh-CN"/>
        </w:rPr>
        <w:instrText>已加</w:instrText>
      </w:r>
      <w:r w:rsidR="00BF34A6" w:rsidRPr="009F7F88">
        <w:rPr>
          <w:rFonts w:hint="eastAsia"/>
          <w:color w:val="000000" w:themeColor="text1"/>
          <w:lang w:eastAsia="zh-CN"/>
        </w:rPr>
        <w:instrText>\n3D</w:instrText>
      </w:r>
      <w:r w:rsidR="00BF34A6" w:rsidRPr="009F7F88">
        <w:rPr>
          <w:rFonts w:hint="eastAsia"/>
          <w:color w:val="000000" w:themeColor="text1"/>
          <w:lang w:eastAsia="zh-CN"/>
        </w:rPr>
        <w:instrText>打印</w:instrText>
      </w:r>
      <w:r w:rsidR="00BF34A6" w:rsidRPr="009F7F88">
        <w:rPr>
          <w:rFonts w:hint="eastAsia"/>
          <w:color w:val="000000" w:themeColor="text1"/>
          <w:lang w:eastAsia="zh-CN"/>
        </w:rPr>
        <w:instrText>RF</w:instrText>
      </w:r>
      <w:r w:rsidR="00BF34A6" w:rsidRPr="009F7F88">
        <w:rPr>
          <w:rFonts w:hint="eastAsia"/>
          <w:color w:val="000000" w:themeColor="text1"/>
          <w:lang w:eastAsia="zh-CN"/>
        </w:rPr>
        <w:instrText>有机和炭气凝胶</w:instrText>
      </w:r>
      <w:r w:rsidR="00BF34A6" w:rsidRPr="009F7F88">
        <w:rPr>
          <w:rFonts w:hint="eastAsia"/>
          <w:color w:val="000000" w:themeColor="text1"/>
          <w:lang w:eastAsia="zh-CN"/>
        </w:rPr>
        <w:instrText>\n</w:instrText>
      </w:r>
      <w:r w:rsidR="00BF34A6" w:rsidRPr="009F7F88">
        <w:rPr>
          <w:rFonts w:hint="eastAsia"/>
          <w:color w:val="000000" w:themeColor="text1"/>
          <w:lang w:eastAsia="zh-CN"/>
        </w:rPr>
        <w:instrText>作为电极材料</w:instrText>
      </w:r>
      <w:r w:rsidR="00BF34A6" w:rsidRPr="009F7F88">
        <w:rPr>
          <w:rFonts w:hint="eastAsia"/>
          <w:color w:val="000000" w:themeColor="text1"/>
          <w:lang w:eastAsia="zh-CN"/>
        </w:rPr>
        <w:instrText>","page":"1166-1175","publisher":"Royal Society of Chemistry","title":"Direct ink writing of organic and carbon aerogels","type":"article-journal","volume":"5</w:instrText>
      </w:r>
      <w:r w:rsidR="00BF34A6" w:rsidRPr="009F7F88">
        <w:rPr>
          <w:color w:val="000000" w:themeColor="text1"/>
          <w:lang w:eastAsia="zh-CN"/>
        </w:rPr>
        <w:instrText>"},"uris":["http://www.mendeley.com/documents/?uuid=8965fd1d-8523-381f-b664-a94d3ae119a3"]},{"id":"ITEM-3","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3"</w:instrText>
      </w:r>
      <w:r w:rsidR="00BF34A6" w:rsidRPr="009F7F88">
        <w:rPr>
          <w:rFonts w:hint="eastAsia"/>
          <w:color w:val="000000" w:themeColor="text1"/>
          <w:lang w:eastAsia="zh-CN"/>
        </w:rPr>
        <w:instrText>,"issue":"6","issued":{"date-parts":[["2016"]]},"note":"</w:instrText>
      </w:r>
      <w:r w:rsidR="00BF34A6" w:rsidRPr="009F7F88">
        <w:rPr>
          <w:rFonts w:hint="eastAsia"/>
          <w:color w:val="000000" w:themeColor="text1"/>
          <w:lang w:eastAsia="zh-CN"/>
        </w:rPr>
        <w:instrText>已加</w:instrText>
      </w:r>
      <w:r w:rsidR="00BF34A6" w:rsidRPr="009F7F88">
        <w:rPr>
          <w:rFonts w:hint="eastAsia"/>
          <w:color w:val="000000" w:themeColor="text1"/>
          <w:lang w:eastAsia="zh-CN"/>
        </w:rPr>
        <w:instrText>\n3D</w:instrText>
      </w:r>
      <w:r w:rsidR="00BF34A6" w:rsidRPr="009F7F88">
        <w:rPr>
          <w:rFonts w:hint="eastAsia"/>
          <w:color w:val="000000" w:themeColor="text1"/>
          <w:lang w:eastAsia="zh-CN"/>
        </w:rPr>
        <w:instrText>打印</w:instrText>
      </w:r>
      <w:r w:rsidR="00BF34A6" w:rsidRPr="009F7F88">
        <w:rPr>
          <w:rFonts w:hint="eastAsia"/>
          <w:color w:val="000000" w:themeColor="text1"/>
          <w:lang w:eastAsia="zh-CN"/>
        </w:rPr>
        <w:instrText>\n</w:instrText>
      </w:r>
      <w:r w:rsidR="00BF34A6" w:rsidRPr="009F7F88">
        <w:rPr>
          <w:rFonts w:hint="eastAsia"/>
          <w:color w:val="000000" w:themeColor="text1"/>
          <w:lang w:eastAsia="zh-CN"/>
        </w:rPr>
        <w:instrText>石墨烯气凝胶</w:instrText>
      </w:r>
      <w:r w:rsidR="00BF34A6" w:rsidRPr="009F7F88">
        <w:rPr>
          <w:rFonts w:hint="eastAsia"/>
          <w:color w:val="000000" w:themeColor="text1"/>
          <w:lang w:eastAsia="zh-CN"/>
        </w:rPr>
        <w:instrText>\n</w:instrText>
      </w:r>
      <w:r w:rsidR="00BF34A6" w:rsidRPr="009F7F88">
        <w:rPr>
          <w:rFonts w:hint="eastAsia"/>
          <w:color w:val="000000" w:themeColor="text1"/>
          <w:lang w:eastAsia="zh-CN"/>
        </w:rPr>
        <w:instrText>超级电容器</w:instrText>
      </w:r>
      <w:r w:rsidR="00BF34A6" w:rsidRPr="009F7F88">
        <w:rPr>
          <w:rFonts w:hint="eastAsia"/>
          <w:color w:val="000000" w:themeColor="text1"/>
          <w:lang w:eastAsia="zh-CN"/>
        </w:rPr>
        <w:instrText>","page":"3448-3456","title":"Supercapacitors Based on Three-Dimensional Hierarchical Graphene Aerogels with Periodic Macropores","type":"article-journal","volume":"16"},"uris"</w:instrText>
      </w:r>
      <w:r w:rsidR="00BF34A6" w:rsidRPr="009F7F88">
        <w:rPr>
          <w:color w:val="000000" w:themeColor="text1"/>
          <w:lang w:eastAsia="zh-CN"/>
        </w:rPr>
        <w:instrText>:["http://www.mendeley.com/documents/?uuid=a7afafc7-0e87-4b0d-9d96-f7501c731fcd"]}],"mendeley":{"formattedCitation":"&lt;sup&gt;18–20&lt;/sup&gt;","plainTextFormattedCitation":"18–20","previouslyFormattedCitation":"&lt;sup&gt;18–20&lt;/sup&gt;"},"properties":{"noteIndex":0},"schema":"https://github.com/citation-style-language/schema/raw/master/csl-citation.json"}</w:instrText>
      </w:r>
      <w:r w:rsidR="005906FF" w:rsidRPr="009F7F88">
        <w:rPr>
          <w:color w:val="000000" w:themeColor="text1"/>
        </w:rPr>
        <w:fldChar w:fldCharType="separate"/>
      </w:r>
      <w:r w:rsidR="00BF34A6" w:rsidRPr="009F7F88">
        <w:rPr>
          <w:noProof/>
          <w:color w:val="000000" w:themeColor="text1"/>
          <w:vertAlign w:val="superscript"/>
        </w:rPr>
        <w:t>18–20</w:t>
      </w:r>
      <w:r w:rsidR="005906FF" w:rsidRPr="009F7F88">
        <w:rPr>
          <w:color w:val="000000" w:themeColor="text1"/>
        </w:rPr>
        <w:fldChar w:fldCharType="end"/>
      </w:r>
      <w:r w:rsidR="006F2B40" w:rsidRPr="009F7F88">
        <w:rPr>
          <w:color w:val="000000" w:themeColor="text1"/>
        </w:rPr>
        <w:t xml:space="preserve"> The </w:t>
      </w:r>
      <w:r w:rsidR="006255AA" w:rsidRPr="009F7F88">
        <w:rPr>
          <w:color w:val="000000" w:themeColor="text1"/>
        </w:rPr>
        <w:t>SiO</w:t>
      </w:r>
      <w:r w:rsidR="006255AA" w:rsidRPr="009F7F88">
        <w:rPr>
          <w:color w:val="000000" w:themeColor="text1"/>
          <w:vertAlign w:val="subscript"/>
        </w:rPr>
        <w:t>2</w:t>
      </w:r>
      <w:r w:rsidR="006F2B40" w:rsidRPr="009F7F88">
        <w:rPr>
          <w:color w:val="000000" w:themeColor="text1"/>
        </w:rPr>
        <w:t xml:space="preserve"> is an impurity itself and may affect the final aerogel's intended properties, and therefore, should be removed. The most common approach to achieve this is through etching, which is performed after the carbonization process. This typically involves immersion of the resultant structure in hydrofluoric acid, which reacts with the </w:t>
      </w:r>
      <w:r w:rsidR="006255AA" w:rsidRPr="009F7F88">
        <w:rPr>
          <w:color w:val="000000" w:themeColor="text1"/>
        </w:rPr>
        <w:t>SiO</w:t>
      </w:r>
      <w:r w:rsidR="006255AA" w:rsidRPr="009F7F88">
        <w:rPr>
          <w:color w:val="000000" w:themeColor="text1"/>
          <w:vertAlign w:val="subscript"/>
        </w:rPr>
        <w:t>2</w:t>
      </w:r>
      <w:r w:rsidR="006F2B40" w:rsidRPr="009F7F88">
        <w:rPr>
          <w:color w:val="000000" w:themeColor="text1"/>
        </w:rPr>
        <w:t xml:space="preserve"> content on the printed aerogel but does not affect its carbon skeleton. Once the chemical etching is completed</w:t>
      </w:r>
      <w:r w:rsidR="00B47D70" w:rsidRPr="009F7F88">
        <w:rPr>
          <w:color w:val="000000" w:themeColor="text1"/>
        </w:rPr>
        <w:t>,</w:t>
      </w:r>
      <w:r w:rsidR="006F2B40" w:rsidRPr="009F7F88">
        <w:rPr>
          <w:color w:val="000000" w:themeColor="text1"/>
        </w:rPr>
        <w:t xml:space="preserve"> the aerogel is washed several times to remove the impurities. A</w:t>
      </w:r>
      <w:r w:rsidR="001F58BA" w:rsidRPr="009F7F88">
        <w:rPr>
          <w:color w:val="000000" w:themeColor="text1"/>
        </w:rPr>
        <w:t>gain</w:t>
      </w:r>
      <w:r w:rsidR="006F2B40" w:rsidRPr="009F7F88">
        <w:rPr>
          <w:color w:val="000000" w:themeColor="text1"/>
        </w:rPr>
        <w:t xml:space="preserve">, to recover the pure aerogel, one of the three </w:t>
      </w:r>
      <w:r w:rsidR="001F58BA" w:rsidRPr="009F7F88">
        <w:rPr>
          <w:color w:val="000000" w:themeColor="text1"/>
        </w:rPr>
        <w:t>drying</w:t>
      </w:r>
      <w:r w:rsidR="006F2B40" w:rsidRPr="009F7F88">
        <w:rPr>
          <w:color w:val="000000" w:themeColor="text1"/>
        </w:rPr>
        <w:t xml:space="preserve"> processes must be used. This method </w:t>
      </w:r>
      <w:r w:rsidR="00D918AD" w:rsidRPr="009F7F88">
        <w:rPr>
          <w:color w:val="000000" w:themeColor="text1"/>
        </w:rPr>
        <w:t>has been</w:t>
      </w:r>
      <w:r w:rsidR="006F2B40" w:rsidRPr="009F7F88">
        <w:rPr>
          <w:color w:val="000000" w:themeColor="text1"/>
        </w:rPr>
        <w:t xml:space="preserve"> exploited to obtain printed carbon</w:t>
      </w:r>
      <w:r w:rsidR="006F2B40"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BF34A6" w:rsidRPr="009F7F88">
        <w:rPr>
          <w:rFonts w:hint="eastAsia"/>
          <w:color w:val="000000" w:themeColor="text1"/>
        </w:rPr>
        <w:instrText>":"Marcus A.","non-dropping-particle":"","parse-names":false,"suffix":""}],"container-title":"Materials Horizons","id":"ITEM-1","issue":"6","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RF</w:instrText>
      </w:r>
      <w:r w:rsidR="00BF34A6" w:rsidRPr="009F7F88">
        <w:rPr>
          <w:rFonts w:hint="eastAsia"/>
          <w:color w:val="000000" w:themeColor="text1"/>
        </w:rPr>
        <w:instrText>有机和炭气凝胶</w:instrText>
      </w:r>
      <w:r w:rsidR="00BF34A6" w:rsidRPr="009F7F88">
        <w:rPr>
          <w:rFonts w:hint="eastAsia"/>
          <w:color w:val="000000" w:themeColor="text1"/>
        </w:rPr>
        <w:instrText>\n</w:instrText>
      </w:r>
      <w:r w:rsidR="00BF34A6" w:rsidRPr="009F7F88">
        <w:rPr>
          <w:rFonts w:hint="eastAsia"/>
          <w:color w:val="000000" w:themeColor="text1"/>
        </w:rPr>
        <w:instrText>作为电极材料</w:instrText>
      </w:r>
      <w:r w:rsidR="00BF34A6" w:rsidRPr="009F7F88">
        <w:rPr>
          <w:rFonts w:hint="eastAsia"/>
          <w:color w:val="000000" w:themeColor="text1"/>
        </w:rPr>
        <w:instrText>","page":"1166-1175","publisher":"Royal Society</w:instrText>
      </w:r>
      <w:r w:rsidR="00BF34A6" w:rsidRPr="009F7F88">
        <w:rPr>
          <w:color w:val="000000" w:themeColor="text1"/>
        </w:rPr>
        <w:instrText xml:space="preserve">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006F2B40" w:rsidRPr="009F7F88">
        <w:rPr>
          <w:color w:val="000000" w:themeColor="text1"/>
        </w:rPr>
        <w:fldChar w:fldCharType="separate"/>
      </w:r>
      <w:r w:rsidR="00BF34A6" w:rsidRPr="009F7F88">
        <w:rPr>
          <w:noProof/>
          <w:color w:val="000000" w:themeColor="text1"/>
          <w:vertAlign w:val="superscript"/>
        </w:rPr>
        <w:t>19</w:t>
      </w:r>
      <w:r w:rsidR="006F2B40" w:rsidRPr="009F7F88">
        <w:rPr>
          <w:color w:val="000000" w:themeColor="text1"/>
        </w:rPr>
        <w:fldChar w:fldCharType="end"/>
      </w:r>
      <w:r w:rsidR="006F2B40" w:rsidRPr="009F7F88">
        <w:rPr>
          <w:color w:val="000000" w:themeColor="text1"/>
        </w:rPr>
        <w:t xml:space="preserve"> </w:t>
      </w:r>
      <w:r w:rsidR="001F58BA" w:rsidRPr="009F7F88">
        <w:rPr>
          <w:color w:val="000000" w:themeColor="text1"/>
        </w:rPr>
        <w:t>and</w:t>
      </w:r>
      <w:r w:rsidR="006F2B40" w:rsidRPr="009F7F88">
        <w:rPr>
          <w:color w:val="000000" w:themeColor="text1"/>
        </w:rPr>
        <w:t xml:space="preserve"> graphene</w:t>
      </w:r>
      <w:r w:rsidR="005906FF" w:rsidRPr="009F7F88">
        <w:rPr>
          <w:color w:val="000000" w:themeColor="text1"/>
        </w:rPr>
        <w:fldChar w:fldCharType="begin" w:fldLock="1"/>
      </w:r>
      <w:r w:rsidR="00BF34A6"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BF34A6" w:rsidRPr="009F7F88">
        <w:rPr>
          <w:rFonts w:hint="eastAsia"/>
          <w:color w:val="000000" w:themeColor="text1"/>
        </w:rPr>
        <w:instrText>,"parse-names":false,"suffix":""}],"container-title":"Nature Communications","id":"ITEM-1","issued":{"date-parts":[["2015"]]},"note":"</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第一篇</w:instrText>
      </w:r>
      <w:r w:rsidR="00BF34A6" w:rsidRPr="009F7F88">
        <w:rPr>
          <w:rFonts w:hint="eastAsia"/>
          <w:color w:val="000000" w:themeColor="text1"/>
        </w:rPr>
        <w:instrText>3D</w:instrText>
      </w:r>
      <w:r w:rsidR="00BF34A6" w:rsidRPr="009F7F88">
        <w:rPr>
          <w:rFonts w:hint="eastAsia"/>
          <w:color w:val="000000" w:themeColor="text1"/>
        </w:rPr>
        <w:instrText>打印气凝胶文献</w:instrText>
      </w:r>
      <w:r w:rsidR="00BF34A6" w:rsidRPr="009F7F88">
        <w:rPr>
          <w:rFonts w:hint="eastAsia"/>
          <w:color w:val="000000" w:themeColor="text1"/>
        </w:rPr>
        <w:instrText>\n</w:instrText>
      </w:r>
      <w:r w:rsidR="00BF34A6" w:rsidRPr="009F7F88">
        <w:rPr>
          <w:rFonts w:hint="eastAsia"/>
          <w:color w:val="000000" w:themeColor="text1"/>
        </w:rPr>
        <w:instrText>两种途径：添加气相氧化硅最后</w:instrText>
      </w:r>
      <w:r w:rsidR="00BF34A6" w:rsidRPr="009F7F88">
        <w:rPr>
          <w:rFonts w:hint="eastAsia"/>
          <w:color w:val="000000" w:themeColor="text1"/>
        </w:rPr>
        <w:instrText>etching</w:instrText>
      </w:r>
      <w:r w:rsidR="00BF34A6" w:rsidRPr="009F7F88">
        <w:rPr>
          <w:rFonts w:hint="eastAsia"/>
          <w:color w:val="000000" w:themeColor="text1"/>
        </w:rPr>
        <w:instrText>；添加</w:instrText>
      </w:r>
      <w:r w:rsidR="00BF34A6" w:rsidRPr="009F7F88">
        <w:rPr>
          <w:rFonts w:hint="eastAsia"/>
          <w:color w:val="000000" w:themeColor="text1"/>
        </w:rPr>
        <w:instrText>R-F</w:instrText>
      </w:r>
      <w:r w:rsidR="00BF34A6" w:rsidRPr="009F7F88">
        <w:rPr>
          <w:rFonts w:hint="eastAsia"/>
          <w:color w:val="000000" w:themeColor="text1"/>
        </w:rPr>
        <w:instrText>溶胶</w:instrText>
      </w:r>
      <w:r w:rsidR="00BF34A6" w:rsidRPr="009F7F88">
        <w:rPr>
          <w:rFonts w:hint="eastAsia"/>
          <w:color w:val="000000" w:themeColor="text1"/>
        </w:rPr>
        <w:instrText>","page":"6962","publisher":"Nature Publishing Group","title":"Highly comp</w:instrText>
      </w:r>
      <w:r w:rsidR="00BF34A6" w:rsidRPr="009F7F88">
        <w:rPr>
          <w:color w:val="000000" w:themeColor="text1"/>
        </w:rPr>
        <w:instrText>ressible 3D periodic graphene aerogel microlattices","type":"article-journal","volume":"6"},"uris":["http://www.mendeley.com/documents/?uuid=717465b1-bbfc-44c6-9e92-bf477472c748"]},{"id":"ITEM-2","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w:instrText>
      </w:r>
      <w:r w:rsidR="00BF34A6" w:rsidRPr="009F7F88">
        <w:rPr>
          <w:rFonts w:hint="eastAsia"/>
          <w:color w:val="000000" w:themeColor="text1"/>
        </w:rPr>
        <w:instrText>icle":"","parse-names":false,"suffix":""}],"container-title":"Nano Letters","id":"ITEM-2","issue":"6","issued":{"date-parts":[["2016"]]},"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n</w:instrText>
      </w:r>
      <w:r w:rsidR="00BF34A6" w:rsidRPr="009F7F88">
        <w:rPr>
          <w:rFonts w:hint="eastAsia"/>
          <w:color w:val="000000" w:themeColor="text1"/>
        </w:rPr>
        <w:instrText>石墨烯气凝胶</w:instrText>
      </w:r>
      <w:r w:rsidR="00BF34A6" w:rsidRPr="009F7F88">
        <w:rPr>
          <w:rFonts w:hint="eastAsia"/>
          <w:color w:val="000000" w:themeColor="text1"/>
        </w:rPr>
        <w:instrText>\n</w:instrText>
      </w:r>
      <w:r w:rsidR="00BF34A6" w:rsidRPr="009F7F88">
        <w:rPr>
          <w:rFonts w:hint="eastAsia"/>
          <w:color w:val="000000" w:themeColor="text1"/>
        </w:rPr>
        <w:instrText>超级电容器</w:instrText>
      </w:r>
      <w:r w:rsidR="00BF34A6" w:rsidRPr="009F7F88">
        <w:rPr>
          <w:rFonts w:hint="eastAsia"/>
          <w:color w:val="000000" w:themeColor="text1"/>
        </w:rPr>
        <w:instrText>","page":"3448-3456","title":"Supercapacitors Based on Three-Dimensional Hierarchical G</w:instrText>
      </w:r>
      <w:r w:rsidR="00BF34A6" w:rsidRPr="009F7F88">
        <w:rPr>
          <w:color w:val="000000" w:themeColor="text1"/>
        </w:rPr>
        <w:instrText>raphene Aerogels with Periodic Macropores","type":"article-journal","volume":"16"},"uris":["http://www.mendeley.com/documents/?uuid=a7afafc7-0e87-4b0d-9d96-f7501c731fcd"]}],"mendeley":{"formattedCitation":"&lt;sup&gt;18,20&lt;/sup&gt;","plainTextFormattedCitation":"18,20","previouslyFormattedCitation":"&lt;sup&gt;18,20&lt;/sup&gt;"},"properties":{"noteIndex":0},"schema":"https://github.com/citation-style-language/schema/raw/master/csl-citation.json"}</w:instrText>
      </w:r>
      <w:r w:rsidR="005906FF" w:rsidRPr="009F7F88">
        <w:rPr>
          <w:color w:val="000000" w:themeColor="text1"/>
        </w:rPr>
        <w:fldChar w:fldCharType="separate"/>
      </w:r>
      <w:r w:rsidR="00BF34A6" w:rsidRPr="009F7F88">
        <w:rPr>
          <w:noProof/>
          <w:color w:val="000000" w:themeColor="text1"/>
          <w:vertAlign w:val="superscript"/>
        </w:rPr>
        <w:t>18,20</w:t>
      </w:r>
      <w:r w:rsidR="005906FF" w:rsidRPr="009F7F88">
        <w:rPr>
          <w:color w:val="000000" w:themeColor="text1"/>
        </w:rPr>
        <w:fldChar w:fldCharType="end"/>
      </w:r>
      <w:r w:rsidR="006F2B40" w:rsidRPr="009F7F88">
        <w:rPr>
          <w:color w:val="000000" w:themeColor="text1"/>
        </w:rPr>
        <w:t xml:space="preserve"> aerogels.</w:t>
      </w:r>
    </w:p>
    <w:p w14:paraId="06847FEE" w14:textId="03DBD15F" w:rsidR="006F2B40" w:rsidRPr="009F7F88" w:rsidRDefault="001D15C3" w:rsidP="001D15C3">
      <w:pPr>
        <w:pStyle w:val="RSCB02ArticleText"/>
        <w:ind w:firstLineChars="100" w:firstLine="194"/>
        <w:rPr>
          <w:color w:val="000000" w:themeColor="text1"/>
        </w:rPr>
      </w:pPr>
      <w:bookmarkStart w:id="163" w:name="_Hlk45902123"/>
      <w:r w:rsidRPr="009F7F88">
        <w:rPr>
          <w:color w:val="000000" w:themeColor="text1"/>
        </w:rPr>
        <w:t xml:space="preserve">In the above section, we </w:t>
      </w:r>
      <w:r w:rsidR="00B47D70" w:rsidRPr="009F7F88">
        <w:rPr>
          <w:color w:val="000000" w:themeColor="text1"/>
        </w:rPr>
        <w:t xml:space="preserve">have </w:t>
      </w:r>
      <w:r w:rsidRPr="009F7F88">
        <w:rPr>
          <w:color w:val="000000" w:themeColor="text1"/>
        </w:rPr>
        <w:t>comprehensively review</w:t>
      </w:r>
      <w:r w:rsidR="00B47D70" w:rsidRPr="009F7F88">
        <w:rPr>
          <w:color w:val="000000" w:themeColor="text1"/>
        </w:rPr>
        <w:t>ed</w:t>
      </w:r>
      <w:r w:rsidRPr="009F7F88">
        <w:rPr>
          <w:color w:val="000000" w:themeColor="text1"/>
        </w:rPr>
        <w:t xml:space="preserve"> the technical </w:t>
      </w:r>
      <w:r w:rsidR="00B47D70" w:rsidRPr="009F7F88">
        <w:rPr>
          <w:color w:val="000000" w:themeColor="text1"/>
        </w:rPr>
        <w:t xml:space="preserve">aspects </w:t>
      </w:r>
      <w:r w:rsidRPr="009F7F88">
        <w:rPr>
          <w:color w:val="000000" w:themeColor="text1"/>
        </w:rPr>
        <w:t xml:space="preserve">involved in the whole process of printing </w:t>
      </w:r>
      <w:r w:rsidRPr="009F7F88">
        <w:rPr>
          <w:color w:val="000000" w:themeColor="text1"/>
        </w:rPr>
        <w:lastRenderedPageBreak/>
        <w:t xml:space="preserve">aerogels, including raw materials, ink formulation, printing methods, </w:t>
      </w:r>
      <w:r w:rsidR="00B47D70" w:rsidRPr="009F7F88">
        <w:rPr>
          <w:color w:val="000000" w:themeColor="text1"/>
        </w:rPr>
        <w:t xml:space="preserve">and </w:t>
      </w:r>
      <w:r w:rsidRPr="009F7F88">
        <w:rPr>
          <w:color w:val="000000" w:themeColor="text1"/>
        </w:rPr>
        <w:t>drying and post-treatment</w:t>
      </w:r>
      <w:r w:rsidR="00B47D70" w:rsidRPr="009F7F88">
        <w:rPr>
          <w:color w:val="000000" w:themeColor="text1"/>
        </w:rPr>
        <w:t xml:space="preserve"> strategies</w:t>
      </w:r>
      <w:r w:rsidRPr="009F7F88">
        <w:rPr>
          <w:color w:val="000000" w:themeColor="text1"/>
        </w:rPr>
        <w:t xml:space="preserve">. Research progress in recent years has demonstrated many advantages of printed aerogels, including rich </w:t>
      </w:r>
      <w:r w:rsidR="00B47D70" w:rsidRPr="009F7F88">
        <w:rPr>
          <w:color w:val="000000" w:themeColor="text1"/>
        </w:rPr>
        <w:t xml:space="preserve">form factors </w:t>
      </w:r>
      <w:r w:rsidRPr="009F7F88">
        <w:rPr>
          <w:color w:val="000000" w:themeColor="text1"/>
        </w:rPr>
        <w:t>(such as microspheres, film</w:t>
      </w:r>
      <w:r w:rsidR="001F58BA" w:rsidRPr="009F7F88">
        <w:rPr>
          <w:color w:val="000000" w:themeColor="text1"/>
        </w:rPr>
        <w:t>s</w:t>
      </w:r>
      <w:r w:rsidRPr="009F7F88">
        <w:rPr>
          <w:color w:val="000000" w:themeColor="text1"/>
        </w:rPr>
        <w:t>, pattern</w:t>
      </w:r>
      <w:r w:rsidR="001F58BA" w:rsidRPr="009F7F88">
        <w:rPr>
          <w:color w:val="000000" w:themeColor="text1"/>
        </w:rPr>
        <w:t>s</w:t>
      </w:r>
      <w:r w:rsidRPr="009F7F88">
        <w:rPr>
          <w:color w:val="000000" w:themeColor="text1"/>
        </w:rPr>
        <w:t xml:space="preserve">, </w:t>
      </w:r>
      <w:r w:rsidR="001F58BA" w:rsidRPr="009F7F88">
        <w:rPr>
          <w:color w:val="000000" w:themeColor="text1"/>
        </w:rPr>
        <w:t xml:space="preserve">and </w:t>
      </w:r>
      <w:r w:rsidRPr="009F7F88">
        <w:rPr>
          <w:color w:val="000000" w:themeColor="text1"/>
        </w:rPr>
        <w:t>3D architecture</w:t>
      </w:r>
      <w:r w:rsidR="001F58BA" w:rsidRPr="009F7F88">
        <w:rPr>
          <w:color w:val="000000" w:themeColor="text1"/>
        </w:rPr>
        <w:t>s</w:t>
      </w:r>
      <w:r w:rsidRPr="009F7F88">
        <w:rPr>
          <w:color w:val="000000" w:themeColor="text1"/>
        </w:rPr>
        <w:t xml:space="preserve">), on-demand shaping/fabrication, and </w:t>
      </w:r>
      <w:r w:rsidR="00CF382F" w:rsidRPr="009F7F88">
        <w:rPr>
          <w:color w:val="000000" w:themeColor="text1"/>
        </w:rPr>
        <w:t xml:space="preserve">the </w:t>
      </w:r>
      <w:r w:rsidRPr="009F7F88">
        <w:rPr>
          <w:color w:val="000000" w:themeColor="text1"/>
        </w:rPr>
        <w:t xml:space="preserve">variety </w:t>
      </w:r>
      <w:r w:rsidR="00CF382F" w:rsidRPr="009F7F88">
        <w:rPr>
          <w:color w:val="000000" w:themeColor="text1"/>
        </w:rPr>
        <w:t xml:space="preserve">of materials </w:t>
      </w:r>
      <w:r w:rsidRPr="009F7F88">
        <w:rPr>
          <w:color w:val="000000" w:themeColor="text1"/>
        </w:rPr>
        <w:t xml:space="preserve">(organic and inorganic aerogels such as nanocellulose, alginate, </w:t>
      </w:r>
      <w:r w:rsidR="006255AA" w:rsidRPr="009F7F88">
        <w:rPr>
          <w:color w:val="000000" w:themeColor="text1"/>
        </w:rPr>
        <w:t>SiO</w:t>
      </w:r>
      <w:r w:rsidR="006255AA" w:rsidRPr="009F7F88">
        <w:rPr>
          <w:color w:val="000000" w:themeColor="text1"/>
          <w:vertAlign w:val="subscript"/>
        </w:rPr>
        <w:t>2</w:t>
      </w:r>
      <w:r w:rsidRPr="009F7F88">
        <w:rPr>
          <w:color w:val="000000" w:themeColor="text1"/>
        </w:rPr>
        <w:t>, graphene)</w:t>
      </w:r>
      <w:r w:rsidR="00CF382F" w:rsidRPr="009F7F88">
        <w:rPr>
          <w:color w:val="000000" w:themeColor="text1"/>
        </w:rPr>
        <w:t xml:space="preserve"> that can be printed. </w:t>
      </w:r>
      <w:r w:rsidR="00BD0E17" w:rsidRPr="009F7F88">
        <w:rPr>
          <w:color w:val="000000" w:themeColor="text1"/>
        </w:rPr>
        <w:t xml:space="preserve">In our opinion, these advantages </w:t>
      </w:r>
      <w:r w:rsidRPr="009F7F88">
        <w:rPr>
          <w:color w:val="000000" w:themeColor="text1"/>
        </w:rPr>
        <w:t>will greatly promote the application of aerogel</w:t>
      </w:r>
      <w:r w:rsidR="00BD0E17" w:rsidRPr="009F7F88">
        <w:rPr>
          <w:color w:val="000000" w:themeColor="text1"/>
        </w:rPr>
        <w:t>s</w:t>
      </w:r>
      <w:r w:rsidRPr="009F7F88">
        <w:rPr>
          <w:color w:val="000000" w:themeColor="text1"/>
        </w:rPr>
        <w:t xml:space="preserve"> </w:t>
      </w:r>
      <w:r w:rsidR="00BD0E17" w:rsidRPr="009F7F88">
        <w:rPr>
          <w:color w:val="000000" w:themeColor="text1"/>
        </w:rPr>
        <w:t xml:space="preserve">in conventional as well as new application areas, by </w:t>
      </w:r>
      <w:r w:rsidRPr="009F7F88">
        <w:rPr>
          <w:color w:val="000000" w:themeColor="text1"/>
        </w:rPr>
        <w:t>overcom</w:t>
      </w:r>
      <w:r w:rsidR="00BD0E17" w:rsidRPr="009F7F88">
        <w:rPr>
          <w:color w:val="000000" w:themeColor="text1"/>
        </w:rPr>
        <w:t>ing</w:t>
      </w:r>
      <w:r w:rsidRPr="009F7F88">
        <w:rPr>
          <w:color w:val="000000" w:themeColor="text1"/>
        </w:rPr>
        <w:t xml:space="preserve"> previous</w:t>
      </w:r>
      <w:r w:rsidR="00DF64C2" w:rsidRPr="009F7F88">
        <w:rPr>
          <w:color w:val="000000" w:themeColor="text1"/>
        </w:rPr>
        <w:t>ly unsurmountable</w:t>
      </w:r>
      <w:r w:rsidRPr="009F7F88">
        <w:rPr>
          <w:color w:val="000000" w:themeColor="text1"/>
        </w:rPr>
        <w:t xml:space="preserve"> obstacles.</w:t>
      </w:r>
      <w:bookmarkEnd w:id="163"/>
    </w:p>
    <w:p w14:paraId="6065FC62" w14:textId="616F9A52" w:rsidR="00427DAA" w:rsidRPr="009F7F88" w:rsidRDefault="00427DAA" w:rsidP="00427DAA">
      <w:pPr>
        <w:pStyle w:val="RSCB04AHeadingSection"/>
        <w:rPr>
          <w:color w:val="000000" w:themeColor="text1"/>
          <w:w w:val="108"/>
        </w:rPr>
      </w:pPr>
      <w:bookmarkStart w:id="164" w:name="_Toc39868921"/>
      <w:bookmarkStart w:id="165" w:name="_Hlk55448101"/>
      <w:r w:rsidRPr="009F7F88">
        <w:rPr>
          <w:color w:val="000000" w:themeColor="text1"/>
          <w:w w:val="108"/>
        </w:rPr>
        <w:t>5. Applications of printed aerogels</w:t>
      </w:r>
      <w:bookmarkEnd w:id="164"/>
    </w:p>
    <w:bookmarkEnd w:id="165"/>
    <w:p w14:paraId="0777ABE1" w14:textId="4D99FDC9" w:rsidR="00484B47" w:rsidRPr="009F7F88" w:rsidRDefault="00484B47" w:rsidP="00427DAA">
      <w:pPr>
        <w:pStyle w:val="RSCB02ArticleText"/>
        <w:rPr>
          <w:color w:val="000000" w:themeColor="text1"/>
        </w:rPr>
      </w:pPr>
      <w:r w:rsidRPr="009F7F88">
        <w:rPr>
          <w:color w:val="000000" w:themeColor="text1"/>
        </w:rPr>
        <w:t xml:space="preserve">Traditional non-printed aerogels have already demonstrated huge potential for a wide range of applications. The use of printing technology can </w:t>
      </w:r>
      <w:r w:rsidR="002D5819" w:rsidRPr="009F7F88">
        <w:rPr>
          <w:color w:val="000000" w:themeColor="text1"/>
        </w:rPr>
        <w:t>greatly</w:t>
      </w:r>
      <w:r w:rsidRPr="009F7F88">
        <w:rPr>
          <w:color w:val="000000" w:themeColor="text1"/>
        </w:rPr>
        <w:t xml:space="preserve"> promote these application opportunities, especially in the field of functional materials that require intricate structures and shaping. Indeed, printing technology offers unparalleled processability and designability on the micron scale, addressing a major weakness of traditional aerogels due to their brittleness and poor structural strength. In particular, printing enabled processability can be used to directly form and readily redesign complex aerogel structures. This makes aerogels significantly more versatile and designable for target applications. Based on the published literature on printed aerogels, we divide this section into six broad technology and application </w:t>
      </w:r>
      <w:r w:rsidR="002D5819" w:rsidRPr="009F7F88">
        <w:rPr>
          <w:color w:val="000000" w:themeColor="text1"/>
        </w:rPr>
        <w:t xml:space="preserve">areas </w:t>
      </w:r>
      <w:r w:rsidRPr="009F7F88">
        <w:rPr>
          <w:color w:val="000000" w:themeColor="text1"/>
        </w:rPr>
        <w:t>on thermal management, energy storage, electronics, chemical, biomedical, and light-harvesting.</w:t>
      </w:r>
    </w:p>
    <w:p w14:paraId="4C5565A7" w14:textId="62AF50CB" w:rsidR="00427DAA" w:rsidRPr="009F7F88" w:rsidRDefault="00427DAA" w:rsidP="00427DAA">
      <w:pPr>
        <w:pStyle w:val="RSCB07BHeadingSub-Section-standalone"/>
        <w:rPr>
          <w:color w:val="000000" w:themeColor="text1"/>
          <w:w w:val="108"/>
        </w:rPr>
      </w:pPr>
      <w:bookmarkStart w:id="166" w:name="_Toc39868922"/>
      <w:r w:rsidRPr="009F7F88">
        <w:rPr>
          <w:color w:val="000000" w:themeColor="text1"/>
          <w:w w:val="108"/>
        </w:rPr>
        <w:t>5.1 Printed aerogels for thermal management</w:t>
      </w:r>
      <w:bookmarkEnd w:id="166"/>
    </w:p>
    <w:p w14:paraId="597782EF" w14:textId="6EE6AE3A" w:rsidR="006F4C0C" w:rsidRPr="009F7F88" w:rsidRDefault="006F4C0C" w:rsidP="006F4C0C">
      <w:pPr>
        <w:pStyle w:val="RSCB02ArticleText"/>
        <w:rPr>
          <w:color w:val="000000" w:themeColor="text1"/>
        </w:rPr>
      </w:pPr>
      <w:r w:rsidRPr="009F7F88">
        <w:rPr>
          <w:color w:val="000000" w:themeColor="text1"/>
        </w:rPr>
        <w:t>Thermal insulation materials are widely used in aerospace, petroleum pipelines, industrial furnaces, chemical reactors, cold storages, and buildings. In terms of performance alone, aerogels are widely considered as one of the best thermal insulators because of their ultralow thermal conductivities.</w:t>
      </w:r>
      <w:r w:rsidR="00BA29DB" w:rsidRPr="009F7F88">
        <w:rPr>
          <w:color w:val="000000" w:themeColor="text1"/>
        </w:rPr>
        <w:t xml:space="preserve"> </w:t>
      </w:r>
      <w:r w:rsidR="00BA29DB" w:rsidRPr="009F7F88">
        <w:rPr>
          <w:color w:val="000000" w:themeColor="text1"/>
          <w:lang w:eastAsia="zh-CN"/>
        </w:rPr>
        <w:t xml:space="preserve">Indeed, the conventional </w:t>
      </w:r>
      <w:r w:rsidR="006255AA" w:rsidRPr="009F7F88">
        <w:rPr>
          <w:color w:val="000000" w:themeColor="text1"/>
        </w:rPr>
        <w:t>SiO</w:t>
      </w:r>
      <w:r w:rsidR="006255AA" w:rsidRPr="009F7F88">
        <w:rPr>
          <w:color w:val="000000" w:themeColor="text1"/>
          <w:vertAlign w:val="subscript"/>
        </w:rPr>
        <w:t>2</w:t>
      </w:r>
      <w:r w:rsidR="00BA29DB" w:rsidRPr="009F7F88">
        <w:rPr>
          <w:color w:val="000000" w:themeColor="text1"/>
          <w:lang w:eastAsia="zh-CN"/>
        </w:rPr>
        <w:t xml:space="preserve"> aerogel is also currently the most successfully commercialized aerogel product for thermal insulation.</w:t>
      </w:r>
      <w:r w:rsidRPr="009F7F88">
        <w:rPr>
          <w:color w:val="000000" w:themeColor="text1"/>
        </w:rPr>
        <w:t xml:space="preserve"> However, applications requiring thermal insulations usually demand various shapes, which must be assembled precisely and tightly to achieve effective insulation. The brittleness and difficulty in shaping aerogels therefore put them at a great disadvantage. Printing technolog</w:t>
      </w:r>
      <w:r w:rsidR="00FA3FD1" w:rsidRPr="009F7F88">
        <w:rPr>
          <w:rFonts w:hint="eastAsia"/>
          <w:color w:val="000000" w:themeColor="text1"/>
          <w:lang w:eastAsia="zh-CN"/>
        </w:rPr>
        <w:t>ies</w:t>
      </w:r>
      <w:r w:rsidRPr="009F7F88">
        <w:rPr>
          <w:color w:val="000000" w:themeColor="text1"/>
        </w:rPr>
        <w:t xml:space="preserve"> </w:t>
      </w:r>
      <w:r w:rsidR="002C5F70" w:rsidRPr="009F7F88">
        <w:rPr>
          <w:color w:val="000000" w:themeColor="text1"/>
        </w:rPr>
        <w:t xml:space="preserve">can address </w:t>
      </w:r>
      <w:r w:rsidRPr="009F7F88">
        <w:rPr>
          <w:color w:val="000000" w:themeColor="text1"/>
        </w:rPr>
        <w:t>the shaping of aerogel thermal insulation</w:t>
      </w:r>
      <w:r w:rsidR="002C5F70" w:rsidRPr="009F7F88">
        <w:rPr>
          <w:color w:val="000000" w:themeColor="text1"/>
        </w:rPr>
        <w:t>s</w:t>
      </w:r>
      <w:r w:rsidRPr="009F7F88">
        <w:rPr>
          <w:color w:val="000000" w:themeColor="text1"/>
        </w:rPr>
        <w:t>, mak</w:t>
      </w:r>
      <w:r w:rsidR="00FA3FD1" w:rsidRPr="009F7F88">
        <w:rPr>
          <w:color w:val="000000" w:themeColor="text1"/>
        </w:rPr>
        <w:t>ing</w:t>
      </w:r>
      <w:r w:rsidRPr="009F7F88">
        <w:rPr>
          <w:color w:val="000000" w:themeColor="text1"/>
        </w:rPr>
        <w:t xml:space="preserve"> material</w:t>
      </w:r>
      <w:r w:rsidR="00FA3FD1" w:rsidRPr="009F7F88">
        <w:rPr>
          <w:color w:val="000000" w:themeColor="text1"/>
        </w:rPr>
        <w:t>s</w:t>
      </w:r>
      <w:r w:rsidRPr="009F7F88">
        <w:rPr>
          <w:color w:val="000000" w:themeColor="text1"/>
        </w:rPr>
        <w:t xml:space="preserve"> with fine and complex structure</w:t>
      </w:r>
      <w:r w:rsidR="00FA3FD1" w:rsidRPr="009F7F88">
        <w:rPr>
          <w:color w:val="000000" w:themeColor="text1"/>
        </w:rPr>
        <w:t>s</w:t>
      </w:r>
      <w:r w:rsidRPr="009F7F88">
        <w:rPr>
          <w:color w:val="000000" w:themeColor="text1"/>
        </w:rPr>
        <w:t xml:space="preserve"> and ability to customize design and production</w:t>
      </w:r>
      <w:r w:rsidR="00FA3FD1" w:rsidRPr="009F7F88">
        <w:rPr>
          <w:color w:val="000000" w:themeColor="text1"/>
        </w:rPr>
        <w:t>,</w:t>
      </w:r>
      <w:r w:rsidRPr="009F7F88">
        <w:rPr>
          <w:color w:val="000000" w:themeColor="text1"/>
        </w:rPr>
        <w:t xml:space="preserve"> a reality.</w:t>
      </w:r>
    </w:p>
    <w:p w14:paraId="58E6DFF1" w14:textId="5974A87A" w:rsidR="006F4C0C" w:rsidRPr="009F7F88" w:rsidRDefault="006F4C0C" w:rsidP="006F4C0C">
      <w:pPr>
        <w:pStyle w:val="RSCB02ArticleText"/>
        <w:ind w:firstLineChars="100" w:firstLine="194"/>
        <w:rPr>
          <w:color w:val="000000" w:themeColor="text1"/>
          <w:lang w:eastAsia="zh-CN"/>
        </w:rPr>
      </w:pPr>
      <w:r w:rsidRPr="009F7F88">
        <w:rPr>
          <w:color w:val="000000" w:themeColor="text1"/>
        </w:rPr>
        <w:t xml:space="preserve">We note that the </w:t>
      </w:r>
      <w:r w:rsidR="00915A24" w:rsidRPr="009F7F88">
        <w:rPr>
          <w:color w:val="000000" w:themeColor="text1"/>
        </w:rPr>
        <w:t xml:space="preserve">issue of </w:t>
      </w:r>
      <w:r w:rsidRPr="009F7F88">
        <w:rPr>
          <w:color w:val="000000" w:themeColor="text1"/>
        </w:rPr>
        <w:t>mechanical reinforcement can be partially addressed using a support structure. For example, a honeycomb polymer reinforcement</w:t>
      </w:r>
      <w:r w:rsidR="001C1F7E" w:rsidRPr="009F7F88">
        <w:rPr>
          <w:color w:val="000000" w:themeColor="text1"/>
        </w:rPr>
        <w:t xml:space="preserve"> was </w:t>
      </w:r>
      <w:r w:rsidR="001C1F7E" w:rsidRPr="009F7F88">
        <w:rPr>
          <w:i/>
          <w:iCs/>
          <w:color w:val="000000" w:themeColor="text1"/>
        </w:rPr>
        <w:t>in-situ</w:t>
      </w:r>
      <w:r w:rsidR="001C1F7E" w:rsidRPr="009F7F88">
        <w:rPr>
          <w:color w:val="000000" w:themeColor="text1"/>
        </w:rPr>
        <w:t xml:space="preserve"> printed</w:t>
      </w:r>
      <w:r w:rsidRPr="009F7F88">
        <w:rPr>
          <w:color w:val="000000" w:themeColor="text1"/>
        </w:rPr>
        <w:t xml:space="preserve"> inside </w:t>
      </w:r>
      <w:r w:rsidR="001C1F7E" w:rsidRPr="009F7F88">
        <w:rPr>
          <w:color w:val="000000" w:themeColor="text1"/>
        </w:rPr>
        <w:t>a</w:t>
      </w:r>
      <w:r w:rsidRPr="009F7F88">
        <w:rPr>
          <w:color w:val="000000" w:themeColor="text1"/>
        </w:rPr>
        <w:t xml:space="preserve"> </w:t>
      </w:r>
      <w:r w:rsidR="006255AA" w:rsidRPr="009F7F88">
        <w:rPr>
          <w:color w:val="000000" w:themeColor="text1"/>
        </w:rPr>
        <w:t>SiO</w:t>
      </w:r>
      <w:r w:rsidR="006255AA" w:rsidRPr="009F7F88">
        <w:rPr>
          <w:color w:val="000000" w:themeColor="text1"/>
          <w:vertAlign w:val="subscript"/>
        </w:rPr>
        <w:t>2</w:t>
      </w:r>
      <w:r w:rsidR="00944F90" w:rsidRPr="009F7F88">
        <w:rPr>
          <w:color w:val="000000" w:themeColor="text1"/>
        </w:rPr>
        <w:t xml:space="preserve"> </w:t>
      </w:r>
      <w:r w:rsidRPr="009F7F88">
        <w:rPr>
          <w:color w:val="000000" w:themeColor="text1"/>
        </w:rPr>
        <w:t>gel using photopolymerization (</w:t>
      </w:r>
      <w:r w:rsidRPr="009F7F88">
        <w:rPr>
          <w:color w:val="000000" w:themeColor="text1"/>
        </w:rPr>
        <w:fldChar w:fldCharType="begin"/>
      </w:r>
      <w:r w:rsidRPr="009F7F88">
        <w:rPr>
          <w:color w:val="000000" w:themeColor="text1"/>
        </w:rPr>
        <w:instrText xml:space="preserve"> REF _Ref41108280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1</w:t>
      </w:r>
      <w:r w:rsidRPr="009F7F88">
        <w:rPr>
          <w:color w:val="000000" w:themeColor="text1"/>
        </w:rPr>
        <w:fldChar w:fldCharType="end"/>
      </w:r>
      <w:proofErr w:type="spellStart"/>
      <w:r w:rsidR="00B079A6" w:rsidRPr="009F7F88">
        <w:rPr>
          <w:color w:val="000000" w:themeColor="text1"/>
        </w:rPr>
        <w:t>i</w:t>
      </w:r>
      <w:proofErr w:type="spellEnd"/>
      <w:r w:rsidRPr="009F7F88">
        <w:rPr>
          <w:color w:val="000000" w:themeColor="text1"/>
        </w:rPr>
        <w:t>).</w:t>
      </w:r>
      <w:r w:rsidR="0045461C" w:rsidRPr="009F7F88">
        <w:rPr>
          <w:color w:val="000000" w:themeColor="text1"/>
        </w:rPr>
        <w:fldChar w:fldCharType="begin" w:fldLock="1"/>
      </w:r>
      <w:r w:rsidR="004E1277" w:rsidRPr="009F7F88">
        <w:rPr>
          <w:color w:val="000000" w:themeColor="text1"/>
        </w:rPr>
        <w:instrText>ADDIN CSL_CITATION {"citationItems":[{"id":"ITEM-1","itemData":{"DOI":"10.1021/acs.iecr.7b04058","ISSN":"15205045","abstract":"Honeycomb aerogel composites were fabricated by reinforcing selected regions of a native aerogel matrix using photopolymerization. First, alcogels were synthesized by hydrolysis-condensation of a siloxane, and by adding a multifunctional acrylic monomer and a visible-light initiator to the gelation solution. Alcogels were then placed on a programmable translation stage and exposed to a laser. Polymerization and mechanical reinforcement were induced in the exposed regions. After exposure alcogels were dried supercritically. Thermal conductivity and out-of-plane modulus of the resulting honeycombs could be varied between values typical of native aerogels (11 mW/mK and 0.75 MPa) and those of uniformly polymerized composites (65.8 mW/mK and 36.26 MPa) by varying the translation stage speed between 2 and 3 mm/s. The results were interpreted using a rule-of-mixtures model. The mechanical properties of the composites were also investigated using finite element analysis.","author":[{"dropping-particle":"","family":"White","given":"Lauren S.","non-dropping-particle":"","parse-names":false,"suffix":""},{"dropping-particle":"","family":"Selden","given":"Tyler","non-dropping-particle":"","parse-names":false,"suffix":""},{"dropping-particle":"","family":"Bertino","given":"Massimo F.","non-dropping-particle":"","parse-names":false,"suffix":""},{"dropping-particle":"","family":"Cartin","given":"Charles","non-dropping-particle":"","parse-names":false,"suffix":""},{"dropping-particle":"","family":"Angello","given":"Joseph","non-dropping-particle":"","parse-names":false,"suffix":""},{"dropping-particle":"","family":"Schwan","given":"Marina","non-dropping-particle":"","parse-names":false,"suffix":""},{"dropping-particle":"","family":"Milow","given":"Barbara","non-dropping-particle":"","parse-names":false,"suffix":""},{"dropping-particle":"","family":"Ratke","given":"Lorenz","non-dropping-particle":"","parse-names":false,"suffix":""}],"container-title":"Industrial and Engineering Chemistry Research","id":"ITEM-1","issue":"4","issued":{"date-parts":[["2018"]]},"page":"1197-1206","publisher":"American Chemical Society","title":"Fabrication of Mechanically Strong Honeycombs with Aerogel Cores","type":"article-journal","volume":"57"},"uris":["http://www.mendeley.com/documents/?uuid=1ec335b1-6b5b-4bd6-9781-a13a6dba6a65"]}],"mendeley":{"formattedCitation":"&lt;sup&gt;266&lt;/sup&gt;","plainTextFormattedCitation":"266","previouslyFormattedCitation":"&lt;sup&gt;264&lt;/sup&gt;"},"properties":{"noteIndex":0},"schema":"https://github.com/citation-style-language/schema/raw/master/csl-citation.json"}</w:instrText>
      </w:r>
      <w:r w:rsidR="0045461C" w:rsidRPr="009F7F88">
        <w:rPr>
          <w:color w:val="000000" w:themeColor="text1"/>
        </w:rPr>
        <w:fldChar w:fldCharType="separate"/>
      </w:r>
      <w:r w:rsidR="004E1277" w:rsidRPr="009F7F88">
        <w:rPr>
          <w:noProof/>
          <w:color w:val="000000" w:themeColor="text1"/>
          <w:vertAlign w:val="superscript"/>
        </w:rPr>
        <w:t>266</w:t>
      </w:r>
      <w:r w:rsidR="0045461C" w:rsidRPr="009F7F88">
        <w:rPr>
          <w:color w:val="000000" w:themeColor="text1"/>
        </w:rPr>
        <w:fldChar w:fldCharType="end"/>
      </w:r>
      <w:r w:rsidRPr="009F7F88">
        <w:rPr>
          <w:color w:val="000000" w:themeColor="text1"/>
        </w:rPr>
        <w:t xml:space="preserve"> This allowed a well-integrated, high strength </w:t>
      </w:r>
      <w:r w:rsidR="006255AA" w:rsidRPr="009F7F88">
        <w:rPr>
          <w:color w:val="000000" w:themeColor="text1"/>
        </w:rPr>
        <w:t>SiO</w:t>
      </w:r>
      <w:r w:rsidR="006255AA" w:rsidRPr="009F7F88">
        <w:rPr>
          <w:color w:val="000000" w:themeColor="text1"/>
          <w:vertAlign w:val="subscript"/>
        </w:rPr>
        <w:t>2</w:t>
      </w:r>
      <w:r w:rsidR="00944F90" w:rsidRPr="009F7F88">
        <w:rPr>
          <w:color w:val="000000" w:themeColor="text1"/>
        </w:rPr>
        <w:t xml:space="preserve"> </w:t>
      </w:r>
      <w:r w:rsidRPr="009F7F88">
        <w:rPr>
          <w:color w:val="000000" w:themeColor="text1"/>
        </w:rPr>
        <w:t>aerogel, with a thermal conductivity of 0.0136 W m</w:t>
      </w:r>
      <w:r w:rsidRPr="009F7F88">
        <w:rPr>
          <w:color w:val="000000" w:themeColor="text1"/>
          <w:vertAlign w:val="superscript"/>
        </w:rPr>
        <w:t>-1</w:t>
      </w:r>
      <w:r w:rsidRPr="009F7F88">
        <w:rPr>
          <w:color w:val="000000" w:themeColor="text1"/>
        </w:rPr>
        <w:t xml:space="preserve"> K</w:t>
      </w:r>
      <w:r w:rsidRPr="009F7F88">
        <w:rPr>
          <w:color w:val="000000" w:themeColor="text1"/>
          <w:vertAlign w:val="superscript"/>
        </w:rPr>
        <w:t>-1</w:t>
      </w:r>
      <w:r w:rsidRPr="009F7F88">
        <w:rPr>
          <w:color w:val="000000" w:themeColor="text1"/>
        </w:rPr>
        <w:t>, between that of pure aerogel and pure polymer.</w:t>
      </w:r>
      <w:r w:rsidRPr="009F7F88">
        <w:rPr>
          <w:color w:val="000000" w:themeColor="text1"/>
        </w:rPr>
        <w:fldChar w:fldCharType="begin" w:fldLock="1"/>
      </w:r>
      <w:r w:rsidR="004E1277" w:rsidRPr="009F7F88">
        <w:rPr>
          <w:color w:val="000000" w:themeColor="text1"/>
        </w:rPr>
        <w:instrText>ADDIN CSL_CITATION {"citationItems":[{"id":"ITEM-1","itemData":{"DOI":"10.1021/acs.iecr.7b04058","ISSN":"15205045","abstract":"Honeycomb aerogel composites were fabricated by reinforcing selected regions of a native aerogel matrix using photopolymerization. First, alcogels were synthesized by hydrolysis-condensation of a siloxane, and by adding a multifunctional acrylic monomer and a visible-light initiator to the gelation solution. Alcogels were then placed on a programmable translation stage and exposed to a laser. Polymerization and mechanical reinforcement were induced in the exposed regions. After exposure alcogels were dried supercritically. Thermal conductivity and out-of-plane modulus of the resulting honeycombs could be varied between values typical of native aerogels (11 mW/mK and 0.75 MPa) and those of uniformly polymerized composites (65.8 mW/mK and 36.26 MPa) by varying the translation stage speed between 2 and 3 mm/s. The results were interpreted using a rule-of-mixtures model. The mechanical properties of the composites were also investigated using finite element analysis.","author":[{"dropping-particle":"","family":"White","given":"Lauren S.","non-dropping-particle":"","parse-names":false,"suffix":""},{"dropping-particle":"","family":"Selden","given":"Tyler","non-dropping-particle":"","parse-names":false,"suffix":""},{"dropping-particle":"","family":"Bertino","given":"Massimo F.","non-dropping-particle":"","parse-names":false,"suffix":""},{"dropping-particle":"","family":"Cartin","given":"Charles","non-dropping-particle":"","parse-names":false,"suffix":""},{"dropping-particle":"","family":"Angello","given":"Joseph","non-dropping-particle":"","parse-names":false,"suffix":""},{"dropping-particle":"","family":"Schwan","given":"Marina","non-dropping-particle":"","parse-names":false,"suffix":""},{"dropping-particle":"","family":"Milow","given":"Barbara","non-dropping-particle":"","parse-names":false,"suffix":""},{"dropping-particle":"","family":"Ratke","given":"Lorenz","non-dropping-particle":"","parse-names":false,"suffix":""}],"container-title":"Industrial and Engineering Chemistry Research","id":"ITEM-1","issue":"4","issued":{"date-parts":[["2018"]]},"page":"1197-1206","publisher":"American Chemical Society","title":"Fabrication of Mechanically Strong Honeycombs with Aerogel Cores","type":"article-journal","volume":"57"},"uris":["http://www.mendeley.com/documents/?uuid=1ec335b1-6b5b-4bd6-9781-a13a6dba6a65"]}],"mendeley":{"formattedCitation":"&lt;sup&gt;266&lt;/sup&gt;","plainTextFormattedCitation":"266","previouslyFormattedCitation":"&lt;sup&gt;26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lang w:eastAsia="zh-CN"/>
        </w:rPr>
        <w:t>266</w:t>
      </w:r>
      <w:r w:rsidRPr="009F7F88">
        <w:rPr>
          <w:color w:val="000000" w:themeColor="text1"/>
        </w:rPr>
        <w:fldChar w:fldCharType="end"/>
      </w:r>
    </w:p>
    <w:p w14:paraId="2C2A0794" w14:textId="08C723DC" w:rsidR="006F4C0C" w:rsidRPr="009F7F88" w:rsidRDefault="00FF6702" w:rsidP="006F4C0C">
      <w:pPr>
        <w:pStyle w:val="RSCB02ArticleText"/>
        <w:ind w:firstLineChars="100" w:firstLine="194"/>
        <w:rPr>
          <w:color w:val="000000" w:themeColor="text1"/>
        </w:rPr>
      </w:pPr>
      <w:r w:rsidRPr="009F7F88">
        <w:rPr>
          <w:color w:val="000000" w:themeColor="text1"/>
          <w:lang w:eastAsia="zh-CN"/>
        </w:rPr>
        <w:t>In general, w</w:t>
      </w:r>
      <w:r w:rsidR="006F4C0C" w:rsidRPr="009F7F88">
        <w:rPr>
          <w:color w:val="000000" w:themeColor="text1"/>
          <w:lang w:eastAsia="zh-CN"/>
        </w:rPr>
        <w:t xml:space="preserve">hen it comes to </w:t>
      </w:r>
      <w:r w:rsidR="00001C2C" w:rsidRPr="009F7F88">
        <w:rPr>
          <w:color w:val="000000" w:themeColor="text1"/>
          <w:lang w:eastAsia="zh-CN"/>
        </w:rPr>
        <w:t xml:space="preserve">the </w:t>
      </w:r>
      <w:r w:rsidR="006F4C0C" w:rsidRPr="009F7F88">
        <w:rPr>
          <w:color w:val="000000" w:themeColor="text1"/>
          <w:lang w:eastAsia="zh-CN"/>
        </w:rPr>
        <w:t>printing</w:t>
      </w:r>
      <w:r w:rsidR="00691663" w:rsidRPr="009F7F88">
        <w:rPr>
          <w:color w:val="000000" w:themeColor="text1"/>
          <w:lang w:eastAsia="zh-CN"/>
        </w:rPr>
        <w:t xml:space="preserve"> of aerogels</w:t>
      </w:r>
      <w:r w:rsidR="006F4C0C" w:rsidRPr="009F7F88">
        <w:rPr>
          <w:color w:val="000000" w:themeColor="text1"/>
          <w:lang w:eastAsia="zh-CN"/>
        </w:rPr>
        <w:t xml:space="preserve">, the methods that have been </w:t>
      </w:r>
      <w:r w:rsidR="00915A24" w:rsidRPr="009F7F88">
        <w:rPr>
          <w:color w:val="000000" w:themeColor="text1"/>
          <w:lang w:eastAsia="zh-CN"/>
        </w:rPr>
        <w:t xml:space="preserve">mostly </w:t>
      </w:r>
      <w:r w:rsidR="006F4C0C" w:rsidRPr="009F7F88">
        <w:rPr>
          <w:color w:val="000000" w:themeColor="text1"/>
          <w:lang w:eastAsia="zh-CN"/>
        </w:rPr>
        <w:t>explored include inkjet printing,</w:t>
      </w:r>
      <w:r w:rsidR="006F4C0C" w:rsidRPr="009F7F88">
        <w:rPr>
          <w:color w:val="000000" w:themeColor="text1"/>
        </w:rPr>
        <w:fldChar w:fldCharType="begin" w:fldLock="1"/>
      </w:r>
      <w:r w:rsidR="004E1277" w:rsidRPr="009F7F88">
        <w:rPr>
          <w:color w:val="000000" w:themeColor="text1"/>
          <w:lang w:eastAsia="zh-CN"/>
        </w:rPr>
        <w:instrText>ADDIN CSL_CITATION {"citationItems":[{"id":"ITEM-1","itemData":{"DOI":"10.1007/s40684-020-00189-4","ISBN":"4068402000","ISSN":"21980810","abstract":"Aerogels have the lowest thermal conductivity (&lt; 0.2 W m−1 K−1) among known materials owing to the presence of pores, which constitute over 90% of the structure. Aerogels have mainly been commercialized for use as a thermal insulation material for building applications, such as walls and pipes. Herein, a silica aerogel thin film was fabricated by using a commercial and cost-effective HP inkjet printer. Next, silica aerogel ink was synthesized by mixing hydrophilic silica aerogel powder, solvent, and other organic additives. The thickness and pattern of the silica aerogel thin films were easily controlled by increasing the number of printing cycles and patterning by using a drawing software. The printed silica aerogel thin film had a smooth surface and thickness with well-distributed ink particles. Further, the aerogel had a unique structure comprising nanopores and nanonetworks. The thermal conductivity of the silica aerogel thin film was approximately 0.05 W m−1 K−1 at 30–300 °C. Inkjet printing of silica aerogels is expected to be a strong candidate for thermal insulating applications in micro-scale systems such as batteries and electronic chips.","author":[{"dropping-particle":"","family":"Koo","given":"Junmo","non-dropping-particle":"","parse-names":false,"suffix":""},{"dropping-particle":"","family":"Kim","given":"Jun Woo","non-dropping-particle":"","parse-names":false,"suffix":""},{"dropping-particle":"","family":"Kim","given":"Minsik","non-dropping-particle":"","parse-names":false,"suffix":""},{"dropping-particle":"","family":"Yoon","given":"Sungwon","non-dropping-particle":"","parse-names":false,"suffix":""},{"dropping-particle":"","family":"Shim","given":"Joon Hyung","non-dropping-particle":"","parse-names":false,"suffix":""}],"container-title":"International Journal of Precision Engineering and Manufacturing - Green Technology","id":"ITEM-1","issued":{"date-parts":[["2020"]]},"page":"https://doi.org/10.1007/s40684-020-00189-4","publisher":"Korean Society for Precision Engineering","title":"Inkjet Printing of Silica Aerogel for Fabrication of 2-D Patterned Thermal Insulation Layers","type":"article-journal"},"uris":["http://www.mendeley.com/documents/?uuid=04bd21c1-b25c-4b92-8ee6-9be6947e91c6"]}],"mendeley":{"formattedCitation":"&lt;sup&gt;211&lt;/sup&gt;","plainTextFormattedCitation":"211","previouslyFormattedCitation":"&lt;sup&gt;209&lt;/sup&gt;"},"properties":{"noteIndex":0},"schema":"https://github.com/citation-style-language/schema/raw/master/csl-citation.json"}</w:instrText>
      </w:r>
      <w:r w:rsidR="006F4C0C" w:rsidRPr="009F7F88">
        <w:rPr>
          <w:color w:val="000000" w:themeColor="text1"/>
        </w:rPr>
        <w:fldChar w:fldCharType="separate"/>
      </w:r>
      <w:r w:rsidR="004E1277" w:rsidRPr="009F7F88">
        <w:rPr>
          <w:noProof/>
          <w:color w:val="000000" w:themeColor="text1"/>
          <w:vertAlign w:val="superscript"/>
        </w:rPr>
        <w:t>211</w:t>
      </w:r>
      <w:r w:rsidR="006F4C0C" w:rsidRPr="009F7F88">
        <w:rPr>
          <w:color w:val="000000" w:themeColor="text1"/>
        </w:rPr>
        <w:fldChar w:fldCharType="end"/>
      </w:r>
      <w:r w:rsidR="006F4C0C" w:rsidRPr="009F7F88">
        <w:rPr>
          <w:color w:val="000000" w:themeColor="text1"/>
        </w:rPr>
        <w:t xml:space="preserve"> </w:t>
      </w:r>
      <w:r w:rsidR="006F4C0C" w:rsidRPr="009F7F88">
        <w:rPr>
          <w:rFonts w:hint="eastAsia"/>
          <w:color w:val="000000" w:themeColor="text1"/>
          <w:lang w:eastAsia="zh-CN"/>
        </w:rPr>
        <w:t>DLP</w:t>
      </w:r>
      <w:r w:rsidR="006F4C0C" w:rsidRPr="009F7F88">
        <w:rPr>
          <w:color w:val="000000" w:themeColor="text1"/>
        </w:rPr>
        <w:t>,</w:t>
      </w:r>
      <w:r w:rsidR="006F4C0C" w:rsidRPr="009F7F88">
        <w:rPr>
          <w:color w:val="000000" w:themeColor="text1"/>
        </w:rPr>
        <w:fldChar w:fldCharType="begin" w:fldLock="1"/>
      </w:r>
      <w:r w:rsidR="004E1277" w:rsidRPr="009F7F88">
        <w:rPr>
          <w:color w:val="000000" w:themeColor="text1"/>
        </w:rPr>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004E1277" w:rsidRPr="009F7F88">
        <w:rPr>
          <w:rFonts w:hint="eastAsia"/>
          <w:color w:val="000000" w:themeColor="text1"/>
        </w:rPr>
        <w:instrText>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墨水原料含</w:instrText>
      </w:r>
      <w:r w:rsidR="004E1277" w:rsidRPr="009F7F88">
        <w:rPr>
          <w:rFonts w:hint="eastAsia"/>
          <w:color w:val="000000" w:themeColor="text1"/>
        </w:rPr>
        <w:instrText>\n3D</w:instrText>
      </w:r>
      <w:r w:rsidR="004E1277" w:rsidRPr="009F7F88">
        <w:rPr>
          <w:rFonts w:hint="eastAsia"/>
          <w:color w:val="000000" w:themeColor="text1"/>
        </w:rPr>
        <w:instrText>打印，紫外光固化，在扎小孔的密封瓶子中常压干燥</w:instrText>
      </w:r>
      <w:r w:rsidR="004E1277" w:rsidRPr="009F7F88">
        <w:rPr>
          <w:rFonts w:hint="eastAsia"/>
          <w:color w:val="000000" w:themeColor="text1"/>
        </w:rPr>
        <w:instrText>50</w:instrText>
      </w:r>
      <w:r w:rsidR="004E1277" w:rsidRPr="009F7F88">
        <w:rPr>
          <w:rFonts w:hint="eastAsia"/>
          <w:color w:val="000000" w:themeColor="text1"/>
        </w:rPr>
        <w:instrText>℃</w:instrText>
      </w:r>
      <w:r w:rsidR="004E1277" w:rsidRPr="009F7F88">
        <w:rPr>
          <w:rFonts w:hint="eastAsia"/>
          <w:color w:val="000000" w:themeColor="text1"/>
        </w:rPr>
        <w:instrText>5</w:instrText>
      </w:r>
      <w:r w:rsidR="004E1277" w:rsidRPr="009F7F88">
        <w:rPr>
          <w:rFonts w:hint="eastAsia"/>
          <w:color w:val="000000" w:themeColor="text1"/>
        </w:rPr>
        <w:instrText>天，</w:instrText>
      </w:r>
      <w:r w:rsidR="004E1277" w:rsidRPr="009F7F88">
        <w:rPr>
          <w:rFonts w:hint="eastAsia"/>
          <w:color w:val="000000" w:themeColor="text1"/>
        </w:rPr>
        <w:instrText>800</w:instrText>
      </w:r>
      <w:r w:rsidR="004E1277" w:rsidRPr="009F7F88">
        <w:rPr>
          <w:rFonts w:hint="eastAsia"/>
          <w:color w:val="000000" w:themeColor="text1"/>
        </w:rPr>
        <w:instrText>℃烧结</w:instrText>
      </w:r>
      <w:r w:rsidR="004E1277" w:rsidRPr="009F7F88">
        <w:rPr>
          <w:rFonts w:hint="eastAsia"/>
          <w:color w:val="000000" w:themeColor="text1"/>
        </w:rPr>
        <w:instrText>1</w:instrText>
      </w:r>
      <w:r w:rsidR="004E1277" w:rsidRPr="009F7F88">
        <w:rPr>
          <w:rFonts w:hint="eastAsia"/>
          <w:color w:val="000000" w:themeColor="text1"/>
        </w:rPr>
        <w:instrText>小时除去有机物，真空烧结</w:instrText>
      </w:r>
      <w:r w:rsidR="004E1277" w:rsidRPr="009F7F88">
        <w:rPr>
          <w:rFonts w:hint="eastAsia"/>
          <w:color w:val="000000" w:themeColor="text1"/>
        </w:rPr>
        <w:instrText>900</w:instrText>
      </w:r>
      <w:r w:rsidR="004E1277" w:rsidRPr="009F7F88">
        <w:rPr>
          <w:rFonts w:hint="eastAsia"/>
          <w:color w:val="000000" w:themeColor="text1"/>
        </w:rPr>
        <w:instrText>℃</w:instrText>
      </w:r>
      <w:r w:rsidR="004E1277" w:rsidRPr="009F7F88">
        <w:rPr>
          <w:rFonts w:hint="eastAsia"/>
          <w:color w:val="000000" w:themeColor="text1"/>
        </w:rPr>
        <w:instrText>30min</w:instrText>
      </w:r>
      <w:r w:rsidR="004E1277" w:rsidRPr="009F7F88">
        <w:rPr>
          <w:rFonts w:hint="eastAsia"/>
          <w:color w:val="000000" w:themeColor="text1"/>
        </w:rPr>
        <w:instrText>、</w:instrText>
      </w:r>
      <w:r w:rsidR="004E1277" w:rsidRPr="009F7F88">
        <w:rPr>
          <w:rFonts w:hint="eastAsia"/>
          <w:color w:val="000000" w:themeColor="text1"/>
        </w:rPr>
        <w:instrText>950</w:instrText>
      </w:r>
      <w:r w:rsidR="004E1277" w:rsidRPr="009F7F88">
        <w:rPr>
          <w:rFonts w:hint="eastAsia"/>
          <w:color w:val="000000" w:themeColor="text1"/>
        </w:rPr>
        <w:instrText>℃</w:instrText>
      </w:r>
      <w:r w:rsidR="004E1277" w:rsidRPr="009F7F88">
        <w:rPr>
          <w:rFonts w:hint="eastAsia"/>
          <w:color w:val="000000" w:themeColor="text1"/>
        </w:rPr>
        <w:instrText>10min</w:instrText>
      </w:r>
      <w:r w:rsidR="004E1277" w:rsidRPr="009F7F88">
        <w:rPr>
          <w:rFonts w:hint="eastAsia"/>
          <w:color w:val="000000" w:themeColor="text1"/>
        </w:rPr>
        <w:instrText>、</w:instrText>
      </w:r>
      <w:r w:rsidR="004E1277" w:rsidRPr="009F7F88">
        <w:rPr>
          <w:rFonts w:hint="eastAsia"/>
          <w:color w:val="000000" w:themeColor="text1"/>
        </w:rPr>
        <w:instrText>1000</w:instrText>
      </w:r>
      <w:r w:rsidR="004E1277" w:rsidRPr="009F7F88">
        <w:rPr>
          <w:rFonts w:hint="eastAsia"/>
          <w:color w:val="000000" w:themeColor="text1"/>
        </w:rPr>
        <w:instrText>℃</w:instrText>
      </w:r>
      <w:r w:rsidR="004E1277" w:rsidRPr="009F7F88">
        <w:rPr>
          <w:rFonts w:hint="eastAsia"/>
          <w:color w:val="000000" w:themeColor="text1"/>
        </w:rPr>
        <w:instrText>15min</w:instrText>
      </w:r>
      <w:r w:rsidR="004E1277" w:rsidRPr="009F7F88">
        <w:rPr>
          <w:rFonts w:hint="eastAsia"/>
          <w:color w:val="000000" w:themeColor="text1"/>
        </w:rPr>
        <w:instrText>、</w:instrText>
      </w:r>
      <w:r w:rsidR="004E1277" w:rsidRPr="009F7F88">
        <w:rPr>
          <w:rFonts w:hint="eastAsia"/>
          <w:color w:val="000000" w:themeColor="text1"/>
        </w:rPr>
        <w:instrText>1100</w:instrText>
      </w:r>
      <w:r w:rsidR="004E1277" w:rsidRPr="009F7F88">
        <w:rPr>
          <w:rFonts w:hint="eastAsia"/>
          <w:color w:val="000000" w:themeColor="text1"/>
        </w:rPr>
        <w:instrText>℃</w:instrText>
      </w:r>
      <w:r w:rsidR="004E1277" w:rsidRPr="009F7F88">
        <w:rPr>
          <w:rFonts w:hint="eastAsia"/>
          <w:color w:val="000000" w:themeColor="text1"/>
        </w:rPr>
        <w:instrText>5min</w:instrText>
      </w:r>
      <w:r w:rsidR="004E1277" w:rsidRPr="009F7F88">
        <w:rPr>
          <w:rFonts w:hint="eastAsia"/>
          <w:color w:val="000000" w:themeColor="text1"/>
        </w:rPr>
        <w:instrText>，加热速率</w:instrText>
      </w:r>
      <w:r w:rsidR="004E1277" w:rsidRPr="009F7F88">
        <w:rPr>
          <w:rFonts w:hint="eastAsia"/>
          <w:color w:val="000000" w:themeColor="text1"/>
        </w:rPr>
        <w:instrText>5min/</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获得透明玻璃，也可超临界干燥获得气凝胶</w:instrText>
      </w:r>
      <w:r w:rsidR="004E1277" w:rsidRPr="009F7F88">
        <w:rPr>
          <w:rFonts w:hint="eastAsia"/>
          <w:color w:val="000000" w:themeColor="text1"/>
        </w:rPr>
        <w:instrText>\n</w:instrText>
      </w:r>
      <w:r w:rsidR="004E1277" w:rsidRPr="009F7F88">
        <w:rPr>
          <w:rFonts w:hint="eastAsia"/>
          <w:color w:val="000000" w:themeColor="text1"/>
        </w:rPr>
        <w:instrText>含毛细管张力的计算公式</w:instrText>
      </w:r>
      <w:r w:rsidR="004E1277" w:rsidRPr="009F7F88">
        <w:rPr>
          <w:rFonts w:hint="eastAsia"/>
          <w:color w:val="000000" w:themeColor="text1"/>
        </w:rPr>
        <w:instrText>\n</w:instrText>
      </w:r>
      <w:r w:rsidR="004E1277" w:rsidRPr="009F7F88">
        <w:rPr>
          <w:rFonts w:hint="eastAsia"/>
          <w:color w:val="000000" w:themeColor="text1"/>
        </w:rPr>
        <w:instrText>本文主要通过控制水含量和加入乙醇来减少液</w:instrText>
      </w:r>
      <w:r w:rsidR="004E1277" w:rsidRPr="009F7F88">
        <w:rPr>
          <w:rFonts w:hint="eastAsia"/>
          <w:color w:val="000000" w:themeColor="text1"/>
        </w:rPr>
        <w:instrText>-</w:instrText>
      </w:r>
      <w:r w:rsidR="004E1277" w:rsidRPr="009F7F88">
        <w:rPr>
          <w:rFonts w:hint="eastAsia"/>
          <w:color w:val="000000" w:themeColor="text1"/>
        </w:rPr>
        <w:instrText>气表面张力，控制收缩平衡</w:instrText>
      </w:r>
      <w:r w:rsidR="004E1277" w:rsidRPr="009F7F88">
        <w:rPr>
          <w:rFonts w:hint="eastAsia"/>
          <w:color w:val="000000" w:themeColor="text1"/>
        </w:rPr>
        <w:instrText>","page":"18879-18885","titl</w:instrText>
      </w:r>
      <w:r w:rsidR="004E1277" w:rsidRPr="009F7F88">
        <w:rPr>
          <w:color w:val="000000" w:themeColor="text1"/>
        </w:rPr>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006F4C0C" w:rsidRPr="009F7F88">
        <w:rPr>
          <w:color w:val="000000" w:themeColor="text1"/>
        </w:rPr>
        <w:fldChar w:fldCharType="separate"/>
      </w:r>
      <w:r w:rsidR="004E1277" w:rsidRPr="009F7F88">
        <w:rPr>
          <w:noProof/>
          <w:color w:val="000000" w:themeColor="text1"/>
          <w:vertAlign w:val="superscript"/>
        </w:rPr>
        <w:t>206</w:t>
      </w:r>
      <w:r w:rsidR="006F4C0C" w:rsidRPr="009F7F88">
        <w:rPr>
          <w:color w:val="000000" w:themeColor="text1"/>
        </w:rPr>
        <w:fldChar w:fldCharType="end"/>
      </w:r>
      <w:r w:rsidR="006F4C0C" w:rsidRPr="009F7F88">
        <w:rPr>
          <w:color w:val="000000" w:themeColor="text1"/>
        </w:rPr>
        <w:t xml:space="preserve"> and extrusion 3D printing.</w:t>
      </w:r>
      <w:r w:rsidR="00601A69" w:rsidRPr="009F7F88">
        <w:rPr>
          <w:color w:val="000000" w:themeColor="text1"/>
          <w:vertAlign w:val="superscript"/>
        </w:rPr>
        <w:fldChar w:fldCharType="begin" w:fldLock="1"/>
      </w:r>
      <w:r w:rsidR="004E1277" w:rsidRPr="009F7F88">
        <w:rPr>
          <w:color w:val="000000" w:themeColor="text1"/>
          <w:vertAlign w:val="superscript"/>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id":"ITEM-2","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color w:val="000000" w:themeColor="text1"/>
          <w:vertAlign w:val="superscript"/>
        </w:rPr>
        <w:instrText>∼</w:instrText>
      </w:r>
      <w:r w:rsidR="004E1277" w:rsidRPr="009F7F88">
        <w:rPr>
          <w:color w:val="000000" w:themeColor="text1"/>
          <w:vertAlign w:val="superscript"/>
        </w:rPr>
        <w:instrText>90%), high specific surface area (</w:instrText>
      </w:r>
      <w:r w:rsidR="004E1277" w:rsidRPr="009F7F88">
        <w:rPr>
          <w:rFonts w:ascii="Cambria Math" w:hAnsi="Cambria Math" w:cs="Cambria Math"/>
          <w:color w:val="000000" w:themeColor="text1"/>
          <w:vertAlign w:val="superscript"/>
        </w:rPr>
        <w:instrText>∼</w:instrText>
      </w:r>
      <w:r w:rsidR="004E1277" w:rsidRPr="009F7F88">
        <w:rPr>
          <w:color w:val="000000" w:themeColor="text1"/>
          <w:vertAlign w:val="superscript"/>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w:instrText>
      </w:r>
      <w:r w:rsidR="004E1277" w:rsidRPr="009F7F88">
        <w:rPr>
          <w:rFonts w:hint="eastAsia"/>
          <w:color w:val="000000" w:themeColor="text1"/>
          <w:vertAlign w:val="superscript"/>
        </w:rPr>
        <w:instrText>:"","parse-names":false,"suffix":""}],"container-title":"ACS Applied Materials and Interfaces","genre":"research-article","id":"ITEM-2","issued":{"date-parts":[["2018"]]},"note":"</w:instrText>
      </w:r>
      <w:r w:rsidR="004E1277" w:rsidRPr="009F7F88">
        <w:rPr>
          <w:rFonts w:hint="eastAsia"/>
          <w:color w:val="000000" w:themeColor="text1"/>
          <w:vertAlign w:val="superscript"/>
        </w:rPr>
        <w:instrText>已加</w:instrText>
      </w:r>
      <w:r w:rsidR="004E1277" w:rsidRPr="009F7F88">
        <w:rPr>
          <w:rFonts w:hint="eastAsia"/>
          <w:color w:val="000000" w:themeColor="text1"/>
          <w:vertAlign w:val="superscript"/>
        </w:rPr>
        <w:instrText>\n3D</w:instrText>
      </w:r>
      <w:r w:rsidR="004E1277" w:rsidRPr="009F7F88">
        <w:rPr>
          <w:rFonts w:hint="eastAsia"/>
          <w:color w:val="000000" w:themeColor="text1"/>
          <w:vertAlign w:val="superscript"/>
        </w:rPr>
        <w:instrText>打印，置换，超临界干燥</w:instrText>
      </w:r>
      <w:r w:rsidR="004E1277" w:rsidRPr="009F7F88">
        <w:rPr>
          <w:rFonts w:hint="eastAsia"/>
          <w:color w:val="000000" w:themeColor="text1"/>
          <w:vertAlign w:val="superscript"/>
        </w:rPr>
        <w:instrText>\n</w:instrText>
      </w:r>
      <w:r w:rsidR="004E1277" w:rsidRPr="009F7F88">
        <w:rPr>
          <w:rFonts w:hint="eastAsia"/>
          <w:color w:val="000000" w:themeColor="text1"/>
          <w:vertAlign w:val="superscript"/>
        </w:rPr>
        <w:instrText>氧化硅</w:instrText>
      </w:r>
      <w:r w:rsidR="004E1277" w:rsidRPr="009F7F88">
        <w:rPr>
          <w:rFonts w:hint="eastAsia"/>
          <w:color w:val="000000" w:themeColor="text1"/>
          <w:vertAlign w:val="superscript"/>
        </w:rPr>
        <w:instrText>-</w:instrText>
      </w:r>
      <w:r w:rsidR="004E1277" w:rsidRPr="009F7F88">
        <w:rPr>
          <w:rFonts w:hint="eastAsia"/>
          <w:color w:val="000000" w:themeColor="text1"/>
          <w:vertAlign w:val="superscript"/>
        </w:rPr>
        <w:instrText>蚕丝蛋白气凝胶</w:instrText>
      </w:r>
      <w:r w:rsidR="004E1277" w:rsidRPr="009F7F88">
        <w:rPr>
          <w:rFonts w:hint="eastAsia"/>
          <w:color w:val="000000" w:themeColor="text1"/>
          <w:vertAlign w:val="superscript"/>
        </w:rPr>
        <w:instrText>\n</w:instrText>
      </w:r>
      <w:r w:rsidR="004E1277" w:rsidRPr="009F7F88">
        <w:rPr>
          <w:rFonts w:hint="eastAsia"/>
          <w:color w:val="000000" w:themeColor="text1"/>
          <w:vertAlign w:val="superscript"/>
        </w:rPr>
        <w:instrText>用于隔热或骨质再生医疗支架</w:instrText>
      </w:r>
      <w:r w:rsidR="004E1277" w:rsidRPr="009F7F88">
        <w:rPr>
          <w:rFonts w:hint="eastAsia"/>
          <w:color w:val="000000" w:themeColor="text1"/>
          <w:vertAlign w:val="superscript"/>
        </w:rPr>
        <w:instrText>","page":"22718-22730","publish</w:instrText>
      </w:r>
      <w:r w:rsidR="004E1277" w:rsidRPr="009F7F88">
        <w:rPr>
          <w:color w:val="000000" w:themeColor="text1"/>
          <w:vertAlign w:val="superscript"/>
        </w:rPr>
        <w:instrText>er":"American Chemical Society","title":"Compressible, Thermally Insulating, and Fire Retardant Aerogels through Self-Assembling Silk Fibroin Biopolymers Inside a Silica Structure - An Approach towards 3D Printing of Aerogels","type":"article-journal","volume":"10"},"uris":["http://www.mendeley.com/documents/?uuid=892155f0-658c-4d2e-ba5a-0fa139da355b"]}],"mendeley":{"formattedCitation":"&lt;sup&gt;179,207&lt;/sup&gt;","plainTextFormattedCitation":"179,207","previouslyFormattedCitation":"&lt;sup&gt;177,205&lt;/sup&gt;"},"properties":{"noteIndex":0},"schema":"https://github.com/citation-style-language/schema/raw/master/csl-citation.json"}</w:instrText>
      </w:r>
      <w:r w:rsidR="00601A69" w:rsidRPr="009F7F88">
        <w:rPr>
          <w:color w:val="000000" w:themeColor="text1"/>
          <w:vertAlign w:val="superscript"/>
        </w:rPr>
        <w:fldChar w:fldCharType="separate"/>
      </w:r>
      <w:r w:rsidR="004E1277" w:rsidRPr="009F7F88">
        <w:rPr>
          <w:noProof/>
          <w:color w:val="000000" w:themeColor="text1"/>
          <w:vertAlign w:val="superscript"/>
        </w:rPr>
        <w:t>179,207</w:t>
      </w:r>
      <w:r w:rsidR="00601A69" w:rsidRPr="009F7F88">
        <w:rPr>
          <w:color w:val="000000" w:themeColor="text1"/>
          <w:vertAlign w:val="superscript"/>
        </w:rPr>
        <w:fldChar w:fldCharType="end"/>
      </w:r>
      <w:r w:rsidR="006F4C0C" w:rsidRPr="009F7F88">
        <w:rPr>
          <w:color w:val="000000" w:themeColor="text1"/>
        </w:rPr>
        <w:t xml:space="preserve"> Using inks </w:t>
      </w:r>
      <w:r w:rsidR="006F4C0C" w:rsidRPr="009F7F88">
        <w:rPr>
          <w:color w:val="000000" w:themeColor="text1"/>
        </w:rPr>
        <w:t xml:space="preserve">containing </w:t>
      </w:r>
      <w:r w:rsidR="006255AA" w:rsidRPr="009F7F88">
        <w:rPr>
          <w:color w:val="000000" w:themeColor="text1"/>
        </w:rPr>
        <w:t>SiO</w:t>
      </w:r>
      <w:r w:rsidR="006255AA" w:rsidRPr="009F7F88">
        <w:rPr>
          <w:color w:val="000000" w:themeColor="text1"/>
          <w:vertAlign w:val="subscript"/>
        </w:rPr>
        <w:t>2</w:t>
      </w:r>
      <w:r w:rsidR="006F4C0C" w:rsidRPr="009F7F88">
        <w:rPr>
          <w:color w:val="000000" w:themeColor="text1"/>
        </w:rPr>
        <w:t xml:space="preserve"> aerogel powder and an organic binder, </w:t>
      </w:r>
      <w:r w:rsidR="006255AA" w:rsidRPr="009F7F88">
        <w:rPr>
          <w:color w:val="000000" w:themeColor="text1"/>
        </w:rPr>
        <w:t>SiO</w:t>
      </w:r>
      <w:r w:rsidR="006255AA" w:rsidRPr="009F7F88">
        <w:rPr>
          <w:color w:val="000000" w:themeColor="text1"/>
          <w:vertAlign w:val="subscript"/>
        </w:rPr>
        <w:t>2</w:t>
      </w:r>
      <w:r w:rsidR="006F4C0C" w:rsidRPr="009F7F88">
        <w:rPr>
          <w:color w:val="000000" w:themeColor="text1"/>
        </w:rPr>
        <w:t xml:space="preserve"> aerogel</w:t>
      </w:r>
      <w:r w:rsidR="001C1F7E" w:rsidRPr="009F7F88">
        <w:rPr>
          <w:color w:val="000000" w:themeColor="text1"/>
        </w:rPr>
        <w:t xml:space="preserve"> thin film</w:t>
      </w:r>
      <w:r w:rsidR="006F4C0C" w:rsidRPr="009F7F88">
        <w:rPr>
          <w:color w:val="000000" w:themeColor="text1"/>
        </w:rPr>
        <w:t>s</w:t>
      </w:r>
      <w:r w:rsidR="00DF23A2" w:rsidRPr="009F7F88">
        <w:rPr>
          <w:color w:val="000000" w:themeColor="text1"/>
        </w:rPr>
        <w:t xml:space="preserve"> with </w:t>
      </w:r>
      <w:r w:rsidR="00001C2C" w:rsidRPr="009F7F88">
        <w:rPr>
          <w:color w:val="000000" w:themeColor="text1"/>
        </w:rPr>
        <w:t xml:space="preserve">a </w:t>
      </w:r>
      <w:r w:rsidR="00DF23A2" w:rsidRPr="009F7F88">
        <w:rPr>
          <w:color w:val="000000" w:themeColor="text1"/>
        </w:rPr>
        <w:t>thickness</w:t>
      </w:r>
      <w:r w:rsidR="00915A24" w:rsidRPr="009F7F88">
        <w:rPr>
          <w:color w:val="000000" w:themeColor="text1"/>
        </w:rPr>
        <w:t>es</w:t>
      </w:r>
      <w:r w:rsidR="00DF23A2" w:rsidRPr="009F7F88">
        <w:rPr>
          <w:color w:val="000000" w:themeColor="text1"/>
        </w:rPr>
        <w:t xml:space="preserve"> of several microns</w:t>
      </w:r>
      <w:r w:rsidR="006F4C0C" w:rsidRPr="009F7F88">
        <w:rPr>
          <w:color w:val="000000" w:themeColor="text1"/>
        </w:rPr>
        <w:t xml:space="preserve"> </w:t>
      </w:r>
      <w:r w:rsidR="001C1F7E" w:rsidRPr="009F7F88">
        <w:rPr>
          <w:color w:val="000000" w:themeColor="text1"/>
        </w:rPr>
        <w:t xml:space="preserve">were inkjet-printed </w:t>
      </w:r>
      <w:r w:rsidR="006F4C0C" w:rsidRPr="009F7F88">
        <w:rPr>
          <w:color w:val="000000" w:themeColor="text1"/>
        </w:rPr>
        <w:t>for thermal insulation</w:t>
      </w:r>
      <w:r w:rsidR="00DF23A2" w:rsidRPr="009F7F88">
        <w:rPr>
          <w:color w:val="000000" w:themeColor="text1"/>
        </w:rPr>
        <w:t>s</w:t>
      </w:r>
      <w:r w:rsidR="0045461C" w:rsidRPr="009F7F88">
        <w:rPr>
          <w:color w:val="000000" w:themeColor="text1"/>
        </w:rPr>
        <w:t>.</w:t>
      </w:r>
      <w:bookmarkStart w:id="167" w:name="_Hlk51506855"/>
      <w:r w:rsidR="0045461C" w:rsidRPr="009F7F88">
        <w:rPr>
          <w:color w:val="000000" w:themeColor="text1"/>
        </w:rPr>
        <w:fldChar w:fldCharType="begin" w:fldLock="1"/>
      </w:r>
      <w:r w:rsidR="004E1277" w:rsidRPr="009F7F88">
        <w:rPr>
          <w:color w:val="000000" w:themeColor="text1"/>
        </w:rPr>
        <w:instrText>ADDIN CSL_CITATION {"citationItems":[{"id":"ITEM-1","itemData":{"DOI":"10.1007/s40684-020-00189-4","ISBN":"4068402000","ISSN":"21980810","abstract":"Aerogels have the lowest thermal conductivity (&lt; 0.2 W m−1 K−1) among known materials owing to the presence of pores, which constitute over 90% of the structure. Aerogels have mainly been commercialized for use as a thermal insulation material for building applications, such as walls and pipes. Herein, a silica aerogel thin film was fabricated by using a commercial and cost-effective HP inkjet printer. Next, silica aerogel ink was synthesized by mixing hydrophilic silica aerogel powder, solvent, and other organic additives. The thickness and pattern of the silica aerogel thin films were easily controlled by increasing the number of printing cycles and patterning by using a drawing software. The printed silica aerogel thin film had a smooth surface and thickness with well-distributed ink particles. Further, the aerogel had a unique structure comprising nanopores and nanonetworks. The thermal conductivity of the silica aerogel thin film was approximately 0.05 W m−1 K−1 at 30–300 °C. Inkjet printing of silica aerogels is expected to be a strong candidate for thermal insulating applications in micro-scale systems such as batteries and electronic chips.","author":[{"dropping-particle":"","family":"Koo","given":"Junmo","non-dropping-particle":"","parse-names":false,"suffix":""},{"dropping-particle":"","family":"Kim","given":"Jun Woo","non-dropping-particle":"","parse-names":false,"suffix":""},{"dropping-particle":"","family":"Kim","given":"Minsik","non-dropping-particle":"","parse-names":false,"suffix":""},{"dropping-particle":"","family":"Yoon","given":"Sungwon","non-dropping-particle":"","parse-names":false,"suffix":""},{"dropping-particle":"","family":"Shim","given":"Joon Hyung","non-dropping-particle":"","parse-names":false,"suffix":""}],"container-title":"International Journal of Precision Engineering and Manufacturing - Green Technology","id":"ITEM-1","issued":{"date-parts":[["2020"]]},"page":"https://doi.org/10.1007/s40684-020-00189-4","publisher":"Korean Society for Precision Engineering","title":"Inkjet Printing of Silica Aerogel for Fabrication of 2-D Patterned Thermal Insulation Layers","type":"article-journal"},"uris":["http://www.mendeley.com/documents/?uuid=04bd21c1-b25c-4b92-8ee6-9be6947e91c6"]}],"mendeley":{"formattedCitation":"&lt;sup&gt;211&lt;/sup&gt;","plainTextFormattedCitation":"211","previouslyFormattedCitation":"&lt;sup&gt;209&lt;/sup&gt;"},"properties":{"noteIndex":0},"schema":"https://github.com/citation-style-language/schema/raw/master/csl-citation.json"}</w:instrText>
      </w:r>
      <w:r w:rsidR="0045461C" w:rsidRPr="009F7F88">
        <w:rPr>
          <w:color w:val="000000" w:themeColor="text1"/>
        </w:rPr>
        <w:fldChar w:fldCharType="separate"/>
      </w:r>
      <w:r w:rsidR="004E1277" w:rsidRPr="009F7F88">
        <w:rPr>
          <w:noProof/>
          <w:color w:val="000000" w:themeColor="text1"/>
          <w:vertAlign w:val="superscript"/>
        </w:rPr>
        <w:t>211</w:t>
      </w:r>
      <w:r w:rsidR="0045461C" w:rsidRPr="009F7F88">
        <w:rPr>
          <w:color w:val="000000" w:themeColor="text1"/>
        </w:rPr>
        <w:fldChar w:fldCharType="end"/>
      </w:r>
      <w:r w:rsidR="006F4C0C" w:rsidRPr="009F7F88">
        <w:rPr>
          <w:color w:val="000000" w:themeColor="text1"/>
        </w:rPr>
        <w:t xml:space="preserve"> </w:t>
      </w:r>
      <w:bookmarkEnd w:id="167"/>
      <w:r w:rsidR="006F4C0C" w:rsidRPr="009F7F88">
        <w:rPr>
          <w:color w:val="000000" w:themeColor="text1"/>
        </w:rPr>
        <w:t xml:space="preserve">The printed aerogels </w:t>
      </w:r>
      <w:r w:rsidR="002912D5" w:rsidRPr="009F7F88">
        <w:rPr>
          <w:color w:val="000000" w:themeColor="text1"/>
        </w:rPr>
        <w:t>keep</w:t>
      </w:r>
      <w:r w:rsidR="006F4C0C" w:rsidRPr="009F7F88">
        <w:rPr>
          <w:color w:val="000000" w:themeColor="text1"/>
        </w:rPr>
        <w:t xml:space="preserve"> a relatively low thermal conductivity of 0.05 W m</w:t>
      </w:r>
      <w:r w:rsidR="006F4C0C" w:rsidRPr="009F7F88">
        <w:rPr>
          <w:color w:val="000000" w:themeColor="text1"/>
          <w:vertAlign w:val="superscript"/>
        </w:rPr>
        <w:t>-1</w:t>
      </w:r>
      <w:r w:rsidR="006F4C0C" w:rsidRPr="009F7F88">
        <w:rPr>
          <w:color w:val="000000" w:themeColor="text1"/>
        </w:rPr>
        <w:t xml:space="preserve"> K</w:t>
      </w:r>
      <w:r w:rsidR="006F4C0C" w:rsidRPr="009F7F88">
        <w:rPr>
          <w:color w:val="000000" w:themeColor="text1"/>
          <w:vertAlign w:val="superscript"/>
        </w:rPr>
        <w:t>-1</w:t>
      </w:r>
      <w:r w:rsidR="007A5254" w:rsidRPr="009F7F88">
        <w:rPr>
          <w:color w:val="000000" w:themeColor="text1"/>
        </w:rPr>
        <w:t xml:space="preserve"> in the range of 30-300 °C, though</w:t>
      </w:r>
      <w:r w:rsidR="006F4C0C" w:rsidRPr="009F7F88">
        <w:rPr>
          <w:color w:val="000000" w:themeColor="text1"/>
        </w:rPr>
        <w:t xml:space="preserve"> </w:t>
      </w:r>
      <w:r w:rsidR="007A5254" w:rsidRPr="009F7F88">
        <w:rPr>
          <w:color w:val="000000" w:themeColor="text1"/>
        </w:rPr>
        <w:t>higher than</w:t>
      </w:r>
      <w:r w:rsidR="006F4C0C" w:rsidRPr="009F7F88">
        <w:rPr>
          <w:color w:val="000000" w:themeColor="text1"/>
        </w:rPr>
        <w:t xml:space="preserve"> that of pure aerogel powders (0.02 W m</w:t>
      </w:r>
      <w:r w:rsidR="006F4C0C" w:rsidRPr="009F7F88">
        <w:rPr>
          <w:color w:val="000000" w:themeColor="text1"/>
          <w:vertAlign w:val="superscript"/>
        </w:rPr>
        <w:t>-1</w:t>
      </w:r>
      <w:r w:rsidR="006F4C0C" w:rsidRPr="009F7F88">
        <w:rPr>
          <w:color w:val="000000" w:themeColor="text1"/>
        </w:rPr>
        <w:t xml:space="preserve"> K</w:t>
      </w:r>
      <w:r w:rsidR="006F4C0C" w:rsidRPr="009F7F88">
        <w:rPr>
          <w:color w:val="000000" w:themeColor="text1"/>
          <w:vertAlign w:val="superscript"/>
        </w:rPr>
        <w:t>-1</w:t>
      </w:r>
      <w:r w:rsidR="006F4C0C" w:rsidRPr="009F7F88">
        <w:rPr>
          <w:color w:val="000000" w:themeColor="text1"/>
        </w:rPr>
        <w:t>).</w:t>
      </w:r>
    </w:p>
    <w:p w14:paraId="6371893D" w14:textId="5A344FC1" w:rsidR="006F4C0C" w:rsidRPr="009F7F88" w:rsidRDefault="006D7456" w:rsidP="006F4C0C">
      <w:pPr>
        <w:pStyle w:val="RSCB02ArticleText"/>
        <w:ind w:firstLineChars="100" w:firstLine="194"/>
        <w:rPr>
          <w:color w:val="000000" w:themeColor="text1"/>
        </w:rPr>
      </w:pPr>
      <w:bookmarkStart w:id="168" w:name="_Hlk51487356"/>
      <w:r w:rsidRPr="009F7F88">
        <w:rPr>
          <w:color w:val="000000" w:themeColor="text1"/>
        </w:rPr>
        <w:t xml:space="preserve">Extrusion-printed pure </w:t>
      </w:r>
      <w:r w:rsidR="006255AA" w:rsidRPr="009F7F88">
        <w:rPr>
          <w:color w:val="000000" w:themeColor="text1"/>
        </w:rPr>
        <w:t>SiO</w:t>
      </w:r>
      <w:r w:rsidR="006255AA" w:rsidRPr="009F7F88">
        <w:rPr>
          <w:color w:val="000000" w:themeColor="text1"/>
          <w:vertAlign w:val="subscript"/>
        </w:rPr>
        <w:t>2</w:t>
      </w:r>
      <w:r w:rsidRPr="009F7F88">
        <w:rPr>
          <w:color w:val="000000" w:themeColor="text1"/>
        </w:rPr>
        <w:fldChar w:fldCharType="begin" w:fldLock="1"/>
      </w:r>
      <w:r w:rsidR="004E1277" w:rsidRPr="009F7F88">
        <w:rPr>
          <w:color w:val="000000" w:themeColor="text1"/>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9</w:t>
      </w:r>
      <w:r w:rsidRPr="009F7F88">
        <w:rPr>
          <w:color w:val="000000" w:themeColor="text1"/>
        </w:rPr>
        <w:fldChar w:fldCharType="end"/>
      </w:r>
      <w:r w:rsidRPr="009F7F88">
        <w:rPr>
          <w:color w:val="000000" w:themeColor="text1"/>
        </w:rPr>
        <w:t xml:space="preserve"> </w:t>
      </w:r>
      <w:bookmarkEnd w:id="168"/>
      <w:r w:rsidRPr="009F7F88">
        <w:rPr>
          <w:color w:val="000000" w:themeColor="text1"/>
        </w:rPr>
        <w:t xml:space="preserve">and </w:t>
      </w:r>
      <w:r w:rsidR="006255AA" w:rsidRPr="009F7F88">
        <w:rPr>
          <w:color w:val="000000" w:themeColor="text1"/>
        </w:rPr>
        <w:t>SiO</w:t>
      </w:r>
      <w:r w:rsidR="006255AA" w:rsidRPr="009F7F88">
        <w:rPr>
          <w:color w:val="000000" w:themeColor="text1"/>
          <w:vertAlign w:val="subscript"/>
        </w:rPr>
        <w:t>2</w:t>
      </w:r>
      <w:r w:rsidRPr="009F7F88">
        <w:rPr>
          <w:color w:val="000000" w:themeColor="text1"/>
        </w:rPr>
        <w:t>-silk fibrion</w:t>
      </w:r>
      <w:r w:rsidRPr="009F7F88">
        <w:rPr>
          <w:color w:val="000000" w:themeColor="text1"/>
        </w:rPr>
        <w:fldChar w:fldCharType="begin" w:fldLock="1"/>
      </w:r>
      <w:r w:rsidR="004E1277" w:rsidRPr="009F7F88">
        <w:rPr>
          <w:color w:val="000000" w:themeColor="text1"/>
        </w:rPr>
        <w:instrText>ADDIN CSL_CITATION {"citationItems":[{"id":"ITEM-1","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color w:val="000000" w:themeColor="text1"/>
        </w:rPr>
        <w:instrText>∼</w:instrText>
      </w:r>
      <w:r w:rsidR="004E1277" w:rsidRPr="009F7F88">
        <w:rPr>
          <w:color w:val="000000" w:themeColor="text1"/>
        </w:rPr>
        <w:instrText>90%), high specific surface area (</w:instrText>
      </w:r>
      <w:r w:rsidR="004E1277" w:rsidRPr="009F7F88">
        <w:rPr>
          <w:rFonts w:ascii="Cambria Math" w:hAnsi="Cambria Math" w:cs="Cambria Math"/>
          <w:color w:val="000000" w:themeColor="text1"/>
        </w:rPr>
        <w:instrText>∼</w:instrText>
      </w:r>
      <w:r w:rsidR="004E1277" w:rsidRPr="009F7F88">
        <w:rPr>
          <w:color w:val="000000" w:themeColor="text1"/>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parse-names":false,"suffix":""}],"container-title":"ACS Applied Materials and Interfaces","genre":"research-article","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置换，超临界干燥</w:instrText>
      </w:r>
      <w:r w:rsidR="004E1277" w:rsidRPr="009F7F88">
        <w:rPr>
          <w:rFonts w:hint="eastAsia"/>
          <w:color w:val="000000" w:themeColor="text1"/>
        </w:rPr>
        <w:instrText>\n</w:instrText>
      </w:r>
      <w:r w:rsidR="004E1277" w:rsidRPr="009F7F88">
        <w:rPr>
          <w:rFonts w:hint="eastAsia"/>
          <w:color w:val="000000" w:themeColor="text1"/>
        </w:rPr>
        <w:instrText>氧化硅</w:instrText>
      </w:r>
      <w:r w:rsidR="004E1277" w:rsidRPr="009F7F88">
        <w:rPr>
          <w:rFonts w:hint="eastAsia"/>
          <w:color w:val="000000" w:themeColor="text1"/>
        </w:rPr>
        <w:instrText>-</w:instrText>
      </w:r>
      <w:r w:rsidR="004E1277" w:rsidRPr="009F7F88">
        <w:rPr>
          <w:rFonts w:hint="eastAsia"/>
          <w:color w:val="000000" w:themeColor="text1"/>
        </w:rPr>
        <w:instrText>蚕丝蛋白气凝胶</w:instrText>
      </w:r>
      <w:r w:rsidR="004E1277" w:rsidRPr="009F7F88">
        <w:rPr>
          <w:rFonts w:hint="eastAsia"/>
          <w:color w:val="000000" w:themeColor="text1"/>
        </w:rPr>
        <w:instrText>\n</w:instrText>
      </w:r>
      <w:r w:rsidR="004E1277" w:rsidRPr="009F7F88">
        <w:rPr>
          <w:rFonts w:hint="eastAsia"/>
          <w:color w:val="000000" w:themeColor="text1"/>
        </w:rPr>
        <w:instrText>用于隔热或骨质再生医疗支架</w:instrText>
      </w:r>
      <w:r w:rsidR="004E1277" w:rsidRPr="009F7F88">
        <w:rPr>
          <w:rFonts w:hint="eastAsia"/>
          <w:color w:val="000000" w:themeColor="text1"/>
        </w:rPr>
        <w:instrText>","page":"22718-22730","publisher":"American Chemical Society","title":"Compressible, Thermally Insulating, and Fire Retardant Aerogels through Self-Assembling Silk Fibroin Biopolymers Inside a Silica Structure</w:instrText>
      </w:r>
      <w:r w:rsidR="004E1277" w:rsidRPr="009F7F88">
        <w:rPr>
          <w:color w:val="000000" w:themeColor="text1"/>
        </w:rPr>
        <w:instrText xml:space="preserve"> - An Approach towards 3D Printing of Aerogels","type":"article-journal","volume":"10"},"uris":["http://www.mendeley.com/documents/?uuid=892155f0-658c-4d2e-ba5a-0fa139da355b"]}],"mendeley":{"formattedCitation":"&lt;sup&gt;207&lt;/sup&gt;","plainTextFormattedCitation":"207","previouslyFormattedCitation":"&lt;sup&gt;20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7</w:t>
      </w:r>
      <w:r w:rsidRPr="009F7F88">
        <w:rPr>
          <w:color w:val="000000" w:themeColor="text1"/>
        </w:rPr>
        <w:fldChar w:fldCharType="end"/>
      </w:r>
      <w:r w:rsidRPr="009F7F88">
        <w:rPr>
          <w:color w:val="000000" w:themeColor="text1"/>
        </w:rPr>
        <w:t xml:space="preserve"> aerogels have </w:t>
      </w:r>
      <w:r w:rsidR="00FF6702" w:rsidRPr="009F7F88">
        <w:rPr>
          <w:color w:val="000000" w:themeColor="text1"/>
        </w:rPr>
        <w:t xml:space="preserve">also </w:t>
      </w:r>
      <w:r w:rsidRPr="009F7F88">
        <w:rPr>
          <w:color w:val="000000" w:themeColor="text1"/>
        </w:rPr>
        <w:t xml:space="preserve">been </w:t>
      </w:r>
      <w:r w:rsidR="00AA1853" w:rsidRPr="009F7F88">
        <w:rPr>
          <w:color w:val="000000" w:themeColor="text1"/>
        </w:rPr>
        <w:t xml:space="preserve">investigated </w:t>
      </w:r>
      <w:r w:rsidR="00F518EE" w:rsidRPr="009F7F88">
        <w:rPr>
          <w:color w:val="000000" w:themeColor="text1"/>
        </w:rPr>
        <w:t xml:space="preserve">for </w:t>
      </w:r>
      <w:r w:rsidRPr="009F7F88">
        <w:rPr>
          <w:color w:val="000000" w:themeColor="text1"/>
        </w:rPr>
        <w:t>thermal insulat</w:t>
      </w:r>
      <w:r w:rsidR="00F518EE" w:rsidRPr="009F7F88">
        <w:rPr>
          <w:color w:val="000000" w:themeColor="text1"/>
        </w:rPr>
        <w:t>ion</w:t>
      </w:r>
      <w:r w:rsidRPr="009F7F88">
        <w:rPr>
          <w:color w:val="000000" w:themeColor="text1"/>
        </w:rPr>
        <w:t xml:space="preserve">. </w:t>
      </w:r>
      <w:r w:rsidR="00F518EE" w:rsidRPr="009F7F88">
        <w:rPr>
          <w:color w:val="000000" w:themeColor="text1"/>
        </w:rPr>
        <w:t>In particular, p</w:t>
      </w:r>
      <w:r w:rsidRPr="009F7F88">
        <w:rPr>
          <w:color w:val="000000" w:themeColor="text1"/>
        </w:rPr>
        <w:t>rinted pure</w:t>
      </w:r>
      <w:r w:rsidR="006255AA" w:rsidRPr="009F7F88">
        <w:rPr>
          <w:color w:val="000000" w:themeColor="text1"/>
        </w:rPr>
        <w:t xml:space="preserve"> SiO</w:t>
      </w:r>
      <w:r w:rsidR="006255AA" w:rsidRPr="009F7F88">
        <w:rPr>
          <w:color w:val="000000" w:themeColor="text1"/>
          <w:vertAlign w:val="subscript"/>
        </w:rPr>
        <w:t>2</w:t>
      </w:r>
      <w:r w:rsidRPr="009F7F88">
        <w:rPr>
          <w:color w:val="000000" w:themeColor="text1"/>
        </w:rPr>
        <w:t xml:space="preserve"> aerogel (</w:t>
      </w:r>
      <w:r w:rsidRPr="009F7F88">
        <w:rPr>
          <w:color w:val="000000" w:themeColor="text1"/>
        </w:rPr>
        <w:fldChar w:fldCharType="begin"/>
      </w:r>
      <w:r w:rsidRPr="009F7F88">
        <w:rPr>
          <w:color w:val="000000" w:themeColor="text1"/>
        </w:rPr>
        <w:instrText xml:space="preserve"> REF _Ref41189547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9</w:t>
      </w:r>
      <w:r w:rsidRPr="009F7F88">
        <w:rPr>
          <w:color w:val="000000" w:themeColor="text1"/>
        </w:rPr>
        <w:fldChar w:fldCharType="end"/>
      </w:r>
      <w:r w:rsidRPr="009F7F88">
        <w:rPr>
          <w:color w:val="000000" w:themeColor="text1"/>
        </w:rPr>
        <w:t>),</w:t>
      </w:r>
      <w:r w:rsidRPr="009F7F88">
        <w:rPr>
          <w:color w:val="000000" w:themeColor="text1"/>
        </w:rPr>
        <w:fldChar w:fldCharType="begin" w:fldLock="1"/>
      </w:r>
      <w:r w:rsidR="004E1277" w:rsidRPr="009F7F88">
        <w:rPr>
          <w:color w:val="000000" w:themeColor="text1"/>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9</w:t>
      </w:r>
      <w:r w:rsidRPr="009F7F88">
        <w:rPr>
          <w:color w:val="000000" w:themeColor="text1"/>
        </w:rPr>
        <w:fldChar w:fldCharType="end"/>
      </w:r>
      <w:r w:rsidRPr="009F7F88">
        <w:rPr>
          <w:color w:val="000000" w:themeColor="text1"/>
        </w:rPr>
        <w:t xml:space="preserve"> </w:t>
      </w:r>
      <w:r w:rsidR="00AA1853" w:rsidRPr="009F7F88">
        <w:rPr>
          <w:color w:val="000000" w:themeColor="text1"/>
        </w:rPr>
        <w:t xml:space="preserve">demonstrates </w:t>
      </w:r>
      <w:r w:rsidRPr="009F7F88">
        <w:rPr>
          <w:color w:val="000000" w:themeColor="text1"/>
        </w:rPr>
        <w:t>a</w:t>
      </w:r>
      <w:r w:rsidR="00F81952" w:rsidRPr="009F7F88">
        <w:rPr>
          <w:color w:val="000000" w:themeColor="text1"/>
        </w:rPr>
        <w:t>n</w:t>
      </w:r>
      <w:r w:rsidRPr="009F7F88">
        <w:rPr>
          <w:color w:val="000000" w:themeColor="text1"/>
        </w:rPr>
        <w:t xml:space="preserve"> ultralow thermal conductivity of </w:t>
      </w:r>
      <w:r w:rsidR="00FC3FFE" w:rsidRPr="009F7F88">
        <w:rPr>
          <w:color w:val="000000" w:themeColor="text1"/>
        </w:rPr>
        <w:t>0.0</w:t>
      </w:r>
      <w:r w:rsidRPr="009F7F88">
        <w:rPr>
          <w:color w:val="000000" w:themeColor="text1"/>
        </w:rPr>
        <w:t>159 W m</w:t>
      </w:r>
      <w:r w:rsidRPr="009F7F88">
        <w:rPr>
          <w:color w:val="000000" w:themeColor="text1"/>
          <w:vertAlign w:val="superscript"/>
        </w:rPr>
        <w:t>-1</w:t>
      </w:r>
      <w:r w:rsidRPr="009F7F88">
        <w:rPr>
          <w:color w:val="000000" w:themeColor="text1"/>
        </w:rPr>
        <w:t xml:space="preserve"> K</w:t>
      </w:r>
      <w:r w:rsidRPr="009F7F88">
        <w:rPr>
          <w:color w:val="000000" w:themeColor="text1"/>
          <w:vertAlign w:val="superscript"/>
        </w:rPr>
        <w:t>-1</w:t>
      </w:r>
      <w:r w:rsidRPr="009F7F88">
        <w:rPr>
          <w:color w:val="000000" w:themeColor="text1"/>
        </w:rPr>
        <w:t xml:space="preserve">, </w:t>
      </w:r>
      <w:r w:rsidR="00F81952" w:rsidRPr="009F7F88">
        <w:rPr>
          <w:color w:val="000000" w:themeColor="text1"/>
        </w:rPr>
        <w:t xml:space="preserve">as low as most reported </w:t>
      </w:r>
      <w:r w:rsidR="006255AA" w:rsidRPr="009F7F88">
        <w:rPr>
          <w:color w:val="000000" w:themeColor="text1"/>
        </w:rPr>
        <w:t>SiO</w:t>
      </w:r>
      <w:r w:rsidR="006255AA" w:rsidRPr="009F7F88">
        <w:rPr>
          <w:color w:val="000000" w:themeColor="text1"/>
          <w:vertAlign w:val="subscript"/>
        </w:rPr>
        <w:t>2</w:t>
      </w:r>
      <w:r w:rsidR="00F81952" w:rsidRPr="009F7F88">
        <w:rPr>
          <w:color w:val="000000" w:themeColor="text1"/>
        </w:rPr>
        <w:t xml:space="preserve"> aerogels</w:t>
      </w:r>
      <w:r w:rsidR="00AA1853" w:rsidRPr="009F7F88">
        <w:rPr>
          <w:color w:val="000000" w:themeColor="text1"/>
        </w:rPr>
        <w:t xml:space="preserve"> prepared by traditional sol-gel process</w:t>
      </w:r>
      <w:r w:rsidR="00F81952" w:rsidRPr="009F7F88">
        <w:rPr>
          <w:color w:val="000000" w:themeColor="text1"/>
        </w:rPr>
        <w:t>.</w:t>
      </w:r>
      <w:r w:rsidR="00B41420" w:rsidRPr="009F7F88">
        <w:rPr>
          <w:color w:val="000000" w:themeColor="text1"/>
        </w:rPr>
        <w:fldChar w:fldCharType="begin" w:fldLock="1"/>
      </w:r>
      <w:r w:rsidR="004E1277" w:rsidRPr="009F7F88">
        <w:rPr>
          <w:color w:val="000000" w:themeColor="text1"/>
        </w:rPr>
        <w:instrText xml:space="preserve">ADDIN CSL_CITATION {"citationItems":[{"id":"ITEM-1","itemData":{"DOI":"10.1155/2014/127049","ISSN":"2314-4866","abstract":"Aerogels are solids with high porosity (&lt;100 nm) and hence possess extremely low density ( </w:instrText>
      </w:r>
      <w:r w:rsidR="004E1277" w:rsidRPr="009F7F88">
        <w:rPr>
          <w:rFonts w:ascii="Cambria Math" w:hAnsi="Cambria Math" w:cs="Cambria Math"/>
          <w:color w:val="000000" w:themeColor="text1"/>
        </w:rPr>
        <w:instrText>∼</w:instrText>
      </w:r>
      <w:r w:rsidR="004E1277" w:rsidRPr="009F7F88">
        <w:rPr>
          <w:color w:val="000000" w:themeColor="text1"/>
        </w:rPr>
        <w:instrText xml:space="preserve"> 0.003 g/cm 3 ) and very low conductivity ( </w:instrText>
      </w:r>
      <w:r w:rsidR="004E1277" w:rsidRPr="009F7F88">
        <w:rPr>
          <w:rFonts w:ascii="Cambria Math" w:hAnsi="Cambria Math" w:cs="Cambria Math"/>
          <w:color w:val="000000" w:themeColor="text1"/>
        </w:rPr>
        <w:instrText>∼</w:instrText>
      </w:r>
      <w:r w:rsidR="004E1277" w:rsidRPr="009F7F88">
        <w:rPr>
          <w:color w:val="000000" w:themeColor="text1"/>
        </w:rPr>
        <w:instrText xml:space="preserve"> 10 mW/mK). In recent years, aerogels have attracted more and more attention due to their surprising properties and their existing and potential applications in wide range of technological areas. An overview of aerogels and their applications as the building envelope components and respective improvements from an energy efficiency perspective including performance is given here. This overview covers thermal insulation properties of aerogels and studies regarding structural features which will be helpful in buildings envelope. The improvements of thermal insulation systems have future prospects of large savings in primary energy consumption. It can be concluded that aerogels have great potential in a wide range of applications as energy efficient insulation, windows, acoustics, and so forth.","author":[{"dropping-particle":"","family":"Thapliyal","given":"Prakash C.","non-dropping-particle":"","parse-names":false,"suffix":""},{"dropping-particle":"","family":"Singh","given":"Kirti","non-dropping-particle":"","parse-names":false,"suffix":""}],"container-title":"Journal of Materials","id":"ITEM-1","issued":{"date-parts":[["2014"]]},"page":"127049","publisher":"Hindawi Limited","title":"Aerogels as Promising Thermal Insulating Materials: An Overview","type":"article-journal"},"uris":["http://www.mendeley.com/documents/?uuid=b48dc076-746d-3352-95b2-bcd9a46ab3c9"]}],"mendeley":{"formattedCitation":"&lt;sup&gt;287&lt;/sup&gt;","plainTextFormattedCitation":"287","previouslyFormattedCitation":"&lt;sup&gt;285&lt;/sup&gt;"},"properties":{"noteIndex":0},"schema":"https://github.com/citation-style-language/schema/raw/master/csl-citation.json"}</w:instrText>
      </w:r>
      <w:r w:rsidR="00B41420" w:rsidRPr="009F7F88">
        <w:rPr>
          <w:color w:val="000000" w:themeColor="text1"/>
        </w:rPr>
        <w:fldChar w:fldCharType="separate"/>
      </w:r>
      <w:r w:rsidR="004E1277" w:rsidRPr="009F7F88">
        <w:rPr>
          <w:noProof/>
          <w:color w:val="000000" w:themeColor="text1"/>
          <w:vertAlign w:val="superscript"/>
        </w:rPr>
        <w:t>287</w:t>
      </w:r>
      <w:r w:rsidR="00B41420" w:rsidRPr="009F7F88">
        <w:rPr>
          <w:color w:val="000000" w:themeColor="text1"/>
        </w:rPr>
        <w:fldChar w:fldCharType="end"/>
      </w:r>
      <w:r w:rsidR="00F81952" w:rsidRPr="009F7F88">
        <w:rPr>
          <w:color w:val="000000" w:themeColor="text1"/>
        </w:rPr>
        <w:t xml:space="preserve"> </w:t>
      </w:r>
      <w:r w:rsidR="00F518EE" w:rsidRPr="009F7F88">
        <w:rPr>
          <w:color w:val="000000" w:themeColor="text1"/>
        </w:rPr>
        <w:t xml:space="preserve">As pointed out earlier, </w:t>
      </w:r>
      <w:r w:rsidRPr="009F7F88">
        <w:rPr>
          <w:color w:val="000000" w:themeColor="text1"/>
        </w:rPr>
        <w:t>extrusion printing</w:t>
      </w:r>
      <w:r w:rsidR="00F518EE" w:rsidRPr="009F7F88">
        <w:rPr>
          <w:color w:val="000000" w:themeColor="text1"/>
        </w:rPr>
        <w:t xml:space="preserve"> allows </w:t>
      </w:r>
      <w:r w:rsidR="00001C2C" w:rsidRPr="009F7F88">
        <w:rPr>
          <w:color w:val="000000" w:themeColor="text1"/>
        </w:rPr>
        <w:t xml:space="preserve">the </w:t>
      </w:r>
      <w:r w:rsidR="00F518EE" w:rsidRPr="009F7F88">
        <w:rPr>
          <w:color w:val="000000" w:themeColor="text1"/>
        </w:rPr>
        <w:t>manufacturing of</w:t>
      </w:r>
      <w:r w:rsidR="00B9653F" w:rsidRPr="009F7F88">
        <w:rPr>
          <w:color w:val="000000" w:themeColor="text1"/>
        </w:rPr>
        <w:t xml:space="preserve"> </w:t>
      </w:r>
      <w:r w:rsidR="00F81952" w:rsidRPr="009F7F88">
        <w:rPr>
          <w:color w:val="000000" w:themeColor="text1"/>
        </w:rPr>
        <w:t>miniaturized</w:t>
      </w:r>
      <w:r w:rsidRPr="009F7F88">
        <w:rPr>
          <w:color w:val="000000" w:themeColor="text1"/>
        </w:rPr>
        <w:t xml:space="preserve"> and complex shapes</w:t>
      </w:r>
      <w:r w:rsidR="00F81952" w:rsidRPr="009F7F88">
        <w:rPr>
          <w:color w:val="000000" w:themeColor="text1"/>
        </w:rPr>
        <w:t xml:space="preserve"> of fragile aerogel objects</w:t>
      </w:r>
      <w:r w:rsidRPr="009F7F88">
        <w:rPr>
          <w:color w:val="000000" w:themeColor="text1"/>
        </w:rPr>
        <w:t xml:space="preserve">, which are </w:t>
      </w:r>
      <w:r w:rsidR="00F81952" w:rsidRPr="009F7F88">
        <w:rPr>
          <w:color w:val="000000" w:themeColor="text1"/>
        </w:rPr>
        <w:t xml:space="preserve">extremely </w:t>
      </w:r>
      <w:r w:rsidR="00F518EE" w:rsidRPr="009F7F88">
        <w:rPr>
          <w:color w:val="000000" w:themeColor="text1"/>
        </w:rPr>
        <w:t xml:space="preserve">challenging to make using </w:t>
      </w:r>
      <w:r w:rsidRPr="009F7F88">
        <w:rPr>
          <w:color w:val="000000" w:themeColor="text1"/>
        </w:rPr>
        <w:t>traditional shaping methods</w:t>
      </w:r>
      <w:r w:rsidR="00F81952" w:rsidRPr="009F7F88">
        <w:rPr>
          <w:color w:val="000000" w:themeColor="text1"/>
        </w:rPr>
        <w:t xml:space="preserve"> (mould casting and subtractive manufacturing).</w:t>
      </w:r>
      <w:r w:rsidRPr="009F7F88">
        <w:rPr>
          <w:color w:val="000000" w:themeColor="text1"/>
        </w:rPr>
        <w:t xml:space="preserve"> </w:t>
      </w:r>
      <w:r w:rsidR="00F518EE" w:rsidRPr="009F7F88">
        <w:rPr>
          <w:color w:val="000000" w:themeColor="text1"/>
        </w:rPr>
        <w:t>Very importantly, t</w:t>
      </w:r>
      <w:r w:rsidR="00F81952" w:rsidRPr="009F7F88">
        <w:rPr>
          <w:color w:val="000000" w:themeColor="text1"/>
        </w:rPr>
        <w:t>he printed objects can be applied to</w:t>
      </w:r>
      <w:r w:rsidRPr="009F7F88">
        <w:rPr>
          <w:color w:val="000000" w:themeColor="text1"/>
        </w:rPr>
        <w:t xml:space="preserve"> small electronic components </w:t>
      </w:r>
      <w:r w:rsidR="00F81952" w:rsidRPr="009F7F88">
        <w:rPr>
          <w:color w:val="000000" w:themeColor="text1"/>
        </w:rPr>
        <w:t>to</w:t>
      </w:r>
      <w:r w:rsidRPr="009F7F88">
        <w:rPr>
          <w:color w:val="000000" w:themeColor="text1"/>
        </w:rPr>
        <w:t xml:space="preserve"> </w:t>
      </w:r>
      <w:r w:rsidR="00A77F9B" w:rsidRPr="009F7F88">
        <w:rPr>
          <w:color w:val="000000" w:themeColor="text1"/>
        </w:rPr>
        <w:t xml:space="preserve">ensure a low </w:t>
      </w:r>
      <w:r w:rsidRPr="009F7F88">
        <w:rPr>
          <w:color w:val="000000" w:themeColor="text1"/>
        </w:rPr>
        <w:t xml:space="preserve">outer surface </w:t>
      </w:r>
      <w:r w:rsidR="00A77F9B" w:rsidRPr="009F7F88">
        <w:rPr>
          <w:color w:val="000000" w:themeColor="text1"/>
        </w:rPr>
        <w:t xml:space="preserve">temperature </w:t>
      </w:r>
      <w:r w:rsidR="00B9653F" w:rsidRPr="009F7F88">
        <w:rPr>
          <w:color w:val="000000" w:themeColor="text1"/>
        </w:rPr>
        <w:t>(</w:t>
      </w:r>
      <w:r w:rsidR="00B9653F" w:rsidRPr="009F7F88">
        <w:rPr>
          <w:color w:val="000000" w:themeColor="text1"/>
        </w:rPr>
        <w:fldChar w:fldCharType="begin"/>
      </w:r>
      <w:r w:rsidR="00B9653F" w:rsidRPr="009F7F88">
        <w:rPr>
          <w:color w:val="000000" w:themeColor="text1"/>
        </w:rPr>
        <w:instrText xml:space="preserve"> REF _Ref41189547 \h </w:instrText>
      </w:r>
      <w:r w:rsidR="00B9653F" w:rsidRPr="009F7F88">
        <w:rPr>
          <w:color w:val="000000" w:themeColor="text1"/>
        </w:rPr>
      </w:r>
      <w:r w:rsidR="00B9653F"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9</w:t>
      </w:r>
      <w:r w:rsidR="00B9653F" w:rsidRPr="009F7F88">
        <w:rPr>
          <w:color w:val="000000" w:themeColor="text1"/>
        </w:rPr>
        <w:fldChar w:fldCharType="end"/>
      </w:r>
      <w:r w:rsidR="00B9653F" w:rsidRPr="009F7F88">
        <w:rPr>
          <w:color w:val="000000" w:themeColor="text1"/>
        </w:rPr>
        <w:t>a-f)</w:t>
      </w:r>
      <w:r w:rsidRPr="009F7F88">
        <w:rPr>
          <w:color w:val="000000" w:themeColor="text1"/>
        </w:rPr>
        <w:t xml:space="preserve">, or </w:t>
      </w:r>
      <w:r w:rsidR="00F81952" w:rsidRPr="009F7F88">
        <w:rPr>
          <w:color w:val="000000" w:themeColor="text1"/>
        </w:rPr>
        <w:t>to</w:t>
      </w:r>
      <w:r w:rsidRPr="009F7F88">
        <w:rPr>
          <w:color w:val="000000" w:themeColor="text1"/>
        </w:rPr>
        <w:t xml:space="preserve"> pr</w:t>
      </w:r>
      <w:r w:rsidR="009C53BE" w:rsidRPr="009F7F88">
        <w:rPr>
          <w:color w:val="000000" w:themeColor="text1"/>
        </w:rPr>
        <w:t>otect</w:t>
      </w:r>
      <w:r w:rsidR="00F81952" w:rsidRPr="009F7F88">
        <w:rPr>
          <w:color w:val="000000" w:themeColor="text1"/>
        </w:rPr>
        <w:t xml:space="preserve"> temperature-sensitive parts</w:t>
      </w:r>
      <w:r w:rsidRPr="009F7F88">
        <w:rPr>
          <w:color w:val="000000" w:themeColor="text1"/>
        </w:rPr>
        <w:t xml:space="preserve"> from </w:t>
      </w:r>
      <w:r w:rsidR="00A77F9B" w:rsidRPr="009F7F88">
        <w:rPr>
          <w:color w:val="000000" w:themeColor="text1"/>
        </w:rPr>
        <w:t xml:space="preserve">a nearby heat </w:t>
      </w:r>
      <w:r w:rsidR="009C53BE" w:rsidRPr="009F7F88">
        <w:rPr>
          <w:color w:val="000000" w:themeColor="text1"/>
        </w:rPr>
        <w:t>source</w:t>
      </w:r>
      <w:r w:rsidRPr="009F7F88">
        <w:rPr>
          <w:color w:val="000000" w:themeColor="text1"/>
        </w:rPr>
        <w:t xml:space="preserve"> </w:t>
      </w:r>
      <w:r w:rsidR="00B9653F" w:rsidRPr="009F7F88">
        <w:rPr>
          <w:color w:val="000000" w:themeColor="text1"/>
        </w:rPr>
        <w:t>(</w:t>
      </w:r>
      <w:r w:rsidR="00B9653F" w:rsidRPr="009F7F88">
        <w:rPr>
          <w:color w:val="000000" w:themeColor="text1"/>
        </w:rPr>
        <w:fldChar w:fldCharType="begin"/>
      </w:r>
      <w:r w:rsidR="00B9653F" w:rsidRPr="009F7F88">
        <w:rPr>
          <w:color w:val="000000" w:themeColor="text1"/>
        </w:rPr>
        <w:instrText xml:space="preserve"> REF _Ref41189547 \h </w:instrText>
      </w:r>
      <w:r w:rsidR="00B9653F" w:rsidRPr="009F7F88">
        <w:rPr>
          <w:color w:val="000000" w:themeColor="text1"/>
        </w:rPr>
      </w:r>
      <w:r w:rsidR="00B9653F"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19</w:t>
      </w:r>
      <w:r w:rsidR="00B9653F" w:rsidRPr="009F7F88">
        <w:rPr>
          <w:color w:val="000000" w:themeColor="text1"/>
        </w:rPr>
        <w:fldChar w:fldCharType="end"/>
      </w:r>
      <w:r w:rsidR="00B9653F" w:rsidRPr="009F7F88">
        <w:rPr>
          <w:color w:val="000000" w:themeColor="text1"/>
        </w:rPr>
        <w:t>g-j)</w:t>
      </w:r>
      <w:r w:rsidRPr="009F7F88">
        <w:rPr>
          <w:color w:val="000000" w:themeColor="text1"/>
        </w:rPr>
        <w:t>.</w:t>
      </w:r>
      <w:r w:rsidR="00B9653F" w:rsidRPr="009F7F88">
        <w:rPr>
          <w:color w:val="000000" w:themeColor="text1"/>
        </w:rPr>
        <w:t xml:space="preserve"> </w:t>
      </w:r>
    </w:p>
    <w:p w14:paraId="1ACC1FC4" w14:textId="46893F3E" w:rsidR="00FA143F" w:rsidRPr="009F7F88" w:rsidRDefault="00FA143F" w:rsidP="00FA143F">
      <w:pPr>
        <w:pStyle w:val="RSCB07BHeadingSub-Section-standalone"/>
        <w:rPr>
          <w:color w:val="000000" w:themeColor="text1"/>
          <w:w w:val="108"/>
        </w:rPr>
      </w:pPr>
      <w:bookmarkStart w:id="169" w:name="_Toc39868923"/>
      <w:r w:rsidRPr="009F7F88">
        <w:rPr>
          <w:color w:val="000000" w:themeColor="text1"/>
          <w:w w:val="108"/>
        </w:rPr>
        <w:t>5.2 Printed aerogels for energy storage</w:t>
      </w:r>
      <w:bookmarkEnd w:id="169"/>
    </w:p>
    <w:p w14:paraId="23EB559B" w14:textId="7E648EC0" w:rsidR="00FA143F" w:rsidRPr="009F7F88" w:rsidRDefault="00FA143F" w:rsidP="00FA143F">
      <w:pPr>
        <w:pStyle w:val="RSCB02ArticleText"/>
        <w:rPr>
          <w:color w:val="000000" w:themeColor="text1"/>
        </w:rPr>
      </w:pPr>
      <w:r w:rsidRPr="009F7F88">
        <w:rPr>
          <w:color w:val="000000" w:themeColor="text1"/>
        </w:rPr>
        <w:t xml:space="preserve">Due to high specific surface area, good mass transfer ability </w:t>
      </w:r>
      <w:r w:rsidR="007E59CA" w:rsidRPr="009F7F88">
        <w:rPr>
          <w:color w:val="000000" w:themeColor="text1"/>
        </w:rPr>
        <w:t xml:space="preserve">enabled </w:t>
      </w:r>
      <w:r w:rsidRPr="009F7F88">
        <w:rPr>
          <w:color w:val="000000" w:themeColor="text1"/>
        </w:rPr>
        <w:t xml:space="preserve">by the open-pore structure and high electrical conductivity, carbon-based and metal aerogels have great application prospects in the field of energy storage. To fully realize the potential of aerogels in energy storage, two challenges must be overcome: </w:t>
      </w:r>
      <w:proofErr w:type="spellStart"/>
      <w:r w:rsidRPr="009F7F88">
        <w:rPr>
          <w:color w:val="000000" w:themeColor="text1"/>
        </w:rPr>
        <w:t>i</w:t>
      </w:r>
      <w:proofErr w:type="spellEnd"/>
      <w:r w:rsidRPr="009F7F88">
        <w:rPr>
          <w:color w:val="000000" w:themeColor="text1"/>
        </w:rPr>
        <w:t>) the formation of complex or even curved structures required by batteries or supercapacitors to minimize their volume; ii) highly connected, direct and unobstructed hierarchical channels to ensure fast and effective mass transfer.</w:t>
      </w:r>
      <w:r w:rsidRPr="009F7F88">
        <w:rPr>
          <w:color w:val="000000" w:themeColor="text1"/>
        </w:rPr>
        <w:fldChar w:fldCharType="begin" w:fldLock="1"/>
      </w:r>
      <w:r w:rsidR="004E1277" w:rsidRPr="009F7F88">
        <w:rPr>
          <w:color w:val="000000" w:themeColor="text1"/>
        </w:rPr>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004E1277" w:rsidRPr="009F7F88">
        <w:rPr>
          <w:rFonts w:hint="eastAsia"/>
          <w:color w:val="000000" w:themeColor="text1"/>
        </w:rPr>
        <w:instrText>an","given":"Tongxiang","non-dropping-particle":"","parse-names":false,"suffix":""}],"container-title":"ACS Nano","id":"ITEM-1","issue":"4","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广义</w:instrText>
      </w:r>
      <w:r w:rsidR="004E1277" w:rsidRPr="009F7F88">
        <w:rPr>
          <w:rFonts w:hint="eastAsia"/>
          <w:color w:val="000000" w:themeColor="text1"/>
        </w:rPr>
        <w:instrText>3D</w:instrText>
      </w:r>
      <w:r w:rsidR="004E1277" w:rsidRPr="009F7F88">
        <w:rPr>
          <w:rFonts w:hint="eastAsia"/>
          <w:color w:val="000000" w:themeColor="text1"/>
        </w:rPr>
        <w:instrText>打印混合维数石墨烯气凝胶</w:instrText>
      </w:r>
      <w:r w:rsidR="004E1277" w:rsidRPr="009F7F88">
        <w:rPr>
          <w:rFonts w:hint="eastAsia"/>
          <w:color w:val="000000" w:themeColor="text1"/>
        </w:rPr>
        <w:instrText>","page":"3502-3511","title":"Generalized 3D Printin</w:instrText>
      </w:r>
      <w:r w:rsidR="004E1277" w:rsidRPr="009F7F88">
        <w:rPr>
          <w:color w:val="000000" w:themeColor="text1"/>
        </w:rPr>
        <w:instrText>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6</w:t>
      </w:r>
      <w:r w:rsidRPr="009F7F88">
        <w:rPr>
          <w:color w:val="000000" w:themeColor="text1"/>
        </w:rPr>
        <w:fldChar w:fldCharType="end"/>
      </w:r>
      <w:r w:rsidRPr="009F7F88">
        <w:rPr>
          <w:color w:val="000000" w:themeColor="text1"/>
        </w:rPr>
        <w:t xml:space="preserve"> 3D printing can address both the above. Indeed, printed aerogels with excellent performance for supercapacitors, lithium batteries, sodium ion batteries, and hybrid energy storage have already been demonstrated, underscoring their huge potential in the field of energy storage.</w:t>
      </w:r>
    </w:p>
    <w:p w14:paraId="717DDE0F" w14:textId="78CF2077" w:rsidR="00FA143F" w:rsidRPr="009F7F88" w:rsidRDefault="00FA143F" w:rsidP="00641BFF">
      <w:pPr>
        <w:pStyle w:val="RSCB02ArticleText"/>
        <w:ind w:firstLineChars="100" w:firstLine="195"/>
        <w:rPr>
          <w:color w:val="000000" w:themeColor="text1"/>
        </w:rPr>
      </w:pPr>
      <w:bookmarkStart w:id="170" w:name="_Toc39868924"/>
      <w:r w:rsidRPr="009F7F88">
        <w:rPr>
          <w:rStyle w:val="RSCB08CHeadingIn-lineChar"/>
          <w:color w:val="000000" w:themeColor="text1"/>
        </w:rPr>
        <w:t>5.2.1 Supercapacitors</w:t>
      </w:r>
      <w:bookmarkEnd w:id="170"/>
      <w:r w:rsidRPr="009F7F88">
        <w:rPr>
          <w:rStyle w:val="RSCB08CHeadingIn-lineChar"/>
          <w:color w:val="000000" w:themeColor="text1"/>
        </w:rPr>
        <w:t>.</w:t>
      </w:r>
      <w:r w:rsidRPr="009F7F88">
        <w:rPr>
          <w:b/>
          <w:bCs/>
          <w:color w:val="000000" w:themeColor="text1"/>
        </w:rPr>
        <w:t xml:space="preserve"> </w:t>
      </w:r>
      <w:r w:rsidRPr="009F7F88">
        <w:rPr>
          <w:color w:val="000000" w:themeColor="text1"/>
        </w:rPr>
        <w:t>Supercapacitor is a type of energy storage device between traditional capacitors and rechargeable batteries, widely used in power systems and as the starting power source for electric vehicles. The charging and discharging process in a supercapacitor is always a physical process</w:t>
      </w:r>
      <w:r w:rsidR="007E59CA" w:rsidRPr="009F7F88">
        <w:rPr>
          <w:color w:val="000000" w:themeColor="text1"/>
        </w:rPr>
        <w:t>.</w:t>
      </w:r>
      <w:r w:rsidRPr="009F7F88">
        <w:rPr>
          <w:color w:val="000000" w:themeColor="text1"/>
        </w:rPr>
        <w:t xml:space="preserve"> </w:t>
      </w:r>
      <w:r w:rsidR="007E59CA" w:rsidRPr="009F7F88">
        <w:rPr>
          <w:color w:val="000000" w:themeColor="text1"/>
        </w:rPr>
        <w:t>I</w:t>
      </w:r>
      <w:r w:rsidRPr="009F7F88">
        <w:rPr>
          <w:color w:val="000000" w:themeColor="text1"/>
        </w:rPr>
        <w:t xml:space="preserve">t </w:t>
      </w:r>
      <w:r w:rsidR="007E59CA" w:rsidRPr="009F7F88">
        <w:rPr>
          <w:color w:val="000000" w:themeColor="text1"/>
        </w:rPr>
        <w:t xml:space="preserve">therefore </w:t>
      </w:r>
      <w:r w:rsidRPr="009F7F88">
        <w:rPr>
          <w:color w:val="000000" w:themeColor="text1"/>
        </w:rPr>
        <w:t xml:space="preserve">has the advantages of long life and wide operating temperature limit. Although </w:t>
      </w:r>
      <w:r w:rsidR="00001C2C" w:rsidRPr="009F7F88">
        <w:rPr>
          <w:color w:val="000000" w:themeColor="text1"/>
        </w:rPr>
        <w:t xml:space="preserve">a </w:t>
      </w:r>
      <w:r w:rsidRPr="009F7F88">
        <w:rPr>
          <w:color w:val="000000" w:themeColor="text1"/>
        </w:rPr>
        <w:t xml:space="preserve">high specific surface area is the most basic requirement for supercapacitor electrode materials, it alone is </w:t>
      </w:r>
      <w:r w:rsidR="007B6666" w:rsidRPr="009F7F88">
        <w:rPr>
          <w:color w:val="000000" w:themeColor="text1"/>
        </w:rPr>
        <w:t xml:space="preserve">insufficient </w:t>
      </w:r>
      <w:r w:rsidRPr="009F7F88">
        <w:rPr>
          <w:color w:val="000000" w:themeColor="text1"/>
        </w:rPr>
        <w:t>for high-performance. This is because electrolytes may not be able to access ultra-micropores and narrow, long micropore channels even though they could contribute to the overall specific area of the electrodes.</w:t>
      </w:r>
      <w:r w:rsidRPr="009F7F88">
        <w:rPr>
          <w:color w:val="000000" w:themeColor="text1"/>
        </w:rPr>
        <w:fldChar w:fldCharType="begin" w:fldLock="1"/>
      </w:r>
      <w:r w:rsidR="004E1277" w:rsidRPr="009F7F88">
        <w:rPr>
          <w:color w:val="000000" w:themeColor="text1"/>
        </w:rPr>
        <w:instrText>ADDIN CSL_CITATION {"citationItems":[{"id":"ITEM-1","itemData":{"DOI":"10.1016/j.nanoen.2016.08.023","ISSN":"22112855","abstract":"Three-dimensional (3D) interconnected porous nitrogen-doped carbon aerogels (CAs) have been successfully prepared with polyvinyl alcohol and nitrogen-containing N-phenylethanolamine as carbon and in-situ nitrogen sources, and boric acid as both crosslinking agent and 3D self-template. After drying, carbonization and KOH-activation treatment, the as-obtained CAs exhibit large specific surface area, hierarchically porous structure, heteroatom doping and superhydrophilicity. The optimal sample shows a high surface area up to 2016 m2 g−1 with a total pore volume of 1.179 cm3 g−1. The synergistic effect of the reasonably hierarchical porosity, high effective surface area utilization, superhydrophilicity, and heteroatom pseudocapacitance are in favor of high specific capacitance of 467 F g−1 in three-electrode system and considerable cycle performance of 85.7%, 90.9% retention over 10, 000 cycles at 20 A g−1 and 30 A g−1. Moreover, the symmetric supercapacitor configuration delivers an energy density of 22.75 Wh kg−1 at power density of 262.5 W kg−1 and 7.6 Wh kg−1 at power density of 9572 W kg−1. Here, we pioneer an in-situ self-template approach for fabricating hierarchically porous aerogels with a potential application in supplying a peak power for hybrid electric vehicles, memory backup systems, cold-starting assistants and especially electrochromic devices as demonstrated in our case.","author":[{"dropping-particle":"","family":"Wei","given":"Xianjun","non-dropping-particle":"","parse-names":false,"suffix":""},{"dropping-particle":"","family":"Wan","given":"Suige","non-dropping-particle":"","parse-names":false,"suffix":""},{"dropping-particle":"","family":"Gao","given":"Shuyan","non-dropping-particle":"","parse-names":false,"suffix":""}],"container-title":"Nano Energy","id":"ITEM-1","issued":{"date-parts":[["2016"]]},"page":"206-215","publisher":"Elsevier Ltd","title":"Self-assembly-template engineering nitrogen-doped carbon aerogels for high-rate supercapacitors","type":"article-journal","volume":"28"},"uris":["http://www.mendeley.com/documents/?uuid=16c127b7-b229-3dca-acd7-9aabdf236a1e"]}],"mendeley":{"formattedCitation":"&lt;sup&gt;288&lt;/sup&gt;","plainTextFormattedCitation":"288","previouslyFormattedCitation":"&lt;sup&gt;28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88</w:t>
      </w:r>
      <w:r w:rsidRPr="009F7F88">
        <w:rPr>
          <w:color w:val="000000" w:themeColor="text1"/>
        </w:rPr>
        <w:fldChar w:fldCharType="end"/>
      </w:r>
      <w:r w:rsidRPr="009F7F88">
        <w:rPr>
          <w:color w:val="000000" w:themeColor="text1"/>
        </w:rPr>
        <w:t xml:space="preserve"> Therefore, designing the channels of 3D architectures offer</w:t>
      </w:r>
      <w:r w:rsidR="00282FA5" w:rsidRPr="009F7F88">
        <w:rPr>
          <w:color w:val="000000" w:themeColor="text1"/>
        </w:rPr>
        <w:t>s</w:t>
      </w:r>
      <w:r w:rsidRPr="009F7F88">
        <w:rPr>
          <w:color w:val="000000" w:themeColor="text1"/>
        </w:rPr>
        <w:t xml:space="preserve"> means to improve the performance of supercapacitors. Thus far, the demonstrated material platforms for printed aerogel-based supercapacitors have exploited extrusion based 3D printing technology</w:t>
      </w:r>
      <w:r w:rsidR="00282FA5" w:rsidRPr="009F7F88">
        <w:rPr>
          <w:color w:val="000000" w:themeColor="text1"/>
        </w:rPr>
        <w:t xml:space="preserve"> of </w:t>
      </w:r>
      <w:r w:rsidRPr="009F7F88">
        <w:rPr>
          <w:color w:val="000000" w:themeColor="text1"/>
        </w:rPr>
        <w:t>carbon,</w:t>
      </w:r>
      <w:r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BF34A6" w:rsidRPr="009F7F88">
        <w:rPr>
          <w:rFonts w:hint="eastAsia"/>
          <w:color w:val="000000" w:themeColor="text1"/>
        </w:rPr>
        <w:instrText>":"Marcus A.","non-dropping-particle":"","parse-names":false,"suffix":""}],"container-title":"Materials Horizons","id":"ITEM-1","issue":"6","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RF</w:instrText>
      </w:r>
      <w:r w:rsidR="00BF34A6" w:rsidRPr="009F7F88">
        <w:rPr>
          <w:rFonts w:hint="eastAsia"/>
          <w:color w:val="000000" w:themeColor="text1"/>
        </w:rPr>
        <w:instrText>有机和炭气凝胶</w:instrText>
      </w:r>
      <w:r w:rsidR="00BF34A6" w:rsidRPr="009F7F88">
        <w:rPr>
          <w:rFonts w:hint="eastAsia"/>
          <w:color w:val="000000" w:themeColor="text1"/>
        </w:rPr>
        <w:instrText>\n</w:instrText>
      </w:r>
      <w:r w:rsidR="00BF34A6" w:rsidRPr="009F7F88">
        <w:rPr>
          <w:rFonts w:hint="eastAsia"/>
          <w:color w:val="000000" w:themeColor="text1"/>
        </w:rPr>
        <w:instrText>作为电极材料</w:instrText>
      </w:r>
      <w:r w:rsidR="00BF34A6" w:rsidRPr="009F7F88">
        <w:rPr>
          <w:rFonts w:hint="eastAsia"/>
          <w:color w:val="000000" w:themeColor="text1"/>
        </w:rPr>
        <w:instrText>","page":"1166-1175","publisher":"Royal Society</w:instrText>
      </w:r>
      <w:r w:rsidR="00BF34A6" w:rsidRPr="009F7F88">
        <w:rPr>
          <w:color w:val="000000" w:themeColor="text1"/>
        </w:rPr>
        <w:instrText xml:space="preserve">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9</w:t>
      </w:r>
      <w:r w:rsidRPr="009F7F88">
        <w:rPr>
          <w:color w:val="000000" w:themeColor="text1"/>
        </w:rPr>
        <w:fldChar w:fldCharType="end"/>
      </w:r>
      <w:r w:rsidRPr="009F7F88">
        <w:rPr>
          <w:color w:val="000000" w:themeColor="text1"/>
        </w:rPr>
        <w:t xml:space="preserve"> graphene,</w:t>
      </w:r>
      <w:r w:rsidRPr="009F7F88">
        <w:rPr>
          <w:color w:val="000000" w:themeColor="text1"/>
        </w:rPr>
        <w:fldChar w:fldCharType="begin" w:fldLock="1"/>
      </w:r>
      <w:r w:rsidR="004E1277" w:rsidRPr="009F7F88">
        <w:rPr>
          <w:color w:val="000000" w:themeColor="text1"/>
        </w:rPr>
        <w:instrText>ADDIN CSL_CITATION {"citationItems":[{"id":"ITEM-1","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1","issue":"6","issued":{"date-parts":[["2016"]]},"note":</w:instrText>
      </w:r>
      <w:r w:rsidR="004E1277" w:rsidRPr="009F7F88">
        <w:rPr>
          <w:rFonts w:hint="eastAsia"/>
          <w:color w:val="000000" w:themeColor="text1"/>
        </w:rPr>
        <w:instrText>"</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rFonts w:hint="eastAsia"/>
          <w:color w:val="000000" w:themeColor="text1"/>
        </w:rPr>
        <w:instrText>","page":"3448-3456","title":"Supercapacitors Based on Three-Dimensional Hierarchical Graphene Aerogels with Periodic Macropores","type":"article-journal","volume":"16"},"uris":["http://www.mendeley.com/documents/?uuid=a7afafc7-0e8</w:instrText>
      </w:r>
      <w:r w:rsidR="004E1277" w:rsidRPr="009F7F88">
        <w:rPr>
          <w:color w:val="000000" w:themeColor="text1"/>
        </w:rPr>
        <w:instrText>7-4b0d-9d96-f7501c731fcd"]},{"id":"ITEM-2","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suffix"</w:instrText>
      </w:r>
      <w:r w:rsidR="004E1277" w:rsidRPr="009F7F88">
        <w:rPr>
          <w:rFonts w:hint="eastAsia"/>
          <w:color w:val="000000" w:themeColor="text1"/>
        </w:rPr>
        <w:instrText>:""}],"container-title":"Advanced Materials","id":"ITEM-2","issue":"36","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却至常温固化，通风厨中自然升华干燥得到。</w:instrText>
      </w:r>
      <w:r w:rsidR="004E1277" w:rsidRPr="009F7F88">
        <w:rPr>
          <w:rFonts w:hint="eastAsia"/>
          <w:color w:val="000000" w:themeColor="text1"/>
        </w:rPr>
        <w:instrText>\n</w:instrText>
      </w:r>
      <w:r w:rsidR="004E1277" w:rsidRPr="009F7F88">
        <w:rPr>
          <w:rFonts w:hint="eastAsia"/>
          <w:color w:val="000000" w:themeColor="text1"/>
        </w:rPr>
        <w:instrText>溶剂分别用</w:instrText>
      </w:r>
      <w:r w:rsidR="004E1277" w:rsidRPr="009F7F88">
        <w:rPr>
          <w:rFonts w:hint="eastAsia"/>
          <w:color w:val="000000" w:themeColor="text1"/>
        </w:rPr>
        <w:instrText>2</w:instrText>
      </w:r>
      <w:r w:rsidR="004E1277" w:rsidRPr="009F7F88">
        <w:rPr>
          <w:rFonts w:hint="eastAsia"/>
          <w:color w:val="000000" w:themeColor="text1"/>
        </w:rPr>
        <w:instrText>种</w:instrText>
      </w:r>
      <w:r w:rsidR="004E1277" w:rsidRPr="009F7F88">
        <w:rPr>
          <w:rFonts w:hint="eastAsia"/>
          <w:color w:val="000000" w:themeColor="text1"/>
        </w:rPr>
        <w:instrText>: i)</w:instrText>
      </w:r>
      <w:r w:rsidR="004E1277" w:rsidRPr="009F7F88">
        <w:rPr>
          <w:rFonts w:hint="eastAsia"/>
          <w:color w:val="000000" w:themeColor="text1"/>
        </w:rPr>
        <w:instrText>苯酚</w:instrText>
      </w:r>
      <w:r w:rsidR="004E1277" w:rsidRPr="009F7F88">
        <w:rPr>
          <w:rFonts w:hint="eastAsia"/>
          <w:color w:val="000000" w:themeColor="text1"/>
        </w:rPr>
        <w:instrText xml:space="preserve">phenol (C 6 H 6 O: melting temperature, T M = 40.5 </w:instrText>
      </w:r>
      <w:r w:rsidR="004E1277" w:rsidRPr="009F7F88">
        <w:rPr>
          <w:rFonts w:hint="eastAsia"/>
          <w:color w:val="000000" w:themeColor="text1"/>
        </w:rPr>
        <w:instrText>°</w:instrText>
      </w:r>
      <w:r w:rsidR="004E1277" w:rsidRPr="009F7F88">
        <w:rPr>
          <w:rFonts w:hint="eastAsia"/>
          <w:color w:val="000000" w:themeColor="text1"/>
        </w:rPr>
        <w:instrText xml:space="preserve">C, vapor pressure at room temperature, P T = 47 Pa) [ 10 ] because of its prior use as a graphene exfoliant and solvent, [ 11 ] and ii) </w:instrText>
      </w:r>
      <w:r w:rsidR="004E1277" w:rsidRPr="009F7F88">
        <w:rPr>
          <w:rFonts w:hint="eastAsia"/>
          <w:color w:val="000000" w:themeColor="text1"/>
        </w:rPr>
        <w:instrText>樟脑</w:instrText>
      </w:r>
      <w:r w:rsidR="004E1277" w:rsidRPr="009F7F88">
        <w:rPr>
          <w:rFonts w:hint="eastAsia"/>
          <w:color w:val="000000" w:themeColor="text1"/>
        </w:rPr>
        <w:instrText xml:space="preserve">camphene (C 10 H 16 : T M = 51.5 </w:instrText>
      </w:r>
      <w:r w:rsidR="004E1277" w:rsidRPr="009F7F88">
        <w:rPr>
          <w:rFonts w:hint="eastAsia"/>
          <w:color w:val="000000" w:themeColor="text1"/>
        </w:rPr>
        <w:instrText>°</w:instrText>
      </w:r>
      <w:r w:rsidR="004E1277" w:rsidRPr="009F7F88">
        <w:rPr>
          <w:rFonts w:hint="eastAsia"/>
          <w:color w:val="000000" w:themeColor="text1"/>
        </w:rPr>
        <w:instrText>C, P T = 400 Pa)\n</w:instrText>
      </w:r>
      <w:r w:rsidR="004E1277" w:rsidRPr="009F7F88">
        <w:rPr>
          <w:rFonts w:hint="eastAsia"/>
          <w:color w:val="000000" w:themeColor="text1"/>
        </w:rPr>
        <w:instrText>石墨烯气凝胶</w:instrText>
      </w:r>
      <w:r w:rsidR="004E1277" w:rsidRPr="009F7F88">
        <w:rPr>
          <w:rFonts w:hint="eastAsia"/>
          <w:color w:val="000000" w:themeColor="text1"/>
        </w:rPr>
        <w:instrText>","page":"7993-8000","title":"Pristine Graphene Aerogels by Room-Temperature Freeze Gelation","type":"</w:instrText>
      </w:r>
      <w:r w:rsidR="004E1277" w:rsidRPr="009F7F88">
        <w:rPr>
          <w:color w:val="000000" w:themeColor="text1"/>
        </w:rPr>
        <w:instrText>article-journal","volume":"28"},"uris":["http://www.mendeley.com/documents/?uuid=3f40973a-a091-4a15-8868-33948eaa0ddc"]},{"id":"ITEM-3","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w:instrText>
      </w:r>
      <w:r w:rsidR="004E1277" w:rsidRPr="009F7F88">
        <w:rPr>
          <w:rFonts w:hint="eastAsia"/>
          <w:color w:val="000000" w:themeColor="text1"/>
        </w:rPr>
        <w:instrText>y":"Saiz","given":"Eduardo","non-dropping-particle":"","parse-names":false,"suffix":""}],"container-title":"ACS Applied Materials and Interfaces","id":"ITEM-3","issue":"42","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F127</w:instrText>
      </w:r>
      <w:r w:rsidR="004E1277" w:rsidRPr="009F7F88">
        <w:rPr>
          <w:rFonts w:hint="eastAsia"/>
          <w:color w:val="000000" w:themeColor="text1"/>
        </w:rPr>
        <w:instrText>热敏油墨</w:instrText>
      </w:r>
      <w:r w:rsidR="004E1277" w:rsidRPr="009F7F88">
        <w:rPr>
          <w:rFonts w:hint="eastAsia"/>
          <w:color w:val="000000" w:themeColor="text1"/>
        </w:rPr>
        <w:instrText>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还原化学改性石墨烯气凝胶</w:instrText>
      </w:r>
      <w:r w:rsidR="004E1277" w:rsidRPr="009F7F88">
        <w:rPr>
          <w:rFonts w:hint="eastAsia"/>
          <w:color w:val="000000" w:themeColor="text1"/>
        </w:rPr>
        <w:instrText>/</w:instrText>
      </w:r>
      <w:r w:rsidR="004E1277" w:rsidRPr="009F7F88">
        <w:rPr>
          <w:rFonts w:hint="eastAsia"/>
          <w:color w:val="000000" w:themeColor="text1"/>
        </w:rPr>
        <w:instrText>铜电极</w:instrText>
      </w:r>
      <w:r w:rsidR="004E1277" w:rsidRPr="009F7F88">
        <w:rPr>
          <w:rFonts w:hint="eastAsia"/>
          <w:color w:val="000000" w:themeColor="text1"/>
        </w:rPr>
        <w:instrText>\n</w:instrText>
      </w:r>
      <w:r w:rsidR="004E1277" w:rsidRPr="009F7F88">
        <w:rPr>
          <w:rFonts w:hint="eastAsia"/>
          <w:color w:val="000000" w:themeColor="text1"/>
        </w:rPr>
        <w:instrText>能源存储应用</w:instrText>
      </w:r>
      <w:r w:rsidR="004E1277" w:rsidRPr="009F7F88">
        <w:rPr>
          <w:rFonts w:hint="eastAsia"/>
          <w:color w:val="000000" w:themeColor="text1"/>
        </w:rPr>
        <w:instrText>","page":"37136-37145","title":"Multimaterial 3D Printing of Graphene-Based Electrodes for Electrochemical Energy Storage Using Thermoresponsive Inks","type":"article-journal","volume":"9"},"uris":["http://www.mendeley.com/documents/?uuid=027e3dc5-</w:instrText>
      </w:r>
      <w:r w:rsidR="004E1277" w:rsidRPr="009F7F88">
        <w:rPr>
          <w:color w:val="000000" w:themeColor="text1"/>
        </w:rPr>
        <w:instrText>8906-4035-bcaf-d90ad3da3390"]},{"id":"ITEM-4","itemData":{"DOI":"10.1002/admt.201800053","ISSN":"2365709X","abstract":"Disruptive custom electronics require a transformation in energy storage systems from traditional thin-film units to shape conformable 3D components. However, current thick electrodes suffer from uncontrollable geometries and architectures, which lead to ion diffusion limitations, and poor mechanical properties. Here, designed, superelastic polypyrrole (PPy)-coated graphene aerogel (GA) electrodes are fabricated via 3D printing and polymer self-assembly methods. This resilient GA template (up to 90% compression) can be printed into any desired shape including engineered 3D architectures with periodic macropores, which promote the uniform deposition and adhesion of PPy onto the support. The coated PPy thin film increases the specific gravimetric capacitance of the GA electrode from 14 to 395 F g −1 with 90% retention after 5000 charging–discharging cycles. The capacitance remains the same value after 100 times compression cycles. It also improves the compressive strength by one order of magnitude from 0.14 to 2.4 MPa. Areal capacitance and energy density of the PPy–GA electrode are 2 F cm −2 and 0.78 mWh cm −2 , respectively, which to the best of the knowledge break the record for compressible electrodes, respectively. This approach enables the fabrication of complex architectured energy storage modules with enhanced compressibility, ultrahigh areal electrochemical performance, and excellent cyclability.","author":[{"dropping-particle":"","family":"Qi","given":"Zhen","non-dropping-particle":"","parse-names":false,"suffix":""},{"dropping-particle":"","family":"Ye","given":"Jianchao","non-dropping-particle":"","parse-names":false,"suffix":""},{"dropping-particle":"","family":"Chen","given":"Wen","non-dropping-particle":"","parse-names":false,"suffix":""},{"dropping-particle":"","family":"Biener","given":"Juergen","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Zhu","given":"Cheng","non-dropping-particle":"","parse-names":false,"suffix":""}],"container-title":"Advanced Materials Te</w:instrText>
      </w:r>
      <w:r w:rsidR="004E1277" w:rsidRPr="009F7F88">
        <w:rPr>
          <w:rFonts w:hint="eastAsia"/>
          <w:color w:val="000000" w:themeColor="text1"/>
        </w:rPr>
        <w:instrText>chnologies","id":"ITEM-4","issue":"7","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1050</w:instrText>
      </w:r>
      <w:r w:rsidR="004E1277" w:rsidRPr="009F7F88">
        <w:rPr>
          <w:rFonts w:hint="eastAsia"/>
          <w:color w:val="000000" w:themeColor="text1"/>
        </w:rPr>
        <w:instrText>℃裂解</w:instrText>
      </w:r>
      <w:r w:rsidR="004E1277" w:rsidRPr="009F7F88">
        <w:rPr>
          <w:rFonts w:hint="eastAsia"/>
          <w:color w:val="000000" w:themeColor="text1"/>
        </w:rPr>
        <w:instrText>\n</w:instrText>
      </w:r>
      <w:r w:rsidR="004E1277" w:rsidRPr="009F7F88">
        <w:rPr>
          <w:rFonts w:hint="eastAsia"/>
          <w:color w:val="000000" w:themeColor="text1"/>
        </w:rPr>
        <w:instrText>超弹性聚吡咯（</w:instrText>
      </w:r>
      <w:r w:rsidR="004E1277" w:rsidRPr="009F7F88">
        <w:rPr>
          <w:rFonts w:hint="eastAsia"/>
          <w:color w:val="000000" w:themeColor="text1"/>
        </w:rPr>
        <w:instrText>PPy</w:instrText>
      </w:r>
      <w:r w:rsidR="004E1277" w:rsidRPr="009F7F88">
        <w:rPr>
          <w:rFonts w:hint="eastAsia"/>
          <w:color w:val="000000" w:themeColor="text1"/>
        </w:rPr>
        <w:instrText>）涂层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rFonts w:hint="eastAsia"/>
          <w:color w:val="000000" w:themeColor="text1"/>
        </w:rPr>
        <w:instrText>","page":"1800053","title":"3D-Printed, Superelastic Polypyrrole</w:instrText>
      </w:r>
      <w:r w:rsidR="004E1277" w:rsidRPr="009F7F88">
        <w:rPr>
          <w:rFonts w:hint="eastAsia"/>
          <w:color w:val="000000" w:themeColor="text1"/>
        </w:rPr>
        <w:instrText>–</w:instrText>
      </w:r>
      <w:r w:rsidR="004E1277" w:rsidRPr="009F7F88">
        <w:rPr>
          <w:rFonts w:hint="eastAsia"/>
          <w:color w:val="000000" w:themeColor="text1"/>
        </w:rPr>
        <w:instrText>Graphene Electrodes with Ultrahigh Areal Capacitance for Elect</w:instrText>
      </w:r>
      <w:r w:rsidR="004E1277" w:rsidRPr="009F7F88">
        <w:rPr>
          <w:color w:val="000000" w:themeColor="text1"/>
        </w:rPr>
        <w:instrText>rochemical Energy Storage","type":"article-journal","volume":"3"},"uris":["http://www.mendeley.com/documents/?uuid=6c91016b-5ee5-4f33-af8a-72501897ba3d"]}],"mendeley":{"formattedCitation":"&lt;sup&gt;20,178,231,234&lt;/sup&gt;","plainTextFormattedCitation":"20,178,231,234","previouslyFormattedCitation":"&lt;sup&gt;20,176,229,23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178,231,234</w:t>
      </w:r>
      <w:r w:rsidRPr="009F7F88">
        <w:rPr>
          <w:color w:val="000000" w:themeColor="text1"/>
        </w:rPr>
        <w:fldChar w:fldCharType="end"/>
      </w:r>
      <w:r w:rsidRPr="009F7F88">
        <w:rPr>
          <w:color w:val="000000" w:themeColor="text1"/>
        </w:rPr>
        <w:t xml:space="preserve"> MnO</w:t>
      </w:r>
      <w:r w:rsidRPr="009F7F88">
        <w:rPr>
          <w:color w:val="000000" w:themeColor="text1"/>
          <w:vertAlign w:val="subscript"/>
        </w:rPr>
        <w:t>2</w:t>
      </w:r>
      <w:r w:rsidRPr="009F7F88">
        <w:rPr>
          <w:color w:val="000000" w:themeColor="text1"/>
        </w:rPr>
        <w:t xml:space="preserve"> loaded graphene,</w:t>
      </w:r>
      <w:r w:rsidRPr="009F7F88">
        <w:rPr>
          <w:color w:val="000000" w:themeColor="text1"/>
        </w:rPr>
        <w:fldChar w:fldCharType="begin" w:fldLock="1"/>
      </w:r>
      <w:r w:rsidR="004E1277" w:rsidRPr="009F7F88">
        <w:rPr>
          <w:color w:val="000000" w:themeColor="text1"/>
        </w:rPr>
        <w:instrText>ADDIN CSL_CITATION {"citationItems":[{"id":"ITEM-1","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w:instrText>
      </w:r>
      <w:r w:rsidR="004E1277" w:rsidRPr="009F7F88">
        <w:rPr>
          <w:rFonts w:hint="eastAsia"/>
          <w:color w:val="000000" w:themeColor="text1"/>
        </w:rPr>
        <w:instrText>],"container-title":"Joule","id":"ITEM-1","issue":"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石墨烯，冷冻干燥，裂解，电化学沉积</w:instrText>
      </w:r>
      <w:r w:rsidR="004E1277" w:rsidRPr="009F7F88">
        <w:rPr>
          <w:rFonts w:hint="eastAsia"/>
          <w:color w:val="000000" w:themeColor="text1"/>
        </w:rPr>
        <w:instrText>MnO2</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MnO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w:instrText>
      </w:r>
      <w:r w:rsidR="004E1277" w:rsidRPr="009F7F88">
        <w:rPr>
          <w:rFonts w:hint="eastAsia"/>
          <w:color w:val="000000" w:themeColor="text1"/>
        </w:rPr>
        <w:instrText>","page":"459-470","title":"Efficient 3D Printed Pseudocapacitive Electrodes with Ultrahigh MnO2 Loadin</w:instrText>
      </w:r>
      <w:r w:rsidR="004E1277" w:rsidRPr="009F7F88">
        <w:rPr>
          <w:color w:val="000000" w:themeColor="text1"/>
        </w:rPr>
        <w:instrText>g","type":"article-journal","volume":"3"},"uris":["http://www.mendeley.com/documents/?uuid=6a12c2b6-de59-4d30-861f-41fe223f5ea7"]},{"id":"ITEM-2","itemData":{"DOI":"10.1016/j.nanoen.2019.104124","ISSN":"22112855","author":[{"dropping-particle":"","family":"Ma","given":"Chenxiang","non-dropping-particle":"","parse-names":false,"suffix":""},{"dropping-particle":"","family":"Wang","given":"Ruoxing","non-dropping-particle":"","parse-names":false,"suffix":""},{"dropping-particle":"","family":"Tetik","given":"Halil","non-dropping-particle":"","parse-names":false,"suffix":""},{"dropping-particle":"","family":"Gao","given":"Shengjie","non-dropping-particle":"","parse-names":false,"suffix":""},{"dropping-particle":"","family":"Wu","given":"Min","non-dropping-particle":"","parse-names":false,"suffix":""},{"dropping-particle":"","family":"Tang","given":"Zhiyuan","non-dropping-particle":"","parse-names":false,"suffix":""},{"dropping-particle":"","family":"Lin","given":"Dong","non-dropping-particle":"","parse-names":false,"suffix":""},{"dropping-particle":"","family":"Ding","given":"Dong","non-dropping-particle":"","parse-names":false,"suffix":""},{"dropping-particle":"","family":"Wu","given":"Wenzhuo","non-dropping-particle":"","parse-names":false,"suffix":""}],"cont</w:instrText>
      </w:r>
      <w:r w:rsidR="004E1277" w:rsidRPr="009F7F88">
        <w:rPr>
          <w:rFonts w:hint="eastAsia"/>
          <w:color w:val="000000" w:themeColor="text1"/>
        </w:rPr>
        <w:instrText>ainer-title":"Nano Energy","id":"ITEM-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锰</w:instrText>
      </w:r>
      <w:r w:rsidR="004E1277" w:rsidRPr="009F7F88">
        <w:rPr>
          <w:rFonts w:hint="eastAsia"/>
          <w:color w:val="000000" w:themeColor="text1"/>
        </w:rPr>
        <w:instrText>-</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电极</w:instrText>
      </w:r>
      <w:r w:rsidR="004E1277" w:rsidRPr="009F7F88">
        <w:rPr>
          <w:rFonts w:hint="eastAsia"/>
          <w:color w:val="000000" w:themeColor="text1"/>
        </w:rPr>
        <w:instrText>","page":"104124","publisher":"Elsevier Ltd","title":"Hybrid nanomanufacturing of mixed-dimensional manganese oxide/graphene aerogel macroporo</w:instrText>
      </w:r>
      <w:r w:rsidR="004E1277" w:rsidRPr="009F7F88">
        <w:rPr>
          <w:color w:val="000000" w:themeColor="text1"/>
        </w:rPr>
        <w:instrText>us hierarchy for ultralight efficient supercapacitor electrodes in self-powered ubiquitous nanosystems","type":"article-journal","volume":"66"},"uris":["http://www.mendeley.com/documents/?uuid=de238bef-b45f-4929-b645-8d1c06b9d406"]}],"mendeley":{"formattedCitation":"&lt;sup&gt;21,241&lt;/sup&gt;","plainTextFormattedCitation":"21,241","previouslyFormattedCitation":"&lt;sup&gt;21,23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241</w:t>
      </w:r>
      <w:r w:rsidRPr="009F7F88">
        <w:rPr>
          <w:color w:val="000000" w:themeColor="text1"/>
        </w:rPr>
        <w:fldChar w:fldCharType="end"/>
      </w:r>
      <w:r w:rsidRPr="009F7F88">
        <w:rPr>
          <w:color w:val="000000" w:themeColor="text1"/>
        </w:rPr>
        <w:t xml:space="preserve"> graphene-based hybrid,</w:t>
      </w:r>
      <w:r w:rsidRPr="009F7F88">
        <w:rPr>
          <w:color w:val="000000" w:themeColor="text1"/>
        </w:rPr>
        <w:fldChar w:fldCharType="begin" w:fldLock="1"/>
      </w:r>
      <w:r w:rsidR="004E1277" w:rsidRPr="009F7F88">
        <w:rPr>
          <w:color w:val="000000" w:themeColor="text1"/>
        </w:rPr>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004E1277" w:rsidRPr="009F7F88">
        <w:rPr>
          <w:rFonts w:hint="eastAsia"/>
          <w:color w:val="000000" w:themeColor="text1"/>
        </w:rPr>
        <w:instrText>an","given":"Tongxiang","non-dropping-particle":"","parse-names":false,"suffix":""}],"container-title":"ACS Nano","id":"ITEM-1","issue":"4","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广义</w:instrText>
      </w:r>
      <w:r w:rsidR="004E1277" w:rsidRPr="009F7F88">
        <w:rPr>
          <w:rFonts w:hint="eastAsia"/>
          <w:color w:val="000000" w:themeColor="text1"/>
        </w:rPr>
        <w:instrText>3D</w:instrText>
      </w:r>
      <w:r w:rsidR="004E1277" w:rsidRPr="009F7F88">
        <w:rPr>
          <w:rFonts w:hint="eastAsia"/>
          <w:color w:val="000000" w:themeColor="text1"/>
        </w:rPr>
        <w:instrText>打印混合维数石墨烯气凝胶</w:instrText>
      </w:r>
      <w:r w:rsidR="004E1277" w:rsidRPr="009F7F88">
        <w:rPr>
          <w:rFonts w:hint="eastAsia"/>
          <w:color w:val="000000" w:themeColor="text1"/>
        </w:rPr>
        <w:instrText>","page":"3502-3511","title":"Generalized 3D Printin</w:instrText>
      </w:r>
      <w:r w:rsidR="004E1277" w:rsidRPr="009F7F88">
        <w:rPr>
          <w:color w:val="000000" w:themeColor="text1"/>
        </w:rPr>
        <w:instrText>g of Graphene-Based Mixed-Dimensional Hybrid Aerogels","type":"article-journal","volume":"12"},"uris":["http://www.mendeley.com/documents/?uuid=63505419-d739-4e2c-a72a-73266b5a135d"]},{"id":"ITEM-2","itemData":{"DOI":"10.1002/adfm.201900809","ISSN":"16163028","abstract":"3D printing graphene aerogel with periodic microlattices has great prospects for various practical applications due to their low density, large surface area, high porosity, excellent electrical conductivity, good elasticity, and designed lattice structures. However, the low specific capacitance limits their development in energy storage fields due to the stacking of graphene. Therefore, constructing a graphene-based 2D materials hybridization aerogel that consists of the pseduocapacitive substance and graphene material is necessary for enhancing electrochemical performance. Herein, 3D printing periodic graphene-based composite hybrid aerogel microlattices (HAMs) are reported via 3D printing direct ink writing technology. The rich porous structure, high electrical conductivity, and highly interconnected networks of the HAMs aid electron and ion transport, further enabling excellent capacitive performance for supercapacitors. An asymmetric supercapacitor device is assembled by two different 4-mm-thick electrodes, which can yield high gravimetric specific capacitance (C g ) of 149.71 F g −1 at a current density of 0.5 A g −1 and gravimetric energy density (E g ) of 52.64 Wh kg −1 , and retains a capacitance retention of 95.5% after 10 000 cycles. This work provides a general strategy for designing the graphene-based mixed-dimensional hybrid architectures, which can be utilized in energy storage fields.","author":[{"dropping-particle":"","family":"Zhao","given":"Jingxin","non-dropping-particle":"","parse-names":false,"suffix":""},{"dropping-particle":"","family":"Zhang","given":"Yan","non-dropping-particle":"","parse-names":false,"suffix":""},{"dropping-particle":"","family":"Zhao","given":"Xiaoxin","non-dropping-particle":"","parse-names":false,"suffix":""},{"dropping-particle":"","family":"Wang","given":"Rutao","non-dropping-particle":"","parse-names":false,"suffix":""},{"dropping-particle":"","family":"Xie","given":"Jixun","non-dropping-particle":"","parse-names":false,"suffix":""},{"dropping-particle":"","family":"Yang","given":"Chengfeng","non-dropping-particle":"","parse-names":false,"suffix":""},{"dropping-particle":"","family":"Wang","given":"Juanjuan","non-dropping-particle":"","parse-names":false,"suffix":""},{"dropping-particle":"","family":"Zhang","given":"Qichong","non-dropping-particle":"","parse-names":false,"suffix":""},{"dropping-particle":"","family":"Li","given":"Lele","non-dropping-particle":"","parse-names":false,"suffix":""},{"dropping-particle":"","family":"Lu","given":"Conghua","non-dropping-particle":"","parse-names":false,"suffix":""},{"dropping-particle":"","family":"Yao","given":"Yagang","non-dropping-particle":"","parse-names":false,"suffix":""}],"container-title":"Advanced Functional Materials","id":"ITEM-2","iss</w:instrText>
      </w:r>
      <w:r w:rsidR="004E1277" w:rsidRPr="009F7F88">
        <w:rPr>
          <w:rFonts w:hint="eastAsia"/>
          <w:color w:val="000000" w:themeColor="text1"/>
        </w:rPr>
        <w:instrText>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化学还原，真空干燥</w:instrText>
      </w:r>
      <w:r w:rsidR="004E1277" w:rsidRPr="009F7F88">
        <w:rPr>
          <w:rFonts w:hint="eastAsia"/>
          <w:color w:val="000000" w:themeColor="text1"/>
        </w:rPr>
        <w:instrText>\n</w:instrText>
      </w:r>
      <w:r w:rsidR="004E1277" w:rsidRPr="009F7F88">
        <w:rPr>
          <w:rFonts w:hint="eastAsia"/>
          <w:color w:val="000000" w:themeColor="text1"/>
        </w:rPr>
        <w:instrText>石墨烯</w:instrText>
      </w:r>
      <w:r w:rsidR="004E1277" w:rsidRPr="009F7F88">
        <w:rPr>
          <w:rFonts w:hint="eastAsia"/>
          <w:color w:val="000000" w:themeColor="text1"/>
        </w:rPr>
        <w:instrText>/ZnV2O6@Co3V2O8</w:instrText>
      </w:r>
      <w:r w:rsidR="004E1277" w:rsidRPr="009F7F88">
        <w:rPr>
          <w:rFonts w:hint="eastAsia"/>
          <w:color w:val="000000" w:themeColor="text1"/>
        </w:rPr>
        <w:instrText>和石墨烯</w:instrText>
      </w:r>
      <w:r w:rsidR="004E1277" w:rsidRPr="009F7F88">
        <w:rPr>
          <w:rFonts w:hint="eastAsia"/>
          <w:color w:val="000000" w:themeColor="text1"/>
        </w:rPr>
        <w:instrText>/VN</w:instrText>
      </w:r>
      <w:r w:rsidR="004E1277" w:rsidRPr="009F7F88">
        <w:rPr>
          <w:rFonts w:hint="eastAsia"/>
          <w:color w:val="000000" w:themeColor="text1"/>
        </w:rPr>
        <w:instrText>气凝胶电极</w:instrText>
      </w:r>
      <w:r w:rsidR="004E1277" w:rsidRPr="009F7F88">
        <w:rPr>
          <w:rFonts w:hint="eastAsia"/>
          <w:color w:val="000000" w:themeColor="text1"/>
        </w:rPr>
        <w:instrText>\n</w:instrText>
      </w:r>
      <w:r w:rsidR="004E1277" w:rsidRPr="009F7F88">
        <w:rPr>
          <w:rFonts w:hint="eastAsia"/>
          <w:color w:val="000000" w:themeColor="text1"/>
        </w:rPr>
        <w:instrText>作为超级电容器</w:instrText>
      </w:r>
      <w:r w:rsidR="004E1277" w:rsidRPr="009F7F88">
        <w:rPr>
          <w:rFonts w:hint="eastAsia"/>
          <w:color w:val="000000" w:themeColor="text1"/>
        </w:rPr>
        <w:instrText>","page":"1900809","title":"Direct Ink Writing of Adjustable Electrochemical Energy Storage Device with High Gravimetric Energy Densities","type":"article-jo</w:instrText>
      </w:r>
      <w:r w:rsidR="004E1277" w:rsidRPr="009F7F88">
        <w:rPr>
          <w:color w:val="000000" w:themeColor="text1"/>
        </w:rPr>
        <w:instrText>urnal","volume":"29"},"uris":["http://www.mendeley.com/documents/?uuid=9252775a-5fd8-409a-bc42-7c30e52ed84e"]}],"mendeley":{"formattedCitation":"&lt;sup&gt;186,260&lt;/sup&gt;","plainTextFormattedCitation":"186,260","previouslyFormattedCitation":"&lt;sup&gt;184,25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6,260</w:t>
      </w:r>
      <w:r w:rsidRPr="009F7F88">
        <w:rPr>
          <w:color w:val="000000" w:themeColor="text1"/>
        </w:rPr>
        <w:fldChar w:fldCharType="end"/>
      </w:r>
      <w:r w:rsidRPr="009F7F88">
        <w:rPr>
          <w:color w:val="000000" w:themeColor="text1"/>
        </w:rPr>
        <w:t xml:space="preserve"> rGO,</w:t>
      </w:r>
      <w:r w:rsidRPr="009F7F88">
        <w:rPr>
          <w:color w:val="000000" w:themeColor="text1"/>
        </w:rPr>
        <w:fldChar w:fldCharType="begin" w:fldLock="1"/>
      </w:r>
      <w:r w:rsidR="004E1277" w:rsidRPr="009F7F88">
        <w:rPr>
          <w:color w:val="000000" w:themeColor="text1"/>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w:instrText>
      </w:r>
      <w:r w:rsidR="004E1277" w:rsidRPr="009F7F88">
        <w:rPr>
          <w:rFonts w:hint="eastAsia"/>
          <w:color w:val="000000" w:themeColor="text1"/>
        </w:rPr>
        <w:instrText>ix":""},{"dropping-particle":"","family":"Gao","given":"Chao","non-dropping-particle":"","parse-names":false,"suffix":""}],"container-title":"Advanced Functional Materi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氧化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color w:val="000000" w:themeColor="text1"/>
        </w:rPr>
        <w:instrText>","page":"1707024","title":"Direct 3D Printing of Ultralight Graphene Oxide Aerogel Microlattices","type":"article-journal","volume":"28"},"uris":["http://www.mendeley.com/documents/?uuid=f2dcabee-0d00-4e9d-8904-1f28d53bbcb0"]},{"id":"ITEM-2","itemData":{"DOI":"10.1039/c9ra04882k","ISSN":"2046-2069","abstract":" This work demonstrates successful fabrication of a high areal specific capacitance micro-supercapacitor via direct 3D printing of a graphene oxide hydrogel.  In this work, we demonstrate that a graphene oxide (GO) hydrogel with unique rheological properties, such as high storage modulus, shear-thinning nature and fast viscosity recovery, is highly suitable as an ink for three dimensional (3D) printing. The results show that the GO ink has the characteristics of both gel and viscous liquid, where the gel–liquid transition depends on the shear rate and shear strain amplitude. In the extrusion and printing process, the ink shows significant shear thinning and rapid viscosity recovery after cessation of shearing, which are desirable for 3D printing through direct ink writing (DIW). A suitable scanning speed and extrusion speed were determined to construct a precise 3D structure. After the reduction, the RGO electrode with hierarchical porous structures is stable, of higher precision, and loaded with more of the effective materials per unit area. The 3D printed micro-supercapacitors (MSCs) with interdigitated architecture exhibit a high areal specific capacitance of 101 mF cm −2 at a current density of 0.5 mA cm −2 and 111 mF cm −2 at a scan rate of 10 mV s −1 , which are superior compared with most of the reported MSCs of carbon-based materials. ","author":[{"dropping-particle":"","family":"Yun","given":"Xiawei","non-dropping-particle":"","parse-names":false,"suffix":""},{"dropping-particle":"","family":"Lu","given":"Bingchuan","non-dropping-particle":"","parse-names":false,"suffix":""},{"dropping-particle":"","family":"Xiong","given":"Zhiyuan","non-dropping-particle":"","parse-names":false,"suffix":""},{"dropping-particle":"","family":"Jia","given":"Bo","non-dropping-particle":"","parse-names":false,"suffix":""},{"dropping-particle":"","family":"Tang","given":"Bo","non-dropping-particle":"","parse-names":false,"suffix":""},{"dropping-particle":"","family":"Mao","given":"Henan","non-dropping-particle":"","parse-names":false,"suffix":""},{"dropping-particle":"","family":"Zhang","given":"Ting","non-dropping-particle":"","parse-names":false,"suffix":""},{"dropping-particle":"","family":"Wang","given":"Xi</w:instrText>
      </w:r>
      <w:r w:rsidR="004E1277" w:rsidRPr="009F7F88">
        <w:rPr>
          <w:rFonts w:hint="eastAsia"/>
          <w:color w:val="000000" w:themeColor="text1"/>
        </w:rPr>
        <w:instrText>aogong","non-dropping-particle":"","parse-names":false,"suffix":""}],"container-title":"RSC Advances","id":"ITEM-2","issue":"50","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氧化石墨烯气凝胶</w:instrText>
      </w:r>
      <w:r w:rsidR="004E1277" w:rsidRPr="009F7F88">
        <w:rPr>
          <w:rFonts w:hint="eastAsia"/>
          <w:color w:val="000000" w:themeColor="text1"/>
        </w:rPr>
        <w:instrText>\n</w:instrText>
      </w:r>
      <w:r w:rsidR="004E1277" w:rsidRPr="009F7F88">
        <w:rPr>
          <w:rFonts w:hint="eastAsia"/>
          <w:color w:val="000000" w:themeColor="text1"/>
        </w:rPr>
        <w:instrText>作为高面比容量微超级电容器</w:instrText>
      </w:r>
      <w:r w:rsidR="004E1277" w:rsidRPr="009F7F88">
        <w:rPr>
          <w:rFonts w:hint="eastAsia"/>
          <w:color w:val="000000" w:themeColor="text1"/>
        </w:rPr>
        <w:instrText>","page":"29384-29395","publisher":"Royal Soc</w:instrText>
      </w:r>
      <w:r w:rsidR="004E1277" w:rsidRPr="009F7F88">
        <w:rPr>
          <w:color w:val="000000" w:themeColor="text1"/>
        </w:rPr>
        <w:instrText>iety of Chemistry","title":"Direct 3D printing of a graphene oxide hydrogel for fabrication of a high areal specific capacitance microsupercapacitor","type":"article-journal","volume":"9"},"uris":["http://www.mendeley.com/documents/?uuid=331c4eb6-32d2-4c75-869c-c017bb5eb4ba"]}],"mendeley":{"formattedCitation":"&lt;sup&gt;41,263&lt;/sup&gt;","plainTextFormattedCitation":"41,263","previouslyFormattedCitation":"&lt;sup&gt;41,26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41,263</w:t>
      </w:r>
      <w:r w:rsidRPr="009F7F88">
        <w:rPr>
          <w:color w:val="000000" w:themeColor="text1"/>
        </w:rPr>
        <w:fldChar w:fldCharType="end"/>
      </w:r>
      <w:r w:rsidRPr="009F7F88">
        <w:rPr>
          <w:color w:val="000000" w:themeColor="text1"/>
        </w:rPr>
        <w:t xml:space="preserve"> and Ag nanowire </w:t>
      </w:r>
      <w:r w:rsidRPr="009F7F88">
        <w:rPr>
          <w:color w:val="000000" w:themeColor="text1"/>
        </w:rPr>
        <w:fldChar w:fldCharType="begin" w:fldLock="1"/>
      </w:r>
      <w:r w:rsidR="004E1277" w:rsidRPr="009F7F88">
        <w:rPr>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color w:val="000000" w:themeColor="text1"/>
        </w:rPr>
        <w:instrText>,"container-title":"Nanoscale","id":"ITEM-1","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 xml:space="preserve">","page":"20096-20107","publisher":"Royal Society of Chemistry","title":"A general gelation </w:instrText>
      </w:r>
      <w:r w:rsidR="004E1277" w:rsidRPr="009F7F88">
        <w:rPr>
          <w:color w:val="000000" w:themeColor="text1"/>
        </w:rPr>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7</w:t>
      </w:r>
      <w:r w:rsidRPr="009F7F88">
        <w:rPr>
          <w:color w:val="000000" w:themeColor="text1"/>
        </w:rPr>
        <w:fldChar w:fldCharType="end"/>
      </w:r>
      <w:r w:rsidRPr="009F7F88">
        <w:rPr>
          <w:color w:val="000000" w:themeColor="text1"/>
        </w:rPr>
        <w:t xml:space="preserve"> </w:t>
      </w:r>
      <w:r w:rsidR="00282FA5" w:rsidRPr="009F7F88">
        <w:rPr>
          <w:color w:val="000000" w:themeColor="text1"/>
        </w:rPr>
        <w:t>aerogels. T</w:t>
      </w:r>
      <w:r w:rsidRPr="009F7F88">
        <w:rPr>
          <w:color w:val="000000" w:themeColor="text1"/>
        </w:rPr>
        <w:t xml:space="preserve">ypical photographs of printed aerogel supercapacitors or electrodes are shown in </w:t>
      </w:r>
      <w:r w:rsidRPr="009F7F88">
        <w:rPr>
          <w:color w:val="000000" w:themeColor="text1"/>
        </w:rPr>
        <w:fldChar w:fldCharType="begin"/>
      </w:r>
      <w:r w:rsidRPr="009F7F88">
        <w:rPr>
          <w:color w:val="000000" w:themeColor="text1"/>
        </w:rPr>
        <w:instrText xml:space="preserve"> REF _Ref41190915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0</w:t>
      </w:r>
      <w:r w:rsidRPr="009F7F88">
        <w:rPr>
          <w:color w:val="000000" w:themeColor="text1"/>
        </w:rPr>
        <w:fldChar w:fldCharType="end"/>
      </w:r>
      <w:r w:rsidRPr="009F7F88">
        <w:rPr>
          <w:color w:val="000000" w:themeColor="text1"/>
        </w:rPr>
        <w:t>a-d</w:t>
      </w:r>
      <w:r w:rsidR="00282FA5" w:rsidRPr="009F7F88">
        <w:rPr>
          <w:color w:val="000000" w:themeColor="text1"/>
        </w:rPr>
        <w:t xml:space="preserve">, underlining the versatility of printing technology to </w:t>
      </w:r>
      <w:r w:rsidR="002A247D" w:rsidRPr="009F7F88">
        <w:rPr>
          <w:color w:val="000000" w:themeColor="text1"/>
        </w:rPr>
        <w:t xml:space="preserve">accommodate </w:t>
      </w:r>
      <w:r w:rsidR="00282FA5" w:rsidRPr="009F7F88">
        <w:rPr>
          <w:color w:val="000000" w:themeColor="text1"/>
        </w:rPr>
        <w:t xml:space="preserve">arbitrarily shaped </w:t>
      </w:r>
      <w:r w:rsidR="00A83873" w:rsidRPr="009F7F88">
        <w:rPr>
          <w:color w:val="000000" w:themeColor="text1"/>
        </w:rPr>
        <w:t>devices</w:t>
      </w:r>
      <w:r w:rsidRPr="009F7F88">
        <w:rPr>
          <w:color w:val="000000" w:themeColor="text1"/>
        </w:rPr>
        <w:t>.</w:t>
      </w:r>
    </w:p>
    <w:p w14:paraId="41B902A7" w14:textId="77777777" w:rsidR="005B39A1" w:rsidRPr="009F7F88" w:rsidRDefault="00B51D2E" w:rsidP="005B39A1">
      <w:pPr>
        <w:pStyle w:val="RSCB02ArticleText"/>
        <w:ind w:firstLineChars="100" w:firstLine="194"/>
        <w:rPr>
          <w:color w:val="000000" w:themeColor="text1"/>
        </w:rPr>
      </w:pPr>
      <w:r w:rsidRPr="009F7F88">
        <w:rPr>
          <w:color w:val="000000" w:themeColor="text1"/>
        </w:rPr>
        <w:lastRenderedPageBreak/>
        <w:t xml:space="preserve">There have been detailed investigations to understand whether 3D printing technology can improve the rate capability </w:t>
      </w:r>
      <w:r w:rsidR="005B39A1" w:rsidRPr="009F7F88">
        <w:rPr>
          <w:color w:val="000000" w:themeColor="text1"/>
        </w:rPr>
        <w:t>of capacitors over non-printed bulk aerogels.</w:t>
      </w:r>
      <w:r w:rsidR="005B39A1" w:rsidRPr="009F7F88">
        <w:rPr>
          <w:color w:val="000000" w:themeColor="text1"/>
        </w:rPr>
        <w:fldChar w:fldCharType="begin" w:fldLock="1"/>
      </w:r>
      <w:r w:rsidR="005B39A1"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5B39A1" w:rsidRPr="009F7F88">
        <w:rPr>
          <w:rFonts w:ascii="Cambria Math" w:hAnsi="Cambria Math" w:cs="Cambria Math"/>
          <w:color w:val="000000" w:themeColor="text1"/>
        </w:rPr>
        <w:instrText>∼</w:instrText>
      </w:r>
      <w:r w:rsidR="005B39A1"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5B39A1" w:rsidRPr="009F7F88">
        <w:rPr>
          <w:rFonts w:hint="eastAsia"/>
          <w:color w:val="000000" w:themeColor="text1"/>
        </w:rPr>
        <w:instrText>":"Marcus A.","non-dropping-particle":"","parse-names":false,"suffix":""}],"container-title":"Materials Horizons","id":"ITEM-1","issue":"6","issued":{"date-parts":[["2018"]]},"note":"</w:instrText>
      </w:r>
      <w:r w:rsidR="005B39A1" w:rsidRPr="009F7F88">
        <w:rPr>
          <w:rFonts w:hint="eastAsia"/>
          <w:color w:val="000000" w:themeColor="text1"/>
        </w:rPr>
        <w:instrText>已加</w:instrText>
      </w:r>
      <w:r w:rsidR="005B39A1" w:rsidRPr="009F7F88">
        <w:rPr>
          <w:rFonts w:hint="eastAsia"/>
          <w:color w:val="000000" w:themeColor="text1"/>
        </w:rPr>
        <w:instrText>\n3D</w:instrText>
      </w:r>
      <w:r w:rsidR="005B39A1" w:rsidRPr="009F7F88">
        <w:rPr>
          <w:rFonts w:hint="eastAsia"/>
          <w:color w:val="000000" w:themeColor="text1"/>
        </w:rPr>
        <w:instrText>打印</w:instrText>
      </w:r>
      <w:r w:rsidR="005B39A1" w:rsidRPr="009F7F88">
        <w:rPr>
          <w:rFonts w:hint="eastAsia"/>
          <w:color w:val="000000" w:themeColor="text1"/>
        </w:rPr>
        <w:instrText>RF</w:instrText>
      </w:r>
      <w:r w:rsidR="005B39A1" w:rsidRPr="009F7F88">
        <w:rPr>
          <w:rFonts w:hint="eastAsia"/>
          <w:color w:val="000000" w:themeColor="text1"/>
        </w:rPr>
        <w:instrText>有机和炭气凝胶</w:instrText>
      </w:r>
      <w:r w:rsidR="005B39A1" w:rsidRPr="009F7F88">
        <w:rPr>
          <w:rFonts w:hint="eastAsia"/>
          <w:color w:val="000000" w:themeColor="text1"/>
        </w:rPr>
        <w:instrText>\n</w:instrText>
      </w:r>
      <w:r w:rsidR="005B39A1" w:rsidRPr="009F7F88">
        <w:rPr>
          <w:rFonts w:hint="eastAsia"/>
          <w:color w:val="000000" w:themeColor="text1"/>
        </w:rPr>
        <w:instrText>作为电极材料</w:instrText>
      </w:r>
      <w:r w:rsidR="005B39A1" w:rsidRPr="009F7F88">
        <w:rPr>
          <w:rFonts w:hint="eastAsia"/>
          <w:color w:val="000000" w:themeColor="text1"/>
        </w:rPr>
        <w:instrText>","page":"1166-1175","publisher":"Royal Society</w:instrText>
      </w:r>
      <w:r w:rsidR="005B39A1" w:rsidRPr="009F7F88">
        <w:rPr>
          <w:color w:val="000000" w:themeColor="text1"/>
        </w:rPr>
        <w:instrText xml:space="preserve"> of Chemistry","title":"Direct ink writing of organic and carbon aerogels","type":"article-journal","volume":"5"},"uris":["http://www.mendeley.com/documents/?uuid=8965fd1d-8523-381f-b664-a94d3ae119a3"]},{"id":"ITEM-2","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w:instrText>
      </w:r>
      <w:r w:rsidR="005B39A1" w:rsidRPr="009F7F88">
        <w:rPr>
          <w:rFonts w:hint="eastAsia"/>
          <w:color w:val="000000" w:themeColor="text1"/>
        </w:rPr>
        <w:instrText>at","non-dropping-particle":"","parse-names":false,"suffix":""}],"container-title":"Nano Letters","id":"ITEM-2","issue":"6","issued":{"date-parts":[["2016"]]},"note":"</w:instrText>
      </w:r>
      <w:r w:rsidR="005B39A1" w:rsidRPr="009F7F88">
        <w:rPr>
          <w:rFonts w:hint="eastAsia"/>
          <w:color w:val="000000" w:themeColor="text1"/>
        </w:rPr>
        <w:instrText>已加</w:instrText>
      </w:r>
      <w:r w:rsidR="005B39A1" w:rsidRPr="009F7F88">
        <w:rPr>
          <w:rFonts w:hint="eastAsia"/>
          <w:color w:val="000000" w:themeColor="text1"/>
        </w:rPr>
        <w:instrText>\n3D</w:instrText>
      </w:r>
      <w:r w:rsidR="005B39A1" w:rsidRPr="009F7F88">
        <w:rPr>
          <w:rFonts w:hint="eastAsia"/>
          <w:color w:val="000000" w:themeColor="text1"/>
        </w:rPr>
        <w:instrText>打印</w:instrText>
      </w:r>
      <w:r w:rsidR="005B39A1" w:rsidRPr="009F7F88">
        <w:rPr>
          <w:rFonts w:hint="eastAsia"/>
          <w:color w:val="000000" w:themeColor="text1"/>
        </w:rPr>
        <w:instrText>\n</w:instrText>
      </w:r>
      <w:r w:rsidR="005B39A1" w:rsidRPr="009F7F88">
        <w:rPr>
          <w:rFonts w:hint="eastAsia"/>
          <w:color w:val="000000" w:themeColor="text1"/>
        </w:rPr>
        <w:instrText>石墨烯气凝胶</w:instrText>
      </w:r>
      <w:r w:rsidR="005B39A1" w:rsidRPr="009F7F88">
        <w:rPr>
          <w:rFonts w:hint="eastAsia"/>
          <w:color w:val="000000" w:themeColor="text1"/>
        </w:rPr>
        <w:instrText>\n</w:instrText>
      </w:r>
      <w:r w:rsidR="005B39A1" w:rsidRPr="009F7F88">
        <w:rPr>
          <w:rFonts w:hint="eastAsia"/>
          <w:color w:val="000000" w:themeColor="text1"/>
        </w:rPr>
        <w:instrText>超级电容器</w:instrText>
      </w:r>
      <w:r w:rsidR="005B39A1" w:rsidRPr="009F7F88">
        <w:rPr>
          <w:rFonts w:hint="eastAsia"/>
          <w:color w:val="000000" w:themeColor="text1"/>
        </w:rPr>
        <w:instrText>","page":"3448-3456","title":"Supercapacitors Based on Three-Dime</w:instrText>
      </w:r>
      <w:r w:rsidR="005B39A1" w:rsidRPr="009F7F88">
        <w:rPr>
          <w:color w:val="000000" w:themeColor="text1"/>
        </w:rPr>
        <w:instrText>nsional Hierarchical Graphene Aerogels with Periodic Macropores","type":"article-journal","volume":"16"},"uris":["http://www.mendeley.com/documents/?uuid=a7afafc7-0e87-4b0d-9d96-f7501c731fcd"]},{"id":"ITEM-3","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w:instrText>
      </w:r>
      <w:r w:rsidR="005B39A1" w:rsidRPr="009F7F88">
        <w:rPr>
          <w:rFonts w:hint="eastAsia"/>
          <w:color w:val="000000" w:themeColor="text1"/>
        </w:rPr>
        <w:instrText>particle":"","parse-names":false,"suffix":""},{"dropping-particle":"","family":"Li","given":"Yat","non-dropping-particle":"","parse-names":false,"suffix":""}],"container-title":"Joule","id":"ITEM-3","issue":"2","issued":{"date-parts":[["2019"]]},"note":"</w:instrText>
      </w:r>
      <w:r w:rsidR="005B39A1" w:rsidRPr="009F7F88">
        <w:rPr>
          <w:rFonts w:hint="eastAsia"/>
          <w:color w:val="000000" w:themeColor="text1"/>
        </w:rPr>
        <w:instrText>已加</w:instrText>
      </w:r>
      <w:r w:rsidR="005B39A1" w:rsidRPr="009F7F88">
        <w:rPr>
          <w:rFonts w:hint="eastAsia"/>
          <w:color w:val="000000" w:themeColor="text1"/>
        </w:rPr>
        <w:instrText>\n3D</w:instrText>
      </w:r>
      <w:r w:rsidR="005B39A1" w:rsidRPr="009F7F88">
        <w:rPr>
          <w:rFonts w:hint="eastAsia"/>
          <w:color w:val="000000" w:themeColor="text1"/>
        </w:rPr>
        <w:instrText>打印氧化石墨烯，冷冻干燥，裂解，电化学沉积</w:instrText>
      </w:r>
      <w:r w:rsidR="005B39A1" w:rsidRPr="009F7F88">
        <w:rPr>
          <w:rFonts w:hint="eastAsia"/>
          <w:color w:val="000000" w:themeColor="text1"/>
        </w:rPr>
        <w:instrText>MnO2</w:instrText>
      </w:r>
      <w:r w:rsidR="005B39A1" w:rsidRPr="009F7F88">
        <w:rPr>
          <w:rFonts w:hint="eastAsia"/>
          <w:color w:val="000000" w:themeColor="text1"/>
        </w:rPr>
        <w:instrText>，</w:instrText>
      </w:r>
      <w:r w:rsidR="005B39A1" w:rsidRPr="009F7F88">
        <w:rPr>
          <w:rFonts w:hint="eastAsia"/>
          <w:color w:val="000000" w:themeColor="text1"/>
        </w:rPr>
        <w:instrText>\n</w:instrText>
      </w:r>
      <w:r w:rsidR="005B39A1" w:rsidRPr="009F7F88">
        <w:rPr>
          <w:rFonts w:hint="eastAsia"/>
          <w:color w:val="000000" w:themeColor="text1"/>
        </w:rPr>
        <w:instrText>负载</w:instrText>
      </w:r>
      <w:r w:rsidR="005B39A1" w:rsidRPr="009F7F88">
        <w:rPr>
          <w:rFonts w:hint="eastAsia"/>
          <w:color w:val="000000" w:themeColor="text1"/>
        </w:rPr>
        <w:instrText>MnO2</w:instrText>
      </w:r>
      <w:r w:rsidR="005B39A1" w:rsidRPr="009F7F88">
        <w:rPr>
          <w:rFonts w:hint="eastAsia"/>
          <w:color w:val="000000" w:themeColor="text1"/>
        </w:rPr>
        <w:instrText>石墨烯气凝胶</w:instrText>
      </w:r>
      <w:r w:rsidR="005B39A1" w:rsidRPr="009F7F88">
        <w:rPr>
          <w:rFonts w:hint="eastAsia"/>
          <w:color w:val="000000" w:themeColor="text1"/>
        </w:rPr>
        <w:instrText>\n</w:instrText>
      </w:r>
      <w:r w:rsidR="005B39A1" w:rsidRPr="009F7F88">
        <w:rPr>
          <w:rFonts w:hint="eastAsia"/>
          <w:color w:val="000000" w:themeColor="text1"/>
        </w:rPr>
        <w:instrText>作为超级电容器</w:instrText>
      </w:r>
      <w:r w:rsidR="005B39A1" w:rsidRPr="009F7F88">
        <w:rPr>
          <w:rFonts w:hint="eastAsia"/>
          <w:color w:val="000000" w:themeColor="text1"/>
        </w:rPr>
        <w:instrText>","page":"459-470","title":"Efficient 3D Printed Pseudocapacitive Electrodes with Ultrahigh MnO2 Loading","type":"article-journal","volume":"3"},"uris":["http://www.mendeley.com/documents/?uuid=6a12c2b</w:instrText>
      </w:r>
      <w:r w:rsidR="005B39A1" w:rsidRPr="009F7F88">
        <w:rPr>
          <w:color w:val="000000" w:themeColor="text1"/>
        </w:rPr>
        <w:instrText>6-de59-4d30-861f-41fe223f5ea7"]},{"id":"ITEM-4","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4","issue":"8","issued":{"date-parts":[["2020"]]},"page":"1906652","publisher":"Wiley-VCH Verlag","title":"3D-Printed Structure Boosts the Kinetics and Intrinsic Capacitance of Pseudocapacitive Graphene Aerogels","type":"article-journal","volume":"32"},"uris":["http://www.mendeley.com/documents/?uuid=a7f9224f-ae31-3969-873e-e9b46fadd9b9"]}],"mendeley":{"formattedCitation":"&lt;sup&gt;19–21,237&lt;/sup&gt;","plainTextFormattedCitation":"19–21,237","previouslyFormattedCitation":"&lt;sup&gt;19–21,235&lt;/sup&gt;"},"properties":{"noteIndex":0},"schema":"https://github.com/citation-style-language/schema/raw/master/csl-citation.json"}</w:instrText>
      </w:r>
      <w:r w:rsidR="005B39A1" w:rsidRPr="009F7F88">
        <w:rPr>
          <w:color w:val="000000" w:themeColor="text1"/>
        </w:rPr>
        <w:fldChar w:fldCharType="separate"/>
      </w:r>
      <w:r w:rsidR="005B39A1" w:rsidRPr="009F7F88">
        <w:rPr>
          <w:noProof/>
          <w:color w:val="000000" w:themeColor="text1"/>
          <w:vertAlign w:val="superscript"/>
        </w:rPr>
        <w:t>19–21,237</w:t>
      </w:r>
      <w:r w:rsidR="005B39A1" w:rsidRPr="009F7F88">
        <w:rPr>
          <w:color w:val="000000" w:themeColor="text1"/>
        </w:rPr>
        <w:fldChar w:fldCharType="end"/>
      </w:r>
      <w:r w:rsidR="005B39A1" w:rsidRPr="009F7F88">
        <w:rPr>
          <w:color w:val="000000" w:themeColor="text1"/>
        </w:rPr>
        <w:t xml:space="preserve"> The results show that when the ink formulations of the two supercapacitors or electrodes are the same (</w:t>
      </w:r>
      <w:r w:rsidR="005B39A1" w:rsidRPr="009F7F88">
        <w:rPr>
          <w:i/>
          <w:iCs/>
          <w:color w:val="000000" w:themeColor="text1"/>
        </w:rPr>
        <w:t>i.e.</w:t>
      </w:r>
      <w:r w:rsidR="005B39A1" w:rsidRPr="009F7F88">
        <w:rPr>
          <w:color w:val="000000" w:themeColor="text1"/>
        </w:rPr>
        <w:t>, the surface area, conductivity, and pore size of the aerogels are the same), 3D printed aerogels electrodes show better specific capacitances, 1.4-12.9 times to those of the corresponding non-printed aerogels;</w:t>
      </w:r>
      <w:r w:rsidR="005B39A1" w:rsidRPr="009F7F88">
        <w:rPr>
          <w:color w:val="000000" w:themeColor="text1"/>
        </w:rPr>
        <w:fldChar w:fldCharType="begin" w:fldLock="1"/>
      </w:r>
      <w:r w:rsidR="005B39A1"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5B39A1" w:rsidRPr="009F7F88">
        <w:rPr>
          <w:rFonts w:ascii="Cambria Math" w:hAnsi="Cambria Math" w:cs="Cambria Math"/>
          <w:color w:val="000000" w:themeColor="text1"/>
        </w:rPr>
        <w:instrText>∼</w:instrText>
      </w:r>
      <w:r w:rsidR="005B39A1"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5B39A1" w:rsidRPr="009F7F88">
        <w:rPr>
          <w:rFonts w:hint="eastAsia"/>
          <w:color w:val="000000" w:themeColor="text1"/>
        </w:rPr>
        <w:instrText>":"Marcus A.","non-dropping-particle":"","parse-names":false,"suffix":""}],"container-title":"Materials Horizons","id":"ITEM-1","issue":"6","issued":{"date-parts":[["2018"]]},"note":"</w:instrText>
      </w:r>
      <w:r w:rsidR="005B39A1" w:rsidRPr="009F7F88">
        <w:rPr>
          <w:rFonts w:hint="eastAsia"/>
          <w:color w:val="000000" w:themeColor="text1"/>
        </w:rPr>
        <w:instrText>已加</w:instrText>
      </w:r>
      <w:r w:rsidR="005B39A1" w:rsidRPr="009F7F88">
        <w:rPr>
          <w:rFonts w:hint="eastAsia"/>
          <w:color w:val="000000" w:themeColor="text1"/>
        </w:rPr>
        <w:instrText>\n3D</w:instrText>
      </w:r>
      <w:r w:rsidR="005B39A1" w:rsidRPr="009F7F88">
        <w:rPr>
          <w:rFonts w:hint="eastAsia"/>
          <w:color w:val="000000" w:themeColor="text1"/>
        </w:rPr>
        <w:instrText>打印</w:instrText>
      </w:r>
      <w:r w:rsidR="005B39A1" w:rsidRPr="009F7F88">
        <w:rPr>
          <w:rFonts w:hint="eastAsia"/>
          <w:color w:val="000000" w:themeColor="text1"/>
        </w:rPr>
        <w:instrText>RF</w:instrText>
      </w:r>
      <w:r w:rsidR="005B39A1" w:rsidRPr="009F7F88">
        <w:rPr>
          <w:rFonts w:hint="eastAsia"/>
          <w:color w:val="000000" w:themeColor="text1"/>
        </w:rPr>
        <w:instrText>有机和炭气凝胶</w:instrText>
      </w:r>
      <w:r w:rsidR="005B39A1" w:rsidRPr="009F7F88">
        <w:rPr>
          <w:rFonts w:hint="eastAsia"/>
          <w:color w:val="000000" w:themeColor="text1"/>
        </w:rPr>
        <w:instrText>\n</w:instrText>
      </w:r>
      <w:r w:rsidR="005B39A1" w:rsidRPr="009F7F88">
        <w:rPr>
          <w:rFonts w:hint="eastAsia"/>
          <w:color w:val="000000" w:themeColor="text1"/>
        </w:rPr>
        <w:instrText>作为电极材料</w:instrText>
      </w:r>
      <w:r w:rsidR="005B39A1" w:rsidRPr="009F7F88">
        <w:rPr>
          <w:rFonts w:hint="eastAsia"/>
          <w:color w:val="000000" w:themeColor="text1"/>
        </w:rPr>
        <w:instrText>","page":"1166-1175","publisher":"Royal Society</w:instrText>
      </w:r>
      <w:r w:rsidR="005B39A1" w:rsidRPr="009F7F88">
        <w:rPr>
          <w:color w:val="000000" w:themeColor="text1"/>
        </w:rPr>
        <w:instrText xml:space="preserve"> of Chemistry","title":"Direct ink writing of organic and carbon aerogels","type":"article-journal","volume":"5"},"uris":["http://www.mendeley.com/documents/?uuid=8965fd1d-8523-381f-b664-a94d3ae119a3"]},{"id":"ITEM-2","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w:instrText>
      </w:r>
      <w:r w:rsidR="005B39A1" w:rsidRPr="009F7F88">
        <w:rPr>
          <w:rFonts w:hint="eastAsia"/>
          <w:color w:val="000000" w:themeColor="text1"/>
        </w:rPr>
        <w:instrText>at","non-dropping-particle":"","parse-names":false,"suffix":""}],"container-title":"Nano Letters","id":"ITEM-2","issue":"6","issued":{"date-parts":[["2016"]]},"note":"</w:instrText>
      </w:r>
      <w:r w:rsidR="005B39A1" w:rsidRPr="009F7F88">
        <w:rPr>
          <w:rFonts w:hint="eastAsia"/>
          <w:color w:val="000000" w:themeColor="text1"/>
        </w:rPr>
        <w:instrText>已加</w:instrText>
      </w:r>
      <w:r w:rsidR="005B39A1" w:rsidRPr="009F7F88">
        <w:rPr>
          <w:rFonts w:hint="eastAsia"/>
          <w:color w:val="000000" w:themeColor="text1"/>
        </w:rPr>
        <w:instrText>\n3D</w:instrText>
      </w:r>
      <w:r w:rsidR="005B39A1" w:rsidRPr="009F7F88">
        <w:rPr>
          <w:rFonts w:hint="eastAsia"/>
          <w:color w:val="000000" w:themeColor="text1"/>
        </w:rPr>
        <w:instrText>打印</w:instrText>
      </w:r>
      <w:r w:rsidR="005B39A1" w:rsidRPr="009F7F88">
        <w:rPr>
          <w:rFonts w:hint="eastAsia"/>
          <w:color w:val="000000" w:themeColor="text1"/>
        </w:rPr>
        <w:instrText>\n</w:instrText>
      </w:r>
      <w:r w:rsidR="005B39A1" w:rsidRPr="009F7F88">
        <w:rPr>
          <w:rFonts w:hint="eastAsia"/>
          <w:color w:val="000000" w:themeColor="text1"/>
        </w:rPr>
        <w:instrText>石墨烯气凝胶</w:instrText>
      </w:r>
      <w:r w:rsidR="005B39A1" w:rsidRPr="009F7F88">
        <w:rPr>
          <w:rFonts w:hint="eastAsia"/>
          <w:color w:val="000000" w:themeColor="text1"/>
        </w:rPr>
        <w:instrText>\n</w:instrText>
      </w:r>
      <w:r w:rsidR="005B39A1" w:rsidRPr="009F7F88">
        <w:rPr>
          <w:rFonts w:hint="eastAsia"/>
          <w:color w:val="000000" w:themeColor="text1"/>
        </w:rPr>
        <w:instrText>超级电容器</w:instrText>
      </w:r>
      <w:r w:rsidR="005B39A1" w:rsidRPr="009F7F88">
        <w:rPr>
          <w:rFonts w:hint="eastAsia"/>
          <w:color w:val="000000" w:themeColor="text1"/>
        </w:rPr>
        <w:instrText>","page":"3448-3456","title":"Supercapacitors Based on Three-Dime</w:instrText>
      </w:r>
      <w:r w:rsidR="005B39A1" w:rsidRPr="009F7F88">
        <w:rPr>
          <w:color w:val="000000" w:themeColor="text1"/>
        </w:rPr>
        <w:instrText>nsional Hierarchical Graphene Aerogels with Periodic Macropores","type":"article-journal","volume":"16"},"uris":["http://www.mendeley.com/documents/?uuid=a7afafc7-0e87-4b0d-9d96-f7501c731fcd"]},{"id":"ITEM-3","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w:instrText>
      </w:r>
      <w:r w:rsidR="005B39A1" w:rsidRPr="009F7F88">
        <w:rPr>
          <w:rFonts w:hint="eastAsia"/>
          <w:color w:val="000000" w:themeColor="text1"/>
        </w:rPr>
        <w:instrText>particle":"","parse-names":false,"suffix":""},{"dropping-particle":"","family":"Li","given":"Yat","non-dropping-particle":"","parse-names":false,"suffix":""}],"container-title":"Joule","id":"ITEM-3","issue":"2","issued":{"date-parts":[["2019"]]},"note":"</w:instrText>
      </w:r>
      <w:r w:rsidR="005B39A1" w:rsidRPr="009F7F88">
        <w:rPr>
          <w:rFonts w:hint="eastAsia"/>
          <w:color w:val="000000" w:themeColor="text1"/>
        </w:rPr>
        <w:instrText>已加</w:instrText>
      </w:r>
      <w:r w:rsidR="005B39A1" w:rsidRPr="009F7F88">
        <w:rPr>
          <w:rFonts w:hint="eastAsia"/>
          <w:color w:val="000000" w:themeColor="text1"/>
        </w:rPr>
        <w:instrText>\n3D</w:instrText>
      </w:r>
      <w:r w:rsidR="005B39A1" w:rsidRPr="009F7F88">
        <w:rPr>
          <w:rFonts w:hint="eastAsia"/>
          <w:color w:val="000000" w:themeColor="text1"/>
        </w:rPr>
        <w:instrText>打印氧化石墨烯，冷冻干燥，裂解，电化学沉积</w:instrText>
      </w:r>
      <w:r w:rsidR="005B39A1" w:rsidRPr="009F7F88">
        <w:rPr>
          <w:rFonts w:hint="eastAsia"/>
          <w:color w:val="000000" w:themeColor="text1"/>
        </w:rPr>
        <w:instrText>MnO2</w:instrText>
      </w:r>
      <w:r w:rsidR="005B39A1" w:rsidRPr="009F7F88">
        <w:rPr>
          <w:rFonts w:hint="eastAsia"/>
          <w:color w:val="000000" w:themeColor="text1"/>
        </w:rPr>
        <w:instrText>，</w:instrText>
      </w:r>
      <w:r w:rsidR="005B39A1" w:rsidRPr="009F7F88">
        <w:rPr>
          <w:rFonts w:hint="eastAsia"/>
          <w:color w:val="000000" w:themeColor="text1"/>
        </w:rPr>
        <w:instrText>\n</w:instrText>
      </w:r>
      <w:r w:rsidR="005B39A1" w:rsidRPr="009F7F88">
        <w:rPr>
          <w:rFonts w:hint="eastAsia"/>
          <w:color w:val="000000" w:themeColor="text1"/>
        </w:rPr>
        <w:instrText>负载</w:instrText>
      </w:r>
      <w:r w:rsidR="005B39A1" w:rsidRPr="009F7F88">
        <w:rPr>
          <w:rFonts w:hint="eastAsia"/>
          <w:color w:val="000000" w:themeColor="text1"/>
        </w:rPr>
        <w:instrText>MnO2</w:instrText>
      </w:r>
      <w:r w:rsidR="005B39A1" w:rsidRPr="009F7F88">
        <w:rPr>
          <w:rFonts w:hint="eastAsia"/>
          <w:color w:val="000000" w:themeColor="text1"/>
        </w:rPr>
        <w:instrText>石墨烯气凝胶</w:instrText>
      </w:r>
      <w:r w:rsidR="005B39A1" w:rsidRPr="009F7F88">
        <w:rPr>
          <w:rFonts w:hint="eastAsia"/>
          <w:color w:val="000000" w:themeColor="text1"/>
        </w:rPr>
        <w:instrText>\n</w:instrText>
      </w:r>
      <w:r w:rsidR="005B39A1" w:rsidRPr="009F7F88">
        <w:rPr>
          <w:rFonts w:hint="eastAsia"/>
          <w:color w:val="000000" w:themeColor="text1"/>
        </w:rPr>
        <w:instrText>作为超级电容器</w:instrText>
      </w:r>
      <w:r w:rsidR="005B39A1" w:rsidRPr="009F7F88">
        <w:rPr>
          <w:rFonts w:hint="eastAsia"/>
          <w:color w:val="000000" w:themeColor="text1"/>
        </w:rPr>
        <w:instrText>","page":"459-470","title":"Efficient 3D Printed Pseudocapacitive Electrodes with Ultrahigh MnO2 Loading","type":"article-journal","volume":"3"},"uris":["http://www.mendeley.com/documents/?uuid=6a12c2b</w:instrText>
      </w:r>
      <w:r w:rsidR="005B39A1" w:rsidRPr="009F7F88">
        <w:rPr>
          <w:color w:val="000000" w:themeColor="text1"/>
        </w:rPr>
        <w:instrText>6-de59-4d30-861f-41fe223f5ea7"]},{"id":"ITEM-4","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4","issue":"8","issued":{"date-parts":[["2020"]]},"page":"1906652","publisher":"Wiley-VCH Verlag","title":"3D-Printed Structure Boosts the Kinetics and Intrinsic Capacitance of Pseudocapacitive Graphene Aerogels","type":"article-journal","volume":"32"},"uris":["http://www.mendeley.com/documents/?uuid=a7f9224f-ae31-3969-873e-e9b46fadd9b9"]}],"mendeley":{"formattedCitation":"&lt;sup&gt;19–21,237&lt;/sup&gt;","plainTextFormattedCitation":"19–21,237","previouslyFormattedCitation":"&lt;sup&gt;19–21,235&lt;/sup&gt;"},"properties":{"noteIndex":0},"schema":"https://github.com/citation-style-language/schema/raw/master/csl-citation.json"}</w:instrText>
      </w:r>
      <w:r w:rsidR="005B39A1" w:rsidRPr="009F7F88">
        <w:rPr>
          <w:color w:val="000000" w:themeColor="text1"/>
        </w:rPr>
        <w:fldChar w:fldCharType="separate"/>
      </w:r>
      <w:r w:rsidR="005B39A1" w:rsidRPr="009F7F88">
        <w:rPr>
          <w:noProof/>
          <w:color w:val="000000" w:themeColor="text1"/>
          <w:vertAlign w:val="superscript"/>
        </w:rPr>
        <w:t>19–21,237</w:t>
      </w:r>
      <w:r w:rsidR="005B39A1" w:rsidRPr="009F7F88">
        <w:rPr>
          <w:color w:val="000000" w:themeColor="text1"/>
        </w:rPr>
        <w:fldChar w:fldCharType="end"/>
      </w:r>
      <w:r w:rsidR="005B39A1" w:rsidRPr="009F7F88">
        <w:rPr>
          <w:color w:val="000000" w:themeColor="text1"/>
        </w:rPr>
        <w:t xml:space="preserve"> see </w:t>
      </w:r>
      <w:r w:rsidR="005B39A1" w:rsidRPr="009F7F88">
        <w:rPr>
          <w:color w:val="000000" w:themeColor="text1"/>
        </w:rPr>
        <w:fldChar w:fldCharType="begin"/>
      </w:r>
      <w:r w:rsidR="005B39A1" w:rsidRPr="009F7F88">
        <w:rPr>
          <w:color w:val="000000" w:themeColor="text1"/>
        </w:rPr>
        <w:instrText xml:space="preserve"> REF _Ref41190431 \h </w:instrText>
      </w:r>
      <w:r w:rsidR="005B39A1" w:rsidRPr="009F7F88">
        <w:rPr>
          <w:color w:val="000000" w:themeColor="text1"/>
        </w:rPr>
      </w:r>
      <w:r w:rsidR="005B39A1" w:rsidRPr="009F7F88">
        <w:rPr>
          <w:color w:val="000000" w:themeColor="text1"/>
        </w:rPr>
        <w:fldChar w:fldCharType="separate"/>
      </w:r>
      <w:r w:rsidR="005B39A1" w:rsidRPr="009F7F88">
        <w:rPr>
          <w:color w:val="000000" w:themeColor="text1"/>
        </w:rPr>
        <w:t xml:space="preserve">Table </w:t>
      </w:r>
      <w:r w:rsidR="005B39A1" w:rsidRPr="009F7F88">
        <w:rPr>
          <w:noProof/>
          <w:color w:val="000000" w:themeColor="text1"/>
        </w:rPr>
        <w:t>10</w:t>
      </w:r>
      <w:r w:rsidR="005B39A1" w:rsidRPr="009F7F88">
        <w:rPr>
          <w:color w:val="000000" w:themeColor="text1"/>
        </w:rPr>
        <w:fldChar w:fldCharType="end"/>
      </w:r>
      <w:r w:rsidR="005B39A1" w:rsidRPr="009F7F88">
        <w:rPr>
          <w:color w:val="000000" w:themeColor="text1"/>
        </w:rPr>
        <w:t xml:space="preserve"> for comparison. The capacitance retention values are </w:t>
      </w:r>
      <w:r w:rsidR="005B39A1" w:rsidRPr="009F7F88">
        <w:rPr>
          <w:color w:val="000000" w:themeColor="text1"/>
        </w:rPr>
        <w:t>also better than those of the capacitors based on non-printed aerogels (</w:t>
      </w:r>
      <w:r w:rsidR="005B39A1" w:rsidRPr="009F7F88">
        <w:rPr>
          <w:color w:val="000000" w:themeColor="text1"/>
        </w:rPr>
        <w:fldChar w:fldCharType="begin"/>
      </w:r>
      <w:r w:rsidR="005B39A1" w:rsidRPr="009F7F88">
        <w:rPr>
          <w:color w:val="000000" w:themeColor="text1"/>
        </w:rPr>
        <w:instrText xml:space="preserve"> REF _Ref41190431 \h </w:instrText>
      </w:r>
      <w:r w:rsidR="005B39A1" w:rsidRPr="009F7F88">
        <w:rPr>
          <w:color w:val="000000" w:themeColor="text1"/>
        </w:rPr>
      </w:r>
      <w:r w:rsidR="005B39A1" w:rsidRPr="009F7F88">
        <w:rPr>
          <w:color w:val="000000" w:themeColor="text1"/>
        </w:rPr>
        <w:fldChar w:fldCharType="separate"/>
      </w:r>
      <w:r w:rsidR="005B39A1" w:rsidRPr="009F7F88">
        <w:rPr>
          <w:color w:val="000000" w:themeColor="text1"/>
        </w:rPr>
        <w:t xml:space="preserve">Table </w:t>
      </w:r>
      <w:r w:rsidR="005B39A1" w:rsidRPr="009F7F88">
        <w:rPr>
          <w:noProof/>
          <w:color w:val="000000" w:themeColor="text1"/>
        </w:rPr>
        <w:t>10</w:t>
      </w:r>
      <w:r w:rsidR="005B39A1" w:rsidRPr="009F7F88">
        <w:rPr>
          <w:color w:val="000000" w:themeColor="text1"/>
        </w:rPr>
        <w:fldChar w:fldCharType="end"/>
      </w:r>
      <w:r w:rsidR="005B39A1" w:rsidRPr="009F7F88">
        <w:rPr>
          <w:color w:val="000000" w:themeColor="text1"/>
        </w:rPr>
        <w:t>).</w:t>
      </w:r>
    </w:p>
    <w:p w14:paraId="0B9120BB" w14:textId="56D60A99" w:rsidR="005B39A1" w:rsidRPr="009F7F88" w:rsidRDefault="005B39A1" w:rsidP="006F4C0C">
      <w:pPr>
        <w:pStyle w:val="RSCB02ArticleText"/>
        <w:ind w:firstLineChars="100" w:firstLine="194"/>
        <w:rPr>
          <w:color w:val="000000" w:themeColor="text1"/>
        </w:rPr>
      </w:pPr>
      <w:r w:rsidRPr="009F7F88">
        <w:rPr>
          <w:color w:val="000000" w:themeColor="text1"/>
        </w:rPr>
        <w:t>The ordered macropores formed between the printed gel filaments improve the penetration of the electrolyte and hence, ion diffusion, resulting in excellent rate capability.</w:t>
      </w:r>
      <w:r w:rsidRPr="009F7F88">
        <w:rPr>
          <w:color w:val="000000" w:themeColor="text1"/>
        </w:rPr>
        <w:fldChar w:fldCharType="begin" w:fldLock="1"/>
      </w:r>
      <w:r w:rsidRPr="009F7F88">
        <w:rPr>
          <w:color w:val="000000" w:themeColor="text1"/>
        </w:rPr>
        <w:instrText>ADDIN CSL_CITATION {"citationItems":[{"id":"ITEM-1","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1","issue":"6","issued":{"date-parts":[["2016"]]},"note":</w:instrText>
      </w:r>
      <w:r w:rsidRPr="009F7F88">
        <w:rPr>
          <w:rFonts w:hint="eastAsia"/>
          <w:color w:val="000000" w:themeColor="text1"/>
        </w:rPr>
        <w:instrText>"</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n</w:instrText>
      </w:r>
      <w:r w:rsidRPr="009F7F88">
        <w:rPr>
          <w:rFonts w:hint="eastAsia"/>
          <w:color w:val="000000" w:themeColor="text1"/>
        </w:rPr>
        <w:instrText>石墨烯气凝胶</w:instrText>
      </w:r>
      <w:r w:rsidRPr="009F7F88">
        <w:rPr>
          <w:rFonts w:hint="eastAsia"/>
          <w:color w:val="000000" w:themeColor="text1"/>
        </w:rPr>
        <w:instrText>\n</w:instrText>
      </w:r>
      <w:r w:rsidRPr="009F7F88">
        <w:rPr>
          <w:rFonts w:hint="eastAsia"/>
          <w:color w:val="000000" w:themeColor="text1"/>
        </w:rPr>
        <w:instrText>超级电容器</w:instrText>
      </w:r>
      <w:r w:rsidRPr="009F7F88">
        <w:rPr>
          <w:rFonts w:hint="eastAsia"/>
          <w:color w:val="000000" w:themeColor="text1"/>
        </w:rPr>
        <w:instrText>","page":"3448-3456","title":"Supercapacitors Based on Three-Dimensional Hierarchical Graphene Aerogels with Periodic Macropores","type":"article-journal","volume":"16"},"uris":["http://www.mendeley.com/documents/?uuid=a7afafc7-0e8</w:instrText>
      </w:r>
      <w:r w:rsidRPr="009F7F88">
        <w:rPr>
          <w:color w:val="000000" w:themeColor="text1"/>
        </w:rPr>
        <w:instrText>7-4b0d-9d96-f7501c731fcd"]}],"mendeley":{"formattedCitation":"&lt;sup&gt;20&lt;/sup&gt;","plainTextFormattedCitation":"20","previouslyFormattedCitation":"&lt;sup&gt;20&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0</w:t>
      </w:r>
      <w:r w:rsidRPr="009F7F88">
        <w:rPr>
          <w:color w:val="000000" w:themeColor="text1"/>
        </w:rPr>
        <w:fldChar w:fldCharType="end"/>
      </w:r>
      <w:r w:rsidRPr="009F7F88">
        <w:rPr>
          <w:color w:val="000000" w:themeColor="text1"/>
        </w:rPr>
        <w:t xml:space="preserve"> Compared with bulk aerogel electrodes with mainly sub-micron or smaller pores, which severely restricts ion diffusion, 3D printed aerogels can be designed to have faster ion diffusion kinetics (</w:t>
      </w:r>
      <w:r w:rsidRPr="009F7F88">
        <w:rPr>
          <w:color w:val="000000" w:themeColor="text1"/>
        </w:rPr>
        <w:fldChar w:fldCharType="begin"/>
      </w:r>
      <w:r w:rsidRPr="009F7F88">
        <w:rPr>
          <w:color w:val="000000" w:themeColor="text1"/>
        </w:rPr>
        <w:instrText xml:space="preserve"> REF _Ref4119091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0</w:t>
      </w:r>
      <w:r w:rsidRPr="009F7F88">
        <w:rPr>
          <w:color w:val="000000" w:themeColor="text1"/>
        </w:rPr>
        <w:fldChar w:fldCharType="end"/>
      </w:r>
      <w:r w:rsidRPr="009F7F88">
        <w:rPr>
          <w:color w:val="000000" w:themeColor="text1"/>
        </w:rPr>
        <w:t>e).</w:t>
      </w:r>
      <w:r w:rsidRPr="009F7F88">
        <w:rPr>
          <w:color w:val="000000" w:themeColor="text1"/>
        </w:rPr>
        <w:fldChar w:fldCharType="begin" w:fldLock="1"/>
      </w:r>
      <w:r w:rsidRPr="009F7F88">
        <w:rPr>
          <w:color w:val="000000" w:themeColor="text1"/>
        </w:rPr>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Pr="009F7F88">
        <w:rPr>
          <w:rFonts w:hint="eastAsia"/>
          <w:color w:val="000000" w:themeColor="text1"/>
        </w:rPr>
        <w:instrText>an","given":"Tongxiang","non-dropping-particle":"","parse-names":false,"suffix":""}],"container-title":"ACS Nano","id":"ITEM-1","issue":"4","issued":{"date-parts":[["2018"]]},"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广义</w:instrText>
      </w:r>
      <w:r w:rsidRPr="009F7F88">
        <w:rPr>
          <w:rFonts w:hint="eastAsia"/>
          <w:color w:val="000000" w:themeColor="text1"/>
        </w:rPr>
        <w:instrText>3D</w:instrText>
      </w:r>
      <w:r w:rsidRPr="009F7F88">
        <w:rPr>
          <w:rFonts w:hint="eastAsia"/>
          <w:color w:val="000000" w:themeColor="text1"/>
        </w:rPr>
        <w:instrText>打印混合维数石墨烯气凝胶</w:instrText>
      </w:r>
      <w:r w:rsidRPr="009F7F88">
        <w:rPr>
          <w:rFonts w:hint="eastAsia"/>
          <w:color w:val="000000" w:themeColor="text1"/>
        </w:rPr>
        <w:instrText>","page":"3502-3511","title":"Generalized 3D Printin</w:instrText>
      </w:r>
      <w:r w:rsidRPr="009F7F88">
        <w:rPr>
          <w:color w:val="000000" w:themeColor="text1"/>
        </w:rPr>
        <w:instrText>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6</w:t>
      </w:r>
      <w:r w:rsidRPr="009F7F88">
        <w:rPr>
          <w:color w:val="000000" w:themeColor="text1"/>
        </w:rPr>
        <w:fldChar w:fldCharType="end"/>
      </w:r>
      <w:r w:rsidRPr="009F7F88">
        <w:rPr>
          <w:color w:val="000000" w:themeColor="text1"/>
        </w:rPr>
        <w:t xml:space="preserve"> Additional performance enhancements can be achieved </w:t>
      </w:r>
    </w:p>
    <w:p w14:paraId="2941129D" w14:textId="77777777" w:rsidR="005B39A1" w:rsidRPr="009F7F88" w:rsidRDefault="005B39A1" w:rsidP="006F4C0C">
      <w:pPr>
        <w:pStyle w:val="RSCB02ArticleText"/>
        <w:ind w:firstLineChars="100" w:firstLine="194"/>
        <w:rPr>
          <w:color w:val="000000" w:themeColor="text1"/>
        </w:rPr>
      </w:pPr>
    </w:p>
    <w:p w14:paraId="77C9BE7A" w14:textId="6E96E4F5" w:rsidR="00200B44" w:rsidRPr="009F7F88" w:rsidRDefault="00200B44" w:rsidP="006F4C0C">
      <w:pPr>
        <w:pStyle w:val="RSCB02ArticleText"/>
        <w:ind w:firstLineChars="100" w:firstLine="194"/>
        <w:rPr>
          <w:color w:val="000000" w:themeColor="text1"/>
        </w:rPr>
        <w:sectPr w:rsidR="00200B44" w:rsidRPr="009F7F88" w:rsidSect="00AF46B3">
          <w:type w:val="continuous"/>
          <w:pgSz w:w="11907" w:h="16840" w:code="9"/>
          <w:pgMar w:top="1009" w:right="851" w:bottom="1758" w:left="851" w:header="851" w:footer="1049" w:gutter="0"/>
          <w:cols w:num="2" w:space="227"/>
          <w:docGrid w:linePitch="360"/>
        </w:sectPr>
      </w:pPr>
    </w:p>
    <w:p w14:paraId="0BBE28F2" w14:textId="7E575E95" w:rsidR="00AA2876" w:rsidRPr="009F7F88" w:rsidRDefault="009F79F4" w:rsidP="00423307">
      <w:pPr>
        <w:pStyle w:val="RSCB02ArticleText"/>
        <w:spacing w:line="240" w:lineRule="auto"/>
        <w:rPr>
          <w:color w:val="000000" w:themeColor="text1"/>
        </w:rPr>
      </w:pPr>
      <w:r w:rsidRPr="009F7F88">
        <w:rPr>
          <w:noProof/>
          <w:color w:val="000000" w:themeColor="text1"/>
          <w:w w:val="100"/>
        </w:rPr>
        <mc:AlternateContent>
          <mc:Choice Requires="wpg">
            <w:drawing>
              <wp:inline distT="0" distB="0" distL="0" distR="0" wp14:anchorId="0798509F" wp14:editId="702E87E2">
                <wp:extent cx="6456459" cy="3031958"/>
                <wp:effectExtent l="0" t="0" r="1905" b="0"/>
                <wp:docPr id="54" name="组合 54"/>
                <wp:cNvGraphicFramePr/>
                <a:graphic xmlns:a="http://schemas.openxmlformats.org/drawingml/2006/main">
                  <a:graphicData uri="http://schemas.microsoft.com/office/word/2010/wordprocessingGroup">
                    <wpg:wgp>
                      <wpg:cNvGrpSpPr/>
                      <wpg:grpSpPr>
                        <a:xfrm>
                          <a:off x="0" y="0"/>
                          <a:ext cx="6456459" cy="3031958"/>
                          <a:chOff x="-107536" y="1069122"/>
                          <a:chExt cx="6457496" cy="3031958"/>
                        </a:xfrm>
                      </wpg:grpSpPr>
                      <pic:pic xmlns:pic="http://schemas.openxmlformats.org/drawingml/2006/picture">
                        <pic:nvPicPr>
                          <pic:cNvPr id="2778" name="图片 2778"/>
                          <pic:cNvPicPr preferRelativeResize="0">
                            <a:picLocks noChangeAspect="1"/>
                          </pic:cNvPicPr>
                        </pic:nvPicPr>
                        <pic:blipFill>
                          <a:blip r:embed="rId50"/>
                          <a:srcRect/>
                          <a:stretch/>
                        </pic:blipFill>
                        <pic:spPr bwMode="auto">
                          <a:xfrm>
                            <a:off x="39125" y="1069122"/>
                            <a:ext cx="6156989" cy="2421857"/>
                          </a:xfrm>
                          <a:prstGeom prst="rect">
                            <a:avLst/>
                          </a:prstGeom>
                          <a:noFill/>
                          <a:ln>
                            <a:noFill/>
                          </a:ln>
                        </pic:spPr>
                      </pic:pic>
                      <wps:wsp>
                        <wps:cNvPr id="53" name="文本框 53"/>
                        <wps:cNvSpPr txBox="1"/>
                        <wps:spPr>
                          <a:xfrm>
                            <a:off x="-107536" y="3547047"/>
                            <a:ext cx="6457496" cy="554033"/>
                          </a:xfrm>
                          <a:prstGeom prst="rect">
                            <a:avLst/>
                          </a:prstGeom>
                          <a:solidFill>
                            <a:prstClr val="white"/>
                          </a:solidFill>
                          <a:ln>
                            <a:noFill/>
                          </a:ln>
                        </wps:spPr>
                        <wps:txbx>
                          <w:txbxContent>
                            <w:p w14:paraId="185489B1" w14:textId="1BEEF96F" w:rsidR="005573B9" w:rsidRPr="00D65A18" w:rsidRDefault="005573B9" w:rsidP="00FA143F">
                              <w:pPr>
                                <w:pStyle w:val="RSCI04CaptiontoFigureSchemeChart"/>
                                <w:rPr>
                                  <w:rFonts w:cs="Times New Roman"/>
                                  <w:noProof/>
                                  <w:w w:val="108"/>
                                  <w:sz w:val="18"/>
                                </w:rPr>
                              </w:pPr>
                              <w:bookmarkStart w:id="171" w:name="_Ref41189547"/>
                              <w:r>
                                <w:t xml:space="preserve">Fig. </w:t>
                              </w:r>
                              <w:r w:rsidR="00B131A9">
                                <w:fldChar w:fldCharType="begin"/>
                              </w:r>
                              <w:r w:rsidR="00B131A9">
                                <w:instrText xml:space="preserve"> SEQ Fig. \* ARABIC </w:instrText>
                              </w:r>
                              <w:r w:rsidR="00B131A9">
                                <w:fldChar w:fldCharType="separate"/>
                              </w:r>
                              <w:r>
                                <w:rPr>
                                  <w:noProof/>
                                </w:rPr>
                                <w:t>19</w:t>
                              </w:r>
                              <w:r w:rsidR="00B131A9">
                                <w:rPr>
                                  <w:noProof/>
                                </w:rPr>
                                <w:fldChar w:fldCharType="end"/>
                              </w:r>
                              <w:bookmarkEnd w:id="171"/>
                              <w:r>
                                <w:t xml:space="preserve">  </w:t>
                              </w:r>
                              <w:r w:rsidRPr="00B9653F">
                                <w:t xml:space="preserve">Performance of 3D-printed </w:t>
                              </w:r>
                              <w:r>
                                <w:t>SiO</w:t>
                              </w:r>
                              <w:r>
                                <w:rPr>
                                  <w:vertAlign w:val="subscript"/>
                                </w:rPr>
                                <w:t>2</w:t>
                              </w:r>
                              <w:r w:rsidRPr="00B9653F">
                                <w:t xml:space="preserve"> aerogels for thermal insulation. Sketch (a) and photograph (d) of a printed aerogel. Photographs (b, c) and </w:t>
                              </w:r>
                              <w:r>
                                <w:t xml:space="preserve">corresponding </w:t>
                              </w:r>
                              <w:r w:rsidRPr="00B9653F">
                                <w:t xml:space="preserve">infrared images (e, f) of a circuit board (b, e) without and </w:t>
                              </w:r>
                              <w:r>
                                <w:t xml:space="preserve">(c, f) </w:t>
                              </w:r>
                              <w:r w:rsidRPr="00B9653F">
                                <w:t xml:space="preserve">with the printed aerogel to cover the heat-generating component. Protection of a temperature-sensitive capacitor from a heat source with a </w:t>
                              </w:r>
                              <w:r>
                                <w:t xml:space="preserve">(g) </w:t>
                              </w:r>
                              <w:r w:rsidRPr="00B9653F">
                                <w:t xml:space="preserve">polystyrene foam cap (XPS) and </w:t>
                              </w:r>
                              <w:r>
                                <w:t xml:space="preserve">(h) </w:t>
                              </w:r>
                              <w:r w:rsidRPr="00B9653F">
                                <w:t xml:space="preserve">printed </w:t>
                              </w:r>
                              <w:r>
                                <w:t>SiO</w:t>
                              </w:r>
                              <w:r>
                                <w:rPr>
                                  <w:vertAlign w:val="subscript"/>
                                </w:rPr>
                                <w:t>2</w:t>
                              </w:r>
                              <w:r w:rsidRPr="00B9653F">
                                <w:t xml:space="preserve"> aerogel cap. (</w:t>
                              </w:r>
                              <w:proofErr w:type="spellStart"/>
                              <w:r w:rsidRPr="00B9653F">
                                <w:t>i</w:t>
                              </w:r>
                              <w:proofErr w:type="spellEnd"/>
                              <w:r w:rsidRPr="00B9653F">
                                <w:t xml:space="preserve">) 3D-printed aerogel cap. (j) </w:t>
                              </w:r>
                              <w:r w:rsidRPr="007F2BEE">
                                <w:t>Temperature evolution of the capacitor after contact</w:t>
                              </w:r>
                              <w:r w:rsidRPr="00B9653F">
                                <w:t xml:space="preserve"> with the cartridge heater. Adapted with permission from Ref.</w:t>
                              </w:r>
                              <w:r w:rsidRPr="00107ADC">
                                <w:t xml:space="preserve"> </w:t>
                              </w:r>
                              <w:r w:rsidRPr="00107ADC">
                                <w:fldChar w:fldCharType="begin" w:fldLock="1"/>
                              </w:r>
                              <w:r w:rsidRPr="00107ADC">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Pr="00107ADC">
                                <w:fldChar w:fldCharType="separate"/>
                              </w:r>
                              <w:r w:rsidRPr="00107ADC">
                                <w:rPr>
                                  <w:noProof/>
                                </w:rPr>
                                <w:t>179</w:t>
                              </w:r>
                              <w:r w:rsidRPr="00107ADC">
                                <w:fldChar w:fldCharType="end"/>
                              </w:r>
                              <w:r w:rsidRPr="000C6782">
                                <w:t xml:space="preserve">. </w:t>
                              </w:r>
                              <w:r w:rsidRPr="00B9653F">
                                <w:t>Copyright 2020 Springer N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798509F" id="组合 54" o:spid="_x0000_s1081" style="width:508.4pt;height:238.75pt;mso-position-horizontal-relative:char;mso-position-vertical-relative:line" coordorigin="-1075,10691" coordsize="64574,3031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r4h/Z/wBe1O8/bs+JFjPqN3PYxf2l5dtJ&#10;OzRpi5jAwpOBgV9vV14nDvDSUW73Sf3mFGr7aLdtnYKKKK5DcKKKKAPD/wBp79pj/hnCz8PT/wDC&#10;N/8ACQ/2tJOm37d9l8rywhz/AKt92d/tjFe1Wdx9ss4J9uzzY1fbnOMjOK+Jf+Cnn/IH+Hv/AF3v&#10;v/QYK+1NG/5A9j/1wj/9BFelWowhhaNSK1lzX+T0OSnUlKvUg3orFyiiivNOs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4T/Z3&#10;/wCT/Pib/wBxP/0pir7sqhb6BplnqEt/Bp1pBfS58y5jgVZXycnLAZOTV+u3FYhYmaklayS+456N&#10;L2MWr3u7hRRRXEdAUUUUAeH/ALT37M//AA0fZ+HoP+Ek/wCEd/smSd932H7V5vmBBj/WJtxs985r&#10;2qzt/sdnBBu3+VGqbsYzgYzU1FbSrTnCNOT0je3z3M1TjGTmlqwooorE0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eP+B/2mNC8dfGbX/hvaaXqN&#10;vqujfaPOu5hH5D+TIqNtwxbksMZFewV8J/s7/wDJ/nxN/wC4n/6UxV92V6OOowoVIxh1in95yYap&#10;KpFuXdhRRRXnHWFFFFAHw/8A8FPP+QP8Pf8Arvff+gwV9qaN/wAgex/64R/+giviv/gp5/yB/h7/&#10;ANd77/0GCvtTRv8AkD2P/XCP/wBBFexiP9xw/wD29+ZwUv8Aeavy/IuUUUV453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c/hd+zPrvgX9pbxd8SLvVNPuNL&#10;1n7Z5NpD5nnp50yOu7KheApzg19GUUVvWrTryUp9Fb7jOnTjTVohRRRWBoFFFFABRXh/7T37TH/D&#10;OFn4en/4Rv8A4SH+1pJ02/bvsvleWEOf9W+7O/2xivarO4+2WcE+3Z5savtznGRnFbSozhCNSS0l&#10;e3y3M1UjKTgnqiaiiisTQ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">
                <v:shape id="图片 2778" o:spid="_x0000_s1082" type="#_x0000_t75" style="position:absolute;left:391;top:10691;width:61570;height:242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">
                  <v:imagedata r:id="rId51" o:title=""/>
                </v:shape>
                <v:shape id="文本框 53" o:spid="_x0000_s1083" type="#_x0000_t202" style="position:absolute;left:-1075;top:35470;width:64574;height:5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PpxQAAANsAAAAPAAAAZHJzL2Rvd25yZXYueG1sRI9Pa8JA&#10;FMTvBb/D8oReim6aU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D/mvPpxQAAANsAAAAP&#10;AAAAAAAAAAAAAAAAAAcCAABkcnMvZG93bnJldi54bWxQSwUGAAAAAAMAAwC3AAAA+QIAAAAA&#10;" stroked="f">
                  <v:textbox inset="0,0,0,0">
                    <w:txbxContent>
                      <w:p w14:paraId="185489B1" w14:textId="1BEEF96F" w:rsidR="005573B9" w:rsidRPr="00D65A18" w:rsidRDefault="005573B9" w:rsidP="00FA143F">
                        <w:pPr>
                          <w:pStyle w:val="RSCI04CaptiontoFigureSchemeChart"/>
                          <w:rPr>
                            <w:rFonts w:cs="Times New Roman"/>
                            <w:noProof/>
                            <w:w w:val="108"/>
                            <w:sz w:val="18"/>
                          </w:rPr>
                        </w:pPr>
                        <w:bookmarkStart w:id="203" w:name="_Ref41189547"/>
                        <w:r>
                          <w:t xml:space="preserve">Fig. </w:t>
                        </w:r>
                        <w:fldSimple w:instr=" SEQ Fig. \* ARABIC ">
                          <w:r>
                            <w:rPr>
                              <w:noProof/>
                            </w:rPr>
                            <w:t>19</w:t>
                          </w:r>
                        </w:fldSimple>
                        <w:bookmarkEnd w:id="203"/>
                        <w:r>
                          <w:t xml:space="preserve">  </w:t>
                        </w:r>
                        <w:r w:rsidRPr="00B9653F">
                          <w:t xml:space="preserve">Performance of 3D-printed </w:t>
                        </w:r>
                        <w:r>
                          <w:t>SiO</w:t>
                        </w:r>
                        <w:r>
                          <w:rPr>
                            <w:vertAlign w:val="subscript"/>
                          </w:rPr>
                          <w:t>2</w:t>
                        </w:r>
                        <w:r w:rsidRPr="00B9653F">
                          <w:t xml:space="preserve"> aerogels for thermal insulation. Sketch (a) and photograph (d) of a printed aerogel. Photographs (b, c) and </w:t>
                        </w:r>
                        <w:r>
                          <w:t xml:space="preserve">corresponding </w:t>
                        </w:r>
                        <w:r w:rsidRPr="00B9653F">
                          <w:t xml:space="preserve">infrared images (e, f) of a circuit board (b, e) without and </w:t>
                        </w:r>
                        <w:r>
                          <w:t xml:space="preserve">(c, f) </w:t>
                        </w:r>
                        <w:r w:rsidRPr="00B9653F">
                          <w:t xml:space="preserve">with the printed aerogel to cover the heat-generating component. Protection of a temperature-sensitive capacitor from a heat source with a </w:t>
                        </w:r>
                        <w:r>
                          <w:t xml:space="preserve">(g) </w:t>
                        </w:r>
                        <w:r w:rsidRPr="00B9653F">
                          <w:t xml:space="preserve">polystyrene foam cap (XPS) and </w:t>
                        </w:r>
                        <w:r>
                          <w:t xml:space="preserve">(h) </w:t>
                        </w:r>
                        <w:r w:rsidRPr="00B9653F">
                          <w:t xml:space="preserve">printed </w:t>
                        </w:r>
                        <w:r>
                          <w:t>SiO</w:t>
                        </w:r>
                        <w:r>
                          <w:rPr>
                            <w:vertAlign w:val="subscript"/>
                          </w:rPr>
                          <w:t>2</w:t>
                        </w:r>
                        <w:r w:rsidRPr="00B9653F">
                          <w:t xml:space="preserve"> aerogel cap. (i) 3D-printed aerogel cap. (j) </w:t>
                        </w:r>
                        <w:r w:rsidRPr="007F2BEE">
                          <w:t>Temperature evolution of the capacitor after contact</w:t>
                        </w:r>
                        <w:r w:rsidRPr="00B9653F">
                          <w:t xml:space="preserve"> with the cartridge heater. Adapted with permission from Ref.</w:t>
                        </w:r>
                        <w:r w:rsidRPr="00107ADC">
                          <w:t xml:space="preserve"> </w:t>
                        </w:r>
                        <w:r w:rsidRPr="00107ADC">
                          <w:fldChar w:fldCharType="begin" w:fldLock="1"/>
                        </w:r>
                        <w:r w:rsidRPr="00107ADC">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Pr="00107ADC">
                          <w:fldChar w:fldCharType="separate"/>
                        </w:r>
                        <w:r w:rsidRPr="00107ADC">
                          <w:rPr>
                            <w:noProof/>
                          </w:rPr>
                          <w:t>179</w:t>
                        </w:r>
                        <w:r w:rsidRPr="00107ADC">
                          <w:fldChar w:fldCharType="end"/>
                        </w:r>
                        <w:r w:rsidRPr="000C6782">
                          <w:t xml:space="preserve">. </w:t>
                        </w:r>
                        <w:r w:rsidRPr="00B9653F">
                          <w:t>Copyright 2020 Springer Nature.</w:t>
                        </w:r>
                      </w:p>
                    </w:txbxContent>
                  </v:textbox>
                </v:shape>
                <w10:anchorlock/>
              </v:group>
            </w:pict>
          </mc:Fallback>
        </mc:AlternateContent>
      </w:r>
    </w:p>
    <w:p w14:paraId="1B11EA0B" w14:textId="0931D899" w:rsidR="00427DAA" w:rsidRPr="009F7F88" w:rsidRDefault="00AA2876" w:rsidP="00AA2876">
      <w:pPr>
        <w:pStyle w:val="RSCB02ArticleText"/>
        <w:spacing w:line="240" w:lineRule="auto"/>
        <w:rPr>
          <w:color w:val="000000" w:themeColor="text1"/>
        </w:rPr>
      </w:pPr>
      <w:r w:rsidRPr="009F7F88">
        <w:rPr>
          <w:noProof/>
          <w:color w:val="000000" w:themeColor="text1"/>
          <w:w w:val="100"/>
        </w:rPr>
        <w:lastRenderedPageBreak/>
        <mc:AlternateContent>
          <mc:Choice Requires="wpg">
            <w:drawing>
              <wp:inline distT="0" distB="0" distL="0" distR="0" wp14:anchorId="7A4857C2" wp14:editId="274990A9">
                <wp:extent cx="6448567" cy="4995082"/>
                <wp:effectExtent l="0" t="0" r="9525" b="0"/>
                <wp:docPr id="56" name="组合 56"/>
                <wp:cNvGraphicFramePr/>
                <a:graphic xmlns:a="http://schemas.openxmlformats.org/drawingml/2006/main">
                  <a:graphicData uri="http://schemas.microsoft.com/office/word/2010/wordprocessingGroup">
                    <wpg:wgp>
                      <wpg:cNvGrpSpPr/>
                      <wpg:grpSpPr>
                        <a:xfrm>
                          <a:off x="0" y="0"/>
                          <a:ext cx="6448567" cy="4995082"/>
                          <a:chOff x="0" y="394187"/>
                          <a:chExt cx="6448567" cy="4995082"/>
                        </a:xfrm>
                      </wpg:grpSpPr>
                      <pic:pic xmlns:pic="http://schemas.openxmlformats.org/drawingml/2006/picture">
                        <pic:nvPicPr>
                          <pic:cNvPr id="2777" name="图片 2777"/>
                          <pic:cNvPicPr>
                            <a:picLocks noChangeAspect="1"/>
                          </pic:cNvPicPr>
                        </pic:nvPicPr>
                        <pic:blipFill>
                          <a:blip r:embed="rId52"/>
                          <a:srcRect/>
                          <a:stretch/>
                        </pic:blipFill>
                        <pic:spPr bwMode="auto">
                          <a:xfrm>
                            <a:off x="92152" y="394187"/>
                            <a:ext cx="6090912" cy="3988725"/>
                          </a:xfrm>
                          <a:prstGeom prst="rect">
                            <a:avLst/>
                          </a:prstGeom>
                          <a:noFill/>
                          <a:ln>
                            <a:noFill/>
                          </a:ln>
                        </pic:spPr>
                      </pic:pic>
                      <wps:wsp>
                        <wps:cNvPr id="55" name="文本框 55"/>
                        <wps:cNvSpPr txBox="1"/>
                        <wps:spPr>
                          <a:xfrm>
                            <a:off x="0" y="4423263"/>
                            <a:ext cx="6448567" cy="966006"/>
                          </a:xfrm>
                          <a:prstGeom prst="rect">
                            <a:avLst/>
                          </a:prstGeom>
                          <a:solidFill>
                            <a:prstClr val="white"/>
                          </a:solidFill>
                          <a:ln>
                            <a:noFill/>
                          </a:ln>
                        </wps:spPr>
                        <wps:txbx>
                          <w:txbxContent>
                            <w:p w14:paraId="118A70FA" w14:textId="3EC3A982" w:rsidR="005573B9" w:rsidRPr="00695117" w:rsidRDefault="005573B9" w:rsidP="00423307">
                              <w:pPr>
                                <w:pStyle w:val="RSCI05CaptiontoFigureSchemeChartwithbottombar"/>
                                <w:rPr>
                                  <w:rFonts w:cs="Times New Roman"/>
                                  <w:noProof/>
                                  <w:w w:val="108"/>
                                  <w:sz w:val="18"/>
                                </w:rPr>
                              </w:pPr>
                              <w:bookmarkStart w:id="172" w:name="_Ref41190915"/>
                              <w:r>
                                <w:t xml:space="preserve">Fig. </w:t>
                              </w:r>
                              <w:r w:rsidR="00B131A9">
                                <w:fldChar w:fldCharType="begin"/>
                              </w:r>
                              <w:r w:rsidR="00B131A9">
                                <w:instrText xml:space="preserve"> SEQ Fig. \* ARABIC </w:instrText>
                              </w:r>
                              <w:r w:rsidR="00B131A9">
                                <w:fldChar w:fldCharType="separate"/>
                              </w:r>
                              <w:r>
                                <w:rPr>
                                  <w:noProof/>
                                </w:rPr>
                                <w:t>20</w:t>
                              </w:r>
                              <w:r w:rsidR="00B131A9">
                                <w:rPr>
                                  <w:noProof/>
                                </w:rPr>
                                <w:fldChar w:fldCharType="end"/>
                              </w:r>
                              <w:bookmarkEnd w:id="172"/>
                              <w:r>
                                <w:t xml:space="preserve">  </w:t>
                              </w:r>
                              <w:r w:rsidRPr="001572EF">
                                <w:t>Printed aerogels for supercapacitors</w:t>
                              </w:r>
                              <w:r>
                                <w:t xml:space="preserve"> or</w:t>
                              </w:r>
                              <w:r w:rsidRPr="001572EF">
                                <w:t xml:space="preserve"> </w:t>
                              </w:r>
                              <w:r>
                                <w:t>electrodes</w:t>
                              </w:r>
                              <w:r w:rsidRPr="001572EF">
                                <w:t>. (</w:t>
                              </w:r>
                              <w:r>
                                <w:t>a</w:t>
                              </w:r>
                              <w:r w:rsidRPr="001572EF">
                                <w:t xml:space="preserve">) </w:t>
                              </w:r>
                              <w:r>
                                <w:t>S</w:t>
                              </w:r>
                              <w:r w:rsidRPr="001572EF">
                                <w:t>ch</w:t>
                              </w:r>
                              <w:r w:rsidRPr="00695117">
                                <w:t>ematic illustration of the 3D-GCA symmetric supercapacitor. Reproduced with permission from Ref.</w:t>
                              </w:r>
                              <w:r w:rsidRPr="000C6782">
                                <w:t xml:space="preserve"> </w:t>
                              </w:r>
                              <w:r w:rsidRPr="000C6782">
                                <w:fldChar w:fldCharType="begin" w:fldLock="1"/>
                              </w:r>
                              <w:r w:rsidRPr="000C6782">
                                <w:instrText>ADDIN CSL_CITATION {"citationItems":[{"id":"ITEM-1","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1","issue":"6","issued":{"date-parts":[["2016"]]},"note":</w:instrText>
                              </w:r>
                              <w:r w:rsidRPr="000C6782">
                                <w:rPr>
                                  <w:rFonts w:hint="eastAsia"/>
                                </w:rPr>
                                <w:instrText>"</w:instrText>
                              </w:r>
                              <w:r w:rsidRPr="000C6782">
                                <w:rPr>
                                  <w:rFonts w:hint="eastAsia"/>
                                </w:rPr>
                                <w:instrText>已加</w:instrText>
                              </w:r>
                              <w:r w:rsidRPr="000C6782">
                                <w:rPr>
                                  <w:rFonts w:hint="eastAsia"/>
                                </w:rPr>
                                <w:instrText>\n3D</w:instrText>
                              </w:r>
                              <w:r w:rsidRPr="000C6782">
                                <w:rPr>
                                  <w:rFonts w:hint="eastAsia"/>
                                </w:rPr>
                                <w:instrText>打印</w:instrText>
                              </w:r>
                              <w:r w:rsidRPr="000C6782">
                                <w:rPr>
                                  <w:rFonts w:hint="eastAsia"/>
                                </w:rPr>
                                <w:instrText>\n</w:instrText>
                              </w:r>
                              <w:r w:rsidRPr="000C6782">
                                <w:rPr>
                                  <w:rFonts w:hint="eastAsia"/>
                                </w:rPr>
                                <w:instrText>石墨烯气凝胶</w:instrText>
                              </w:r>
                              <w:r w:rsidRPr="000C6782">
                                <w:rPr>
                                  <w:rFonts w:hint="eastAsia"/>
                                </w:rPr>
                                <w:instrText>\n</w:instrText>
                              </w:r>
                              <w:r w:rsidRPr="000C6782">
                                <w:rPr>
                                  <w:rFonts w:hint="eastAsia"/>
                                </w:rPr>
                                <w:instrText>超级电容器</w:instrText>
                              </w:r>
                              <w:r w:rsidRPr="000C6782">
                                <w:rPr>
                                  <w:rFonts w:hint="eastAsia"/>
                                </w:rPr>
                                <w:instrText>","page":"3448-3456","title":"Supercapacitors Based on Three-Dimensional Hierarchical Graphene Aerogels with Periodic Macropores","type":"article-journal","volume":"16"},"uris":["http://www.mendeley.com/documents/?uuid=a7afafc7-0e8</w:instrText>
                              </w:r>
                              <w:r w:rsidRPr="000C6782">
                                <w:instrText>7-4b0d-9d96-f7501c731fcd"]}],"mendeley":{"formattedCitation":"&lt;sup&gt;20&lt;/sup&gt;","plainTextFormattedCitation":"20","previouslyFormattedCitation":"&lt;sup&gt;20&lt;/sup&gt;"},"properties":{"noteIndex":0},"schema":"https://github.com/citation-style-language/schema/raw/master/csl-citation.json"}</w:instrText>
                              </w:r>
                              <w:r w:rsidRPr="000C6782">
                                <w:fldChar w:fldCharType="separate"/>
                              </w:r>
                              <w:r w:rsidRPr="000C6782">
                                <w:rPr>
                                  <w:noProof/>
                                </w:rPr>
                                <w:t>20</w:t>
                              </w:r>
                              <w:r w:rsidRPr="000C6782">
                                <w:fldChar w:fldCharType="end"/>
                              </w:r>
                              <w:r w:rsidRPr="000C6782">
                                <w:t xml:space="preserve">. </w:t>
                              </w:r>
                              <w:r w:rsidRPr="00695117">
                                <w:t>Copyright 2016 American Chemical Society. (b) Photographs of the 3D-printed Graphene/Ag, Graphene/CNT, and Graphene/MoS</w:t>
                              </w:r>
                              <w:r w:rsidRPr="00ED2FB0">
                                <w:rPr>
                                  <w:vertAlign w:val="subscript"/>
                                </w:rPr>
                                <w:t>2</w:t>
                              </w:r>
                              <w:r w:rsidRPr="00695117">
                                <w:t xml:space="preserve"> mixed dimensional hybrid aerogels (MDHAs). Reproduced with permission from Ref</w:t>
                              </w:r>
                              <w:r w:rsidRPr="000C6782">
                                <w:t>.</w:t>
                              </w:r>
                              <w:r w:rsidRPr="00107ADC">
                                <w:t xml:space="preserve"> </w:t>
                              </w:r>
                              <w:r w:rsidRPr="00107ADC">
                                <w:fldChar w:fldCharType="begin" w:fldLock="1"/>
                              </w:r>
                              <w:r w:rsidRPr="00107ADC">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Pr="00107ADC">
                                <w:rPr>
                                  <w:rFonts w:hint="eastAsia"/>
                                </w:rPr>
                                <w:instrText>an","given":"Tongxiang","non-dropping-particle":"","parse-names":false,"suffix":""}],"container-title":"ACS Nano","id":"ITEM-1","issue":"4","issued":{"date-parts":[["2018"]]},"note":"</w:instrText>
                              </w:r>
                              <w:r w:rsidRPr="00107ADC">
                                <w:rPr>
                                  <w:rFonts w:hint="eastAsia"/>
                                </w:rPr>
                                <w:instrText>已加</w:instrText>
                              </w:r>
                              <w:r w:rsidRPr="00107ADC">
                                <w:rPr>
                                  <w:rFonts w:hint="eastAsia"/>
                                </w:rPr>
                                <w:instrText>\n</w:instrText>
                              </w:r>
                              <w:r w:rsidRPr="00107ADC">
                                <w:rPr>
                                  <w:rFonts w:hint="eastAsia"/>
                                </w:rPr>
                                <w:instrText>广义</w:instrText>
                              </w:r>
                              <w:r w:rsidRPr="00107ADC">
                                <w:rPr>
                                  <w:rFonts w:hint="eastAsia"/>
                                </w:rPr>
                                <w:instrText>3D</w:instrText>
                              </w:r>
                              <w:r w:rsidRPr="00107ADC">
                                <w:rPr>
                                  <w:rFonts w:hint="eastAsia"/>
                                </w:rPr>
                                <w:instrText>打印混合维数石墨烯气凝胶</w:instrText>
                              </w:r>
                              <w:r w:rsidRPr="00107ADC">
                                <w:rPr>
                                  <w:rFonts w:hint="eastAsia"/>
                                </w:rPr>
                                <w:instrText>","page":"3502-3511","title":"Generalized 3D Printin</w:instrText>
                              </w:r>
                              <w:r w:rsidRPr="00107ADC">
                                <w:instrText>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Pr="00107ADC">
                                <w:fldChar w:fldCharType="separate"/>
                              </w:r>
                              <w:r w:rsidRPr="00107ADC">
                                <w:rPr>
                                  <w:noProof/>
                                </w:rPr>
                                <w:t>186</w:t>
                              </w:r>
                              <w:r w:rsidRPr="00107ADC">
                                <w:fldChar w:fldCharType="end"/>
                              </w:r>
                              <w:r w:rsidRPr="000C6782">
                                <w:t>.</w:t>
                              </w:r>
                              <w:r w:rsidRPr="00695117">
                                <w:t xml:space="preserve"> Copyright 2018 American Chemical Society. Photographs of printed graphene aerogel supercapacitor composed of (c) two-leg electrode and (d) one-leg electrode, both with Cu current collectors. (c-d) Reproduced with permission from Ref.</w:t>
                              </w:r>
                              <w:r w:rsidRPr="00107ADC">
                                <w:t xml:space="preserve"> </w:t>
                              </w:r>
                              <w:r w:rsidRPr="00107ADC">
                                <w:fldChar w:fldCharType="begin" w:fldLock="1"/>
                              </w:r>
                              <w:r w:rsidRPr="00107ADC">
                                <w:instrText>ADDIN CSL_CITATION {"citationItems":[{"id":"ITEM-1","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y":"Saiz","given":"Eduardo","non-dropping-particle":"","parse-names":false,"suffix":</w:instrText>
                              </w:r>
                              <w:r w:rsidRPr="00107ADC">
                                <w:rPr>
                                  <w:rFonts w:hint="eastAsia"/>
                                </w:rPr>
                                <w:instrText>""}],"container-title":"ACS Applied Materials and Interfaces","id":"ITEM-1","issue":"42","issued":{"date-parts":[["2017"]]},"note":"</w:instrText>
                              </w:r>
                              <w:r w:rsidRPr="00107ADC">
                                <w:rPr>
                                  <w:rFonts w:hint="eastAsia"/>
                                </w:rPr>
                                <w:instrText>已加</w:instrText>
                              </w:r>
                              <w:r w:rsidRPr="00107ADC">
                                <w:rPr>
                                  <w:rFonts w:hint="eastAsia"/>
                                </w:rPr>
                                <w:instrText>\nF127</w:instrText>
                              </w:r>
                              <w:r w:rsidRPr="00107ADC">
                                <w:rPr>
                                  <w:rFonts w:hint="eastAsia"/>
                                </w:rPr>
                                <w:instrText>热敏油墨</w:instrText>
                              </w:r>
                              <w:r w:rsidRPr="00107ADC">
                                <w:rPr>
                                  <w:rFonts w:hint="eastAsia"/>
                                </w:rPr>
                                <w:instrText>3D</w:instrText>
                              </w:r>
                              <w:r w:rsidRPr="00107ADC">
                                <w:rPr>
                                  <w:rFonts w:hint="eastAsia"/>
                                </w:rPr>
                                <w:instrText>打印冷冻干燥</w:instrText>
                              </w:r>
                              <w:r w:rsidRPr="00107ADC">
                                <w:rPr>
                                  <w:rFonts w:hint="eastAsia"/>
                                </w:rPr>
                                <w:instrText>\n</w:instrText>
                              </w:r>
                              <w:r w:rsidRPr="00107ADC">
                                <w:rPr>
                                  <w:rFonts w:hint="eastAsia"/>
                                </w:rPr>
                                <w:instrText>还原化学改性石墨烯气凝胶</w:instrText>
                              </w:r>
                              <w:r w:rsidRPr="00107ADC">
                                <w:rPr>
                                  <w:rFonts w:hint="eastAsia"/>
                                </w:rPr>
                                <w:instrText>/</w:instrText>
                              </w:r>
                              <w:r w:rsidRPr="00107ADC">
                                <w:rPr>
                                  <w:rFonts w:hint="eastAsia"/>
                                </w:rPr>
                                <w:instrText>铜电极</w:instrText>
                              </w:r>
                              <w:r w:rsidRPr="00107ADC">
                                <w:rPr>
                                  <w:rFonts w:hint="eastAsia"/>
                                </w:rPr>
                                <w:instrText>\n</w:instrText>
                              </w:r>
                              <w:r w:rsidRPr="00107ADC">
                                <w:rPr>
                                  <w:rFonts w:hint="eastAsia"/>
                                </w:rPr>
                                <w:instrText>能源存储应用</w:instrText>
                              </w:r>
                              <w:r w:rsidRPr="00107ADC">
                                <w:rPr>
                                  <w:rFonts w:hint="eastAsia"/>
                                </w:rPr>
                                <w:instrText>","page":"37136-37145","title":"Multimaterial 3D Printing of Graphene-Based E</w:instrText>
                              </w:r>
                              <w:r w:rsidRPr="00107ADC">
                                <w:instrText>lectrodes for Electrochemical Energy Storage Using Thermoresponsive Inks","type":"article-journal","volume":"9"},"uris":["http://www.mendeley.com/documents/?uuid=027e3dc5-8906-4035-bcaf-d90ad3da3390"]}],"mendeley":{"formattedCitation":"&lt;sup&gt;231&lt;/sup&gt;","plainTextFormattedCitation":"231","previouslyFormattedCitation":"&lt;sup&gt;229&lt;/sup&gt;"},"properties":{"noteIndex":0},"schema":"https://github.com/citation-style-language/schema/raw/master/csl-citation.json"}</w:instrText>
                              </w:r>
                              <w:r w:rsidRPr="00107ADC">
                                <w:fldChar w:fldCharType="separate"/>
                              </w:r>
                              <w:r w:rsidRPr="00107ADC">
                                <w:rPr>
                                  <w:noProof/>
                                </w:rPr>
                                <w:t>231</w:t>
                              </w:r>
                              <w:r w:rsidRPr="00107ADC">
                                <w:fldChar w:fldCharType="end"/>
                              </w:r>
                              <w:r w:rsidRPr="000C6782">
                                <w:t>.</w:t>
                              </w:r>
                              <w:r w:rsidRPr="00695117">
                                <w:t xml:space="preserve"> Copyright 2017 American Chemical Society. (e) Schematic illustrations of insufficient ion migration for a conventional thick-film electrode and sufficient ion migration for the 3D-printed Graphene/CNT </w:t>
                              </w:r>
                              <w:r>
                                <w:t>MD</w:t>
                              </w:r>
                              <w:r w:rsidRPr="00695117">
                                <w:t xml:space="preserve">HA electrode. </w:t>
                              </w:r>
                              <w:bookmarkStart w:id="173" w:name="_Hlk39733171"/>
                              <w:r w:rsidRPr="00695117">
                                <w:t xml:space="preserve">Reproduced with permission from Ref. </w:t>
                              </w:r>
                              <w:r w:rsidRPr="00107ADC">
                                <w:fldChar w:fldCharType="begin" w:fldLock="1"/>
                              </w:r>
                              <w:r w:rsidRPr="00107ADC">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Pr="00107ADC">
                                <w:rPr>
                                  <w:rFonts w:hint="eastAsia"/>
                                </w:rPr>
                                <w:instrText>an","given":"Tongxiang","non-dropping-particle":"","parse-names":false,"suffix":""}],"container-title":"ACS Nano","id":"ITEM-1","issue":"4","issued":{"date-parts":[["2018"]]},"note":"</w:instrText>
                              </w:r>
                              <w:r w:rsidRPr="00107ADC">
                                <w:rPr>
                                  <w:rFonts w:hint="eastAsia"/>
                                </w:rPr>
                                <w:instrText>已加</w:instrText>
                              </w:r>
                              <w:r w:rsidRPr="00107ADC">
                                <w:rPr>
                                  <w:rFonts w:hint="eastAsia"/>
                                </w:rPr>
                                <w:instrText>\n</w:instrText>
                              </w:r>
                              <w:r w:rsidRPr="00107ADC">
                                <w:rPr>
                                  <w:rFonts w:hint="eastAsia"/>
                                </w:rPr>
                                <w:instrText>广义</w:instrText>
                              </w:r>
                              <w:r w:rsidRPr="00107ADC">
                                <w:rPr>
                                  <w:rFonts w:hint="eastAsia"/>
                                </w:rPr>
                                <w:instrText>3D</w:instrText>
                              </w:r>
                              <w:r w:rsidRPr="00107ADC">
                                <w:rPr>
                                  <w:rFonts w:hint="eastAsia"/>
                                </w:rPr>
                                <w:instrText>打印混合维数石墨烯气凝胶</w:instrText>
                              </w:r>
                              <w:r w:rsidRPr="00107ADC">
                                <w:rPr>
                                  <w:rFonts w:hint="eastAsia"/>
                                </w:rPr>
                                <w:instrText>","page":"3502-3511","title":"Generalized 3D Printin</w:instrText>
                              </w:r>
                              <w:r w:rsidRPr="00107ADC">
                                <w:instrText>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Pr="00107ADC">
                                <w:fldChar w:fldCharType="separate"/>
                              </w:r>
                              <w:r w:rsidRPr="00107ADC">
                                <w:rPr>
                                  <w:noProof/>
                                </w:rPr>
                                <w:t>186</w:t>
                              </w:r>
                              <w:r w:rsidRPr="00107ADC">
                                <w:fldChar w:fldCharType="end"/>
                              </w:r>
                              <w:bookmarkEnd w:id="173"/>
                              <w:r w:rsidRPr="00695117">
                                <w:t xml:space="preserve">. Copyright 2018 American Chemical Society. Curves of (f) </w:t>
                              </w:r>
                              <w:r w:rsidRPr="00600BAD">
                                <w:t xml:space="preserve">capacitance retention as a function of cycle number, (g) areal energy density as a function of </w:t>
                              </w:r>
                              <w:proofErr w:type="spellStart"/>
                              <w:r w:rsidRPr="00600BAD">
                                <w:t>areal</w:t>
                              </w:r>
                              <w:proofErr w:type="spellEnd"/>
                              <w:r w:rsidRPr="00600BAD">
                                <w:t xml:space="preserve"> power density, (h) volumetric energy density as a function of volumetric power density, and (</w:t>
                              </w:r>
                              <w:proofErr w:type="spellStart"/>
                              <w:r w:rsidRPr="00600BAD">
                                <w:t>i</w:t>
                              </w:r>
                              <w:proofErr w:type="spellEnd"/>
                              <w:r w:rsidRPr="00600BAD">
                                <w:t>) gravimetric energy density as a function of gravimetric power density.</w:t>
                              </w:r>
                              <w:r w:rsidRPr="00695117">
                                <w:rPr>
                                  <w:rFonts w:cs="Times New Roman"/>
                                  <w:noProof/>
                                  <w:w w:val="108"/>
                                  <w:sz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A4857C2" id="组合 56" o:spid="_x0000_s1084" style="width:507.75pt;height:393.3pt;mso-position-horizontal-relative:char;mso-position-vertical-relative:line" coordorigin=",3941" coordsize="64485,4995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T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Kv/BUb/kxP4m/9wz/052leU/8ABFT/AJNZ8Vf9jndf+kNj&#10;Xq3/AAVG/wCTE/ib/wBwz/052leU/wDBFT/k1nxV/wBjndf+kNjQB+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Vf8AgqN/yYn8Tf8AuGf+nO0ryn/gip/yaz4q/wCxzuv/AEhsa9W/&#10;4Kjf8mJ/E3/uGf8ApztK8p/4Iqf8ms+Kv+xzuv8A0hsaAP0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VR1zWrLw3o99quo3C&#10;WthZQvcTzSHCoiglifwFfkb4b+Kvjr/goV+25Ba6Freq6D8OdGk8x4bK5eJRZxt1bacF5WHfsTQB&#10;+wFFZmrZ0vw3efZiYzb2j+U2ckbUOOfwr8Yv2dP22vjX4v8A2sfCvhfV/Huo3uhXWuvazWcm3Y8Q&#10;L/KeOnAoA/bCiiigAooooAKK/MT/AIKdaL8Q/gH8SfDPxr8DeINVttIkuI47+xS5f7NHcL90smcb&#10;ZFyCMdc19yfsx/H7R/2lPg/ovjPSmWOW4Ty720zlra4Xh0P49PagD1e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4rfA3/AJTJal/2OfiL&#10;/wBE3tftTX4rfA3/AJTJal/2OfiL/wBE3tftTQAUUUUAFFFFABRRRQAUUUUAFFFFABRRRQAUUUUA&#10;FFFFABRRRQAUUUUAFFFFABRRRQAUUUUAFFFFABRRRQAUUUUAfLf/AAU8/wCTGfid/wBc9P8A/Tja&#10;147/AMEUf+TZfF3/AGN9x/6RWdexf8FPP+TGfid/1z0//wBONrXjv/BFH/k2Xxd/2N9x/wCkVnQB&#10;+g1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5V/8Fzv+aJ/9xv8A9sK+&#10;/wD9k7/k1n4N/wDYmaN/6Qw18Af8Fzv+aJ/9xv8A9sK+/wD9k7/k1n4N/wDYmaN/6Qw0Aeq0UUUA&#10;FFFFABRRRQAUUUUAFFFFABRRRQAUUUUAFFFFABRRRQAUUUUAFFFFABRRRQAUUUUAFFFFABRRRQB+&#10;K37Jf/KXjWf+xo8Uf+i72v2pr8Vv2S/+UvGs/wDY0eKP/Rd7X7U0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yr/4Lnf8&#10;0T/7jf8A7YV9/wD7J3/JrPwb/wCxM0b/ANIYa+AP+C53/NE/+43/AO2Fff8A+yd/yaz8G/8AsTNG&#10;/wDSGGgD1WiiigAooooAKKKKACiiigAooooAKKKKACiiigAooooAKKKKACiiigAooooAKKKKACii&#10;igAooooAKKKKAPxW/ZL/AOUvGs/9jR4o/wDRd7X7U1+K37Jf/KXjWf8AsaPFH/ou9r9qa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wQUAAYACAAAACEAEZX3T90AAAAGAQAADwAAAGRy&#10;cy9kb3ducmV2LnhtbEyPQUvDQBCF74L/YZmCN7uJkljSbEop6qkItoJ4m2anSWh2NmS3Sfrv3Xqx&#10;l4HHe7z3Tb6aTCsG6l1jWUE8j0AQl1Y3XCn42r89LkA4j6yxtUwKLuRgVdzf5ZhpO/InDTtfiVDC&#10;LkMFtfddJqUrazLo5rYjDt7R9gZ9kH0ldY9jKDetfIqiVBpsOCzU2NGmpvK0OxsF7yOO6+f4ddie&#10;jpvLzz75+N7GpNTDbFovQXia/H8YrvgBHYrAdLBn1k60CsIj/u9evShOEhAHBS+LNAVZ5PIWv/gF&#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">
                <v:shape id="图片 2777" o:spid="_x0000_s1085" type="#_x0000_t75" style="position:absolute;left:921;top:3941;width:60909;height:39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">
                  <v:imagedata r:id="rId53" o:title=""/>
                </v:shape>
                <v:shape id="文本框 55" o:spid="_x0000_s1086" type="#_x0000_t202" style="position:absolute;top:44232;width:64485;height:9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118A70FA" w14:textId="3EC3A982" w:rsidR="005573B9" w:rsidRPr="00695117" w:rsidRDefault="005573B9" w:rsidP="00423307">
                        <w:pPr>
                          <w:pStyle w:val="RSCI05CaptiontoFigureSchemeChartwithbottombar"/>
                          <w:rPr>
                            <w:rFonts w:cs="Times New Roman"/>
                            <w:noProof/>
                            <w:w w:val="108"/>
                            <w:sz w:val="18"/>
                          </w:rPr>
                        </w:pPr>
                        <w:bookmarkStart w:id="206" w:name="_Ref41190915"/>
                        <w:r>
                          <w:t xml:space="preserve">Fig. </w:t>
                        </w:r>
                        <w:fldSimple w:instr=" SEQ Fig. \* ARABIC ">
                          <w:r>
                            <w:rPr>
                              <w:noProof/>
                            </w:rPr>
                            <w:t>20</w:t>
                          </w:r>
                        </w:fldSimple>
                        <w:bookmarkEnd w:id="206"/>
                        <w:r>
                          <w:t xml:space="preserve">  </w:t>
                        </w:r>
                        <w:r w:rsidRPr="001572EF">
                          <w:t>Printed aerogels for supercapacitors</w:t>
                        </w:r>
                        <w:r>
                          <w:t xml:space="preserve"> or</w:t>
                        </w:r>
                        <w:r w:rsidRPr="001572EF">
                          <w:t xml:space="preserve"> </w:t>
                        </w:r>
                        <w:r>
                          <w:t>electrodes</w:t>
                        </w:r>
                        <w:r w:rsidRPr="001572EF">
                          <w:t>. (</w:t>
                        </w:r>
                        <w:r>
                          <w:t>a</w:t>
                        </w:r>
                        <w:r w:rsidRPr="001572EF">
                          <w:t xml:space="preserve">) </w:t>
                        </w:r>
                        <w:r>
                          <w:t>S</w:t>
                        </w:r>
                        <w:r w:rsidRPr="001572EF">
                          <w:t>ch</w:t>
                        </w:r>
                        <w:r w:rsidRPr="00695117">
                          <w:t>ematic illustration of the 3D-GCA symmetric supercapacitor. Reproduced with permission from Ref.</w:t>
                        </w:r>
                        <w:r w:rsidRPr="000C6782">
                          <w:t xml:space="preserve"> </w:t>
                        </w:r>
                        <w:r w:rsidRPr="000C6782">
                          <w:fldChar w:fldCharType="begin" w:fldLock="1"/>
                        </w:r>
                        <w:r w:rsidRPr="000C6782">
                          <w:instrText>ADDIN CSL_CITATION {"citationItems":[{"id":"ITEM-1","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1","issue":"6","issued":{"date-parts":[["2016"]]},"note":</w:instrText>
                        </w:r>
                        <w:r w:rsidRPr="000C6782">
                          <w:rPr>
                            <w:rFonts w:hint="eastAsia"/>
                          </w:rPr>
                          <w:instrText>"</w:instrText>
                        </w:r>
                        <w:r w:rsidRPr="000C6782">
                          <w:rPr>
                            <w:rFonts w:hint="eastAsia"/>
                          </w:rPr>
                          <w:instrText>已加</w:instrText>
                        </w:r>
                        <w:r w:rsidRPr="000C6782">
                          <w:rPr>
                            <w:rFonts w:hint="eastAsia"/>
                          </w:rPr>
                          <w:instrText>\n3D</w:instrText>
                        </w:r>
                        <w:r w:rsidRPr="000C6782">
                          <w:rPr>
                            <w:rFonts w:hint="eastAsia"/>
                          </w:rPr>
                          <w:instrText>打印</w:instrText>
                        </w:r>
                        <w:r w:rsidRPr="000C6782">
                          <w:rPr>
                            <w:rFonts w:hint="eastAsia"/>
                          </w:rPr>
                          <w:instrText>\n</w:instrText>
                        </w:r>
                        <w:r w:rsidRPr="000C6782">
                          <w:rPr>
                            <w:rFonts w:hint="eastAsia"/>
                          </w:rPr>
                          <w:instrText>石墨烯气凝胶</w:instrText>
                        </w:r>
                        <w:r w:rsidRPr="000C6782">
                          <w:rPr>
                            <w:rFonts w:hint="eastAsia"/>
                          </w:rPr>
                          <w:instrText>\n</w:instrText>
                        </w:r>
                        <w:r w:rsidRPr="000C6782">
                          <w:rPr>
                            <w:rFonts w:hint="eastAsia"/>
                          </w:rPr>
                          <w:instrText>超级电容器</w:instrText>
                        </w:r>
                        <w:r w:rsidRPr="000C6782">
                          <w:rPr>
                            <w:rFonts w:hint="eastAsia"/>
                          </w:rPr>
                          <w:instrText>","page":"3448-3456","title":"Supercapacitors Based on Three-Dimensional Hierarchical Graphene Aerogels with Periodic Macropores","type":"article-journal","volume":"16"},"uris":["http://www.mendeley.com/documents/?uuid=a7afafc7-0e8</w:instrText>
                        </w:r>
                        <w:r w:rsidRPr="000C6782">
                          <w:instrText>7-4b0d-9d96-f7501c731fcd"]}],"mendeley":{"formattedCitation":"&lt;sup&gt;20&lt;/sup&gt;","plainTextFormattedCitation":"20","previouslyFormattedCitation":"&lt;sup&gt;20&lt;/sup&gt;"},"properties":{"noteIndex":0},"schema":"https://github.com/citation-style-language/schema/raw/master/csl-citation.json"}</w:instrText>
                        </w:r>
                        <w:r w:rsidRPr="000C6782">
                          <w:fldChar w:fldCharType="separate"/>
                        </w:r>
                        <w:r w:rsidRPr="000C6782">
                          <w:rPr>
                            <w:noProof/>
                          </w:rPr>
                          <w:t>20</w:t>
                        </w:r>
                        <w:r w:rsidRPr="000C6782">
                          <w:fldChar w:fldCharType="end"/>
                        </w:r>
                        <w:r w:rsidRPr="000C6782">
                          <w:t xml:space="preserve">. </w:t>
                        </w:r>
                        <w:r w:rsidRPr="00695117">
                          <w:t>Copyright 2016 American Chemical Society. (b) Photographs of the 3D-printed Graphene/Ag, Graphene/CNT, and Graphene/MoS</w:t>
                        </w:r>
                        <w:r w:rsidRPr="00ED2FB0">
                          <w:rPr>
                            <w:vertAlign w:val="subscript"/>
                          </w:rPr>
                          <w:t>2</w:t>
                        </w:r>
                        <w:r w:rsidRPr="00695117">
                          <w:t xml:space="preserve"> mixed dimensional hybrid aerogels (MDHAs). Reproduced with permission from Ref</w:t>
                        </w:r>
                        <w:r w:rsidRPr="000C6782">
                          <w:t>.</w:t>
                        </w:r>
                        <w:r w:rsidRPr="00107ADC">
                          <w:t xml:space="preserve"> </w:t>
                        </w:r>
                        <w:r w:rsidRPr="00107ADC">
                          <w:fldChar w:fldCharType="begin" w:fldLock="1"/>
                        </w:r>
                        <w:r w:rsidRPr="00107ADC">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Pr="00107ADC">
                          <w:rPr>
                            <w:rFonts w:hint="eastAsia"/>
                          </w:rPr>
                          <w:instrText>an","given":"Tongxiang","non-dropping-particle":"","parse-names":false,"suffix":""}],"container-title":"ACS Nano","id":"ITEM-1","issue":"4","issued":{"date-parts":[["2018"]]},"note":"</w:instrText>
                        </w:r>
                        <w:r w:rsidRPr="00107ADC">
                          <w:rPr>
                            <w:rFonts w:hint="eastAsia"/>
                          </w:rPr>
                          <w:instrText>已加</w:instrText>
                        </w:r>
                        <w:r w:rsidRPr="00107ADC">
                          <w:rPr>
                            <w:rFonts w:hint="eastAsia"/>
                          </w:rPr>
                          <w:instrText>\n</w:instrText>
                        </w:r>
                        <w:r w:rsidRPr="00107ADC">
                          <w:rPr>
                            <w:rFonts w:hint="eastAsia"/>
                          </w:rPr>
                          <w:instrText>广义</w:instrText>
                        </w:r>
                        <w:r w:rsidRPr="00107ADC">
                          <w:rPr>
                            <w:rFonts w:hint="eastAsia"/>
                          </w:rPr>
                          <w:instrText>3D</w:instrText>
                        </w:r>
                        <w:r w:rsidRPr="00107ADC">
                          <w:rPr>
                            <w:rFonts w:hint="eastAsia"/>
                          </w:rPr>
                          <w:instrText>打印混合维数石墨烯气凝胶</w:instrText>
                        </w:r>
                        <w:r w:rsidRPr="00107ADC">
                          <w:rPr>
                            <w:rFonts w:hint="eastAsia"/>
                          </w:rPr>
                          <w:instrText>","page":"3502-3511","title":"Generalized 3D Printin</w:instrText>
                        </w:r>
                        <w:r w:rsidRPr="00107ADC">
                          <w:instrText>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Pr="00107ADC">
                          <w:fldChar w:fldCharType="separate"/>
                        </w:r>
                        <w:r w:rsidRPr="00107ADC">
                          <w:rPr>
                            <w:noProof/>
                          </w:rPr>
                          <w:t>186</w:t>
                        </w:r>
                        <w:r w:rsidRPr="00107ADC">
                          <w:fldChar w:fldCharType="end"/>
                        </w:r>
                        <w:r w:rsidRPr="000C6782">
                          <w:t>.</w:t>
                        </w:r>
                        <w:r w:rsidRPr="00695117">
                          <w:t xml:space="preserve"> Copyright 2018 American Chemical Society. Photographs of printed graphene aerogel supercapacitor composed of (c) two-leg electrode and (d) one-leg electrode, both with Cu current collectors. (c-d) Reproduced with permission from Ref.</w:t>
                        </w:r>
                        <w:r w:rsidRPr="00107ADC">
                          <w:t xml:space="preserve"> </w:t>
                        </w:r>
                        <w:r w:rsidRPr="00107ADC">
                          <w:fldChar w:fldCharType="begin" w:fldLock="1"/>
                        </w:r>
                        <w:r w:rsidRPr="00107ADC">
                          <w:instrText>ADDIN CSL_CITATION {"citationItems":[{"id":"ITEM-1","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y":"Saiz","given":"Eduardo","non-dropping-particle":"","parse-names":false,"suffix":</w:instrText>
                        </w:r>
                        <w:r w:rsidRPr="00107ADC">
                          <w:rPr>
                            <w:rFonts w:hint="eastAsia"/>
                          </w:rPr>
                          <w:instrText>""}],"container-title":"ACS Applied Materials and Interfaces","id":"ITEM-1","issue":"42","issued":{"date-parts":[["2017"]]},"note":"</w:instrText>
                        </w:r>
                        <w:r w:rsidRPr="00107ADC">
                          <w:rPr>
                            <w:rFonts w:hint="eastAsia"/>
                          </w:rPr>
                          <w:instrText>已加</w:instrText>
                        </w:r>
                        <w:r w:rsidRPr="00107ADC">
                          <w:rPr>
                            <w:rFonts w:hint="eastAsia"/>
                          </w:rPr>
                          <w:instrText>\nF127</w:instrText>
                        </w:r>
                        <w:r w:rsidRPr="00107ADC">
                          <w:rPr>
                            <w:rFonts w:hint="eastAsia"/>
                          </w:rPr>
                          <w:instrText>热敏油墨</w:instrText>
                        </w:r>
                        <w:r w:rsidRPr="00107ADC">
                          <w:rPr>
                            <w:rFonts w:hint="eastAsia"/>
                          </w:rPr>
                          <w:instrText>3D</w:instrText>
                        </w:r>
                        <w:r w:rsidRPr="00107ADC">
                          <w:rPr>
                            <w:rFonts w:hint="eastAsia"/>
                          </w:rPr>
                          <w:instrText>打印冷冻干燥</w:instrText>
                        </w:r>
                        <w:r w:rsidRPr="00107ADC">
                          <w:rPr>
                            <w:rFonts w:hint="eastAsia"/>
                          </w:rPr>
                          <w:instrText>\n</w:instrText>
                        </w:r>
                        <w:r w:rsidRPr="00107ADC">
                          <w:rPr>
                            <w:rFonts w:hint="eastAsia"/>
                          </w:rPr>
                          <w:instrText>还原化学改性石墨烯气凝胶</w:instrText>
                        </w:r>
                        <w:r w:rsidRPr="00107ADC">
                          <w:rPr>
                            <w:rFonts w:hint="eastAsia"/>
                          </w:rPr>
                          <w:instrText>/</w:instrText>
                        </w:r>
                        <w:r w:rsidRPr="00107ADC">
                          <w:rPr>
                            <w:rFonts w:hint="eastAsia"/>
                          </w:rPr>
                          <w:instrText>铜电极</w:instrText>
                        </w:r>
                        <w:r w:rsidRPr="00107ADC">
                          <w:rPr>
                            <w:rFonts w:hint="eastAsia"/>
                          </w:rPr>
                          <w:instrText>\n</w:instrText>
                        </w:r>
                        <w:r w:rsidRPr="00107ADC">
                          <w:rPr>
                            <w:rFonts w:hint="eastAsia"/>
                          </w:rPr>
                          <w:instrText>能源存储应用</w:instrText>
                        </w:r>
                        <w:r w:rsidRPr="00107ADC">
                          <w:rPr>
                            <w:rFonts w:hint="eastAsia"/>
                          </w:rPr>
                          <w:instrText>","page":"37136-37145","title":"Multimaterial 3D Printing of Graphene-Based E</w:instrText>
                        </w:r>
                        <w:r w:rsidRPr="00107ADC">
                          <w:instrText>lectrodes for Electrochemical Energy Storage Using Thermoresponsive Inks","type":"article-journal","volume":"9"},"uris":["http://www.mendeley.com/documents/?uuid=027e3dc5-8906-4035-bcaf-d90ad3da3390"]}],"mendeley":{"formattedCitation":"&lt;sup&gt;231&lt;/sup&gt;","plainTextFormattedCitation":"231","previouslyFormattedCitation":"&lt;sup&gt;229&lt;/sup&gt;"},"properties":{"noteIndex":0},"schema":"https://github.com/citation-style-language/schema/raw/master/csl-citation.json"}</w:instrText>
                        </w:r>
                        <w:r w:rsidRPr="00107ADC">
                          <w:fldChar w:fldCharType="separate"/>
                        </w:r>
                        <w:r w:rsidRPr="00107ADC">
                          <w:rPr>
                            <w:noProof/>
                          </w:rPr>
                          <w:t>231</w:t>
                        </w:r>
                        <w:r w:rsidRPr="00107ADC">
                          <w:fldChar w:fldCharType="end"/>
                        </w:r>
                        <w:r w:rsidRPr="000C6782">
                          <w:t>.</w:t>
                        </w:r>
                        <w:r w:rsidRPr="00695117">
                          <w:t xml:space="preserve"> Copyright 2017 American Chemical Society. (e) Schematic illustrations of insufficient ion migration for a conventional thick-film electrode and sufficient ion migration for the 3D-printed Graphene/CNT </w:t>
                        </w:r>
                        <w:r>
                          <w:t>MD</w:t>
                        </w:r>
                        <w:r w:rsidRPr="00695117">
                          <w:t xml:space="preserve">HA electrode. </w:t>
                        </w:r>
                        <w:bookmarkStart w:id="207" w:name="_Hlk39733171"/>
                        <w:r w:rsidRPr="00695117">
                          <w:t xml:space="preserve">Reproduced with permission from Ref. </w:t>
                        </w:r>
                        <w:r w:rsidRPr="00107ADC">
                          <w:fldChar w:fldCharType="begin" w:fldLock="1"/>
                        </w:r>
                        <w:r w:rsidRPr="00107ADC">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Pr="00107ADC">
                          <w:rPr>
                            <w:rFonts w:hint="eastAsia"/>
                          </w:rPr>
                          <w:instrText>an","given":"Tongxiang","non-dropping-particle":"","parse-names":false,"suffix":""}],"container-title":"ACS Nano","id":"ITEM-1","issue":"4","issued":{"date-parts":[["2018"]]},"note":"</w:instrText>
                        </w:r>
                        <w:r w:rsidRPr="00107ADC">
                          <w:rPr>
                            <w:rFonts w:hint="eastAsia"/>
                          </w:rPr>
                          <w:instrText>已加</w:instrText>
                        </w:r>
                        <w:r w:rsidRPr="00107ADC">
                          <w:rPr>
                            <w:rFonts w:hint="eastAsia"/>
                          </w:rPr>
                          <w:instrText>\n</w:instrText>
                        </w:r>
                        <w:r w:rsidRPr="00107ADC">
                          <w:rPr>
                            <w:rFonts w:hint="eastAsia"/>
                          </w:rPr>
                          <w:instrText>广义</w:instrText>
                        </w:r>
                        <w:r w:rsidRPr="00107ADC">
                          <w:rPr>
                            <w:rFonts w:hint="eastAsia"/>
                          </w:rPr>
                          <w:instrText>3D</w:instrText>
                        </w:r>
                        <w:r w:rsidRPr="00107ADC">
                          <w:rPr>
                            <w:rFonts w:hint="eastAsia"/>
                          </w:rPr>
                          <w:instrText>打印混合维数石墨烯气凝胶</w:instrText>
                        </w:r>
                        <w:r w:rsidRPr="00107ADC">
                          <w:rPr>
                            <w:rFonts w:hint="eastAsia"/>
                          </w:rPr>
                          <w:instrText>","page":"3502-3511","title":"Generalized 3D Printin</w:instrText>
                        </w:r>
                        <w:r w:rsidRPr="00107ADC">
                          <w:instrText>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Pr="00107ADC">
                          <w:fldChar w:fldCharType="separate"/>
                        </w:r>
                        <w:r w:rsidRPr="00107ADC">
                          <w:rPr>
                            <w:noProof/>
                          </w:rPr>
                          <w:t>186</w:t>
                        </w:r>
                        <w:r w:rsidRPr="00107ADC">
                          <w:fldChar w:fldCharType="end"/>
                        </w:r>
                        <w:bookmarkEnd w:id="207"/>
                        <w:r w:rsidRPr="00695117">
                          <w:t xml:space="preserve">. Copyright 2018 American Chemical Society. Curves of (f) </w:t>
                        </w:r>
                        <w:r w:rsidRPr="00600BAD">
                          <w:t>capacitance retention as a function of cycle number, (g) areal energy density as a function of areal power density, (h) volumetric energy density as a function of volumetric power density, and (i) gravimetric energy density as a function of gravimetric power density.</w:t>
                        </w:r>
                        <w:r w:rsidRPr="00695117">
                          <w:rPr>
                            <w:rFonts w:cs="Times New Roman"/>
                            <w:noProof/>
                            <w:w w:val="108"/>
                            <w:sz w:val="18"/>
                          </w:rPr>
                          <w:t xml:space="preserve"> </w:t>
                        </w:r>
                      </w:p>
                    </w:txbxContent>
                  </v:textbox>
                </v:shape>
                <w10:anchorlock/>
              </v:group>
            </w:pict>
          </mc:Fallback>
        </mc:AlternateContent>
      </w:r>
    </w:p>
    <w:p w14:paraId="584F1336" w14:textId="77777777" w:rsidR="00D41815" w:rsidRPr="009F7F88" w:rsidRDefault="00D41815" w:rsidP="00AA2876">
      <w:pPr>
        <w:pStyle w:val="RSCB02ArticleText"/>
        <w:spacing w:line="240" w:lineRule="auto"/>
        <w:rPr>
          <w:color w:val="000000" w:themeColor="text1"/>
        </w:rPr>
      </w:pPr>
    </w:p>
    <w:p w14:paraId="0C03DDD5" w14:textId="77777777" w:rsidR="00423307" w:rsidRPr="009F7F88" w:rsidRDefault="00423307" w:rsidP="00AA2876">
      <w:pPr>
        <w:pStyle w:val="RSCB02ArticleText"/>
        <w:spacing w:line="240" w:lineRule="auto"/>
        <w:rPr>
          <w:color w:val="000000" w:themeColor="text1"/>
        </w:rPr>
        <w:sectPr w:rsidR="00423307" w:rsidRPr="009F7F88" w:rsidSect="00435937">
          <w:type w:val="continuous"/>
          <w:pgSz w:w="11907" w:h="16840" w:code="9"/>
          <w:pgMar w:top="1009" w:right="851" w:bottom="1758" w:left="851" w:header="851" w:footer="1049" w:gutter="0"/>
          <w:cols w:space="227"/>
          <w:titlePg/>
          <w:docGrid w:linePitch="360"/>
        </w:sectPr>
      </w:pPr>
    </w:p>
    <w:p w14:paraId="747FD314" w14:textId="66D19DC6" w:rsidR="005B39A1" w:rsidRPr="009F7F88" w:rsidRDefault="005B39A1" w:rsidP="005B39A1">
      <w:pPr>
        <w:pStyle w:val="RSCB02ArticleText"/>
        <w:rPr>
          <w:color w:val="000000" w:themeColor="text1"/>
        </w:rPr>
      </w:pPr>
      <w:bookmarkStart w:id="174" w:name="_Toc39868925"/>
      <w:r w:rsidRPr="009F7F88">
        <w:rPr>
          <w:color w:val="000000" w:themeColor="text1"/>
        </w:rPr>
        <w:t>by printing finer aerogel features to further reduce the diffusion length.</w:t>
      </w:r>
    </w:p>
    <w:p w14:paraId="7A3D071B" w14:textId="6C6186DE" w:rsidR="00423307" w:rsidRPr="009F7F88" w:rsidRDefault="00423307" w:rsidP="00423307">
      <w:pPr>
        <w:pStyle w:val="RSCB02ArticleText"/>
        <w:ind w:firstLineChars="100" w:firstLine="194"/>
        <w:rPr>
          <w:color w:val="000000" w:themeColor="text1"/>
        </w:rPr>
      </w:pPr>
      <w:r w:rsidRPr="009F7F88">
        <w:rPr>
          <w:color w:val="000000" w:themeColor="text1"/>
        </w:rPr>
        <w:t xml:space="preserve">From this perspective, deliberate design and printing of graphene aerogel </w:t>
      </w:r>
      <w:proofErr w:type="spellStart"/>
      <w:r w:rsidRPr="009F7F88">
        <w:rPr>
          <w:color w:val="000000" w:themeColor="text1"/>
        </w:rPr>
        <w:t>microlattices</w:t>
      </w:r>
      <w:proofErr w:type="spellEnd"/>
      <w:r w:rsidRPr="009F7F88">
        <w:rPr>
          <w:color w:val="000000" w:themeColor="text1"/>
        </w:rPr>
        <w:t xml:space="preserve"> with a gradient porous structure can further promote rapid diffusion of electrolyte ions and effective usage of the electrode volume.</w:t>
      </w:r>
      <w:r w:rsidR="00C11EE4" w:rsidRPr="009F7F88">
        <w:rPr>
          <w:color w:val="000000" w:themeColor="text1"/>
        </w:rPr>
        <w:fldChar w:fldCharType="begin" w:fldLock="1"/>
      </w:r>
      <w:r w:rsidR="004E1277" w:rsidRPr="009F7F88">
        <w:rPr>
          <w:color w:val="000000" w:themeColor="text1"/>
        </w:rPr>
        <w:instrText>ADDIN CSL_CITATION {"citationItems":[{"id":"ITEM-1","itemData":{"DOI":"10.1038/ncomms14921","ISSN":"20411723","abstract":"Both plants and animals possess analogous tissues containing hierarchical networks of pores, with pore size ratios that have evolved to maximize mass transport and rates of reactions. The underlying physical principles of this optimized hierarchical design are embodied in Murray's law. However, we are yet to realize the benefit of mimicking nature's Murray networks in synthetic materials due to the challenges in fabricating vascularized structures. Here we emulate optimum natural systems following Murray's law using a bottom-up approach. Such bio-inspired materials, whose pore sizes decrease across multiple scales and finally terminate in size-invariant units like plant stems, leaf veins and vascular and respiratory systems provide hierarchical branching and precise diameter ratios for connecting multi-scale pores from macro to micro levels. Our Murray material mimics enable highly enhanced mass exchange and transfer in liquid-solid, gas-solid and electrochemical reactions and exhibit enhanced performance in photocatalysis, gas sensing and as Li-ion battery electrodes.","author":[{"dropping-particle":"","family":"Zheng","given":"Xianfeng","non-dropping-particle":"","parse-names":false,"suffix":""},{"dropping-particle":"","family":"Shen","given":"Guofang","non-dropping-particle":"","parse-names":false,"suffix":""},{"dropping-particle":"","family":"Wang","given":"Chao","non-dropping-particle":"","parse-names":false,"suffix":""},{"dropping-particle":"","family":"Li","given":"Yu","non-dropping-particle":"","parse-names":false,"suffix":""},{"dropping-particle":"","family":"Dunphy","given":"Darren","non-dropping-particle":"","parse-names":false,"suffix":""},{"dropping-particle":"","family":"Hasan","given":"Tawfique","non-dropping-particle":"","parse-names":false,"suffix":""},{"dropping-particle":"","family":"Brinker","given":"C. Jeffrey","non-dropping-particle":"","parse-names":false,"suffix":""},{"dropping-particle":"","family":"Su","given":"Bao Lian","non-dropping-particle":"","parse-names":false,"suffix":""}],"container-title":"Nature Communications","id":"ITEM-1","issued":{"date-parts":[["2017"]]},"page":"14921","publisher":"Nature Publishing Group","title":"Bio-inspired Murray materials for mass transfer and activity","type":"article-journal","volume":"8"},"uris":["http://www.mendeley.com/documents/?uuid=1f3b74fa-e703-3b97-a2cd-e86112126c82"]},{"id":"ITEM-2","itemData":{"DOI":"10.1093/nsr/nwaa183","ISSN":"2095-5138","author":[{"dropping-particle":"","family":"Wu","given":"Liang","non-dropping-particle":"","parse-names":false,"suffix":""},{"dropping-particle":"","family":"Li","given":"Yu","non-dropping-particle":"","parse-names":false,"suffix":""},{"dropping-particle":"","family":"Fu","given":"Zhengyi","non-dropping-particle":"","parse-names":false,"suffix":""},{"dropping-particle":"","family":"Su","given":"Bao-Lian","non-dropping-particle":"","parse-names":false,"suffix":""}],"container-title":"National Science Review","id":"ITEM-2","issue":"11","issued":{"date-parts":[["2020"]]},"page":"1667–1701","publisher":"Oxford University Press (OUP)","title":"Hierarchically structured porous materials: synthesis strategies and applications in energy storage","type":"article-journal","volume":"7"},"uris":["http://www.mendeley.com/documents/?uuid=f27d9e5b-4b97-33f0-a457-3d9696867ec4"]},{"id":"ITEM-3","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ix":""},{"dropping-particle":"","family":"Gao","given":"Chao","non-dropping-particle":"","parse-names":false,"suffix":""}],"container-title":"Advanced</w:instrText>
      </w:r>
      <w:r w:rsidR="004E1277" w:rsidRPr="009F7F88">
        <w:rPr>
          <w:rFonts w:hint="eastAsia"/>
          <w:color w:val="000000" w:themeColor="text1"/>
        </w:rPr>
        <w:instrText xml:space="preserve"> Functional Materials","id":"ITEM-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氧化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rFonts w:hint="eastAsia"/>
          <w:color w:val="000000" w:themeColor="text1"/>
        </w:rPr>
        <w:instrText>","page":"1707024","title":"Direct 3D Printing of Ultralight Graphene Oxide Aerogel Microlattices","type":"article-journal","volume":"28"},"uris":["ht</w:instrText>
      </w:r>
      <w:r w:rsidR="004E1277" w:rsidRPr="009F7F88">
        <w:rPr>
          <w:color w:val="000000" w:themeColor="text1"/>
        </w:rPr>
        <w:instrText>tp://www.mendeley.com/documents/?uuid=f2dcabee-0d00-4e9d-8904-1f28d53bbcb0"]}],"mendeley":{"formattedCitation":"&lt;sup&gt;41,289,290&lt;/sup&gt;","plainTextFormattedCitation":"41,289,290","previouslyFormattedCitation":"&lt;sup&gt;41,287,288&lt;/sup&gt;"},"properties":{"noteIndex":0},"schema":"https://github.com/citation-style-language/schema/raw/master/csl-citation.json"}</w:instrText>
      </w:r>
      <w:r w:rsidR="00C11EE4" w:rsidRPr="009F7F88">
        <w:rPr>
          <w:color w:val="000000" w:themeColor="text1"/>
        </w:rPr>
        <w:fldChar w:fldCharType="separate"/>
      </w:r>
      <w:r w:rsidR="004E1277" w:rsidRPr="009F7F88">
        <w:rPr>
          <w:noProof/>
          <w:color w:val="000000" w:themeColor="text1"/>
          <w:vertAlign w:val="superscript"/>
        </w:rPr>
        <w:t>41,289,290</w:t>
      </w:r>
      <w:r w:rsidR="00C11EE4" w:rsidRPr="009F7F88">
        <w:rPr>
          <w:color w:val="000000" w:themeColor="text1"/>
        </w:rPr>
        <w:fldChar w:fldCharType="end"/>
      </w:r>
      <w:r w:rsidRPr="009F7F88">
        <w:rPr>
          <w:color w:val="000000" w:themeColor="text1"/>
        </w:rPr>
        <w:t xml:space="preserve"> In addition, since extrusion-based 3D printing can increase the electrode thickness,</w:t>
      </w:r>
      <w:r w:rsidRPr="009F7F88">
        <w:rPr>
          <w:color w:val="000000" w:themeColor="text1"/>
        </w:rPr>
        <w:fldChar w:fldCharType="begin" w:fldLock="1"/>
      </w:r>
      <w:r w:rsidR="004E1277"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4E1277" w:rsidRPr="009F7F88">
        <w:rPr>
          <w:rFonts w:ascii="Cambria Math" w:hAnsi="Cambria Math" w:cs="Cambria Math"/>
          <w:color w:val="000000" w:themeColor="text1"/>
        </w:rPr>
        <w:instrText>∼</w:instrText>
      </w:r>
      <w:r w:rsidR="004E1277"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w:instrText>
      </w:r>
      <w:r w:rsidR="004E1277" w:rsidRPr="009F7F88">
        <w:rPr>
          <w:rFonts w:hint="eastAsia"/>
          <w:color w:val="000000" w:themeColor="text1"/>
        </w:rPr>
        <w:instrText>":"Marcus A.","non-dropping-particle":"","parse-names":false,"suffix":""}],"container-title":"Materials Horizons","id":"ITEM-1","issue":"6","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RF</w:instrText>
      </w:r>
      <w:r w:rsidR="004E1277" w:rsidRPr="009F7F88">
        <w:rPr>
          <w:rFonts w:hint="eastAsia"/>
          <w:color w:val="000000" w:themeColor="text1"/>
        </w:rPr>
        <w:instrText>有机和炭气凝胶</w:instrText>
      </w:r>
      <w:r w:rsidR="004E1277" w:rsidRPr="009F7F88">
        <w:rPr>
          <w:rFonts w:hint="eastAsia"/>
          <w:color w:val="000000" w:themeColor="text1"/>
        </w:rPr>
        <w:instrText>\n</w:instrText>
      </w:r>
      <w:r w:rsidR="004E1277" w:rsidRPr="009F7F88">
        <w:rPr>
          <w:rFonts w:hint="eastAsia"/>
          <w:color w:val="000000" w:themeColor="text1"/>
        </w:rPr>
        <w:instrText>作为电极材料</w:instrText>
      </w:r>
      <w:r w:rsidR="004E1277" w:rsidRPr="009F7F88">
        <w:rPr>
          <w:rFonts w:hint="eastAsia"/>
          <w:color w:val="000000" w:themeColor="text1"/>
        </w:rPr>
        <w:instrText>","page":"1166-1175","publisher":"Royal Society</w:instrText>
      </w:r>
      <w:r w:rsidR="004E1277" w:rsidRPr="009F7F88">
        <w:rPr>
          <w:color w:val="000000" w:themeColor="text1"/>
        </w:rPr>
        <w:instrText xml:space="preserve"> of Chemistry","title":"Direct ink writing of organic and carbon aerogels","type":"article-journal","volume":"5"},"uris":["http://www.mendeley.com/documents/?uuid=8965fd1d-8523-381f-b664-a94d3ae119a3"]},{"id":"ITEM-2","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Joule","id":"ITEM-2","issue":"2","issued":{"date-parts":[["2019"]]},</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石墨烯，冷冻干燥，裂解，电化学沉积</w:instrText>
      </w:r>
      <w:r w:rsidR="004E1277" w:rsidRPr="009F7F88">
        <w:rPr>
          <w:rFonts w:hint="eastAsia"/>
          <w:color w:val="000000" w:themeColor="text1"/>
        </w:rPr>
        <w:instrText>MnO2</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MnO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w:instrText>
      </w:r>
      <w:r w:rsidR="004E1277" w:rsidRPr="009F7F88">
        <w:rPr>
          <w:rFonts w:hint="eastAsia"/>
          <w:color w:val="000000" w:themeColor="text1"/>
        </w:rPr>
        <w:instrText>","page":"459-470","title":"Efficient 3D Printed Pseudocapacitive Electrodes with Ultrahigh MnO2 Loading","type":"article-journal","volume":"3"},"uris":["http://www.mendeley.com/documents/?uui</w:instrText>
      </w:r>
      <w:r w:rsidR="004E1277" w:rsidRPr="009F7F88">
        <w:rPr>
          <w:color w:val="000000" w:themeColor="text1"/>
        </w:rPr>
        <w:instrText xml:space="preserve">d=6a12c2b6-de59-4d30-861f-41fe223f5ea7"]},{"id":"ITEM-3","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color w:val="000000" w:themeColor="text1"/>
        </w:rPr>
        <w:instrText>:""}],"container-title":"Nanoscale","id":"ITEM-3","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page":"20096-20107","publisher":"Royal Society of Chemistry","title":"A general gela</w:instrText>
      </w:r>
      <w:r w:rsidR="004E1277" w:rsidRPr="009F7F88">
        <w:rPr>
          <w:color w:val="000000" w:themeColor="text1"/>
        </w:rPr>
        <w:instrText>tion strategy for 1D nanowires: Dynamically stable functional gels for 3D printing flexible electronics","type":"article-journal","volume":"10"},"uris":["http://www.mendeley.com/documents/?uuid=b89f384e-3545-455e-9386-700264fc82da"]},{"id":"ITEM-4","itemData":{"DOI":"10.1002/adfm.201900809","ISSN":"16163028","abstract":"3D printing graphene aerogel with periodic microlattices has great prospects for various practical applications due to their low density, large surface area, high porosity, excellent electrical conductivity, good elasticity, and designed lattice structures. However, the low specific capacitance limits their development in energy storage fields due to the stacking of graphene. Therefore, constructing a graphene-based 2D materials hybridization aerogel that consists of the pseduocapacitive substance and graphene material is necessary for enhancing electrochemical performance. Herein, 3D printing periodic graphene-based composite hybrid aerogel microlattices (HAMs) are reported via 3D printing direct ink writing technology. The rich porous structure, high electrical conductivity, and highly interconnected networks of the HAMs aid electron and ion transport, further enabling excellent capacitive performance for supercapacitors. An asymmetric supercapacitor device is assembled by two different 4-mm-thick electrodes, which can yield high gravimetric specific capacitance (C g ) of 149.71 F g −1 at a current density of 0.5 A g −1 and gravimetric energy density (E g ) of 52.64 Wh kg −1 , and retains a capacitance retention of 95.5% after 10 000 cycles. This work provides a general strategy for designing the graphene-based mixed-dimensional hybrid architectures, which can be utilized in energy storage fields.","author":[{"dropping-particle":"","family":"Zhao","given":"Jingxin","non-dropping-particle":"","parse-names":false,"suffix":""},{"dropping-particle":"","family":"Zhang","given":"Yan","non-dropping-particle":"","parse-names":false,"suffix":""},{"dropping-particle":"","family":"Zhao","given":"Xiaoxin","non-dropping-particle":"","parse-names":false,"suffix":""},{"dropping-particle":"","family":"Wang","given":"Rutao","non-dropping-particle":"","parse-names":false,"suffix":""},{"dropping-particle":"","family":"Xie","given":"Jixun","non-dropping-particle":"","parse-names":false,"suffix":""},{"dropping-particle":"","family":"Yang","given":"Chengfeng","non-dropping-particle":"","parse-names":false,"suffix":""},{"dropping-particle":"","family":"Wang","given":"Juanjuan","non-dropping-particle":"","parse-names":false,"suffix":""},{"dropping-particle":"","family":"Zhang","given":"Qichong","non-dropping-particle":"","parse-names":false,"suffix":""},{"dropping-particle":"","family":"Li","given":"Lele","non-dropping-particle":"","parse-names":false,"suffix":""},{"dropping-particle":"","family":"Lu","given":"Conghua","non-dropping-particle":"","parse-names":false,"suffix":""},{"dropping-particle":"","family":"Yao","given":"Yagang","non-dropping-particle":"","parse-names":false,"suffix":""}],"container-title":</w:instrText>
      </w:r>
      <w:r w:rsidR="004E1277" w:rsidRPr="009F7F88">
        <w:rPr>
          <w:rFonts w:hint="eastAsia"/>
          <w:color w:val="000000" w:themeColor="text1"/>
        </w:rPr>
        <w:instrText>"Advanced Functional Materials","id":"ITEM-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化学还原，真空干燥</w:instrText>
      </w:r>
      <w:r w:rsidR="004E1277" w:rsidRPr="009F7F88">
        <w:rPr>
          <w:rFonts w:hint="eastAsia"/>
          <w:color w:val="000000" w:themeColor="text1"/>
        </w:rPr>
        <w:instrText>\n</w:instrText>
      </w:r>
      <w:r w:rsidR="004E1277" w:rsidRPr="009F7F88">
        <w:rPr>
          <w:rFonts w:hint="eastAsia"/>
          <w:color w:val="000000" w:themeColor="text1"/>
        </w:rPr>
        <w:instrText>石墨烯</w:instrText>
      </w:r>
      <w:r w:rsidR="004E1277" w:rsidRPr="009F7F88">
        <w:rPr>
          <w:rFonts w:hint="eastAsia"/>
          <w:color w:val="000000" w:themeColor="text1"/>
        </w:rPr>
        <w:instrText>/ZnV2O6@Co3V2O8</w:instrText>
      </w:r>
      <w:r w:rsidR="004E1277" w:rsidRPr="009F7F88">
        <w:rPr>
          <w:rFonts w:hint="eastAsia"/>
          <w:color w:val="000000" w:themeColor="text1"/>
        </w:rPr>
        <w:instrText>和石墨烯</w:instrText>
      </w:r>
      <w:r w:rsidR="004E1277" w:rsidRPr="009F7F88">
        <w:rPr>
          <w:rFonts w:hint="eastAsia"/>
          <w:color w:val="000000" w:themeColor="text1"/>
        </w:rPr>
        <w:instrText>/VN</w:instrText>
      </w:r>
      <w:r w:rsidR="004E1277" w:rsidRPr="009F7F88">
        <w:rPr>
          <w:rFonts w:hint="eastAsia"/>
          <w:color w:val="000000" w:themeColor="text1"/>
        </w:rPr>
        <w:instrText>气凝胶电极</w:instrText>
      </w:r>
      <w:r w:rsidR="004E1277" w:rsidRPr="009F7F88">
        <w:rPr>
          <w:rFonts w:hint="eastAsia"/>
          <w:color w:val="000000" w:themeColor="text1"/>
        </w:rPr>
        <w:instrText>\n</w:instrText>
      </w:r>
      <w:r w:rsidR="004E1277" w:rsidRPr="009F7F88">
        <w:rPr>
          <w:rFonts w:hint="eastAsia"/>
          <w:color w:val="000000" w:themeColor="text1"/>
        </w:rPr>
        <w:instrText>作为超级电容器</w:instrText>
      </w:r>
      <w:r w:rsidR="004E1277" w:rsidRPr="009F7F88">
        <w:rPr>
          <w:rFonts w:hint="eastAsia"/>
          <w:color w:val="000000" w:themeColor="text1"/>
        </w:rPr>
        <w:instrText>","page":"1900809","title":"Direct Ink Writing of Adjustable Electrochemical Energy Storage Device with Hig</w:instrText>
      </w:r>
      <w:r w:rsidR="004E1277" w:rsidRPr="009F7F88">
        <w:rPr>
          <w:color w:val="000000" w:themeColor="text1"/>
        </w:rPr>
        <w:instrText>h Gravimetric Energy Densities","type":"article-journal","volume":"29"},"uris":["http://www.mendeley.com/documents/?uuid=9252775a-5fd8-409a-bc42-7c30e52ed84e"]}],"mendeley":{"formattedCitation":"&lt;sup&gt;19,21,217,260&lt;/sup&gt;","plainTextFormattedCitation":"19,21,217,260","previouslyFormattedCitation":"&lt;sup&gt;19,21,215,25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9,21,217,260</w:t>
      </w:r>
      <w:r w:rsidRPr="009F7F88">
        <w:rPr>
          <w:color w:val="000000" w:themeColor="text1"/>
        </w:rPr>
        <w:fldChar w:fldCharType="end"/>
      </w:r>
      <w:r w:rsidRPr="009F7F88">
        <w:rPr>
          <w:color w:val="000000" w:themeColor="text1"/>
        </w:rPr>
        <w:t xml:space="preserve"> </w:t>
      </w:r>
      <w:r w:rsidR="0035763D" w:rsidRPr="009F7F88">
        <w:rPr>
          <w:color w:val="000000" w:themeColor="text1"/>
        </w:rPr>
        <w:t xml:space="preserve">, which linearly increases the </w:t>
      </w:r>
      <w:r w:rsidRPr="009F7F88">
        <w:rPr>
          <w:color w:val="000000" w:themeColor="text1"/>
        </w:rPr>
        <w:t>corresponding capacitance,</w:t>
      </w:r>
      <w:r w:rsidRPr="009F7F88">
        <w:rPr>
          <w:color w:val="000000" w:themeColor="text1"/>
        </w:rPr>
        <w:fldChar w:fldCharType="begin" w:fldLock="1"/>
      </w:r>
      <w:r w:rsidR="004E1277" w:rsidRPr="009F7F88">
        <w:rPr>
          <w:color w:val="000000" w:themeColor="text1"/>
        </w:rPr>
        <w:instrText>ADDIN CSL_CITATION {"citationItems":[{"id":"ITEM-1","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w:instrText>
      </w:r>
      <w:r w:rsidR="004E1277" w:rsidRPr="009F7F88">
        <w:rPr>
          <w:rFonts w:hint="eastAsia"/>
          <w:color w:val="000000" w:themeColor="text1"/>
        </w:rPr>
        <w:instrText>],"container-title":"Joule","id":"ITEM-1","issue":"2","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氧化石墨烯，冷冻干燥，裂解，电化学沉积</w:instrText>
      </w:r>
      <w:r w:rsidR="004E1277" w:rsidRPr="009F7F88">
        <w:rPr>
          <w:rFonts w:hint="eastAsia"/>
          <w:color w:val="000000" w:themeColor="text1"/>
        </w:rPr>
        <w:instrText>MnO2</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MnO2</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作为超级电容器</w:instrText>
      </w:r>
      <w:r w:rsidR="004E1277" w:rsidRPr="009F7F88">
        <w:rPr>
          <w:rFonts w:hint="eastAsia"/>
          <w:color w:val="000000" w:themeColor="text1"/>
        </w:rPr>
        <w:instrText>","page":"459-470","title":"Efficient 3D Printed Pseudocapacitive Electrodes with Ultrahigh MnO2 Loadin</w:instrText>
      </w:r>
      <w:r w:rsidR="004E1277" w:rsidRPr="009F7F88">
        <w:rPr>
          <w:color w:val="000000" w:themeColor="text1"/>
        </w:rPr>
        <w:instrText>g","type":"article-journal","volume":"3"},"uris":["http://www.mendeley.com/documents/?uuid=6a12c2b6-de59-4d30-861f-41fe223f5ea7"]},{"id":"ITEM-2","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2","issue":"8","issued":{"date-parts":[["2020"]]},"page":"1906652","publisher":"Wiley-VCH Verlag","title":"3D-Printed Structure Boosts the Kinetics and Intrinsic Capacitance of Pseudocapacitive Graphene Aerogels","type":"article-journal","volume":"32"},"uris":["http://www.mendeley.com/documents/?uuid=a7f9224f-ae31-3969-873e-e9b46fadd9b9"]}],"mendeley":{"formattedCitation":"&lt;sup&gt;21,237&lt;/sup&gt;","plainTextFormattedCitation":"21,237","previouslyFormattedCitation":"&lt;sup&gt;21,23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237</w:t>
      </w:r>
      <w:r w:rsidRPr="009F7F88">
        <w:rPr>
          <w:color w:val="000000" w:themeColor="text1"/>
        </w:rPr>
        <w:fldChar w:fldCharType="end"/>
      </w:r>
      <w:r w:rsidRPr="009F7F88">
        <w:rPr>
          <w:color w:val="000000" w:themeColor="text1"/>
        </w:rPr>
        <w:t xml:space="preserve"> this fabrication approach </w:t>
      </w:r>
      <w:r w:rsidR="0035763D" w:rsidRPr="009F7F88">
        <w:rPr>
          <w:color w:val="000000" w:themeColor="text1"/>
        </w:rPr>
        <w:t xml:space="preserve">could </w:t>
      </w:r>
      <w:r w:rsidRPr="009F7F88">
        <w:rPr>
          <w:color w:val="000000" w:themeColor="text1"/>
        </w:rPr>
        <w:t xml:space="preserve">also be used to </w:t>
      </w:r>
      <w:r w:rsidR="0006555F" w:rsidRPr="009F7F88">
        <w:rPr>
          <w:color w:val="000000" w:themeColor="text1"/>
        </w:rPr>
        <w:t xml:space="preserve">tailor the </w:t>
      </w:r>
      <w:r w:rsidRPr="009F7F88">
        <w:rPr>
          <w:color w:val="000000" w:themeColor="text1"/>
        </w:rPr>
        <w:t>overall performance</w:t>
      </w:r>
      <w:r w:rsidR="00D61946" w:rsidRPr="009F7F88">
        <w:rPr>
          <w:color w:val="000000" w:themeColor="text1"/>
        </w:rPr>
        <w:t xml:space="preserve"> metrics</w:t>
      </w:r>
      <w:r w:rsidRPr="009F7F88">
        <w:rPr>
          <w:color w:val="000000" w:themeColor="text1"/>
        </w:rPr>
        <w:t>.</w:t>
      </w:r>
    </w:p>
    <w:p w14:paraId="3250C4CE" w14:textId="6BF9BDA5" w:rsidR="00F867FA" w:rsidRPr="009F7F88" w:rsidRDefault="00423307" w:rsidP="00423307">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rPr>
        <w:instrText xml:space="preserve"> REF _Ref41190915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0</w:t>
      </w:r>
      <w:r w:rsidRPr="009F7F88">
        <w:rPr>
          <w:color w:val="000000" w:themeColor="text1"/>
        </w:rPr>
        <w:fldChar w:fldCharType="end"/>
      </w:r>
      <w:r w:rsidRPr="009F7F88">
        <w:rPr>
          <w:color w:val="000000" w:themeColor="text1"/>
        </w:rPr>
        <w:t>f-</w:t>
      </w:r>
      <w:proofErr w:type="spellStart"/>
      <w:r w:rsidRPr="009F7F88">
        <w:rPr>
          <w:color w:val="000000" w:themeColor="text1"/>
        </w:rPr>
        <w:t>i</w:t>
      </w:r>
      <w:proofErr w:type="spellEnd"/>
      <w:r w:rsidRPr="009F7F88">
        <w:rPr>
          <w:color w:val="000000" w:themeColor="text1"/>
        </w:rPr>
        <w:t xml:space="preserve"> show comparisons between printed and state-of-the-art non-printed aerogel supercapacitors in terms of capacitance retention at long cycles, areal energy density, volumetric energy density, and gravimetric energy density. The performance parameters of the printed devices are comparable, and in the majority of the cases, better than their non-printed counterparts.</w:t>
      </w:r>
      <w:r w:rsidRPr="009F7F88">
        <w:rPr>
          <w:color w:val="000000" w:themeColor="text1"/>
        </w:rPr>
        <w:fldChar w:fldCharType="begin" w:fldLock="1"/>
      </w:r>
      <w:r w:rsidR="004E1277" w:rsidRPr="009F7F88">
        <w:rPr>
          <w:color w:val="000000" w:themeColor="text1"/>
        </w:rPr>
        <w:instrText>ADDIN CSL_CITATION {"citationItems":[{"id":"ITEM-1","itemData":{"DOI":"10.1016/j.nanoen.2016.08.023","ISSN":"22112855","abstract":"Three-dimensional (3D) interconnected porous nitrogen-doped carbon aerogels (CAs) have been successfully prepared with polyvinyl alcohol and nitrogen-containing N-phenylethanolamine as carbon and in-situ nitrogen sources, and boric acid as both crosslinking agent and 3D self-template. After drying, carbonization and KOH-activation treatment, the as-obtained CAs exhibit large specific surface area, hierarchically porous structure, heteroatom doping and superhydrophilicity. The optimal sample shows a high surface area up to 2016 m2 g−1 with a total pore volume of 1.179 cm3 g−1. The synergistic effect of the reasonably hierarchical porosity, high effective surface area utilization, superhydrophilicity, and heteroatom pseudocapacitance are in favor of high specific capacitance of 467 F g−1 in three-electrode system and considerable cycle performance of 85.7%, 90.9% retention over 10, 000 cycles at 20 A g−1 and 30 A g−1. Moreover, the symmetric supercapacitor configuration delivers an energy density of 22.75 Wh kg−1 at power density of 262.5 W kg−1 and 7.6 Wh kg−1 at power density of 9572 W kg−1. Here, we pioneer an in-situ self-template approach for fabricating hierarchically porous aerogels with a potential application in supplying a peak power for hybrid electric vehicles, memory backup systems, cold-starting assistants and especially electrochromic devices as demonstrated in our case.","author":[{"dropping-particle":"","family":"Wei","given":"Xianjun","non-dropping-particle":"","parse-names":false,"suffix":""},{"dropping-particle":"","family":"Wan","given":"Suige","non-dropping-particle":"","parse-names":false,"suffix":""},{"dropping-particle":"","family":"Gao","given":"Shuyan","non-dropping-particle":"","parse-names":false,"suffix":""}],"container-title":"Nano Energy","id":"ITEM-1","issued":{"date-parts":[["2016"]]},"page":"206-215","publisher":"Elsevier Ltd","title":"Self-assembly-template engineering nitrogen-doped carbon aerogels for high-rate supercapacitors","type":"article-journal","volume":"28"},"uris":["http://www.mendeley.com/documents/?uuid=16c127b7-b229-3dca-acd7-9aabdf236a1e"]},{"id":"ITEM-2","itemData":{"DOI":"10.1002/chem.201903947","ISSN":"15213765","abstract":"Flexible asymmetric supercapacitors are more appealing in flexible electronics because of high power density, wide cell voltage, and higher energy density than symmetric supercapacitors in aqueous electrolyte. In virtues of excellent conductivity, rich porous structure and interconnected honeycomb structure, three dimensional graphene aerogels show great potential as electrode in asymmetric supercapacitors. However, graphene aerogels are rarely used in flexible asymmetric supercapacitors because of easily re-stacking of graphene sheets, resulting in low electrochemical activity. Herein, flower-like hierarchical Mn3O4 and carbon nanohorns are incorporated into three dimensional graphene aerogels to restrain the stack of graphene sheets, and are applied as the positive and negative electrode for asymmetric supercapacitors devices, respectively. Besides, a strong chemical coupling between Mn3O4 and graphene via the C-O-Mn linkage is constructed and can provide a good electron-transport pathway during cycles. Consequently, the asymmetric supercapacitor device shows high rate cycle stability (87.8 % after 5000 cycles) and achieves a high energy density of 17.4 μWh cm−2 with power density of 14.1 mW cm−2 (156.7 mW cm−3) at 1.4 V.","author":[{"dropping-particle":"","family":"Fan","given":"Lishuang","non-dropping-particle":"","parse-names":false,"suffix":""},{"dropping-particle":"","family":"Zhang","given":"Yu","non-dropping-particle":"","parse-names":false,"suffix":""},{"dropping-particle":"","family":"Guo","given":"Zhikun","non-dropping-particle":"","parse-names":false,"suffix":""},{"dropping-particle":"","family":"Sun","given":"Bing","non-dropping-particle":"","parse-names":false,"suffix":""},{"dropping-particle":"","family":"Tian","given":"Da","non-dropping-particle":"","parse-names":false,"suffix":""},{"dropping-particle":"","family":"Feng","given":"Yujie","non-dropping-particle":"","parse-names":false,"suffix":""},{"dropping-particle":"","family":"Zhang","given":"Naiqing","non-dropping-particle":"","parse-names":false,"suffix":""},{"dropping-particle":"","family":"Sun","given":"Kening","non-dropping-particle":"","parse-names":false,"suffix":""}],"container-title":"Chemistry - A European Journal","id":"ITEM-2","issue":"42","issued":{"date-parts":[["2020"]]},"page":"9314-9318","publisher":"Wiley-VCH Verlag","title":"Hierarchical Mn3O4 Anchored on 3D Graphene Aerogels via C-O-Mn Linkage with Superior Electrochemical Performance for Flexible Asymmetric Supercapacitor","type":"article-journal","volume":"26"},"uris":["http://www.mendeley.com/documents/?uuid=2b97f91f-33d1-366b-b364-10e6a9bc6718"]},{"id":"ITEM-3","itemData":{"DOI":"10.1039/c7ta03093b","ISSN":"20507496","abstract":"A free-standing, lightweight, highly porous, and highly flexible cellulose nanofibril (CNF)-reduced graphene oxide (RGO)-molybdenum oxynitride (MoOxNy) aerogel film electrode was synthesized by freeze-drying a CNF/GO/MoO3 aqueous dispersion followed by subsequent in situ hydrazine reduction. Due to the partial reduction and nitrogen doping of the MoO3 nanobelts and the highly open and continuous porous structure, the free-standing CNF/RGO/MoOxNy aerogel film electrode delivered an outstanding specific capacitance of 680 F g-1 in an aqueous electrolyte and 518 F g-1 in an ionic liquid electrolyte in a three-electrode configuration at a current density of 1.0 A g-1. Furthermore, highly flexible and all-solid-state supercapacitors using CNF/RGO/MoOxNy as electrodes and either a hydrogel or ionogel as the electrolyte were fabricated and both types of supercapacitors demonstrated high specific capacitance and excellent long-term cycling stability. Remarkably, the solid-state supercapacitor devices fabricated using an ionogel electrolyte demonstrated an energy density of 114 W h kg-1 (corresponding to a volumetric energy density of 18.8 W h L-1), which is among the highest values achieved for any type of solid-state supercapacitor and is even comparable to the energy densities of Li-ion batteries. Therefore, this study provides a simple and cost-efficient method for fabricating flexible energy storage devices with excellent electrochemical performance.","author":[{"dropping-particle":"","family":"Zheng","given":"Qifeng","non-dropping-particle":"","parse-names":false,"suffix":""},{"dropping-particle":"","family":"Kvit","given":"Alexander","non-dropping-particle":"","parse-names":false,"suffix":""},{"dropping-particle":"","family":"Cai","given":"Zhiyong","non-dropping-particle":"","parse-names":false,"suffix":""},{"dropping-particle":"","family":"Ma","given":"Zhenqiang","non-dropping-particle":"","parse-names":false,"suffix":""},{"dropping-particle":"","family":"Gong","given":"Shaoqin","non-dropping-particle":"","parse-names":false,"suffix":""}],"container-title":"Journal of Materials Chemistry A","id":"ITEM-3","issue":"24","issued":{"date-parts":[["2017"]]},"page":"12528-12541","publisher":"Royal Society of Chemistry","title":"A freestanding cellulose nanofibril-reduced graphene oxide-molybdenum oxynitride aerogel film electrode for all-solid-state supercapacitors with ultrahigh energy density","type":"article-journal","volume":"5"},"uris":["http://www.mendeley.com/documents/?uuid=9306ceff-177d-36a9-a777-b402c127edba"]},{"id":"ITEM-4","itemData":{"DOI":"10.1021/acsami.6b07511","ISSN":"19448252","abstract":"Modern flexible consumer electronics require efficient energy storage devices with flexible free-standing electrodes. We report a simple and cost-effective route to a graphene-based composite aerogel encapsulating metal oxide nanoparticles for high energy density, free-standing, binder-free flexible pseudocapacitive electrodes. Hydrothermally synthesized Co3O4 nanoparticles are successfully housed inside the microporous graphene aerogel network during the room temperature interfacial gelation at the Zn surface. The resultant three-dimensional (3D) rGO-Co3O4 composite aerogel shows mesoporous quasiparallel layer stack morphology with a high loading of Co3O4, which offers numerous channels for ion transport and a 3D interconnected network for high electrical conductivity. All solid state asymmetric pseudocapacitors employing the composite aerogel electrodes have demonstrated high areal energy density of 35.92 μWh/cm2 and power density of 17.79 mW/cm2 accompanied by excellent cycle life.","author":[{"dropping-particle":"","family":"Ghosh","given":"Debasis","non-dropping-particle":"","parse-names":false,"suffix":""},{"dropping-particle":"","family":"Lim","given":"Joonwon","non-dropping-particle":"","parse-names":false,"suffix":""},{"dropping-particle":"","family":"Narayan","given":"Rekha","non-dropping-particle":"","parse-names":false,"suffix":""},{"dropping-particle":"","family":"Kim","given":"Sang Ouk","non-dropping-particle":"","parse-names":false,"suffix":""}],"container-title":"ACS Applied Materials and Interfaces","id":"ITEM-4","issue":"34","issued":{"date-parts":[["2016"]]},"page":"22253-22260","publisher":"American Chemical Society","title":"High Energy Density All Solid State Asymmetric Pseudocapacitors Based on Free Standing Reduced Graphene Oxide-Co3O4 Composite Aerogel Electrodes","type":"article-journal","volume":"8"},"uris":["http://www.mendeley.com/documents/?uuid=15ab19c7-1e3d-371d-be92-8f7c0476a654"]},{"id":"ITEM-5","itemData":{"DOI":"10.1039/c8ta12261j","ISSN":"20507496","abstract":"To build high-energy density asymmetric supercapacitors (ASCs), current studies are always directed towards cathode materials; however, anode materials are paid much less attention. Here we for the first time demonstrate that orthorhombic FeOCl with a self-stacked laminated structure is suitable to be a high-performance anode material for supercapacitors since its unique laminated structure can provide abundant active sites for migration and intercalation reactions of electrolyte ions. By introducing a highly conductive and porous cellulose-derived carbon aerogel (CDCA) matrix, the mechanical stability and charge-storage kinetics of FeOCl are significantly enhanced. FeOCl@CDCA delivers an ultra-high areal specific capacitance of 1618 mF cm−2 (647 F g−1) at 2 mA cm−2 and outstanding cycle stability with no more than 10% capacitance loss after 10 000 cycles in 1 M Na2SO4 between −1 and 0 V vs. Ag/AgCl. An ASC operating at 0-1.8 V was fabricated using a FeOCl@CDCA anode and a cheap MnO2 cathode. The ASC displays a highly competitive energy/power density (289 μW h cm−2 at 1.8 mW cm−2) and excellent rate capability and cycle stability. These findings may open a new pathway to design high-energy density energy-storage systems using FeOCl-based anodes.","author":[{"dropping-particle":"","family":"Wan","given":"Caichao","non-dropping-particle":"","parse-names":false,"suffix":""},{"dropping-particle":"","family":"Jiao","given":"Yue","non-dropping-particle":"","parse-names":false,"suffix":""},{"dropping-particle":"","family":"Bao","given":"Wenhui","non-dropping-particle":"","parse-names":false,"suffix":""},{"dropping-particle":"","family":"Gao","given":"He","non-dropping-particle":"","parse-names":false,"suffix":""},{"dropping-particle":"","family":"Wu","given":"Yiqiang","non-dropping-particle":"","parse-names":false,"suffix":""},{"dropping-particle":"","family":"Li","given":"Jian","non-dropping-particle":"","parse-names":false,"suffix":""}],"container-title":"Journal of Materials Chemistry A","id":"ITEM-5","issue":"16","issued":{"date-parts":[["2019"]]},"page":"9556-9564","publisher":"Royal Society of Chemistry","title":"Self-stacked multilayer FeOCl supported on a cellulose-derived carbon aerogel: a new and high-performance anode material for supercapacitors","type":"article-journal","volume":"7"},"uris":["http://www.mendeley.com/documents/?uuid=96fbbb12-6007-35bf-be71-9e62b4747062"]},{"id":"ITEM-6","itemData":{"DOI":"10.1002/adfm.201701122","ISSN":"16163028","abstract":"Freestanding carbon-based hybrids, specifically carbon nanotube@3D graphene (CNTs@3DG) hybrid, are of great interest in electrochemical energy storage. However, the large holes (about 400 µm) in the commonly used 3D graphene foams (3DGF) constitute as high as 90% of the electrode volume, resulting in a very low loading of electroactive materials that is electrically connected to the carbon, which makes it difficult for flexible supercapacitors to achieve high gravimetric and volumetric energy density. Here, a hierarchically porous carbon hybrid is fabricated by growing 1D CNTs on 3D graphene aerogel (CNTs@3DGA) using a facile one-step chemical vapor deposition process. In this architecture, the 3DGA with ample interconnected micrometer-sized pores (about 5 µm) dramatically enhances mass loading of electroactive materials comparing with 3DGF. An optimized all-solid-state asymmetric supercapacitor (AASC) based on MnO2@CNTs@3DGA and Ppy@CNTs@3DGA electrodes exhibits high volumetric energy density of 3.85 mW h cm−3 and superior long-term cycle stability with 84.6% retention after 20 000 cycles, which are among the best reported for AASCs with both electrodes made of pseudocapacitive electroactive materials.","author":[{"dropping-particle":"","family":"Pan","given":"Zhenghui","non-dropping-particle":"","parse-names":false,"suffix":""},{"dropping-particle":"","family":"Liu","given":"Meinan","non-dropping-particle":"","parse-names":false,"suffix":""},{"dropping-particle":"","family":"Yang","given":"Jie","non-dropping-particle":"","parse-names":false,"suffix":""},{"dropping-particle":"","family":"Qiu","given":"Yongcai","non-dropping-particle":"","parse-names":false,"suffix":""},{"dropping-particle":"","family":"Li","given":"Wanfei","non-dropping-particle":"","parse-names":false,"suffix":""},{"dropping-particle":"","family":"Xu","given":"Yan","non-dropping-particle":"","parse-names":false,"suffix":""},{"dropping-particle":"","family":"Zhang","given":"Xinyi","non-dropping-particle":"","parse-names":false,"suffix":""},{"dropping-particle":"","family":"Zhang","given":"Yuegang","non-dropping-particle":"","parse-names":false,"suffix":""}],"container-title":"Advanced Functional Materials","id":"ITEM-6","issue":"27","issued":{"date-parts":[["2017"]]},"page":"1701122","publisher":"Wiley-VCH Verlag","title":"High Electroactive Material Loading on a Carbon Nanotube@3D Graphene Aerogel for High-Performance Flexible All-Solid-State Asymmetric Supercapacitors","type":"article-journal","volume":"27"},"uris":["http://www.mendeley.com/documents/?uuid=19b63522-d781-3dd7-af1e-10aa55db27e0"]},{"id":"ITEM-7","itemData":{"DOI":"10.1039/c8ta01448e","ISSN":"20507496","abstract":"As one of the most promising candidates for supercapacitor electrodes, vanadium pentoxide (V2O5) usually suffers from poor electronic conductivity and small ionic diffusivity. The key to solving these problems is to synthesize electrode materials with suitable architectures and a delicate design. Here we introduce a facile strategy to construct hierarchical nanocomposites by combining one-dimensional (1D) V2O5 nanowires with a 3D N-doped graphene aerogel (NGA). The V2O5 nanowire arrays (NWAs) are aligned vertically on the graphene substrate and wonderfully incorporated into the 3D NGA matrix. The key to forming this 3D architecture is to incorporate nitrogen atoms into the 3D graphene aerogel and the analysis of combined simulation and experiment as a proof-of-concept is conducted. Such a design offers distinct advantages for V2O5-based materials for supercapacitors. As a consequence, they deliver an ultrahigh specific capacitance of 710 F g-1 (at a current density of 0.5 A g-1) and exhibit outstanding rate performance and good cycling behavior (after 20000 cycles 95% retention of specific capacitance). This study will open a way to guide the fabrication of nanocomposites by combining different dimensional nanomaterials.","author":[{"dropping-particle":"","family":"Sun","given":"Wei","non-dropping-particle":"","parse-names":false,"suffix":""},{"dropping-particle":"","family":"Gao","given":"Guohua","non-dropping-particle":"","parse-names":false,"suffix":""},{"dropping-particle":"","family":"Du","given":"Yuchuan","non-dropping-particle":"","parse-names":false,"suffix":""},{"dropping-particle":"","family":"Zhang","given":"Kun","non-dropping-particle":"","parse-names":false,"suffix":""},{"dropping-particle":"","family":"Wu","given":"Guangming","non-dropping-particle":"","parse-names":false,"suffix":""}],"container-title":"Journal of Materials Chemistry A","id":"ITEM-7","issue":"21","issued":{"date-parts":[["2018"]]},"page":"9938-9947","publisher":"Royal Society of Chemistry","title":"A facile strategy for fabricating hierarchical nanocomposites of V2O5 nanowire arrays on a three-dimensional N-doped graphene aerogel with a synergistic effect for supercapacitors","type":"article-journal","volume":"6"},"uris":["http://www.mendeley.com/documents/?uuid=e1bb2eea-cd25-3fa1-a39d-4ff09f5cc8c2"]},{"id":"ITEM-8","itemData":{"DOI":"10.1002/cphc.201300822","ISSN":"14397641","abstract":"Multifunctional graphene hydrogels have attracted great attention aimed at practical applications. Herein, the novel and bifunctional composite hydrogel containing reduced graphene-oxide nanosheets (RGO) and V2O 5 nanobelts (RGO/V2O5) is successfully prepared for the first time. Surprisingly, tridimensional (3D) RGO/V2O 5 composite hydrogels cannot only be used as high-performance electromagnetic (EM) wave absorbents; they also exhibit excellent properties suitable for supercapacitor electrodes. The composites exhibit a maximum absorption of up to -21.5 dB. In particular, a composite hydrogel showed a bandwidth of 6.63 GHz, corresponding to a reflection loss at -10 dB, which opens the possibility for the use of 3D graphene with other functional nanomaterials as lightweight and high-performance EM wave absorption materials. Remarkably, the composite hydrogel is capable of delivering a high specific capacitance of about 320 F g-1 at a current density of 1.0 A g-1. Beyond graphene: A novel and bifunctional 3D composite hydrogel containing reduced graphene-oxide nanosheets and V2O5 nanobelts is presented. This bifunctional material exhibits excellent properties as electromagnetic wave absorbent and can also be used as a supercapacitor for a two-electrode system delivering a high specific capacitance of about 320 F g-1. Copyright © 2014 WILEY-VCH Verlag GmbH &amp; Co. KGaA, Weinheim.","author":[{"dropping-particle":"","family":"Zhang","given":"Hui","non-dropping-particle":"","parse-names":false,"suffix":""},{"dropping-particle":"","family":"Xie","given":"Anjian","non-dropping-particle":"","parse-names":false,"suffix":""},{"dropping-particle":"","family":"Wang","given":"Cuiping","non-dropping-particle":"","parse-names":false,"suffix":""},{"dropping-particle":"","family":"Wang","given":"Haisheng","non-dropping-particle":"","parse-names":false,"suffix":""},{"dropping-particle":"","family":"Shen","given":"Yuhua","non-dropping-particle":"","parse-names":false,"suffix":""},{"dropping-particle":"","family":"Tian","given":"Xingyou","non-dropping-particle":"","parse-names":false,"suffix":""}],"container-title":"ChemPhysChem","id":"ITEM-8","issue":"2","issued":{"date-parts":[["2014"]]},"page":"366-373","publisher":"Wiley-VCH Verlag","title":"Bifunctional reduced graphene oxide/V2O5 composite hydrogel: Fabrication, high performance as electromagnetic wave absorbent and supercapacitor","type":"article-journal","volume":"15"},"uris":["http://www.mendeley.com/documents/?uuid=fc348a03-b95a-36d5-8300-e8050591d413"]},{"id":"ITEM-9","itemData":{"DOI":"10.1021/nn4000836","ISSN":"19360851","abstract":"Flexible solid-state supercapacitors are of considerable interest as mobile power supply for future flexible electronics. Graphene or carbon nanotubes based thin films have been used to fabricate flexible solid-state supercapacitors with high gravimetric specific capacitances (80-200 F/g), but usually with a rather low overall or areal specific capacitance (3-50 mF/cm 2) due to the ultrasmall electrode thickness (typically a few micrometers) and ultralow mass loading, which is not desirable for practical applications. Here we report the exploration of a three-dimensional (3D) graphene hydrogel for the fabrication of high-performance solid-state flexible supercapacitors. With a highly interconnected 3D network structure, graphene hydrogel exhibits exceptional electrical conductivity and mechanical robustness to make it an excellent material for flexible energy storage devices. Our studies demonstrate that flexible supercapacitors with a 120 μm thick graphene hydrogel thin film can exhibit excellent capacitive characteristics, including a high gravimetric specific capacitance of 186 F/g (up to 196 F/g for a 42 μm thick electrode), an unprecedented areal specific capacitance of 372 mF/cm2 (up to 402 mF/cm2 for a 185 μm thick electrode), low leakage current (10.6 μA), excellent cycling stability, and extraordinary mechanical flexibility. This study demonstrates the exciting potential of 3D graphene macrostructures for high-performance flexible energy storage devices. © 2013 American Chemical Society.","author":[{"dropping-particle":"","family":"Xu","given":"Yuxi","non-dropping-particle":"","parse-names":false,"suffix":""},{"dropping-particle":"","family":"Lin","given":"Zhaoyang","non-dropping-particle":"","parse-names":false,"suffix":""},{"dropping-particle":"","family":"Huang","given":"Xiaoqing","non-dropping-particle":"","parse-names":false,"suffix":""},{"dropping-particle":"","family":"Liu","given":"Yuan","non-dropping-particle":"","parse-names":false,"suffix":""},{"dropping-particle":"","family":"Huang","given":"Yu","non-dropping-particle":"","parse-names":false,"suffix":""},{"dropping-particle":"","family":"Duan","given":"Xiangfeng","non-dropping-particle":"","parse-names":false,"suffix":""}],"container-title":"ACS Nano","id":"ITEM-9","issue":"5","issued":{"date-parts":[["2013"]]},"page":"4042-4049","publisher":"American Chemical Society","title":"Flexible solid-state supercapacitors based on three-dimensional graphene hydrogel films","type":"article-journal","volume":"7"},"uris":["http://www.mendeley.com/documents/?uuid=c611c379-f118-31fa-a06d-5116b5ade5dd"]},{"id":"ITEM-10","itemData":{"DOI":"10.1002/admi.201701548","ISSN":"21967350","abstract":"Metal–organic frameworks (MOFs) and graphene aerogels (GAs) are both considered as good candidates for high-performance supercapacitors. In this work, a growth-oriented Fe-based MOF synergized with GA composite for supercapacitor is prepared. MIL-88-Fe is in situ grown at (002) lattice plane on the surface of graphene via a one-step solvothermal method. Long periodic hexagonal structure and electrophilicity of MOF provide strong p–π interaction with graphene sheets. By utilizing the abundant interspace of GA, the existence of MOF could affect the electric double-layer characteristics of composites. The MOF/GA composites have the advantages of high capacitive volume, fast charge/discharge rate, and reliable cycling stability. The specific capacitance is as high as 353 F g−1 at the scan rate of 20 A g−1, and the retention ratio is 74.4% after 10 000 cycles.","author":[{"dropping-particle":"","family":"Liu","given":"Lin","non-dropping-particle":"","parse-names":false,"suffix":""},{"dropping-particle":"","family":"Yan","given":"Yang","non-dropping-particle":"","parse-names":false,"suffix":""},{"dropping-particle":"","family":"Cai","given":"Zihe","non-dropping-particle":"","parse-names":false,"suffix":""},{"dropping-particle":"","family":"Lin","given":"Shengxuan","non-dropping-particle":"","parse-names":false,"suffix":""},{"dropping-particle":"","family":"Hu","given":"Xiaobin","non-dropping-particle":"","parse-names":false,"suffix":""}],"container-title":"Advanced Materials Interfaces","id":"ITEM-10","issue":"8","issued":{"date-parts":[["2018"]]},"page":"1701548","publisher":"Wiley-VCH Verlag","title":"Growth-Oriented Fe-Based MOFs Synergized with Graphene Aerogels for High-Performance Supercapacitors","type":"article-journal","volume":"5"},"uris":["http://www.mendeley.com/documents/?uuid=de72b479-4ad7-3cdf-9975-8e4a2f2f0f03"]}],"mendeley":{"formattedCitation":"&lt;sup&gt;288,291–299&lt;/sup&gt;","plainTextFormattedCitation":"288,291–299","previouslyFormattedCitation":"&lt;sup&gt;286,289–29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88,291–299</w:t>
      </w:r>
      <w:r w:rsidRPr="009F7F88">
        <w:rPr>
          <w:color w:val="000000" w:themeColor="text1"/>
        </w:rPr>
        <w:fldChar w:fldCharType="end"/>
      </w:r>
      <w:r w:rsidRPr="009F7F88">
        <w:rPr>
          <w:color w:val="000000" w:themeColor="text1"/>
        </w:rPr>
        <w:t xml:space="preserve"> In particular, we note that even after 50,000 cycles at 10 A g</w:t>
      </w:r>
      <w:r w:rsidRPr="009F7F88">
        <w:rPr>
          <w:color w:val="000000" w:themeColor="text1"/>
          <w:vertAlign w:val="superscript"/>
        </w:rPr>
        <w:t>-1</w:t>
      </w:r>
      <w:r w:rsidRPr="009F7F88">
        <w:rPr>
          <w:color w:val="000000" w:themeColor="text1"/>
        </w:rPr>
        <w:t>, two reports on supercapacitors fabricated by 3D printed graphene aerogels show a high capacitance retention of 90% (</w:t>
      </w:r>
      <w:r w:rsidRPr="009F7F88">
        <w:rPr>
          <w:color w:val="000000" w:themeColor="text1"/>
        </w:rPr>
        <w:fldChar w:fldCharType="begin"/>
      </w:r>
      <w:r w:rsidRPr="009F7F88">
        <w:rPr>
          <w:color w:val="000000" w:themeColor="text1"/>
        </w:rPr>
        <w:instrText xml:space="preserve"> REF _Ref41190915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0</w:t>
      </w:r>
      <w:r w:rsidRPr="009F7F88">
        <w:rPr>
          <w:color w:val="000000" w:themeColor="text1"/>
        </w:rPr>
        <w:fldChar w:fldCharType="end"/>
      </w:r>
      <w:r w:rsidRPr="009F7F88">
        <w:rPr>
          <w:color w:val="000000" w:themeColor="text1"/>
        </w:rPr>
        <w:t>f),</w:t>
      </w:r>
      <w:r w:rsidRPr="009F7F88">
        <w:rPr>
          <w:color w:val="000000" w:themeColor="text1"/>
        </w:rPr>
        <w:fldChar w:fldCharType="begin" w:fldLock="1"/>
      </w:r>
      <w:r w:rsidR="004E1277" w:rsidRPr="009F7F88">
        <w:rPr>
          <w:color w:val="000000" w:themeColor="text1"/>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w:instrText>
      </w:r>
      <w:r w:rsidR="004E1277" w:rsidRPr="009F7F88">
        <w:rPr>
          <w:rFonts w:hint="eastAsia"/>
          <w:color w:val="000000" w:themeColor="text1"/>
        </w:rPr>
        <w:instrText>ix":""},{"dropping-particle":"","family":"Gao","given":"Chao","non-dropping-particle":"","parse-names":false,"suffix":""}],"container-title":"Advanced Functional Materi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氧化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color w:val="000000" w:themeColor="text1"/>
        </w:rPr>
        <w:instrText>","page":"1707024","title":"Direct 3D Printing of Ultralight Graphene Oxide Aerogel Microlattices","type":"article-journal","volume":"28"},"uris":["http://www.mendeley.com/documents/?uuid=f2dcabee-0d00-4e9d-8904-1f28d53bbcb0"]},{"id":"ITEM-2","itemData":{"DOI":"10.1002/admt.201800053","ISSN":"2365709X","abstract":"Disruptive custom electronics require a transformation in energy storage systems from traditional thin-film units to shape conformable 3D components. However, current thick electrodes suffer from uncontrollable geometries and architectures, which lead to ion diffusion limitations, and poor mechanical properties. Here, designed, superelastic polypyrrole (PPy)-coated graphene aerogel (GA) electrodes are fabricated via 3D printing and polymer self-assembly methods. This resilient GA template (up to 90% compression) can be printed into any desired shape including engineered 3D architectures with periodic macropores, which promote the uniform deposition and adhesion of PPy onto the support. The coated PPy thin film increases the specific gravimetric capacitance of the GA electrode from 14 to 395 F g −1 with 90% retention after 5000 charging–discharging cycles. The capacitance remains the same value after 100 times compression cycles. It also improves the compressive strength by one order of magnitude from 0.14 to 2.4 MPa. Areal capacitance and energy density of the PPy–GA electrode are 2 F cm −2 and 0.78 mWh cm −2 , respectively, which to the best of the knowledge break the record for compressible electrodes, respectively. This approach enables the fabrication of complex architectured energy storage modules with enhanced compressibility, ultrahigh areal electrochemical performance, and excellent cyclability.","author":[{"dropping-particle":"","family":"Qi","given":"Zhen","non-dropping-particle":"","parse-names":false,"suffix":""},{"dropping-particle":"","family":"Ye","given":"Jianchao","non-dropping-particle":"","parse-names":false,"suffix":""},{"dropping-particle":"","family":"Chen","given":"Wen","non-dropping-particle":"","parse-names":false,"suffix":""},{"dropping-particle":"","family":"Biener","given":"Juergen","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Zhu","given":"Cheng","non-dropping-particle":"","parse-names":false,"suffix":""}],"container-title":"Advanced Materials Technologies","id":"ITEM-2","issue":"7","issued":{"date-part</w:instrText>
      </w:r>
      <w:r w:rsidR="004E1277" w:rsidRPr="009F7F88">
        <w:rPr>
          <w:rFonts w:hint="eastAsia"/>
          <w:color w:val="000000" w:themeColor="text1"/>
        </w:rPr>
        <w:instrTex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1050</w:instrText>
      </w:r>
      <w:r w:rsidR="004E1277" w:rsidRPr="009F7F88">
        <w:rPr>
          <w:rFonts w:hint="eastAsia"/>
          <w:color w:val="000000" w:themeColor="text1"/>
        </w:rPr>
        <w:instrText>℃裂解</w:instrText>
      </w:r>
      <w:r w:rsidR="004E1277" w:rsidRPr="009F7F88">
        <w:rPr>
          <w:rFonts w:hint="eastAsia"/>
          <w:color w:val="000000" w:themeColor="text1"/>
        </w:rPr>
        <w:instrText>\n</w:instrText>
      </w:r>
      <w:r w:rsidR="004E1277" w:rsidRPr="009F7F88">
        <w:rPr>
          <w:rFonts w:hint="eastAsia"/>
          <w:color w:val="000000" w:themeColor="text1"/>
        </w:rPr>
        <w:instrText>超弹性聚吡咯（</w:instrText>
      </w:r>
      <w:r w:rsidR="004E1277" w:rsidRPr="009F7F88">
        <w:rPr>
          <w:rFonts w:hint="eastAsia"/>
          <w:color w:val="000000" w:themeColor="text1"/>
        </w:rPr>
        <w:instrText>PPy</w:instrText>
      </w:r>
      <w:r w:rsidR="004E1277" w:rsidRPr="009F7F88">
        <w:rPr>
          <w:rFonts w:hint="eastAsia"/>
          <w:color w:val="000000" w:themeColor="text1"/>
        </w:rPr>
        <w:instrText>）涂层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rFonts w:hint="eastAsia"/>
          <w:color w:val="000000" w:themeColor="text1"/>
        </w:rPr>
        <w:instrText>","page":"1800053","title":"3D-Printed, Superelastic Polypyrrole</w:instrText>
      </w:r>
      <w:r w:rsidR="004E1277" w:rsidRPr="009F7F88">
        <w:rPr>
          <w:rFonts w:hint="eastAsia"/>
          <w:color w:val="000000" w:themeColor="text1"/>
        </w:rPr>
        <w:instrText>–</w:instrText>
      </w:r>
      <w:r w:rsidR="004E1277" w:rsidRPr="009F7F88">
        <w:rPr>
          <w:rFonts w:hint="eastAsia"/>
          <w:color w:val="000000" w:themeColor="text1"/>
        </w:rPr>
        <w:instrText>Graphene Electrodes with Ultrahigh Areal Capacitance for Electrochemical Energy Storage","type":"article-journal","volum</w:instrText>
      </w:r>
      <w:r w:rsidR="004E1277" w:rsidRPr="009F7F88">
        <w:rPr>
          <w:color w:val="000000" w:themeColor="text1"/>
        </w:rPr>
        <w:instrText>e":"3"},"uris":["http://www.mendeley.com/documents/?uuid=6c91016b-5ee5-4f33-af8a-72501897ba3d"]}],"mendeley":{"formattedCitation":"&lt;sup&gt;41,234&lt;/sup&gt;","plainTextFormattedCitation":"41,234","previouslyFormattedCitation":"&lt;sup&gt;41,23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41,234</w:t>
      </w:r>
      <w:r w:rsidRPr="009F7F88">
        <w:rPr>
          <w:color w:val="000000" w:themeColor="text1"/>
        </w:rPr>
        <w:fldChar w:fldCharType="end"/>
      </w:r>
      <w:r w:rsidRPr="009F7F88">
        <w:rPr>
          <w:color w:val="000000" w:themeColor="text1"/>
        </w:rPr>
        <w:t xml:space="preserve"> in comparison to rapid retention drops in </w:t>
      </w:r>
      <w:r w:rsidR="00F867FA" w:rsidRPr="009F7F88">
        <w:rPr>
          <w:color w:val="000000" w:themeColor="text1"/>
        </w:rPr>
        <w:t xml:space="preserve">the </w:t>
      </w:r>
      <w:r w:rsidRPr="009F7F88">
        <w:rPr>
          <w:color w:val="000000" w:themeColor="text1"/>
        </w:rPr>
        <w:t xml:space="preserve">non-printed devices. This is very likely due to a combination of factors, including structural and electrochemical stability of the aerogel </w:t>
      </w:r>
      <w:r w:rsidRPr="009F7F88">
        <w:rPr>
          <w:color w:val="000000" w:themeColor="text1"/>
        </w:rPr>
        <w:t>skeleton,</w:t>
      </w:r>
      <w:r w:rsidRPr="009F7F88">
        <w:rPr>
          <w:color w:val="000000" w:themeColor="text1"/>
        </w:rPr>
        <w:fldChar w:fldCharType="begin" w:fldLock="1"/>
      </w:r>
      <w:r w:rsidR="00BF34A6" w:rsidRPr="009F7F88">
        <w:rPr>
          <w:color w:val="000000" w:themeColor="text1"/>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w:instrText>
      </w:r>
      <w:r w:rsidR="00BF34A6" w:rsidRPr="009F7F88">
        <w:rPr>
          <w:rFonts w:hint="eastAsia"/>
          <w:color w:val="000000" w:themeColor="text1"/>
        </w:rPr>
        <w:instrText>ix":""},{"dropping-particle":"","family":"Gao","given":"Chao","non-dropping-particle":"","parse-names":false,"suffix":""}],"container-title":"Advanced Functional Materials","id":"ITEM-1","issued":{"date-parts":[["2018"]]},"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w:instrText>
      </w:r>
      <w:r w:rsidR="00BF34A6" w:rsidRPr="009F7F88">
        <w:rPr>
          <w:rFonts w:hint="eastAsia"/>
          <w:color w:val="000000" w:themeColor="text1"/>
        </w:rPr>
        <w:instrText>\n</w:instrText>
      </w:r>
      <w:r w:rsidR="00BF34A6" w:rsidRPr="009F7F88">
        <w:rPr>
          <w:rFonts w:hint="eastAsia"/>
          <w:color w:val="000000" w:themeColor="text1"/>
        </w:rPr>
        <w:instrText>氧化石墨烯气凝胶</w:instrText>
      </w:r>
      <w:r w:rsidR="00BF34A6" w:rsidRPr="009F7F88">
        <w:rPr>
          <w:rFonts w:hint="eastAsia"/>
          <w:color w:val="000000" w:themeColor="text1"/>
        </w:rPr>
        <w:instrText>\n</w:instrText>
      </w:r>
      <w:r w:rsidR="00BF34A6" w:rsidRPr="009F7F88">
        <w:rPr>
          <w:rFonts w:hint="eastAsia"/>
          <w:color w:val="000000" w:themeColor="text1"/>
        </w:rPr>
        <w:instrText>超级电容器</w:instrText>
      </w:r>
      <w:r w:rsidR="00BF34A6" w:rsidRPr="009F7F88">
        <w:rPr>
          <w:color w:val="000000" w:themeColor="text1"/>
        </w:rPr>
        <w:instrText>","page":"1707024","title":"Direct 3D Printing of Ultralight Graphene Oxide Aerogel Microlattices","type":"article-journal","volume":"28"},"uris":["http://www.mendeley.com/documents/?uuid=f2dcabee-0d00-4e9d-8904-1f28d53bbcb0"]}],"mendeley":{"formattedCitation":"&lt;sup&gt;41&lt;/sup&gt;","plainTextFormattedCitation":"41","previouslyFormattedCitation":"&lt;sup&gt;4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41</w:t>
      </w:r>
      <w:r w:rsidRPr="009F7F88">
        <w:rPr>
          <w:color w:val="000000" w:themeColor="text1"/>
        </w:rPr>
        <w:fldChar w:fldCharType="end"/>
      </w:r>
      <w:r w:rsidRPr="009F7F88">
        <w:rPr>
          <w:color w:val="000000" w:themeColor="text1"/>
        </w:rPr>
        <w:t xml:space="preserve"> and better diffusion kinetics. Therefore, the added advantage of creating </w:t>
      </w:r>
      <w:r w:rsidR="00DD6557" w:rsidRPr="009F7F88">
        <w:rPr>
          <w:color w:val="000000" w:themeColor="text1"/>
        </w:rPr>
        <w:t>complex</w:t>
      </w:r>
      <w:r w:rsidRPr="009F7F88">
        <w:rPr>
          <w:color w:val="000000" w:themeColor="text1"/>
        </w:rPr>
        <w:t xml:space="preserve"> structures and customised geometries from 3D printing offer significant device integration benefits over traditional bulk aerogels, which can only be formed by hand cutting.</w:t>
      </w:r>
      <w:r w:rsidRPr="009F7F88">
        <w:rPr>
          <w:color w:val="000000" w:themeColor="text1"/>
        </w:rPr>
        <w:fldChar w:fldCharType="begin" w:fldLock="1"/>
      </w:r>
      <w:r w:rsidR="004E1277" w:rsidRPr="009F7F88">
        <w:rPr>
          <w:color w:val="000000" w:themeColor="text1"/>
        </w:rPr>
        <w:instrText>ADDIN CSL_CITATION {"citationItems":[{"id":"ITEM-1","itemData":{"DOI":"10.1002/admt.201800053","ISSN":"2365709X","abstract":"Disruptive custom electronics require a transformation in energy storage systems from traditional thin-film units to shape conformable 3D components. However, current thick electrodes suffer from uncontrollable geometries and architectures, which lead to ion diffusion limitations, and poor mechanical properties. Here, designed, superelastic polypyrrole (PPy)-coated graphene aerogel (GA) electrodes are fabricated via 3D printing and polymer self-assembly methods. This resilient GA template (up to 90% compression) can be printed into any desired shape including engineered 3D architectures with periodic macropores, which promote the uniform deposition and adhesion of PPy onto the support. The coated PPy thin film increases the specific gravimetric capacitance of the GA electrode from 14 to 395 F g −1 with 90% retention after 5000 charging–discharging cycles. The capacitance remains the same value after 100 times compression cycles. It also improves the compressive strength by one order of magnitude from 0.14 to 2.4 MPa. Areal capacitance and energy density of the PPy–GA electrode are 2 F cm −2 and 0.78 mWh cm −2 , respectively, which to the best of the knowledge break the record for compressible electrodes, respectively. This approach enables the fabrication of complex architectured energy storage modules with enhanced compressibility, ultrahigh areal electrochemical performance, and excellent cyclability.","author":[{"dropping-particle":"","family":"Qi","given":"Zhen","non-dropping-particle":"","parse-names":false,"suffix":""},{"dropping-particle":"","family":"Ye","given":"Jianchao","non-dropping-particle":"","parse-names":false,"suffix":""},{"dropping-particle":"","family":"Chen","given":"Wen","non-dropping-particle":"","parse-names":false,"suffix":""},{"dropping-particle":"","family":"Biener","given":"Juergen","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Zhu","given":"Cheng","non-dropping-particle":"","parse-names":false,"suffix":""}],"container-title":"Advanced Materi</w:instrText>
      </w:r>
      <w:r w:rsidR="004E1277" w:rsidRPr="009F7F88">
        <w:rPr>
          <w:rFonts w:hint="eastAsia"/>
          <w:color w:val="000000" w:themeColor="text1"/>
        </w:rPr>
        <w:instrText>als Technologies","id":"ITEM-1","issue":"7","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1050</w:instrText>
      </w:r>
      <w:r w:rsidR="004E1277" w:rsidRPr="009F7F88">
        <w:rPr>
          <w:rFonts w:hint="eastAsia"/>
          <w:color w:val="000000" w:themeColor="text1"/>
        </w:rPr>
        <w:instrText>℃裂解</w:instrText>
      </w:r>
      <w:r w:rsidR="004E1277" w:rsidRPr="009F7F88">
        <w:rPr>
          <w:rFonts w:hint="eastAsia"/>
          <w:color w:val="000000" w:themeColor="text1"/>
        </w:rPr>
        <w:instrText>\n</w:instrText>
      </w:r>
      <w:r w:rsidR="004E1277" w:rsidRPr="009F7F88">
        <w:rPr>
          <w:rFonts w:hint="eastAsia"/>
          <w:color w:val="000000" w:themeColor="text1"/>
        </w:rPr>
        <w:instrText>超弹性聚吡咯（</w:instrText>
      </w:r>
      <w:r w:rsidR="004E1277" w:rsidRPr="009F7F88">
        <w:rPr>
          <w:rFonts w:hint="eastAsia"/>
          <w:color w:val="000000" w:themeColor="text1"/>
        </w:rPr>
        <w:instrText>PPy</w:instrText>
      </w:r>
      <w:r w:rsidR="004E1277" w:rsidRPr="009F7F88">
        <w:rPr>
          <w:rFonts w:hint="eastAsia"/>
          <w:color w:val="000000" w:themeColor="text1"/>
        </w:rPr>
        <w:instrText>）涂层石墨烯气凝胶</w:instrText>
      </w:r>
      <w:r w:rsidR="004E1277" w:rsidRPr="009F7F88">
        <w:rPr>
          <w:rFonts w:hint="eastAsia"/>
          <w:color w:val="000000" w:themeColor="text1"/>
        </w:rPr>
        <w:instrText>\n</w:instrText>
      </w:r>
      <w:r w:rsidR="004E1277" w:rsidRPr="009F7F88">
        <w:rPr>
          <w:rFonts w:hint="eastAsia"/>
          <w:color w:val="000000" w:themeColor="text1"/>
        </w:rPr>
        <w:instrText>超级电容器</w:instrText>
      </w:r>
      <w:r w:rsidR="004E1277" w:rsidRPr="009F7F88">
        <w:rPr>
          <w:rFonts w:hint="eastAsia"/>
          <w:color w:val="000000" w:themeColor="text1"/>
        </w:rPr>
        <w:instrText>","page":"1800053","title":"3D-Printed, Superelastic Polypyrrole</w:instrText>
      </w:r>
      <w:r w:rsidR="004E1277" w:rsidRPr="009F7F88">
        <w:rPr>
          <w:rFonts w:hint="eastAsia"/>
          <w:color w:val="000000" w:themeColor="text1"/>
        </w:rPr>
        <w:instrText>–</w:instrText>
      </w:r>
      <w:r w:rsidR="004E1277" w:rsidRPr="009F7F88">
        <w:rPr>
          <w:rFonts w:hint="eastAsia"/>
          <w:color w:val="000000" w:themeColor="text1"/>
        </w:rPr>
        <w:instrText>Graphene Electrodes with Ultrahigh Areal Capacitance for</w:instrText>
      </w:r>
      <w:r w:rsidR="004E1277" w:rsidRPr="009F7F88">
        <w:rPr>
          <w:color w:val="000000" w:themeColor="text1"/>
        </w:rPr>
        <w:instrText xml:space="preserve"> Electrochemical Energy Storage","type":"article-journal","volume":"3"},"uris":["http://www.mendeley.com/documents/?uuid=6c91016b-5ee5-4f33-af8a-72501897ba3d"]}],"mendeley":{"formattedCitation":"&lt;sup&gt;234&lt;/sup&gt;","plainTextFormattedCitation":"234","previouslyFormattedCitation":"&lt;sup&gt;23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4</w:t>
      </w:r>
      <w:r w:rsidRPr="009F7F88">
        <w:rPr>
          <w:color w:val="000000" w:themeColor="text1"/>
        </w:rPr>
        <w:fldChar w:fldCharType="end"/>
      </w:r>
      <w:r w:rsidR="005B39A1" w:rsidRPr="009F7F88">
        <w:rPr>
          <w:color w:val="000000" w:themeColor="text1"/>
        </w:rPr>
        <w:t xml:space="preserve"> </w:t>
      </w:r>
    </w:p>
    <w:p w14:paraId="6434D13B" w14:textId="77777777" w:rsidR="005B39A1" w:rsidRPr="009F7F88" w:rsidRDefault="005B39A1" w:rsidP="005B39A1">
      <w:pPr>
        <w:pStyle w:val="RSCB02ArticleText"/>
        <w:ind w:firstLineChars="100" w:firstLine="195"/>
        <w:rPr>
          <w:color w:val="000000" w:themeColor="text1"/>
        </w:rPr>
      </w:pPr>
      <w:r w:rsidRPr="009F7F88">
        <w:rPr>
          <w:rStyle w:val="RSCB08CHeadingIn-lineChar"/>
          <w:color w:val="000000" w:themeColor="text1"/>
        </w:rPr>
        <w:t>5.2.2 Lithium ion or metal battery.</w:t>
      </w:r>
      <w:r w:rsidRPr="009F7F88">
        <w:rPr>
          <w:b/>
          <w:bCs/>
          <w:color w:val="000000" w:themeColor="text1"/>
        </w:rPr>
        <w:t xml:space="preserve"> </w:t>
      </w:r>
      <w:r w:rsidRPr="009F7F88">
        <w:rPr>
          <w:color w:val="000000" w:themeColor="text1"/>
        </w:rPr>
        <w:t>Lithium-ion battery (LIB) is a type of rechargeable battery which uses an intercalated lithium compound as the electrode material. Its operation depends on the movement of lithium ions between the electrodes. The skeleton structure of the electrode material in LIBs should have a high specific surface area to shorten the lithium ion diffusion path, reduce the surface current density, and improve the battery’s dynamic performance. Fully 3D printed LIBs</w:t>
      </w:r>
      <w:bookmarkStart w:id="175" w:name="_Hlk46275964"/>
      <w:r w:rsidRPr="009F7F88">
        <w:rPr>
          <w:color w:val="000000" w:themeColor="text1"/>
        </w:rPr>
        <w:t xml:space="preserve"> have been demonstrated,</w:t>
      </w:r>
      <w:r w:rsidRPr="009F7F88">
        <w:rPr>
          <w:color w:val="000000" w:themeColor="text1"/>
        </w:rPr>
        <w:fldChar w:fldCharType="begin" w:fldLock="1"/>
      </w:r>
      <w:r w:rsidRPr="009F7F88">
        <w:rPr>
          <w:color w:val="000000" w:themeColor="text1"/>
        </w:rPr>
        <w:instrText>ADDIN CSL_CITATION {"citationItems":[{"id":"ITEM-1","itemData":{"DOI":"10.1002/adma.201505391","ISSN":"15214095","abstract":"All-component 3D-printed lithium-ion batteries are fabricated by printing graphene-oxide-based composite inks and solid-state gel polymer electrolyte. An entirely 3D-printed full cell features a high electrode mass loading of 18 mg cm(-2) , which is normalized to the overall area of the battery. This all-component printing can be extended to the fabrication of multidimensional/multiscale complex-structures of more energy-storage devices.","author":[{"dropping-particle":"","family":"Fu","given":"Kun","non-dropping-particle":"","parse-names":false,"suffix":""},{"dropping-particle":"","family":"Wang","given":"Yibo","non-dropping-particle":"","parse-names":false,"suffix":""},{"dropping-particle":"","family":"Yan","given":"Chaoyi","non-dropping-particle":"","parse-names":false,"suffix":""},{"dropping-particle":"","family":"Yao","given":"Yonggang","non-dropping-particle":"","parse-names":false,"suffix":""},{"dropping-particle":"","family":"Chen","given":"Yanan","non-dropping-particle":"","parse-names":false,"suffix":""},{"dropping-particle":"","family":"Dai","given":"Jiaqi","non-dropping-particle":"","parse-names":false,"suffix":""},{"dropping-particle":"","family":"Lacey","given":"Steven","non-dropping-particle":"","parse-names":false,"suffix":""},{"dropping-particle":"","family":"Wang","given":"Yanbin","non-dropping-particle":"","parse-names":false,"suffix":""},{"dropping-particle":"","family":"Wan","given":"Jiayu","non-dropping-particle":"","parse-names":false,"suffix":""},{"dropping-particle":"","family":"Li","given":"Tian","non-dropping-particle":"","parse-names":false,"suffix":""},{"dropping-particle":"","family":"Wang","given":"Zhengyang","non-dropping-particle":"","parse-names":false,"suffix":""},{"dropping-particle":"","family":"Xu","given":"Yue","non-dropping-particle":"","parse-names":false,"suffix":""},{"dropping-particle":"","family":"Hu","given":"Liangbing","non-dropping-par</w:instrText>
      </w:r>
      <w:r w:rsidRPr="009F7F88">
        <w:rPr>
          <w:rFonts w:hint="eastAsia"/>
          <w:color w:val="000000" w:themeColor="text1"/>
        </w:rPr>
        <w:instrText>ticle":"","parse-names":false,"suffix":""}],"container-title":"Advanced Materials","id":"ITEM-1","issue":"13","issued":{"date-parts":[["2016"]]},"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全</w:instrText>
      </w:r>
      <w:r w:rsidRPr="009F7F88">
        <w:rPr>
          <w:rFonts w:hint="eastAsia"/>
          <w:color w:val="000000" w:themeColor="text1"/>
        </w:rPr>
        <w:instrText>3D</w:instrText>
      </w:r>
      <w:r w:rsidRPr="009F7F88">
        <w:rPr>
          <w:rFonts w:hint="eastAsia"/>
          <w:color w:val="000000" w:themeColor="text1"/>
        </w:rPr>
        <w:instrText>打印锂离子电池阳极和阴极</w:instrText>
      </w:r>
      <w:r w:rsidRPr="009F7F88">
        <w:rPr>
          <w:rFonts w:hint="eastAsia"/>
          <w:color w:val="000000" w:themeColor="text1"/>
        </w:rPr>
        <w:instrText>\n</w:instrText>
      </w:r>
      <w:r w:rsidRPr="009F7F88">
        <w:rPr>
          <w:rFonts w:hint="eastAsia"/>
          <w:color w:val="000000" w:themeColor="text1"/>
        </w:rPr>
        <w:instrText>没提气凝胶</w:instrText>
      </w:r>
      <w:r w:rsidRPr="009F7F88">
        <w:rPr>
          <w:rFonts w:hint="eastAsia"/>
          <w:color w:val="000000" w:themeColor="text1"/>
        </w:rPr>
        <w:instrText>","page":"2587-2594","title":"Graphene Oxide-Based Electrode Inks for 3D-Pri</w:instrText>
      </w:r>
      <w:r w:rsidRPr="009F7F88">
        <w:rPr>
          <w:color w:val="000000" w:themeColor="text1"/>
        </w:rPr>
        <w:instrText>nted Lithium-Ion Batteries","type":"article-journal","volume":"28"},"uris":["http://www.mendeley.com/documents/?uuid=9728999e-8c89-42a5-b355-286b59c2b27a"]}],"mendeley":{"formattedCitation":"&lt;sup&gt;261&lt;/sup&gt;","plainTextFormattedCitation":"261","previouslyFormattedCitation":"&lt;sup&gt;25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61</w:t>
      </w:r>
      <w:r w:rsidRPr="009F7F88">
        <w:rPr>
          <w:color w:val="000000" w:themeColor="text1"/>
        </w:rPr>
        <w:fldChar w:fldCharType="end"/>
      </w:r>
      <w:bookmarkEnd w:id="175"/>
      <w:r w:rsidRPr="009F7F88">
        <w:rPr>
          <w:color w:val="000000" w:themeColor="text1"/>
        </w:rPr>
        <w:t xml:space="preserve"> using lithium iron phosphate (</w:t>
      </w:r>
      <w:bookmarkStart w:id="176" w:name="_Hlk46289203"/>
      <w:r w:rsidRPr="009F7F88">
        <w:rPr>
          <w:color w:val="000000" w:themeColor="text1"/>
        </w:rPr>
        <w:t>LiFePO</w:t>
      </w:r>
      <w:r w:rsidRPr="009F7F88">
        <w:rPr>
          <w:color w:val="000000" w:themeColor="text1"/>
          <w:vertAlign w:val="subscript"/>
        </w:rPr>
        <w:t>4</w:t>
      </w:r>
      <w:bookmarkEnd w:id="176"/>
      <w:r w:rsidRPr="009F7F88">
        <w:rPr>
          <w:color w:val="000000" w:themeColor="text1"/>
        </w:rPr>
        <w:t>) and lithium titanium oxide (</w:t>
      </w:r>
      <w:bookmarkStart w:id="177" w:name="_Hlk46289235"/>
      <w:r w:rsidRPr="009F7F88">
        <w:rPr>
          <w:color w:val="000000" w:themeColor="text1"/>
        </w:rPr>
        <w:t>Li</w:t>
      </w:r>
      <w:r w:rsidRPr="009F7F88">
        <w:rPr>
          <w:color w:val="000000" w:themeColor="text1"/>
          <w:vertAlign w:val="subscript"/>
        </w:rPr>
        <w:t>4</w:t>
      </w:r>
      <w:r w:rsidRPr="009F7F88">
        <w:rPr>
          <w:color w:val="000000" w:themeColor="text1"/>
        </w:rPr>
        <w:t>Ti</w:t>
      </w:r>
      <w:r w:rsidRPr="009F7F88">
        <w:rPr>
          <w:color w:val="000000" w:themeColor="text1"/>
          <w:vertAlign w:val="subscript"/>
        </w:rPr>
        <w:t>5</w:t>
      </w:r>
      <w:r w:rsidRPr="009F7F88">
        <w:rPr>
          <w:color w:val="000000" w:themeColor="text1"/>
        </w:rPr>
        <w:t>O</w:t>
      </w:r>
      <w:r w:rsidRPr="009F7F88">
        <w:rPr>
          <w:color w:val="000000" w:themeColor="text1"/>
          <w:vertAlign w:val="subscript"/>
        </w:rPr>
        <w:t>12</w:t>
      </w:r>
      <w:bookmarkEnd w:id="177"/>
      <w:r w:rsidRPr="009F7F88">
        <w:rPr>
          <w:color w:val="000000" w:themeColor="text1"/>
        </w:rPr>
        <w:t>) as the active materials for GO-based positive and negative electrodes, respectively, to obtain a pair of miniaturized interdigitated electrodes (</w:t>
      </w:r>
      <w:r w:rsidRPr="009F7F88">
        <w:rPr>
          <w:color w:val="000000" w:themeColor="text1"/>
        </w:rPr>
        <w:fldChar w:fldCharType="begin"/>
      </w:r>
      <w:r w:rsidRPr="009F7F88">
        <w:rPr>
          <w:color w:val="000000" w:themeColor="text1"/>
        </w:rPr>
        <w:instrText xml:space="preserve"> REF _Ref41191911 \h  \* MERGEFORMAT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1</w:t>
      </w:r>
      <w:r w:rsidRPr="009F7F88">
        <w:rPr>
          <w:color w:val="000000" w:themeColor="text1"/>
        </w:rPr>
        <w:fldChar w:fldCharType="end"/>
      </w:r>
      <w:r w:rsidRPr="009F7F88">
        <w:rPr>
          <w:color w:val="000000" w:themeColor="text1"/>
        </w:rPr>
        <w:t xml:space="preserve">a). The fully charged battery has initial charging and discharging capacities of 117 and 91 </w:t>
      </w:r>
      <w:proofErr w:type="spellStart"/>
      <w:r w:rsidRPr="009F7F88">
        <w:rPr>
          <w:color w:val="000000" w:themeColor="text1"/>
        </w:rPr>
        <w:t>mAh</w:t>
      </w:r>
      <w:proofErr w:type="spellEnd"/>
      <w:r w:rsidRPr="009F7F88">
        <w:rPr>
          <w:color w:val="000000" w:themeColor="text1"/>
        </w:rPr>
        <w:t xml:space="preserve"> g</w:t>
      </w:r>
      <w:r w:rsidRPr="009F7F88">
        <w:rPr>
          <w:color w:val="000000" w:themeColor="text1"/>
          <w:vertAlign w:val="superscript"/>
        </w:rPr>
        <w:t>-1</w:t>
      </w:r>
      <w:r w:rsidRPr="009F7F88">
        <w:rPr>
          <w:color w:val="000000" w:themeColor="text1"/>
        </w:rPr>
        <w:t xml:space="preserve">, respectively; </w:t>
      </w:r>
      <w:r w:rsidRPr="009F7F88">
        <w:rPr>
          <w:color w:val="000000" w:themeColor="text1"/>
        </w:rPr>
        <w:fldChar w:fldCharType="begin"/>
      </w:r>
      <w:r w:rsidRPr="009F7F88">
        <w:rPr>
          <w:color w:val="000000" w:themeColor="text1"/>
        </w:rPr>
        <w:instrText xml:space="preserve"> REF _Ref41191911 \h  \* MERGEFORMAT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1</w:t>
      </w:r>
      <w:r w:rsidRPr="009F7F88">
        <w:rPr>
          <w:color w:val="000000" w:themeColor="text1"/>
        </w:rPr>
        <w:fldChar w:fldCharType="end"/>
      </w:r>
      <w:r w:rsidRPr="009F7F88">
        <w:rPr>
          <w:color w:val="000000" w:themeColor="text1"/>
        </w:rPr>
        <w:t>c. This 3D printing method proves that battery arrays can be designed and printed in specific shapes and sizes to meet specific requirements of voltage and current (</w:t>
      </w:r>
      <w:r w:rsidRPr="009F7F88">
        <w:rPr>
          <w:color w:val="000000" w:themeColor="text1"/>
        </w:rPr>
        <w:fldChar w:fldCharType="begin"/>
      </w:r>
      <w:r w:rsidRPr="009F7F88">
        <w:rPr>
          <w:color w:val="000000" w:themeColor="text1"/>
        </w:rPr>
        <w:instrText xml:space="preserve"> REF _Ref41191911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1</w:t>
      </w:r>
      <w:r w:rsidRPr="009F7F88">
        <w:rPr>
          <w:color w:val="000000" w:themeColor="text1"/>
        </w:rPr>
        <w:fldChar w:fldCharType="end"/>
      </w:r>
      <w:r w:rsidRPr="009F7F88">
        <w:rPr>
          <w:color w:val="000000" w:themeColor="text1"/>
        </w:rPr>
        <w:t>b).</w:t>
      </w:r>
    </w:p>
    <w:bookmarkEnd w:id="174"/>
    <w:p w14:paraId="5511DF0C" w14:textId="77777777" w:rsidR="00423307" w:rsidRPr="009F7F88" w:rsidRDefault="00423307" w:rsidP="00AA2876">
      <w:pPr>
        <w:pStyle w:val="RSCB02ArticleText"/>
        <w:spacing w:line="240" w:lineRule="auto"/>
        <w:rPr>
          <w:color w:val="000000" w:themeColor="text1"/>
        </w:rPr>
      </w:pPr>
    </w:p>
    <w:p w14:paraId="4687088A" w14:textId="5F9AEA0D" w:rsidR="00F867FA" w:rsidRPr="009F7F88" w:rsidRDefault="00F867FA" w:rsidP="00AA2876">
      <w:pPr>
        <w:pStyle w:val="RSCB02ArticleText"/>
        <w:spacing w:line="240" w:lineRule="auto"/>
        <w:rPr>
          <w:color w:val="000000" w:themeColor="text1"/>
        </w:rPr>
        <w:sectPr w:rsidR="00F867FA" w:rsidRPr="009F7F88" w:rsidSect="00423307">
          <w:type w:val="continuous"/>
          <w:pgSz w:w="11907" w:h="16840" w:code="9"/>
          <w:pgMar w:top="1009" w:right="851" w:bottom="1758" w:left="851" w:header="851" w:footer="1049" w:gutter="0"/>
          <w:cols w:num="2" w:space="227"/>
          <w:titlePg/>
          <w:docGrid w:linePitch="360"/>
        </w:sectPr>
      </w:pPr>
    </w:p>
    <w:p w14:paraId="05A9D574" w14:textId="6820B2CC" w:rsidR="009A623F" w:rsidRPr="009F7F88" w:rsidRDefault="009A623F" w:rsidP="00AB7AC7">
      <w:pPr>
        <w:pStyle w:val="RSCT02Tabletitlewithouttopbar"/>
        <w:rPr>
          <w:color w:val="000000" w:themeColor="text1"/>
        </w:rPr>
      </w:pPr>
      <w:bookmarkStart w:id="178" w:name="_Ref41190431"/>
      <w:r w:rsidRPr="009F7F88">
        <w:rPr>
          <w:color w:val="000000" w:themeColor="text1"/>
        </w:rPr>
        <w:t xml:space="preserve">Table </w:t>
      </w:r>
      <w:r w:rsidR="00B131A9" w:rsidRPr="009F7F88">
        <w:rPr>
          <w:color w:val="000000" w:themeColor="text1"/>
        </w:rPr>
        <w:fldChar w:fldCharType="begin"/>
      </w:r>
      <w:r w:rsidR="00B131A9" w:rsidRPr="009F7F88">
        <w:rPr>
          <w:color w:val="000000" w:themeColor="text1"/>
        </w:rPr>
        <w:instrText xml:space="preserve"> SEQ Table \* ARABIC </w:instrText>
      </w:r>
      <w:r w:rsidR="00B131A9" w:rsidRPr="009F7F88">
        <w:rPr>
          <w:color w:val="000000" w:themeColor="text1"/>
        </w:rPr>
        <w:fldChar w:fldCharType="separate"/>
      </w:r>
      <w:r w:rsidR="003E54B2" w:rsidRPr="009F7F88">
        <w:rPr>
          <w:noProof/>
          <w:color w:val="000000" w:themeColor="text1"/>
        </w:rPr>
        <w:t>10</w:t>
      </w:r>
      <w:r w:rsidR="00B131A9" w:rsidRPr="009F7F88">
        <w:rPr>
          <w:noProof/>
          <w:color w:val="000000" w:themeColor="text1"/>
        </w:rPr>
        <w:fldChar w:fldCharType="end"/>
      </w:r>
      <w:bookmarkEnd w:id="178"/>
      <w:r w:rsidRPr="009F7F88">
        <w:rPr>
          <w:color w:val="000000" w:themeColor="text1"/>
        </w:rPr>
        <w:t xml:space="preserve">  Capacitive performance of various electrodes made from 3D printed and non-printed bulk aerogel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80"/>
        <w:gridCol w:w="2989"/>
        <w:gridCol w:w="2410"/>
        <w:gridCol w:w="2844"/>
        <w:gridCol w:w="982"/>
      </w:tblGrid>
      <w:tr w:rsidR="009F7F88" w:rsidRPr="009F7F88" w14:paraId="7739B95B" w14:textId="77777777" w:rsidTr="005C7361">
        <w:tc>
          <w:tcPr>
            <w:tcW w:w="980" w:type="dxa"/>
            <w:tcBorders>
              <w:top w:val="nil"/>
              <w:left w:val="nil"/>
              <w:bottom w:val="single" w:sz="4" w:space="0" w:color="auto"/>
              <w:right w:val="nil"/>
            </w:tcBorders>
            <w:hideMark/>
          </w:tcPr>
          <w:p w14:paraId="45A6710D" w14:textId="77777777" w:rsidR="00435937" w:rsidRPr="009F7F88" w:rsidRDefault="00435937" w:rsidP="009A623F">
            <w:pPr>
              <w:pStyle w:val="RSCT03TableBody"/>
              <w:jc w:val="left"/>
              <w:rPr>
                <w:color w:val="000000" w:themeColor="text1"/>
              </w:rPr>
            </w:pPr>
            <w:r w:rsidRPr="009F7F88">
              <w:rPr>
                <w:color w:val="000000" w:themeColor="text1"/>
              </w:rPr>
              <w:t>Category</w:t>
            </w:r>
          </w:p>
        </w:tc>
        <w:tc>
          <w:tcPr>
            <w:tcW w:w="2989" w:type="dxa"/>
            <w:tcBorders>
              <w:top w:val="nil"/>
              <w:left w:val="nil"/>
              <w:bottom w:val="single" w:sz="4" w:space="0" w:color="auto"/>
              <w:right w:val="nil"/>
            </w:tcBorders>
            <w:hideMark/>
          </w:tcPr>
          <w:p w14:paraId="1D4BE660" w14:textId="77777777" w:rsidR="00435937" w:rsidRPr="009F7F88" w:rsidRDefault="00435937" w:rsidP="009A623F">
            <w:pPr>
              <w:pStyle w:val="RSCT03TableBody"/>
              <w:jc w:val="left"/>
              <w:rPr>
                <w:color w:val="000000" w:themeColor="text1"/>
              </w:rPr>
            </w:pPr>
            <w:r w:rsidRPr="009F7F88">
              <w:rPr>
                <w:color w:val="000000" w:themeColor="text1"/>
              </w:rPr>
              <w:t>Electrode</w:t>
            </w:r>
          </w:p>
        </w:tc>
        <w:tc>
          <w:tcPr>
            <w:tcW w:w="2410" w:type="dxa"/>
            <w:tcBorders>
              <w:top w:val="nil"/>
              <w:left w:val="nil"/>
              <w:bottom w:val="single" w:sz="4" w:space="0" w:color="auto"/>
              <w:right w:val="nil"/>
            </w:tcBorders>
            <w:hideMark/>
          </w:tcPr>
          <w:p w14:paraId="03D1C4E0" w14:textId="77777777" w:rsidR="00435937" w:rsidRPr="009F7F88" w:rsidRDefault="00435937" w:rsidP="009A623F">
            <w:pPr>
              <w:pStyle w:val="RSCT03TableBody"/>
              <w:jc w:val="left"/>
              <w:rPr>
                <w:color w:val="000000" w:themeColor="text1"/>
              </w:rPr>
            </w:pPr>
            <w:r w:rsidRPr="009F7F88">
              <w:rPr>
                <w:color w:val="000000" w:themeColor="text1"/>
              </w:rPr>
              <w:t>Rate capability</w:t>
            </w:r>
          </w:p>
        </w:tc>
        <w:tc>
          <w:tcPr>
            <w:tcW w:w="2844" w:type="dxa"/>
            <w:tcBorders>
              <w:top w:val="nil"/>
              <w:left w:val="nil"/>
              <w:bottom w:val="single" w:sz="4" w:space="0" w:color="auto"/>
              <w:right w:val="nil"/>
            </w:tcBorders>
            <w:hideMark/>
          </w:tcPr>
          <w:p w14:paraId="217A6A3E" w14:textId="77777777" w:rsidR="00435937" w:rsidRPr="009F7F88" w:rsidRDefault="00435937" w:rsidP="009A623F">
            <w:pPr>
              <w:pStyle w:val="RSCT03TableBody"/>
              <w:jc w:val="left"/>
              <w:rPr>
                <w:color w:val="000000" w:themeColor="text1"/>
              </w:rPr>
            </w:pPr>
            <w:r w:rsidRPr="009F7F88">
              <w:rPr>
                <w:color w:val="000000" w:themeColor="text1"/>
              </w:rPr>
              <w:t>Capacitance (at highest current density)</w:t>
            </w:r>
          </w:p>
        </w:tc>
        <w:tc>
          <w:tcPr>
            <w:tcW w:w="982" w:type="dxa"/>
            <w:tcBorders>
              <w:top w:val="nil"/>
              <w:left w:val="nil"/>
              <w:bottom w:val="single" w:sz="4" w:space="0" w:color="auto"/>
              <w:right w:val="nil"/>
            </w:tcBorders>
            <w:hideMark/>
          </w:tcPr>
          <w:p w14:paraId="704A8E15" w14:textId="77777777" w:rsidR="00435937" w:rsidRPr="009F7F88" w:rsidRDefault="00435937" w:rsidP="009A623F">
            <w:pPr>
              <w:pStyle w:val="RSCT03TableBody"/>
              <w:jc w:val="left"/>
              <w:rPr>
                <w:color w:val="000000" w:themeColor="text1"/>
              </w:rPr>
            </w:pPr>
            <w:r w:rsidRPr="009F7F88">
              <w:rPr>
                <w:color w:val="000000" w:themeColor="text1"/>
              </w:rPr>
              <w:t>Thickness</w:t>
            </w:r>
          </w:p>
        </w:tc>
      </w:tr>
      <w:tr w:rsidR="009F7F88" w:rsidRPr="009F7F88" w14:paraId="47C963D6" w14:textId="77777777" w:rsidTr="005C7361">
        <w:trPr>
          <w:trHeight w:val="90"/>
        </w:trPr>
        <w:tc>
          <w:tcPr>
            <w:tcW w:w="980" w:type="dxa"/>
            <w:vMerge w:val="restart"/>
            <w:tcBorders>
              <w:top w:val="single" w:sz="4" w:space="0" w:color="auto"/>
              <w:left w:val="nil"/>
              <w:bottom w:val="nil"/>
              <w:right w:val="nil"/>
            </w:tcBorders>
            <w:hideMark/>
          </w:tcPr>
          <w:p w14:paraId="7C88D077" w14:textId="77777777" w:rsidR="00435937" w:rsidRPr="009F7F88" w:rsidRDefault="00435937" w:rsidP="009A623F">
            <w:pPr>
              <w:pStyle w:val="RSCT03TableBody"/>
              <w:jc w:val="left"/>
              <w:rPr>
                <w:color w:val="000000" w:themeColor="text1"/>
              </w:rPr>
            </w:pPr>
            <w:r w:rsidRPr="009F7F88">
              <w:rPr>
                <w:color w:val="000000" w:themeColor="text1"/>
              </w:rPr>
              <w:t>3D printed</w:t>
            </w:r>
          </w:p>
        </w:tc>
        <w:tc>
          <w:tcPr>
            <w:tcW w:w="2989" w:type="dxa"/>
            <w:tcBorders>
              <w:top w:val="single" w:sz="4" w:space="0" w:color="auto"/>
              <w:left w:val="nil"/>
              <w:bottom w:val="nil"/>
              <w:right w:val="nil"/>
            </w:tcBorders>
            <w:hideMark/>
          </w:tcPr>
          <w:p w14:paraId="27B2618A" w14:textId="61587F7B" w:rsidR="00435937" w:rsidRPr="009F7F88" w:rsidRDefault="00435937" w:rsidP="009A623F">
            <w:pPr>
              <w:pStyle w:val="RSCT03TableBody"/>
              <w:jc w:val="left"/>
              <w:rPr>
                <w:color w:val="000000" w:themeColor="text1"/>
              </w:rPr>
            </w:pPr>
            <w:r w:rsidRPr="009F7F88">
              <w:rPr>
                <w:color w:val="000000" w:themeColor="text1"/>
              </w:rPr>
              <w:t xml:space="preserve">DIW-CA </w:t>
            </w:r>
            <w:r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container-title":"Materials Horizons","id":"ITEM-1","issue":"6","issued":{"date-parts":[["2018"]]},"note":"</w:instrText>
            </w:r>
            <w:r w:rsidR="00BF34A6" w:rsidRPr="009F7F88">
              <w:rPr>
                <w:rFonts w:ascii="SimSun" w:eastAsia="SimSun" w:hAnsi="SimSun" w:cs="SimSun" w:hint="eastAsia"/>
                <w:color w:val="000000" w:themeColor="text1"/>
              </w:rPr>
              <w:instrText>已加</w:instrText>
            </w:r>
            <w:r w:rsidR="00BF34A6" w:rsidRPr="009F7F88">
              <w:rPr>
                <w:color w:val="000000" w:themeColor="text1"/>
              </w:rPr>
              <w:instrText>\n3D</w:instrText>
            </w:r>
            <w:r w:rsidR="00BF34A6" w:rsidRPr="009F7F88">
              <w:rPr>
                <w:rFonts w:ascii="SimSun" w:eastAsia="SimSun" w:hAnsi="SimSun" w:cs="SimSun" w:hint="eastAsia"/>
                <w:color w:val="000000" w:themeColor="text1"/>
              </w:rPr>
              <w:instrText>打印</w:instrText>
            </w:r>
            <w:r w:rsidR="00BF34A6" w:rsidRPr="009F7F88">
              <w:rPr>
                <w:color w:val="000000" w:themeColor="text1"/>
              </w:rPr>
              <w:instrText>RF</w:instrText>
            </w:r>
            <w:r w:rsidR="00BF34A6" w:rsidRPr="009F7F88">
              <w:rPr>
                <w:rFonts w:ascii="SimSun" w:eastAsia="SimSun" w:hAnsi="SimSun" w:cs="SimSun" w:hint="eastAsia"/>
                <w:color w:val="000000" w:themeColor="text1"/>
              </w:rPr>
              <w:instrText>有机和炭气凝胶</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作为电极材料</w:instrText>
            </w:r>
            <w:r w:rsidR="00BF34A6" w:rsidRPr="009F7F88">
              <w:rPr>
                <w:color w:val="000000" w:themeColor="text1"/>
              </w:rPr>
              <w:instrText>","page":"1166-1175","publisher":"Royal Society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9</w:t>
            </w:r>
            <w:r w:rsidRPr="009F7F88">
              <w:rPr>
                <w:color w:val="000000" w:themeColor="text1"/>
              </w:rPr>
              <w:fldChar w:fldCharType="end"/>
            </w:r>
          </w:p>
        </w:tc>
        <w:tc>
          <w:tcPr>
            <w:tcW w:w="2410" w:type="dxa"/>
            <w:tcBorders>
              <w:top w:val="single" w:sz="4" w:space="0" w:color="auto"/>
              <w:left w:val="nil"/>
              <w:bottom w:val="nil"/>
              <w:right w:val="nil"/>
            </w:tcBorders>
            <w:hideMark/>
          </w:tcPr>
          <w:p w14:paraId="0154ABCD" w14:textId="77777777" w:rsidR="00435937" w:rsidRPr="009F7F88" w:rsidRDefault="00435937" w:rsidP="009A623F">
            <w:pPr>
              <w:pStyle w:val="RSCT03TableBody"/>
              <w:jc w:val="left"/>
              <w:rPr>
                <w:color w:val="000000" w:themeColor="text1"/>
              </w:rPr>
            </w:pPr>
            <w:r w:rsidRPr="009F7F88">
              <w:rPr>
                <w:color w:val="000000" w:themeColor="text1"/>
              </w:rPr>
              <w:t>69% (from 1 to 10 A·g</w:t>
            </w:r>
            <w:r w:rsidRPr="009F7F88">
              <w:rPr>
                <w:color w:val="000000" w:themeColor="text1"/>
                <w:vertAlign w:val="superscript"/>
              </w:rPr>
              <w:t>−1</w:t>
            </w:r>
            <w:r w:rsidRPr="009F7F88">
              <w:rPr>
                <w:color w:val="000000" w:themeColor="text1"/>
              </w:rPr>
              <w:t>)</w:t>
            </w:r>
          </w:p>
        </w:tc>
        <w:tc>
          <w:tcPr>
            <w:tcW w:w="2844" w:type="dxa"/>
            <w:tcBorders>
              <w:top w:val="single" w:sz="4" w:space="0" w:color="auto"/>
              <w:left w:val="nil"/>
              <w:bottom w:val="nil"/>
              <w:right w:val="nil"/>
            </w:tcBorders>
            <w:hideMark/>
          </w:tcPr>
          <w:p w14:paraId="284F8196" w14:textId="77777777" w:rsidR="00435937" w:rsidRPr="009F7F88" w:rsidRDefault="00435937" w:rsidP="009A623F">
            <w:pPr>
              <w:pStyle w:val="RSCT03TableBody"/>
              <w:jc w:val="left"/>
              <w:rPr>
                <w:color w:val="000000" w:themeColor="text1"/>
              </w:rPr>
            </w:pPr>
            <w:r w:rsidRPr="009F7F88">
              <w:rPr>
                <w:color w:val="000000" w:themeColor="text1"/>
              </w:rPr>
              <w:t>86 F·g</w:t>
            </w:r>
            <w:r w:rsidRPr="009F7F88">
              <w:rPr>
                <w:color w:val="000000" w:themeColor="text1"/>
                <w:vertAlign w:val="superscript"/>
              </w:rPr>
              <w:t>−1</w:t>
            </w:r>
            <w:r w:rsidRPr="009F7F88">
              <w:rPr>
                <w:color w:val="000000" w:themeColor="text1"/>
              </w:rPr>
              <w:t xml:space="preserve"> (10 A·g</w:t>
            </w:r>
            <w:r w:rsidRPr="009F7F88">
              <w:rPr>
                <w:color w:val="000000" w:themeColor="text1"/>
                <w:vertAlign w:val="superscript"/>
              </w:rPr>
              <w:t>−1</w:t>
            </w:r>
            <w:r w:rsidRPr="009F7F88">
              <w:rPr>
                <w:color w:val="000000" w:themeColor="text1"/>
              </w:rPr>
              <w:t>)</w:t>
            </w:r>
          </w:p>
        </w:tc>
        <w:tc>
          <w:tcPr>
            <w:tcW w:w="982" w:type="dxa"/>
            <w:tcBorders>
              <w:top w:val="single" w:sz="4" w:space="0" w:color="auto"/>
              <w:left w:val="nil"/>
              <w:bottom w:val="nil"/>
              <w:right w:val="nil"/>
            </w:tcBorders>
            <w:hideMark/>
          </w:tcPr>
          <w:p w14:paraId="0D2B0E1F"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0BAE9DEB" w14:textId="77777777" w:rsidTr="005C7361">
        <w:tc>
          <w:tcPr>
            <w:tcW w:w="980" w:type="dxa"/>
            <w:vMerge/>
            <w:tcBorders>
              <w:top w:val="single" w:sz="4" w:space="0" w:color="auto"/>
              <w:left w:val="nil"/>
              <w:bottom w:val="nil"/>
              <w:right w:val="nil"/>
            </w:tcBorders>
            <w:vAlign w:val="center"/>
            <w:hideMark/>
          </w:tcPr>
          <w:p w14:paraId="1407DD27"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0CBBD938" w14:textId="3CC87407" w:rsidR="00435937" w:rsidRPr="009F7F88" w:rsidRDefault="00435937" w:rsidP="009A623F">
            <w:pPr>
              <w:pStyle w:val="RSCT03TableBody"/>
              <w:jc w:val="left"/>
              <w:rPr>
                <w:color w:val="000000" w:themeColor="text1"/>
              </w:rPr>
            </w:pPr>
            <w:r w:rsidRPr="009F7F88">
              <w:rPr>
                <w:color w:val="000000" w:themeColor="text1"/>
              </w:rPr>
              <w:t>GO-GNP-SiO</w:t>
            </w:r>
            <w:r w:rsidRPr="009F7F88">
              <w:rPr>
                <w:color w:val="000000" w:themeColor="text1"/>
                <w:vertAlign w:val="subscript"/>
              </w:rPr>
              <w:t>2</w:t>
            </w:r>
            <w:r w:rsidRPr="009F7F88">
              <w:rPr>
                <w:color w:val="000000" w:themeColor="text1"/>
              </w:rPr>
              <w:t xml:space="preserve">-2 </w:t>
            </w:r>
            <w:r w:rsidRPr="009F7F88">
              <w:rPr>
                <w:color w:val="000000" w:themeColor="text1"/>
              </w:rPr>
              <w:fldChar w:fldCharType="begin" w:fldLock="1"/>
            </w:r>
            <w:r w:rsidR="00BF34A6" w:rsidRPr="009F7F88">
              <w:rPr>
                <w:color w:val="000000" w:themeColor="text1"/>
              </w:rPr>
              <w:instrText>ADDIN CSL_CITATION {"citationItems":[{"id":"ITEM-1","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1","issue":"6","issued":{"date-parts":[["2016"]]},"note":"</w:instrText>
            </w:r>
            <w:r w:rsidR="00BF34A6" w:rsidRPr="009F7F88">
              <w:rPr>
                <w:rFonts w:ascii="SimSun" w:eastAsia="SimSun" w:hAnsi="SimSun" w:cs="SimSun" w:hint="eastAsia"/>
                <w:color w:val="000000" w:themeColor="text1"/>
              </w:rPr>
              <w:instrText>已加</w:instrText>
            </w:r>
            <w:r w:rsidR="00BF34A6" w:rsidRPr="009F7F88">
              <w:rPr>
                <w:color w:val="000000" w:themeColor="text1"/>
              </w:rPr>
              <w:instrText>\n3D</w:instrText>
            </w:r>
            <w:r w:rsidR="00BF34A6" w:rsidRPr="009F7F88">
              <w:rPr>
                <w:rFonts w:ascii="SimSun" w:eastAsia="SimSun" w:hAnsi="SimSun" w:cs="SimSun" w:hint="eastAsia"/>
                <w:color w:val="000000" w:themeColor="text1"/>
              </w:rPr>
              <w:instrText>打印</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石墨烯气凝胶</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超级电容器</w:instrText>
            </w:r>
            <w:r w:rsidR="00BF34A6" w:rsidRPr="009F7F88">
              <w:rPr>
                <w:color w:val="000000" w:themeColor="text1"/>
              </w:rPr>
              <w:instrText>","page":"3448-3456","title":"Supercapacitors Based on Three-Dimensional Hierarchical Graphene Aerogels with Periodic Macropores","type":"article-journal","volume":"16"},"uris":["http://www.mendeley.com/documents/?uuid=a7afafc7-0e87-4b0d-9d96-f7501c731fcd"]}],"mendeley":{"formattedCitation":"&lt;sup&gt;20&lt;/sup&gt;","plainTextFormattedCitation":"20","previouslyFormattedCitation":"&lt;sup&gt;20&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0</w:t>
            </w:r>
            <w:r w:rsidRPr="009F7F88">
              <w:rPr>
                <w:color w:val="000000" w:themeColor="text1"/>
              </w:rPr>
              <w:fldChar w:fldCharType="end"/>
            </w:r>
          </w:p>
        </w:tc>
        <w:tc>
          <w:tcPr>
            <w:tcW w:w="2410" w:type="dxa"/>
            <w:tcBorders>
              <w:top w:val="nil"/>
              <w:left w:val="nil"/>
              <w:bottom w:val="nil"/>
              <w:right w:val="nil"/>
            </w:tcBorders>
            <w:hideMark/>
          </w:tcPr>
          <w:p w14:paraId="1D88E7BA" w14:textId="77777777" w:rsidR="00435937" w:rsidRPr="009F7F88" w:rsidRDefault="00435937" w:rsidP="009A623F">
            <w:pPr>
              <w:pStyle w:val="RSCT03TableBody"/>
              <w:jc w:val="left"/>
              <w:rPr>
                <w:color w:val="000000" w:themeColor="text1"/>
              </w:rPr>
            </w:pPr>
            <w:r w:rsidRPr="009F7F88">
              <w:rPr>
                <w:color w:val="000000" w:themeColor="text1"/>
              </w:rPr>
              <w:t>88.7% (from 0.5 to 10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282E8EC2" w14:textId="77777777" w:rsidR="00435937" w:rsidRPr="009F7F88" w:rsidRDefault="00435937" w:rsidP="009A623F">
            <w:pPr>
              <w:pStyle w:val="RSCT03TableBody"/>
              <w:jc w:val="left"/>
              <w:rPr>
                <w:color w:val="000000" w:themeColor="text1"/>
              </w:rPr>
            </w:pPr>
            <w:r w:rsidRPr="009F7F88">
              <w:rPr>
                <w:color w:val="000000" w:themeColor="text1"/>
              </w:rPr>
              <w:t>63.6 F·g</w:t>
            </w:r>
            <w:r w:rsidRPr="009F7F88">
              <w:rPr>
                <w:color w:val="000000" w:themeColor="text1"/>
                <w:vertAlign w:val="superscript"/>
              </w:rPr>
              <w:t>−1</w:t>
            </w:r>
            <w:r w:rsidRPr="009F7F88">
              <w:rPr>
                <w:color w:val="000000" w:themeColor="text1"/>
              </w:rPr>
              <w:t xml:space="preserve"> (1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1D276732" w14:textId="77777777" w:rsidR="00435937" w:rsidRPr="009F7F88" w:rsidRDefault="00435937" w:rsidP="009A623F">
            <w:pPr>
              <w:pStyle w:val="RSCT03TableBody"/>
              <w:jc w:val="left"/>
              <w:rPr>
                <w:color w:val="000000" w:themeColor="text1"/>
              </w:rPr>
            </w:pPr>
            <w:r w:rsidRPr="009F7F88">
              <w:rPr>
                <w:color w:val="000000" w:themeColor="text1"/>
              </w:rPr>
              <w:t xml:space="preserve">1000 </w:t>
            </w:r>
            <w:proofErr w:type="spellStart"/>
            <w:r w:rsidRPr="009F7F88">
              <w:rPr>
                <w:color w:val="000000" w:themeColor="text1"/>
              </w:rPr>
              <w:t>μm</w:t>
            </w:r>
            <w:proofErr w:type="spellEnd"/>
          </w:p>
        </w:tc>
      </w:tr>
      <w:tr w:rsidR="009F7F88" w:rsidRPr="009F7F88" w14:paraId="6CBA56E2" w14:textId="77777777" w:rsidTr="005C7361">
        <w:tc>
          <w:tcPr>
            <w:tcW w:w="980" w:type="dxa"/>
            <w:vMerge/>
            <w:tcBorders>
              <w:top w:val="single" w:sz="4" w:space="0" w:color="auto"/>
              <w:left w:val="nil"/>
              <w:bottom w:val="nil"/>
              <w:right w:val="nil"/>
            </w:tcBorders>
            <w:vAlign w:val="center"/>
            <w:hideMark/>
          </w:tcPr>
          <w:p w14:paraId="44ECEF0D"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509BA5C8" w14:textId="1C5EA97E" w:rsidR="00435937" w:rsidRPr="009F7F88" w:rsidRDefault="00435937" w:rsidP="009A623F">
            <w:pPr>
              <w:pStyle w:val="RSCT03TableBody"/>
              <w:jc w:val="left"/>
              <w:rPr>
                <w:color w:val="000000" w:themeColor="text1"/>
              </w:rPr>
            </w:pPr>
            <w:r w:rsidRPr="009F7F88">
              <w:rPr>
                <w:color w:val="000000" w:themeColor="text1"/>
              </w:rPr>
              <w:t>3D G/MnO</w:t>
            </w:r>
            <w:r w:rsidRPr="009F7F88">
              <w:rPr>
                <w:color w:val="000000" w:themeColor="text1"/>
                <w:vertAlign w:val="subscript"/>
              </w:rPr>
              <w:t>2</w:t>
            </w:r>
            <w:r w:rsidRPr="009F7F88">
              <w:rPr>
                <w:color w:val="000000" w:themeColor="text1"/>
              </w:rPr>
              <w:t xml:space="preserve"> </w:t>
            </w:r>
            <w:r w:rsidRPr="009F7F88">
              <w:rPr>
                <w:color w:val="000000" w:themeColor="text1"/>
              </w:rPr>
              <w:fldChar w:fldCharType="begin" w:fldLock="1"/>
            </w:r>
            <w:r w:rsidR="00BF34A6" w:rsidRPr="009F7F88">
              <w:rPr>
                <w:color w:val="000000" w:themeColor="text1"/>
              </w:rPr>
              <w:instrText>ADDIN CSL_CITATION {"citationItems":[{"id":"ITEM-1","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Joule","id":"ITEM-1","issue":"2","issued":{"date-parts":[["2019"]]},"note":"</w:instrText>
            </w:r>
            <w:r w:rsidR="00BF34A6" w:rsidRPr="009F7F88">
              <w:rPr>
                <w:rFonts w:ascii="SimSun" w:eastAsia="SimSun" w:hAnsi="SimSun" w:cs="SimSun" w:hint="eastAsia"/>
                <w:color w:val="000000" w:themeColor="text1"/>
              </w:rPr>
              <w:instrText>已加</w:instrText>
            </w:r>
            <w:r w:rsidR="00BF34A6" w:rsidRPr="009F7F88">
              <w:rPr>
                <w:color w:val="000000" w:themeColor="text1"/>
              </w:rPr>
              <w:instrText>\n3D</w:instrText>
            </w:r>
            <w:r w:rsidR="00BF34A6" w:rsidRPr="009F7F88">
              <w:rPr>
                <w:rFonts w:ascii="SimSun" w:eastAsia="SimSun" w:hAnsi="SimSun" w:cs="SimSun" w:hint="eastAsia"/>
                <w:color w:val="000000" w:themeColor="text1"/>
              </w:rPr>
              <w:instrText>打印氧化石墨烯，冷冻干燥，裂解，电化学沉积</w:instrText>
            </w:r>
            <w:r w:rsidR="00BF34A6" w:rsidRPr="009F7F88">
              <w:rPr>
                <w:color w:val="000000" w:themeColor="text1"/>
              </w:rPr>
              <w:instrText>MnO2</w:instrText>
            </w:r>
            <w:r w:rsidR="00BF34A6" w:rsidRPr="009F7F88">
              <w:rPr>
                <w:rFonts w:ascii="SimSun" w:eastAsia="SimSun" w:hAnsi="SimSun" w:cs="SimSun" w:hint="eastAsia"/>
                <w:color w:val="000000" w:themeColor="text1"/>
              </w:rPr>
              <w:instrText>，</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负载</w:instrText>
            </w:r>
            <w:r w:rsidR="00BF34A6" w:rsidRPr="009F7F88">
              <w:rPr>
                <w:color w:val="000000" w:themeColor="text1"/>
              </w:rPr>
              <w:instrText>MnO2</w:instrText>
            </w:r>
            <w:r w:rsidR="00BF34A6" w:rsidRPr="009F7F88">
              <w:rPr>
                <w:rFonts w:ascii="SimSun" w:eastAsia="SimSun" w:hAnsi="SimSun" w:cs="SimSun" w:hint="eastAsia"/>
                <w:color w:val="000000" w:themeColor="text1"/>
              </w:rPr>
              <w:instrText>石墨烯气凝胶</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作为超级电容器</w:instrText>
            </w:r>
            <w:r w:rsidR="00BF34A6" w:rsidRPr="009F7F88">
              <w:rPr>
                <w:color w:val="000000" w:themeColor="text1"/>
              </w:rPr>
              <w:instrText>","page":"459-470","title":"Efficient 3D Printed Pseudocapacitive Electrodes with Ultrahigh MnO2 Loading","type":"article-journal","volume":"3"},"uris":["http://www.mendeley.com/documents/?uuid=6a12c2b6-de59-4d30-861f-41fe223f5ea7"]}],"mendeley":{"formattedCitation":"&lt;sup&gt;21&lt;/sup&gt;","plainTextFormattedCitation":"21","previouslyFormattedCitation":"&lt;sup&gt;2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1</w:t>
            </w:r>
            <w:r w:rsidRPr="009F7F88">
              <w:rPr>
                <w:color w:val="000000" w:themeColor="text1"/>
              </w:rPr>
              <w:fldChar w:fldCharType="end"/>
            </w:r>
          </w:p>
        </w:tc>
        <w:tc>
          <w:tcPr>
            <w:tcW w:w="2410" w:type="dxa"/>
            <w:tcBorders>
              <w:top w:val="nil"/>
              <w:left w:val="nil"/>
              <w:bottom w:val="nil"/>
              <w:right w:val="nil"/>
            </w:tcBorders>
            <w:hideMark/>
          </w:tcPr>
          <w:p w14:paraId="7E33BE3F" w14:textId="77777777" w:rsidR="00435937" w:rsidRPr="009F7F88" w:rsidRDefault="00435937" w:rsidP="009A623F">
            <w:pPr>
              <w:pStyle w:val="RSCT03TableBody"/>
              <w:jc w:val="left"/>
              <w:rPr>
                <w:color w:val="000000" w:themeColor="text1"/>
              </w:rPr>
            </w:pPr>
            <w:r w:rsidRPr="009F7F88">
              <w:rPr>
                <w:color w:val="000000" w:themeColor="text1"/>
              </w:rPr>
              <w:t>56% (from 0.5 to 50 mA cm</w:t>
            </w:r>
            <w:r w:rsidRPr="009F7F88">
              <w:rPr>
                <w:color w:val="000000" w:themeColor="text1"/>
                <w:vertAlign w:val="superscript"/>
              </w:rPr>
              <w:t>-2</w:t>
            </w:r>
            <w:r w:rsidRPr="009F7F88">
              <w:rPr>
                <w:color w:val="000000" w:themeColor="text1"/>
              </w:rPr>
              <w:t>)</w:t>
            </w:r>
          </w:p>
        </w:tc>
        <w:tc>
          <w:tcPr>
            <w:tcW w:w="2844" w:type="dxa"/>
            <w:tcBorders>
              <w:top w:val="nil"/>
              <w:left w:val="nil"/>
              <w:bottom w:val="nil"/>
              <w:right w:val="nil"/>
            </w:tcBorders>
            <w:hideMark/>
          </w:tcPr>
          <w:p w14:paraId="221679DD" w14:textId="77777777" w:rsidR="00435937" w:rsidRPr="009F7F88" w:rsidRDefault="00435937" w:rsidP="009A623F">
            <w:pPr>
              <w:pStyle w:val="RSCT03TableBody"/>
              <w:jc w:val="left"/>
              <w:rPr>
                <w:color w:val="000000" w:themeColor="text1"/>
              </w:rPr>
            </w:pPr>
            <w:r w:rsidRPr="009F7F88">
              <w:rPr>
                <w:color w:val="000000" w:themeColor="text1"/>
              </w:rPr>
              <w:t>ca. 6.43 F cm</w:t>
            </w:r>
            <w:r w:rsidRPr="009F7F88">
              <w:rPr>
                <w:color w:val="000000" w:themeColor="text1"/>
                <w:vertAlign w:val="superscript"/>
              </w:rPr>
              <w:t>-2</w:t>
            </w:r>
            <w:r w:rsidRPr="009F7F88">
              <w:rPr>
                <w:color w:val="000000" w:themeColor="text1"/>
              </w:rPr>
              <w:t xml:space="preserve"> (50 mA cm</w:t>
            </w:r>
            <w:r w:rsidRPr="009F7F88">
              <w:rPr>
                <w:color w:val="000000" w:themeColor="text1"/>
                <w:vertAlign w:val="superscript"/>
              </w:rPr>
              <w:t>-2</w:t>
            </w:r>
            <w:r w:rsidRPr="009F7F88">
              <w:rPr>
                <w:color w:val="000000" w:themeColor="text1"/>
              </w:rPr>
              <w:t>)</w:t>
            </w:r>
          </w:p>
        </w:tc>
        <w:tc>
          <w:tcPr>
            <w:tcW w:w="982" w:type="dxa"/>
            <w:tcBorders>
              <w:top w:val="nil"/>
              <w:left w:val="nil"/>
              <w:bottom w:val="nil"/>
              <w:right w:val="nil"/>
            </w:tcBorders>
            <w:hideMark/>
          </w:tcPr>
          <w:p w14:paraId="534DDA3E" w14:textId="77777777" w:rsidR="00435937" w:rsidRPr="009F7F88" w:rsidRDefault="00435937" w:rsidP="009A623F">
            <w:pPr>
              <w:pStyle w:val="RSCT03TableBody"/>
              <w:jc w:val="left"/>
              <w:rPr>
                <w:color w:val="000000" w:themeColor="text1"/>
              </w:rPr>
            </w:pPr>
            <w:r w:rsidRPr="009F7F88">
              <w:rPr>
                <w:color w:val="000000" w:themeColor="text1"/>
              </w:rPr>
              <w:t xml:space="preserve">1000 </w:t>
            </w:r>
            <w:proofErr w:type="spellStart"/>
            <w:r w:rsidRPr="009F7F88">
              <w:rPr>
                <w:color w:val="000000" w:themeColor="text1"/>
              </w:rPr>
              <w:t>μm</w:t>
            </w:r>
            <w:proofErr w:type="spellEnd"/>
          </w:p>
        </w:tc>
      </w:tr>
      <w:tr w:rsidR="009F7F88" w:rsidRPr="009F7F88" w14:paraId="0EB41FC8" w14:textId="77777777" w:rsidTr="005C7361">
        <w:trPr>
          <w:trHeight w:val="175"/>
        </w:trPr>
        <w:tc>
          <w:tcPr>
            <w:tcW w:w="980" w:type="dxa"/>
            <w:vMerge/>
            <w:tcBorders>
              <w:top w:val="single" w:sz="4" w:space="0" w:color="auto"/>
              <w:left w:val="nil"/>
              <w:bottom w:val="nil"/>
              <w:right w:val="nil"/>
            </w:tcBorders>
            <w:vAlign w:val="center"/>
            <w:hideMark/>
          </w:tcPr>
          <w:p w14:paraId="43A41E8D"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0A34EA35" w14:textId="029B4F89" w:rsidR="00435937" w:rsidRPr="009F7F88" w:rsidRDefault="00435937" w:rsidP="009A623F">
            <w:pPr>
              <w:pStyle w:val="RSCT03TableBody"/>
              <w:jc w:val="left"/>
              <w:rPr>
                <w:color w:val="000000" w:themeColor="text1"/>
              </w:rPr>
            </w:pPr>
            <w:r w:rsidRPr="009F7F88">
              <w:rPr>
                <w:color w:val="000000" w:themeColor="text1"/>
              </w:rPr>
              <w:t xml:space="preserve">SF-3D GA </w:t>
            </w:r>
            <w:r w:rsidRPr="009F7F88">
              <w:rPr>
                <w:color w:val="000000" w:themeColor="text1"/>
              </w:rPr>
              <w:fldChar w:fldCharType="begin" w:fldLock="1"/>
            </w:r>
            <w:r w:rsidR="004E1277" w:rsidRPr="009F7F88">
              <w:rPr>
                <w:color w:val="000000" w:themeColor="text1"/>
              </w:rPr>
              <w:instrText>ADDIN CSL_CITATION {"citationItems":[{"id":"ITEM-1","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1","issue":"8","issued":{"date-parts":[["2020"]]},"page":"1906652","publisher":"Wiley-VCH Verlag","title":"3D-Printed Structure Boosts the Kinetics and Intrinsic Capacitance of Pseudocapacitive Graphene Aerogels","type":"article-journal","volume":"32"},"uris":["http://www.mendeley.com/documents/?uuid=a7f9224f-ae31-3969-873e-e9b46fadd9b9"]}],"mendeley":{"formattedCitation":"&lt;sup&gt;237&lt;/sup&gt;","plainTextFormattedCitation":"237","previouslyFormattedCitation":"&lt;sup&gt;23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7</w:t>
            </w:r>
            <w:r w:rsidRPr="009F7F88">
              <w:rPr>
                <w:color w:val="000000" w:themeColor="text1"/>
              </w:rPr>
              <w:fldChar w:fldCharType="end"/>
            </w:r>
          </w:p>
        </w:tc>
        <w:tc>
          <w:tcPr>
            <w:tcW w:w="2410" w:type="dxa"/>
            <w:tcBorders>
              <w:top w:val="nil"/>
              <w:left w:val="nil"/>
              <w:bottom w:val="nil"/>
              <w:right w:val="nil"/>
            </w:tcBorders>
            <w:vAlign w:val="center"/>
            <w:hideMark/>
          </w:tcPr>
          <w:p w14:paraId="2B09A4B5" w14:textId="77777777" w:rsidR="00435937" w:rsidRPr="009F7F88" w:rsidRDefault="00435937" w:rsidP="009A623F">
            <w:pPr>
              <w:pStyle w:val="RSCT03TableBody"/>
              <w:jc w:val="left"/>
              <w:rPr>
                <w:color w:val="000000" w:themeColor="text1"/>
                <w:lang w:val="en-US"/>
              </w:rPr>
            </w:pPr>
            <w:r w:rsidRPr="009F7F88">
              <w:rPr>
                <w:color w:val="000000" w:themeColor="text1"/>
              </w:rPr>
              <w:t>73.2% (from 5 to 100 mA cm</w:t>
            </w:r>
            <w:r w:rsidRPr="009F7F88">
              <w:rPr>
                <w:color w:val="000000" w:themeColor="text1"/>
                <w:vertAlign w:val="superscript"/>
              </w:rPr>
              <w:t>-2</w:t>
            </w:r>
            <w:r w:rsidRPr="009F7F88">
              <w:rPr>
                <w:color w:val="000000" w:themeColor="text1"/>
              </w:rPr>
              <w:t>)</w:t>
            </w:r>
          </w:p>
        </w:tc>
        <w:tc>
          <w:tcPr>
            <w:tcW w:w="2844" w:type="dxa"/>
            <w:tcBorders>
              <w:top w:val="nil"/>
              <w:left w:val="nil"/>
              <w:bottom w:val="nil"/>
              <w:right w:val="nil"/>
            </w:tcBorders>
            <w:vAlign w:val="center"/>
            <w:hideMark/>
          </w:tcPr>
          <w:p w14:paraId="2C008919" w14:textId="77777777" w:rsidR="00435937" w:rsidRPr="009F7F88" w:rsidRDefault="00435937" w:rsidP="009A623F">
            <w:pPr>
              <w:pStyle w:val="RSCT03TableBody"/>
              <w:jc w:val="left"/>
              <w:rPr>
                <w:color w:val="000000" w:themeColor="text1"/>
                <w:lang w:eastAsia="en-US"/>
              </w:rPr>
            </w:pPr>
            <w:r w:rsidRPr="009F7F88">
              <w:rPr>
                <w:color w:val="000000" w:themeColor="text1"/>
              </w:rPr>
              <w:t>ca. 1.16 F cm</w:t>
            </w:r>
            <w:r w:rsidRPr="009F7F88">
              <w:rPr>
                <w:color w:val="000000" w:themeColor="text1"/>
                <w:vertAlign w:val="superscript"/>
              </w:rPr>
              <w:t>-2</w:t>
            </w:r>
            <w:r w:rsidRPr="009F7F88">
              <w:rPr>
                <w:color w:val="000000" w:themeColor="text1"/>
              </w:rPr>
              <w:t xml:space="preserve"> (100 mA cm</w:t>
            </w:r>
            <w:r w:rsidRPr="009F7F88">
              <w:rPr>
                <w:color w:val="000000" w:themeColor="text1"/>
                <w:vertAlign w:val="superscript"/>
              </w:rPr>
              <w:t>-2</w:t>
            </w:r>
            <w:r w:rsidRPr="009F7F88">
              <w:rPr>
                <w:color w:val="000000" w:themeColor="text1"/>
              </w:rPr>
              <w:t>)</w:t>
            </w:r>
          </w:p>
        </w:tc>
        <w:tc>
          <w:tcPr>
            <w:tcW w:w="982" w:type="dxa"/>
            <w:tcBorders>
              <w:top w:val="nil"/>
              <w:left w:val="nil"/>
              <w:bottom w:val="nil"/>
              <w:right w:val="nil"/>
            </w:tcBorders>
            <w:hideMark/>
          </w:tcPr>
          <w:p w14:paraId="2B9859A7" w14:textId="77777777" w:rsidR="00435937" w:rsidRPr="009F7F88" w:rsidRDefault="00435937" w:rsidP="009A623F">
            <w:pPr>
              <w:pStyle w:val="RSCT03TableBody"/>
              <w:jc w:val="left"/>
              <w:rPr>
                <w:color w:val="000000" w:themeColor="text1"/>
              </w:rPr>
            </w:pPr>
            <w:r w:rsidRPr="009F7F88">
              <w:rPr>
                <w:color w:val="000000" w:themeColor="text1"/>
              </w:rPr>
              <w:t xml:space="preserve">2000 </w:t>
            </w:r>
            <w:proofErr w:type="spellStart"/>
            <w:r w:rsidRPr="009F7F88">
              <w:rPr>
                <w:color w:val="000000" w:themeColor="text1"/>
              </w:rPr>
              <w:t>μm</w:t>
            </w:r>
            <w:proofErr w:type="spellEnd"/>
          </w:p>
        </w:tc>
      </w:tr>
      <w:tr w:rsidR="009F7F88" w:rsidRPr="009F7F88" w14:paraId="5A7B08EE" w14:textId="77777777" w:rsidTr="005C7361">
        <w:tc>
          <w:tcPr>
            <w:tcW w:w="980" w:type="dxa"/>
            <w:vMerge/>
            <w:tcBorders>
              <w:top w:val="single" w:sz="4" w:space="0" w:color="auto"/>
              <w:left w:val="nil"/>
              <w:bottom w:val="nil"/>
              <w:right w:val="nil"/>
            </w:tcBorders>
            <w:vAlign w:val="center"/>
            <w:hideMark/>
          </w:tcPr>
          <w:p w14:paraId="2F33F367"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770D95A6" w14:textId="20DCD5CA" w:rsidR="00435937" w:rsidRPr="009F7F88" w:rsidRDefault="00435937" w:rsidP="009A623F">
            <w:pPr>
              <w:pStyle w:val="RSCT03TableBody"/>
              <w:jc w:val="left"/>
              <w:rPr>
                <w:color w:val="000000" w:themeColor="text1"/>
              </w:rPr>
            </w:pPr>
            <w:r w:rsidRPr="009F7F88">
              <w:rPr>
                <w:color w:val="000000" w:themeColor="text1"/>
              </w:rPr>
              <w:t xml:space="preserve">DIW-ACA </w:t>
            </w:r>
            <w:r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container-title":"Materials Horizons","id":"ITEM-1","issue":"6","issued":{"date-parts":[["2018"]]},"note":"</w:instrText>
            </w:r>
            <w:r w:rsidR="00BF34A6" w:rsidRPr="009F7F88">
              <w:rPr>
                <w:rFonts w:ascii="SimSun" w:eastAsia="SimSun" w:hAnsi="SimSun" w:cs="SimSun" w:hint="eastAsia"/>
                <w:color w:val="000000" w:themeColor="text1"/>
              </w:rPr>
              <w:instrText>已加</w:instrText>
            </w:r>
            <w:r w:rsidR="00BF34A6" w:rsidRPr="009F7F88">
              <w:rPr>
                <w:color w:val="000000" w:themeColor="text1"/>
              </w:rPr>
              <w:instrText>\n3D</w:instrText>
            </w:r>
            <w:r w:rsidR="00BF34A6" w:rsidRPr="009F7F88">
              <w:rPr>
                <w:rFonts w:ascii="SimSun" w:eastAsia="SimSun" w:hAnsi="SimSun" w:cs="SimSun" w:hint="eastAsia"/>
                <w:color w:val="000000" w:themeColor="text1"/>
              </w:rPr>
              <w:instrText>打印</w:instrText>
            </w:r>
            <w:r w:rsidR="00BF34A6" w:rsidRPr="009F7F88">
              <w:rPr>
                <w:color w:val="000000" w:themeColor="text1"/>
              </w:rPr>
              <w:instrText>RF</w:instrText>
            </w:r>
            <w:r w:rsidR="00BF34A6" w:rsidRPr="009F7F88">
              <w:rPr>
                <w:rFonts w:ascii="SimSun" w:eastAsia="SimSun" w:hAnsi="SimSun" w:cs="SimSun" w:hint="eastAsia"/>
                <w:color w:val="000000" w:themeColor="text1"/>
              </w:rPr>
              <w:instrText>有机和炭气凝胶</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作为电极材料</w:instrText>
            </w:r>
            <w:r w:rsidR="00BF34A6" w:rsidRPr="009F7F88">
              <w:rPr>
                <w:color w:val="000000" w:themeColor="text1"/>
              </w:rPr>
              <w:instrText>","page":"1166-1175","publisher":"Royal Society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9</w:t>
            </w:r>
            <w:r w:rsidRPr="009F7F88">
              <w:rPr>
                <w:color w:val="000000" w:themeColor="text1"/>
              </w:rPr>
              <w:fldChar w:fldCharType="end"/>
            </w:r>
          </w:p>
        </w:tc>
        <w:tc>
          <w:tcPr>
            <w:tcW w:w="2410" w:type="dxa"/>
            <w:tcBorders>
              <w:top w:val="nil"/>
              <w:left w:val="nil"/>
              <w:bottom w:val="nil"/>
              <w:right w:val="nil"/>
            </w:tcBorders>
            <w:hideMark/>
          </w:tcPr>
          <w:p w14:paraId="5F32FC56" w14:textId="77777777" w:rsidR="00435937" w:rsidRPr="009F7F88" w:rsidRDefault="00435937" w:rsidP="009A623F">
            <w:pPr>
              <w:pStyle w:val="RSCT03TableBody"/>
              <w:jc w:val="left"/>
              <w:rPr>
                <w:color w:val="000000" w:themeColor="text1"/>
              </w:rPr>
            </w:pPr>
            <w:r w:rsidRPr="009F7F88">
              <w:rPr>
                <w:color w:val="000000" w:themeColor="text1"/>
              </w:rPr>
              <w:t>79% (from 1 to 10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420752F9" w14:textId="77777777" w:rsidR="00435937" w:rsidRPr="009F7F88" w:rsidRDefault="00435937" w:rsidP="009A623F">
            <w:pPr>
              <w:pStyle w:val="RSCT03TableBody"/>
              <w:jc w:val="left"/>
              <w:rPr>
                <w:color w:val="000000" w:themeColor="text1"/>
              </w:rPr>
            </w:pPr>
            <w:r w:rsidRPr="009F7F88">
              <w:rPr>
                <w:color w:val="000000" w:themeColor="text1"/>
              </w:rPr>
              <w:t>ca. 171 F·g</w:t>
            </w:r>
            <w:r w:rsidRPr="009F7F88">
              <w:rPr>
                <w:color w:val="000000" w:themeColor="text1"/>
                <w:vertAlign w:val="superscript"/>
              </w:rPr>
              <w:t>−1</w:t>
            </w:r>
            <w:r w:rsidRPr="009F7F88">
              <w:rPr>
                <w:color w:val="000000" w:themeColor="text1"/>
              </w:rPr>
              <w:t xml:space="preserve"> (1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2E06EB3B"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1D7CEFF2" w14:textId="77777777" w:rsidTr="005C7361">
        <w:tc>
          <w:tcPr>
            <w:tcW w:w="980" w:type="dxa"/>
            <w:vMerge/>
            <w:tcBorders>
              <w:top w:val="single" w:sz="4" w:space="0" w:color="auto"/>
              <w:left w:val="nil"/>
              <w:bottom w:val="nil"/>
              <w:right w:val="nil"/>
            </w:tcBorders>
            <w:vAlign w:val="center"/>
            <w:hideMark/>
          </w:tcPr>
          <w:p w14:paraId="3D126BC7"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06BD788E" w14:textId="69678E0C" w:rsidR="00435937" w:rsidRPr="009F7F88" w:rsidRDefault="00435937" w:rsidP="009A623F">
            <w:pPr>
              <w:pStyle w:val="RSCT03TableBody"/>
              <w:jc w:val="left"/>
              <w:rPr>
                <w:color w:val="000000" w:themeColor="text1"/>
              </w:rPr>
            </w:pPr>
            <w:r w:rsidRPr="009F7F88">
              <w:rPr>
                <w:color w:val="000000" w:themeColor="text1"/>
              </w:rPr>
              <w:t xml:space="preserve">PG/MWCNT 4:1 </w:t>
            </w:r>
            <w:r w:rsidRPr="009F7F88">
              <w:rPr>
                <w:color w:val="000000" w:themeColor="text1"/>
              </w:rPr>
              <w:fldChar w:fldCharType="begin" w:fldLock="1"/>
            </w:r>
            <w:r w:rsidR="004E1277" w:rsidRPr="009F7F88">
              <w:rPr>
                <w:color w:val="000000" w:themeColor="text1"/>
              </w:rPr>
              <w:instrText>ADDIN CSL_CITATION {"citationItems":[{"id":"ITEM-1","itemData":{"DOI":"10.1002/adma.201602393","ISSN":"15214095","abstract":"An experiment was conducted to demonstrate that a room-temperature freeze gelation (RTFG) process can be successfully used to fabricate aerogels from pristine grapheme and reduced graphene oxide suspensions. PG sheets were prepared from graphite nanoplatelets using a liquid-phase exfoliation method. The aerogels were prepared in various concentrations oxide, using two solvent bases, phenol and camphene. The mixture was then solidified in a glass mold at either ambient room temperature in an ice/water bath or cooled in liquid nitrogen. The solidified object was removed from the mold at room temperature. The aerogel was obtained by full sublimation of the solidified solvent in a fume hood at room temperature. The microstructures of the graphene-based aerogels were investigated using scanning electron microsvopy. For supercapacitor tests, the aerogel was directly attached to 325 mesh stainless-steel gauze as working electrodes. The test was carried out in a two-electrode system. It was observed that the strength and stiffness of the resulting aerogels are significantly smaller than those produced using GO as the starting material where the high-temperature reduction stage to form reduced graphene Oxide (rGO) generates stronger interflake chemical bonds, however the decrease in strength is compensated by an improved electrical performance. The process is compatible with a number of shaping methods including moulding, 3D printing and inkjet printing.","author":[{"dropping-particle":"","family":"Lin","given":"Yue","non-dropping-particle":"","parse-names":false,"suffix":""},{"dropping-particle":"","family":"Liu","given":"Fei","non-dropping-particle":"","parse-names":false,"suffix":""},{"dropping-particle":"","family":"Casano","given":"Gabriel","non-dropping-particle":"","parse-names":false,"suffix":""},{"dropping-particle":"","family":"Bhavsar","given":"Rupesh","non-dropping-particle":"","parse-names":false,"suffix":""},{"dropping-particle":"","family":"Kinloch","given":"Ian A.","non-dropping-particle":"","parse-names":false,"suffix":""},{"dropping-particle":"","family":"Derby","given":"Brian","non-dropping-particle":"","parse-names":false,"suffix":""}],"container-title":"Advanced Materials","id":"ITEM-1","issue":"36","issued":{"date-parts":[["2016"]]},"note":"</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3D</w:instrText>
            </w:r>
            <w:r w:rsidR="004E1277" w:rsidRPr="009F7F88">
              <w:rPr>
                <w:rFonts w:ascii="SimSun" w:eastAsia="SimSun" w:hAnsi="SimSun" w:cs="SimSun" w:hint="eastAsia"/>
                <w:color w:val="000000" w:themeColor="text1"/>
              </w:rPr>
              <w:instrText>打印，冷却至常温固化，通风厨中自然升华干燥得到。</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溶剂分别用</w:instrText>
            </w:r>
            <w:r w:rsidR="004E1277" w:rsidRPr="009F7F88">
              <w:rPr>
                <w:color w:val="000000" w:themeColor="text1"/>
              </w:rPr>
              <w:instrText>2</w:instrText>
            </w:r>
            <w:r w:rsidR="004E1277" w:rsidRPr="009F7F88">
              <w:rPr>
                <w:rFonts w:ascii="SimSun" w:eastAsia="SimSun" w:hAnsi="SimSun" w:cs="SimSun" w:hint="eastAsia"/>
                <w:color w:val="000000" w:themeColor="text1"/>
              </w:rPr>
              <w:instrText>种</w:instrText>
            </w:r>
            <w:r w:rsidR="004E1277" w:rsidRPr="009F7F88">
              <w:rPr>
                <w:color w:val="000000" w:themeColor="text1"/>
              </w:rPr>
              <w:instrText>: i)</w:instrText>
            </w:r>
            <w:r w:rsidR="004E1277" w:rsidRPr="009F7F88">
              <w:rPr>
                <w:rFonts w:ascii="SimSun" w:eastAsia="SimSun" w:hAnsi="SimSun" w:cs="SimSun" w:hint="eastAsia"/>
                <w:color w:val="000000" w:themeColor="text1"/>
              </w:rPr>
              <w:instrText>苯酚</w:instrText>
            </w:r>
            <w:r w:rsidR="004E1277" w:rsidRPr="009F7F88">
              <w:rPr>
                <w:color w:val="000000" w:themeColor="text1"/>
              </w:rPr>
              <w:instrText xml:space="preserve">phenol (C 6 H 6 O: melting temperature, T M = 40.5 °C, vapor pressure at room temperature, P T = 47 Pa) [ 10 ] because of its prior use as a graphene exfoliant and solvent, [ 11 ] and ii) </w:instrText>
            </w:r>
            <w:r w:rsidR="004E1277" w:rsidRPr="009F7F88">
              <w:rPr>
                <w:rFonts w:ascii="SimSun" w:eastAsia="SimSun" w:hAnsi="SimSun" w:cs="SimSun" w:hint="eastAsia"/>
                <w:color w:val="000000" w:themeColor="text1"/>
              </w:rPr>
              <w:instrText>樟脑</w:instrText>
            </w:r>
            <w:r w:rsidR="004E1277" w:rsidRPr="009F7F88">
              <w:rPr>
                <w:color w:val="000000" w:themeColor="text1"/>
              </w:rPr>
              <w:instrText>camphene (C 10 H 16 : T M = 51.5 °C, P T = 400 Pa)\n</w:instrText>
            </w:r>
            <w:r w:rsidR="004E1277" w:rsidRPr="009F7F88">
              <w:rPr>
                <w:rFonts w:ascii="SimSun" w:eastAsia="SimSun" w:hAnsi="SimSun" w:cs="SimSun" w:hint="eastAsia"/>
                <w:color w:val="000000" w:themeColor="text1"/>
              </w:rPr>
              <w:instrText>石墨烯气凝胶</w:instrText>
            </w:r>
            <w:r w:rsidR="004E1277" w:rsidRPr="009F7F88">
              <w:rPr>
                <w:color w:val="000000" w:themeColor="text1"/>
              </w:rPr>
              <w:instrText>","page":"7993-8000","title":"Pristine Graphene Aerogels by Room-Temperature Freeze Gelation","type":"article-journal","volume":"28"},"uris":["http://www.mendeley.com/documents/?uuid=3f40973a-a091-4a15-8868-33948eaa0ddc"]}],"mendeley":{"formattedCitation":"&lt;sup&gt;178&lt;/sup&gt;","plainTextFormattedCitation":"178","previouslyFormattedCitation":"&lt;sup&gt;17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8</w:t>
            </w:r>
            <w:r w:rsidRPr="009F7F88">
              <w:rPr>
                <w:color w:val="000000" w:themeColor="text1"/>
              </w:rPr>
              <w:fldChar w:fldCharType="end"/>
            </w:r>
          </w:p>
        </w:tc>
        <w:tc>
          <w:tcPr>
            <w:tcW w:w="2410" w:type="dxa"/>
            <w:tcBorders>
              <w:top w:val="nil"/>
              <w:left w:val="nil"/>
              <w:bottom w:val="nil"/>
              <w:right w:val="nil"/>
            </w:tcBorders>
            <w:hideMark/>
          </w:tcPr>
          <w:p w14:paraId="2DC68919" w14:textId="77777777" w:rsidR="00435937" w:rsidRPr="009F7F88" w:rsidRDefault="00435937" w:rsidP="009A623F">
            <w:pPr>
              <w:pStyle w:val="RSCT03TableBody"/>
              <w:jc w:val="left"/>
              <w:rPr>
                <w:color w:val="000000" w:themeColor="text1"/>
              </w:rPr>
            </w:pPr>
            <w:r w:rsidRPr="009F7F88">
              <w:rPr>
                <w:color w:val="000000" w:themeColor="text1"/>
              </w:rPr>
              <w:t>ca. 60.4 % (from 1 to 100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34864FB0" w14:textId="77777777" w:rsidR="00435937" w:rsidRPr="009F7F88" w:rsidRDefault="00435937" w:rsidP="009A623F">
            <w:pPr>
              <w:pStyle w:val="RSCT03TableBody"/>
              <w:jc w:val="left"/>
              <w:rPr>
                <w:color w:val="000000" w:themeColor="text1"/>
              </w:rPr>
            </w:pPr>
            <w:r w:rsidRPr="009F7F88">
              <w:rPr>
                <w:color w:val="000000" w:themeColor="text1"/>
              </w:rPr>
              <w:t>ca. 100.5 F·g</w:t>
            </w:r>
            <w:r w:rsidRPr="009F7F88">
              <w:rPr>
                <w:color w:val="000000" w:themeColor="text1"/>
                <w:vertAlign w:val="superscript"/>
              </w:rPr>
              <w:t>−1</w:t>
            </w:r>
            <w:r w:rsidRPr="009F7F88">
              <w:rPr>
                <w:color w:val="000000" w:themeColor="text1"/>
              </w:rPr>
              <w:t xml:space="preserve"> (10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1FABD0FB"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7BE46868" w14:textId="77777777" w:rsidTr="005C7361">
        <w:tc>
          <w:tcPr>
            <w:tcW w:w="980" w:type="dxa"/>
            <w:vMerge/>
            <w:tcBorders>
              <w:top w:val="single" w:sz="4" w:space="0" w:color="auto"/>
              <w:left w:val="nil"/>
              <w:bottom w:val="nil"/>
              <w:right w:val="nil"/>
            </w:tcBorders>
            <w:vAlign w:val="center"/>
            <w:hideMark/>
          </w:tcPr>
          <w:p w14:paraId="5D0DEAAF"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79F11842" w14:textId="680DC313" w:rsidR="00435937" w:rsidRPr="009F7F88" w:rsidRDefault="00435937" w:rsidP="009A623F">
            <w:pPr>
              <w:pStyle w:val="RSCT03TableBody"/>
              <w:jc w:val="left"/>
              <w:rPr>
                <w:color w:val="000000" w:themeColor="text1"/>
              </w:rPr>
            </w:pPr>
            <w:proofErr w:type="spellStart"/>
            <w:r w:rsidRPr="009F7F88">
              <w:rPr>
                <w:color w:val="000000" w:themeColor="text1"/>
              </w:rPr>
              <w:t>rCMG</w:t>
            </w:r>
            <w:proofErr w:type="spellEnd"/>
            <w:r w:rsidRPr="009F7F88">
              <w:rPr>
                <w:color w:val="000000" w:themeColor="text1"/>
              </w:rPr>
              <w:t xml:space="preserve">/Cu </w:t>
            </w:r>
            <w:r w:rsidRPr="009F7F88">
              <w:rPr>
                <w:color w:val="000000" w:themeColor="text1"/>
              </w:rPr>
              <w:fldChar w:fldCharType="begin" w:fldLock="1"/>
            </w:r>
            <w:r w:rsidR="004E1277" w:rsidRPr="009F7F88">
              <w:rPr>
                <w:color w:val="000000" w:themeColor="text1"/>
              </w:rPr>
              <w:instrText>ADDIN CSL_CITATION {"citationItems":[{"id":"ITEM-1","itemData":{"DOI":"10.1021/acsami.7b10285","ISSN":"19448252","abstract":"The current lifestyles, increasing population, and limited resources result in energy research being at the forefront of worldwide grand challenges, increasing the demand for sustainable and more efficient energy devices. In this context, additive manufacturing brings the possibility of making electrodes and electrical energy storage devices in any desired three-dimensional (3D) shape and dimensions, while preserving the multifunctional properties of the active materials in terms of surface area and conductivity. This paves the way to optimized and more efficient designs for energy devices. Here, we describe how three-dimensional (3D) printing will allow the fabrication of bespoke devices, with complex geometries, tailored to fit specific requirements and applications, by designing water-based thermoresponsive inks to 3D-print different materials in one step, for example, printing the active material precursor (reduced chemically modified graphene (rCMG)) and the current collector (copper) for supercapacitors or anodes for lithium-ion batteries. The formulation of thermoresponsive inks using Pluronic F127 provides an aqueous-based, robust, flexible, and easily upscalable approach. The devices are designed to provide low resistance interface, enhanced electrical properties, mechanical performance, packing of rCMG, and low active material density while facilitating the postprocessing of the multicomponent 3D-printed structures. The electrode materials are selected to match postprocessing conditions. The reduction of the active material (rCMG) and sintering of the current collector (Cu) take place simultaneously. The electrochemical performance of the rCMG-based self-standing binder-free electrode and the two materials coupled rCMG/Cu printed electrode prove the potential of multimaterial printing in energy applications.","author":[{"dropping-particle":"","family":"Rocha","given":"Victoria G.","non-dropping-particle":"","parse-names":false,"suffix":""},{"dropping-particle":"","family":"García-Tuñón","given":"Esther","non-dropping-particle":"","parse-names":false,"suffix":""},{"dropping-particle":"","family":"Botas","given":"Cristina","non-dropping-particle":"","parse-names":false,"suffix":""},{"dropping-particle":"","family":"Markoulidis","given":"Foivos","non-dropping-particle":"","parse-names":false,"suffix":""},{"dropping-particle":"","family":"Feilden","given":"Ezra","non-dropping-particle":"","parse-names":false,"suffix":""},{"dropping-particle":"","family":"D'Elia","given":"Eleonora","non-dropping-particle":"","parse-names":false,"suffix":""},{"dropping-particle":"","family":"Ni","given":"Na","non-dropping-particle":"","parse-names":false,"suffix":""},{"dropping-particle":"","family":"Shaffer","given":"Milo","non-dropping-particle":"","parse-names":false,"suffix":""},{"dropping-particle":"","family":"Saiz","given":"Eduardo","non-dropping-particle":"","parse-names":false,"suffix":""}],"container-title":"ACS Applied Materials and Interfaces","id":"ITEM-1","issue":"42","issued":{"date-parts":[["2017"]]},"note":"</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F127</w:instrText>
            </w:r>
            <w:r w:rsidR="004E1277" w:rsidRPr="009F7F88">
              <w:rPr>
                <w:rFonts w:ascii="SimSun" w:eastAsia="SimSun" w:hAnsi="SimSun" w:cs="SimSun" w:hint="eastAsia"/>
                <w:color w:val="000000" w:themeColor="text1"/>
              </w:rPr>
              <w:instrText>热敏油墨</w:instrText>
            </w:r>
            <w:r w:rsidR="004E1277" w:rsidRPr="009F7F88">
              <w:rPr>
                <w:color w:val="000000" w:themeColor="text1"/>
              </w:rPr>
              <w:instrText>3D</w:instrText>
            </w:r>
            <w:r w:rsidR="004E1277" w:rsidRPr="009F7F88">
              <w:rPr>
                <w:rFonts w:ascii="SimSun" w:eastAsia="SimSun" w:hAnsi="SimSun" w:cs="SimSun" w:hint="eastAsia"/>
                <w:color w:val="000000" w:themeColor="text1"/>
              </w:rPr>
              <w:instrText>打印冷冻干燥</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还原化学改性石墨烯气凝胶</w:instrText>
            </w:r>
            <w:r w:rsidR="004E1277" w:rsidRPr="009F7F88">
              <w:rPr>
                <w:color w:val="000000" w:themeColor="text1"/>
              </w:rPr>
              <w:instrText>/</w:instrText>
            </w:r>
            <w:r w:rsidR="004E1277" w:rsidRPr="009F7F88">
              <w:rPr>
                <w:rFonts w:ascii="SimSun" w:eastAsia="SimSun" w:hAnsi="SimSun" w:cs="SimSun" w:hint="eastAsia"/>
                <w:color w:val="000000" w:themeColor="text1"/>
              </w:rPr>
              <w:instrText>铜电极</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能源存储应用</w:instrText>
            </w:r>
            <w:r w:rsidR="004E1277" w:rsidRPr="009F7F88">
              <w:rPr>
                <w:color w:val="000000" w:themeColor="text1"/>
              </w:rPr>
              <w:instrText>","page":"37136-37145","title":"Multimaterial 3D Printing of Graphene-Based Electrodes for Electrochemical Energy Storage Using Thermoresponsive Inks","type":"article-journal","volume":"9"},"uris":["http://www.mendeley.com/documents/?uuid=027e3dc5-8906-4035-bcaf-d90ad3da3390"]}],"mendeley":{"formattedCitation":"&lt;sup&gt;231&lt;/sup&gt;","plainTextFormattedCitation":"231","previouslyFormattedCitation":"&lt;sup&gt;22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1</w:t>
            </w:r>
            <w:r w:rsidRPr="009F7F88">
              <w:rPr>
                <w:color w:val="000000" w:themeColor="text1"/>
              </w:rPr>
              <w:fldChar w:fldCharType="end"/>
            </w:r>
          </w:p>
        </w:tc>
        <w:tc>
          <w:tcPr>
            <w:tcW w:w="2410" w:type="dxa"/>
            <w:tcBorders>
              <w:top w:val="nil"/>
              <w:left w:val="nil"/>
              <w:bottom w:val="nil"/>
              <w:right w:val="nil"/>
            </w:tcBorders>
            <w:hideMark/>
          </w:tcPr>
          <w:p w14:paraId="313C9044" w14:textId="77777777" w:rsidR="00435937" w:rsidRPr="009F7F88" w:rsidRDefault="00435937" w:rsidP="009A623F">
            <w:pPr>
              <w:pStyle w:val="RSCT03TableBody"/>
              <w:jc w:val="left"/>
              <w:rPr>
                <w:color w:val="000000" w:themeColor="text1"/>
              </w:rPr>
            </w:pPr>
            <w:r w:rsidRPr="009F7F88">
              <w:rPr>
                <w:color w:val="000000" w:themeColor="text1"/>
              </w:rPr>
              <w:t>ca. 75.9% (from 3 to 30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7B7756F1" w14:textId="77777777" w:rsidR="00435937" w:rsidRPr="009F7F88" w:rsidRDefault="00435937" w:rsidP="009A623F">
            <w:pPr>
              <w:pStyle w:val="RSCT03TableBody"/>
              <w:jc w:val="left"/>
              <w:rPr>
                <w:color w:val="000000" w:themeColor="text1"/>
              </w:rPr>
            </w:pPr>
            <w:r w:rsidRPr="009F7F88">
              <w:rPr>
                <w:color w:val="000000" w:themeColor="text1"/>
              </w:rPr>
              <w:t>13 F·g</w:t>
            </w:r>
            <w:r w:rsidRPr="009F7F88">
              <w:rPr>
                <w:color w:val="000000" w:themeColor="text1"/>
                <w:vertAlign w:val="superscript"/>
              </w:rPr>
              <w:t>−1</w:t>
            </w:r>
            <w:r w:rsidRPr="009F7F88">
              <w:rPr>
                <w:color w:val="000000" w:themeColor="text1"/>
              </w:rPr>
              <w:t xml:space="preserve"> (3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2C4F5E61"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09D31699" w14:textId="77777777" w:rsidTr="005C7361">
        <w:tc>
          <w:tcPr>
            <w:tcW w:w="980" w:type="dxa"/>
            <w:vMerge/>
            <w:tcBorders>
              <w:top w:val="single" w:sz="4" w:space="0" w:color="auto"/>
              <w:left w:val="nil"/>
              <w:bottom w:val="nil"/>
              <w:right w:val="nil"/>
            </w:tcBorders>
            <w:vAlign w:val="center"/>
            <w:hideMark/>
          </w:tcPr>
          <w:p w14:paraId="04864E54"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2F779966" w14:textId="61D33D54" w:rsidR="00435937" w:rsidRPr="009F7F88" w:rsidRDefault="00435937" w:rsidP="009A623F">
            <w:pPr>
              <w:pStyle w:val="RSCT03TableBody"/>
              <w:jc w:val="left"/>
              <w:rPr>
                <w:color w:val="000000" w:themeColor="text1"/>
              </w:rPr>
            </w:pPr>
            <w:r w:rsidRPr="009F7F88">
              <w:rPr>
                <w:color w:val="000000" w:themeColor="text1"/>
              </w:rPr>
              <w:t xml:space="preserve">PPy-GA-0.1M </w:t>
            </w:r>
            <w:r w:rsidRPr="009F7F88">
              <w:rPr>
                <w:color w:val="000000" w:themeColor="text1"/>
              </w:rPr>
              <w:fldChar w:fldCharType="begin" w:fldLock="1"/>
            </w:r>
            <w:r w:rsidR="004E1277" w:rsidRPr="009F7F88">
              <w:rPr>
                <w:color w:val="000000" w:themeColor="text1"/>
              </w:rPr>
              <w:instrText>ADDIN CSL_CITATION {"citationItems":[{"id":"ITEM-1","itemData":{"DOI":"10.1002/admt.201800053","ISSN":"2365709X","abstract":"Disruptive custom electronics require a transformation in energy storage systems from traditional thin-film units to shape conformable 3D components. However, current thick electrodes suffer from uncontrollable geometries and architectures, which lead to ion diffusion limitations, and poor mechanical properties. Here, designed, superelastic polypyrrole (PPy)-coated graphene aerogel (GA) electrodes are fabricated via 3D printing and polymer self-assembly methods. This resilient GA template (up to 90% compression) can be printed into any desired shape including engineered 3D architectures with periodic macropores, which promote the uniform deposition and adhesion of PPy onto the support. The coated PPy thin film increases the specific gravimetric capacitance of the GA electrode from 14 to 395 F g −1 with 90% retention after 5000 charging–discharging cycles. The capacitance remains the same value after 100 times compression cycles. It also improves the compressive strength by one order of magnitude from 0.14 to 2.4 MPa. Areal capacitance and energy density of the PPy–GA electrode are 2 F cm −2 and 0.78 mWh cm −2 , respectively, which to the best of the knowledge break the record for compressible electrodes, respectively. This approach enables the fabrication of complex architectured energy storage modules with enhanced compressibility, ultrahigh areal electrochemical performance, and excellent cyclability.","author":[{"dropping-particle":"","family":"Qi","given":"Zhen","non-dropping-particle":"","parse-names":false,"suffix":""},{"dropping-particle":"","family":"Ye","given":"Jianchao","non-dropping-particle":"","parse-names":false,"suffix":""},{"dropping-particle":"","family":"Chen","given":"Wen","non-dropping-particle":"","parse-names":false,"suffix":""},{"dropping-particle":"","family":"Biener","given":"Juergen","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Zhu","given":"Cheng","non-dropping-particle":"","parse-names":false,"suffix":""}],"container-title":"Advanced Materials Technologies","id":"ITEM-1","issue":"7","issued":{"date-parts":[["2018"]]},"note":"</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3D</w:instrText>
            </w:r>
            <w:r w:rsidR="004E1277" w:rsidRPr="009F7F88">
              <w:rPr>
                <w:rFonts w:ascii="SimSun" w:eastAsia="SimSun" w:hAnsi="SimSun" w:cs="SimSun" w:hint="eastAsia"/>
                <w:color w:val="000000" w:themeColor="text1"/>
              </w:rPr>
              <w:instrText>打印冷冻干燥</w:instrText>
            </w:r>
            <w:r w:rsidR="004E1277" w:rsidRPr="009F7F88">
              <w:rPr>
                <w:color w:val="000000" w:themeColor="text1"/>
              </w:rPr>
              <w:instrText>1050</w:instrText>
            </w:r>
            <w:r w:rsidR="004E1277" w:rsidRPr="009F7F88">
              <w:rPr>
                <w:rFonts w:ascii="SimSun" w:eastAsia="SimSun" w:hAnsi="SimSun" w:cs="SimSun" w:hint="eastAsia"/>
                <w:color w:val="000000" w:themeColor="text1"/>
              </w:rPr>
              <w:instrText>℃裂解</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超弹性聚吡咯（</w:instrText>
            </w:r>
            <w:r w:rsidR="004E1277" w:rsidRPr="009F7F88">
              <w:rPr>
                <w:color w:val="000000" w:themeColor="text1"/>
              </w:rPr>
              <w:instrText>PPy</w:instrText>
            </w:r>
            <w:r w:rsidR="004E1277" w:rsidRPr="009F7F88">
              <w:rPr>
                <w:rFonts w:ascii="SimSun" w:eastAsia="SimSun" w:hAnsi="SimSun" w:cs="SimSun" w:hint="eastAsia"/>
                <w:color w:val="000000" w:themeColor="text1"/>
              </w:rPr>
              <w:instrText>）涂层石墨烯气凝胶</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超级电容器</w:instrText>
            </w:r>
            <w:r w:rsidR="004E1277" w:rsidRPr="009F7F88">
              <w:rPr>
                <w:color w:val="000000" w:themeColor="text1"/>
              </w:rPr>
              <w:instrText>","page":"1800053","title":"3D-Printed, Superelastic Polypyrrole–Graphene Electrodes with Ultrahigh Areal Capacitance for Electrochemical Energy Storage","type":"article-journal","volume":"3"},"uris":["http://www.mendeley.com/documents/?uuid=6c91016b-5ee5-4f33-af8a-72501897ba3d"]}],"mendeley":{"formattedCitation":"&lt;sup&gt;234&lt;/sup&gt;","plainTextFormattedCitation":"234","previouslyFormattedCitation":"&lt;sup&gt;23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4</w:t>
            </w:r>
            <w:r w:rsidRPr="009F7F88">
              <w:rPr>
                <w:color w:val="000000" w:themeColor="text1"/>
              </w:rPr>
              <w:fldChar w:fldCharType="end"/>
            </w:r>
          </w:p>
        </w:tc>
        <w:tc>
          <w:tcPr>
            <w:tcW w:w="2410" w:type="dxa"/>
            <w:tcBorders>
              <w:top w:val="nil"/>
              <w:left w:val="nil"/>
              <w:bottom w:val="nil"/>
              <w:right w:val="nil"/>
            </w:tcBorders>
            <w:hideMark/>
          </w:tcPr>
          <w:p w14:paraId="1A44B054" w14:textId="77777777" w:rsidR="00435937" w:rsidRPr="009F7F88" w:rsidRDefault="00435937" w:rsidP="009A623F">
            <w:pPr>
              <w:pStyle w:val="RSCT03TableBody"/>
              <w:jc w:val="left"/>
              <w:rPr>
                <w:color w:val="000000" w:themeColor="text1"/>
              </w:rPr>
            </w:pPr>
            <w:r w:rsidRPr="009F7F88">
              <w:rPr>
                <w:color w:val="000000" w:themeColor="text1"/>
              </w:rPr>
              <w:t>90% (from 0.1 to 4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582D4AED" w14:textId="77777777" w:rsidR="00435937" w:rsidRPr="009F7F88" w:rsidRDefault="00435937" w:rsidP="009A623F">
            <w:pPr>
              <w:pStyle w:val="RSCT03TableBody"/>
              <w:jc w:val="left"/>
              <w:rPr>
                <w:color w:val="000000" w:themeColor="text1"/>
              </w:rPr>
            </w:pPr>
            <w:r w:rsidRPr="009F7F88">
              <w:rPr>
                <w:color w:val="000000" w:themeColor="text1"/>
              </w:rPr>
              <w:t>395 F·g</w:t>
            </w:r>
            <w:r w:rsidRPr="009F7F88">
              <w:rPr>
                <w:color w:val="000000" w:themeColor="text1"/>
                <w:vertAlign w:val="superscript"/>
              </w:rPr>
              <w:t>−1</w:t>
            </w:r>
            <w:r w:rsidRPr="009F7F88">
              <w:rPr>
                <w:color w:val="000000" w:themeColor="text1"/>
              </w:rPr>
              <w:t xml:space="preserve"> (1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5CA039B7" w14:textId="77777777" w:rsidR="00435937" w:rsidRPr="009F7F88" w:rsidRDefault="00435937" w:rsidP="009A623F">
            <w:pPr>
              <w:pStyle w:val="RSCT03TableBody"/>
              <w:jc w:val="left"/>
              <w:rPr>
                <w:color w:val="000000" w:themeColor="text1"/>
              </w:rPr>
            </w:pPr>
            <w:r w:rsidRPr="009F7F88">
              <w:rPr>
                <w:color w:val="000000" w:themeColor="text1"/>
              </w:rPr>
              <w:t xml:space="preserve">2000 </w:t>
            </w:r>
            <w:proofErr w:type="spellStart"/>
            <w:r w:rsidRPr="009F7F88">
              <w:rPr>
                <w:color w:val="000000" w:themeColor="text1"/>
              </w:rPr>
              <w:t>μm</w:t>
            </w:r>
            <w:proofErr w:type="spellEnd"/>
          </w:p>
        </w:tc>
      </w:tr>
      <w:tr w:rsidR="009F7F88" w:rsidRPr="009F7F88" w14:paraId="372C67E9" w14:textId="77777777" w:rsidTr="005C7361">
        <w:trPr>
          <w:trHeight w:val="101"/>
        </w:trPr>
        <w:tc>
          <w:tcPr>
            <w:tcW w:w="980" w:type="dxa"/>
            <w:vMerge/>
            <w:tcBorders>
              <w:top w:val="single" w:sz="4" w:space="0" w:color="auto"/>
              <w:left w:val="nil"/>
              <w:bottom w:val="nil"/>
              <w:right w:val="nil"/>
            </w:tcBorders>
            <w:vAlign w:val="center"/>
            <w:hideMark/>
          </w:tcPr>
          <w:p w14:paraId="02169B64" w14:textId="77777777" w:rsidR="009C01DE" w:rsidRPr="009F7F88" w:rsidRDefault="009C01DE" w:rsidP="009A623F">
            <w:pPr>
              <w:pStyle w:val="RSCT03TableBody"/>
              <w:jc w:val="left"/>
              <w:rPr>
                <w:color w:val="000000" w:themeColor="text1"/>
              </w:rPr>
            </w:pPr>
          </w:p>
        </w:tc>
        <w:tc>
          <w:tcPr>
            <w:tcW w:w="2989" w:type="dxa"/>
            <w:tcBorders>
              <w:top w:val="nil"/>
              <w:left w:val="nil"/>
              <w:right w:val="nil"/>
            </w:tcBorders>
            <w:hideMark/>
          </w:tcPr>
          <w:p w14:paraId="3853FA75" w14:textId="4AA09B96" w:rsidR="009C01DE" w:rsidRPr="009F7F88" w:rsidRDefault="009C01DE" w:rsidP="009A623F">
            <w:pPr>
              <w:pStyle w:val="RSCT03TableBody"/>
              <w:jc w:val="left"/>
              <w:rPr>
                <w:color w:val="000000" w:themeColor="text1"/>
              </w:rPr>
            </w:pPr>
            <w:r w:rsidRPr="009F7F88">
              <w:rPr>
                <w:color w:val="000000" w:themeColor="text1"/>
              </w:rPr>
              <w:t xml:space="preserve">3DGC-1 </w:t>
            </w:r>
            <w:r w:rsidRPr="009F7F88">
              <w:rPr>
                <w:color w:val="000000" w:themeColor="text1"/>
              </w:rPr>
              <w:fldChar w:fldCharType="begin" w:fldLock="1"/>
            </w:r>
            <w:r w:rsidR="00BF34A6" w:rsidRPr="009F7F88">
              <w:rPr>
                <w:color w:val="000000" w:themeColor="text1"/>
              </w:rPr>
              <w:instrText>ADDIN CSL_CITATION {"citationItems":[{"id":"ITEM-1","itemData":{"DOI":"10.1002/adfm.201707024","ISSN":"16163028","abstract":"Graphene aerogel microlattices (GAMs) hold great prospects for many multifunctional applications due to their low density, high porosity, designed lattice structures, good elasticity, and tunable electrical conductivity. Previous 3D printing approaches to fabricate GAMs require either high content of additives or complex processes, limiting their wide applications. Here, a facile ion-induced gelation method is demonstrated to directly print GAMs from graphene oxide (GO) based ink. With trace addition of Ca2+ ions as gelators, aqueous GO sol converts to printable gel ink. Self-standing 3D structures with programmable microlattices are directly printed just in air at room temperature. The rich hierarchical pores and high electrical conductivity of GAMs bring admirable capacitive performance for supercapacitors. The gravimetric capacitance (Cs) of GAMs is 213 F g−1 at 0.5 A g−1 and 183 F g−1 at 100 A g−1, and retains over 90% after 50 000 cycles. The facile, direct 3D printing of neat graphene oxide can promote wide applications of GAMs from energy storage to tissue engineering scaffolds.","author":[{"dropping-particle":"","family":"Jiang","given":"Yanqiu","non-dropping-particle":"","parse-names":false,"suffix":""},{"dropping-particle":"","family":"Xu","given":"Zhen","non-dropping-particle":"","parse-names":false,"suffix":""},{"dropping-particle":"","family":"Huang","given":"Tieqi","non-dropping-particle":"","parse-names":false,"suffix":""},{"dropping-particle":"","family":"Liu","given":"Yingjun","non-dropping-particle":"","parse-names":false,"suffix":""},{"dropping-particle":"","family":"Guo","given":"Fan","non-dropping-particle":"","parse-names":false,"suffix":""},{"dropping-particle":"","family":"Xi","given":"Jiabin","non-dropping-particle":"","parse-names":false,"suffix":""},{"dropping-particle":"","family":"Gao","given":"Weiwei","non-dropping-particle":"","parse-names":false,"suffix":""},{"dropping-particle":"","family":"Gao","given":"Chao","non-dropping-particle":"","parse-names":false,"suffix":""}],"container-title":"Advanced Functional Materials","id":"ITEM-1","issued":{"date-parts":[["2018"]]},"note":"</w:instrText>
            </w:r>
            <w:r w:rsidR="00BF34A6" w:rsidRPr="009F7F88">
              <w:rPr>
                <w:rFonts w:ascii="SimSun" w:eastAsia="SimSun" w:hAnsi="SimSun" w:cs="SimSun" w:hint="eastAsia"/>
                <w:color w:val="000000" w:themeColor="text1"/>
              </w:rPr>
              <w:instrText>已加</w:instrText>
            </w:r>
            <w:r w:rsidR="00BF34A6" w:rsidRPr="009F7F88">
              <w:rPr>
                <w:color w:val="000000" w:themeColor="text1"/>
              </w:rPr>
              <w:instrText>\n3D</w:instrText>
            </w:r>
            <w:r w:rsidR="00BF34A6" w:rsidRPr="009F7F88">
              <w:rPr>
                <w:rFonts w:ascii="SimSun" w:eastAsia="SimSun" w:hAnsi="SimSun" w:cs="SimSun" w:hint="eastAsia"/>
                <w:color w:val="000000" w:themeColor="text1"/>
              </w:rPr>
              <w:instrText>打印</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氧化石墨烯气凝胶</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超级电容器</w:instrText>
            </w:r>
            <w:r w:rsidR="00BF34A6" w:rsidRPr="009F7F88">
              <w:rPr>
                <w:color w:val="000000" w:themeColor="text1"/>
              </w:rPr>
              <w:instrText>","page":"1707024","title":"Direct 3D Printing of Ultralight Graphene Oxide Aerogel Microlattices","type":"article-journal","volume":"28"},"uris":["http://www.mendeley.com/documents/?uuid=f2dcabee-0d00-4e9d-8904-1f28d53bbcb0"]}],"mendeley":{"formattedCitation":"&lt;sup&gt;41&lt;/sup&gt;","plainTextFormattedCitation":"41","previouslyFormattedCitation":"&lt;sup&gt;4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41</w:t>
            </w:r>
            <w:r w:rsidRPr="009F7F88">
              <w:rPr>
                <w:color w:val="000000" w:themeColor="text1"/>
              </w:rPr>
              <w:fldChar w:fldCharType="end"/>
            </w:r>
          </w:p>
        </w:tc>
        <w:tc>
          <w:tcPr>
            <w:tcW w:w="2410" w:type="dxa"/>
            <w:tcBorders>
              <w:top w:val="nil"/>
              <w:left w:val="nil"/>
              <w:right w:val="nil"/>
            </w:tcBorders>
            <w:hideMark/>
          </w:tcPr>
          <w:p w14:paraId="08BC3E04" w14:textId="77777777" w:rsidR="009C01DE" w:rsidRPr="009F7F88" w:rsidRDefault="009C01DE" w:rsidP="009A623F">
            <w:pPr>
              <w:pStyle w:val="RSCT03TableBody"/>
              <w:jc w:val="left"/>
              <w:rPr>
                <w:color w:val="000000" w:themeColor="text1"/>
              </w:rPr>
            </w:pPr>
            <w:r w:rsidRPr="009F7F88">
              <w:rPr>
                <w:color w:val="000000" w:themeColor="text1"/>
              </w:rPr>
              <w:t>85.9% (from 0.5 to 100 A·g</w:t>
            </w:r>
            <w:r w:rsidRPr="009F7F88">
              <w:rPr>
                <w:color w:val="000000" w:themeColor="text1"/>
                <w:vertAlign w:val="superscript"/>
              </w:rPr>
              <w:t>−1</w:t>
            </w:r>
            <w:r w:rsidRPr="009F7F88">
              <w:rPr>
                <w:color w:val="000000" w:themeColor="text1"/>
              </w:rPr>
              <w:t>)</w:t>
            </w:r>
          </w:p>
        </w:tc>
        <w:tc>
          <w:tcPr>
            <w:tcW w:w="2844" w:type="dxa"/>
            <w:tcBorders>
              <w:top w:val="nil"/>
              <w:left w:val="nil"/>
              <w:right w:val="nil"/>
            </w:tcBorders>
            <w:hideMark/>
          </w:tcPr>
          <w:p w14:paraId="38A3CBF6" w14:textId="77777777" w:rsidR="009C01DE" w:rsidRPr="009F7F88" w:rsidRDefault="009C01DE" w:rsidP="009A623F">
            <w:pPr>
              <w:pStyle w:val="RSCT03TableBody"/>
              <w:jc w:val="left"/>
              <w:rPr>
                <w:color w:val="000000" w:themeColor="text1"/>
              </w:rPr>
            </w:pPr>
            <w:r w:rsidRPr="009F7F88">
              <w:rPr>
                <w:color w:val="000000" w:themeColor="text1"/>
              </w:rPr>
              <w:t>183 F·g</w:t>
            </w:r>
            <w:r w:rsidRPr="009F7F88">
              <w:rPr>
                <w:color w:val="000000" w:themeColor="text1"/>
                <w:vertAlign w:val="superscript"/>
              </w:rPr>
              <w:t>−1</w:t>
            </w:r>
            <w:r w:rsidRPr="009F7F88">
              <w:rPr>
                <w:color w:val="000000" w:themeColor="text1"/>
              </w:rPr>
              <w:t xml:space="preserve"> (100 A·g</w:t>
            </w:r>
            <w:r w:rsidRPr="009F7F88">
              <w:rPr>
                <w:color w:val="000000" w:themeColor="text1"/>
                <w:vertAlign w:val="superscript"/>
              </w:rPr>
              <w:t>−1</w:t>
            </w:r>
            <w:r w:rsidRPr="009F7F88">
              <w:rPr>
                <w:color w:val="000000" w:themeColor="text1"/>
              </w:rPr>
              <w:t xml:space="preserve">) </w:t>
            </w:r>
          </w:p>
        </w:tc>
        <w:tc>
          <w:tcPr>
            <w:tcW w:w="982" w:type="dxa"/>
            <w:tcBorders>
              <w:top w:val="nil"/>
              <w:left w:val="nil"/>
              <w:right w:val="nil"/>
            </w:tcBorders>
            <w:hideMark/>
          </w:tcPr>
          <w:p w14:paraId="7ED47228" w14:textId="77777777" w:rsidR="009C01DE" w:rsidRPr="009F7F88" w:rsidRDefault="009C01DE" w:rsidP="009A623F">
            <w:pPr>
              <w:pStyle w:val="RSCT03TableBody"/>
              <w:jc w:val="left"/>
              <w:rPr>
                <w:color w:val="000000" w:themeColor="text1"/>
              </w:rPr>
            </w:pPr>
            <w:r w:rsidRPr="009F7F88">
              <w:rPr>
                <w:color w:val="000000" w:themeColor="text1"/>
              </w:rPr>
              <w:t xml:space="preserve">300 </w:t>
            </w:r>
            <w:proofErr w:type="spellStart"/>
            <w:r w:rsidRPr="009F7F88">
              <w:rPr>
                <w:color w:val="000000" w:themeColor="text1"/>
              </w:rPr>
              <w:t>μm</w:t>
            </w:r>
            <w:proofErr w:type="spellEnd"/>
          </w:p>
        </w:tc>
      </w:tr>
      <w:tr w:rsidR="009F7F88" w:rsidRPr="009F7F88" w14:paraId="7735D601" w14:textId="77777777" w:rsidTr="005C7361">
        <w:trPr>
          <w:trHeight w:val="147"/>
        </w:trPr>
        <w:tc>
          <w:tcPr>
            <w:tcW w:w="980" w:type="dxa"/>
            <w:vMerge/>
            <w:tcBorders>
              <w:top w:val="single" w:sz="4" w:space="0" w:color="auto"/>
              <w:left w:val="nil"/>
              <w:bottom w:val="nil"/>
              <w:right w:val="nil"/>
            </w:tcBorders>
            <w:vAlign w:val="center"/>
            <w:hideMark/>
          </w:tcPr>
          <w:p w14:paraId="553A5AAC"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3AB562E2" w14:textId="302B7261" w:rsidR="00435937" w:rsidRPr="009F7F88" w:rsidRDefault="00435937" w:rsidP="009A623F">
            <w:pPr>
              <w:pStyle w:val="RSCT03TableBody"/>
              <w:jc w:val="left"/>
              <w:rPr>
                <w:color w:val="000000" w:themeColor="text1"/>
              </w:rPr>
            </w:pPr>
            <w:r w:rsidRPr="009F7F88">
              <w:rPr>
                <w:color w:val="000000" w:themeColor="text1"/>
              </w:rPr>
              <w:t>MnO</w:t>
            </w:r>
            <w:r w:rsidRPr="009F7F88">
              <w:rPr>
                <w:color w:val="000000" w:themeColor="text1"/>
                <w:vertAlign w:val="subscript"/>
              </w:rPr>
              <w:t>2</w:t>
            </w:r>
            <w:r w:rsidRPr="009F7F88">
              <w:rPr>
                <w:color w:val="000000" w:themeColor="text1"/>
              </w:rPr>
              <w:t xml:space="preserve">/GA </w:t>
            </w:r>
            <w:r w:rsidRPr="009F7F88">
              <w:rPr>
                <w:color w:val="000000" w:themeColor="text1"/>
              </w:rPr>
              <w:fldChar w:fldCharType="begin" w:fldLock="1"/>
            </w:r>
            <w:r w:rsidR="004E1277" w:rsidRPr="009F7F88">
              <w:rPr>
                <w:color w:val="000000" w:themeColor="text1"/>
              </w:rPr>
              <w:instrText>ADDIN CSL_CITATION {"citationItems":[{"id":"ITEM-1","itemData":{"DOI":"10.1016/j.nanoen.2019.104124","ISSN":"22112855","author":[{"dropping-particle":"","family":"Ma","given":"Chenxiang","non-dropping-particle":"","parse-names":false,"suffix":""},{"dropping-particle":"","family":"Wang","given":"Ruoxing","non-dropping-particle":"","parse-names":false,"suffix":""},{"dropping-particle":"","family":"Tetik","given":"Halil","non-dropping-particle":"","parse-names":false,"suffix":""},{"dropping-particle":"","family":"Gao","given":"Shengjie","non-dropping-particle":"","parse-names":false,"suffix":""},{"dropping-particle":"","family":"Wu","given":"Min","non-dropping-particle":"","parse-names":false,"suffix":""},{"dropping-particle":"","family":"Tang","given":"Zhiyuan","non-dropping-particle":"","parse-names":false,"suffix":""},{"dropping-particle":"","family":"Lin","given":"Dong","non-dropping-particle":"","parse-names":false,"suffix":""},{"dropping-particle":"","family":"Ding","given":"Dong","non-dropping-particle":"","parse-names":false,"suffix":""},{"dropping-particle":"","family":"Wu","given":"Wenzhuo","non-dropping-particle":"","parse-names":false,"suffix":""}],"container-title":"Nano Energy","id":"ITEM-1","issued":{"date-parts":[["2019"]]},"note":"</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3D</w:instrText>
            </w:r>
            <w:r w:rsidR="004E1277" w:rsidRPr="009F7F88">
              <w:rPr>
                <w:rFonts w:ascii="SimSun" w:eastAsia="SimSun" w:hAnsi="SimSun" w:cs="SimSun" w:hint="eastAsia"/>
                <w:color w:val="000000" w:themeColor="text1"/>
              </w:rPr>
              <w:instrText>打印氧化锰</w:instrText>
            </w:r>
            <w:r w:rsidR="004E1277" w:rsidRPr="009F7F88">
              <w:rPr>
                <w:color w:val="000000" w:themeColor="text1"/>
              </w:rPr>
              <w:instrText>-</w:instrText>
            </w:r>
            <w:r w:rsidR="004E1277" w:rsidRPr="009F7F88">
              <w:rPr>
                <w:rFonts w:ascii="SimSun" w:eastAsia="SimSun" w:hAnsi="SimSun" w:cs="SimSun" w:hint="eastAsia"/>
                <w:color w:val="000000" w:themeColor="text1"/>
              </w:rPr>
              <w:instrText>石墨烯气凝胶</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作为超级电容器电极</w:instrText>
            </w:r>
            <w:r w:rsidR="004E1277" w:rsidRPr="009F7F88">
              <w:rPr>
                <w:color w:val="000000" w:themeColor="text1"/>
              </w:rPr>
              <w:instrText>","page":"104124","publisher":"Elsevier Ltd","title":"Hybrid nanomanufacturing of mixed-dimensional manganese oxide/graphene aerogel macroporous hierarchy for ultralight efficient supercapacitor electrodes in self-powered ubiquitous nanosystems","type":"article-journal","volume":"66"},"uris":["http://www.mendeley.com/documents/?uuid=de238bef-b45f-4929-b645-8d1c06b9d406"]}],"mendeley":{"formattedCitation":"&lt;sup&gt;241&lt;/sup&gt;","plainTextFormattedCitation":"241","previouslyFormattedCitation":"&lt;sup&gt;23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1</w:t>
            </w:r>
            <w:r w:rsidRPr="009F7F88">
              <w:rPr>
                <w:color w:val="000000" w:themeColor="text1"/>
              </w:rPr>
              <w:fldChar w:fldCharType="end"/>
            </w:r>
          </w:p>
        </w:tc>
        <w:tc>
          <w:tcPr>
            <w:tcW w:w="2410" w:type="dxa"/>
            <w:tcBorders>
              <w:top w:val="nil"/>
              <w:left w:val="nil"/>
              <w:bottom w:val="nil"/>
              <w:right w:val="nil"/>
            </w:tcBorders>
            <w:hideMark/>
          </w:tcPr>
          <w:p w14:paraId="5B9F4F3E" w14:textId="77777777" w:rsidR="00435937" w:rsidRPr="009F7F88" w:rsidRDefault="00435937" w:rsidP="009A623F">
            <w:pPr>
              <w:pStyle w:val="RSCT03TableBody"/>
              <w:jc w:val="left"/>
              <w:rPr>
                <w:color w:val="000000" w:themeColor="text1"/>
              </w:rPr>
            </w:pPr>
            <w:r w:rsidRPr="009F7F88">
              <w:rPr>
                <w:color w:val="000000" w:themeColor="text1"/>
              </w:rPr>
              <w:t>ca. 33% (from 1 to 10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09AFE0E2" w14:textId="77777777" w:rsidR="00435937" w:rsidRPr="009F7F88" w:rsidRDefault="00435937" w:rsidP="009A623F">
            <w:pPr>
              <w:pStyle w:val="RSCT03TableBody"/>
              <w:jc w:val="left"/>
              <w:rPr>
                <w:color w:val="000000" w:themeColor="text1"/>
              </w:rPr>
            </w:pPr>
            <w:r w:rsidRPr="009F7F88">
              <w:rPr>
                <w:color w:val="000000" w:themeColor="text1"/>
              </w:rPr>
              <w:t>90 F·g</w:t>
            </w:r>
            <w:r w:rsidRPr="009F7F88">
              <w:rPr>
                <w:color w:val="000000" w:themeColor="text1"/>
                <w:vertAlign w:val="superscript"/>
              </w:rPr>
              <w:t>−1</w:t>
            </w:r>
            <w:r w:rsidRPr="009F7F88">
              <w:rPr>
                <w:color w:val="000000" w:themeColor="text1"/>
              </w:rPr>
              <w:t xml:space="preserve"> (1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3B52EC09"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2263859C" w14:textId="77777777" w:rsidTr="005C7361">
        <w:tc>
          <w:tcPr>
            <w:tcW w:w="980" w:type="dxa"/>
            <w:vMerge/>
            <w:tcBorders>
              <w:top w:val="single" w:sz="4" w:space="0" w:color="auto"/>
              <w:left w:val="nil"/>
              <w:bottom w:val="nil"/>
              <w:right w:val="nil"/>
            </w:tcBorders>
            <w:vAlign w:val="center"/>
            <w:hideMark/>
          </w:tcPr>
          <w:p w14:paraId="675FE22A"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6474648F" w14:textId="0C7C613B" w:rsidR="00435937" w:rsidRPr="009F7F88" w:rsidRDefault="00435937" w:rsidP="009A623F">
            <w:pPr>
              <w:pStyle w:val="RSCT03TableBody"/>
              <w:jc w:val="left"/>
              <w:rPr>
                <w:color w:val="000000" w:themeColor="text1"/>
              </w:rPr>
            </w:pPr>
            <w:r w:rsidRPr="009F7F88">
              <w:rPr>
                <w:color w:val="000000" w:themeColor="text1"/>
              </w:rPr>
              <w:t>G/ZnV</w:t>
            </w:r>
            <w:r w:rsidRPr="009F7F88">
              <w:rPr>
                <w:color w:val="000000" w:themeColor="text1"/>
                <w:vertAlign w:val="subscript"/>
              </w:rPr>
              <w:t>2</w:t>
            </w:r>
            <w:r w:rsidRPr="009F7F88">
              <w:rPr>
                <w:color w:val="000000" w:themeColor="text1"/>
              </w:rPr>
              <w:t>O</w:t>
            </w:r>
            <w:r w:rsidRPr="009F7F88">
              <w:rPr>
                <w:color w:val="000000" w:themeColor="text1"/>
                <w:vertAlign w:val="subscript"/>
              </w:rPr>
              <w:t>6</w:t>
            </w:r>
            <w:r w:rsidRPr="009F7F88">
              <w:rPr>
                <w:color w:val="000000" w:themeColor="text1"/>
              </w:rPr>
              <w:t>@Co</w:t>
            </w:r>
            <w:r w:rsidRPr="009F7F88">
              <w:rPr>
                <w:color w:val="000000" w:themeColor="text1"/>
                <w:vertAlign w:val="subscript"/>
              </w:rPr>
              <w:t>3</w:t>
            </w:r>
            <w:r w:rsidRPr="009F7F88">
              <w:rPr>
                <w:color w:val="000000" w:themeColor="text1"/>
              </w:rPr>
              <w:t>V</w:t>
            </w:r>
            <w:r w:rsidRPr="009F7F88">
              <w:rPr>
                <w:color w:val="000000" w:themeColor="text1"/>
                <w:vertAlign w:val="subscript"/>
              </w:rPr>
              <w:t>2</w:t>
            </w:r>
            <w:r w:rsidRPr="009F7F88">
              <w:rPr>
                <w:color w:val="000000" w:themeColor="text1"/>
              </w:rPr>
              <w:t>O</w:t>
            </w:r>
            <w:r w:rsidRPr="009F7F88">
              <w:rPr>
                <w:color w:val="000000" w:themeColor="text1"/>
                <w:vertAlign w:val="subscript"/>
              </w:rPr>
              <w:t>8</w:t>
            </w:r>
            <w:r w:rsidRPr="009F7F88">
              <w:rPr>
                <w:color w:val="000000" w:themeColor="text1"/>
              </w:rPr>
              <w:t xml:space="preserve">//G/VN </w:t>
            </w:r>
            <w:bookmarkStart w:id="179" w:name="_Hlk40159511"/>
            <w:r w:rsidRPr="009F7F88">
              <w:rPr>
                <w:color w:val="000000" w:themeColor="text1"/>
              </w:rPr>
              <w:fldChar w:fldCharType="begin" w:fldLock="1"/>
            </w:r>
            <w:r w:rsidR="004E1277" w:rsidRPr="009F7F88">
              <w:rPr>
                <w:color w:val="000000" w:themeColor="text1"/>
              </w:rPr>
              <w:instrText>ADDIN CSL_CITATION {"citationItems":[{"id":"ITEM-1","itemData":{"DOI":"10.1002/adfm.201900809","ISSN":"16163028","abstract":"3D printing graphene aerogel with periodic microlattices has great prospects for various practical applications due to their low density, large surface area, high porosity, excellent electrical conductivity, good elasticity, and designed lattice structures. However, the low specific capacitance limits their development in energy storage fields due to the stacking of graphene. Therefore, constructing a graphene-based 2D materials hybridization aerogel that consists of the pseduocapacitive substance and graphene material is necessary for enhancing electrochemical performance. Herein, 3D printing periodic graphene-based composite hybrid aerogel microlattices (HAMs) are reported via 3D printing direct ink writing technology. The rich porous structure, high electrical conductivity, and highly interconnected networks of the HAMs aid electron and ion transport, further enabling excellent capacitive performance for supercapacitors. An asymmetric supercapacitor device is assembled by two different 4-mm-thick electrodes, which can yield high gravimetric specific capacitance (C g ) of 149.71 F g −1 at a current density of 0.5 A g −1 and gravimetric energy density (E g ) of 52.64 Wh kg −1 , and retains a capacitance retention of 95.5% after 10 000 cycles. This work provides a general strategy for designing the graphene-based mixed-dimensional hybrid architectures, which can be utilized in energy storage fields.","author":[{"dropping-particle":"","family":"Zhao","given":"Jingxin","non-dropping-particle":"","parse-names":false,"suffix":""},{"dropping-particle":"","family":"Zhang","given":"Yan","non-dropping-particle":"","parse-names":false,"suffix":""},{"dropping-particle":"","family":"Zhao","given":"Xiaoxin","non-dropping-particle":"","parse-names":false,"suffix":""},{"dropping-particle":"","family":"Wang","given":"Rutao","non-dropping-particle":"","parse-names":false,"suffix":""},{"dropping-particle":"","family":"Xie","given":"Jixun","non-dropping-particle":"","parse-names":false,"suffix":""},{"dropping-particle":"","family":"Yang","given":"Chengfeng","non-dropping-particle":"","parse-names":false,"suffix":""},{"dropping-particle":"","family":"Wang","given":"Juanjuan","non-dropping-particle":"","parse-names":false,"suffix":""},{"dropping-particle":"","family":"Zhang","given":"Qichong","non-dropping-particle":"","parse-names":false,"suffix":""},{"dropping-particle":"","family":"Li","given":"Lele","non-dropping-particle":"","parse-names":false,"suffix":""},{"dropping-particle":"","family":"Lu","given":"Conghua","non-dropping-particle":"","parse-names":false,"suffix":""},{"dropping-particle":"","family":"Yao","given":"Yagang","non-dropping-particle":"","parse-names":false,"suffix":""}],"container-title":"Advanced Functional Materials","id":"ITEM-1","issued":{"date-parts":[["2019"]]},"note":"</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3D</w:instrText>
            </w:r>
            <w:r w:rsidR="004E1277" w:rsidRPr="009F7F88">
              <w:rPr>
                <w:rFonts w:ascii="SimSun" w:eastAsia="SimSun" w:hAnsi="SimSun" w:cs="SimSun" w:hint="eastAsia"/>
                <w:color w:val="000000" w:themeColor="text1"/>
              </w:rPr>
              <w:instrText>打印，化学还原，真空干燥</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石墨烯</w:instrText>
            </w:r>
            <w:r w:rsidR="004E1277" w:rsidRPr="009F7F88">
              <w:rPr>
                <w:color w:val="000000" w:themeColor="text1"/>
              </w:rPr>
              <w:instrText>/ZnV2O6@Co3V2O8</w:instrText>
            </w:r>
            <w:r w:rsidR="004E1277" w:rsidRPr="009F7F88">
              <w:rPr>
                <w:rFonts w:ascii="SimSun" w:eastAsia="SimSun" w:hAnsi="SimSun" w:cs="SimSun" w:hint="eastAsia"/>
                <w:color w:val="000000" w:themeColor="text1"/>
              </w:rPr>
              <w:instrText>和石墨烯</w:instrText>
            </w:r>
            <w:r w:rsidR="004E1277" w:rsidRPr="009F7F88">
              <w:rPr>
                <w:color w:val="000000" w:themeColor="text1"/>
              </w:rPr>
              <w:instrText>/VN</w:instrText>
            </w:r>
            <w:r w:rsidR="004E1277" w:rsidRPr="009F7F88">
              <w:rPr>
                <w:rFonts w:ascii="SimSun" w:eastAsia="SimSun" w:hAnsi="SimSun" w:cs="SimSun" w:hint="eastAsia"/>
                <w:color w:val="000000" w:themeColor="text1"/>
              </w:rPr>
              <w:instrText>气凝胶电极</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作为超级电容器</w:instrText>
            </w:r>
            <w:r w:rsidR="004E1277" w:rsidRPr="009F7F88">
              <w:rPr>
                <w:color w:val="000000" w:themeColor="text1"/>
              </w:rPr>
              <w:instrText>","page":"1900809","title":"Direct Ink Writing of Adjustable Electrochemical Energy Storage Device with High Gravimetric Energy Densities","type":"article-journal","volume":"29"},"uris":["http://www.mendeley.com/documents/?uuid=9252775a-5fd8-409a-bc42-7c30e52ed84e"]}],"mendeley":{"formattedCitation":"&lt;sup&gt;260&lt;/sup&gt;","plainTextFormattedCitation":"260","previouslyFormattedCitation":"&lt;sup&gt;25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60</w:t>
            </w:r>
            <w:r w:rsidRPr="009F7F88">
              <w:rPr>
                <w:color w:val="000000" w:themeColor="text1"/>
              </w:rPr>
              <w:fldChar w:fldCharType="end"/>
            </w:r>
            <w:bookmarkEnd w:id="179"/>
          </w:p>
        </w:tc>
        <w:tc>
          <w:tcPr>
            <w:tcW w:w="2410" w:type="dxa"/>
            <w:tcBorders>
              <w:top w:val="nil"/>
              <w:left w:val="nil"/>
              <w:bottom w:val="nil"/>
              <w:right w:val="nil"/>
            </w:tcBorders>
            <w:hideMark/>
          </w:tcPr>
          <w:p w14:paraId="6042B317" w14:textId="77777777" w:rsidR="00435937" w:rsidRPr="009F7F88" w:rsidRDefault="00435937" w:rsidP="009A623F">
            <w:pPr>
              <w:pStyle w:val="RSCT03TableBody"/>
              <w:jc w:val="left"/>
              <w:rPr>
                <w:color w:val="000000" w:themeColor="text1"/>
              </w:rPr>
            </w:pPr>
            <w:r w:rsidRPr="009F7F88">
              <w:rPr>
                <w:color w:val="000000" w:themeColor="text1"/>
              </w:rPr>
              <w:t>78% (from 0.5 to 8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79DD5DD5" w14:textId="77777777" w:rsidR="00435937" w:rsidRPr="009F7F88" w:rsidRDefault="00435937" w:rsidP="009A623F">
            <w:pPr>
              <w:pStyle w:val="RSCT03TableBody"/>
              <w:jc w:val="left"/>
              <w:rPr>
                <w:color w:val="000000" w:themeColor="text1"/>
              </w:rPr>
            </w:pPr>
            <w:r w:rsidRPr="009F7F88">
              <w:rPr>
                <w:color w:val="000000" w:themeColor="text1"/>
              </w:rPr>
              <w:t>116.8 F·g</w:t>
            </w:r>
            <w:r w:rsidRPr="009F7F88">
              <w:rPr>
                <w:color w:val="000000" w:themeColor="text1"/>
                <w:vertAlign w:val="superscript"/>
              </w:rPr>
              <w:t>−1</w:t>
            </w:r>
            <w:r w:rsidRPr="009F7F88">
              <w:rPr>
                <w:color w:val="000000" w:themeColor="text1"/>
              </w:rPr>
              <w:t xml:space="preserve"> (8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3C65A479"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4E57BE29" w14:textId="77777777" w:rsidTr="005C7361">
        <w:tc>
          <w:tcPr>
            <w:tcW w:w="980" w:type="dxa"/>
            <w:vMerge/>
            <w:tcBorders>
              <w:top w:val="single" w:sz="4" w:space="0" w:color="auto"/>
              <w:left w:val="nil"/>
              <w:bottom w:val="nil"/>
              <w:right w:val="nil"/>
            </w:tcBorders>
            <w:vAlign w:val="center"/>
            <w:hideMark/>
          </w:tcPr>
          <w:p w14:paraId="5F09685E"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06F5CEEB" w14:textId="12CF7CFB" w:rsidR="00435937" w:rsidRPr="009F7F88" w:rsidRDefault="00435937" w:rsidP="009A623F">
            <w:pPr>
              <w:pStyle w:val="RSCT03TableBody"/>
              <w:jc w:val="left"/>
              <w:rPr>
                <w:color w:val="000000" w:themeColor="text1"/>
              </w:rPr>
            </w:pPr>
            <w:r w:rsidRPr="009F7F88">
              <w:rPr>
                <w:color w:val="000000" w:themeColor="text1"/>
              </w:rPr>
              <w:t xml:space="preserve">Graphene/MWCNT MDHA 2mm </w:t>
            </w:r>
            <w:bookmarkStart w:id="180" w:name="_Hlk40160343"/>
            <w:r w:rsidRPr="009F7F88">
              <w:rPr>
                <w:color w:val="000000" w:themeColor="text1"/>
              </w:rPr>
              <w:fldChar w:fldCharType="begin" w:fldLock="1"/>
            </w:r>
            <w:r w:rsidR="004E1277" w:rsidRPr="009F7F88">
              <w:rPr>
                <w:color w:val="000000" w:themeColor="text1"/>
              </w:rPr>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an","given":"Tongxiang","non-dropping-particle":"","parse-names":false,"suffix":""}],"container-title":"ACS Nano","id":"ITEM-1","issue":"4","issued":{"date-parts":[["2018"]]},"note":"</w:instrText>
            </w:r>
            <w:r w:rsidR="004E1277" w:rsidRPr="009F7F88">
              <w:rPr>
                <w:rFonts w:ascii="SimSun" w:eastAsia="SimSun" w:hAnsi="SimSun" w:cs="SimSun" w:hint="eastAsia"/>
                <w:color w:val="000000" w:themeColor="text1"/>
              </w:rPr>
              <w:instrText>已加</w:instrText>
            </w:r>
            <w:r w:rsidR="004E1277" w:rsidRPr="009F7F88">
              <w:rPr>
                <w:color w:val="000000" w:themeColor="text1"/>
              </w:rPr>
              <w:instrText>\n</w:instrText>
            </w:r>
            <w:r w:rsidR="004E1277" w:rsidRPr="009F7F88">
              <w:rPr>
                <w:rFonts w:ascii="SimSun" w:eastAsia="SimSun" w:hAnsi="SimSun" w:cs="SimSun" w:hint="eastAsia"/>
                <w:color w:val="000000" w:themeColor="text1"/>
              </w:rPr>
              <w:instrText>广义</w:instrText>
            </w:r>
            <w:r w:rsidR="004E1277" w:rsidRPr="009F7F88">
              <w:rPr>
                <w:color w:val="000000" w:themeColor="text1"/>
              </w:rPr>
              <w:instrText>3D</w:instrText>
            </w:r>
            <w:r w:rsidR="004E1277" w:rsidRPr="009F7F88">
              <w:rPr>
                <w:rFonts w:ascii="SimSun" w:eastAsia="SimSun" w:hAnsi="SimSun" w:cs="SimSun" w:hint="eastAsia"/>
                <w:color w:val="000000" w:themeColor="text1"/>
              </w:rPr>
              <w:instrText>打印混合维数石墨烯气凝胶</w:instrText>
            </w:r>
            <w:r w:rsidR="004E1277" w:rsidRPr="009F7F88">
              <w:rPr>
                <w:color w:val="000000" w:themeColor="text1"/>
              </w:rPr>
              <w:instrText>","page":"3502-3511","title":"Generalized 3D Printin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6</w:t>
            </w:r>
            <w:r w:rsidRPr="009F7F88">
              <w:rPr>
                <w:color w:val="000000" w:themeColor="text1"/>
              </w:rPr>
              <w:fldChar w:fldCharType="end"/>
            </w:r>
            <w:bookmarkEnd w:id="180"/>
          </w:p>
        </w:tc>
        <w:tc>
          <w:tcPr>
            <w:tcW w:w="2410" w:type="dxa"/>
            <w:tcBorders>
              <w:top w:val="nil"/>
              <w:left w:val="nil"/>
              <w:bottom w:val="nil"/>
              <w:right w:val="nil"/>
            </w:tcBorders>
            <w:hideMark/>
          </w:tcPr>
          <w:p w14:paraId="1F0FCF03" w14:textId="77777777" w:rsidR="00435937" w:rsidRPr="009F7F88" w:rsidRDefault="00435937" w:rsidP="009A623F">
            <w:pPr>
              <w:pStyle w:val="RSCT03TableBody"/>
              <w:jc w:val="left"/>
              <w:rPr>
                <w:color w:val="000000" w:themeColor="text1"/>
              </w:rPr>
            </w:pPr>
            <w:r w:rsidRPr="009F7F88">
              <w:rPr>
                <w:color w:val="000000" w:themeColor="text1"/>
              </w:rPr>
              <w:t>71.4% (from 4 to 40 mA cm</w:t>
            </w:r>
            <w:r w:rsidRPr="009F7F88">
              <w:rPr>
                <w:color w:val="000000" w:themeColor="text1"/>
                <w:vertAlign w:val="superscript"/>
              </w:rPr>
              <w:t>-2</w:t>
            </w:r>
            <w:r w:rsidRPr="009F7F88">
              <w:rPr>
                <w:color w:val="000000" w:themeColor="text1"/>
              </w:rPr>
              <w:t>)</w:t>
            </w:r>
          </w:p>
        </w:tc>
        <w:tc>
          <w:tcPr>
            <w:tcW w:w="2844" w:type="dxa"/>
            <w:tcBorders>
              <w:top w:val="nil"/>
              <w:left w:val="nil"/>
              <w:bottom w:val="nil"/>
              <w:right w:val="nil"/>
            </w:tcBorders>
            <w:hideMark/>
          </w:tcPr>
          <w:p w14:paraId="3C855E10" w14:textId="77777777" w:rsidR="00435937" w:rsidRPr="009F7F88" w:rsidRDefault="00435937" w:rsidP="009A623F">
            <w:pPr>
              <w:pStyle w:val="RSCT03TableBody"/>
              <w:jc w:val="left"/>
              <w:rPr>
                <w:color w:val="000000" w:themeColor="text1"/>
              </w:rPr>
            </w:pPr>
            <w:r w:rsidRPr="009F7F88">
              <w:rPr>
                <w:color w:val="000000" w:themeColor="text1"/>
              </w:rPr>
              <w:t>456.69 mF cm</w:t>
            </w:r>
            <w:r w:rsidRPr="009F7F88">
              <w:rPr>
                <w:color w:val="000000" w:themeColor="text1"/>
                <w:vertAlign w:val="superscript"/>
              </w:rPr>
              <w:t>-2</w:t>
            </w:r>
            <w:r w:rsidRPr="009F7F88">
              <w:rPr>
                <w:color w:val="000000" w:themeColor="text1"/>
              </w:rPr>
              <w:t xml:space="preserve"> (40 mA cm</w:t>
            </w:r>
            <w:r w:rsidRPr="009F7F88">
              <w:rPr>
                <w:color w:val="000000" w:themeColor="text1"/>
                <w:vertAlign w:val="superscript"/>
              </w:rPr>
              <w:t>-2</w:t>
            </w:r>
            <w:r w:rsidRPr="009F7F88">
              <w:rPr>
                <w:rFonts w:ascii="SimSun" w:eastAsia="SimSun" w:hAnsi="SimSun" w:cs="SimSun" w:hint="eastAsia"/>
                <w:color w:val="000000" w:themeColor="text1"/>
              </w:rPr>
              <w:t>）</w:t>
            </w:r>
          </w:p>
        </w:tc>
        <w:tc>
          <w:tcPr>
            <w:tcW w:w="982" w:type="dxa"/>
            <w:tcBorders>
              <w:top w:val="nil"/>
              <w:left w:val="nil"/>
              <w:bottom w:val="nil"/>
              <w:right w:val="nil"/>
            </w:tcBorders>
            <w:hideMark/>
          </w:tcPr>
          <w:p w14:paraId="63765996" w14:textId="77777777" w:rsidR="00435937" w:rsidRPr="009F7F88" w:rsidRDefault="00435937" w:rsidP="009A623F">
            <w:pPr>
              <w:pStyle w:val="RSCT03TableBody"/>
              <w:jc w:val="left"/>
              <w:rPr>
                <w:color w:val="000000" w:themeColor="text1"/>
              </w:rPr>
            </w:pPr>
            <w:r w:rsidRPr="009F7F88">
              <w:rPr>
                <w:color w:val="000000" w:themeColor="text1"/>
              </w:rPr>
              <w:t xml:space="preserve">2000 </w:t>
            </w:r>
            <w:proofErr w:type="spellStart"/>
            <w:r w:rsidRPr="009F7F88">
              <w:rPr>
                <w:color w:val="000000" w:themeColor="text1"/>
              </w:rPr>
              <w:t>μm</w:t>
            </w:r>
            <w:proofErr w:type="spellEnd"/>
          </w:p>
        </w:tc>
      </w:tr>
      <w:tr w:rsidR="009F7F88" w:rsidRPr="009F7F88" w14:paraId="69AC2C5B" w14:textId="77777777" w:rsidTr="005C7361">
        <w:tc>
          <w:tcPr>
            <w:tcW w:w="980" w:type="dxa"/>
            <w:vMerge w:val="restart"/>
            <w:tcBorders>
              <w:top w:val="nil"/>
              <w:left w:val="nil"/>
              <w:bottom w:val="single" w:sz="4" w:space="0" w:color="auto"/>
              <w:right w:val="nil"/>
            </w:tcBorders>
            <w:hideMark/>
          </w:tcPr>
          <w:p w14:paraId="17270F9A" w14:textId="77777777" w:rsidR="00435937" w:rsidRPr="009F7F88" w:rsidRDefault="00435937" w:rsidP="009A623F">
            <w:pPr>
              <w:pStyle w:val="RSCT03TableBody"/>
              <w:jc w:val="left"/>
              <w:rPr>
                <w:color w:val="000000" w:themeColor="text1"/>
              </w:rPr>
            </w:pPr>
            <w:r w:rsidRPr="009F7F88">
              <w:rPr>
                <w:color w:val="000000" w:themeColor="text1"/>
              </w:rPr>
              <w:t>Bulk (non-printed)</w:t>
            </w:r>
          </w:p>
        </w:tc>
        <w:tc>
          <w:tcPr>
            <w:tcW w:w="2989" w:type="dxa"/>
            <w:tcBorders>
              <w:top w:val="nil"/>
              <w:left w:val="nil"/>
              <w:bottom w:val="nil"/>
              <w:right w:val="nil"/>
            </w:tcBorders>
            <w:hideMark/>
          </w:tcPr>
          <w:p w14:paraId="508E3F37" w14:textId="57C552F2" w:rsidR="00435937" w:rsidRPr="009F7F88" w:rsidRDefault="00435937" w:rsidP="009A623F">
            <w:pPr>
              <w:pStyle w:val="RSCT03TableBody"/>
              <w:jc w:val="left"/>
              <w:rPr>
                <w:color w:val="000000" w:themeColor="text1"/>
              </w:rPr>
            </w:pPr>
            <w:r w:rsidRPr="009F7F88">
              <w:rPr>
                <w:color w:val="000000" w:themeColor="text1"/>
              </w:rPr>
              <w:t xml:space="preserve">Bulk CA </w:t>
            </w:r>
            <w:r w:rsidRPr="009F7F88">
              <w:rPr>
                <w:color w:val="000000" w:themeColor="text1"/>
              </w:rPr>
              <w:fldChar w:fldCharType="begin" w:fldLock="1"/>
            </w:r>
            <w:r w:rsidR="00BF34A6" w:rsidRPr="009F7F88">
              <w:rPr>
                <w:color w:val="000000" w:themeColor="text1"/>
              </w:rPr>
              <w:instrText>ADDIN CSL_CITATION {"citationItems":[{"id":"ITEM-1","itemData":{"DOI":"10.1039/c8mh00603b","ISSN":"20516355","abstract":"The use of additive manufacturing to 3D print aerogels has the potential to impact several important technologies such as energy storage, catalysis, and desalination. While there has been a great deal of focus on graphene aerogels, reports of 3D printed conventional carbon aerogels (CAs) are sparse. Activated CAs are particularly compelling because in addition to having a lower cost than a comparable graphene aerogel, they can achieve much higher surface areas (&gt;3000 m 2 g -1 ). Herein we report a 3D printable ink based on traditional resorcinol-formaldehyde sol-gel chemistry that can produce a final activated carbon aerogel with surface areas approaching 2000 m 2 g -1 and good electrical conductivities (</w:instrText>
            </w:r>
            <w:r w:rsidR="00BF34A6" w:rsidRPr="009F7F88">
              <w:rPr>
                <w:rFonts w:ascii="Cambria Math" w:hAnsi="Cambria Math" w:cs="Cambria Math"/>
                <w:color w:val="000000" w:themeColor="text1"/>
              </w:rPr>
              <w:instrText>∼</w:instrText>
            </w:r>
            <w:r w:rsidR="00BF34A6" w:rsidRPr="009F7F88">
              <w:rPr>
                <w:color w:val="000000" w:themeColor="text1"/>
              </w:rPr>
              <w:instrText>200 S m -1 ). Direct ink writing (DIW) is used to then fabricate electrodes, which demonstrate excellent electrochemical properties with a high specific capacitance of 215 F g -1 at 1 A g -1 and 83% capacitive retention at higher current densities (10 A g -1 ). The DIW electrode significantly outperformed its bulk counterpart and provides an example of how one can use 3D printed aerogel electrodes to overcome mass transport limitations and boost energy storage performance.","author":[{"dropping-particle":"","family":"Chandrasekaran","given":"Swetha","non-dropping-particle":"","parse-names":false,"suffix":""},{"dropping-particle":"","family":"Yao","given":"Bin","non-dropping-particle":"","parse-names":false,"suffix":""},{"dropping-particle":"","family":"Liu","given":"Tianyu","non-dropping-particle":"","parse-names":false,"suffix":""},{"dropping-particle":"","family":"Xiao","given":"Wang","non-dropping-particle":"","parse-names":false,"suffix":""},{"dropping-particle":"","family":"Song","given":"Yu","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Li","given":"Yat","non-dropping-particle":"","parse-names":false,"suffix":""},{"dropping-particle":"","family":"Worsley","given":"Marcus A.","non-dropping-particle":"","parse-names":false,"suffix":""}],"container-title":"Materials Horizons","id":"ITEM-1","issue":"6","issued":{"date-parts":[["2018"]]},"note":"</w:instrText>
            </w:r>
            <w:r w:rsidR="00BF34A6" w:rsidRPr="009F7F88">
              <w:rPr>
                <w:rFonts w:ascii="SimSun" w:eastAsia="SimSun" w:hAnsi="SimSun" w:cs="SimSun" w:hint="eastAsia"/>
                <w:color w:val="000000" w:themeColor="text1"/>
              </w:rPr>
              <w:instrText>已加</w:instrText>
            </w:r>
            <w:r w:rsidR="00BF34A6" w:rsidRPr="009F7F88">
              <w:rPr>
                <w:color w:val="000000" w:themeColor="text1"/>
              </w:rPr>
              <w:instrText>\n3D</w:instrText>
            </w:r>
            <w:r w:rsidR="00BF34A6" w:rsidRPr="009F7F88">
              <w:rPr>
                <w:rFonts w:ascii="SimSun" w:eastAsia="SimSun" w:hAnsi="SimSun" w:cs="SimSun" w:hint="eastAsia"/>
                <w:color w:val="000000" w:themeColor="text1"/>
              </w:rPr>
              <w:instrText>打印</w:instrText>
            </w:r>
            <w:r w:rsidR="00BF34A6" w:rsidRPr="009F7F88">
              <w:rPr>
                <w:color w:val="000000" w:themeColor="text1"/>
              </w:rPr>
              <w:instrText>RF</w:instrText>
            </w:r>
            <w:r w:rsidR="00BF34A6" w:rsidRPr="009F7F88">
              <w:rPr>
                <w:rFonts w:ascii="SimSun" w:eastAsia="SimSun" w:hAnsi="SimSun" w:cs="SimSun" w:hint="eastAsia"/>
                <w:color w:val="000000" w:themeColor="text1"/>
              </w:rPr>
              <w:instrText>有机和炭气凝胶</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作为电极材料</w:instrText>
            </w:r>
            <w:r w:rsidR="00BF34A6" w:rsidRPr="009F7F88">
              <w:rPr>
                <w:color w:val="000000" w:themeColor="text1"/>
              </w:rPr>
              <w:instrText>","page":"1166-1175","publisher":"Royal Society of Chemistry","title":"Direct ink writing of organic and carbon aerogels","type":"article-journal","volume":"5"},"uris":["http://www.mendeley.com/documents/?uuid=8965fd1d-8523-381f-b664-a94d3ae119a3"]}],"mendeley":{"formattedCitation":"&lt;sup&gt;19&lt;/sup&gt;","plainTextFormattedCitation":"19","previouslyFormattedCitation":"&lt;sup&gt;19&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9</w:t>
            </w:r>
            <w:r w:rsidRPr="009F7F88">
              <w:rPr>
                <w:color w:val="000000" w:themeColor="text1"/>
              </w:rPr>
              <w:fldChar w:fldCharType="end"/>
            </w:r>
          </w:p>
        </w:tc>
        <w:tc>
          <w:tcPr>
            <w:tcW w:w="2410" w:type="dxa"/>
            <w:tcBorders>
              <w:top w:val="nil"/>
              <w:left w:val="nil"/>
              <w:bottom w:val="nil"/>
              <w:right w:val="nil"/>
            </w:tcBorders>
            <w:hideMark/>
          </w:tcPr>
          <w:p w14:paraId="7C1C0AA0" w14:textId="77777777" w:rsidR="00435937" w:rsidRPr="009F7F88" w:rsidRDefault="00435937" w:rsidP="009A623F">
            <w:pPr>
              <w:pStyle w:val="RSCT03TableBody"/>
              <w:jc w:val="left"/>
              <w:rPr>
                <w:color w:val="000000" w:themeColor="text1"/>
              </w:rPr>
            </w:pPr>
            <w:r w:rsidRPr="009F7F88">
              <w:rPr>
                <w:color w:val="000000" w:themeColor="text1"/>
              </w:rPr>
              <w:t>31% (from 1 to 10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5AD0A0AC" w14:textId="77777777" w:rsidR="00435937" w:rsidRPr="009F7F88" w:rsidRDefault="00435937" w:rsidP="009A623F">
            <w:pPr>
              <w:pStyle w:val="RSCT03TableBody"/>
              <w:jc w:val="left"/>
              <w:rPr>
                <w:color w:val="000000" w:themeColor="text1"/>
              </w:rPr>
            </w:pPr>
            <w:r w:rsidRPr="009F7F88">
              <w:rPr>
                <w:color w:val="000000" w:themeColor="text1"/>
              </w:rPr>
              <w:t>ca. 17 F·g</w:t>
            </w:r>
            <w:r w:rsidRPr="009F7F88">
              <w:rPr>
                <w:color w:val="000000" w:themeColor="text1"/>
                <w:vertAlign w:val="superscript"/>
              </w:rPr>
              <w:t>−1</w:t>
            </w:r>
            <w:r w:rsidRPr="009F7F88">
              <w:rPr>
                <w:color w:val="000000" w:themeColor="text1"/>
              </w:rPr>
              <w:t xml:space="preserve"> (1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10B0CCC4"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6473B273" w14:textId="77777777" w:rsidTr="005C7361">
        <w:tc>
          <w:tcPr>
            <w:tcW w:w="980" w:type="dxa"/>
            <w:vMerge/>
            <w:tcBorders>
              <w:top w:val="nil"/>
              <w:left w:val="nil"/>
              <w:bottom w:val="single" w:sz="4" w:space="0" w:color="auto"/>
              <w:right w:val="nil"/>
            </w:tcBorders>
            <w:vAlign w:val="center"/>
            <w:hideMark/>
          </w:tcPr>
          <w:p w14:paraId="0D2E7EE5"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4BC6D6E1" w14:textId="681E2D48" w:rsidR="00435937" w:rsidRPr="009F7F88" w:rsidRDefault="00435937" w:rsidP="009A623F">
            <w:pPr>
              <w:pStyle w:val="RSCT03TableBody"/>
              <w:jc w:val="left"/>
              <w:rPr>
                <w:color w:val="000000" w:themeColor="text1"/>
              </w:rPr>
            </w:pPr>
            <w:r w:rsidRPr="009F7F88">
              <w:rPr>
                <w:color w:val="000000" w:themeColor="text1"/>
              </w:rPr>
              <w:t>Bulk GO-GNP-SiO</w:t>
            </w:r>
            <w:r w:rsidRPr="009F7F88">
              <w:rPr>
                <w:color w:val="000000" w:themeColor="text1"/>
                <w:vertAlign w:val="subscript"/>
              </w:rPr>
              <w:t>2</w:t>
            </w:r>
            <w:r w:rsidRPr="009F7F88">
              <w:rPr>
                <w:color w:val="000000" w:themeColor="text1"/>
              </w:rPr>
              <w:t xml:space="preserve">-2 </w:t>
            </w:r>
            <w:r w:rsidRPr="009F7F88">
              <w:rPr>
                <w:color w:val="000000" w:themeColor="text1"/>
              </w:rPr>
              <w:fldChar w:fldCharType="begin" w:fldLock="1"/>
            </w:r>
            <w:r w:rsidR="00BF34A6" w:rsidRPr="009F7F88">
              <w:rPr>
                <w:color w:val="000000" w:themeColor="text1"/>
              </w:rPr>
              <w:instrText>ADDIN CSL_CITATION {"citationItems":[{"id":"ITEM-1","itemData":{"DOI":"10.1021/acs.nanolett.5b04965","ISSN":"15306992","abstract":"Graphene is an atomically thin, two-dimensional (2D) carbon material that offers a unique combination of low density, exceptional mechanical properties, thermal stability, large surface area, and excellent electrical conductivity. Recent progress has resulted in macro-assemblies of graphene, such as bulk graphene aerogels for a variety of applications. However, these three-dimensional (3D) graphenes exhibit physicochemical property attenuation compared to their 2D building blocks because of one-fold composition and tortuous, stochastic porous networks. These limitations can be offset by developing a graphene composite material with an engineered porous architecture. Here, we report the fabrication of 3D periodic graphene composite aerogel microlattices for supercapacitor applications, via a 3D printing technique known as direct-ink writing. The key factor in developing these novel aerogels is creating an extrudable graphene oxide-based composite ink and modifying the 3D printing method to accommodate aerogel processing. The 3D-printed graphene composite aerogel (3D-GCA) electrodes are lightweight, highly conductive, and exhibit excellent electrochemical properties. In particular, the supercapacitors using these 3D-GCA electrodes with thicknesses on the order of millimeters display exceptional capacitive retention (ca. 90% from 0.5 to 10 A·g -1 ) and power densities (&gt;4 kW·kg -1 ) that equal or exceed those of reported devices made with electrodes 10-100 times thinner. This work provides an example of how 3D-printed materials, such as graphene aerogels, can significantly expand the design space for fabricating high-performance and fully integrable energy storage devices optimized for a broad range of applications.","author":[{"dropping-particle":"","family":"Zhu","given":"Cheng","non-dropping-particle":"","parse-names":false,"suffix":""},{"dropping-particle":"","family":"Liu","given":"Tianyu","non-dropping-particle":"","parse-names":false,"suffix":""},{"dropping-particle":"","family":"Qian","given":"Fang","non-dropping-particle":"","parse-names":false,"suffix":""},{"dropping-particle":"","family":"Han","given":"T. Yong Jin","non-dropping-particle":"","parse-names":false,"suffix":""},{"dropping-particle":"","family":"Duoss","given":"Eric B.","non-dropping-particle":"","parse-names":false,"suffix":""},{"dropping-particle":"","family":"Kuntz","given":"Joshua D.","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Nano Letters","id":"ITEM-1","issue":"6","issued":{"date-parts":[["2016"]]},"note":"</w:instrText>
            </w:r>
            <w:r w:rsidR="00BF34A6" w:rsidRPr="009F7F88">
              <w:rPr>
                <w:rFonts w:ascii="SimSun" w:eastAsia="SimSun" w:hAnsi="SimSun" w:cs="SimSun" w:hint="eastAsia"/>
                <w:color w:val="000000" w:themeColor="text1"/>
              </w:rPr>
              <w:instrText>已加</w:instrText>
            </w:r>
            <w:r w:rsidR="00BF34A6" w:rsidRPr="009F7F88">
              <w:rPr>
                <w:color w:val="000000" w:themeColor="text1"/>
              </w:rPr>
              <w:instrText>\n3D</w:instrText>
            </w:r>
            <w:r w:rsidR="00BF34A6" w:rsidRPr="009F7F88">
              <w:rPr>
                <w:rFonts w:ascii="SimSun" w:eastAsia="SimSun" w:hAnsi="SimSun" w:cs="SimSun" w:hint="eastAsia"/>
                <w:color w:val="000000" w:themeColor="text1"/>
              </w:rPr>
              <w:instrText>打印</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石墨烯气凝胶</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超级电容器</w:instrText>
            </w:r>
            <w:r w:rsidR="00BF34A6" w:rsidRPr="009F7F88">
              <w:rPr>
                <w:color w:val="000000" w:themeColor="text1"/>
              </w:rPr>
              <w:instrText>","page":"3448-3456","title":"Supercapacitors Based on Three-Dimensional Hierarchical Graphene Aerogels with Periodic Macropores","type":"article-journal","volume":"16"},"uris":["http://www.mendeley.com/documents/?uuid=a7afafc7-0e87-4b0d-9d96-f7501c731fcd"]}],"mendeley":{"formattedCitation":"&lt;sup&gt;20&lt;/sup&gt;","plainTextFormattedCitation":"20","previouslyFormattedCitation":"&lt;sup&gt;20&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0</w:t>
            </w:r>
            <w:r w:rsidRPr="009F7F88">
              <w:rPr>
                <w:color w:val="000000" w:themeColor="text1"/>
              </w:rPr>
              <w:fldChar w:fldCharType="end"/>
            </w:r>
          </w:p>
        </w:tc>
        <w:tc>
          <w:tcPr>
            <w:tcW w:w="2410" w:type="dxa"/>
            <w:tcBorders>
              <w:top w:val="nil"/>
              <w:left w:val="nil"/>
              <w:bottom w:val="nil"/>
              <w:right w:val="nil"/>
            </w:tcBorders>
            <w:hideMark/>
          </w:tcPr>
          <w:p w14:paraId="262E5EB7" w14:textId="77777777" w:rsidR="00435937" w:rsidRPr="009F7F88" w:rsidRDefault="00435937" w:rsidP="009A623F">
            <w:pPr>
              <w:pStyle w:val="RSCT03TableBody"/>
              <w:jc w:val="left"/>
              <w:rPr>
                <w:color w:val="000000" w:themeColor="text1"/>
              </w:rPr>
            </w:pPr>
            <w:r w:rsidRPr="009F7F88">
              <w:rPr>
                <w:color w:val="000000" w:themeColor="text1"/>
              </w:rPr>
              <w:t>ca. 82% (from 0.5 to 10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5BF45850" w14:textId="77777777" w:rsidR="00435937" w:rsidRPr="009F7F88" w:rsidRDefault="00435937" w:rsidP="009A623F">
            <w:pPr>
              <w:pStyle w:val="RSCT03TableBody"/>
              <w:jc w:val="left"/>
              <w:rPr>
                <w:color w:val="000000" w:themeColor="text1"/>
              </w:rPr>
            </w:pPr>
            <w:r w:rsidRPr="009F7F88">
              <w:rPr>
                <w:color w:val="000000" w:themeColor="text1"/>
              </w:rPr>
              <w:t>ca. 47 F·g</w:t>
            </w:r>
            <w:r w:rsidRPr="009F7F88">
              <w:rPr>
                <w:color w:val="000000" w:themeColor="text1"/>
                <w:vertAlign w:val="superscript"/>
              </w:rPr>
              <w:t>−1</w:t>
            </w:r>
            <w:r w:rsidRPr="009F7F88">
              <w:rPr>
                <w:color w:val="000000" w:themeColor="text1"/>
              </w:rPr>
              <w:t xml:space="preserve"> (1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47ECD9FE" w14:textId="77777777" w:rsidR="00435937" w:rsidRPr="009F7F88" w:rsidRDefault="00435937" w:rsidP="009A623F">
            <w:pPr>
              <w:pStyle w:val="RSCT03TableBody"/>
              <w:jc w:val="left"/>
              <w:rPr>
                <w:color w:val="000000" w:themeColor="text1"/>
              </w:rPr>
            </w:pPr>
            <w:r w:rsidRPr="009F7F88">
              <w:rPr>
                <w:color w:val="000000" w:themeColor="text1"/>
              </w:rPr>
              <w:t xml:space="preserve">1000 </w:t>
            </w:r>
            <w:proofErr w:type="spellStart"/>
            <w:r w:rsidRPr="009F7F88">
              <w:rPr>
                <w:color w:val="000000" w:themeColor="text1"/>
              </w:rPr>
              <w:t>μm</w:t>
            </w:r>
            <w:proofErr w:type="spellEnd"/>
          </w:p>
        </w:tc>
      </w:tr>
      <w:tr w:rsidR="009F7F88" w:rsidRPr="009F7F88" w14:paraId="2BCC27CB" w14:textId="77777777" w:rsidTr="005C7361">
        <w:tc>
          <w:tcPr>
            <w:tcW w:w="980" w:type="dxa"/>
            <w:vMerge/>
            <w:tcBorders>
              <w:top w:val="nil"/>
              <w:left w:val="nil"/>
              <w:bottom w:val="single" w:sz="4" w:space="0" w:color="auto"/>
              <w:right w:val="nil"/>
            </w:tcBorders>
            <w:vAlign w:val="center"/>
            <w:hideMark/>
          </w:tcPr>
          <w:p w14:paraId="4591C310"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03F51C20" w14:textId="665F9694" w:rsidR="00435937" w:rsidRPr="009F7F88" w:rsidRDefault="00435937" w:rsidP="009A623F">
            <w:pPr>
              <w:pStyle w:val="RSCT03TableBody"/>
              <w:jc w:val="left"/>
              <w:rPr>
                <w:color w:val="000000" w:themeColor="text1"/>
              </w:rPr>
            </w:pPr>
            <w:r w:rsidRPr="009F7F88">
              <w:rPr>
                <w:color w:val="000000" w:themeColor="text1"/>
              </w:rPr>
              <w:t>Bulk G/MnO</w:t>
            </w:r>
            <w:r w:rsidRPr="009F7F88">
              <w:rPr>
                <w:color w:val="000000" w:themeColor="text1"/>
                <w:vertAlign w:val="subscript"/>
              </w:rPr>
              <w:t>2</w:t>
            </w:r>
            <w:r w:rsidRPr="009F7F88">
              <w:rPr>
                <w:color w:val="000000" w:themeColor="text1"/>
              </w:rPr>
              <w:t xml:space="preserve"> </w:t>
            </w:r>
            <w:r w:rsidRPr="009F7F88">
              <w:rPr>
                <w:color w:val="000000" w:themeColor="text1"/>
              </w:rPr>
              <w:fldChar w:fldCharType="begin" w:fldLock="1"/>
            </w:r>
            <w:r w:rsidR="00BF34A6" w:rsidRPr="009F7F88">
              <w:rPr>
                <w:color w:val="000000" w:themeColor="text1"/>
              </w:rPr>
              <w:instrText>ADDIN CSL_CITATION {"citationItems":[{"id":"ITEM-1","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Joule","id":"ITEM-1","issue":"2","issued":{"date-parts":[["2019"]]},"note":"</w:instrText>
            </w:r>
            <w:r w:rsidR="00BF34A6" w:rsidRPr="009F7F88">
              <w:rPr>
                <w:rFonts w:ascii="SimSun" w:eastAsia="SimSun" w:hAnsi="SimSun" w:cs="SimSun" w:hint="eastAsia"/>
                <w:color w:val="000000" w:themeColor="text1"/>
              </w:rPr>
              <w:instrText>已加</w:instrText>
            </w:r>
            <w:r w:rsidR="00BF34A6" w:rsidRPr="009F7F88">
              <w:rPr>
                <w:color w:val="000000" w:themeColor="text1"/>
              </w:rPr>
              <w:instrText>\n3D</w:instrText>
            </w:r>
            <w:r w:rsidR="00BF34A6" w:rsidRPr="009F7F88">
              <w:rPr>
                <w:rFonts w:ascii="SimSun" w:eastAsia="SimSun" w:hAnsi="SimSun" w:cs="SimSun" w:hint="eastAsia"/>
                <w:color w:val="000000" w:themeColor="text1"/>
              </w:rPr>
              <w:instrText>打印氧化石墨烯，冷冻干燥，裂解，电化学沉积</w:instrText>
            </w:r>
            <w:r w:rsidR="00BF34A6" w:rsidRPr="009F7F88">
              <w:rPr>
                <w:color w:val="000000" w:themeColor="text1"/>
              </w:rPr>
              <w:instrText>MnO2</w:instrText>
            </w:r>
            <w:r w:rsidR="00BF34A6" w:rsidRPr="009F7F88">
              <w:rPr>
                <w:rFonts w:ascii="SimSun" w:eastAsia="SimSun" w:hAnsi="SimSun" w:cs="SimSun" w:hint="eastAsia"/>
                <w:color w:val="000000" w:themeColor="text1"/>
              </w:rPr>
              <w:instrText>，</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负载</w:instrText>
            </w:r>
            <w:r w:rsidR="00BF34A6" w:rsidRPr="009F7F88">
              <w:rPr>
                <w:color w:val="000000" w:themeColor="text1"/>
              </w:rPr>
              <w:instrText>MnO2</w:instrText>
            </w:r>
            <w:r w:rsidR="00BF34A6" w:rsidRPr="009F7F88">
              <w:rPr>
                <w:rFonts w:ascii="SimSun" w:eastAsia="SimSun" w:hAnsi="SimSun" w:cs="SimSun" w:hint="eastAsia"/>
                <w:color w:val="000000" w:themeColor="text1"/>
              </w:rPr>
              <w:instrText>石墨烯气凝胶</w:instrText>
            </w:r>
            <w:r w:rsidR="00BF34A6" w:rsidRPr="009F7F88">
              <w:rPr>
                <w:color w:val="000000" w:themeColor="text1"/>
              </w:rPr>
              <w:instrText>\n</w:instrText>
            </w:r>
            <w:r w:rsidR="00BF34A6" w:rsidRPr="009F7F88">
              <w:rPr>
                <w:rFonts w:ascii="SimSun" w:eastAsia="SimSun" w:hAnsi="SimSun" w:cs="SimSun" w:hint="eastAsia"/>
                <w:color w:val="000000" w:themeColor="text1"/>
              </w:rPr>
              <w:instrText>作为超级电容器</w:instrText>
            </w:r>
            <w:r w:rsidR="00BF34A6" w:rsidRPr="009F7F88">
              <w:rPr>
                <w:color w:val="000000" w:themeColor="text1"/>
              </w:rPr>
              <w:instrText>","page":"459-470","title":"Efficient 3D Printed Pseudocapacitive Electrodes with Ultrahigh MnO2 Loading","type":"article-journal","volume":"3"},"uris":["http://www.mendeley.com/documents/?uuid=6a12c2b6-de59-4d30-861f-41fe223f5ea7"]}],"mendeley":{"formattedCitation":"&lt;sup&gt;21&lt;/sup&gt;","plainTextFormattedCitation":"21","previouslyFormattedCitation":"&lt;sup&gt;2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1</w:t>
            </w:r>
            <w:r w:rsidRPr="009F7F88">
              <w:rPr>
                <w:color w:val="000000" w:themeColor="text1"/>
              </w:rPr>
              <w:fldChar w:fldCharType="end"/>
            </w:r>
          </w:p>
        </w:tc>
        <w:tc>
          <w:tcPr>
            <w:tcW w:w="2410" w:type="dxa"/>
            <w:tcBorders>
              <w:top w:val="nil"/>
              <w:left w:val="nil"/>
              <w:bottom w:val="nil"/>
              <w:right w:val="nil"/>
            </w:tcBorders>
            <w:hideMark/>
          </w:tcPr>
          <w:p w14:paraId="6D44ACE6" w14:textId="77777777" w:rsidR="00435937" w:rsidRPr="009F7F88" w:rsidRDefault="00435937" w:rsidP="009A623F">
            <w:pPr>
              <w:pStyle w:val="RSCT03TableBody"/>
              <w:jc w:val="left"/>
              <w:rPr>
                <w:color w:val="000000" w:themeColor="text1"/>
              </w:rPr>
            </w:pPr>
            <w:r w:rsidRPr="009F7F88">
              <w:rPr>
                <w:color w:val="000000" w:themeColor="text1"/>
              </w:rPr>
              <w:t>11% (0.5-50 mA cm</w:t>
            </w:r>
            <w:r w:rsidRPr="009F7F88">
              <w:rPr>
                <w:color w:val="000000" w:themeColor="text1"/>
                <w:vertAlign w:val="superscript"/>
              </w:rPr>
              <w:t>-2</w:t>
            </w:r>
            <w:r w:rsidRPr="009F7F88">
              <w:rPr>
                <w:color w:val="000000" w:themeColor="text1"/>
              </w:rPr>
              <w:t>)</w:t>
            </w:r>
          </w:p>
        </w:tc>
        <w:tc>
          <w:tcPr>
            <w:tcW w:w="2844" w:type="dxa"/>
            <w:tcBorders>
              <w:top w:val="nil"/>
              <w:left w:val="nil"/>
              <w:bottom w:val="nil"/>
              <w:right w:val="nil"/>
            </w:tcBorders>
            <w:hideMark/>
          </w:tcPr>
          <w:p w14:paraId="7EA9D303" w14:textId="77777777" w:rsidR="00435937" w:rsidRPr="009F7F88" w:rsidRDefault="00435937" w:rsidP="009A623F">
            <w:pPr>
              <w:pStyle w:val="RSCT03TableBody"/>
              <w:jc w:val="left"/>
              <w:rPr>
                <w:color w:val="000000" w:themeColor="text1"/>
              </w:rPr>
            </w:pPr>
            <w:r w:rsidRPr="009F7F88">
              <w:rPr>
                <w:color w:val="000000" w:themeColor="text1"/>
              </w:rPr>
              <w:t>ca. 0.50 F cm</w:t>
            </w:r>
            <w:r w:rsidRPr="009F7F88">
              <w:rPr>
                <w:color w:val="000000" w:themeColor="text1"/>
                <w:vertAlign w:val="superscript"/>
              </w:rPr>
              <w:t>-2</w:t>
            </w:r>
            <w:r w:rsidRPr="009F7F88">
              <w:rPr>
                <w:color w:val="000000" w:themeColor="text1"/>
              </w:rPr>
              <w:t xml:space="preserve"> (50 mA cm</w:t>
            </w:r>
            <w:r w:rsidRPr="009F7F88">
              <w:rPr>
                <w:color w:val="000000" w:themeColor="text1"/>
                <w:vertAlign w:val="superscript"/>
              </w:rPr>
              <w:t>-2</w:t>
            </w:r>
            <w:r w:rsidRPr="009F7F88">
              <w:rPr>
                <w:color w:val="000000" w:themeColor="text1"/>
              </w:rPr>
              <w:t>)</w:t>
            </w:r>
          </w:p>
        </w:tc>
        <w:tc>
          <w:tcPr>
            <w:tcW w:w="982" w:type="dxa"/>
            <w:tcBorders>
              <w:top w:val="nil"/>
              <w:left w:val="nil"/>
              <w:bottom w:val="nil"/>
              <w:right w:val="nil"/>
            </w:tcBorders>
            <w:hideMark/>
          </w:tcPr>
          <w:p w14:paraId="541103D0" w14:textId="77777777" w:rsidR="00435937" w:rsidRPr="009F7F88" w:rsidRDefault="00435937" w:rsidP="009A623F">
            <w:pPr>
              <w:pStyle w:val="RSCT03TableBody"/>
              <w:jc w:val="left"/>
              <w:rPr>
                <w:color w:val="000000" w:themeColor="text1"/>
              </w:rPr>
            </w:pPr>
            <w:r w:rsidRPr="009F7F88">
              <w:rPr>
                <w:color w:val="000000" w:themeColor="text1"/>
              </w:rPr>
              <w:t xml:space="preserve">1000 </w:t>
            </w:r>
            <w:proofErr w:type="spellStart"/>
            <w:r w:rsidRPr="009F7F88">
              <w:rPr>
                <w:color w:val="000000" w:themeColor="text1"/>
              </w:rPr>
              <w:t>μm</w:t>
            </w:r>
            <w:proofErr w:type="spellEnd"/>
          </w:p>
        </w:tc>
      </w:tr>
      <w:tr w:rsidR="009F7F88" w:rsidRPr="009F7F88" w14:paraId="33AA95C8" w14:textId="77777777" w:rsidTr="005C7361">
        <w:tc>
          <w:tcPr>
            <w:tcW w:w="980" w:type="dxa"/>
            <w:vMerge/>
            <w:tcBorders>
              <w:top w:val="nil"/>
              <w:left w:val="nil"/>
              <w:bottom w:val="single" w:sz="4" w:space="0" w:color="auto"/>
              <w:right w:val="nil"/>
            </w:tcBorders>
            <w:vAlign w:val="center"/>
            <w:hideMark/>
          </w:tcPr>
          <w:p w14:paraId="521F596E"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17B6C421" w14:textId="04FFD722" w:rsidR="00435937" w:rsidRPr="009F7F88" w:rsidRDefault="00435937" w:rsidP="009A623F">
            <w:pPr>
              <w:pStyle w:val="RSCT03TableBody"/>
              <w:jc w:val="left"/>
              <w:rPr>
                <w:color w:val="000000" w:themeColor="text1"/>
              </w:rPr>
            </w:pPr>
            <w:r w:rsidRPr="009F7F88">
              <w:rPr>
                <w:color w:val="000000" w:themeColor="text1"/>
              </w:rPr>
              <w:t xml:space="preserve">Bulk SF GA </w:t>
            </w:r>
            <w:r w:rsidRPr="009F7F88">
              <w:rPr>
                <w:color w:val="000000" w:themeColor="text1"/>
              </w:rPr>
              <w:fldChar w:fldCharType="begin" w:fldLock="1"/>
            </w:r>
            <w:r w:rsidR="004E1277" w:rsidRPr="009F7F88">
              <w:rPr>
                <w:color w:val="000000" w:themeColor="text1"/>
              </w:rPr>
              <w:instrText>ADDIN CSL_CITATION {"citationItems":[{"id":"ITEM-1","itemData":{"DOI":"10.1002/adma.201906652","ISSN":"15214095","abstract":"The performance of pseudocapacitive electrodes at fast charging rates are typically limited by the slow kinetics of Faradaic reactions and sluggish ion diffusion in the bulk structure. This is particularly problematic for thick electrodes and electrodes highly loaded with active materials. Here, a surface-functionalized 3D-printed graphene aerogel (SF-3D GA) is presented that achieves not only a benchmark areal capacitance of 2195 mF cm−2 at a high current density of 100 mA cm−2 but also an ultrahigh intrinsic capacitance of 309.1 µF cm−2 even at a high mass loading of 12.8 mg cm−2. Importantly, the kinetic analysis reveals that the capacitance of SF-3D GA electrode is primarily (93.3%) contributed from fast kinetic processes. This is because the 3D-printed electrode has an open structure that ensures excellent coverage of functional groups on carbon surface and facilitates the ion accessibility of these surface functional groups even at high current densities and large mass loading/electrode thickness. An asymmetric device assembled with SF-3D GA as anode and 3D-printed GA decorated with MnO2 as cathode achieves a remarkable energy density of 0.65 mWh cm−2 at an ultrahigh power density of 164.5 mW cm−2, outperforming carbon-based supercapacitors operated at the same power density.","author":[{"dropping-particle":"","family":"Yao","given":"Bin","non-dropping-particle":"","parse-names":false,"suffix":""},{"dropping-particle":"","family":"Chandrasekaran","given":"Swetha","non-dropping-particle":"","parse-names":false,"suffix":""},{"dropping-particle":"","family":"Zhang","given":"Haozhe","non-dropping-particle":"","parse-names":false,"suffix":""},{"dropping-particle":"","family":"Ma","given":"Annie","non-dropping-particle":"","parse-names":false,"suffix":""},{"dropping-particle":"","family":"Kang","given":"Junzhe","non-dropping-particle":"","parse-names":false,"suffix":""},{"dropping-particle":"","family":"Zhang","given":"Lei","non-dropping-particle":"","parse-names":false,"suffix":""},{"dropping-particle":"","family":"Lu","given":"Xiho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container-title":"Advanced Materials","id":"ITEM-1","issue":"8","issued":{"date-parts":[["2020"]]},"page":"1906652","publisher":"Wiley-VCH Verlag","title":"3D-Printed Structure Boosts the Kinetics and Intrinsic Capacitance of Pseudocapacitive Graphene Aerogels","type":"article-journal","volume":"32"},"uris":["http://www.mendeley.com/documents/?uuid=a7f9224f-ae31-3969-873e-e9b46fadd9b9"]}],"mendeley":{"formattedCitation":"&lt;sup&gt;237&lt;/sup&gt;","plainTextFormattedCitation":"237","previouslyFormattedCitation":"&lt;sup&gt;23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7</w:t>
            </w:r>
            <w:r w:rsidRPr="009F7F88">
              <w:rPr>
                <w:color w:val="000000" w:themeColor="text1"/>
              </w:rPr>
              <w:fldChar w:fldCharType="end"/>
            </w:r>
          </w:p>
        </w:tc>
        <w:tc>
          <w:tcPr>
            <w:tcW w:w="2410" w:type="dxa"/>
            <w:tcBorders>
              <w:top w:val="nil"/>
              <w:left w:val="nil"/>
              <w:bottom w:val="nil"/>
              <w:right w:val="nil"/>
            </w:tcBorders>
            <w:vAlign w:val="center"/>
            <w:hideMark/>
          </w:tcPr>
          <w:p w14:paraId="598EE06E" w14:textId="77777777" w:rsidR="00435937" w:rsidRPr="009F7F88" w:rsidRDefault="00435937" w:rsidP="009A623F">
            <w:pPr>
              <w:pStyle w:val="RSCT03TableBody"/>
              <w:jc w:val="left"/>
              <w:rPr>
                <w:color w:val="000000" w:themeColor="text1"/>
                <w:lang w:val="en-US"/>
              </w:rPr>
            </w:pPr>
            <w:r w:rsidRPr="009F7F88">
              <w:rPr>
                <w:color w:val="000000" w:themeColor="text1"/>
              </w:rPr>
              <w:t>29.0% (from 5 to 100 mA cm</w:t>
            </w:r>
            <w:r w:rsidRPr="009F7F88">
              <w:rPr>
                <w:color w:val="000000" w:themeColor="text1"/>
                <w:vertAlign w:val="superscript"/>
              </w:rPr>
              <w:t>-2</w:t>
            </w:r>
            <w:r w:rsidRPr="009F7F88">
              <w:rPr>
                <w:color w:val="000000" w:themeColor="text1"/>
              </w:rPr>
              <w:t>)</w:t>
            </w:r>
          </w:p>
        </w:tc>
        <w:tc>
          <w:tcPr>
            <w:tcW w:w="2844" w:type="dxa"/>
            <w:tcBorders>
              <w:top w:val="nil"/>
              <w:left w:val="nil"/>
              <w:bottom w:val="nil"/>
              <w:right w:val="nil"/>
            </w:tcBorders>
            <w:vAlign w:val="center"/>
            <w:hideMark/>
          </w:tcPr>
          <w:p w14:paraId="5944CFE0" w14:textId="77777777" w:rsidR="00435937" w:rsidRPr="009F7F88" w:rsidRDefault="00435937" w:rsidP="009A623F">
            <w:pPr>
              <w:pStyle w:val="RSCT03TableBody"/>
              <w:jc w:val="left"/>
              <w:rPr>
                <w:color w:val="000000" w:themeColor="text1"/>
                <w:lang w:eastAsia="en-US"/>
              </w:rPr>
            </w:pPr>
            <w:r w:rsidRPr="009F7F88">
              <w:rPr>
                <w:color w:val="000000" w:themeColor="text1"/>
              </w:rPr>
              <w:t>ca. 0.40 F cm</w:t>
            </w:r>
            <w:r w:rsidRPr="009F7F88">
              <w:rPr>
                <w:color w:val="000000" w:themeColor="text1"/>
                <w:vertAlign w:val="superscript"/>
              </w:rPr>
              <w:t>-2</w:t>
            </w:r>
            <w:r w:rsidRPr="009F7F88">
              <w:rPr>
                <w:color w:val="000000" w:themeColor="text1"/>
              </w:rPr>
              <w:t xml:space="preserve"> (100 mA cm</w:t>
            </w:r>
            <w:r w:rsidRPr="009F7F88">
              <w:rPr>
                <w:color w:val="000000" w:themeColor="text1"/>
                <w:vertAlign w:val="superscript"/>
              </w:rPr>
              <w:t>-2</w:t>
            </w:r>
            <w:r w:rsidRPr="009F7F88">
              <w:rPr>
                <w:color w:val="000000" w:themeColor="text1"/>
              </w:rPr>
              <w:t>)</w:t>
            </w:r>
          </w:p>
        </w:tc>
        <w:tc>
          <w:tcPr>
            <w:tcW w:w="982" w:type="dxa"/>
            <w:tcBorders>
              <w:top w:val="nil"/>
              <w:left w:val="nil"/>
              <w:bottom w:val="nil"/>
              <w:right w:val="nil"/>
            </w:tcBorders>
            <w:hideMark/>
          </w:tcPr>
          <w:p w14:paraId="3FE79E24"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32EC992E" w14:textId="77777777" w:rsidTr="005C7361">
        <w:tc>
          <w:tcPr>
            <w:tcW w:w="980" w:type="dxa"/>
            <w:vMerge/>
            <w:tcBorders>
              <w:top w:val="nil"/>
              <w:left w:val="nil"/>
              <w:bottom w:val="single" w:sz="4" w:space="0" w:color="auto"/>
              <w:right w:val="nil"/>
            </w:tcBorders>
            <w:vAlign w:val="center"/>
            <w:hideMark/>
          </w:tcPr>
          <w:p w14:paraId="3240F72B"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0156FA7A" w14:textId="1B813A93" w:rsidR="00435937" w:rsidRPr="009F7F88" w:rsidRDefault="00435937" w:rsidP="009A623F">
            <w:pPr>
              <w:pStyle w:val="RSCT03TableBody"/>
              <w:jc w:val="left"/>
              <w:rPr>
                <w:color w:val="000000" w:themeColor="text1"/>
              </w:rPr>
            </w:pPr>
            <w:r w:rsidRPr="009F7F88">
              <w:rPr>
                <w:color w:val="000000" w:themeColor="text1"/>
              </w:rPr>
              <w:t xml:space="preserve">pCA-KOH-700 </w:t>
            </w:r>
            <w:r w:rsidRPr="009F7F88">
              <w:rPr>
                <w:color w:val="000000" w:themeColor="text1"/>
              </w:rPr>
              <w:fldChar w:fldCharType="begin" w:fldLock="1"/>
            </w:r>
            <w:r w:rsidR="004E1277" w:rsidRPr="009F7F88">
              <w:rPr>
                <w:color w:val="000000" w:themeColor="text1"/>
              </w:rPr>
              <w:instrText>ADDIN CSL_CITATION {"citationItems":[{"id":"ITEM-1","itemData":{"DOI":"10.1016/j.nanoen.2016.08.023","ISSN":"22112855","abstract":"Three-dimensional (3D) interconnected porous nitrogen-doped carbon aerogels (CAs) have been successfully prepared with polyvinyl alcohol and nitrogen-containing N-phenylethanolamine as carbon and in-situ nitrogen sources, and boric acid as both crosslinking agent and 3D self-template. After drying, carbonization and KOH-activation treatment, the as-obtained CAs exhibit large specific surface area, hierarchically porous structure, heteroatom doping and superhydrophilicity. The optimal sample shows a high surface area up to 2016 m2 g−1 with a total pore volume of 1.179 cm3 g−1. The synergistic effect of the reasonably hierarchical porosity, high effective surface area utilization, superhydrophilicity, and heteroatom pseudocapacitance are in favor of high specific capacitance of 467 F g−1 in three-electrode system and considerable cycle performance of 85.7%, 90.9% retention over 10, 000 cycles at 20 A g−1 and 30 A g−1. Moreover, the symmetric supercapacitor configuration delivers an energy density of 22.75 Wh kg−1 at power density of 262.5 W kg−1 and 7.6 Wh kg−1 at power density of 9572 W kg−1. Here, we pioneer an in-situ self-template approach for fabricating hierarchically porous aerogels with a potential application in supplying a peak power for hybrid electric vehicles, memory backup systems, cold-starting assistants and especially electrochromic devices as demonstrated in our case.","author":[{"dropping-particle":"","family":"Wei","given":"Xianjun","non-dropping-particle":"","parse-names":false,"suffix":""},{"dropping-particle":"","family":"Wan","given":"Suige","non-dropping-particle":"","parse-names":false,"suffix":""},{"dropping-particle":"","family":"Gao","given":"Shuyan","non-dropping-particle":"","parse-names":false,"suffix":""}],"container-title":"Nano Energy","id":"ITEM-1","issued":{"date-parts":[["2016"]]},"page":"206-215","publisher":"Elsevier Ltd","title":"Self-assembly-template engineering nitrogen-doped carbon aerogels for high-rate supercapacitors","type":"article-journal","volume":"28"},"uris":["http://www.mendeley.com/documents/?uuid=16c127b7-b229-3dca-acd7-9aabdf236a1e"]}],"mendeley":{"formattedCitation":"&lt;sup&gt;288&lt;/sup&gt;","plainTextFormattedCitation":"288","previouslyFormattedCitation":"&lt;sup&gt;28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88</w:t>
            </w:r>
            <w:r w:rsidRPr="009F7F88">
              <w:rPr>
                <w:color w:val="000000" w:themeColor="text1"/>
              </w:rPr>
              <w:fldChar w:fldCharType="end"/>
            </w:r>
          </w:p>
        </w:tc>
        <w:tc>
          <w:tcPr>
            <w:tcW w:w="2410" w:type="dxa"/>
            <w:tcBorders>
              <w:top w:val="nil"/>
              <w:left w:val="nil"/>
              <w:bottom w:val="nil"/>
              <w:right w:val="nil"/>
            </w:tcBorders>
            <w:hideMark/>
          </w:tcPr>
          <w:p w14:paraId="00D3C33C" w14:textId="77777777" w:rsidR="00435937" w:rsidRPr="009F7F88" w:rsidRDefault="00435937" w:rsidP="009A623F">
            <w:pPr>
              <w:pStyle w:val="RSCT03TableBody"/>
              <w:jc w:val="left"/>
              <w:rPr>
                <w:color w:val="000000" w:themeColor="text1"/>
              </w:rPr>
            </w:pPr>
            <w:r w:rsidRPr="009F7F88">
              <w:rPr>
                <w:color w:val="000000" w:themeColor="text1"/>
              </w:rPr>
              <w:t>90.9% (from 1 to 10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56F58F04" w14:textId="77777777" w:rsidR="00435937" w:rsidRPr="009F7F88" w:rsidRDefault="00435937" w:rsidP="009A623F">
            <w:pPr>
              <w:pStyle w:val="RSCT03TableBody"/>
              <w:jc w:val="left"/>
              <w:rPr>
                <w:color w:val="000000" w:themeColor="text1"/>
              </w:rPr>
            </w:pPr>
            <w:r w:rsidRPr="009F7F88">
              <w:rPr>
                <w:color w:val="000000" w:themeColor="text1"/>
              </w:rPr>
              <w:t>330 F·g</w:t>
            </w:r>
            <w:r w:rsidRPr="009F7F88">
              <w:rPr>
                <w:color w:val="000000" w:themeColor="text1"/>
                <w:vertAlign w:val="superscript"/>
              </w:rPr>
              <w:t>−1</w:t>
            </w:r>
            <w:r w:rsidRPr="009F7F88">
              <w:rPr>
                <w:color w:val="000000" w:themeColor="text1"/>
              </w:rPr>
              <w:t xml:space="preserve"> (1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257C76F7"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19FD72AF" w14:textId="77777777" w:rsidTr="005C7361">
        <w:tc>
          <w:tcPr>
            <w:tcW w:w="980" w:type="dxa"/>
            <w:vMerge/>
            <w:tcBorders>
              <w:top w:val="nil"/>
              <w:left w:val="nil"/>
              <w:bottom w:val="single" w:sz="4" w:space="0" w:color="auto"/>
              <w:right w:val="nil"/>
            </w:tcBorders>
            <w:vAlign w:val="center"/>
            <w:hideMark/>
          </w:tcPr>
          <w:p w14:paraId="39BD3D12"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2BDCC0B2" w14:textId="4026D767" w:rsidR="00435937" w:rsidRPr="009F7F88" w:rsidRDefault="00435937" w:rsidP="009A623F">
            <w:pPr>
              <w:pStyle w:val="RSCT03TableBody"/>
              <w:jc w:val="left"/>
              <w:rPr>
                <w:color w:val="000000" w:themeColor="text1"/>
              </w:rPr>
            </w:pPr>
            <w:r w:rsidRPr="009F7F88">
              <w:rPr>
                <w:color w:val="000000" w:themeColor="text1"/>
              </w:rPr>
              <w:t>CNF/RGO/</w:t>
            </w:r>
            <w:proofErr w:type="spellStart"/>
            <w:r w:rsidRPr="009F7F88">
              <w:rPr>
                <w:color w:val="000000" w:themeColor="text1"/>
              </w:rPr>
              <w:t>MoO</w:t>
            </w:r>
            <w:r w:rsidRPr="009F7F88">
              <w:rPr>
                <w:color w:val="000000" w:themeColor="text1"/>
                <w:vertAlign w:val="subscript"/>
              </w:rPr>
              <w:t>x</w:t>
            </w:r>
            <w:r w:rsidRPr="009F7F88">
              <w:rPr>
                <w:color w:val="000000" w:themeColor="text1"/>
              </w:rPr>
              <w:t>N</w:t>
            </w:r>
            <w:r w:rsidRPr="009F7F88">
              <w:rPr>
                <w:color w:val="000000" w:themeColor="text1"/>
                <w:vertAlign w:val="subscript"/>
              </w:rPr>
              <w:t>y</w:t>
            </w:r>
            <w:proofErr w:type="spellEnd"/>
            <w:r w:rsidRPr="009F7F88">
              <w:rPr>
                <w:color w:val="000000" w:themeColor="text1"/>
                <w:vertAlign w:val="subscript"/>
              </w:rPr>
              <w:t xml:space="preserve"> </w:t>
            </w:r>
            <w:r w:rsidRPr="009F7F88">
              <w:rPr>
                <w:color w:val="000000" w:themeColor="text1"/>
                <w:lang w:val="en-US"/>
              </w:rPr>
              <w:fldChar w:fldCharType="begin" w:fldLock="1"/>
            </w:r>
            <w:r w:rsidR="004E1277" w:rsidRPr="009F7F88">
              <w:rPr>
                <w:color w:val="000000" w:themeColor="text1"/>
                <w:lang w:val="en-US"/>
              </w:rPr>
              <w:instrText>ADDIN CSL_CITATION {"citationItems":[{"id":"ITEM-1","itemData":{"DOI":"10.1039/c7ta03093b","ISSN":"20507496","abstract":"A free-standing, lightweight, highly porous, and highly flexible cellulose nanofibril (CNF)-reduced graphene oxide (RGO)-molybdenum oxynitride (MoOxNy) aerogel film electrode was synthesized by freeze-drying a CNF/GO/MoO3 aqueous dispersion followed by subsequent in situ hydrazine reduction. Due to the partial reduction and nitrogen doping of the MoO3 nanobelts and the highly open and continuous porous structure, the free-standing CNF/RGO/MoOxNy aerogel film electrode delivered an outstanding specific capacitance of 680 F g-1 in an aqueous electrolyte and 518 F g-1 in an ionic liquid electrolyte in a three-electrode configuration at a current density of 1.0 A g-1. Furthermore, highly flexible and all-solid-state supercapacitors using CNF/RGO/MoOxNy as electrodes and either a hydrogel or ionogel as the electrolyte were fabricated and both types of supercapacitors demonstrated high specific capacitance and excellent long-term cycling stability. Remarkably, the solid-state supercapacitor devices fabricated using an ionogel electrolyte demonstrated an energy density of 114 W h kg-1 (corresponding to a volumetric energy density of 18.8 W h L-1), which is among the highest values achieved for any type of solid-state supercapacitor and is even comparable to the energy densities of Li-ion batteries. Therefore, this study provides a simple and cost-efficient method for fabricating flexible energy storage devices with excellent electrochemical performance.","author":[{"dropping-particle":"","family":"Zheng","given":"Qifeng","non-dropping-particle":"","parse-names":false,"suffix":""},{"dropping-particle":"","family":"Kvit","given":"Alexander","non-dropping-particle":"","parse-names":false,"suffix":""},{"dropping-particle":"","family":"Cai","given":"Zhiyong","non-dropping-particle":"","parse-names":false,"suffix":""},{"dropping-particle":"","family":"Ma","given":"Zhenqiang","non-dropping-particle":"","parse-names":false,"suffix":""},{"dropping-particle":"","family":"Gong","given":"Shaoqin","non-dropping-particle":"","parse-names":false,"suffix":""}],"container-title":"Journal of Materials Chemistry A","id":"ITEM-1","issue":"24","issued":{"date-parts":[["2017"]]},"page":"12528-12541","publisher":"Royal Society of Chemistry","title":"A freestanding cellulose nanofibril-reduced graphene oxide-molybdenum oxynitride aerogel film electrode for all-solid-state supercapacitors with ultrahigh energy density","type":"article-journal","volume":"5"},"uris":["http://www.mendeley.com/documents/?uuid=9306ceff-177d-36a9-a777-b402c127edba"]}],"mendeley":{"formattedCitation":"&lt;sup&gt;292&lt;/sup&gt;","plainTextFormattedCitation":"292","previouslyFormattedCitation":"&lt;sup&gt;290&lt;/sup&gt;"},"properties":{"noteIndex":0},"schema":"https://github.com/citation-style-language/schema/raw/master/csl-citation.json"}</w:instrText>
            </w:r>
            <w:r w:rsidRPr="009F7F88">
              <w:rPr>
                <w:color w:val="000000" w:themeColor="text1"/>
                <w:lang w:val="en-US"/>
              </w:rPr>
              <w:fldChar w:fldCharType="separate"/>
            </w:r>
            <w:r w:rsidR="004E1277" w:rsidRPr="009F7F88">
              <w:rPr>
                <w:noProof/>
                <w:color w:val="000000" w:themeColor="text1"/>
                <w:vertAlign w:val="superscript"/>
                <w:lang w:val="en-US"/>
              </w:rPr>
              <w:t>292</w:t>
            </w:r>
            <w:r w:rsidRPr="009F7F88">
              <w:rPr>
                <w:color w:val="000000" w:themeColor="text1"/>
                <w:lang w:val="en-US"/>
              </w:rPr>
              <w:fldChar w:fldCharType="end"/>
            </w:r>
          </w:p>
        </w:tc>
        <w:tc>
          <w:tcPr>
            <w:tcW w:w="2410" w:type="dxa"/>
            <w:tcBorders>
              <w:top w:val="nil"/>
              <w:left w:val="nil"/>
              <w:bottom w:val="nil"/>
              <w:right w:val="nil"/>
            </w:tcBorders>
            <w:hideMark/>
          </w:tcPr>
          <w:p w14:paraId="4ED92862" w14:textId="77777777" w:rsidR="00435937" w:rsidRPr="009F7F88" w:rsidRDefault="00435937" w:rsidP="009A623F">
            <w:pPr>
              <w:pStyle w:val="RSCT03TableBody"/>
              <w:jc w:val="left"/>
              <w:rPr>
                <w:color w:val="000000" w:themeColor="text1"/>
              </w:rPr>
            </w:pPr>
            <w:r w:rsidRPr="009F7F88">
              <w:rPr>
                <w:color w:val="000000" w:themeColor="text1"/>
              </w:rPr>
              <w:t>62% (from 1 to 15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7BEF0885" w14:textId="77777777" w:rsidR="00435937" w:rsidRPr="009F7F88" w:rsidRDefault="00435937" w:rsidP="009A623F">
            <w:pPr>
              <w:pStyle w:val="RSCT03TableBody"/>
              <w:jc w:val="left"/>
              <w:rPr>
                <w:color w:val="000000" w:themeColor="text1"/>
              </w:rPr>
            </w:pPr>
            <w:r w:rsidRPr="009F7F88">
              <w:rPr>
                <w:color w:val="000000" w:themeColor="text1"/>
              </w:rPr>
              <w:t>421 F·g</w:t>
            </w:r>
            <w:r w:rsidRPr="009F7F88">
              <w:rPr>
                <w:color w:val="000000" w:themeColor="text1"/>
                <w:vertAlign w:val="superscript"/>
              </w:rPr>
              <w:t>−1</w:t>
            </w:r>
            <w:r w:rsidRPr="009F7F88">
              <w:rPr>
                <w:color w:val="000000" w:themeColor="text1"/>
              </w:rPr>
              <w:t xml:space="preserve"> (15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1C26DD1D"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7D4B02DA" w14:textId="77777777" w:rsidTr="005C7361">
        <w:tc>
          <w:tcPr>
            <w:tcW w:w="980" w:type="dxa"/>
            <w:vMerge/>
            <w:tcBorders>
              <w:top w:val="nil"/>
              <w:left w:val="nil"/>
              <w:bottom w:val="single" w:sz="4" w:space="0" w:color="auto"/>
              <w:right w:val="nil"/>
            </w:tcBorders>
            <w:vAlign w:val="center"/>
            <w:hideMark/>
          </w:tcPr>
          <w:p w14:paraId="2B25728D"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56A84FEE" w14:textId="756FBCCD" w:rsidR="00435937" w:rsidRPr="009F7F88" w:rsidRDefault="00435937" w:rsidP="009A623F">
            <w:pPr>
              <w:pStyle w:val="RSCT03TableBody"/>
              <w:jc w:val="left"/>
              <w:rPr>
                <w:color w:val="000000" w:themeColor="text1"/>
              </w:rPr>
            </w:pPr>
            <w:r w:rsidRPr="009F7F88">
              <w:rPr>
                <w:color w:val="000000" w:themeColor="text1"/>
              </w:rPr>
              <w:t>AAP(rGO-Co</w:t>
            </w:r>
            <w:r w:rsidRPr="009F7F88">
              <w:rPr>
                <w:color w:val="000000" w:themeColor="text1"/>
                <w:vertAlign w:val="subscript"/>
              </w:rPr>
              <w:t>3</w:t>
            </w:r>
            <w:r w:rsidRPr="009F7F88">
              <w:rPr>
                <w:color w:val="000000" w:themeColor="text1"/>
              </w:rPr>
              <w:t>O</w:t>
            </w:r>
            <w:r w:rsidRPr="009F7F88">
              <w:rPr>
                <w:color w:val="000000" w:themeColor="text1"/>
                <w:vertAlign w:val="subscript"/>
              </w:rPr>
              <w:t>4</w:t>
            </w:r>
            <w:r w:rsidRPr="009F7F88">
              <w:rPr>
                <w:color w:val="000000" w:themeColor="text1"/>
              </w:rPr>
              <w:t>//</w:t>
            </w:r>
            <w:proofErr w:type="spellStart"/>
            <w:r w:rsidRPr="009F7F88">
              <w:rPr>
                <w:color w:val="000000" w:themeColor="text1"/>
              </w:rPr>
              <w:t>rGO</w:t>
            </w:r>
            <w:proofErr w:type="spellEnd"/>
            <w:r w:rsidRPr="009F7F88">
              <w:rPr>
                <w:color w:val="000000" w:themeColor="text1"/>
              </w:rPr>
              <w:t xml:space="preserve">) </w:t>
            </w:r>
            <w:r w:rsidRPr="009F7F88">
              <w:rPr>
                <w:color w:val="000000" w:themeColor="text1"/>
                <w:lang w:val="en-US"/>
              </w:rPr>
              <w:fldChar w:fldCharType="begin" w:fldLock="1"/>
            </w:r>
            <w:r w:rsidR="004E1277" w:rsidRPr="009F7F88">
              <w:rPr>
                <w:color w:val="000000" w:themeColor="text1"/>
                <w:lang w:val="en-US"/>
              </w:rPr>
              <w:instrText>ADDIN CSL_CITATION {"citationItems":[{"id":"ITEM-1","itemData":{"DOI":"10.1021/acsami.6b07511","ISSN":"19448252","abstract":"Modern flexible consumer electronics require efficient energy storage devices with flexible free-standing electrodes. We report a simple and cost-effective route to a graphene-based composite aerogel encapsulating metal oxide nanoparticles for high energy density, free-standing, binder-free flexible pseudocapacitive electrodes. Hydrothermally synthesized Co3O4 nanoparticles are successfully housed inside the microporous graphene aerogel network during the room temperature interfacial gelation at the Zn surface. The resultant three-dimensional (3D) rGO-Co3O4 composite aerogel shows mesoporous quasiparallel layer stack morphology with a high loading of Co3O4, which offers numerous channels for ion transport and a 3D interconnected network for high electrical conductivity. All solid state asymmetric pseudocapacitors employing the composite aerogel electrodes have demonstrated high areal energy density of 35.92 μWh/cm2 and power density of 17.79 mW/cm2 accompanied by excellent cycle life.","author":[{"dropping-particle":"","family":"Ghosh","given":"Debasis","non-dropping-particle":"","parse-names":false,"suffix":""},{"dropping-particle":"","family":"Lim","given":"Joonwon","non-dropping-particle":"","parse-names":false,"suffix":""},{"dropping-particle":"","family":"Narayan","given":"Rekha","non-dropping-particle":"","parse-names":false,"suffix":""},{"dropping-particle":"","family":"Kim","given":"Sang Ouk","non-dropping-particle":"","parse-names":false,"suffix":""}],"container-title":"ACS Applied Materials and Interfaces","id":"ITEM-1","issue":"34","issued":{"date-parts":[["2016"]]},"page":"22253-22260","publisher":"American Chemical Society","title":"High Energy Density All Solid State Asymmetric Pseudocapacitors Based on Free Standing Reduced Graphene Oxide-Co3O4 Composite Aerogel Electrodes","type":"article-journal","volume":"8"},"uris":["http://www.mendeley.com/documents/?uuid=15ab19c7-1e3d-371d-be92-8f7c0476a654"]}],"mendeley":{"formattedCitation":"&lt;sup&gt;293&lt;/sup&gt;","plainTextFormattedCitation":"293","previouslyFormattedCitation":"&lt;sup&gt;291&lt;/sup&gt;"},"properties":{"noteIndex":0},"schema":"https://github.com/citation-style-language/schema/raw/master/csl-citation.json"}</w:instrText>
            </w:r>
            <w:r w:rsidRPr="009F7F88">
              <w:rPr>
                <w:color w:val="000000" w:themeColor="text1"/>
                <w:lang w:val="en-US"/>
              </w:rPr>
              <w:fldChar w:fldCharType="separate"/>
            </w:r>
            <w:r w:rsidR="004E1277" w:rsidRPr="009F7F88">
              <w:rPr>
                <w:noProof/>
                <w:color w:val="000000" w:themeColor="text1"/>
                <w:vertAlign w:val="superscript"/>
                <w:lang w:val="en-US"/>
              </w:rPr>
              <w:t>293</w:t>
            </w:r>
            <w:r w:rsidRPr="009F7F88">
              <w:rPr>
                <w:color w:val="000000" w:themeColor="text1"/>
                <w:lang w:val="en-US"/>
              </w:rPr>
              <w:fldChar w:fldCharType="end"/>
            </w:r>
          </w:p>
        </w:tc>
        <w:tc>
          <w:tcPr>
            <w:tcW w:w="2410" w:type="dxa"/>
            <w:tcBorders>
              <w:top w:val="nil"/>
              <w:left w:val="nil"/>
              <w:bottom w:val="nil"/>
              <w:right w:val="nil"/>
            </w:tcBorders>
            <w:hideMark/>
          </w:tcPr>
          <w:p w14:paraId="120F4CF5" w14:textId="77777777" w:rsidR="00435937" w:rsidRPr="009F7F88" w:rsidRDefault="00435937" w:rsidP="009A623F">
            <w:pPr>
              <w:pStyle w:val="RSCT03TableBody"/>
              <w:jc w:val="left"/>
              <w:rPr>
                <w:color w:val="000000" w:themeColor="text1"/>
              </w:rPr>
            </w:pPr>
            <w:r w:rsidRPr="009F7F88">
              <w:rPr>
                <w:color w:val="000000" w:themeColor="text1"/>
              </w:rPr>
              <w:t>59.7% (from 2 to 30 mA·cm</w:t>
            </w:r>
            <w:r w:rsidRPr="009F7F88">
              <w:rPr>
                <w:color w:val="000000" w:themeColor="text1"/>
                <w:vertAlign w:val="superscript"/>
              </w:rPr>
              <w:t>-2</w:t>
            </w:r>
            <w:r w:rsidRPr="009F7F88">
              <w:rPr>
                <w:color w:val="000000" w:themeColor="text1"/>
              </w:rPr>
              <w:t>)</w:t>
            </w:r>
          </w:p>
        </w:tc>
        <w:tc>
          <w:tcPr>
            <w:tcW w:w="2844" w:type="dxa"/>
            <w:tcBorders>
              <w:top w:val="nil"/>
              <w:left w:val="nil"/>
              <w:bottom w:val="nil"/>
              <w:right w:val="nil"/>
            </w:tcBorders>
            <w:hideMark/>
          </w:tcPr>
          <w:p w14:paraId="70081144" w14:textId="77777777" w:rsidR="00435937" w:rsidRPr="009F7F88" w:rsidRDefault="00435937" w:rsidP="009A623F">
            <w:pPr>
              <w:pStyle w:val="RSCT03TableBody"/>
              <w:jc w:val="left"/>
              <w:rPr>
                <w:color w:val="000000" w:themeColor="text1"/>
              </w:rPr>
            </w:pPr>
            <w:r w:rsidRPr="009F7F88">
              <w:rPr>
                <w:color w:val="000000" w:themeColor="text1"/>
              </w:rPr>
              <w:t>119.8 mF·cm</w:t>
            </w:r>
            <w:r w:rsidRPr="009F7F88">
              <w:rPr>
                <w:color w:val="000000" w:themeColor="text1"/>
                <w:vertAlign w:val="superscript"/>
              </w:rPr>
              <w:t>-2</w:t>
            </w:r>
            <w:r w:rsidRPr="009F7F88">
              <w:rPr>
                <w:color w:val="000000" w:themeColor="text1"/>
              </w:rPr>
              <w:t xml:space="preserve"> (30 mA·cm</w:t>
            </w:r>
            <w:r w:rsidRPr="009F7F88">
              <w:rPr>
                <w:color w:val="000000" w:themeColor="text1"/>
                <w:vertAlign w:val="superscript"/>
              </w:rPr>
              <w:t>-2</w:t>
            </w:r>
            <w:r w:rsidRPr="009F7F88">
              <w:rPr>
                <w:color w:val="000000" w:themeColor="text1"/>
              </w:rPr>
              <w:t>)</w:t>
            </w:r>
          </w:p>
        </w:tc>
        <w:tc>
          <w:tcPr>
            <w:tcW w:w="982" w:type="dxa"/>
            <w:tcBorders>
              <w:top w:val="nil"/>
              <w:left w:val="nil"/>
              <w:bottom w:val="nil"/>
              <w:right w:val="nil"/>
            </w:tcBorders>
            <w:hideMark/>
          </w:tcPr>
          <w:p w14:paraId="008B5BBD"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520AC595" w14:textId="77777777" w:rsidTr="005C7361">
        <w:tc>
          <w:tcPr>
            <w:tcW w:w="980" w:type="dxa"/>
            <w:vMerge/>
            <w:tcBorders>
              <w:top w:val="nil"/>
              <w:left w:val="nil"/>
              <w:bottom w:val="single" w:sz="4" w:space="0" w:color="auto"/>
              <w:right w:val="nil"/>
            </w:tcBorders>
            <w:vAlign w:val="center"/>
            <w:hideMark/>
          </w:tcPr>
          <w:p w14:paraId="41B950F2"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7D631A91" w14:textId="1D4552A7" w:rsidR="00435937" w:rsidRPr="009F7F88" w:rsidRDefault="00435937" w:rsidP="009A623F">
            <w:pPr>
              <w:pStyle w:val="RSCT03TableBody"/>
              <w:jc w:val="left"/>
              <w:rPr>
                <w:color w:val="000000" w:themeColor="text1"/>
              </w:rPr>
            </w:pPr>
            <w:proofErr w:type="spellStart"/>
            <w:r w:rsidRPr="009F7F88">
              <w:rPr>
                <w:color w:val="000000" w:themeColor="text1"/>
              </w:rPr>
              <w:t>FeOCl@CDCA</w:t>
            </w:r>
            <w:proofErr w:type="spellEnd"/>
            <w:r w:rsidRPr="009F7F88">
              <w:rPr>
                <w:color w:val="000000" w:themeColor="text1"/>
              </w:rPr>
              <w:t xml:space="preserve"> </w:t>
            </w:r>
            <w:r w:rsidRPr="009F7F88">
              <w:rPr>
                <w:rFonts w:eastAsia="TimesNewRomanPSMT"/>
                <w:color w:val="000000" w:themeColor="text1"/>
                <w:lang w:val="en-US"/>
              </w:rPr>
              <w:fldChar w:fldCharType="begin" w:fldLock="1"/>
            </w:r>
            <w:r w:rsidR="004E1277" w:rsidRPr="009F7F88">
              <w:rPr>
                <w:rFonts w:eastAsia="TimesNewRomanPSMT"/>
                <w:color w:val="000000" w:themeColor="text1"/>
                <w:lang w:val="en-US"/>
              </w:rPr>
              <w:instrText>ADDIN CSL_CITATION {"citationItems":[{"id":"ITEM-1","itemData":{"DOI":"10.1039/c8ta12261j","ISSN":"20507496","abstract":"To build high-energy density asymmetric supercapacitors (ASCs), current studies are always directed towards cathode materials; however, anode materials are paid much less attention. Here we for the first time demonstrate that orthorhombic FeOCl with a self-stacked laminated structure is suitable to be a high-performance anode material for supercapacitors since its unique laminated structure can provide abundant active sites for migration and intercalation reactions of electrolyte ions. By introducing a highly conductive and porous cellulose-derived carbon aerogel (CDCA) matrix, the mechanical stability and charge-storage kinetics of FeOCl are significantly enhanced. FeOCl@CDCA delivers an ultra-high areal specific capacitance of 1618 mF cm−2 (647 F g−1) at 2 mA cm−2 and outstanding cycle stability with no more than 10% capacitance loss after 10 000 cycles in 1 M Na2SO4 between −1 and 0 V vs. Ag/AgCl. An ASC operating at 0-1.8 V was fabricated using a FeOCl@CDCA anode and a cheap MnO2 cathode. The ASC displays a highly competitive energy/power density (289 μW h cm−2 at 1.8 mW cm−2) and excellent rate capability and cycle stability. These findings may open a new pathway to design high-energy density energy-storage systems using FeOCl-based anodes.","author":[{"dropping-particle":"","family":"Wan","given":"Caichao","non-dropping-particle":"","parse-names":false,"suffix":""},{"dropping-particle":"","family":"Jiao","given":"Yue","non-dropping-particle":"","parse-names":false,"suffix":""},{"dropping-particle":"","family":"Bao","given":"Wenhui","non-dropping-particle":"","parse-names":false,"suffix":""},{"dropping-particle":"","family":"Gao","given":"He","non-dropping-particle":"","parse-names":false,"suffix":""},{"dropping-particle":"","family":"Wu","given":"Yiqiang","non-dropping-particle":"","parse-names":false,"suffix":""},{"dropping-particle":"","family":"Li","given":"Jian","non-dropping-particle":"","parse-names":false,"suffix":""}],"container-title":"Journal of Materials Chemistry A","id":"ITEM-1","issue":"16","issued":{"date-parts":[["2019"]]},"page":"9556-9564","publisher":"Royal Society of Chemistry","title":"Self-stacked multilayer FeOCl supported on a cellulose-derived carbon aerogel: a new and high-performance anode material for supercapacitors","type":"article-journal","volume":"7"},"uris":["http://www.mendeley.com/documents/?uuid=96fbbb12-6007-35bf-be71-9e62b4747062"]}],"mendeley":{"formattedCitation":"&lt;sup&gt;294&lt;/sup&gt;","plainTextFormattedCitation":"294","previouslyFormattedCitation":"&lt;sup&gt;292&lt;/sup&gt;"},"properties":{"noteIndex":0},"schema":"https://github.com/citation-style-language/schema/raw/master/csl-citation.json"}</w:instrText>
            </w:r>
            <w:r w:rsidRPr="009F7F88">
              <w:rPr>
                <w:rFonts w:eastAsia="TimesNewRomanPSMT"/>
                <w:color w:val="000000" w:themeColor="text1"/>
                <w:lang w:val="en-US"/>
              </w:rPr>
              <w:fldChar w:fldCharType="separate"/>
            </w:r>
            <w:r w:rsidR="004E1277" w:rsidRPr="009F7F88">
              <w:rPr>
                <w:rFonts w:eastAsia="TimesNewRomanPSMT"/>
                <w:noProof/>
                <w:color w:val="000000" w:themeColor="text1"/>
                <w:vertAlign w:val="superscript"/>
                <w:lang w:val="en-US"/>
              </w:rPr>
              <w:t>294</w:t>
            </w:r>
            <w:r w:rsidRPr="009F7F88">
              <w:rPr>
                <w:rFonts w:eastAsia="TimesNewRomanPSMT"/>
                <w:color w:val="000000" w:themeColor="text1"/>
                <w:lang w:val="en-US"/>
              </w:rPr>
              <w:fldChar w:fldCharType="end"/>
            </w:r>
          </w:p>
        </w:tc>
        <w:tc>
          <w:tcPr>
            <w:tcW w:w="2410" w:type="dxa"/>
            <w:tcBorders>
              <w:top w:val="nil"/>
              <w:left w:val="nil"/>
              <w:bottom w:val="nil"/>
              <w:right w:val="nil"/>
            </w:tcBorders>
            <w:hideMark/>
          </w:tcPr>
          <w:p w14:paraId="5DFF37E4" w14:textId="77777777" w:rsidR="00435937" w:rsidRPr="009F7F88" w:rsidRDefault="00435937" w:rsidP="009A623F">
            <w:pPr>
              <w:pStyle w:val="RSCT03TableBody"/>
              <w:jc w:val="left"/>
              <w:rPr>
                <w:color w:val="000000" w:themeColor="text1"/>
              </w:rPr>
            </w:pPr>
            <w:r w:rsidRPr="009F7F88">
              <w:rPr>
                <w:color w:val="000000" w:themeColor="text1"/>
              </w:rPr>
              <w:t>~58% (from 2 to 50 mA·cm</w:t>
            </w:r>
            <w:r w:rsidRPr="009F7F88">
              <w:rPr>
                <w:color w:val="000000" w:themeColor="text1"/>
                <w:vertAlign w:val="superscript"/>
              </w:rPr>
              <w:t>-2</w:t>
            </w:r>
            <w:r w:rsidRPr="009F7F88">
              <w:rPr>
                <w:color w:val="000000" w:themeColor="text1"/>
              </w:rPr>
              <w:t>)</w:t>
            </w:r>
          </w:p>
        </w:tc>
        <w:tc>
          <w:tcPr>
            <w:tcW w:w="2844" w:type="dxa"/>
            <w:tcBorders>
              <w:top w:val="nil"/>
              <w:left w:val="nil"/>
              <w:bottom w:val="nil"/>
              <w:right w:val="nil"/>
            </w:tcBorders>
            <w:hideMark/>
          </w:tcPr>
          <w:p w14:paraId="2310128D" w14:textId="77777777" w:rsidR="00435937" w:rsidRPr="009F7F88" w:rsidRDefault="00435937" w:rsidP="009A623F">
            <w:pPr>
              <w:pStyle w:val="RSCT03TableBody"/>
              <w:jc w:val="left"/>
              <w:rPr>
                <w:color w:val="000000" w:themeColor="text1"/>
              </w:rPr>
            </w:pPr>
            <w:r w:rsidRPr="009F7F88">
              <w:rPr>
                <w:color w:val="000000" w:themeColor="text1"/>
              </w:rPr>
              <w:t>74 F·g</w:t>
            </w:r>
            <w:r w:rsidRPr="009F7F88">
              <w:rPr>
                <w:color w:val="000000" w:themeColor="text1"/>
                <w:vertAlign w:val="superscript"/>
              </w:rPr>
              <w:t>−1</w:t>
            </w:r>
            <w:r w:rsidRPr="009F7F88">
              <w:rPr>
                <w:color w:val="000000" w:themeColor="text1"/>
              </w:rPr>
              <w:t xml:space="preserve"> (50 mA·cm</w:t>
            </w:r>
            <w:r w:rsidRPr="009F7F88">
              <w:rPr>
                <w:color w:val="000000" w:themeColor="text1"/>
                <w:vertAlign w:val="superscript"/>
              </w:rPr>
              <w:t>-2</w:t>
            </w:r>
            <w:r w:rsidRPr="009F7F88">
              <w:rPr>
                <w:color w:val="000000" w:themeColor="text1"/>
              </w:rPr>
              <w:t>)</w:t>
            </w:r>
          </w:p>
        </w:tc>
        <w:tc>
          <w:tcPr>
            <w:tcW w:w="982" w:type="dxa"/>
            <w:tcBorders>
              <w:top w:val="nil"/>
              <w:left w:val="nil"/>
              <w:bottom w:val="nil"/>
              <w:right w:val="nil"/>
            </w:tcBorders>
            <w:hideMark/>
          </w:tcPr>
          <w:p w14:paraId="3AA47434"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0CCCFB30" w14:textId="77777777" w:rsidTr="005C7361">
        <w:tc>
          <w:tcPr>
            <w:tcW w:w="980" w:type="dxa"/>
            <w:vMerge/>
            <w:tcBorders>
              <w:top w:val="nil"/>
              <w:left w:val="nil"/>
              <w:bottom w:val="single" w:sz="4" w:space="0" w:color="auto"/>
              <w:right w:val="nil"/>
            </w:tcBorders>
            <w:vAlign w:val="center"/>
            <w:hideMark/>
          </w:tcPr>
          <w:p w14:paraId="024AC50B"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08D116BE" w14:textId="7ACD55F9" w:rsidR="00435937" w:rsidRPr="009F7F88" w:rsidRDefault="00435937" w:rsidP="005C7361">
            <w:pPr>
              <w:pStyle w:val="RSCT03TableBody"/>
              <w:jc w:val="left"/>
              <w:rPr>
                <w:color w:val="000000" w:themeColor="text1"/>
              </w:rPr>
            </w:pPr>
            <w:r w:rsidRPr="009F7F88">
              <w:rPr>
                <w:color w:val="000000" w:themeColor="text1"/>
              </w:rPr>
              <w:t>AASC(MnO</w:t>
            </w:r>
            <w:r w:rsidRPr="009F7F88">
              <w:rPr>
                <w:color w:val="000000" w:themeColor="text1"/>
                <w:vertAlign w:val="subscript"/>
              </w:rPr>
              <w:t>2</w:t>
            </w:r>
            <w:r w:rsidRPr="009F7F88">
              <w:rPr>
                <w:color w:val="000000" w:themeColor="text1"/>
              </w:rPr>
              <w:t>@CNTs@3DGA//PPy@CNTs@3DGA)</w:t>
            </w:r>
            <w:r w:rsidRPr="009F7F88">
              <w:rPr>
                <w:rFonts w:eastAsia="ScalaLF-Regular"/>
                <w:color w:val="000000" w:themeColor="text1"/>
                <w:lang w:val="en-US"/>
              </w:rPr>
              <w:t xml:space="preserve">-3.9 </w:t>
            </w:r>
            <w:r w:rsidRPr="009F7F88">
              <w:rPr>
                <w:color w:val="000000" w:themeColor="text1"/>
              </w:rPr>
              <w:fldChar w:fldCharType="begin" w:fldLock="1"/>
            </w:r>
            <w:r w:rsidR="004E1277" w:rsidRPr="009F7F88">
              <w:rPr>
                <w:color w:val="000000" w:themeColor="text1"/>
              </w:rPr>
              <w:instrText>ADDIN CSL_CITATION {"citationItems":[{"id":"ITEM-1","itemData":{"DOI":"10.1002/adfm.201701122","ISSN":"16163028","abstract":"Freestanding carbon-based hybrids, specifically carbon nanotube@3D graphene (CNTs@3DG) hybrid, are of great interest in electrochemical energy storage. However, the large holes (about 400 µm) in the commonly used 3D graphene foams (3DGF) constitute as high as 90% of the electrode volume, resulting in a very low loading of electroactive materials that is electrically connected to the carbon, which makes it difficult for flexible supercapacitors to achieve high gravimetric and volumetric energy density. Here, a hierarchically porous carbon hybrid is fabricated by growing 1D CNTs on 3D graphene aerogel (CNTs@3DGA) using a facile one-step chemical vapor deposition process. In this architecture, the 3DGA with ample interconnected micrometer-sized pores (about 5 µm) dramatically enhances mass loading of electroactive materials comparing with 3DGF. An optimized all-solid-state asymmetric supercapacitor (AASC) based on MnO2@CNTs@3DGA and Ppy@CNTs@3DGA electrodes exhibits high volumetric energy density of 3.85 mW h cm−3 and superior long-term cycle stability with 84.6% retention after 20 000 cycles, which are among the best reported for AASCs with both electrodes made of pseudocapacitive electroactive materials.","author":[{"dropping-particle":"","family":"Pan","given":"Zhenghui","non-dropping-particle":"","parse-names":false,"suffix":""},{"dropping-particle":"","family":"Liu","given":"Meinan","non-dropping-particle":"","parse-names":false,"suffix":""},{"dropping-particle":"","family":"Yang","given":"Jie","non-dropping-particle":"","parse-names":false,"suffix":""},{"dropping-particle":"","family":"Qiu","given":"Yongcai","non-dropping-particle":"","parse-names":false,"suffix":""},{"dropping-particle":"","family":"Li","given":"Wanfei","non-dropping-particle":"","parse-names":false,"suffix":""},{"dropping-particle":"","family":"Xu","given":"Yan","non-dropping-particle":"","parse-names":false,"suffix":""},{"dropping-particle":"","family":"Zhang","given":"Xinyi","non-dropping-particle":"","parse-names":false,"suffix":""},{"dropping-particle":"","family":"Zhang","given":"Yuegang","non-dropping-particle":"","parse-names":false,"suffix":""}],"container-title":"Advanced Functional Materials","id":"ITEM-1","issue":"27","issued":{"date-parts":[["2017"]]},"page":"1701122","publisher":"Wiley-VCH Verlag","title":"High Electroactive Material Loading on a Carbon Nanotube@3D Graphene Aerogel for High-Performance Flexible All-Solid-State Asymmetric Supercapacitors","type":"article-journal","volume":"27"},"uris":["http://www.mendeley.com/documents/?uuid=19b63522-d781-3dd7-af1e-10aa55db27e0"]}],"mendeley":{"formattedCitation":"&lt;sup&gt;295&lt;/sup&gt;","plainTextFormattedCitation":"295","previouslyFormattedCitation":"&lt;sup&gt;29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95</w:t>
            </w:r>
            <w:r w:rsidRPr="009F7F88">
              <w:rPr>
                <w:color w:val="000000" w:themeColor="text1"/>
              </w:rPr>
              <w:fldChar w:fldCharType="end"/>
            </w:r>
          </w:p>
        </w:tc>
        <w:tc>
          <w:tcPr>
            <w:tcW w:w="2410" w:type="dxa"/>
            <w:tcBorders>
              <w:top w:val="nil"/>
              <w:left w:val="nil"/>
              <w:bottom w:val="nil"/>
              <w:right w:val="nil"/>
            </w:tcBorders>
            <w:hideMark/>
          </w:tcPr>
          <w:p w14:paraId="58622DDC" w14:textId="77777777" w:rsidR="00435937" w:rsidRPr="009F7F88" w:rsidRDefault="00435937" w:rsidP="009A623F">
            <w:pPr>
              <w:pStyle w:val="RSCT03TableBody"/>
              <w:jc w:val="left"/>
              <w:rPr>
                <w:color w:val="000000" w:themeColor="text1"/>
              </w:rPr>
            </w:pPr>
            <w:r w:rsidRPr="009F7F88">
              <w:rPr>
                <w:color w:val="000000" w:themeColor="text1"/>
              </w:rPr>
              <w:t>~84.6% (from 1</w:t>
            </w:r>
            <w:r w:rsidRPr="009F7F88">
              <w:rPr>
                <w:color w:val="000000" w:themeColor="text1"/>
                <w:vertAlign w:val="superscript"/>
              </w:rPr>
              <w:t xml:space="preserve"> </w:t>
            </w:r>
            <w:r w:rsidRPr="009F7F88">
              <w:rPr>
                <w:color w:val="000000" w:themeColor="text1"/>
              </w:rPr>
              <w:t>to 20 mA·cm</w:t>
            </w:r>
            <w:r w:rsidRPr="009F7F88">
              <w:rPr>
                <w:color w:val="000000" w:themeColor="text1"/>
                <w:vertAlign w:val="superscript"/>
              </w:rPr>
              <w:t>-2</w:t>
            </w:r>
            <w:r w:rsidRPr="009F7F88">
              <w:rPr>
                <w:color w:val="000000" w:themeColor="text1"/>
              </w:rPr>
              <w:t>)</w:t>
            </w:r>
          </w:p>
        </w:tc>
        <w:tc>
          <w:tcPr>
            <w:tcW w:w="2844" w:type="dxa"/>
            <w:tcBorders>
              <w:top w:val="nil"/>
              <w:left w:val="nil"/>
              <w:bottom w:val="nil"/>
              <w:right w:val="nil"/>
            </w:tcBorders>
            <w:hideMark/>
          </w:tcPr>
          <w:p w14:paraId="4986405E" w14:textId="77777777" w:rsidR="00435937" w:rsidRPr="009F7F88" w:rsidRDefault="00435937" w:rsidP="009A623F">
            <w:pPr>
              <w:pStyle w:val="RSCT03TableBody"/>
              <w:jc w:val="left"/>
              <w:rPr>
                <w:color w:val="000000" w:themeColor="text1"/>
              </w:rPr>
            </w:pPr>
            <w:r w:rsidRPr="009F7F88">
              <w:rPr>
                <w:color w:val="000000" w:themeColor="text1"/>
              </w:rPr>
              <w:t>950 mF·cm</w:t>
            </w:r>
            <w:r w:rsidRPr="009F7F88">
              <w:rPr>
                <w:color w:val="000000" w:themeColor="text1"/>
                <w:vertAlign w:val="superscript"/>
              </w:rPr>
              <w:t>-2</w:t>
            </w:r>
            <w:r w:rsidRPr="009F7F88">
              <w:rPr>
                <w:color w:val="000000" w:themeColor="text1"/>
              </w:rPr>
              <w:t xml:space="preserve"> (1 mA·cm</w:t>
            </w:r>
            <w:r w:rsidRPr="009F7F88">
              <w:rPr>
                <w:color w:val="000000" w:themeColor="text1"/>
                <w:vertAlign w:val="superscript"/>
              </w:rPr>
              <w:t>-2</w:t>
            </w:r>
            <w:r w:rsidRPr="009F7F88">
              <w:rPr>
                <w:color w:val="000000" w:themeColor="text1"/>
              </w:rPr>
              <w:t>)</w:t>
            </w:r>
          </w:p>
        </w:tc>
        <w:tc>
          <w:tcPr>
            <w:tcW w:w="982" w:type="dxa"/>
            <w:tcBorders>
              <w:top w:val="nil"/>
              <w:left w:val="nil"/>
              <w:bottom w:val="nil"/>
              <w:right w:val="nil"/>
            </w:tcBorders>
            <w:hideMark/>
          </w:tcPr>
          <w:p w14:paraId="3E603B3A"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255282A1" w14:textId="77777777" w:rsidTr="005C7361">
        <w:tc>
          <w:tcPr>
            <w:tcW w:w="980" w:type="dxa"/>
            <w:vMerge/>
            <w:tcBorders>
              <w:top w:val="nil"/>
              <w:left w:val="nil"/>
              <w:bottom w:val="single" w:sz="4" w:space="0" w:color="auto"/>
              <w:right w:val="nil"/>
            </w:tcBorders>
            <w:vAlign w:val="center"/>
            <w:hideMark/>
          </w:tcPr>
          <w:p w14:paraId="2ECD0F1F"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0BC9D1F6" w14:textId="0626556E" w:rsidR="00435937" w:rsidRPr="009F7F88" w:rsidRDefault="00435937" w:rsidP="009A623F">
            <w:pPr>
              <w:pStyle w:val="RSCT03TableBody"/>
              <w:jc w:val="left"/>
              <w:rPr>
                <w:color w:val="000000" w:themeColor="text1"/>
              </w:rPr>
            </w:pPr>
            <w:r w:rsidRPr="009F7F88">
              <w:rPr>
                <w:color w:val="000000" w:themeColor="text1"/>
              </w:rPr>
              <w:t>N-GA@V</w:t>
            </w:r>
            <w:r w:rsidRPr="009F7F88">
              <w:rPr>
                <w:color w:val="000000" w:themeColor="text1"/>
                <w:vertAlign w:val="subscript"/>
              </w:rPr>
              <w:t>2</w:t>
            </w:r>
            <w:r w:rsidRPr="009F7F88">
              <w:rPr>
                <w:color w:val="000000" w:themeColor="text1"/>
              </w:rPr>
              <w:t>O</w:t>
            </w:r>
            <w:r w:rsidRPr="009F7F88">
              <w:rPr>
                <w:color w:val="000000" w:themeColor="text1"/>
                <w:vertAlign w:val="subscript"/>
              </w:rPr>
              <w:t>5</w:t>
            </w:r>
            <w:r w:rsidRPr="009F7F88">
              <w:rPr>
                <w:color w:val="000000" w:themeColor="text1"/>
              </w:rPr>
              <w:t xml:space="preserve"> NWAs </w:t>
            </w:r>
            <w:r w:rsidRPr="009F7F88">
              <w:rPr>
                <w:rFonts w:eastAsia="TimesNewRoman"/>
                <w:color w:val="000000" w:themeColor="text1"/>
                <w:lang w:val="en-US"/>
              </w:rPr>
              <w:fldChar w:fldCharType="begin" w:fldLock="1"/>
            </w:r>
            <w:r w:rsidR="004E1277" w:rsidRPr="009F7F88">
              <w:rPr>
                <w:rFonts w:eastAsia="TimesNewRoman"/>
                <w:color w:val="000000" w:themeColor="text1"/>
                <w:lang w:val="en-US"/>
              </w:rPr>
              <w:instrText>ADDIN CSL_CITATION {"citationItems":[{"id":"ITEM-1","itemData":{"DOI":"10.1039/c8ta01448e","ISSN":"20507496","abstract":"As one of the most promising candidates for supercapacitor electrodes, vanadium pentoxide (V2O5) usually suffers from poor electronic conductivity and small ionic diffusivity. The key to solving these problems is to synthesize electrode materials with suitable architectures and a delicate design. Here we introduce a facile strategy to construct hierarchical nanocomposites by combining one-dimensional (1D) V2O5 nanowires with a 3D N-doped graphene aerogel (NGA). The V2O5 nanowire arrays (NWAs) are aligned vertically on the graphene substrate and wonderfully incorporated into the 3D NGA matrix. The key to forming this 3D architecture is to incorporate nitrogen atoms into the 3D graphene aerogel and the analysis of combined simulation and experiment as a proof-of-concept is conducted. Such a design offers distinct advantages for V2O5-based materials for supercapacitors. As a consequence, they deliver an ultrahigh specific capacitance of 710 F g-1 (at a current density of 0.5 A g-1) and exhibit outstanding rate performance and good cycling behavior (after 20000 cycles 95% retention of specific capacitance). This study will open a way to guide the fabrication of nanocomposites by combining different dimensional nanomaterials.","author":[{"dropping-particle":"","family":"Sun","given":"Wei","non-dropping-particle":"","parse-names":false,"suffix":""},{"dropping-particle":"","family":"Gao","given":"Guohua","non-dropping-particle":"","parse-names":false,"suffix":""},{"dropping-particle":"","family":"Du","given":"Yuchuan","non-dropping-particle":"","parse-names":false,"suffix":""},{"dropping-particle":"","family":"Zhang","given":"Kun","non-dropping-particle":"","parse-names":false,"suffix":""},{"dropping-particle":"","family":"Wu","given":"Guangming","non-dropping-particle":"","parse-names":false,"suffix":""}],"container-title":"Journal of Materials Chemistry A","id":"ITEM-1","issue":"21","issued":{"date-parts":[["2018"]]},"page":"9938-9947","publisher":"Royal Society of Chemistry","title":"A facile strategy for fabricating hierarchical nanocomposites of V2O5 nanowire arrays on a three-dimensional N-doped graphene aerogel with a synergistic effect for supercapacitors","type":"article-journal","volume":"6"},"uris":["http://www.mendeley.com/documents/?uuid=e1bb2eea-cd25-3fa1-a39d-4ff09f5cc8c2"]}],"mendeley":{"formattedCitation":"&lt;sup&gt;296&lt;/sup&gt;","plainTextFormattedCitation":"296","previouslyFormattedCitation":"&lt;sup&gt;294&lt;/sup&gt;"},"properties":{"noteIndex":0},"schema":"https://github.com/citation-style-language/schema/raw/master/csl-citation.json"}</w:instrText>
            </w:r>
            <w:r w:rsidRPr="009F7F88">
              <w:rPr>
                <w:rFonts w:eastAsia="TimesNewRoman"/>
                <w:color w:val="000000" w:themeColor="text1"/>
                <w:lang w:val="en-US"/>
              </w:rPr>
              <w:fldChar w:fldCharType="separate"/>
            </w:r>
            <w:r w:rsidR="004E1277" w:rsidRPr="009F7F88">
              <w:rPr>
                <w:rFonts w:eastAsia="TimesNewRoman"/>
                <w:noProof/>
                <w:color w:val="000000" w:themeColor="text1"/>
                <w:vertAlign w:val="superscript"/>
                <w:lang w:val="en-US"/>
              </w:rPr>
              <w:t>296</w:t>
            </w:r>
            <w:r w:rsidRPr="009F7F88">
              <w:rPr>
                <w:rFonts w:eastAsia="TimesNewRoman"/>
                <w:color w:val="000000" w:themeColor="text1"/>
                <w:lang w:val="en-US"/>
              </w:rPr>
              <w:fldChar w:fldCharType="end"/>
            </w:r>
          </w:p>
        </w:tc>
        <w:tc>
          <w:tcPr>
            <w:tcW w:w="2410" w:type="dxa"/>
            <w:tcBorders>
              <w:top w:val="nil"/>
              <w:left w:val="nil"/>
              <w:bottom w:val="nil"/>
              <w:right w:val="nil"/>
            </w:tcBorders>
            <w:hideMark/>
          </w:tcPr>
          <w:p w14:paraId="58887899" w14:textId="4601507D" w:rsidR="00435937" w:rsidRPr="009F7F88" w:rsidRDefault="009A623F" w:rsidP="009A623F">
            <w:pPr>
              <w:pStyle w:val="RSCT03TableBody"/>
              <w:jc w:val="left"/>
              <w:rPr>
                <w:color w:val="000000" w:themeColor="text1"/>
              </w:rPr>
            </w:pPr>
            <w:r w:rsidRPr="009F7F88">
              <w:rPr>
                <w:color w:val="000000" w:themeColor="text1"/>
              </w:rPr>
              <w:t>ca.</w:t>
            </w:r>
            <w:r w:rsidR="00435937" w:rsidRPr="009F7F88">
              <w:rPr>
                <w:color w:val="000000" w:themeColor="text1"/>
              </w:rPr>
              <w:t xml:space="preserve"> 50% (from 0.5 to 10 A·g</w:t>
            </w:r>
            <w:r w:rsidR="00435937" w:rsidRPr="009F7F88">
              <w:rPr>
                <w:color w:val="000000" w:themeColor="text1"/>
                <w:vertAlign w:val="superscript"/>
              </w:rPr>
              <w:t>−1</w:t>
            </w:r>
            <w:r w:rsidR="00435937" w:rsidRPr="009F7F88">
              <w:rPr>
                <w:color w:val="000000" w:themeColor="text1"/>
              </w:rPr>
              <w:t>)</w:t>
            </w:r>
          </w:p>
        </w:tc>
        <w:tc>
          <w:tcPr>
            <w:tcW w:w="2844" w:type="dxa"/>
            <w:tcBorders>
              <w:top w:val="nil"/>
              <w:left w:val="nil"/>
              <w:bottom w:val="nil"/>
              <w:right w:val="nil"/>
            </w:tcBorders>
            <w:hideMark/>
          </w:tcPr>
          <w:p w14:paraId="06876232" w14:textId="77777777" w:rsidR="00435937" w:rsidRPr="009F7F88" w:rsidRDefault="00435937" w:rsidP="009A623F">
            <w:pPr>
              <w:pStyle w:val="RSCT03TableBody"/>
              <w:jc w:val="left"/>
              <w:rPr>
                <w:color w:val="000000" w:themeColor="text1"/>
              </w:rPr>
            </w:pPr>
            <w:r w:rsidRPr="009F7F88">
              <w:rPr>
                <w:color w:val="000000" w:themeColor="text1"/>
              </w:rPr>
              <w:t>360 F·g</w:t>
            </w:r>
            <w:r w:rsidRPr="009F7F88">
              <w:rPr>
                <w:color w:val="000000" w:themeColor="text1"/>
                <w:vertAlign w:val="superscript"/>
              </w:rPr>
              <w:t>−1</w:t>
            </w:r>
            <w:r w:rsidRPr="009F7F88">
              <w:rPr>
                <w:color w:val="000000" w:themeColor="text1"/>
              </w:rPr>
              <w:t xml:space="preserve"> (1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12CEDF20"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07AA1DDF" w14:textId="77777777" w:rsidTr="005C7361">
        <w:tc>
          <w:tcPr>
            <w:tcW w:w="980" w:type="dxa"/>
            <w:vMerge/>
            <w:tcBorders>
              <w:top w:val="nil"/>
              <w:left w:val="nil"/>
              <w:bottom w:val="single" w:sz="4" w:space="0" w:color="auto"/>
              <w:right w:val="nil"/>
            </w:tcBorders>
            <w:vAlign w:val="center"/>
            <w:hideMark/>
          </w:tcPr>
          <w:p w14:paraId="696A1036"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24FCCA86" w14:textId="67F9B08E" w:rsidR="00435937" w:rsidRPr="009F7F88" w:rsidRDefault="00435937" w:rsidP="009A623F">
            <w:pPr>
              <w:pStyle w:val="RSCT03TableBody"/>
              <w:jc w:val="left"/>
              <w:rPr>
                <w:color w:val="000000" w:themeColor="text1"/>
              </w:rPr>
            </w:pPr>
            <w:r w:rsidRPr="009F7F88">
              <w:rPr>
                <w:color w:val="000000" w:themeColor="text1"/>
              </w:rPr>
              <w:t>RGO/V</w:t>
            </w:r>
            <w:r w:rsidRPr="009F7F88">
              <w:rPr>
                <w:color w:val="000000" w:themeColor="text1"/>
                <w:vertAlign w:val="subscript"/>
              </w:rPr>
              <w:t>2</w:t>
            </w:r>
            <w:r w:rsidRPr="009F7F88">
              <w:rPr>
                <w:color w:val="000000" w:themeColor="text1"/>
              </w:rPr>
              <w:t>O</w:t>
            </w:r>
            <w:r w:rsidRPr="009F7F88">
              <w:rPr>
                <w:color w:val="000000" w:themeColor="text1"/>
                <w:vertAlign w:val="subscript"/>
              </w:rPr>
              <w:t xml:space="preserve">5 </w:t>
            </w:r>
            <w:r w:rsidRPr="009F7F88">
              <w:rPr>
                <w:color w:val="000000" w:themeColor="text1"/>
              </w:rPr>
              <w:fldChar w:fldCharType="begin" w:fldLock="1"/>
            </w:r>
            <w:r w:rsidR="004E1277" w:rsidRPr="009F7F88">
              <w:rPr>
                <w:color w:val="000000" w:themeColor="text1"/>
              </w:rPr>
              <w:instrText>ADDIN CSL_CITATION {"citationItems":[{"id":"ITEM-1","itemData":{"DOI":"10.1002/cphc.201300822","ISSN":"14397641","abstract":"Multifunctional graphene hydrogels have attracted great attention aimed at practical applications. Herein, the novel and bifunctional composite hydrogel containing reduced graphene-oxide nanosheets (RGO) and V2O 5 nanobelts (RGO/V2O5) is successfully prepared for the first time. Surprisingly, tridimensional (3D) RGO/V2O 5 composite hydrogels cannot only be used as high-performance electromagnetic (EM) wave absorbents; they also exhibit excellent properties suitable for supercapacitor electrodes. The composites exhibit a maximum absorption of up to -21.5 dB. In particular, a composite hydrogel showed a bandwidth of 6.63 GHz, corresponding to a reflection loss at -10 dB, which opens the possibility for the use of 3D graphene with other functional nanomaterials as lightweight and high-performance EM wave absorption materials. Remarkably, the composite hydrogel is capable of delivering a high specific capacitance of about 320 F g-1 at a current density of 1.0 A g-1. Beyond graphene: A novel and bifunctional 3D composite hydrogel containing reduced graphene-oxide nanosheets and V2O5 nanobelts is presented. This bifunctional material exhibits excellent properties as electromagnetic wave absorbent and can also be used as a supercapacitor for a two-electrode system delivering a high specific capacitance of about 320 F g-1. Copyright © 2014 WILEY-VCH Verlag GmbH &amp; Co. KGaA, Weinheim.","author":[{"dropping-particle":"","family":"Zhang","given":"Hui","non-dropping-particle":"","parse-names":false,"suffix":""},{"dropping-particle":"","family":"Xie","given":"Anjian","non-dropping-particle":"","parse-names":false,"suffix":""},{"dropping-particle":"","family":"Wang","given":"Cuiping","non-dropping-particle":"","parse-names":false,"suffix":""},{"dropping-particle":"","family":"Wang","given":"Haisheng","non-dropping-particle":"","parse-names":false,"suffix":""},{"dropping-particle":"","family":"Shen","given":"Yuhua","non-dropping-particle":"","parse-names":false,"suffix":""},{"dropping-particle":"","family":"Tian","given":"Xingyou","non-dropping-particle":"","parse-names":false,"suffix":""}],"container-title":"ChemPhysChem","id":"ITEM-1","issue":"2","issued":{"date-parts":[["2014"]]},"page":"366-373","publisher":"Wiley-VCH Verlag","title":"Bifunctional reduced graphene oxide/V2O5 composite hydrogel: Fabrication, high performance as electromagnetic wave absorbent and supercapacitor","type":"article-journal","volume":"15"},"uris":["http://www.mendeley.com/documents/?uuid=fc348a03-b95a-36d5-8300-e8050591d413"]}],"mendeley":{"formattedCitation":"&lt;sup&gt;297&lt;/sup&gt;","plainTextFormattedCitation":"297","previouslyFormattedCitation":"&lt;sup&gt;29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97</w:t>
            </w:r>
            <w:r w:rsidRPr="009F7F88">
              <w:rPr>
                <w:color w:val="000000" w:themeColor="text1"/>
              </w:rPr>
              <w:fldChar w:fldCharType="end"/>
            </w:r>
          </w:p>
        </w:tc>
        <w:tc>
          <w:tcPr>
            <w:tcW w:w="2410" w:type="dxa"/>
            <w:tcBorders>
              <w:top w:val="nil"/>
              <w:left w:val="nil"/>
              <w:bottom w:val="nil"/>
              <w:right w:val="nil"/>
            </w:tcBorders>
            <w:hideMark/>
          </w:tcPr>
          <w:p w14:paraId="10F24788" w14:textId="77777777" w:rsidR="00435937" w:rsidRPr="009F7F88" w:rsidRDefault="00435937" w:rsidP="009A623F">
            <w:pPr>
              <w:pStyle w:val="RSCT03TableBody"/>
              <w:jc w:val="left"/>
              <w:rPr>
                <w:color w:val="000000" w:themeColor="text1"/>
              </w:rPr>
            </w:pPr>
            <w:r w:rsidRPr="009F7F88">
              <w:rPr>
                <w:color w:val="000000" w:themeColor="text1"/>
              </w:rPr>
              <w:t>55.6% (from 1 to 8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39AEDF82" w14:textId="77777777" w:rsidR="00435937" w:rsidRPr="009F7F88" w:rsidRDefault="00435937" w:rsidP="009A623F">
            <w:pPr>
              <w:pStyle w:val="RSCT03TableBody"/>
              <w:jc w:val="left"/>
              <w:rPr>
                <w:color w:val="000000" w:themeColor="text1"/>
              </w:rPr>
            </w:pPr>
            <w:r w:rsidRPr="009F7F88">
              <w:rPr>
                <w:color w:val="000000" w:themeColor="text1"/>
              </w:rPr>
              <w:t>178 F·g</w:t>
            </w:r>
            <w:r w:rsidRPr="009F7F88">
              <w:rPr>
                <w:color w:val="000000" w:themeColor="text1"/>
                <w:vertAlign w:val="superscript"/>
              </w:rPr>
              <w:t>−1</w:t>
            </w:r>
            <w:r w:rsidRPr="009F7F88">
              <w:rPr>
                <w:color w:val="000000" w:themeColor="text1"/>
              </w:rPr>
              <w:t xml:space="preserve"> (8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04C1536D"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F7F88" w:rsidRPr="009F7F88" w14:paraId="7BADC491" w14:textId="77777777" w:rsidTr="005C7361">
        <w:tc>
          <w:tcPr>
            <w:tcW w:w="980" w:type="dxa"/>
            <w:vMerge/>
            <w:tcBorders>
              <w:top w:val="nil"/>
              <w:left w:val="nil"/>
              <w:bottom w:val="single" w:sz="4" w:space="0" w:color="auto"/>
              <w:right w:val="nil"/>
            </w:tcBorders>
            <w:vAlign w:val="center"/>
            <w:hideMark/>
          </w:tcPr>
          <w:p w14:paraId="24489A01" w14:textId="77777777" w:rsidR="00435937" w:rsidRPr="009F7F88" w:rsidRDefault="00435937" w:rsidP="009A623F">
            <w:pPr>
              <w:pStyle w:val="RSCT03TableBody"/>
              <w:jc w:val="left"/>
              <w:rPr>
                <w:color w:val="000000" w:themeColor="text1"/>
              </w:rPr>
            </w:pPr>
          </w:p>
        </w:tc>
        <w:tc>
          <w:tcPr>
            <w:tcW w:w="2989" w:type="dxa"/>
            <w:tcBorders>
              <w:top w:val="nil"/>
              <w:left w:val="nil"/>
              <w:bottom w:val="nil"/>
              <w:right w:val="nil"/>
            </w:tcBorders>
            <w:hideMark/>
          </w:tcPr>
          <w:p w14:paraId="1048CF5D" w14:textId="0ECEF988" w:rsidR="00435937" w:rsidRPr="009F7F88" w:rsidRDefault="00435937" w:rsidP="009A623F">
            <w:pPr>
              <w:pStyle w:val="RSCT03TableBody"/>
              <w:jc w:val="left"/>
              <w:rPr>
                <w:color w:val="000000" w:themeColor="text1"/>
              </w:rPr>
            </w:pPr>
            <w:r w:rsidRPr="009F7F88">
              <w:rPr>
                <w:color w:val="000000" w:themeColor="text1"/>
              </w:rPr>
              <w:t>Graphene hydrogel film-1M H</w:t>
            </w:r>
            <w:r w:rsidRPr="009F7F88">
              <w:rPr>
                <w:color w:val="000000" w:themeColor="text1"/>
                <w:vertAlign w:val="subscript"/>
              </w:rPr>
              <w:t>2</w:t>
            </w:r>
            <w:r w:rsidRPr="009F7F88">
              <w:rPr>
                <w:color w:val="000000" w:themeColor="text1"/>
              </w:rPr>
              <w:t>SO</w:t>
            </w:r>
            <w:r w:rsidRPr="009F7F88">
              <w:rPr>
                <w:color w:val="000000" w:themeColor="text1"/>
                <w:vertAlign w:val="subscript"/>
              </w:rPr>
              <w:t>4</w:t>
            </w:r>
            <w:r w:rsidRPr="009F7F88">
              <w:rPr>
                <w:rFonts w:eastAsia="TimesNewRoman"/>
                <w:color w:val="000000" w:themeColor="text1"/>
                <w:lang w:val="en-US"/>
              </w:rPr>
              <w:t xml:space="preserve"> </w:t>
            </w:r>
            <w:r w:rsidRPr="009F7F88">
              <w:rPr>
                <w:color w:val="000000" w:themeColor="text1"/>
              </w:rPr>
              <w:fldChar w:fldCharType="begin" w:fldLock="1"/>
            </w:r>
            <w:r w:rsidR="004E1277" w:rsidRPr="009F7F88">
              <w:rPr>
                <w:color w:val="000000" w:themeColor="text1"/>
              </w:rPr>
              <w:instrText>ADDIN CSL_CITATION {"citationItems":[{"id":"ITEM-1","itemData":{"DOI":"10.1021/nn4000836","ISSN":"19360851","abstract":"Flexible solid-state supercapacitors are of considerable interest as mobile power supply for future flexible electronics. Graphene or carbon nanotubes based thin films have been used to fabricate flexible solid-state supercapacitors with high gravimetric specific capacitances (80-200 F/g), but usually with a rather low overall or areal specific capacitance (3-50 mF/cm 2) due to the ultrasmall electrode thickness (typically a few micrometers) and ultralow mass loading, which is not desirable for practical applications. Here we report the exploration of a three-dimensional (3D) graphene hydrogel for the fabrication of high-performance solid-state flexible supercapacitors. With a highly interconnected 3D network structure, graphene hydrogel exhibits exceptional electrical conductivity and mechanical robustness to make it an excellent material for flexible energy storage devices. Our studies demonstrate that flexible supercapacitors with a 120 μm thick graphene hydrogel thin film can exhibit excellent capacitive characteristics, including a high gravimetric specific capacitance of 186 F/g (up to 196 F/g for a 42 μm thick electrode), an unprecedented areal specific capacitance of 372 mF/cm2 (up to 402 mF/cm2 for a 185 μm thick electrode), low leakage current (10.6 μA), excellent cycling stability, and extraordinary mechanical flexibility. This study demonstrates the exciting potential of 3D graphene macrostructures for high-performance flexible energy storage devices. © 2013 American Chemical Society.","author":[{"dropping-particle":"","family":"Xu","given":"Yuxi","non-dropping-particle":"","parse-names":false,"suffix":""},{"dropping-particle":"","family":"Lin","given":"Zhaoyang","non-dropping-particle":"","parse-names":false,"suffix":""},{"dropping-particle":"","family":"Huang","given":"Xiaoqing","non-dropping-particle":"","parse-names":false,"suffix":""},{"dropping-particle":"","family":"Liu","given":"Yuan","non-dropping-particle":"","parse-names":false,"suffix":""},{"dropping-particle":"","family":"Huang","given":"Yu","non-dropping-particle":"","parse-names":false,"suffix":""},{"dropping-particle":"","family":"Duan","given":"Xiangfeng","non-dropping-particle":"","parse-names":false,"suffix":""}],"container-title":"ACS Nano","id":"ITEM-1","issue":"5","issued":{"date-parts":[["2013"]]},"page":"4042-4049","publisher":"American Chemical Society","title":"Flexible solid-state supercapacitors based on three-dimensional graphene hydrogel films","type":"article-journal","volume":"7"},"uris":["http://www.mendeley.com/documents/?uuid=c611c379-f118-31fa-a06d-5116b5ade5dd"]}],"mendeley":{"formattedCitation":"&lt;sup&gt;298&lt;/sup&gt;","plainTextFormattedCitation":"298","previouslyFormattedCitation":"&lt;sup&gt;29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98</w:t>
            </w:r>
            <w:r w:rsidRPr="009F7F88">
              <w:rPr>
                <w:color w:val="000000" w:themeColor="text1"/>
              </w:rPr>
              <w:fldChar w:fldCharType="end"/>
            </w:r>
          </w:p>
        </w:tc>
        <w:tc>
          <w:tcPr>
            <w:tcW w:w="2410" w:type="dxa"/>
            <w:tcBorders>
              <w:top w:val="nil"/>
              <w:left w:val="nil"/>
              <w:bottom w:val="nil"/>
              <w:right w:val="nil"/>
            </w:tcBorders>
            <w:hideMark/>
          </w:tcPr>
          <w:p w14:paraId="5447E2B3" w14:textId="77777777" w:rsidR="00435937" w:rsidRPr="009F7F88" w:rsidRDefault="00435937" w:rsidP="009A623F">
            <w:pPr>
              <w:pStyle w:val="RSCT03TableBody"/>
              <w:jc w:val="left"/>
              <w:rPr>
                <w:color w:val="000000" w:themeColor="text1"/>
              </w:rPr>
            </w:pPr>
            <w:r w:rsidRPr="009F7F88">
              <w:rPr>
                <w:color w:val="000000" w:themeColor="text1"/>
              </w:rPr>
              <w:t>80% (from 1 to 20 A·g</w:t>
            </w:r>
            <w:r w:rsidRPr="009F7F88">
              <w:rPr>
                <w:color w:val="000000" w:themeColor="text1"/>
                <w:vertAlign w:val="superscript"/>
              </w:rPr>
              <w:t>−1</w:t>
            </w:r>
            <w:r w:rsidRPr="009F7F88">
              <w:rPr>
                <w:color w:val="000000" w:themeColor="text1"/>
              </w:rPr>
              <w:t>)</w:t>
            </w:r>
          </w:p>
        </w:tc>
        <w:tc>
          <w:tcPr>
            <w:tcW w:w="2844" w:type="dxa"/>
            <w:tcBorders>
              <w:top w:val="nil"/>
              <w:left w:val="nil"/>
              <w:bottom w:val="nil"/>
              <w:right w:val="nil"/>
            </w:tcBorders>
            <w:hideMark/>
          </w:tcPr>
          <w:p w14:paraId="64D0C48B" w14:textId="77777777" w:rsidR="00435937" w:rsidRPr="009F7F88" w:rsidRDefault="00435937" w:rsidP="009A623F">
            <w:pPr>
              <w:pStyle w:val="RSCT03TableBody"/>
              <w:jc w:val="left"/>
              <w:rPr>
                <w:color w:val="000000" w:themeColor="text1"/>
              </w:rPr>
            </w:pPr>
            <w:r w:rsidRPr="009F7F88">
              <w:rPr>
                <w:color w:val="000000" w:themeColor="text1"/>
              </w:rPr>
              <w:t>~152 F·g</w:t>
            </w:r>
            <w:r w:rsidRPr="009F7F88">
              <w:rPr>
                <w:color w:val="000000" w:themeColor="text1"/>
                <w:vertAlign w:val="superscript"/>
              </w:rPr>
              <w:t>−1</w:t>
            </w:r>
            <w:r w:rsidRPr="009F7F88">
              <w:rPr>
                <w:color w:val="000000" w:themeColor="text1"/>
              </w:rPr>
              <w:t xml:space="preserve"> (20 A·g</w:t>
            </w:r>
            <w:r w:rsidRPr="009F7F88">
              <w:rPr>
                <w:color w:val="000000" w:themeColor="text1"/>
                <w:vertAlign w:val="superscript"/>
              </w:rPr>
              <w:t>−1</w:t>
            </w:r>
            <w:r w:rsidRPr="009F7F88">
              <w:rPr>
                <w:color w:val="000000" w:themeColor="text1"/>
              </w:rPr>
              <w:t>)</w:t>
            </w:r>
          </w:p>
        </w:tc>
        <w:tc>
          <w:tcPr>
            <w:tcW w:w="982" w:type="dxa"/>
            <w:tcBorders>
              <w:top w:val="nil"/>
              <w:left w:val="nil"/>
              <w:bottom w:val="nil"/>
              <w:right w:val="nil"/>
            </w:tcBorders>
            <w:hideMark/>
          </w:tcPr>
          <w:p w14:paraId="3810E855" w14:textId="77777777" w:rsidR="00435937" w:rsidRPr="009F7F88" w:rsidRDefault="00435937" w:rsidP="009A623F">
            <w:pPr>
              <w:pStyle w:val="RSCT03TableBody"/>
              <w:jc w:val="left"/>
              <w:rPr>
                <w:color w:val="000000" w:themeColor="text1"/>
              </w:rPr>
            </w:pPr>
            <w:r w:rsidRPr="009F7F88">
              <w:rPr>
                <w:color w:val="000000" w:themeColor="text1"/>
              </w:rPr>
              <w:t>-</w:t>
            </w:r>
          </w:p>
        </w:tc>
      </w:tr>
      <w:tr w:rsidR="009A623F" w:rsidRPr="009F7F88" w14:paraId="15B229AE" w14:textId="77777777" w:rsidTr="005C7361">
        <w:tc>
          <w:tcPr>
            <w:tcW w:w="980" w:type="dxa"/>
            <w:vMerge/>
            <w:tcBorders>
              <w:top w:val="nil"/>
              <w:left w:val="nil"/>
              <w:bottom w:val="single" w:sz="4" w:space="0" w:color="auto"/>
              <w:right w:val="nil"/>
            </w:tcBorders>
            <w:vAlign w:val="center"/>
            <w:hideMark/>
          </w:tcPr>
          <w:p w14:paraId="545AD7A6" w14:textId="77777777" w:rsidR="00435937" w:rsidRPr="009F7F88" w:rsidRDefault="00435937" w:rsidP="009A623F">
            <w:pPr>
              <w:pStyle w:val="RSCT03TableBody"/>
              <w:jc w:val="left"/>
              <w:rPr>
                <w:color w:val="000000" w:themeColor="text1"/>
              </w:rPr>
            </w:pPr>
          </w:p>
        </w:tc>
        <w:tc>
          <w:tcPr>
            <w:tcW w:w="2989" w:type="dxa"/>
            <w:tcBorders>
              <w:top w:val="nil"/>
              <w:left w:val="nil"/>
              <w:bottom w:val="single" w:sz="4" w:space="0" w:color="auto"/>
              <w:right w:val="nil"/>
            </w:tcBorders>
            <w:hideMark/>
          </w:tcPr>
          <w:p w14:paraId="3C0FE794" w14:textId="29757E39" w:rsidR="00435937" w:rsidRPr="009F7F88" w:rsidRDefault="00435937" w:rsidP="009A623F">
            <w:pPr>
              <w:pStyle w:val="RSCT03TableBody"/>
              <w:jc w:val="left"/>
              <w:rPr>
                <w:color w:val="000000" w:themeColor="text1"/>
              </w:rPr>
            </w:pPr>
            <w:r w:rsidRPr="009F7F88">
              <w:rPr>
                <w:color w:val="000000" w:themeColor="text1"/>
              </w:rPr>
              <w:t>GAMOF(Fe</w:t>
            </w:r>
            <w:r w:rsidRPr="009F7F88">
              <w:rPr>
                <w:color w:val="000000" w:themeColor="text1"/>
                <w:vertAlign w:val="superscript"/>
              </w:rPr>
              <w:t>3+</w:t>
            </w:r>
            <w:r w:rsidRPr="009F7F88">
              <w:rPr>
                <w:color w:val="000000" w:themeColor="text1"/>
              </w:rPr>
              <w:t xml:space="preserve">) </w:t>
            </w:r>
            <w:r w:rsidRPr="009F7F88">
              <w:rPr>
                <w:rFonts w:eastAsia="ScalaSansLF-Regular"/>
                <w:color w:val="000000" w:themeColor="text1"/>
                <w:lang w:val="en-US"/>
              </w:rPr>
              <w:fldChar w:fldCharType="begin" w:fldLock="1"/>
            </w:r>
            <w:r w:rsidR="004E1277" w:rsidRPr="009F7F88">
              <w:rPr>
                <w:rFonts w:eastAsia="ScalaSansLF-Regular"/>
                <w:color w:val="000000" w:themeColor="text1"/>
                <w:lang w:val="en-US"/>
              </w:rPr>
              <w:instrText>ADDIN CSL_CITATION {"citationItems":[{"id":"ITEM-1","itemData":{"DOI":"10.1002/admi.201701548","ISSN":"21967350","abstract":"Metal–organic frameworks (MOFs) and graphene aerogels (GAs) are both considered as good candidates for high-performance supercapacitors. In this work, a growth-oriented Fe-based MOF synergized with GA composite for supercapacitor is prepared. MIL-88-Fe is in situ grown at (002) lattice plane on the surface of graphene via a one-step solvothermal method. Long periodic hexagonal structure and electrophilicity of MOF provide strong p–π interaction with graphene sheets. By utilizing the abundant interspace of GA, the existence of MOF could affect the electric double-layer characteristics of composites. The MOF/GA composites have the advantages of high capacitive volume, fast charge/discharge rate, and reliable cycling stability. The specific capacitance is as high as 353 F g−1 at the scan rate of 20 A g−1, and the retention ratio is 74.4% after 10 000 cycles.","author":[{"dropping-particle":"","family":"Liu","given":"Lin","non-dropping-particle":"","parse-names":false,"suffix":""},{"dropping-particle":"","family":"Yan","given":"Yang","non-dropping-particle":"","parse-names":false,"suffix":""},{"dropping-particle":"","family":"Cai","given":"Zihe","non-dropping-particle":"","parse-names":false,"suffix":""},{"dropping-particle":"","family":"Lin","given":"Shengxuan","non-dropping-particle":"","parse-names":false,"suffix":""},{"dropping-particle":"","family":"Hu","given":"Xiaobin","non-dropping-particle":"","parse-names":false,"suffix":""}],"container-title":"Advanced Materials Interfaces","id":"ITEM-1","issue":"8","issued":{"date-parts":[["2018"]]},"page":"1701548","publisher":"Wiley-VCH Verlag","title":"Growth-Oriented Fe-Based MOFs Synergized with Graphene Aerogels for High-Performance Supercapacitors","type":"article-journal","volume":"5"},"uris":["http://www.mendeley.com/documents/?uuid=de72b479-4ad7-3cdf-9975-8e4a2f2f0f03"]}],"mendeley":{"formattedCitation":"&lt;sup&gt;299&lt;/sup&gt;","plainTextFormattedCitation":"299","previouslyFormattedCitation":"&lt;sup&gt;297&lt;/sup&gt;"},"properties":{"noteIndex":0},"schema":"https://github.com/citation-style-language/schema/raw/master/csl-citation.json"}</w:instrText>
            </w:r>
            <w:r w:rsidRPr="009F7F88">
              <w:rPr>
                <w:rFonts w:eastAsia="ScalaSansLF-Regular"/>
                <w:color w:val="000000" w:themeColor="text1"/>
                <w:lang w:val="en-US"/>
              </w:rPr>
              <w:fldChar w:fldCharType="separate"/>
            </w:r>
            <w:r w:rsidR="004E1277" w:rsidRPr="009F7F88">
              <w:rPr>
                <w:rFonts w:eastAsia="ScalaSansLF-Regular"/>
                <w:noProof/>
                <w:color w:val="000000" w:themeColor="text1"/>
                <w:vertAlign w:val="superscript"/>
                <w:lang w:val="en-US"/>
              </w:rPr>
              <w:t>299</w:t>
            </w:r>
            <w:r w:rsidRPr="009F7F88">
              <w:rPr>
                <w:rFonts w:eastAsia="ScalaSansLF-Regular"/>
                <w:color w:val="000000" w:themeColor="text1"/>
                <w:lang w:val="en-US"/>
              </w:rPr>
              <w:fldChar w:fldCharType="end"/>
            </w:r>
          </w:p>
        </w:tc>
        <w:tc>
          <w:tcPr>
            <w:tcW w:w="2410" w:type="dxa"/>
            <w:tcBorders>
              <w:top w:val="nil"/>
              <w:left w:val="nil"/>
              <w:bottom w:val="single" w:sz="4" w:space="0" w:color="auto"/>
              <w:right w:val="nil"/>
            </w:tcBorders>
            <w:hideMark/>
          </w:tcPr>
          <w:p w14:paraId="4933DE4D" w14:textId="77777777" w:rsidR="00435937" w:rsidRPr="009F7F88" w:rsidRDefault="00435937" w:rsidP="009A623F">
            <w:pPr>
              <w:pStyle w:val="RSCT03TableBody"/>
              <w:jc w:val="left"/>
              <w:rPr>
                <w:color w:val="000000" w:themeColor="text1"/>
              </w:rPr>
            </w:pPr>
            <w:r w:rsidRPr="009F7F88">
              <w:rPr>
                <w:color w:val="000000" w:themeColor="text1"/>
              </w:rPr>
              <w:t>74.4% (from 1 to 20 A·g</w:t>
            </w:r>
            <w:r w:rsidRPr="009F7F88">
              <w:rPr>
                <w:color w:val="000000" w:themeColor="text1"/>
                <w:vertAlign w:val="superscript"/>
              </w:rPr>
              <w:t>−1</w:t>
            </w:r>
            <w:r w:rsidRPr="009F7F88">
              <w:rPr>
                <w:color w:val="000000" w:themeColor="text1"/>
              </w:rPr>
              <w:t>)</w:t>
            </w:r>
          </w:p>
        </w:tc>
        <w:tc>
          <w:tcPr>
            <w:tcW w:w="2844" w:type="dxa"/>
            <w:tcBorders>
              <w:top w:val="nil"/>
              <w:left w:val="nil"/>
              <w:bottom w:val="single" w:sz="4" w:space="0" w:color="auto"/>
              <w:right w:val="nil"/>
            </w:tcBorders>
            <w:hideMark/>
          </w:tcPr>
          <w:p w14:paraId="65E3F907" w14:textId="77777777" w:rsidR="00435937" w:rsidRPr="009F7F88" w:rsidRDefault="00435937" w:rsidP="009A623F">
            <w:pPr>
              <w:pStyle w:val="RSCT03TableBody"/>
              <w:jc w:val="left"/>
              <w:rPr>
                <w:color w:val="000000" w:themeColor="text1"/>
              </w:rPr>
            </w:pPr>
            <w:r w:rsidRPr="009F7F88">
              <w:rPr>
                <w:color w:val="000000" w:themeColor="text1"/>
              </w:rPr>
              <w:t>353 F·g</w:t>
            </w:r>
            <w:r w:rsidRPr="009F7F88">
              <w:rPr>
                <w:color w:val="000000" w:themeColor="text1"/>
                <w:vertAlign w:val="superscript"/>
              </w:rPr>
              <w:t>−1</w:t>
            </w:r>
            <w:r w:rsidRPr="009F7F88">
              <w:rPr>
                <w:color w:val="000000" w:themeColor="text1"/>
              </w:rPr>
              <w:t xml:space="preserve"> (20 A·g</w:t>
            </w:r>
            <w:r w:rsidRPr="009F7F88">
              <w:rPr>
                <w:color w:val="000000" w:themeColor="text1"/>
                <w:vertAlign w:val="superscript"/>
              </w:rPr>
              <w:t>−1</w:t>
            </w:r>
            <w:r w:rsidRPr="009F7F88">
              <w:rPr>
                <w:color w:val="000000" w:themeColor="text1"/>
              </w:rPr>
              <w:t>)</w:t>
            </w:r>
          </w:p>
        </w:tc>
        <w:tc>
          <w:tcPr>
            <w:tcW w:w="982" w:type="dxa"/>
            <w:tcBorders>
              <w:top w:val="nil"/>
              <w:left w:val="nil"/>
              <w:bottom w:val="single" w:sz="4" w:space="0" w:color="auto"/>
              <w:right w:val="nil"/>
            </w:tcBorders>
            <w:hideMark/>
          </w:tcPr>
          <w:p w14:paraId="75D55F33" w14:textId="77777777" w:rsidR="00435937" w:rsidRPr="009F7F88" w:rsidRDefault="00435937" w:rsidP="009A623F">
            <w:pPr>
              <w:pStyle w:val="RSCT03TableBody"/>
              <w:jc w:val="left"/>
              <w:rPr>
                <w:color w:val="000000" w:themeColor="text1"/>
              </w:rPr>
            </w:pPr>
            <w:r w:rsidRPr="009F7F88">
              <w:rPr>
                <w:color w:val="000000" w:themeColor="text1"/>
              </w:rPr>
              <w:t>-</w:t>
            </w:r>
          </w:p>
        </w:tc>
      </w:tr>
    </w:tbl>
    <w:p w14:paraId="53FFC8F2" w14:textId="03D1F47E" w:rsidR="00427DAA" w:rsidRPr="009F7F88" w:rsidRDefault="00427DAA" w:rsidP="00A00227">
      <w:pPr>
        <w:pStyle w:val="RSCB02ArticleText"/>
        <w:ind w:firstLineChars="100" w:firstLine="194"/>
        <w:rPr>
          <w:color w:val="000000" w:themeColor="text1"/>
        </w:rPr>
      </w:pPr>
    </w:p>
    <w:p w14:paraId="2DD8B370" w14:textId="77777777" w:rsidR="00435937" w:rsidRPr="009F7F88" w:rsidRDefault="00435937" w:rsidP="00887103">
      <w:pPr>
        <w:pStyle w:val="RSCB02ArticleText"/>
        <w:rPr>
          <w:color w:val="000000" w:themeColor="text1"/>
        </w:rPr>
        <w:sectPr w:rsidR="00435937" w:rsidRPr="009F7F88" w:rsidSect="00423307">
          <w:type w:val="continuous"/>
          <w:pgSz w:w="11907" w:h="16840" w:code="9"/>
          <w:pgMar w:top="1009" w:right="851" w:bottom="1758" w:left="851" w:header="851" w:footer="1049" w:gutter="0"/>
          <w:cols w:space="227"/>
          <w:docGrid w:linePitch="360"/>
        </w:sectPr>
      </w:pPr>
    </w:p>
    <w:p w14:paraId="1190360C" w14:textId="6DCFB798" w:rsidR="005E167E" w:rsidRPr="009F7F88" w:rsidRDefault="00AF5969" w:rsidP="00016263">
      <w:pPr>
        <w:pStyle w:val="RSCB02ArticleText"/>
        <w:ind w:firstLineChars="100" w:firstLine="194"/>
        <w:rPr>
          <w:color w:val="000000" w:themeColor="text1"/>
        </w:rPr>
      </w:pPr>
      <w:r w:rsidRPr="009F7F88">
        <w:rPr>
          <w:color w:val="000000" w:themeColor="text1"/>
        </w:rPr>
        <w:t xml:space="preserve">Rechargeable lithium metal battery (LMB) using lithium metal or lithium alloy as the anode material and non-aqueous </w:t>
      </w:r>
      <w:r w:rsidR="005E167E" w:rsidRPr="009F7F88">
        <w:rPr>
          <w:color w:val="000000" w:themeColor="text1"/>
        </w:rPr>
        <w:t xml:space="preserve">electrolyte solution </w:t>
      </w:r>
      <w:r w:rsidR="006A167D" w:rsidRPr="009F7F88">
        <w:rPr>
          <w:color w:val="000000" w:themeColor="text1"/>
        </w:rPr>
        <w:t>is</w:t>
      </w:r>
      <w:r w:rsidR="005E167E" w:rsidRPr="009F7F88">
        <w:rPr>
          <w:color w:val="000000" w:themeColor="text1"/>
        </w:rPr>
        <w:t xml:space="preserve"> considered as the next-generation Li</w:t>
      </w:r>
      <w:r w:rsidR="00AB1AAA" w:rsidRPr="009F7F88">
        <w:rPr>
          <w:color w:val="000000" w:themeColor="text1"/>
        </w:rPr>
        <w:t>-based</w:t>
      </w:r>
      <w:r w:rsidR="005E167E" w:rsidRPr="009F7F88">
        <w:rPr>
          <w:color w:val="000000" w:themeColor="text1"/>
        </w:rPr>
        <w:t xml:space="preserve"> rechargeable batter</w:t>
      </w:r>
      <w:r w:rsidR="006A167D" w:rsidRPr="009F7F88">
        <w:rPr>
          <w:color w:val="000000" w:themeColor="text1"/>
        </w:rPr>
        <w:t>y</w:t>
      </w:r>
      <w:r w:rsidR="005E167E" w:rsidRPr="009F7F88">
        <w:rPr>
          <w:color w:val="000000" w:themeColor="text1"/>
        </w:rPr>
        <w:t xml:space="preserve">. This is because of </w:t>
      </w:r>
      <w:r w:rsidR="00AB1AAA" w:rsidRPr="009F7F88">
        <w:rPr>
          <w:color w:val="000000" w:themeColor="text1"/>
        </w:rPr>
        <w:t xml:space="preserve">the </w:t>
      </w:r>
      <w:r w:rsidR="005E167E" w:rsidRPr="009F7F88">
        <w:rPr>
          <w:color w:val="000000" w:themeColor="text1"/>
        </w:rPr>
        <w:t xml:space="preserve">highest theoretical energy density and lowest standard reduction potential of lithium metal among </w:t>
      </w:r>
      <w:r w:rsidR="00AB1AAA" w:rsidRPr="009F7F88">
        <w:rPr>
          <w:color w:val="000000" w:themeColor="text1"/>
        </w:rPr>
        <w:t xml:space="preserve">the candidate </w:t>
      </w:r>
      <w:r w:rsidR="005E167E" w:rsidRPr="009F7F88">
        <w:rPr>
          <w:color w:val="000000" w:themeColor="text1"/>
        </w:rPr>
        <w:t>materials.</w:t>
      </w:r>
      <w:r w:rsidR="005E167E" w:rsidRPr="009F7F88">
        <w:rPr>
          <w:color w:val="000000" w:themeColor="text1"/>
        </w:rPr>
        <w:fldChar w:fldCharType="begin" w:fldLock="1"/>
      </w:r>
      <w:r w:rsidR="004E1277" w:rsidRPr="009F7F88">
        <w:rPr>
          <w:color w:val="000000" w:themeColor="text1"/>
        </w:rPr>
        <w:instrText>ADDIN CSL_CITATION {"citationItems":[{"id":"ITEM-1","itemData":{"DOI":"10.1038/nnano.2017.16","ISSN":"17483395","PMID":"28265117","abstract":"Lithium-ion batteries have had a profound impact on our daily life, but inherent limitations make it difficult for Li-ion chemistries to meet the growing demands for portable electronics, electric vehicles and grid-scale energy storage. Therefore, chemistries beyond Li-ion are currently being investigated and need to be made viable for commercial applications. The use of metallic Li is one of the most favoured choices for next-generation Li batteries, especially Li-S and Li-air systems. After falling into oblivion for several decades because of safety concerns, metallic Li is now ready for a revival, thanks to the development of investigative tools and nanotechnology-based solutions. In this Review, we first summarize the current understanding on Li anodes, then highlight the recent key progress in materials design and advanced characterization techniques, and finally discuss the opportunities and possible directions for future development of Li anodes in applications.","author":[{"dropping-particle":"","family":"Lin","given":"Dingchang","non-dropping-particle":"","parse-names":false,"suffix":""},{"dropping-particle":"","family":"Liu","given":"Yayuan","non-dropping-particle":"","parse-names":false,"suffix":""},{"dropping-particle":"","family":"Cui","given":"Yi","non-dropping-particle":"","parse-names":false,"suffix":""}],"container-title":"Nature Nanotechnology","id":"ITEM-1","issue":"3","issued":{"date-parts":[["2017"]]},"page":"194-206","publisher":"Nature Publishing Group","title":"Reviving the lithium metal anode for high-energy batteries","type":"article-journal","volume":"12"},"uris":["http://www.mendeley.com/documents/?uuid=80b074fd-f392-47a5-86c3-48008e41ee1f"]}],"mendeley":{"formattedCitation":"&lt;sup&gt;300&lt;/sup&gt;","plainTextFormattedCitation":"300","previouslyFormattedCitation":"&lt;sup&gt;298&lt;/sup&gt;"},"properties":{"noteIndex":0},"schema":"https://github.com/citation-style-language/schema/raw/master/csl-citation.json"}</w:instrText>
      </w:r>
      <w:r w:rsidR="005E167E" w:rsidRPr="009F7F88">
        <w:rPr>
          <w:color w:val="000000" w:themeColor="text1"/>
        </w:rPr>
        <w:fldChar w:fldCharType="separate"/>
      </w:r>
      <w:r w:rsidR="004E1277" w:rsidRPr="009F7F88">
        <w:rPr>
          <w:noProof/>
          <w:color w:val="000000" w:themeColor="text1"/>
          <w:vertAlign w:val="superscript"/>
        </w:rPr>
        <w:t>300</w:t>
      </w:r>
      <w:r w:rsidR="005E167E" w:rsidRPr="009F7F88">
        <w:rPr>
          <w:color w:val="000000" w:themeColor="text1"/>
        </w:rPr>
        <w:fldChar w:fldCharType="end"/>
      </w:r>
      <w:r w:rsidR="005E167E" w:rsidRPr="009F7F88">
        <w:rPr>
          <w:color w:val="000000" w:themeColor="text1"/>
        </w:rPr>
        <w:t xml:space="preserve"> However, the existing lithium metal electrodes are always planar, making it difficult to meet the requirements of miniaturization and </w:t>
      </w:r>
      <w:r w:rsidR="00602FCD" w:rsidRPr="009F7F88">
        <w:rPr>
          <w:color w:val="000000" w:themeColor="text1"/>
        </w:rPr>
        <w:t xml:space="preserve">customized </w:t>
      </w:r>
      <w:r w:rsidR="005E167E" w:rsidRPr="009F7F88">
        <w:rPr>
          <w:color w:val="000000" w:themeColor="text1"/>
        </w:rPr>
        <w:t>form</w:t>
      </w:r>
      <w:r w:rsidR="00554794" w:rsidRPr="009F7F88">
        <w:rPr>
          <w:color w:val="000000" w:themeColor="text1"/>
        </w:rPr>
        <w:t xml:space="preserve"> factors</w:t>
      </w:r>
      <w:r w:rsidR="005E167E" w:rsidRPr="009F7F88">
        <w:rPr>
          <w:color w:val="000000" w:themeColor="text1"/>
        </w:rPr>
        <w:t xml:space="preserve">. Recently, </w:t>
      </w:r>
      <w:r w:rsidR="00DF23A2" w:rsidRPr="009F7F88">
        <w:rPr>
          <w:color w:val="000000" w:themeColor="text1"/>
        </w:rPr>
        <w:t xml:space="preserve">CNF was </w:t>
      </w:r>
      <w:r w:rsidR="005E167E" w:rsidRPr="009F7F88">
        <w:rPr>
          <w:color w:val="000000" w:themeColor="text1"/>
        </w:rPr>
        <w:t xml:space="preserve">used to manufacture LMBs </w:t>
      </w:r>
      <w:r w:rsidR="005E167E" w:rsidRPr="009F7F88">
        <w:rPr>
          <w:i/>
          <w:iCs/>
          <w:color w:val="000000" w:themeColor="text1"/>
        </w:rPr>
        <w:t>via</w:t>
      </w:r>
      <w:r w:rsidR="005E167E" w:rsidRPr="009F7F88">
        <w:rPr>
          <w:color w:val="000000" w:themeColor="text1"/>
        </w:rPr>
        <w:t xml:space="preserve"> 3D extrusion printing.</w:t>
      </w:r>
      <w:bookmarkStart w:id="181" w:name="_Hlk51488083"/>
      <w:r w:rsidR="005A4EDE" w:rsidRPr="009F7F88">
        <w:rPr>
          <w:color w:val="000000" w:themeColor="text1"/>
        </w:rPr>
        <w:fldChar w:fldCharType="begin" w:fldLock="1"/>
      </w:r>
      <w:r w:rsidR="004E1277" w:rsidRPr="009F7F88">
        <w:rPr>
          <w:color w:val="000000" w:themeColor="text1"/>
        </w:rPr>
        <w:instrText>ADDIN CSL_CITATION {"citationItems":[{"id":"ITEM-1","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ffix":""}],"container-title":"Advanced Materials","id":"ITEM-1","issue":"1</w:instrText>
      </w:r>
      <w:r w:rsidR="004E1277" w:rsidRPr="009F7F88">
        <w:rPr>
          <w:rFonts w:hint="eastAsia"/>
          <w:color w:val="000000" w:themeColor="text1"/>
        </w:rPr>
        <w:instrText>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纤维，炭化，</w:instrText>
      </w:r>
      <w:r w:rsidR="004E1277" w:rsidRPr="009F7F88">
        <w:rPr>
          <w:rFonts w:hint="eastAsia"/>
          <w:color w:val="000000" w:themeColor="text1"/>
        </w:rPr>
        <w:instrText>\n</w:instrText>
      </w:r>
      <w:r w:rsidR="004E1277" w:rsidRPr="009F7F88">
        <w:rPr>
          <w:rFonts w:hint="eastAsia"/>
          <w:color w:val="000000" w:themeColor="text1"/>
        </w:rPr>
        <w:instrText>作为锂金属电池</w:instrText>
      </w:r>
      <w:r w:rsidR="004E1277" w:rsidRPr="009F7F88">
        <w:rPr>
          <w:rFonts w:hint="eastAsia"/>
          <w:color w:val="000000" w:themeColor="text1"/>
        </w:rPr>
        <w:instrText>","page":"1807313","title":"3D Printed High-Performance Lithium Metal Microbatteries Enabled by Nanocellulose","type":"article-journal","volume":"31"},"uris":["http://www.mendeley.com</w:instrText>
      </w:r>
      <w:r w:rsidR="004E1277" w:rsidRPr="009F7F88">
        <w:rPr>
          <w:color w:val="000000" w:themeColor="text1"/>
        </w:rPr>
        <w:instrText>/documents/?uuid=d8edc444-f0c0-4591-92a1-ac9248f97a90"]}],"mendeley":{"formattedCitation":"&lt;sup&gt;218&lt;/sup&gt;","plainTextFormattedCitation":"218","previouslyFormattedCitation":"&lt;sup&gt;216&lt;/sup&gt;"},"properties":{"noteIndex":0},"schema":"https://github.com/citation-style-language/schema/raw/master/csl-citation.json"}</w:instrText>
      </w:r>
      <w:r w:rsidR="005A4EDE" w:rsidRPr="009F7F88">
        <w:rPr>
          <w:color w:val="000000" w:themeColor="text1"/>
        </w:rPr>
        <w:fldChar w:fldCharType="separate"/>
      </w:r>
      <w:r w:rsidR="004E1277" w:rsidRPr="009F7F88">
        <w:rPr>
          <w:noProof/>
          <w:color w:val="000000" w:themeColor="text1"/>
          <w:vertAlign w:val="superscript"/>
        </w:rPr>
        <w:t>218</w:t>
      </w:r>
      <w:r w:rsidR="005A4EDE" w:rsidRPr="009F7F88">
        <w:rPr>
          <w:color w:val="000000" w:themeColor="text1"/>
        </w:rPr>
        <w:fldChar w:fldCharType="end"/>
      </w:r>
      <w:bookmarkEnd w:id="181"/>
      <w:r w:rsidR="005A4EDE" w:rsidRPr="009F7F88">
        <w:rPr>
          <w:color w:val="000000" w:themeColor="text1"/>
        </w:rPr>
        <w:t xml:space="preserve"> </w:t>
      </w:r>
      <w:r w:rsidR="005E167E" w:rsidRPr="009F7F88">
        <w:rPr>
          <w:color w:val="000000" w:themeColor="text1"/>
        </w:rPr>
        <w:t>The 3D printed CNF (</w:t>
      </w:r>
      <w:r w:rsidR="005E167E" w:rsidRPr="009F7F88">
        <w:rPr>
          <w:color w:val="000000" w:themeColor="text1"/>
        </w:rPr>
        <w:fldChar w:fldCharType="begin"/>
      </w:r>
      <w:r w:rsidR="005E167E" w:rsidRPr="009F7F88">
        <w:rPr>
          <w:color w:val="000000" w:themeColor="text1"/>
        </w:rPr>
        <w:instrText xml:space="preserve"> REF _Ref41191911 \h </w:instrText>
      </w:r>
      <w:r w:rsidR="005E167E" w:rsidRPr="009F7F88">
        <w:rPr>
          <w:color w:val="000000" w:themeColor="text1"/>
        </w:rPr>
      </w:r>
      <w:r w:rsidR="005E167E"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1</w:t>
      </w:r>
      <w:r w:rsidR="005E167E" w:rsidRPr="009F7F88">
        <w:rPr>
          <w:color w:val="000000" w:themeColor="text1"/>
        </w:rPr>
        <w:fldChar w:fldCharType="end"/>
      </w:r>
      <w:r w:rsidR="005E167E" w:rsidRPr="009F7F88">
        <w:rPr>
          <w:color w:val="000000" w:themeColor="text1"/>
        </w:rPr>
        <w:t>d)</w:t>
      </w:r>
      <w:r w:rsidR="00DF23A2" w:rsidRPr="009F7F88">
        <w:rPr>
          <w:color w:val="000000" w:themeColor="text1"/>
        </w:rPr>
        <w:t xml:space="preserve"> was first carbonised</w:t>
      </w:r>
      <w:r w:rsidR="005E167E" w:rsidRPr="009F7F88">
        <w:rPr>
          <w:color w:val="000000" w:themeColor="text1"/>
        </w:rPr>
        <w:t xml:space="preserve"> to obtain a carbon aerogel (</w:t>
      </w:r>
      <w:r w:rsidR="005E167E" w:rsidRPr="009F7F88">
        <w:rPr>
          <w:color w:val="000000" w:themeColor="text1"/>
        </w:rPr>
        <w:fldChar w:fldCharType="begin"/>
      </w:r>
      <w:r w:rsidR="005E167E" w:rsidRPr="009F7F88">
        <w:rPr>
          <w:color w:val="000000" w:themeColor="text1"/>
        </w:rPr>
        <w:instrText xml:space="preserve"> REF _Ref41191911 \h </w:instrText>
      </w:r>
      <w:r w:rsidR="005E167E" w:rsidRPr="009F7F88">
        <w:rPr>
          <w:color w:val="000000" w:themeColor="text1"/>
        </w:rPr>
      </w:r>
      <w:r w:rsidR="005E167E"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1</w:t>
      </w:r>
      <w:r w:rsidR="005E167E" w:rsidRPr="009F7F88">
        <w:rPr>
          <w:color w:val="000000" w:themeColor="text1"/>
        </w:rPr>
        <w:fldChar w:fldCharType="end"/>
      </w:r>
      <w:r w:rsidR="005E167E" w:rsidRPr="009F7F88">
        <w:rPr>
          <w:color w:val="000000" w:themeColor="text1"/>
        </w:rPr>
        <w:t>e). Molten lithium was then injected to form a high aspect ratio carbon/Li anode (</w:t>
      </w:r>
      <w:r w:rsidR="005E167E" w:rsidRPr="009F7F88">
        <w:rPr>
          <w:color w:val="000000" w:themeColor="text1"/>
        </w:rPr>
        <w:fldChar w:fldCharType="begin"/>
      </w:r>
      <w:r w:rsidR="005E167E" w:rsidRPr="009F7F88">
        <w:rPr>
          <w:color w:val="000000" w:themeColor="text1"/>
        </w:rPr>
        <w:instrText xml:space="preserve"> REF _Ref41191911 \h </w:instrText>
      </w:r>
      <w:r w:rsidR="005E167E" w:rsidRPr="009F7F88">
        <w:rPr>
          <w:color w:val="000000" w:themeColor="text1"/>
        </w:rPr>
      </w:r>
      <w:r w:rsidR="005E167E"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1</w:t>
      </w:r>
      <w:r w:rsidR="005E167E" w:rsidRPr="009F7F88">
        <w:rPr>
          <w:color w:val="000000" w:themeColor="text1"/>
        </w:rPr>
        <w:fldChar w:fldCharType="end"/>
      </w:r>
      <w:r w:rsidR="005E167E" w:rsidRPr="009F7F88">
        <w:rPr>
          <w:color w:val="000000" w:themeColor="text1"/>
        </w:rPr>
        <w:t xml:space="preserve">f). Importantly, the fully 3D printed </w:t>
      </w:r>
      <w:r w:rsidR="00322828" w:rsidRPr="009F7F88">
        <w:rPr>
          <w:color w:val="000000" w:themeColor="text1"/>
        </w:rPr>
        <w:t>LMB</w:t>
      </w:r>
      <w:r w:rsidR="00EF78C1" w:rsidRPr="009F7F88">
        <w:rPr>
          <w:color w:val="000000" w:themeColor="text1"/>
        </w:rPr>
        <w:t>s</w:t>
      </w:r>
      <w:r w:rsidR="00322828" w:rsidRPr="009F7F88">
        <w:rPr>
          <w:color w:val="000000" w:themeColor="text1"/>
        </w:rPr>
        <w:t xml:space="preserve"> </w:t>
      </w:r>
      <w:r w:rsidR="005E167E" w:rsidRPr="009F7F88">
        <w:rPr>
          <w:color w:val="000000" w:themeColor="text1"/>
        </w:rPr>
        <w:t>show a high capacity of 80 mA h g</w:t>
      </w:r>
      <w:r w:rsidR="005E167E" w:rsidRPr="009F7F88">
        <w:rPr>
          <w:color w:val="000000" w:themeColor="text1"/>
          <w:vertAlign w:val="superscript"/>
        </w:rPr>
        <w:t>-1</w:t>
      </w:r>
      <w:r w:rsidR="005E167E" w:rsidRPr="009F7F88">
        <w:rPr>
          <w:color w:val="000000" w:themeColor="text1"/>
        </w:rPr>
        <w:t xml:space="preserve"> at a charge and discharge rate of 10 C (</w:t>
      </w:r>
      <w:r w:rsidR="005E167E" w:rsidRPr="009F7F88">
        <w:rPr>
          <w:color w:val="000000" w:themeColor="text1"/>
        </w:rPr>
        <w:fldChar w:fldCharType="begin"/>
      </w:r>
      <w:r w:rsidR="005E167E" w:rsidRPr="009F7F88">
        <w:rPr>
          <w:color w:val="000000" w:themeColor="text1"/>
        </w:rPr>
        <w:instrText xml:space="preserve"> REF _Ref41191911 \h </w:instrText>
      </w:r>
      <w:r w:rsidR="005E167E" w:rsidRPr="009F7F88">
        <w:rPr>
          <w:color w:val="000000" w:themeColor="text1"/>
        </w:rPr>
      </w:r>
      <w:r w:rsidR="005E167E"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1</w:t>
      </w:r>
      <w:r w:rsidR="005E167E" w:rsidRPr="009F7F88">
        <w:rPr>
          <w:color w:val="000000" w:themeColor="text1"/>
        </w:rPr>
        <w:fldChar w:fldCharType="end"/>
      </w:r>
      <w:r w:rsidR="005E167E" w:rsidRPr="009F7F88">
        <w:rPr>
          <w:color w:val="000000" w:themeColor="text1"/>
        </w:rPr>
        <w:t>g), with an 85% capacity retention after 3000 cycles (</w:t>
      </w:r>
      <w:r w:rsidR="005E167E" w:rsidRPr="009F7F88">
        <w:rPr>
          <w:color w:val="000000" w:themeColor="text1"/>
        </w:rPr>
        <w:fldChar w:fldCharType="begin"/>
      </w:r>
      <w:r w:rsidR="005E167E" w:rsidRPr="009F7F88">
        <w:rPr>
          <w:color w:val="000000" w:themeColor="text1"/>
        </w:rPr>
        <w:instrText xml:space="preserve"> REF _Ref41191911 \h </w:instrText>
      </w:r>
      <w:r w:rsidR="005E167E" w:rsidRPr="009F7F88">
        <w:rPr>
          <w:color w:val="000000" w:themeColor="text1"/>
        </w:rPr>
      </w:r>
      <w:r w:rsidR="005E167E"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1</w:t>
      </w:r>
      <w:r w:rsidR="005E167E" w:rsidRPr="009F7F88">
        <w:rPr>
          <w:color w:val="000000" w:themeColor="text1"/>
        </w:rPr>
        <w:fldChar w:fldCharType="end"/>
      </w:r>
      <w:r w:rsidR="005E167E" w:rsidRPr="009F7F88">
        <w:rPr>
          <w:color w:val="000000" w:themeColor="text1"/>
        </w:rPr>
        <w:t xml:space="preserve">h). This stable cycling performance of the full cell is attributed to the </w:t>
      </w:r>
      <w:proofErr w:type="spellStart"/>
      <w:r w:rsidR="005E167E" w:rsidRPr="009F7F88">
        <w:rPr>
          <w:color w:val="000000" w:themeColor="text1"/>
        </w:rPr>
        <w:t>macroporous</w:t>
      </w:r>
      <w:proofErr w:type="spellEnd"/>
      <w:r w:rsidR="005E167E" w:rsidRPr="009F7F88">
        <w:rPr>
          <w:color w:val="000000" w:themeColor="text1"/>
        </w:rPr>
        <w:t xml:space="preserve"> structure of </w:t>
      </w:r>
      <w:r w:rsidR="00181D2A" w:rsidRPr="009F7F88">
        <w:rPr>
          <w:color w:val="000000" w:themeColor="text1"/>
        </w:rPr>
        <w:t xml:space="preserve">the 3D printed </w:t>
      </w:r>
      <w:r w:rsidR="005E167E" w:rsidRPr="009F7F88">
        <w:rPr>
          <w:color w:val="000000" w:themeColor="text1"/>
        </w:rPr>
        <w:t>carbon aerogel scaffold</w:t>
      </w:r>
      <w:r w:rsidR="00B9278D" w:rsidRPr="009F7F88">
        <w:rPr>
          <w:color w:val="000000" w:themeColor="text1"/>
        </w:rPr>
        <w:t xml:space="preserve">. The authors suggest that the scaffold offers two benefits. First, it allows the </w:t>
      </w:r>
      <w:r w:rsidR="005E167E" w:rsidRPr="009F7F88">
        <w:rPr>
          <w:color w:val="000000" w:themeColor="text1"/>
        </w:rPr>
        <w:t xml:space="preserve">cathode </w:t>
      </w:r>
      <w:r w:rsidR="00B9278D" w:rsidRPr="009F7F88">
        <w:rPr>
          <w:color w:val="000000" w:themeColor="text1"/>
        </w:rPr>
        <w:t xml:space="preserve">to </w:t>
      </w:r>
      <w:r w:rsidR="005E167E" w:rsidRPr="009F7F88">
        <w:rPr>
          <w:color w:val="000000" w:themeColor="text1"/>
        </w:rPr>
        <w:t>have good electrolyte accessibility, which accelerates the charge transfer during cycling</w:t>
      </w:r>
      <w:r w:rsidR="00B9278D" w:rsidRPr="009F7F88">
        <w:rPr>
          <w:color w:val="000000" w:themeColor="text1"/>
        </w:rPr>
        <w:t xml:space="preserve">. Second, it </w:t>
      </w:r>
      <w:r w:rsidR="005E167E" w:rsidRPr="009F7F88">
        <w:rPr>
          <w:color w:val="000000" w:themeColor="text1"/>
        </w:rPr>
        <w:t>help</w:t>
      </w:r>
      <w:r w:rsidR="00B9278D" w:rsidRPr="009F7F88">
        <w:rPr>
          <w:color w:val="000000" w:themeColor="text1"/>
        </w:rPr>
        <w:t>s</w:t>
      </w:r>
      <w:r w:rsidR="005E167E" w:rsidRPr="009F7F88">
        <w:rPr>
          <w:color w:val="000000" w:themeColor="text1"/>
        </w:rPr>
        <w:t xml:space="preserve"> </w:t>
      </w:r>
      <w:r w:rsidR="00B9278D" w:rsidRPr="009F7F88">
        <w:rPr>
          <w:color w:val="000000" w:themeColor="text1"/>
        </w:rPr>
        <w:t xml:space="preserve">to </w:t>
      </w:r>
      <w:r w:rsidR="005E167E" w:rsidRPr="009F7F88">
        <w:rPr>
          <w:color w:val="000000" w:themeColor="text1"/>
        </w:rPr>
        <w:t>improve the anode ion accessibility and reduce the local current density of the lithium anode, effectively stabilizing Li and suppressing dendrite</w:t>
      </w:r>
      <w:r w:rsidR="00FC0E3C" w:rsidRPr="009F7F88">
        <w:rPr>
          <w:color w:val="000000" w:themeColor="text1"/>
        </w:rPr>
        <w:t xml:space="preserve"> formation</w:t>
      </w:r>
      <w:r w:rsidR="005E167E" w:rsidRPr="009F7F88">
        <w:rPr>
          <w:color w:val="000000" w:themeColor="text1"/>
        </w:rPr>
        <w:t>.</w:t>
      </w:r>
      <w:r w:rsidR="00B41420" w:rsidRPr="009F7F88">
        <w:rPr>
          <w:color w:val="000000" w:themeColor="text1"/>
        </w:rPr>
        <w:fldChar w:fldCharType="begin" w:fldLock="1"/>
      </w:r>
      <w:r w:rsidR="004E1277" w:rsidRPr="009F7F88">
        <w:rPr>
          <w:color w:val="000000" w:themeColor="text1"/>
        </w:rPr>
        <w:instrText>ADDIN CSL_CITATION {"citationItems":[{"id":"ITEM-1","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ffix":""}],"container-title":"Advanced Materials","id":"ITEM-1","issue":"1</w:instrText>
      </w:r>
      <w:r w:rsidR="004E1277" w:rsidRPr="009F7F88">
        <w:rPr>
          <w:rFonts w:hint="eastAsia"/>
          <w:color w:val="000000" w:themeColor="text1"/>
        </w:rPr>
        <w:instrText>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纤维，炭化，</w:instrText>
      </w:r>
      <w:r w:rsidR="004E1277" w:rsidRPr="009F7F88">
        <w:rPr>
          <w:rFonts w:hint="eastAsia"/>
          <w:color w:val="000000" w:themeColor="text1"/>
        </w:rPr>
        <w:instrText>\n</w:instrText>
      </w:r>
      <w:r w:rsidR="004E1277" w:rsidRPr="009F7F88">
        <w:rPr>
          <w:rFonts w:hint="eastAsia"/>
          <w:color w:val="000000" w:themeColor="text1"/>
        </w:rPr>
        <w:instrText>作为锂金属电池</w:instrText>
      </w:r>
      <w:r w:rsidR="004E1277" w:rsidRPr="009F7F88">
        <w:rPr>
          <w:rFonts w:hint="eastAsia"/>
          <w:color w:val="000000" w:themeColor="text1"/>
        </w:rPr>
        <w:instrText>","page":"1807313","title":"3D Printed High-Performance Lithium Metal Microbatteries Enabled by Nanocellulose","type":"article-journal","volume":"31"},"uris":["http://www.mendeley.com</w:instrText>
      </w:r>
      <w:r w:rsidR="004E1277" w:rsidRPr="009F7F88">
        <w:rPr>
          <w:color w:val="000000" w:themeColor="text1"/>
        </w:rPr>
        <w:instrText>/documents/?uuid=d8edc444-f0c0-4591-92a1-ac9248f97a90"]}],"mendeley":{"formattedCitation":"&lt;sup&gt;218&lt;/sup&gt;","plainTextFormattedCitation":"218","previouslyFormattedCitation":"&lt;sup&gt;216&lt;/sup&gt;"},"properties":{"noteIndex":0},"schema":"https://github.com/citation-style-language/schema/raw/master/csl-citation.json"}</w:instrText>
      </w:r>
      <w:r w:rsidR="00B41420" w:rsidRPr="009F7F88">
        <w:rPr>
          <w:color w:val="000000" w:themeColor="text1"/>
        </w:rPr>
        <w:fldChar w:fldCharType="separate"/>
      </w:r>
      <w:r w:rsidR="004E1277" w:rsidRPr="009F7F88">
        <w:rPr>
          <w:noProof/>
          <w:color w:val="000000" w:themeColor="text1"/>
          <w:vertAlign w:val="superscript"/>
        </w:rPr>
        <w:t>218</w:t>
      </w:r>
      <w:r w:rsidR="00B41420" w:rsidRPr="009F7F88">
        <w:rPr>
          <w:color w:val="000000" w:themeColor="text1"/>
        </w:rPr>
        <w:fldChar w:fldCharType="end"/>
      </w:r>
      <w:r w:rsidR="005E167E" w:rsidRPr="009F7F88">
        <w:rPr>
          <w:rFonts w:hint="eastAsia"/>
          <w:color w:val="000000" w:themeColor="text1"/>
        </w:rPr>
        <w:t xml:space="preserve"> </w:t>
      </w:r>
    </w:p>
    <w:p w14:paraId="0C77D404" w14:textId="457F4F8A" w:rsidR="00EE642A" w:rsidRPr="009F7F88" w:rsidRDefault="00EE642A" w:rsidP="00DE1A61">
      <w:pPr>
        <w:pStyle w:val="RSCB02ArticleText"/>
        <w:ind w:firstLineChars="100" w:firstLine="195"/>
        <w:rPr>
          <w:color w:val="000000" w:themeColor="text1"/>
        </w:rPr>
      </w:pPr>
      <w:bookmarkStart w:id="182" w:name="_Toc39868926"/>
      <w:r w:rsidRPr="009F7F88">
        <w:rPr>
          <w:rStyle w:val="RSCB08CHeadingIn-lineChar"/>
          <w:color w:val="000000" w:themeColor="text1"/>
        </w:rPr>
        <w:t>5.2.3 Sodium ion or metal battery</w:t>
      </w:r>
      <w:bookmarkEnd w:id="182"/>
      <w:r w:rsidRPr="009F7F88">
        <w:rPr>
          <w:rStyle w:val="RSCB08CHeadingIn-lineChar"/>
          <w:color w:val="000000" w:themeColor="text1"/>
        </w:rPr>
        <w:t>.</w:t>
      </w:r>
      <w:r w:rsidRPr="009F7F88">
        <w:rPr>
          <w:b/>
          <w:bCs/>
          <w:color w:val="000000" w:themeColor="text1"/>
        </w:rPr>
        <w:t xml:space="preserve"> </w:t>
      </w:r>
      <w:r w:rsidRPr="009F7F88">
        <w:rPr>
          <w:color w:val="000000" w:themeColor="text1"/>
        </w:rPr>
        <w:t>The structure of a sodium ion (Na</w:t>
      </w:r>
      <w:r w:rsidRPr="009F7F88">
        <w:rPr>
          <w:color w:val="000000" w:themeColor="text1"/>
          <w:vertAlign w:val="superscript"/>
        </w:rPr>
        <w:t>+</w:t>
      </w:r>
      <w:r w:rsidRPr="009F7F88">
        <w:rPr>
          <w:color w:val="000000" w:themeColor="text1"/>
        </w:rPr>
        <w:t>) battery (SIB) is very similar to that of a LIB. It works by insertion and extraction of Na</w:t>
      </w:r>
      <w:r w:rsidRPr="009F7F88">
        <w:rPr>
          <w:color w:val="000000" w:themeColor="text1"/>
          <w:vertAlign w:val="superscript"/>
        </w:rPr>
        <w:t>+</w:t>
      </w:r>
      <w:r w:rsidRPr="009F7F88">
        <w:rPr>
          <w:color w:val="000000" w:themeColor="text1"/>
        </w:rPr>
        <w:t xml:space="preserve"> back and forth between the two </w:t>
      </w:r>
      <w:r w:rsidRPr="009F7F88">
        <w:rPr>
          <w:color w:val="000000" w:themeColor="text1"/>
        </w:rPr>
        <w:t xml:space="preserve">electrodes to store and release electrical energy. Due to the rich reserves of sodium salt in the world, SIBs have the advantage of low cost, while their energy density is comparable to lithium </w:t>
      </w:r>
      <w:r w:rsidR="00423307" w:rsidRPr="009F7F88">
        <w:rPr>
          <w:color w:val="000000" w:themeColor="text1"/>
        </w:rPr>
        <w:t>iron phosphate batteries. Since the size of Na</w:t>
      </w:r>
      <w:r w:rsidR="00423307" w:rsidRPr="009F7F88">
        <w:rPr>
          <w:color w:val="000000" w:themeColor="text1"/>
          <w:vertAlign w:val="superscript"/>
        </w:rPr>
        <w:t>+</w:t>
      </w:r>
      <w:r w:rsidR="00423307" w:rsidRPr="009F7F88">
        <w:rPr>
          <w:color w:val="000000" w:themeColor="text1"/>
        </w:rPr>
        <w:t xml:space="preserve"> (0.102 nm) is larger than that of</w:t>
      </w:r>
      <w:r w:rsidR="00971529" w:rsidRPr="009F7F88">
        <w:rPr>
          <w:color w:val="000000" w:themeColor="text1"/>
        </w:rPr>
        <w:t xml:space="preserve"> </w:t>
      </w:r>
      <w:r w:rsidR="00971529" w:rsidRPr="009F7F88">
        <w:rPr>
          <w:color w:val="000000" w:themeColor="text1"/>
          <w:lang w:eastAsia="zh-CN"/>
        </w:rPr>
        <w:t>l</w:t>
      </w:r>
      <w:r w:rsidR="00971529" w:rsidRPr="009F7F88">
        <w:rPr>
          <w:color w:val="000000" w:themeColor="text1"/>
        </w:rPr>
        <w:t>ithium</w:t>
      </w:r>
      <w:r w:rsidR="00971529" w:rsidRPr="009F7F88">
        <w:rPr>
          <w:color w:val="000000" w:themeColor="text1"/>
          <w:lang w:eastAsia="zh-CN"/>
        </w:rPr>
        <w:t xml:space="preserve"> </w:t>
      </w:r>
      <w:r w:rsidR="00971529" w:rsidRPr="009F7F88">
        <w:rPr>
          <w:color w:val="000000" w:themeColor="text1"/>
        </w:rPr>
        <w:t>ion</w:t>
      </w:r>
      <w:r w:rsidR="00423307" w:rsidRPr="009F7F88">
        <w:rPr>
          <w:color w:val="000000" w:themeColor="text1"/>
        </w:rPr>
        <w:t xml:space="preserve"> (0.076 nm),</w:t>
      </w:r>
      <w:bookmarkStart w:id="183" w:name="_Hlk46292281"/>
      <w:r w:rsidR="00423307" w:rsidRPr="009F7F88">
        <w:rPr>
          <w:color w:val="000000" w:themeColor="text1"/>
        </w:rPr>
        <w:fldChar w:fldCharType="begin" w:fldLock="1"/>
      </w:r>
      <w:r w:rsidR="004E1277" w:rsidRPr="009F7F88">
        <w:rPr>
          <w:color w:val="000000" w:themeColor="text1"/>
        </w:rPr>
        <w:instrText>ADDIN CSL_CITATION {"citationItems":[{"id":"ITEM-1","itemData":{"DOI":"10.1021/acsami.7b12892","ISSN":"19448252","abstract":"Exploring 3D printing in the field of sodium-ion batteries is a great challenge since conventionally inks cause unavoidably compact filaments or frameworks, which significantly hamper the infiltration of electrolyte and diffusion of big-size sodium ions (1.02 Å), resulting in low reversible capacities. Here, new hierarchical porous frameworks are 3D printed for sodium storage by employing well-designed GO-contained inks. The resultant frameworks possess continuous filaments, hierarchical multihole gridding. Such distinct properties render these frameworks able to facilitate the fast transportation of both sodium ion and electron. As a result, 3D-printed hierarchical porous frameworks reveal the high specific capacity as well as rate performance and periodic steadiness for up to 900 cycles for sodium storage.","author":[{"dropping-particle":"","family":"Ding","given":"Junwei","non-dropping-particle":"","parse-names":false,"suffix":""},{"dropping-particle":"","family":"Shen","given":"Kai","non-dropping-particle":"","parse-names":false,"suffix":""},{"dropping-particle":"","family":"Du","given":"Zhiguo","non-dropping-particle":"","parse-names":false,"suffix":""},{"dropping-particle":"","family":"Li","given":"Bin","non-dropping-particle":"","parse-names":false,"suffix":""},{"dropping-particle":"","family":"Yang","given":"Shubin","non-dropping-particle":"","parse-names":false,"suffix":""}</w:instrText>
      </w:r>
      <w:r w:rsidR="004E1277" w:rsidRPr="009F7F88">
        <w:rPr>
          <w:rFonts w:hint="eastAsia"/>
          <w:color w:val="000000" w:themeColor="text1"/>
        </w:rPr>
        <w:instrText>],"container-title":"ACS Applied Materials and Interfaces","id":"ITEM-1","issue":"48","issued":{"date-parts":[["2017"]]},"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无气凝胶字眼，但是采用冷冻干燥氧化石墨烯</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3D</w:instrText>
      </w:r>
      <w:r w:rsidR="004E1277" w:rsidRPr="009F7F88">
        <w:rPr>
          <w:rFonts w:hint="eastAsia"/>
          <w:color w:val="000000" w:themeColor="text1"/>
        </w:rPr>
        <w:instrText>多孔框架</w:instrText>
      </w:r>
      <w:r w:rsidR="004E1277" w:rsidRPr="009F7F88">
        <w:rPr>
          <w:rFonts w:hint="eastAsia"/>
          <w:color w:val="000000" w:themeColor="text1"/>
        </w:rPr>
        <w:instrText>\n</w:instrText>
      </w:r>
      <w:r w:rsidR="004E1277" w:rsidRPr="009F7F88">
        <w:rPr>
          <w:rFonts w:hint="eastAsia"/>
          <w:color w:val="000000" w:themeColor="text1"/>
        </w:rPr>
        <w:instrText>钠离子电池</w:instrText>
      </w:r>
      <w:r w:rsidR="004E1277" w:rsidRPr="009F7F88">
        <w:rPr>
          <w:rFonts w:hint="eastAsia"/>
          <w:color w:val="000000" w:themeColor="text1"/>
        </w:rPr>
        <w:instrText>","page":"41871-41877","title":"3D-Printed Hierarchical Porous Frameworks for</w:instrText>
      </w:r>
      <w:r w:rsidR="004E1277" w:rsidRPr="009F7F88">
        <w:rPr>
          <w:color w:val="000000" w:themeColor="text1"/>
        </w:rPr>
        <w:instrText xml:space="preserve"> Sodium Storage","type":"article-journal","volume":"9"},"uris":["http://www.mendeley.com/documents/?uuid=156eda51-552d-44f5-be93-a338f69b0f23"]}],"mendeley":{"formattedCitation":"&lt;sup&gt;264&lt;/sup&gt;","plainTextFormattedCitation":"264","previouslyFormattedCitation":"&lt;sup&gt;262&lt;/sup&gt;"},"properties":{"noteIndex":0},"schema":"https://github.com/citation-style-language/schema/raw/master/csl-citation.json"}</w:instrText>
      </w:r>
      <w:r w:rsidR="00423307" w:rsidRPr="009F7F88">
        <w:rPr>
          <w:color w:val="000000" w:themeColor="text1"/>
        </w:rPr>
        <w:fldChar w:fldCharType="separate"/>
      </w:r>
      <w:r w:rsidR="004E1277" w:rsidRPr="009F7F88">
        <w:rPr>
          <w:noProof/>
          <w:color w:val="000000" w:themeColor="text1"/>
          <w:vertAlign w:val="superscript"/>
        </w:rPr>
        <w:t>264</w:t>
      </w:r>
      <w:r w:rsidR="00423307" w:rsidRPr="009F7F88">
        <w:rPr>
          <w:color w:val="000000" w:themeColor="text1"/>
        </w:rPr>
        <w:fldChar w:fldCharType="end"/>
      </w:r>
      <w:bookmarkEnd w:id="183"/>
      <w:r w:rsidR="00423307" w:rsidRPr="009F7F88">
        <w:rPr>
          <w:color w:val="000000" w:themeColor="text1"/>
        </w:rPr>
        <w:t xml:space="preserve"> the electrolyte penetration and diffusion of Na</w:t>
      </w:r>
      <w:r w:rsidR="00423307" w:rsidRPr="009F7F88">
        <w:rPr>
          <w:color w:val="000000" w:themeColor="text1"/>
          <w:vertAlign w:val="superscript"/>
        </w:rPr>
        <w:t>+</w:t>
      </w:r>
      <w:r w:rsidR="00423307" w:rsidRPr="009F7F88">
        <w:rPr>
          <w:color w:val="000000" w:themeColor="text1"/>
        </w:rPr>
        <w:t xml:space="preserve"> through the supported framework is harder than that in LIBs, resulting in low reversible capacity and low energy storage rate. Therefore, the design of electrode materials with a suitable pore structure will be key to the widespread success of sodium ion or metal batteries. </w:t>
      </w:r>
    </w:p>
    <w:p w14:paraId="71D17BAF" w14:textId="77777777" w:rsidR="005B39A1" w:rsidRPr="009F7F88" w:rsidRDefault="005B39A1" w:rsidP="005B39A1">
      <w:pPr>
        <w:pStyle w:val="RSCB02ArticleText"/>
        <w:ind w:firstLineChars="100" w:firstLine="194"/>
        <w:rPr>
          <w:color w:val="000000" w:themeColor="text1"/>
        </w:rPr>
      </w:pPr>
      <w:r w:rsidRPr="009F7F88">
        <w:rPr>
          <w:color w:val="000000" w:themeColor="text1"/>
        </w:rPr>
        <w:t>Recently, highly porous aerogels of rGO</w:t>
      </w:r>
      <w:r w:rsidRPr="009F7F88">
        <w:rPr>
          <w:color w:val="000000" w:themeColor="text1"/>
        </w:rPr>
        <w:fldChar w:fldCharType="begin" w:fldLock="1"/>
      </w:r>
      <w:r w:rsidRPr="009F7F88">
        <w:rPr>
          <w:color w:val="000000" w:themeColor="text1"/>
        </w:rPr>
        <w:instrText>ADDIN CSL_CITATION {"citationItems":[{"id":"ITEM-1","itemData":{"DOI":"10.1021/acsaem.9b00540","ISSN":"25740962","abstract":"The expanding energy storage market has created a surge of interest in the exploration of high energy density alternatives to Li-ion batteries, and Na metal batteries have received considerable attention due to their abundant reserves and low cost. Similar to Li metal anodes, the unstable plating/stripping behaviors of Na metal anodes upon cycling hinder their practical applications at room temperature. Herein, a superelastic graphene lattice (GL) with hierarchical structures was fabricated via a 3D printing technique on the basis of the direct inkjet writing strategy. This approach enables the precise tailoring of the multiscale graphene bulk structure, from nanometer GO building elements to macroscopic monoliths. Due to the pore-structure design of the GL, the rim regions of the holes demonstrated a highly concentrated current density and could serve as preferred sites for Na deposition. This phenomenon was utilized to regulate the Na deposition; hence, a stable Na metal anode is produced. As a result, a high Coulombic efficiency of 99.84% was realized for a long lifetime of 500 cycles (-1000 h) at a current density of 1 mA cm-2. These results provide a novel insight into the rational design of graphene-based material structures at multiscale for high-performance Na metal anodes.","author":[{"dropping-particle":"","family":"Yu","given":"Yikang","non-dropping-particle":"","parse-names":false,"suffix":""},{"dropping-particle":"","family":"Wang","given":"Zhuoyue","non-dropping-particle":"","parse-names":false,"suffix":""},{"dropping-particle":"","family":"Hou","given":"Zhen","non-dropping-particle":"","parse-names":false,"suffix":""},{"dropping-particle":"","family":"Ta","given":"Wurui","non-dropping-particle":"","parse-names":false,"suffix":""},{"dropping-particle":"","family":"Wang","given":"Wenhui","non-dropping-particle":"","parse-names":false,"suffix":""},{"dropping-particle":"","family":"Zhao","given":"Xixia","non-dropping-particle":"","parse-names":false,"suffix":""},{"dropping-particle":"","family":"Li","given":"Qian","non-dropping-particle":"","parse-names":false,"suffix":""},{"dropping-particle":"","family":"Zhao","given":"Yusheng","non-dropping-particle":"","parse-names":false,"suffix":""},{"dropping-particle":"","family":"Zhang","given":"Qiangqiang","non-dropping-particle":"","parse-names":false,"suffix":""},{"dropping-particle":"","family":"Quan","given":"Zewei","non-dropping-particle":"","parse-names":false,"suffix":""}],"container-title":"ACS Applied Energy Materials","id":"ITEM-1","issue":"5","issued":{"date-parts":[["2019"]]},"page":"3869-3877","publisher":"American Chemical Society","title":"3D Printing of Hierarchical Graphene Lattice for Advanced Na Metal Anodes","type":"article-journal","volume":"2"},"uris":["http://www.mendeley.com/documents/?uuid=3112fe87-063f-37f0-9270-b5142db8fa2d"]},{"id":"ITEM-2","itemData":{"DOI":"10.1021/acsami.7b12892","ISSN":"19448252","abstract":"Exploring 3D printing in the field of sodium-ion batteries is a great challenge since conventionally inks cause unavoidably compact filaments or frameworks, which significantly hamper the infiltration of electrolyte and diffusion of big-size sodium ions (1.02 Å), resulting in low reversible capacities. Here, new hierarchical porous frameworks are 3D printed for sodium storage by employing well-designed GO-contained inks. The resultant frameworks possess continuous filaments, hierarchical multihole gridding. Such distinct properties render these frameworks able to facilitate the fast transportation of both sodium ion and electron. As a result, 3D-printed hierarchical porous frameworks reveal the high specific capacity as well as rate performance and periodic steadiness for up to 900 cycles for sodium storage.","author":[{"dropping-particle":"","family":"Ding","given":"Junwei","non-dropping-particle":"","parse-names":false,"suffix":""},{"dropping-particle":"","family":"Shen","given":"Kai","non-dropping-particle":"","parse-names":false,"suffix":""},{"dropping-particle":"","family":"Du","given":"Zhiguo","non-dropping-particle":"","parse-names":false,"suffix":""},{"dropping-particle":"","family":"Li","given":"Bin","non-dropping-particle":"","parse-names":false,"suffix":""},{"dropping-particle":"","family":"Yang","given":"Shubin","non-dropping-particle":"","parse-names":false,"suffix":""}],"container-title":"ACS Applied Materials and Interfaces","id":"ITEM-2","issue":"48","issued":{"date-parts":[["2</w:instrText>
      </w:r>
      <w:r w:rsidRPr="009F7F88">
        <w:rPr>
          <w:rFonts w:hint="eastAsia"/>
          <w:color w:val="000000" w:themeColor="text1"/>
        </w:rPr>
        <w:instrText>017"]]},"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无气凝胶字眼，但是采用冷冻干燥氧化石墨烯</w:instrText>
      </w:r>
      <w:r w:rsidRPr="009F7F88">
        <w:rPr>
          <w:rFonts w:hint="eastAsia"/>
          <w:color w:val="000000" w:themeColor="text1"/>
        </w:rPr>
        <w:instrText>\n3D</w:instrText>
      </w:r>
      <w:r w:rsidRPr="009F7F88">
        <w:rPr>
          <w:rFonts w:hint="eastAsia"/>
          <w:color w:val="000000" w:themeColor="text1"/>
        </w:rPr>
        <w:instrText>打印冷冻干燥</w:instrText>
      </w:r>
      <w:r w:rsidRPr="009F7F88">
        <w:rPr>
          <w:rFonts w:hint="eastAsia"/>
          <w:color w:val="000000" w:themeColor="text1"/>
        </w:rPr>
        <w:instrText>\n3D</w:instrText>
      </w:r>
      <w:r w:rsidRPr="009F7F88">
        <w:rPr>
          <w:rFonts w:hint="eastAsia"/>
          <w:color w:val="000000" w:themeColor="text1"/>
        </w:rPr>
        <w:instrText>多孔框架</w:instrText>
      </w:r>
      <w:r w:rsidRPr="009F7F88">
        <w:rPr>
          <w:rFonts w:hint="eastAsia"/>
          <w:color w:val="000000" w:themeColor="text1"/>
        </w:rPr>
        <w:instrText>\n</w:instrText>
      </w:r>
      <w:r w:rsidRPr="009F7F88">
        <w:rPr>
          <w:rFonts w:hint="eastAsia"/>
          <w:color w:val="000000" w:themeColor="text1"/>
        </w:rPr>
        <w:instrText>钠离子电池</w:instrText>
      </w:r>
      <w:r w:rsidRPr="009F7F88">
        <w:rPr>
          <w:rFonts w:hint="eastAsia"/>
          <w:color w:val="000000" w:themeColor="text1"/>
        </w:rPr>
        <w:instrText>","page":"41871-41877","title":"3D-Printed Hierarchical Porous Frameworks for Sodium Storage","type":"article-journal","volume":"9"},"uris":["http://www.mendeley.com/documents/?uuid=156eda51</w:instrText>
      </w:r>
      <w:r w:rsidRPr="009F7F88">
        <w:rPr>
          <w:color w:val="000000" w:themeColor="text1"/>
        </w:rPr>
        <w:instrText>-552d-44f5-be93-a338f69b0f23"]}],"mendeley":{"formattedCitation":"&lt;sup&gt;238,264&lt;/sup&gt;","plainTextFormattedCitation":"238,264","previouslyFormattedCitation":"&lt;sup&gt;236,262&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38,264</w:t>
      </w:r>
      <w:r w:rsidRPr="009F7F88">
        <w:rPr>
          <w:color w:val="000000" w:themeColor="text1"/>
        </w:rPr>
        <w:fldChar w:fldCharType="end"/>
      </w:r>
      <w:r w:rsidRPr="009F7F88">
        <w:rPr>
          <w:color w:val="000000" w:themeColor="text1"/>
        </w:rPr>
        <w:t xml:space="preserve"> and hybrid MoS</w:t>
      </w:r>
      <w:r w:rsidRPr="009F7F88">
        <w:rPr>
          <w:color w:val="000000" w:themeColor="text1"/>
          <w:vertAlign w:val="subscript"/>
        </w:rPr>
        <w:t>2</w:t>
      </w:r>
      <w:r w:rsidRPr="009F7F88">
        <w:rPr>
          <w:color w:val="000000" w:themeColor="text1"/>
        </w:rPr>
        <w:t>-graphene</w:t>
      </w:r>
      <w:r w:rsidRPr="009F7F88">
        <w:rPr>
          <w:color w:val="000000" w:themeColor="text1"/>
        </w:rPr>
        <w:fldChar w:fldCharType="begin" w:fldLock="1"/>
      </w:r>
      <w:r w:rsidRPr="009F7F88">
        <w:rPr>
          <w:color w:val="000000" w:themeColor="text1"/>
        </w:rPr>
        <w:instrText>ADDIN CSL_CITATION {"citationItems":[{"id":"ITEM-1","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parse-names":false,"suffix":""},{"dropping-particle":"","family":"Li","given":"Jun","non-dropping-particle":"","parse-names":false,"suffix":""}],"container-title":"Materials and Design","id":"I</w:instrText>
      </w:r>
      <w:r w:rsidRPr="009F7F88">
        <w:rPr>
          <w:rFonts w:hint="eastAsia"/>
          <w:color w:val="000000" w:themeColor="text1"/>
        </w:rPr>
        <w:instrText>TEM-1","issued":{"date-parts":[["2019"]]},"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冷冻干燥</w:instrText>
      </w:r>
      <w:r w:rsidRPr="009F7F88">
        <w:rPr>
          <w:rFonts w:hint="eastAsia"/>
          <w:color w:val="000000" w:themeColor="text1"/>
        </w:rPr>
        <w:instrText>\nMoS2-</w:instrText>
      </w:r>
      <w:r w:rsidRPr="009F7F88">
        <w:rPr>
          <w:rFonts w:hint="eastAsia"/>
          <w:color w:val="000000" w:themeColor="text1"/>
        </w:rPr>
        <w:instrText>石墨烯气凝胶</w:instrText>
      </w:r>
      <w:r w:rsidRPr="009F7F88">
        <w:rPr>
          <w:rFonts w:hint="eastAsia"/>
          <w:color w:val="000000" w:themeColor="text1"/>
        </w:rPr>
        <w:instrText>\n</w:instrText>
      </w:r>
      <w:r w:rsidRPr="009F7F88">
        <w:rPr>
          <w:rFonts w:hint="eastAsia"/>
          <w:color w:val="000000" w:themeColor="text1"/>
        </w:rPr>
        <w:instrText>钠离子电池阳极</w:instrText>
      </w:r>
      <w:r w:rsidRPr="009F7F88">
        <w:rPr>
          <w:rFonts w:hint="eastAsia"/>
          <w:color w:val="000000" w:themeColor="text1"/>
        </w:rPr>
        <w:instrText>","page":"107689","publisher":"The Authors","title":"3D printing of hybrid MoS2-graphene aerogels as highly porous electrode materials for sodium ion battery anodes","type</w:instrText>
      </w:r>
      <w:r w:rsidRPr="009F7F88">
        <w:rPr>
          <w:color w:val="000000" w:themeColor="text1"/>
        </w:rPr>
        <w:instrText>":"article-journal","volume":"170"},"uris":["http://www.mendeley.com/documents/?uuid=4768fe48-bba9-470c-ae71-63f2976280f3"]}],"mendeley":{"formattedCitation":"&lt;sup&gt;242&lt;/sup&gt;","plainTextFormattedCitation":"242","previouslyFormattedCitation":"&lt;sup&gt;240&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2</w:t>
      </w:r>
      <w:r w:rsidRPr="009F7F88">
        <w:rPr>
          <w:color w:val="000000" w:themeColor="text1"/>
        </w:rPr>
        <w:fldChar w:fldCharType="end"/>
      </w:r>
      <w:r w:rsidRPr="009F7F88">
        <w:rPr>
          <w:color w:val="000000" w:themeColor="text1"/>
        </w:rPr>
        <w:t xml:space="preserve"> have been 3D printed to address this challenge. Using Na</w:t>
      </w:r>
      <w:r w:rsidRPr="009F7F88">
        <w:rPr>
          <w:color w:val="000000" w:themeColor="text1"/>
          <w:vertAlign w:val="subscript"/>
        </w:rPr>
        <w:t>3</w:t>
      </w:r>
      <w:r w:rsidRPr="009F7F88">
        <w:rPr>
          <w:color w:val="000000" w:themeColor="text1"/>
        </w:rPr>
        <w:t>V</w:t>
      </w:r>
      <w:r w:rsidRPr="009F7F88">
        <w:rPr>
          <w:color w:val="000000" w:themeColor="text1"/>
          <w:vertAlign w:val="subscript"/>
        </w:rPr>
        <w:t>2</w:t>
      </w:r>
      <w:r w:rsidRPr="009F7F88">
        <w:rPr>
          <w:color w:val="000000" w:themeColor="text1"/>
        </w:rPr>
        <w:t>(PO</w:t>
      </w:r>
      <w:r w:rsidRPr="009F7F88">
        <w:rPr>
          <w:color w:val="000000" w:themeColor="text1"/>
          <w:vertAlign w:val="subscript"/>
        </w:rPr>
        <w:t>4</w:t>
      </w:r>
      <w:r w:rsidRPr="009F7F88">
        <w:rPr>
          <w:color w:val="000000" w:themeColor="text1"/>
        </w:rPr>
        <w:t>)</w:t>
      </w:r>
      <w:r w:rsidRPr="009F7F88">
        <w:rPr>
          <w:color w:val="000000" w:themeColor="text1"/>
          <w:vertAlign w:val="subscript"/>
        </w:rPr>
        <w:t>3</w:t>
      </w:r>
      <w:r w:rsidRPr="009F7F88">
        <w:rPr>
          <w:color w:val="000000" w:themeColor="text1"/>
        </w:rPr>
        <w:t xml:space="preserve"> (NVP)- and GO-containing aqueous inks (</w:t>
      </w:r>
      <w:r w:rsidRPr="009F7F88">
        <w:rPr>
          <w:color w:val="000000" w:themeColor="text1"/>
        </w:rPr>
        <w:fldChar w:fldCharType="begin"/>
      </w:r>
      <w:r w:rsidRPr="009F7F88">
        <w:rPr>
          <w:color w:val="000000" w:themeColor="text1"/>
        </w:rPr>
        <w:instrText xml:space="preserve"> REF _Ref41192766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2</w:t>
      </w:r>
      <w:r w:rsidRPr="009F7F88">
        <w:rPr>
          <w:color w:val="000000" w:themeColor="text1"/>
        </w:rPr>
        <w:fldChar w:fldCharType="end"/>
      </w:r>
      <w:r w:rsidRPr="009F7F88">
        <w:rPr>
          <w:color w:val="000000" w:themeColor="text1"/>
        </w:rPr>
        <w:t>),</w:t>
      </w:r>
      <w:r w:rsidRPr="009F7F88">
        <w:rPr>
          <w:color w:val="000000" w:themeColor="text1"/>
        </w:rPr>
        <w:fldChar w:fldCharType="begin" w:fldLock="1"/>
      </w:r>
      <w:r w:rsidRPr="009F7F88">
        <w:rPr>
          <w:color w:val="000000" w:themeColor="text1"/>
        </w:rPr>
        <w:instrText>ADDIN CSL_CITATION {"citationItems":[{"id":"ITEM-1","itemData":{"DOI":"10.1021/acsami.7b12892","ISSN":"19448252","abstract":"Exploring 3D printing in the field of sodium-ion batteries is a great challenge since conventionally inks cause unavoidably compact filaments or frameworks, which significantly hamper the infiltration of electrolyte and diffusion of big-size sodium ions (1.02 Å), resulting in low reversible capacities. Here, new hierarchical porous frameworks are 3D printed for sodium storage by employing well-designed GO-contained inks. The resultant frameworks possess continuous filaments, hierarchical multihole gridding. Such distinct properties render these frameworks able to facilitate the fast transportation of both sodium ion and electron. As a result, 3D-printed hierarchical porous frameworks reveal the high specific capacity as well as rate performance and periodic steadiness for up to 900 cycles for sodium storage.","author":[{"dropping-particle":"","family":"Ding","given":"Junwei","non-dropping-particle":"","parse-names":false,"suffix":""},{"dropping-particle":"","family":"Shen","given":"Kai","non-dropping-particle":"","parse-names":false,"suffix":""},{"dropping-particle":"","family":"Du","given":"Zhiguo","non-dropping-particle":"","parse-names":false,"suffix":""},{"dropping-particle":"","family":"Li","given":"Bin","non-dropping-particle":"","parse-names":false,"suffix":""},{"dropping-particle":"","family":"Yang","given":"Shubin","non-dropping-particle":"","parse-names":false,"suffix":""}</w:instrText>
      </w:r>
      <w:r w:rsidRPr="009F7F88">
        <w:rPr>
          <w:rFonts w:hint="eastAsia"/>
          <w:color w:val="000000" w:themeColor="text1"/>
        </w:rPr>
        <w:instrText>],"container-title":"ACS Applied Materials and Interfaces","id":"ITEM-1","issue":"48","issued":{"date-parts":[["2017"]]},"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无气凝胶字眼，但是采用冷冻干燥氧化石墨烯</w:instrText>
      </w:r>
      <w:r w:rsidRPr="009F7F88">
        <w:rPr>
          <w:rFonts w:hint="eastAsia"/>
          <w:color w:val="000000" w:themeColor="text1"/>
        </w:rPr>
        <w:instrText>\n3D</w:instrText>
      </w:r>
      <w:r w:rsidRPr="009F7F88">
        <w:rPr>
          <w:rFonts w:hint="eastAsia"/>
          <w:color w:val="000000" w:themeColor="text1"/>
        </w:rPr>
        <w:instrText>打印冷冻干燥</w:instrText>
      </w:r>
      <w:r w:rsidRPr="009F7F88">
        <w:rPr>
          <w:rFonts w:hint="eastAsia"/>
          <w:color w:val="000000" w:themeColor="text1"/>
        </w:rPr>
        <w:instrText>\n3D</w:instrText>
      </w:r>
      <w:r w:rsidRPr="009F7F88">
        <w:rPr>
          <w:rFonts w:hint="eastAsia"/>
          <w:color w:val="000000" w:themeColor="text1"/>
        </w:rPr>
        <w:instrText>多孔框架</w:instrText>
      </w:r>
      <w:r w:rsidRPr="009F7F88">
        <w:rPr>
          <w:rFonts w:hint="eastAsia"/>
          <w:color w:val="000000" w:themeColor="text1"/>
        </w:rPr>
        <w:instrText>\n</w:instrText>
      </w:r>
      <w:r w:rsidRPr="009F7F88">
        <w:rPr>
          <w:rFonts w:hint="eastAsia"/>
          <w:color w:val="000000" w:themeColor="text1"/>
        </w:rPr>
        <w:instrText>钠离子电池</w:instrText>
      </w:r>
      <w:r w:rsidRPr="009F7F88">
        <w:rPr>
          <w:rFonts w:hint="eastAsia"/>
          <w:color w:val="000000" w:themeColor="text1"/>
        </w:rPr>
        <w:instrText>","page":"41871-41877","title":"3D-Printed Hierarchical Porous Frameworks for</w:instrText>
      </w:r>
      <w:r w:rsidRPr="009F7F88">
        <w:rPr>
          <w:color w:val="000000" w:themeColor="text1"/>
        </w:rPr>
        <w:instrText xml:space="preserve"> Sodium Storage","type":"article-journal","volume":"9"},"uris":["http://www.mendeley.com/documents/?uuid=156eda51-552d-44f5-be93-a338f69b0f23"]}],"mendeley":{"formattedCitation":"&lt;sup&gt;264&lt;/sup&gt;","plainTextFormattedCitation":"264","previouslyFormattedCitation":"&lt;sup&gt;262&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64</w:t>
      </w:r>
      <w:r w:rsidRPr="009F7F88">
        <w:rPr>
          <w:color w:val="000000" w:themeColor="text1"/>
        </w:rPr>
        <w:fldChar w:fldCharType="end"/>
      </w:r>
      <w:r w:rsidRPr="009F7F88">
        <w:rPr>
          <w:color w:val="000000" w:themeColor="text1"/>
        </w:rPr>
        <w:t xml:space="preserve"> the first implementation of 3D printed SIBs was demonstrated. The printed continuous frameworks and hierarchically porous structure (</w:t>
      </w:r>
      <w:r w:rsidRPr="009F7F88">
        <w:rPr>
          <w:color w:val="000000" w:themeColor="text1"/>
        </w:rPr>
        <w:fldChar w:fldCharType="begin"/>
      </w:r>
      <w:r w:rsidRPr="009F7F88">
        <w:rPr>
          <w:color w:val="000000" w:themeColor="text1"/>
        </w:rPr>
        <w:instrText xml:space="preserve"> REF _Ref41192766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2</w:t>
      </w:r>
      <w:r w:rsidRPr="009F7F88">
        <w:rPr>
          <w:color w:val="000000" w:themeColor="text1"/>
        </w:rPr>
        <w:fldChar w:fldCharType="end"/>
      </w:r>
      <w:r w:rsidRPr="009F7F88">
        <w:rPr>
          <w:color w:val="000000" w:themeColor="text1"/>
        </w:rPr>
        <w:t xml:space="preserve">b-d) can facilitate </w:t>
      </w:r>
      <w:r w:rsidRPr="009F7F88">
        <w:rPr>
          <w:color w:val="000000" w:themeColor="text1"/>
          <w:lang w:eastAsia="zh-CN"/>
        </w:rPr>
        <w:t xml:space="preserve">the </w:t>
      </w:r>
      <w:r w:rsidRPr="009F7F88">
        <w:rPr>
          <w:color w:val="000000" w:themeColor="text1"/>
        </w:rPr>
        <w:t>rapid transport of Na</w:t>
      </w:r>
      <w:r w:rsidRPr="009F7F88">
        <w:rPr>
          <w:color w:val="000000" w:themeColor="text1"/>
          <w:vertAlign w:val="superscript"/>
        </w:rPr>
        <w:t>+</w:t>
      </w:r>
      <w:r w:rsidRPr="009F7F88">
        <w:rPr>
          <w:color w:val="000000" w:themeColor="text1"/>
        </w:rPr>
        <w:t xml:space="preserve"> and electrons. The capacity retention is over 90 % after 900 cycles at 1C (</w:t>
      </w:r>
      <w:r w:rsidRPr="009F7F88">
        <w:rPr>
          <w:color w:val="000000" w:themeColor="text1"/>
        </w:rPr>
        <w:fldChar w:fldCharType="begin"/>
      </w:r>
      <w:r w:rsidRPr="009F7F88">
        <w:rPr>
          <w:color w:val="000000" w:themeColor="text1"/>
        </w:rPr>
        <w:instrText xml:space="preserve"> REF _Ref41192766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2</w:t>
      </w:r>
      <w:r w:rsidRPr="009F7F88">
        <w:rPr>
          <w:color w:val="000000" w:themeColor="text1"/>
        </w:rPr>
        <w:fldChar w:fldCharType="end"/>
      </w:r>
      <w:r w:rsidRPr="009F7F88">
        <w:rPr>
          <w:color w:val="000000" w:themeColor="text1"/>
        </w:rPr>
        <w:t xml:space="preserve">f). In another example, a SIB with 3D inkjet </w:t>
      </w:r>
      <w:proofErr w:type="spellStart"/>
      <w:r w:rsidRPr="009F7F88">
        <w:rPr>
          <w:color w:val="000000" w:themeColor="text1"/>
        </w:rPr>
        <w:t>printed</w:t>
      </w:r>
      <w:proofErr w:type="spellEnd"/>
      <w:r w:rsidRPr="009F7F88">
        <w:rPr>
          <w:color w:val="000000" w:themeColor="text1"/>
        </w:rPr>
        <w:t xml:space="preserve"> hybrid MoS</w:t>
      </w:r>
      <w:r w:rsidRPr="009F7F88">
        <w:rPr>
          <w:color w:val="000000" w:themeColor="text1"/>
          <w:vertAlign w:val="subscript"/>
        </w:rPr>
        <w:t>2</w:t>
      </w:r>
      <w:r w:rsidRPr="009F7F88">
        <w:rPr>
          <w:color w:val="000000" w:themeColor="text1"/>
        </w:rPr>
        <w:t>-graphene aerogel electrodes was demonstrated</w:t>
      </w:r>
      <w:r w:rsidRPr="009F7F88">
        <w:rPr>
          <w:i/>
          <w:iCs/>
          <w:color w:val="000000" w:themeColor="text1"/>
        </w:rPr>
        <w:t>.</w:t>
      </w:r>
      <w:bookmarkStart w:id="184" w:name="_Hlk46296742"/>
      <w:r w:rsidRPr="009F7F88">
        <w:rPr>
          <w:color w:val="000000" w:themeColor="text1"/>
        </w:rPr>
        <w:fldChar w:fldCharType="begin" w:fldLock="1"/>
      </w:r>
      <w:r w:rsidRPr="009F7F88">
        <w:rPr>
          <w:color w:val="000000" w:themeColor="text1"/>
        </w:rPr>
        <w:instrText>ADDIN CSL_CITATION {"citationItems":[{"id":"ITEM-1","itemData":{"DOI":"10.1016/j.matdes.2019.107689","ISSN":"18734197","abstract":"This study reports a 3D freeze-printing method that integrates inkjet printing and freeze casting to control both the microstructure and macroporosity via formation of ice microcrystals during printing. A viscous aqueous ink consisting of a molecular MoS 2 precursor (ammonium thiomolybdate) mixed with graphene oxide (GO) nanosheets is used in the printing process. Post-treatments by freeze-drying and reductive thermal annealing convert the printed intermediate mixture into a hybrid structure consisting of MoS 2 nanoparticles anchored on the surface of 2D rGO nanosheets in a macroporous framework, which is fully characterized with FESEM, TEM, XRD, Raman spectroscopy and TGA. The resulting hybrid MoS 2 -rGO aerogels are studied as anodes for sodium ion batteries. They present a high initial specific capacity over 429 mAh/g at C/3.3 rate in the potential range of 2.5–0.10 V (vs Na + /Na). The process involves both reversible 2 Na + insertion and slow irreversible conversion of MoS 2 to metallic Mo. At higher rates, the conversion reaction is suppressed and the electrode is dominated by fast Na + intercalation with good stability. This demonstrates that the 3D printing technology can be used as a processing technique to control the materials properties for energy storage.","author":[{"dropping-particle":"","family":"Brown","given":"Emery","non-dropping-particle":"","parse-names":false,"suffix":""},{"dropping-particle":"","family":"Yan","given":"Pengli","non-dropping-particle":"","parse-names":false,"suffix":""},{"dropping-particle":"","family":"Tekik","given":"Halil","non-dropping-particle":"","parse-names":false,"suffix":""},{"dropping-particle":"","family":"Elangovan","given":"Ayyappan","non-dropping-particle":"","parse-names":false,"suffix":""},{"dropping-particle":"","family":"Wang","given":"Jian","non-dropping-particle":"","parse-names":false,"suffix":""},{"dropping-particle":"","family":"Lin","given":"Dong","non-dropping-particle":"","parse-names":false,"suffix":""},{"dropping-particle":"","family":"Li","given":"Jun","non-dropping-particle":"","parse-names":false,"suffix":""}],"container-title":"Materials and Design","id":"I</w:instrText>
      </w:r>
      <w:r w:rsidRPr="009F7F88">
        <w:rPr>
          <w:rFonts w:hint="eastAsia"/>
          <w:color w:val="000000" w:themeColor="text1"/>
        </w:rPr>
        <w:instrText>TEM-1","issued":{"date-parts":[["2019"]]},"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冷冻干燥</w:instrText>
      </w:r>
      <w:r w:rsidRPr="009F7F88">
        <w:rPr>
          <w:rFonts w:hint="eastAsia"/>
          <w:color w:val="000000" w:themeColor="text1"/>
        </w:rPr>
        <w:instrText>\nMoS2-</w:instrText>
      </w:r>
      <w:r w:rsidRPr="009F7F88">
        <w:rPr>
          <w:rFonts w:hint="eastAsia"/>
          <w:color w:val="000000" w:themeColor="text1"/>
        </w:rPr>
        <w:instrText>石墨烯气凝胶</w:instrText>
      </w:r>
      <w:r w:rsidRPr="009F7F88">
        <w:rPr>
          <w:rFonts w:hint="eastAsia"/>
          <w:color w:val="000000" w:themeColor="text1"/>
        </w:rPr>
        <w:instrText>\n</w:instrText>
      </w:r>
      <w:r w:rsidRPr="009F7F88">
        <w:rPr>
          <w:rFonts w:hint="eastAsia"/>
          <w:color w:val="000000" w:themeColor="text1"/>
        </w:rPr>
        <w:instrText>钠离子电池阳极</w:instrText>
      </w:r>
      <w:r w:rsidRPr="009F7F88">
        <w:rPr>
          <w:rFonts w:hint="eastAsia"/>
          <w:color w:val="000000" w:themeColor="text1"/>
        </w:rPr>
        <w:instrText>","page":"107689","publisher":"The Authors","title":"3D printing of hybrid MoS2-graphene aerogels as highly porous electrode materials for sodium ion battery anodes","type</w:instrText>
      </w:r>
      <w:r w:rsidRPr="009F7F88">
        <w:rPr>
          <w:color w:val="000000" w:themeColor="text1"/>
        </w:rPr>
        <w:instrText>":"article-journal","volume":"170"},"uris":["http://www.mendeley.com/documents/?uuid=4768fe48-bba9-470c-ae71-63f2976280f3"]}],"mendeley":{"formattedCitation":"&lt;sup&gt;242&lt;/sup&gt;","plainTextFormattedCitation":"242","previouslyFormattedCitation":"&lt;sup&gt;240&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2</w:t>
      </w:r>
      <w:r w:rsidRPr="009F7F88">
        <w:rPr>
          <w:color w:val="000000" w:themeColor="text1"/>
        </w:rPr>
        <w:fldChar w:fldCharType="end"/>
      </w:r>
      <w:bookmarkEnd w:id="184"/>
      <w:r w:rsidRPr="009F7F88">
        <w:rPr>
          <w:color w:val="000000" w:themeColor="text1"/>
        </w:rPr>
        <w:t xml:space="preserve"> The results show that t</w:t>
      </w:r>
      <w:r w:rsidRPr="009F7F88">
        <w:rPr>
          <w:color w:val="000000" w:themeColor="text1"/>
          <w:lang w:val="en"/>
        </w:rPr>
        <w:t xml:space="preserve">he 3D printed </w:t>
      </w:r>
      <w:proofErr w:type="spellStart"/>
      <w:r w:rsidRPr="009F7F88">
        <w:rPr>
          <w:color w:val="000000" w:themeColor="text1"/>
          <w:lang w:val="en"/>
        </w:rPr>
        <w:t>macroporous</w:t>
      </w:r>
      <w:proofErr w:type="spellEnd"/>
      <w:r w:rsidRPr="009F7F88">
        <w:rPr>
          <w:color w:val="000000" w:themeColor="text1"/>
          <w:lang w:val="en"/>
        </w:rPr>
        <w:t xml:space="preserve"> structure can sustain fast and stable high-capacity intercalation of large Na</w:t>
      </w:r>
      <w:r w:rsidRPr="009F7F88">
        <w:rPr>
          <w:color w:val="000000" w:themeColor="text1"/>
          <w:vertAlign w:val="superscript"/>
          <w:lang w:val="en"/>
        </w:rPr>
        <w:t>+</w:t>
      </w:r>
      <w:r w:rsidRPr="009F7F88">
        <w:rPr>
          <w:color w:val="000000" w:themeColor="text1"/>
          <w:lang w:val="en"/>
        </w:rPr>
        <w:t xml:space="preserve"> ions.</w:t>
      </w:r>
      <w:r w:rsidRPr="009F7F88">
        <w:rPr>
          <w:color w:val="000000" w:themeColor="text1"/>
        </w:rPr>
        <w:t xml:space="preserve"> </w:t>
      </w:r>
    </w:p>
    <w:p w14:paraId="651CEF5A" w14:textId="0D677F6D" w:rsidR="00AE5429" w:rsidRPr="009F7F88" w:rsidRDefault="00AE5429" w:rsidP="00AE5429">
      <w:pPr>
        <w:pStyle w:val="RSCB02ArticleText"/>
        <w:ind w:firstLineChars="100" w:firstLine="194"/>
        <w:rPr>
          <w:color w:val="000000" w:themeColor="text1"/>
        </w:rPr>
      </w:pPr>
      <w:r w:rsidRPr="009F7F88">
        <w:rPr>
          <w:color w:val="000000" w:themeColor="text1"/>
        </w:rPr>
        <w:t>For sodium metal application, the inkjet printing of 3D graphene lattice was demonstrated for sodium metal anodes.</w:t>
      </w:r>
      <w:r w:rsidRPr="009F7F88">
        <w:rPr>
          <w:color w:val="000000" w:themeColor="text1"/>
        </w:rPr>
        <w:fldChar w:fldCharType="begin" w:fldLock="1"/>
      </w:r>
      <w:r w:rsidRPr="009F7F88">
        <w:rPr>
          <w:color w:val="000000" w:themeColor="text1"/>
        </w:rPr>
        <w:instrText>ADDIN CSL_CITATION {"citationItems":[{"id":"ITEM-1","itemData":{"DOI":"10.1021/acsaem.9b00540","ISSN":"25740962","abstract":"The expanding energy storage market has created a surge of interest in the exploration of high energy density alternatives to Li-ion batteries, and Na metal batteries have received considerable attention due to their abundant reserves and low cost. Similar to Li metal anodes, the unstable plating/stripping behaviors of Na metal anodes upon cycling hinder their practical applications at room temperature. Herein, a superelastic graphene lattice (GL) with hierarchical structures was fabricated via a 3D printing technique on the basis of the direct inkjet writing strategy. This approach enables the precise tailoring of the multiscale graphene bulk structure, from nanometer GO building elements to macroscopic monoliths. Due to the pore-structure design of the GL, the rim regions of the holes demonstrated a highly concentrated current density and could serve as preferred sites for Na deposition. This phenomenon was utilized to regulate the Na deposition; hence, a stable Na metal anode is produced. As a result, a high Coulombic efficiency of 99.84% was realized for a long lifetime of 500 cycles (-1000 h) at a current density of 1 mA cm-2. These results provide a novel insight into the rational design of graphene-based material structures at multiscale for high-performance Na metal anodes.","author":[{"dropping-particle":"","family":"Yu","given":"Yikang","non-dropping-particle":"","parse-names":false,"suffix":""},{"dropping-particle":"","family":"Wang","given":"Zhuoyue","non-dropping-particle":"","parse-names":false,"suffix":""},{"dropping-particle":"","family":"Hou","given":"Zhen","non-dropping-particle":"","parse-names":false,"suffix":""},{"dropping-particle":"","family":"Ta","given":"Wurui","non-dropping-particle":"","parse-names":false,"suffix":""},{"dropping-particle":"","family":"Wang","given":"Wenhui","non-dropping-particle":"","parse-names":false,"suffix":""},{"dropping-particle":"","family":"Zhao","given":"Xixia","non-dropping-particle":"","parse-names":false,"suffix":""},{"dropping-particle":"","family":"Li","given":"Qian","non-dropping-particle":"","parse-names":false,"suffix":""},{"dropping-particle":"","family":"Zhao","given":"Yusheng","non-dropping-particle":"","parse-names":false,"suffix":""},{"dropping-particle":"","family":"Zhang","given":"Qiangqiang","non-dropping-particle":"","parse-names":false,"suffix":""},{"dropping-particle":"","family":"Quan","given":"Zewei","non-dropping-particle":"","parse-names":false,"suffix":""}],"container-title":"ACS Applied Energy Materials","id":"ITEM-1","issue":"5","issued":{"date-parts":[["2019"]]},"page":"3869-3877","publisher":"American Chemical Society","title":"3D Printing of Hierarchical Graphene Lattice for Advanced Na Metal Anodes","type":"article-journal","volume":"2"},"uris":["http://www.mendeley.com/documents/?uuid=3112fe87-063f-37f0-9270-b5142db8fa2d"]}],"mendeley":{"formattedCitation":"&lt;sup&gt;238&lt;/sup&gt;","plainTextFormattedCitation":"238","previouslyFormattedCitation":"&lt;sup&gt;236&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38</w:t>
      </w:r>
      <w:r w:rsidRPr="009F7F88">
        <w:rPr>
          <w:color w:val="000000" w:themeColor="text1"/>
        </w:rPr>
        <w:fldChar w:fldCharType="end"/>
      </w:r>
      <w:r w:rsidRPr="009F7F88">
        <w:rPr>
          <w:color w:val="000000" w:themeColor="text1"/>
        </w:rPr>
        <w:t xml:space="preserve"> The 3D printed hierarchical and multiscale structure shows better stability (reversible and stable beyond 500 cycles) in coulombic efficiency than non-printed porous graphene  </w:t>
      </w:r>
    </w:p>
    <w:p w14:paraId="7A2CFDA9" w14:textId="77777777" w:rsidR="005E167E" w:rsidRPr="009F7F88" w:rsidRDefault="005E167E" w:rsidP="00DE1A61">
      <w:pPr>
        <w:pStyle w:val="RSCB02ArticleText"/>
        <w:ind w:firstLineChars="100" w:firstLine="194"/>
        <w:rPr>
          <w:color w:val="000000" w:themeColor="text1"/>
        </w:rPr>
      </w:pPr>
    </w:p>
    <w:p w14:paraId="010D10FB" w14:textId="0DAE7E39" w:rsidR="00257815" w:rsidRPr="009F7F88" w:rsidRDefault="00257815" w:rsidP="00DE1A61">
      <w:pPr>
        <w:pStyle w:val="RSCB02ArticleText"/>
        <w:ind w:firstLineChars="100" w:firstLine="194"/>
        <w:rPr>
          <w:color w:val="000000" w:themeColor="text1"/>
        </w:rPr>
        <w:sectPr w:rsidR="00257815" w:rsidRPr="009F7F88" w:rsidSect="00514CBA">
          <w:type w:val="continuous"/>
          <w:pgSz w:w="11907" w:h="16840" w:code="9"/>
          <w:pgMar w:top="1009" w:right="851" w:bottom="1758" w:left="851" w:header="851" w:footer="1049" w:gutter="0"/>
          <w:cols w:num="2" w:space="227"/>
          <w:titlePg/>
          <w:docGrid w:linePitch="360"/>
        </w:sectPr>
      </w:pPr>
    </w:p>
    <w:p w14:paraId="3F0482BC" w14:textId="5344EF45" w:rsidR="00DE1A61" w:rsidRPr="009F7F88" w:rsidRDefault="00540CBD" w:rsidP="00540CBD">
      <w:pPr>
        <w:pStyle w:val="RSCB02ArticleText"/>
        <w:spacing w:line="240" w:lineRule="auto"/>
        <w:jc w:val="center"/>
        <w:rPr>
          <w:color w:val="000000" w:themeColor="text1"/>
        </w:rPr>
      </w:pPr>
      <w:r w:rsidRPr="009F7F88">
        <w:rPr>
          <w:noProof/>
          <w:color w:val="000000" w:themeColor="text1"/>
        </w:rPr>
        <mc:AlternateContent>
          <mc:Choice Requires="wpg">
            <w:drawing>
              <wp:inline distT="0" distB="0" distL="0" distR="0" wp14:anchorId="169BFF30" wp14:editId="13DBCCB4">
                <wp:extent cx="6455410" cy="4857496"/>
                <wp:effectExtent l="0" t="0" r="2540" b="635"/>
                <wp:docPr id="58" name="组合 58"/>
                <wp:cNvGraphicFramePr/>
                <a:graphic xmlns:a="http://schemas.openxmlformats.org/drawingml/2006/main">
                  <a:graphicData uri="http://schemas.microsoft.com/office/word/2010/wordprocessingGroup">
                    <wpg:wgp>
                      <wpg:cNvGrpSpPr/>
                      <wpg:grpSpPr>
                        <a:xfrm>
                          <a:off x="0" y="0"/>
                          <a:ext cx="6455410" cy="4857496"/>
                          <a:chOff x="-80010" y="2342742"/>
                          <a:chExt cx="6455410" cy="4857496"/>
                        </a:xfrm>
                      </wpg:grpSpPr>
                      <pic:pic xmlns:pic="http://schemas.openxmlformats.org/drawingml/2006/picture">
                        <pic:nvPicPr>
                          <pic:cNvPr id="2776" name="图片 2776"/>
                          <pic:cNvPicPr>
                            <a:picLocks noChangeAspect="1"/>
                          </pic:cNvPicPr>
                        </pic:nvPicPr>
                        <pic:blipFill>
                          <a:blip r:embed="rId54"/>
                          <a:srcRect/>
                          <a:stretch/>
                        </pic:blipFill>
                        <pic:spPr bwMode="auto">
                          <a:xfrm>
                            <a:off x="609600" y="2342742"/>
                            <a:ext cx="5280659" cy="4071871"/>
                          </a:xfrm>
                          <a:prstGeom prst="rect">
                            <a:avLst/>
                          </a:prstGeom>
                          <a:noFill/>
                          <a:ln>
                            <a:noFill/>
                          </a:ln>
                        </pic:spPr>
                      </pic:pic>
                      <wps:wsp>
                        <wps:cNvPr id="57" name="文本框 57"/>
                        <wps:cNvSpPr txBox="1"/>
                        <wps:spPr>
                          <a:xfrm>
                            <a:off x="-80010" y="6458520"/>
                            <a:ext cx="6455410" cy="741718"/>
                          </a:xfrm>
                          <a:prstGeom prst="rect">
                            <a:avLst/>
                          </a:prstGeom>
                          <a:solidFill>
                            <a:prstClr val="white"/>
                          </a:solidFill>
                          <a:ln>
                            <a:noFill/>
                          </a:ln>
                        </wps:spPr>
                        <wps:txbx>
                          <w:txbxContent>
                            <w:p w14:paraId="0963C338" w14:textId="00414070" w:rsidR="005573B9" w:rsidRPr="00F046EB" w:rsidRDefault="005573B9" w:rsidP="00540CBD">
                              <w:pPr>
                                <w:pStyle w:val="RSCI05CaptiontoFigureSchemeChartwithbottombar"/>
                                <w:rPr>
                                  <w:b/>
                                  <w:noProof/>
                                  <w:sz w:val="24"/>
                                </w:rPr>
                              </w:pPr>
                              <w:bookmarkStart w:id="185" w:name="_Ref41191911"/>
                              <w:r>
                                <w:t xml:space="preserve">Fig. </w:t>
                              </w:r>
                              <w:r w:rsidR="00B131A9">
                                <w:fldChar w:fldCharType="begin"/>
                              </w:r>
                              <w:r w:rsidR="00B131A9">
                                <w:instrText xml:space="preserve"> SEQ Fig. \* ARABIC </w:instrText>
                              </w:r>
                              <w:r w:rsidR="00B131A9">
                                <w:fldChar w:fldCharType="separate"/>
                              </w:r>
                              <w:r>
                                <w:rPr>
                                  <w:noProof/>
                                </w:rPr>
                                <w:t>21</w:t>
                              </w:r>
                              <w:r w:rsidR="00B131A9">
                                <w:rPr>
                                  <w:noProof/>
                                </w:rPr>
                                <w:fldChar w:fldCharType="end"/>
                              </w:r>
                              <w:bookmarkEnd w:id="185"/>
                              <w:r>
                                <w:t xml:space="preserve">  (a-c)</w:t>
                              </w:r>
                              <w:r w:rsidRPr="00B16895">
                                <w:t xml:space="preserve"> </w:t>
                              </w:r>
                              <w:r>
                                <w:t>L</w:t>
                              </w:r>
                              <w:r w:rsidRPr="00B16895">
                                <w:t>ithium-ion batter</w:t>
                              </w:r>
                              <w:r>
                                <w:t xml:space="preserve">ies </w:t>
                              </w:r>
                              <w:r w:rsidRPr="00B16895">
                                <w:t xml:space="preserve">and </w:t>
                              </w:r>
                              <w:r>
                                <w:t xml:space="preserve">(d-h) </w:t>
                              </w:r>
                              <w:r w:rsidRPr="00B16895">
                                <w:t>lithium metal micro</w:t>
                              </w:r>
                              <w:r>
                                <w:t>-</w:t>
                              </w:r>
                              <w:r w:rsidRPr="00B16895">
                                <w:t>batter</w:t>
                              </w:r>
                              <w:r>
                                <w:t>ies</w:t>
                              </w:r>
                              <w:r w:rsidRPr="00B16895">
                                <w:t xml:space="preserve"> </w:t>
                              </w:r>
                              <w:r>
                                <w:t>assembl</w:t>
                              </w:r>
                              <w:r w:rsidRPr="00B16895">
                                <w:t>ed by 3D print</w:t>
                              </w:r>
                              <w:r>
                                <w:t>ing of aerogels</w:t>
                              </w:r>
                              <w:r w:rsidRPr="00B16895">
                                <w:t>.</w:t>
                              </w:r>
                              <w:r w:rsidRPr="00D0688B">
                                <w:t xml:space="preserve"> </w:t>
                              </w:r>
                              <w:r w:rsidRPr="00B16895">
                                <w:t>(</w:t>
                              </w:r>
                              <w:r>
                                <w:t>a</w:t>
                              </w:r>
                              <w:r w:rsidRPr="00B16895">
                                <w:t xml:space="preserve">) Digital image of </w:t>
                              </w:r>
                              <w:r>
                                <w:t xml:space="preserve">a </w:t>
                              </w:r>
                              <w:r w:rsidRPr="00B16895">
                                <w:t>3D-printed miniaturized electrode</w:t>
                              </w:r>
                              <w:r>
                                <w:t xml:space="preserve"> pair</w:t>
                              </w:r>
                              <w:r w:rsidRPr="00B16895">
                                <w:t>. (</w:t>
                              </w:r>
                              <w:r>
                                <w:t>b</w:t>
                              </w:r>
                              <w:r w:rsidRPr="00B16895">
                                <w:t xml:space="preserve">) Digital image of the 3D-printed electrode arrays. (c) </w:t>
                              </w:r>
                              <w:r w:rsidRPr="008643F0">
                                <w:t>Cycling stability of the 3D-printed full cell.</w:t>
                              </w:r>
                              <w:r w:rsidRPr="00B16895">
                                <w:t xml:space="preserve"> The inset is a digital image of the 3D-printed full cell consisting of </w:t>
                              </w:r>
                              <w:r w:rsidRPr="00D0688B">
                                <w:t>LiFePO</w:t>
                              </w:r>
                              <w:r w:rsidRPr="00D0688B">
                                <w:rPr>
                                  <w:vertAlign w:val="subscript"/>
                                </w:rPr>
                                <w:t>4</w:t>
                              </w:r>
                              <w:r w:rsidRPr="00B16895">
                                <w:t>/</w:t>
                              </w:r>
                              <w:proofErr w:type="spellStart"/>
                              <w:r w:rsidRPr="00B16895">
                                <w:t>rGO</w:t>
                              </w:r>
                              <w:proofErr w:type="spellEnd"/>
                              <w:r w:rsidRPr="00B16895">
                                <w:t xml:space="preserve">, </w:t>
                              </w:r>
                              <w:r w:rsidRPr="00D0688B">
                                <w:t>Li</w:t>
                              </w:r>
                              <w:r w:rsidRPr="00D0688B">
                                <w:rPr>
                                  <w:vertAlign w:val="subscript"/>
                                </w:rPr>
                                <w:t>4</w:t>
                              </w:r>
                              <w:r w:rsidRPr="00D0688B">
                                <w:t>Ti</w:t>
                              </w:r>
                              <w:r w:rsidRPr="00D0688B">
                                <w:rPr>
                                  <w:vertAlign w:val="subscript"/>
                                </w:rPr>
                                <w:t>5</w:t>
                              </w:r>
                              <w:r w:rsidRPr="00D0688B">
                                <w:t>O</w:t>
                              </w:r>
                              <w:r w:rsidRPr="00D0688B">
                                <w:rPr>
                                  <w:vertAlign w:val="subscript"/>
                                </w:rPr>
                                <w:t>12</w:t>
                              </w:r>
                              <w:r w:rsidRPr="00B16895">
                                <w:t>/</w:t>
                              </w:r>
                              <w:proofErr w:type="spellStart"/>
                              <w:r w:rsidRPr="00B16895">
                                <w:t>rGO</w:t>
                              </w:r>
                              <w:proofErr w:type="spellEnd"/>
                              <w:r w:rsidRPr="00B16895">
                                <w:t>, and polymer electrolyte. (a-</w:t>
                              </w:r>
                              <w:r>
                                <w:t>c</w:t>
                              </w:r>
                              <w:r w:rsidRPr="00B16895">
                                <w:t>) Reproduced with permission from Ref.</w:t>
                              </w:r>
                              <w:r w:rsidRPr="00B40CFB">
                                <w:t xml:space="preserve"> </w:t>
                              </w:r>
                              <w:r w:rsidRPr="00107ADC">
                                <w:fldChar w:fldCharType="begin" w:fldLock="1"/>
                              </w:r>
                              <w:r w:rsidRPr="00107ADC">
                                <w:instrText>ADDIN CSL_CITATION {"citationItems":[{"id":"ITEM-1","itemData":{"DOI":"10.1002/adma.201505391","ISSN":"15214095","abstract":"All-component 3D-printed lithium-ion batteries are fabricated by printing graphene-oxide-based composite inks and solid-state gel polymer electrolyte. An entirely 3D-printed full cell features a high electrode mass loading of 18 mg cm(-2) , which is normalized to the overall area of the battery. This all-component printing can be extended to the fabrication of multidimensional/multiscale complex-structures of more energy-storage devices.","author":[{"dropping-particle":"","family":"Fu","given":"Kun","non-dropping-particle":"","parse-names":false,"suffix":""},{"dropping-particle":"","family":"Wang","given":"Yibo","non-dropping-particle":"","parse-names":false,"suffix":""},{"dropping-particle":"","family":"Yan","given":"Chaoyi","non-dropping-particle":"","parse-names":false,"suffix":""},{"dropping-particle":"","family":"Yao","given":"Yonggang","non-dropping-particle":"","parse-names":false,"suffix":""},{"dropping-particle":"","family":"Chen","given":"Yanan","non-dropping-particle":"","parse-names":false,"suffix":""},{"dropping-particle":"","family":"Dai","given":"Jiaqi","non-dropping-particle":"","parse-names":false,"suffix":""},{"dropping-particle":"","family":"Lacey","given":"Steven","non-dropping-particle":"","parse-names":false,"suffix":""},{"dropping-particle":"","family":"Wang","given":"Yanbin","non-dropping-particle":"","parse-names":false,"suffix":""},{"dropping-particle":"","family":"Wan","given":"Jiayu","non-dropping-particle":"","parse-names":false,"suffix":""},{"dropping-particle":"","family":"Li","given":"Tian","non-dropping-particle":"","parse-names":false,"suffix":""},{"dropping-particle":"","family":"Wang","given":"Zhengyang","non-dropping-particle":"","parse-names":false,"suffix":""},{"dropping-particle":"","family":"Xu","given":"Yue","non-dropping-particle":"","parse-names":false,"suffix":""},{"dropping-particle":"","family":"Hu","given":"Liangbing","non-dropping-par</w:instrText>
                              </w:r>
                              <w:r w:rsidRPr="00107ADC">
                                <w:rPr>
                                  <w:rFonts w:hint="eastAsia"/>
                                </w:rPr>
                                <w:instrText>ticle":"","parse-names":false,"suffix":""}],"container-title":"Advanced Materials","id":"ITEM-1","issue":"13","issued":{"date-parts":[["2016"]]},"note":"</w:instrText>
                              </w:r>
                              <w:r w:rsidRPr="00107ADC">
                                <w:rPr>
                                  <w:rFonts w:hint="eastAsia"/>
                                </w:rPr>
                                <w:instrText>已加</w:instrText>
                              </w:r>
                              <w:r w:rsidRPr="00107ADC">
                                <w:rPr>
                                  <w:rFonts w:hint="eastAsia"/>
                                </w:rPr>
                                <w:instrText>\n</w:instrText>
                              </w:r>
                              <w:r w:rsidRPr="00107ADC">
                                <w:rPr>
                                  <w:rFonts w:hint="eastAsia"/>
                                </w:rPr>
                                <w:instrText>全</w:instrText>
                              </w:r>
                              <w:r w:rsidRPr="00107ADC">
                                <w:rPr>
                                  <w:rFonts w:hint="eastAsia"/>
                                </w:rPr>
                                <w:instrText>3D</w:instrText>
                              </w:r>
                              <w:r w:rsidRPr="00107ADC">
                                <w:rPr>
                                  <w:rFonts w:hint="eastAsia"/>
                                </w:rPr>
                                <w:instrText>打印锂离子电池阳极和阴极</w:instrText>
                              </w:r>
                              <w:r w:rsidRPr="00107ADC">
                                <w:rPr>
                                  <w:rFonts w:hint="eastAsia"/>
                                </w:rPr>
                                <w:instrText>\n</w:instrText>
                              </w:r>
                              <w:r w:rsidRPr="00107ADC">
                                <w:rPr>
                                  <w:rFonts w:hint="eastAsia"/>
                                </w:rPr>
                                <w:instrText>没提气凝胶</w:instrText>
                              </w:r>
                              <w:r w:rsidRPr="00107ADC">
                                <w:rPr>
                                  <w:rFonts w:hint="eastAsia"/>
                                </w:rPr>
                                <w:instrText>","page":"2587-2594","title":"Graphene Oxide-Based Electrode Inks for 3D-Pri</w:instrText>
                              </w:r>
                              <w:r w:rsidRPr="00107ADC">
                                <w:instrText>nted Lithium-Ion Batteries","type":"article-journal","volume":"28"},"uris":["http://www.mendeley.com/documents/?uuid=9728999e-8c89-42a5-b355-286b59c2b27a"]}],"mendeley":{"formattedCitation":"&lt;sup&gt;261&lt;/sup&gt;","plainTextFormattedCitation":"261","previouslyFormattedCitation":"&lt;sup&gt;259&lt;/sup&gt;"},"properties":{"noteIndex":0},"schema":"https://github.com/citation-style-language/schema/raw/master/csl-citation.json"}</w:instrText>
                              </w:r>
                              <w:r w:rsidRPr="00107ADC">
                                <w:fldChar w:fldCharType="separate"/>
                              </w:r>
                              <w:r w:rsidRPr="00107ADC">
                                <w:rPr>
                                  <w:noProof/>
                                </w:rPr>
                                <w:t>261</w:t>
                              </w:r>
                              <w:r w:rsidRPr="00107ADC">
                                <w:fldChar w:fldCharType="end"/>
                              </w:r>
                              <w:r w:rsidRPr="00107ADC">
                                <w:t>.</w:t>
                              </w:r>
                              <w:r w:rsidRPr="00B16895">
                                <w:t xml:space="preserve"> Copyright 2016 WILEY</w:t>
                              </w:r>
                              <w:r w:rsidRPr="00B16895">
                                <w:rPr>
                                  <w:rFonts w:hint="eastAsia"/>
                                </w:rPr>
                                <w:t>‐</w:t>
                              </w:r>
                              <w:r w:rsidRPr="00B16895">
                                <w:t>VCH.</w:t>
                              </w:r>
                              <w:r>
                                <w:t xml:space="preserve"> </w:t>
                              </w:r>
                              <w:r w:rsidRPr="00B16895">
                                <w:t>Photographs of (</w:t>
                              </w:r>
                              <w:r>
                                <w:t>d</w:t>
                              </w:r>
                              <w:r w:rsidRPr="00B16895">
                                <w:t>) 3D printed CNF aerogel scaffold, (</w:t>
                              </w:r>
                              <w:r>
                                <w:t>e</w:t>
                              </w:r>
                              <w:r w:rsidRPr="00B16895">
                                <w:t>) carbon scaffold, and (</w:t>
                              </w:r>
                              <w:r>
                                <w:t>f</w:t>
                              </w:r>
                              <w:r w:rsidRPr="00B16895">
                                <w:t>) carbon/Li electrode with designed 3D structure</w:t>
                              </w:r>
                              <w:r w:rsidRPr="00BF0E19">
                                <w:t xml:space="preserve"> </w:t>
                              </w:r>
                              <w:r>
                                <w:t xml:space="preserve">for </w:t>
                              </w:r>
                              <w:r w:rsidRPr="00BF0E19">
                                <w:t>lithium metal micro-batter</w:t>
                              </w:r>
                              <w:r>
                                <w:t>y</w:t>
                              </w:r>
                              <w:r w:rsidRPr="00B16895">
                                <w:t>. (</w:t>
                              </w:r>
                              <w:r>
                                <w:t>g</w:t>
                              </w:r>
                              <w:r w:rsidRPr="00B16895">
                                <w:t>) Voltage profiles at various rates from 0.2 to 10 C. (</w:t>
                              </w:r>
                              <w:r>
                                <w:t>h</w:t>
                              </w:r>
                              <w:r w:rsidRPr="00B16895">
                                <w:t>) Long-term cycling performance at 10 C for the full cell with carbon/</w:t>
                              </w:r>
                              <w:r w:rsidRPr="00D0688B">
                                <w:t>LiFePO</w:t>
                              </w:r>
                              <w:r w:rsidRPr="00D0688B">
                                <w:rPr>
                                  <w:vertAlign w:val="subscript"/>
                                </w:rPr>
                                <w:t>4</w:t>
                              </w:r>
                              <w:r w:rsidRPr="00B16895">
                                <w:t xml:space="preserve"> cathode and carbon/Li anode. (</w:t>
                              </w:r>
                              <w:r>
                                <w:t>d</w:t>
                              </w:r>
                              <w:r w:rsidRPr="00B16895">
                                <w:t>-</w:t>
                              </w:r>
                              <w:r>
                                <w:t>h</w:t>
                              </w:r>
                              <w:r w:rsidRPr="00B16895">
                                <w:t>) Reproduced with permission from Ref</w:t>
                              </w:r>
                              <w:r w:rsidRPr="00107ADC">
                                <w:t xml:space="preserve">. </w:t>
                              </w:r>
                              <w:r w:rsidRPr="00107ADC">
                                <w:fldChar w:fldCharType="begin" w:fldLock="1"/>
                              </w:r>
                              <w:r w:rsidRPr="00107ADC">
                                <w:instrText>ADDIN CSL_CITATION {"citationItems":[{"id":"ITEM-1","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ffix":""}],"container-title":"Advanced Materials","id":"ITEM-1","issue":"1</w:instrText>
                              </w:r>
                              <w:r w:rsidRPr="00107ADC">
                                <w:rPr>
                                  <w:rFonts w:hint="eastAsia"/>
                                </w:rPr>
                                <w:instrText>4","issued":{"date-parts":[["2019"]]},"note":"</w:instrText>
                              </w:r>
                              <w:r w:rsidRPr="00107ADC">
                                <w:rPr>
                                  <w:rFonts w:hint="eastAsia"/>
                                </w:rPr>
                                <w:instrText>已加</w:instrText>
                              </w:r>
                              <w:r w:rsidRPr="00107ADC">
                                <w:rPr>
                                  <w:rFonts w:hint="eastAsia"/>
                                </w:rPr>
                                <w:instrText>\n3D</w:instrText>
                              </w:r>
                              <w:r w:rsidRPr="00107ADC">
                                <w:rPr>
                                  <w:rFonts w:hint="eastAsia"/>
                                </w:rPr>
                                <w:instrText>打印纤维素纤维，炭化，</w:instrText>
                              </w:r>
                              <w:r w:rsidRPr="00107ADC">
                                <w:rPr>
                                  <w:rFonts w:hint="eastAsia"/>
                                </w:rPr>
                                <w:instrText>\n</w:instrText>
                              </w:r>
                              <w:r w:rsidRPr="00107ADC">
                                <w:rPr>
                                  <w:rFonts w:hint="eastAsia"/>
                                </w:rPr>
                                <w:instrText>作为锂金属电池</w:instrText>
                              </w:r>
                              <w:r w:rsidRPr="00107ADC">
                                <w:rPr>
                                  <w:rFonts w:hint="eastAsia"/>
                                </w:rPr>
                                <w:instrText>","page":"1807313","title":"3D Printed High-Performance Lithium Metal Microbatteries Enabled by Nanocellulose","type":"article-journal","volume":"31"},"uris":["http://www.mendeley.com</w:instrText>
                              </w:r>
                              <w:r w:rsidRPr="00107ADC">
                                <w:instrText>/documents/?uuid=d8edc444-f0c0-4591-92a1-ac9248f97a90"]}],"mendeley":{"formattedCitation":"&lt;sup&gt;218&lt;/sup&gt;","plainTextFormattedCitation":"218","previouslyFormattedCitation":"&lt;sup&gt;216&lt;/sup&gt;"},"properties":{"noteIndex":0},"schema":"https://github.com/citation-style-language/schema/raw/master/csl-citation.json"}</w:instrText>
                              </w:r>
                              <w:r w:rsidRPr="00107ADC">
                                <w:fldChar w:fldCharType="separate"/>
                              </w:r>
                              <w:r w:rsidRPr="00107ADC">
                                <w:rPr>
                                  <w:noProof/>
                                </w:rPr>
                                <w:t>218</w:t>
                              </w:r>
                              <w:r w:rsidRPr="00107ADC">
                                <w:fldChar w:fldCharType="end"/>
                              </w:r>
                              <w:r w:rsidRPr="000C6782">
                                <w:t>.</w:t>
                              </w:r>
                              <w:r w:rsidRPr="00B16895">
                                <w:t xml:space="preserve"> Copyright 2019 WILEY</w:t>
                              </w:r>
                              <w:r w:rsidRPr="00B16895">
                                <w:rPr>
                                  <w:rFonts w:hint="eastAsia"/>
                                </w:rPr>
                                <w:t>‐</w:t>
                              </w:r>
                              <w:r w:rsidRPr="00B16895">
                                <w:t>V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69BFF30" id="组合 58" o:spid="_x0000_s1087" style="width:508.3pt;height:382.5pt;mso-position-horizontal-relative:char;mso-position-vertical-relative:line" coordorigin="-800,23427" coordsize="64554,4857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&#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GfjR+2F8I/2e&#10;vElvoPxA8WDw9qtxYjUYIG0+6nEsBd48q0UTLncjDbnd3xjmvy0+N3xCn/4KdftreEPC3hGG+j8D&#10;afts4ppEKulmJN95fMp+4WXCqDjOyIHDHFfpF+1T+wf8Pv2udX0fVvFl/rul6npdubSC40W4ij3R&#10;F95V1kicHknGMda6P9mn9j34bfsp6XeW/gjTbhtRvlVLzWtUmE97cKpyFLhVVVzztRVBOCQSBQB7&#10;Fpem2ui6baafYwJa2VpCkEEEYwscaqFVQPQAAfhVq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pKKKADdSbsniiigBaQsaKKABmxTq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">
                <v:shape id="图片 2776" o:spid="_x0000_s1088" type="#_x0000_t75" style="position:absolute;left:6096;top:23427;width:52806;height:40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">
                  <v:imagedata r:id="rId55" o:title=""/>
                </v:shape>
                <v:shape id="文本框 57" o:spid="_x0000_s1089" type="#_x0000_t202" style="position:absolute;left:-800;top:64585;width:64554;height:7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0963C338" w14:textId="00414070" w:rsidR="005573B9" w:rsidRPr="00F046EB" w:rsidRDefault="005573B9" w:rsidP="00540CBD">
                        <w:pPr>
                          <w:pStyle w:val="RSCI05CaptiontoFigureSchemeChartwithbottombar"/>
                          <w:rPr>
                            <w:b/>
                            <w:noProof/>
                            <w:sz w:val="24"/>
                          </w:rPr>
                        </w:pPr>
                        <w:bookmarkStart w:id="220" w:name="_Ref41191911"/>
                        <w:r>
                          <w:t xml:space="preserve">Fig. </w:t>
                        </w:r>
                        <w:fldSimple w:instr=" SEQ Fig. \* ARABIC ">
                          <w:r>
                            <w:rPr>
                              <w:noProof/>
                            </w:rPr>
                            <w:t>21</w:t>
                          </w:r>
                        </w:fldSimple>
                        <w:bookmarkEnd w:id="220"/>
                        <w:r>
                          <w:t xml:space="preserve">  (a-c)</w:t>
                        </w:r>
                        <w:r w:rsidRPr="00B16895">
                          <w:t xml:space="preserve"> </w:t>
                        </w:r>
                        <w:r>
                          <w:t>L</w:t>
                        </w:r>
                        <w:r w:rsidRPr="00B16895">
                          <w:t>ithium-ion batter</w:t>
                        </w:r>
                        <w:r>
                          <w:t xml:space="preserve">ies </w:t>
                        </w:r>
                        <w:r w:rsidRPr="00B16895">
                          <w:t xml:space="preserve">and </w:t>
                        </w:r>
                        <w:r>
                          <w:t xml:space="preserve">(d-h) </w:t>
                        </w:r>
                        <w:r w:rsidRPr="00B16895">
                          <w:t>lithium metal micro</w:t>
                        </w:r>
                        <w:r>
                          <w:t>-</w:t>
                        </w:r>
                        <w:r w:rsidRPr="00B16895">
                          <w:t>batter</w:t>
                        </w:r>
                        <w:r>
                          <w:t>ies</w:t>
                        </w:r>
                        <w:r w:rsidRPr="00B16895">
                          <w:t xml:space="preserve"> </w:t>
                        </w:r>
                        <w:r>
                          <w:t>assembl</w:t>
                        </w:r>
                        <w:r w:rsidRPr="00B16895">
                          <w:t>ed by 3D print</w:t>
                        </w:r>
                        <w:r>
                          <w:t>ing of aerogels</w:t>
                        </w:r>
                        <w:r w:rsidRPr="00B16895">
                          <w:t>.</w:t>
                        </w:r>
                        <w:r w:rsidRPr="00D0688B">
                          <w:t xml:space="preserve"> </w:t>
                        </w:r>
                        <w:r w:rsidRPr="00B16895">
                          <w:t>(</w:t>
                        </w:r>
                        <w:r>
                          <w:t>a</w:t>
                        </w:r>
                        <w:r w:rsidRPr="00B16895">
                          <w:t xml:space="preserve">) Digital image of </w:t>
                        </w:r>
                        <w:r>
                          <w:t xml:space="preserve">a </w:t>
                        </w:r>
                        <w:r w:rsidRPr="00B16895">
                          <w:t>3D-printed miniaturized electrode</w:t>
                        </w:r>
                        <w:r>
                          <w:t xml:space="preserve"> pair</w:t>
                        </w:r>
                        <w:r w:rsidRPr="00B16895">
                          <w:t>. (</w:t>
                        </w:r>
                        <w:r>
                          <w:t>b</w:t>
                        </w:r>
                        <w:r w:rsidRPr="00B16895">
                          <w:t xml:space="preserve">) Digital image of the 3D-printed electrode arrays. (c) </w:t>
                        </w:r>
                        <w:r w:rsidRPr="008643F0">
                          <w:t>Cycling stability of the 3D-printed full cell.</w:t>
                        </w:r>
                        <w:r w:rsidRPr="00B16895">
                          <w:t xml:space="preserve"> The inset is a digital image of the 3D-printed full cell consisting of </w:t>
                        </w:r>
                        <w:r w:rsidRPr="00D0688B">
                          <w:t>LiFePO</w:t>
                        </w:r>
                        <w:r w:rsidRPr="00D0688B">
                          <w:rPr>
                            <w:vertAlign w:val="subscript"/>
                          </w:rPr>
                          <w:t>4</w:t>
                        </w:r>
                        <w:r w:rsidRPr="00B16895">
                          <w:t xml:space="preserve">/rGO, </w:t>
                        </w:r>
                        <w:r w:rsidRPr="00D0688B">
                          <w:t>Li</w:t>
                        </w:r>
                        <w:r w:rsidRPr="00D0688B">
                          <w:rPr>
                            <w:vertAlign w:val="subscript"/>
                          </w:rPr>
                          <w:t>4</w:t>
                        </w:r>
                        <w:r w:rsidRPr="00D0688B">
                          <w:t>Ti</w:t>
                        </w:r>
                        <w:r w:rsidRPr="00D0688B">
                          <w:rPr>
                            <w:vertAlign w:val="subscript"/>
                          </w:rPr>
                          <w:t>5</w:t>
                        </w:r>
                        <w:r w:rsidRPr="00D0688B">
                          <w:t>O</w:t>
                        </w:r>
                        <w:r w:rsidRPr="00D0688B">
                          <w:rPr>
                            <w:vertAlign w:val="subscript"/>
                          </w:rPr>
                          <w:t>12</w:t>
                        </w:r>
                        <w:r w:rsidRPr="00B16895">
                          <w:t>/rGO, and polymer electrolyte. (a-</w:t>
                        </w:r>
                        <w:r>
                          <w:t>c</w:t>
                        </w:r>
                        <w:r w:rsidRPr="00B16895">
                          <w:t>) Reproduced with permission from Ref.</w:t>
                        </w:r>
                        <w:r w:rsidRPr="00B40CFB">
                          <w:t xml:space="preserve"> </w:t>
                        </w:r>
                        <w:r w:rsidRPr="00107ADC">
                          <w:fldChar w:fldCharType="begin" w:fldLock="1"/>
                        </w:r>
                        <w:r w:rsidRPr="00107ADC">
                          <w:instrText>ADDIN CSL_CITATION {"citationItems":[{"id":"ITEM-1","itemData":{"DOI":"10.1002/adma.201505391","ISSN":"15214095","abstract":"All-component 3D-printed lithium-ion batteries are fabricated by printing graphene-oxide-based composite inks and solid-state gel polymer electrolyte. An entirely 3D-printed full cell features a high electrode mass loading of 18 mg cm(-2) , which is normalized to the overall area of the battery. This all-component printing can be extended to the fabrication of multidimensional/multiscale complex-structures of more energy-storage devices.","author":[{"dropping-particle":"","family":"Fu","given":"Kun","non-dropping-particle":"","parse-names":false,"suffix":""},{"dropping-particle":"","family":"Wang","given":"Yibo","non-dropping-particle":"","parse-names":false,"suffix":""},{"dropping-particle":"","family":"Yan","given":"Chaoyi","non-dropping-particle":"","parse-names":false,"suffix":""},{"dropping-particle":"","family":"Yao","given":"Yonggang","non-dropping-particle":"","parse-names":false,"suffix":""},{"dropping-particle":"","family":"Chen","given":"Yanan","non-dropping-particle":"","parse-names":false,"suffix":""},{"dropping-particle":"","family":"Dai","given":"Jiaqi","non-dropping-particle":"","parse-names":false,"suffix":""},{"dropping-particle":"","family":"Lacey","given":"Steven","non-dropping-particle":"","parse-names":false,"suffix":""},{"dropping-particle":"","family":"Wang","given":"Yanbin","non-dropping-particle":"","parse-names":false,"suffix":""},{"dropping-particle":"","family":"Wan","given":"Jiayu","non-dropping-particle":"","parse-names":false,"suffix":""},{"dropping-particle":"","family":"Li","given":"Tian","non-dropping-particle":"","parse-names":false,"suffix":""},{"dropping-particle":"","family":"Wang","given":"Zhengyang","non-dropping-particle":"","parse-names":false,"suffix":""},{"dropping-particle":"","family":"Xu","given":"Yue","non-dropping-particle":"","parse-names":false,"suffix":""},{"dropping-particle":"","family":"Hu","given":"Liangbing","non-dropping-par</w:instrText>
                        </w:r>
                        <w:r w:rsidRPr="00107ADC">
                          <w:rPr>
                            <w:rFonts w:hint="eastAsia"/>
                          </w:rPr>
                          <w:instrText>ticle":"","parse-names":false,"suffix":""}],"container-title":"Advanced Materials","id":"ITEM-1","issue":"13","issued":{"date-parts":[["2016"]]},"note":"</w:instrText>
                        </w:r>
                        <w:r w:rsidRPr="00107ADC">
                          <w:rPr>
                            <w:rFonts w:hint="eastAsia"/>
                          </w:rPr>
                          <w:instrText>已加</w:instrText>
                        </w:r>
                        <w:r w:rsidRPr="00107ADC">
                          <w:rPr>
                            <w:rFonts w:hint="eastAsia"/>
                          </w:rPr>
                          <w:instrText>\n</w:instrText>
                        </w:r>
                        <w:r w:rsidRPr="00107ADC">
                          <w:rPr>
                            <w:rFonts w:hint="eastAsia"/>
                          </w:rPr>
                          <w:instrText>全</w:instrText>
                        </w:r>
                        <w:r w:rsidRPr="00107ADC">
                          <w:rPr>
                            <w:rFonts w:hint="eastAsia"/>
                          </w:rPr>
                          <w:instrText>3D</w:instrText>
                        </w:r>
                        <w:r w:rsidRPr="00107ADC">
                          <w:rPr>
                            <w:rFonts w:hint="eastAsia"/>
                          </w:rPr>
                          <w:instrText>打印锂离子电池阳极和阴极</w:instrText>
                        </w:r>
                        <w:r w:rsidRPr="00107ADC">
                          <w:rPr>
                            <w:rFonts w:hint="eastAsia"/>
                          </w:rPr>
                          <w:instrText>\n</w:instrText>
                        </w:r>
                        <w:r w:rsidRPr="00107ADC">
                          <w:rPr>
                            <w:rFonts w:hint="eastAsia"/>
                          </w:rPr>
                          <w:instrText>没提气凝胶</w:instrText>
                        </w:r>
                        <w:r w:rsidRPr="00107ADC">
                          <w:rPr>
                            <w:rFonts w:hint="eastAsia"/>
                          </w:rPr>
                          <w:instrText>","page":"2587-2594","title":"Graphene Oxide-Based Electrode Inks for 3D-Pri</w:instrText>
                        </w:r>
                        <w:r w:rsidRPr="00107ADC">
                          <w:instrText>nted Lithium-Ion Batteries","type":"article-journal","volume":"28"},"uris":["http://www.mendeley.com/documents/?uuid=9728999e-8c89-42a5-b355-286b59c2b27a"]}],"mendeley":{"formattedCitation":"&lt;sup&gt;261&lt;/sup&gt;","plainTextFormattedCitation":"261","previouslyFormattedCitation":"&lt;sup&gt;259&lt;/sup&gt;"},"properties":{"noteIndex":0},"schema":"https://github.com/citation-style-language/schema/raw/master/csl-citation.json"}</w:instrText>
                        </w:r>
                        <w:r w:rsidRPr="00107ADC">
                          <w:fldChar w:fldCharType="separate"/>
                        </w:r>
                        <w:r w:rsidRPr="00107ADC">
                          <w:rPr>
                            <w:noProof/>
                          </w:rPr>
                          <w:t>261</w:t>
                        </w:r>
                        <w:r w:rsidRPr="00107ADC">
                          <w:fldChar w:fldCharType="end"/>
                        </w:r>
                        <w:r w:rsidRPr="00107ADC">
                          <w:t>.</w:t>
                        </w:r>
                        <w:r w:rsidRPr="00B16895">
                          <w:t xml:space="preserve"> Copyright 2016 WILEY</w:t>
                        </w:r>
                        <w:r w:rsidRPr="00B16895">
                          <w:rPr>
                            <w:rFonts w:hint="eastAsia"/>
                          </w:rPr>
                          <w:t>‐</w:t>
                        </w:r>
                        <w:r w:rsidRPr="00B16895">
                          <w:t>VCH.</w:t>
                        </w:r>
                        <w:r>
                          <w:t xml:space="preserve"> </w:t>
                        </w:r>
                        <w:r w:rsidRPr="00B16895">
                          <w:t>Photographs of (</w:t>
                        </w:r>
                        <w:r>
                          <w:t>d</w:t>
                        </w:r>
                        <w:r w:rsidRPr="00B16895">
                          <w:t>) 3D printed CNF aerogel scaffold, (</w:t>
                        </w:r>
                        <w:r>
                          <w:t>e</w:t>
                        </w:r>
                        <w:r w:rsidRPr="00B16895">
                          <w:t>) carbon scaffold, and (</w:t>
                        </w:r>
                        <w:r>
                          <w:t>f</w:t>
                        </w:r>
                        <w:r w:rsidRPr="00B16895">
                          <w:t>) carbon/Li electrode with designed 3D structure</w:t>
                        </w:r>
                        <w:r w:rsidRPr="00BF0E19">
                          <w:t xml:space="preserve"> </w:t>
                        </w:r>
                        <w:r>
                          <w:t xml:space="preserve">for </w:t>
                        </w:r>
                        <w:r w:rsidRPr="00BF0E19">
                          <w:t>lithium metal micro-batter</w:t>
                        </w:r>
                        <w:r>
                          <w:t>y</w:t>
                        </w:r>
                        <w:r w:rsidRPr="00B16895">
                          <w:t>. (</w:t>
                        </w:r>
                        <w:r>
                          <w:t>g</w:t>
                        </w:r>
                        <w:r w:rsidRPr="00B16895">
                          <w:t>) Voltage profiles at various rates from 0.2 to 10 C. (</w:t>
                        </w:r>
                        <w:r>
                          <w:t>h</w:t>
                        </w:r>
                        <w:r w:rsidRPr="00B16895">
                          <w:t>) Long-term cycling performance at 10 C for the full cell with carbon/</w:t>
                        </w:r>
                        <w:r w:rsidRPr="00D0688B">
                          <w:t>LiFePO</w:t>
                        </w:r>
                        <w:r w:rsidRPr="00D0688B">
                          <w:rPr>
                            <w:vertAlign w:val="subscript"/>
                          </w:rPr>
                          <w:t>4</w:t>
                        </w:r>
                        <w:r w:rsidRPr="00B16895">
                          <w:t xml:space="preserve"> cathode and carbon/Li anode. (</w:t>
                        </w:r>
                        <w:r>
                          <w:t>d</w:t>
                        </w:r>
                        <w:r w:rsidRPr="00B16895">
                          <w:t>-</w:t>
                        </w:r>
                        <w:r>
                          <w:t>h</w:t>
                        </w:r>
                        <w:r w:rsidRPr="00B16895">
                          <w:t>) Reproduced with permission from Ref</w:t>
                        </w:r>
                        <w:r w:rsidRPr="00107ADC">
                          <w:t xml:space="preserve">. </w:t>
                        </w:r>
                        <w:r w:rsidRPr="00107ADC">
                          <w:fldChar w:fldCharType="begin" w:fldLock="1"/>
                        </w:r>
                        <w:r w:rsidRPr="00107ADC">
                          <w:instrText>ADDIN CSL_CITATION {"citationItems":[{"id":"ITEM-1","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ffix":""}],"container-title":"Advanced Materials","id":"ITEM-1","issue":"1</w:instrText>
                        </w:r>
                        <w:r w:rsidRPr="00107ADC">
                          <w:rPr>
                            <w:rFonts w:hint="eastAsia"/>
                          </w:rPr>
                          <w:instrText>4","issued":{"date-parts":[["2019"]]},"note":"</w:instrText>
                        </w:r>
                        <w:r w:rsidRPr="00107ADC">
                          <w:rPr>
                            <w:rFonts w:hint="eastAsia"/>
                          </w:rPr>
                          <w:instrText>已加</w:instrText>
                        </w:r>
                        <w:r w:rsidRPr="00107ADC">
                          <w:rPr>
                            <w:rFonts w:hint="eastAsia"/>
                          </w:rPr>
                          <w:instrText>\n3D</w:instrText>
                        </w:r>
                        <w:r w:rsidRPr="00107ADC">
                          <w:rPr>
                            <w:rFonts w:hint="eastAsia"/>
                          </w:rPr>
                          <w:instrText>打印纤维素纤维，炭化，</w:instrText>
                        </w:r>
                        <w:r w:rsidRPr="00107ADC">
                          <w:rPr>
                            <w:rFonts w:hint="eastAsia"/>
                          </w:rPr>
                          <w:instrText>\n</w:instrText>
                        </w:r>
                        <w:r w:rsidRPr="00107ADC">
                          <w:rPr>
                            <w:rFonts w:hint="eastAsia"/>
                          </w:rPr>
                          <w:instrText>作为锂金属电池</w:instrText>
                        </w:r>
                        <w:r w:rsidRPr="00107ADC">
                          <w:rPr>
                            <w:rFonts w:hint="eastAsia"/>
                          </w:rPr>
                          <w:instrText>","page":"1807313","title":"3D Printed High-Performance Lithium Metal Microbatteries Enabled by Nanocellulose","type":"article-journal","volume":"31"},"uris":["http://www.mendeley.com</w:instrText>
                        </w:r>
                        <w:r w:rsidRPr="00107ADC">
                          <w:instrText>/documents/?uuid=d8edc444-f0c0-4591-92a1-ac9248f97a90"]}],"mendeley":{"formattedCitation":"&lt;sup&gt;218&lt;/sup&gt;","plainTextFormattedCitation":"218","previouslyFormattedCitation":"&lt;sup&gt;216&lt;/sup&gt;"},"properties":{"noteIndex":0},"schema":"https://github.com/citation-style-language/schema/raw/master/csl-citation.json"}</w:instrText>
                        </w:r>
                        <w:r w:rsidRPr="00107ADC">
                          <w:fldChar w:fldCharType="separate"/>
                        </w:r>
                        <w:r w:rsidRPr="00107ADC">
                          <w:rPr>
                            <w:noProof/>
                          </w:rPr>
                          <w:t>218</w:t>
                        </w:r>
                        <w:r w:rsidRPr="00107ADC">
                          <w:fldChar w:fldCharType="end"/>
                        </w:r>
                        <w:r w:rsidRPr="000C6782">
                          <w:t>.</w:t>
                        </w:r>
                        <w:r w:rsidRPr="00B16895">
                          <w:t xml:space="preserve"> Copyright 2019 WILEY</w:t>
                        </w:r>
                        <w:r w:rsidRPr="00B16895">
                          <w:rPr>
                            <w:rFonts w:hint="eastAsia"/>
                          </w:rPr>
                          <w:t>‐</w:t>
                        </w:r>
                        <w:r w:rsidRPr="00B16895">
                          <w:t>VCH.</w:t>
                        </w:r>
                      </w:p>
                    </w:txbxContent>
                  </v:textbox>
                </v:shape>
                <w10:anchorlock/>
              </v:group>
            </w:pict>
          </mc:Fallback>
        </mc:AlternateContent>
      </w:r>
    </w:p>
    <w:p w14:paraId="4D50B757" w14:textId="2C9664D1" w:rsidR="00540CBD" w:rsidRPr="009F7F88" w:rsidRDefault="00540CBD" w:rsidP="00DE1A61">
      <w:pPr>
        <w:pStyle w:val="RSCB02ArticleText"/>
        <w:ind w:firstLineChars="100" w:firstLine="194"/>
        <w:rPr>
          <w:color w:val="000000" w:themeColor="text1"/>
        </w:rPr>
      </w:pPr>
    </w:p>
    <w:p w14:paraId="7A5CAE94" w14:textId="77777777" w:rsidR="00540CBD" w:rsidRPr="009F7F88" w:rsidRDefault="00540CBD" w:rsidP="00DE1A61">
      <w:pPr>
        <w:pStyle w:val="RSCB02ArticleText"/>
        <w:ind w:firstLineChars="100" w:firstLine="194"/>
        <w:rPr>
          <w:color w:val="000000" w:themeColor="text1"/>
        </w:rPr>
        <w:sectPr w:rsidR="00540CBD" w:rsidRPr="009F7F88" w:rsidSect="00AF46B3">
          <w:type w:val="continuous"/>
          <w:pgSz w:w="11907" w:h="16840" w:code="9"/>
          <w:pgMar w:top="1009" w:right="851" w:bottom="1758" w:left="851" w:header="851" w:footer="1049" w:gutter="0"/>
          <w:cols w:space="227"/>
          <w:docGrid w:linePitch="360"/>
        </w:sectPr>
      </w:pPr>
    </w:p>
    <w:p w14:paraId="743CA378" w14:textId="55581C2B" w:rsidR="00AE5429" w:rsidRPr="009F7F88" w:rsidRDefault="00AE5429" w:rsidP="00AE5429">
      <w:pPr>
        <w:pStyle w:val="RSCB02ArticleText"/>
        <w:rPr>
          <w:rStyle w:val="RSCB08CHeadingIn-lineChar"/>
          <w:color w:val="000000" w:themeColor="text1"/>
        </w:rPr>
      </w:pPr>
      <w:bookmarkStart w:id="186" w:name="_Toc39868927"/>
      <w:r w:rsidRPr="009F7F88">
        <w:rPr>
          <w:color w:val="000000" w:themeColor="text1"/>
        </w:rPr>
        <w:t>papers (only stable to ~170 cycles).</w:t>
      </w:r>
    </w:p>
    <w:p w14:paraId="59B31CD7" w14:textId="56902DDF" w:rsidR="00EE642A" w:rsidRPr="009F7F88" w:rsidRDefault="00016263" w:rsidP="00C90516">
      <w:pPr>
        <w:pStyle w:val="RSCB02ArticleText"/>
        <w:ind w:firstLineChars="100" w:firstLine="195"/>
        <w:rPr>
          <w:color w:val="000000" w:themeColor="text1"/>
        </w:rPr>
      </w:pPr>
      <w:r w:rsidRPr="009F7F88">
        <w:rPr>
          <w:rStyle w:val="RSCB08CHeadingIn-lineChar"/>
          <w:color w:val="000000" w:themeColor="text1"/>
        </w:rPr>
        <w:t>5.2.4 Hybrid energy storage devices</w:t>
      </w:r>
      <w:bookmarkEnd w:id="186"/>
      <w:r w:rsidRPr="009F7F88">
        <w:rPr>
          <w:rStyle w:val="RSCB08CHeadingIn-lineChar"/>
          <w:color w:val="000000" w:themeColor="text1"/>
        </w:rPr>
        <w:t>.</w:t>
      </w:r>
      <w:r w:rsidRPr="009F7F88">
        <w:rPr>
          <w:b/>
          <w:bCs/>
          <w:color w:val="000000" w:themeColor="text1"/>
        </w:rPr>
        <w:t xml:space="preserve"> </w:t>
      </w:r>
      <w:r w:rsidRPr="009F7F88">
        <w:rPr>
          <w:color w:val="000000" w:themeColor="text1"/>
        </w:rPr>
        <w:t>Battery-supercapacitor systems which store charge through a battery-type Faradaic</w:t>
      </w:r>
      <w:r w:rsidR="00C90516" w:rsidRPr="009F7F88">
        <w:rPr>
          <w:color w:val="000000" w:themeColor="text1"/>
        </w:rPr>
        <w:t xml:space="preserve"> </w:t>
      </w:r>
      <w:r w:rsidR="00EE642A" w:rsidRPr="009F7F88">
        <w:rPr>
          <w:color w:val="000000" w:themeColor="text1"/>
        </w:rPr>
        <w:t>process in one electrode and a capacitor mechanism in the other electrode fall into the category of hybrid energy storage devices. Since these devices combine the characteristics of supercapacitors and secondary batteries, they have the advantage of both high energy density and high</w:t>
      </w:r>
      <w:r w:rsidR="00196C7F" w:rsidRPr="009F7F88">
        <w:rPr>
          <w:color w:val="000000" w:themeColor="text1"/>
        </w:rPr>
        <w:t>-</w:t>
      </w:r>
      <w:r w:rsidR="00EE642A" w:rsidRPr="009F7F88">
        <w:rPr>
          <w:color w:val="000000" w:themeColor="text1"/>
        </w:rPr>
        <w:t>power density. They are considered as the ultimate source of power for multifunctional electronic equipment and electric/hybrid power vehicles in the future.</w:t>
      </w:r>
      <w:r w:rsidR="00EE642A" w:rsidRPr="009F7F88">
        <w:rPr>
          <w:color w:val="000000" w:themeColor="text1"/>
        </w:rPr>
        <w:fldChar w:fldCharType="begin" w:fldLock="1"/>
      </w:r>
      <w:r w:rsidR="004E1277" w:rsidRPr="009F7F88">
        <w:rPr>
          <w:color w:val="000000" w:themeColor="text1"/>
        </w:rPr>
        <w:instrText>ADDIN CSL_CITATION {"citationItems":[{"id":"ITEM-1","itemData":{"DOI":"10.1016/j.ensm.2018.12.018","ISSN":"24058297","abstract":"Hybrid energy storage devices (HESDs) combining the energy storage behavior of both supercapacitors and secondary batteries, present multifold advantages including high energy density, high power density and long cycle stability, can possibly become the ultimate source of power for multi-function electronic equipment and electric/hybrid vehicles in the future. In this review, the recent progress made in the field of HESDs, with the main focus on the electrode materials and the matching principles between the positive and negative electrodes are critically reviewed. In particular, the classification and new progress of HESDs based on the charge storage mechanism of electrode materials are re-combed. The newly identified extrinsic pseudocapacitive behavior in battery type materials, and its growing importance in the application of HESDs are specifically clarified. Prospects and the challenges for HESDs in the development of suitable electrode material and a comprehensive understanding on the matching principle are also discussed.","author":[{"dropping-particle":"","family":"Tie","given":"Da","non-dropping-particle":"","parse-names":false,"suffix":""},{"dropping-particle":"","family":"Huang","given":"Shifei","non-dropping-particle":"","parse-names":false,"suffix":""},{"dropping-particle":"","family":"Wang","given":"Jing","non-dropping-particle":"","parse-names":false,"suffix":""},{"dropping-particle":"","family":"Ma","given":"Jianmin","non-dropping-particle":"","parse-names":false,"suffix":""},{"dropping-particle":"","family":"Zhang","given":"Jiujun","non-dropping-particle":"","parse-names":false,"suffix":""},{"dropping-particle":"","family":"Zhao","given":"Yufeng","non-dropping-particle":"","parse-names":false,"suffix":""}],"container-title":"Energy Storage Materials","id":"ITEM-1","issued":{"date-parts":[["2019"]]},"page":"22-40","publisher":"Elsevier B.V.","title":"Hybrid energy storage devices: Advanced electrode materials and matching principles","type":"article-journal","volume":"21"},"uris":["http://www.mendeley.com/documents/?uuid=17e2f93e-a70f-34d2-9903-99c150b40002"]},{"id":"ITEM-2","itemData":{"DOI":"10.1126/science.1249</w:instrText>
      </w:r>
      <w:r w:rsidR="004E1277" w:rsidRPr="009F7F88">
        <w:rPr>
          <w:rFonts w:hint="eastAsia"/>
          <w:color w:val="000000" w:themeColor="text1"/>
        </w:rPr>
        <w:instrText>625","ISSN":"10959203","PMID":"24626920","abstract":"</w:instrText>
      </w:r>
      <w:r w:rsidR="004E1277" w:rsidRPr="009F7F88">
        <w:rPr>
          <w:rFonts w:hint="eastAsia"/>
          <w:color w:val="000000" w:themeColor="text1"/>
        </w:rPr>
        <w:instrText>电池和超级电容器区别、判断。</w:instrText>
      </w:r>
      <w:r w:rsidR="004E1277" w:rsidRPr="009F7F88">
        <w:rPr>
          <w:rFonts w:hint="eastAsia"/>
          <w:color w:val="000000" w:themeColor="text1"/>
        </w:rPr>
        <w:instrText>Electrochemical measurements can distinguish between different types of energy storage materials and their underlying mechanisms.","author":[{"dropping-particle":"","family":"Simon","given</w:instrText>
      </w:r>
      <w:r w:rsidR="004E1277" w:rsidRPr="009F7F88">
        <w:rPr>
          <w:color w:val="000000" w:themeColor="text1"/>
        </w:rPr>
        <w:instrText>":"Patrice","non-dropping-particle":"","parse-names":false,"suffix":""},{"dropping-particle":"","family":"Gogotsi","given":"Yury","non-dropping-particle":"","parse-names":false,"suffix":""},{"dropping-particle":"","family":"Dunn","given":"Bruce","non-dropping-particle":"","parse-names":false,"suffix":""}],"container-title":"Science","id":"ITEM-2","issue":"6176","issued":{"date-parts":[["2014"]]},"page":"1210-1211","publisher":"American Association for the Advancement of Science","title":"Where do batteries end and supercapacitors begin?","type":"article-journal","volume":"343"},"uris":["http://www.mendeley.com/documents/?uuid=48d532cf-caee-3450-9937-36fc9f0eae85"]}],"mendeley":{"formattedCitation":"&lt;sup&gt;301,302&lt;/sup&gt;","plainTextFormattedCitation":"301,302","previouslyFormattedCitation":"&lt;sup&gt;299,300&lt;/sup&gt;"},"properties":{"noteIndex":0},"schema":"https://github.com/citation-style-language/schema/raw/master/csl-citation.json"}</w:instrText>
      </w:r>
      <w:r w:rsidR="00EE642A" w:rsidRPr="009F7F88">
        <w:rPr>
          <w:color w:val="000000" w:themeColor="text1"/>
        </w:rPr>
        <w:fldChar w:fldCharType="separate"/>
      </w:r>
      <w:r w:rsidR="004E1277" w:rsidRPr="009F7F88">
        <w:rPr>
          <w:noProof/>
          <w:color w:val="000000" w:themeColor="text1"/>
          <w:vertAlign w:val="superscript"/>
        </w:rPr>
        <w:t>301,302</w:t>
      </w:r>
      <w:r w:rsidR="00EE642A" w:rsidRPr="009F7F88">
        <w:rPr>
          <w:color w:val="000000" w:themeColor="text1"/>
        </w:rPr>
        <w:fldChar w:fldCharType="end"/>
      </w:r>
      <w:r w:rsidR="00EE642A" w:rsidRPr="009F7F88">
        <w:rPr>
          <w:color w:val="000000" w:themeColor="text1"/>
        </w:rPr>
        <w:t xml:space="preserve"> In 2018, such a hybrid energy storage device</w:t>
      </w:r>
      <w:r w:rsidR="00DF23A2" w:rsidRPr="009F7F88">
        <w:rPr>
          <w:color w:val="000000" w:themeColor="text1"/>
        </w:rPr>
        <w:t>,</w:t>
      </w:r>
      <w:r w:rsidR="00EE642A" w:rsidRPr="009F7F88">
        <w:rPr>
          <w:color w:val="000000" w:themeColor="text1"/>
        </w:rPr>
        <w:fldChar w:fldCharType="begin" w:fldLock="1"/>
      </w:r>
      <w:r w:rsidR="004E1277" w:rsidRPr="009F7F88">
        <w:rPr>
          <w:color w:val="000000" w:themeColor="text1"/>
        </w:rPr>
        <w:instrText>ADDIN CSL_CITATION {"citationItems":[{"id":"ITEM-1","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w:instrText>
      </w:r>
      <w:r w:rsidR="004E1277" w:rsidRPr="009F7F88">
        <w:rPr>
          <w:rFonts w:hint="eastAsia"/>
          <w:color w:val="000000" w:themeColor="text1"/>
        </w:rPr>
        <w:instrText>"family":"Fan","given":"Tongxiang","non-dropping-particle":"","parse-names":false,"suffix":""}],"container-title":"Advanced Functional Materi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仿叶子负载型石墨烯气凝胶，电化学储能</w:instrText>
      </w:r>
      <w:r w:rsidR="004E1277" w:rsidRPr="009F7F88">
        <w:rPr>
          <w:rFonts w:hint="eastAsia"/>
          <w:color w:val="000000" w:themeColor="text1"/>
        </w:rPr>
        <w:instrText>","page":"1805057","title"</w:instrText>
      </w:r>
      <w:r w:rsidR="004E1277" w:rsidRPr="009F7F88">
        <w:rPr>
          <w:color w:val="000000" w:themeColor="text1"/>
        </w:rPr>
        <w:instrText>:"Architectured Leaf-Inspired Ni0.33Co0.66S2/Graphene Aerogels via 3D Printing for High-Performance Energy Storage","type":"article-journal","volume":"28"},"uris":["http://www.mendeley.com/documents/?uuid=0b565c68-eb69-4a6d-a74b-ed6460c534e2"]}],"mendeley":{"formattedCitation":"&lt;sup&gt;249&lt;/sup&gt;","plainTextFormattedCitation":"249","previouslyFormattedCitation":"&lt;sup&gt;247&lt;/sup&gt;"},"properties":{"noteIndex":0},"schema":"https://github.com/citation-style-language/schema/raw/master/csl-citation.json"}</w:instrText>
      </w:r>
      <w:r w:rsidR="00EE642A" w:rsidRPr="009F7F88">
        <w:rPr>
          <w:color w:val="000000" w:themeColor="text1"/>
        </w:rPr>
        <w:fldChar w:fldCharType="separate"/>
      </w:r>
      <w:r w:rsidR="004E1277" w:rsidRPr="009F7F88">
        <w:rPr>
          <w:noProof/>
          <w:color w:val="000000" w:themeColor="text1"/>
          <w:vertAlign w:val="superscript"/>
        </w:rPr>
        <w:t>249</w:t>
      </w:r>
      <w:r w:rsidR="00EE642A" w:rsidRPr="009F7F88">
        <w:rPr>
          <w:color w:val="000000" w:themeColor="text1"/>
        </w:rPr>
        <w:fldChar w:fldCharType="end"/>
      </w:r>
      <w:r w:rsidR="00EE642A" w:rsidRPr="009F7F88">
        <w:rPr>
          <w:color w:val="000000" w:themeColor="text1"/>
        </w:rPr>
        <w:t xml:space="preserve"> </w:t>
      </w:r>
      <w:r w:rsidR="00DF23A2" w:rsidRPr="009F7F88">
        <w:rPr>
          <w:color w:val="000000" w:themeColor="text1"/>
        </w:rPr>
        <w:t xml:space="preserve">in which both electrodes were aerogels, </w:t>
      </w:r>
      <w:r w:rsidR="00EE642A" w:rsidRPr="009F7F88">
        <w:rPr>
          <w:color w:val="000000" w:themeColor="text1"/>
        </w:rPr>
        <w:t>w</w:t>
      </w:r>
      <w:r w:rsidR="003E502F" w:rsidRPr="009F7F88">
        <w:rPr>
          <w:color w:val="000000" w:themeColor="text1"/>
        </w:rPr>
        <w:t>as</w:t>
      </w:r>
      <w:r w:rsidR="00EE642A" w:rsidRPr="009F7F88">
        <w:rPr>
          <w:color w:val="000000" w:themeColor="text1"/>
        </w:rPr>
        <w:t xml:space="preserve"> manufactured by 3D extrusion printing (</w:t>
      </w:r>
      <w:r w:rsidR="00EE642A" w:rsidRPr="009F7F88">
        <w:rPr>
          <w:color w:val="000000" w:themeColor="text1"/>
        </w:rPr>
        <w:fldChar w:fldCharType="begin"/>
      </w:r>
      <w:r w:rsidR="00EE642A" w:rsidRPr="009F7F88">
        <w:rPr>
          <w:color w:val="000000" w:themeColor="text1"/>
        </w:rPr>
        <w:instrText xml:space="preserve"> REF _Ref41193117 \h </w:instrText>
      </w:r>
      <w:r w:rsidR="00EE642A" w:rsidRPr="009F7F88">
        <w:rPr>
          <w:color w:val="000000" w:themeColor="text1"/>
        </w:rPr>
      </w:r>
      <w:r w:rsidR="00EE642A"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3</w:t>
      </w:r>
      <w:r w:rsidR="00EE642A" w:rsidRPr="009F7F88">
        <w:rPr>
          <w:color w:val="000000" w:themeColor="text1"/>
        </w:rPr>
        <w:fldChar w:fldCharType="end"/>
      </w:r>
      <w:r w:rsidR="00EE642A" w:rsidRPr="009F7F88">
        <w:rPr>
          <w:color w:val="000000" w:themeColor="text1"/>
        </w:rPr>
        <w:t>). The half battery-electrode was a 3D printed Ni</w:t>
      </w:r>
      <w:r w:rsidR="00EE642A" w:rsidRPr="009F7F88">
        <w:rPr>
          <w:color w:val="000000" w:themeColor="text1"/>
          <w:vertAlign w:val="subscript"/>
        </w:rPr>
        <w:t>0.33</w:t>
      </w:r>
      <w:r w:rsidR="00EE642A" w:rsidRPr="009F7F88">
        <w:rPr>
          <w:color w:val="000000" w:themeColor="text1"/>
        </w:rPr>
        <w:t>Co</w:t>
      </w:r>
      <w:r w:rsidR="00EE642A" w:rsidRPr="009F7F88">
        <w:rPr>
          <w:color w:val="000000" w:themeColor="text1"/>
          <w:vertAlign w:val="subscript"/>
        </w:rPr>
        <w:t>0.66</w:t>
      </w:r>
      <w:r w:rsidR="00EE642A" w:rsidRPr="009F7F88">
        <w:rPr>
          <w:color w:val="000000" w:themeColor="text1"/>
        </w:rPr>
        <w:t>S</w:t>
      </w:r>
      <w:r w:rsidR="00EE642A" w:rsidRPr="009F7F88">
        <w:rPr>
          <w:color w:val="000000" w:themeColor="text1"/>
          <w:vertAlign w:val="subscript"/>
        </w:rPr>
        <w:t>2</w:t>
      </w:r>
      <w:r w:rsidR="00EE642A" w:rsidRPr="009F7F88">
        <w:rPr>
          <w:color w:val="000000" w:themeColor="text1"/>
        </w:rPr>
        <w:t xml:space="preserve">/graphene </w:t>
      </w:r>
      <w:r w:rsidR="002F3B83" w:rsidRPr="009F7F88">
        <w:rPr>
          <w:color w:val="000000" w:themeColor="text1"/>
        </w:rPr>
        <w:t xml:space="preserve">(3DP-NCS/G) </w:t>
      </w:r>
      <w:r w:rsidR="00EE642A" w:rsidRPr="009F7F88">
        <w:rPr>
          <w:color w:val="000000" w:themeColor="text1"/>
        </w:rPr>
        <w:t xml:space="preserve">aerogel, while the half supercapacitor-electrode was a 3D printed CNT/graphene </w:t>
      </w:r>
      <w:r w:rsidR="002F3B83" w:rsidRPr="009F7F88">
        <w:rPr>
          <w:color w:val="000000" w:themeColor="text1"/>
        </w:rPr>
        <w:t xml:space="preserve">(3DP-CNT/G) </w:t>
      </w:r>
      <w:r w:rsidR="00EE642A" w:rsidRPr="009F7F88">
        <w:rPr>
          <w:color w:val="000000" w:themeColor="text1"/>
        </w:rPr>
        <w:t>aerogel.</w:t>
      </w:r>
      <w:bookmarkStart w:id="187" w:name="_Hlk46329906"/>
      <w:r w:rsidR="00EE642A" w:rsidRPr="009F7F88">
        <w:rPr>
          <w:color w:val="000000" w:themeColor="text1"/>
        </w:rPr>
        <w:fldChar w:fldCharType="begin" w:fldLock="1"/>
      </w:r>
      <w:r w:rsidR="004E1277" w:rsidRPr="009F7F88">
        <w:rPr>
          <w:color w:val="000000" w:themeColor="text1"/>
        </w:rPr>
        <w:instrText>ADDIN CSL_CITATION {"citationItems":[{"id":"ITEM-1","itemData":{"DOI":"10.1021/acsnano.8b00304","ISSN":"1936086X","abstract":"Graphene-based mixed-dimensional materials hybridization is important for a myriad of applications. However, conventional manufacturing techniques face critical challenges in producing arbitrary geometries with programmable features, continuous interior networks, and multimaterials homogeneity. Here we propose a generalized three-dimensional (3D) printing methodology for graphene aerogels and graphene-based mixed-dimensional (2D + nD, where n is 0, 1, or 2) hybrid aerogels with complex architectures, by the development of hybrid inks and printing schemes to enable mix-dimensional hybrids printability, overcoming the limitations of multicomponents inhomogeneity and harsh post-treatments for additives removal. Importantly, nonplanar designed geometries are also demonstrated by shape-conformable printing on curved surfaces. We further demonstrate the 3D-printed hybrid aerogels as ultrathick electrodes in a symmetric compression tolerant microsupercapacitor, exhibiting quasi-proportionally enhanced areal capacitances at high levels of mass loading. The excellent performance is attributed to the sufficient ion- and electron-transport paths provided by the 3D-printed highly interconnected networks. The encouraging finding indicates tremendous potentials for practical energy storage applications. As a proof of concept, this general strategy provides avenues for various next-generation complex-shaped hybrid architectures from microscale to macroscale, for example, seawater desalination devices, electromagnetic shielding systems, and so forth.","author":[{"dropping-particle":"","family":"Tang","given":"Xingwei","non-dropping-particle":"","parse-names":false,"suffix":""},{"dropping-particle":"","family":"Zhou","given":"Han","non-dropping-particle":"","parse-names":false,"suffix":""},{"dropping-particle":"","family":"Cai","given":"Zuocheng","non-dropping-particle":"","parse-names":false,"suffix":""},{"dropping-particle":"","family":"Cheng","given":"Dongdong","non-dropping-particle":"","parse-names":false,"suffix":""},{"dropping-particle":"","family":"He","given":"Peisheng","non-dropping-particle":"","parse-names":false,"suffix":""},{"dropping-particle":"","family":"Xie","given":"Peiwen","non-dropping-particle":"","parse-names":false,"suffix":""},{"dropping-particle":"","family":"Zhang","given":"Di","non-dropping-particle":"","parse-names":false,"suffix":""},{"dropping-particle":"","family":"F</w:instrText>
      </w:r>
      <w:r w:rsidR="004E1277" w:rsidRPr="009F7F88">
        <w:rPr>
          <w:rFonts w:hint="eastAsia"/>
          <w:color w:val="000000" w:themeColor="text1"/>
        </w:rPr>
        <w:instrText>an","given":"Tongxiang","non-dropping-particle":"","parse-names":false,"suffix":""}],"container-title":"ACS Nano","id":"ITEM-1","issue":"4","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广义</w:instrText>
      </w:r>
      <w:r w:rsidR="004E1277" w:rsidRPr="009F7F88">
        <w:rPr>
          <w:rFonts w:hint="eastAsia"/>
          <w:color w:val="000000" w:themeColor="text1"/>
        </w:rPr>
        <w:instrText>3D</w:instrText>
      </w:r>
      <w:r w:rsidR="004E1277" w:rsidRPr="009F7F88">
        <w:rPr>
          <w:rFonts w:hint="eastAsia"/>
          <w:color w:val="000000" w:themeColor="text1"/>
        </w:rPr>
        <w:instrText>打印混合维数石墨烯气凝胶</w:instrText>
      </w:r>
      <w:r w:rsidR="004E1277" w:rsidRPr="009F7F88">
        <w:rPr>
          <w:rFonts w:hint="eastAsia"/>
          <w:color w:val="000000" w:themeColor="text1"/>
        </w:rPr>
        <w:instrText>","page":"3502-3511","title":"Generalized 3D Printin</w:instrText>
      </w:r>
      <w:r w:rsidR="004E1277" w:rsidRPr="009F7F88">
        <w:rPr>
          <w:color w:val="000000" w:themeColor="text1"/>
        </w:rPr>
        <w:instrText>g of Graphene-Based Mixed-Dimensional Hybrid Aerogels","type":"article-journal","volume":"12"},"uris":["http://www.mendeley.com/documents/?uuid=63505419-d739-4e2c-a72a-73266b5a135d"]}],"mendeley":{"formattedCitation":"&lt;sup&gt;186&lt;/sup&gt;","plainTextFormattedCitation":"186","previouslyFormattedCitation":"&lt;sup&gt;184&lt;/sup&gt;"},"properties":{"noteIndex":0},"schema":"https://github.com/citation-style-language/schema/raw/master/csl-citation.json"}</w:instrText>
      </w:r>
      <w:r w:rsidR="00EE642A" w:rsidRPr="009F7F88">
        <w:rPr>
          <w:color w:val="000000" w:themeColor="text1"/>
        </w:rPr>
        <w:fldChar w:fldCharType="separate"/>
      </w:r>
      <w:r w:rsidR="004E1277" w:rsidRPr="009F7F88">
        <w:rPr>
          <w:noProof/>
          <w:color w:val="000000" w:themeColor="text1"/>
          <w:vertAlign w:val="superscript"/>
        </w:rPr>
        <w:t>186</w:t>
      </w:r>
      <w:r w:rsidR="00EE642A" w:rsidRPr="009F7F88">
        <w:rPr>
          <w:color w:val="000000" w:themeColor="text1"/>
        </w:rPr>
        <w:fldChar w:fldCharType="end"/>
      </w:r>
      <w:bookmarkEnd w:id="187"/>
      <w:r w:rsidR="00EE642A" w:rsidRPr="009F7F88">
        <w:rPr>
          <w:color w:val="000000" w:themeColor="text1"/>
        </w:rPr>
        <w:t xml:space="preserve"> </w:t>
      </w:r>
    </w:p>
    <w:p w14:paraId="7F34A755" w14:textId="15F6B57E" w:rsidR="001B585C" w:rsidRPr="009F7F88" w:rsidRDefault="00196C7F" w:rsidP="001B585C">
      <w:pPr>
        <w:pStyle w:val="RSCB02ArticleText"/>
        <w:ind w:firstLineChars="100" w:firstLine="194"/>
        <w:rPr>
          <w:color w:val="000000" w:themeColor="text1"/>
        </w:rPr>
      </w:pPr>
      <w:r w:rsidRPr="009F7F88">
        <w:rPr>
          <w:color w:val="000000" w:themeColor="text1"/>
          <w:lang w:val="en"/>
        </w:rPr>
        <w:t>The areal energy density of the printed aerogel device is higher than that of other Ni-Co-S based electrodes (</w:t>
      </w:r>
      <w:r w:rsidRPr="009F7F88">
        <w:rPr>
          <w:color w:val="000000" w:themeColor="text1"/>
        </w:rPr>
        <w:fldChar w:fldCharType="begin"/>
      </w:r>
      <w:r w:rsidRPr="009F7F88">
        <w:rPr>
          <w:color w:val="000000" w:themeColor="text1"/>
        </w:rPr>
        <w:instrText xml:space="preserve"> REF _Ref41193117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3</w:t>
      </w:r>
      <w:r w:rsidRPr="009F7F88">
        <w:rPr>
          <w:color w:val="000000" w:themeColor="text1"/>
        </w:rPr>
        <w:fldChar w:fldCharType="end"/>
      </w:r>
      <w:r w:rsidRPr="009F7F88">
        <w:rPr>
          <w:color w:val="000000" w:themeColor="text1"/>
        </w:rPr>
        <w:t>f</w:t>
      </w:r>
      <w:r w:rsidRPr="009F7F88">
        <w:rPr>
          <w:color w:val="000000" w:themeColor="text1"/>
          <w:lang w:val="en"/>
        </w:rPr>
        <w:t>),</w:t>
      </w:r>
      <w:r w:rsidRPr="009F7F88">
        <w:rPr>
          <w:color w:val="000000" w:themeColor="text1"/>
        </w:rPr>
        <w:fldChar w:fldCharType="begin" w:fldLock="1"/>
      </w:r>
      <w:r w:rsidR="004E1277" w:rsidRPr="009F7F88">
        <w:rPr>
          <w:color w:val="000000" w:themeColor="text1"/>
        </w:rPr>
        <w:instrText>ADDIN CSL_CITATION {"citationItems":[{"id":"ITEM-1","itemData":{"DOI":"10.1021/acsnano.7b04368","ISSN":"1936086X","abstract":"We report a flexible battery-type electrode based on binder-free nickel cobalt layered double hydroxide nanosheets adhered to nickel cobalt layered double hydroxide nanoflake arrays on nickel fabric (NC LDH NFAs@NSs/Ni fabric) using facile and eco-friendly synthesis methods. Herein, we utilized discarded polyester fabric as a cost-effective substrate for in situ electroless deposition of Ni, which exhibited good flexibility, light weight, and high conductivity. Subsequently, the vertically aligned NC LDH NFAs were grown on Ni fabric by means of a hot-air oven-based method, and fluffy-like NC LDH NS branches are further decorated on NC LDH NFAs by a simple electrochemical deposition method. The as-prepared core-shell-like nanoarchitectures improve the specific surface area and electrochemical activity, which provides the ideal pathways for electrolyte diffusion and charge transportation. When the electrochemical performance was tested in 1 M KOH aqueous solution, the core-shell-like NC LDH NFAs@NSs/Ni fabric electrode liberated a maximum areal capacity of 536.96 μAh/cm2 at a current density of 2 mA/cm2 and excellent rate capability of 78.3% at 30 mA/cm2 (420.5 μAh/cm2) with a good cycling stability. Moreover, a fabric-based hybrid supercapacitor (SC) was assembled, which achieves a stable operational potential window of 1.6 V, a large areal capacitance of 1147.23 mF/cm2 at 3 mA/cm2, and a high energy density of 0.392 mWh/cm2 at a power density of 2.353 mW/cm2. Utilizing such high energy storage abilities and flexible properties, the fabricated hybrid SC operated the wearable digital watch and electric motor fan for real-time applications.","author":[{"dropping-particle":"","family":"Nagaraju","given":"Goli","non-dropping-particle":"","parse-names":false,"suffix":""},{"dropping-particle":"","family":"Chandra Sekhar","given":"S.","non-dropping-particle":"","parse-names":false,"suffix":""},{"dropping-particle":"","family":"Krishna Bharat","given":"L.","non-dropping-particle":"","parse-names":false,"suffix":""},{"dropping-particle":"","family":"Yu","given":"Jae Su","non-dropping-particle":"","parse-names":false,"suffix":""}],"container-title":"ACS Nano","id":"ITEM-1","issue":"11","issued":{"date-parts":[["2017"]]},"page":"10860-10874","publisher":"American Chemical Society","title":"Wearable Fabrics with Self-Branched Bimetallic Layered Double Hydroxide Coaxial Nanostructures for Hybrid Supercapacitors","type":"article-journal","volume":"11"},"uris":["http://www.mendeley.com/documents/?uuid=8ff80443-f3fe-3489-aa07-d028a84cfe67"]},{"id":"ITEM-2","itemData":{"DOI":"10.1002/adfm.201701635","ISSN":"1616301X","abstract":"Oxygen-deficient bismuth oxide (r-Bi2O3)/graphene (GN) is designed, fabricated, and demonstrated via a facile solvothermal and subsequent solution reduction method. The ultrafine network bacterial cellulose (BC) as substrate for r-Bi2O3/GN exhibits high flexibility, remarkable tensile strength (55.1 MPa), and large mass loading of 9.8 mg cm−2. The flexible r-Bi2O3/GN/BC anode delivers appreciable areal capacitance (6675 mF cm−2 at 1 mA cm−2) coupled with good rate capability (3750 mF cm−2 at 50 mA cm−2). In addition, oxygen vacancies have great influence on the capacitive performance of Bi2O3, delivering significantly improved capacitive values than the untreated Bi2O3 flexible electrode, and ultrahigh gravimetric capacitance of 1137 F g−1 (based on the mass of r-Bi2O3) can be obtained, achieving 83% of the theoretical value (1370 F g−1). Flexible asymmetric supercapacitor is fabricated with r-Bi2O3/GN/BC and Co3O4/GN/BC paper as the negative and positive electrodes, respectively. The operation voltage is expanded to 1.6 V, revealing a maximum areal energy density of 0.449 mWh cm−2 (7.74 mWh cm−3) and an areal power density of 40 mW cm−2 (690 mW cm−3). Therefore, this flexible anode with excellent electrochemical performance and high mechanical properties shows great potential in the field of flexible energy storage devices.","author":[{"dropping-particle":"","family":"Liu","given":"Rong","non-dropping-particle":"","parse-names":false,"suffix":""},{"dropping-particle":"","family":"Ma","given":"Lina","non-dropping-particle":"","parse-names":false,"suffix":""},{"dropping-particle":"","family":"Niu","given":"Gudan","non-dropping-particle":"","parse-names":false,"suffix":""},{"dropping-particle":"","family":"Li","given":"Xiaolong","non-dropping-particle":"","parse-names":false,"suffix":""},{"dropping-particle":"","family":"Li","given":"Enyuan","non-dropping-particle":"","parse-names":false,"suffix":""},{"dropping-particle":"","family":"Bai","given":"Yang","non-dropping-particle":"","parse-names":false,"suffix":""},{"dropping-particle":"","family":"Yuan","given":"Guohui","non-dropping-particle":"","parse-names":false,"suffix":""}],"container-title":"Advanced Functional Materials","id":"ITEM-2","issue":"29","issued":{"date-parts":[["2017"]]},"page":"1701635","publisher":"Wiley-VCH Verlag","title":"Oxygen-Deficient Bismuth Oxide/Graphene of Ultrahigh Capacitance as Advanced Flexible Anode for Asymmetric Supercapacitors","type":"article-journal","volume":"27"},"uris":["http://www.mendeley.com/documents/?uuid=71c8e570-fc75-32d4-b776-2adc86092416"]},{"id":"ITEM-3","itemData":{"DOI":"10.1021/acsami.6b05496","ISSN":"19448252","abstract":"The emergence of atomically thick nanolayer materials, which feature a short ion diffusion channel and provide more exposed atoms in the electrochemical reactions, offers a promising occasion to optimize the performance of supercapacitors on the atomic level. In this work, a novel monolayer Ni-Co hydroxyl carbonate with an average thickness of 1.07 nm is synthesized via an ordinary one-pot hydrothermal route for the first time. This unique monolayer structure can efficiently rise up the exposed electroactive sites and facilitate the surface dependent electrochemical reaction processes, and thus results in outstanding specific capacitance of 2266 F g-1. Based on this material, an all-solid-state asymmetric supercapacitor is developed adopting alkaline PVA (poly(vinyl alcohol)) gel (PVA/KOH) as electrolyte, which performs remarkable cycling stability (no capacitance fade after 19 000 cycles) together with promising energy density of 50 Wh kg-1 (202 μWh cm-2) and high power density of 8.69 kW kg-1 (35.1 mW cm-2). This as-assembled all-solid-state asymmetric supercapacitor (AASC) holds great potential in the field of portable energy storage devices.","author":[{"dropping-particle":"","family":"Zhao","given":"Yufeng","non-dropping-particle":"","parse-names":false,"suffix":""},{"dropping-particle":"","family":"Ma","given":"Hongnan","non-dropping-particle":"","parse-names":false,"suffix":""},{"dropping-particle":"","family":"Huang","given":"Shifei","non-dropping-particle":"","parse-names":false,"suffix":""},{"dropping-particle":"","family":"Zhang","given":"Xuejiao","non-dropping-particle":"","parse-names":false,"suffix":""},{"dropping-particle":"","family":"Xia","given":"Meirong","non-dropping-particle":"","parse-names":false,"suffix":""},{"dropping-particle":"","family":"Tang","given":"Yongfu","non-dropping-particle":"","parse-names":false,"suffix":""},{"dropping-particle":"","family":"Ma","given":"Zi Feng","non-dropping-particle":"","parse-names":false,"suffix":""}],"container-title":"ACS Applied Materials and Interfaces","id":"ITEM-3","issue":"35","issued":{"date-parts":[["2016"]]},"page":"22997-23066","publisher":"American Chemical Society","title":"Monolayer nickel cobalt hydroxyl carbonate for high performance all-solid-state asymmetric supercapacitors","type":"article-journal","volume":"8"},"uris":["http://www.mendeley.com/documents/?uuid=b79c3977-71b9-3600-be11-169d73ff9bd5"]},{"id":"ITEM-4","itemData":{"DOI":"10.1016/j.cej.2018.03.042","ISSN":"13858947","abstract":"Faradic electrodes with large specific surface areas, efficient electrons/ions migration channels and high redox activities are essential prerequisites for high performance supercapacitors. Herein, highly porous Co3S4@Ni3S4 heterostructure arrays were prepared onto Ni foam substrate by a facile two-step hydrothermal route for application as supercapacitor electrode. Because of the novel core-sheath heterostructure with vertically aligned porous nanowires arrays and macroporous channels, the Co3S4@Ni3S4 electrode can offer high electrons/ions mobilities and large specific surface area, therefore enables an areal capacitance (CA) of 3.6 F cm−1 at 0.8 mA cm−2 and 80% initial CA maintaining ratio undergoes 5000 consecutive charge-discharge cycles. When used as positive electrode of hybrid supercapacitor, the lightweight Co3S4@Ni3S4//porous carbon hybrid supercapacitor delivers an areal capacitance of 0.513 F cm−2 at 2 mA cm−2 and moderate rate capability, therefore can deliver areal energy densities of 0.19–0.021 mWh cm−2 within areal power density range of 1.72–38.4 mW cm−2, good cycleability and slow self-discharge behavior. The current Co3S4@Ni3S4 heterostructure arrays electrode paves a feasible avenue to improve the capacitive performances of supercapacitors through construction of hierarchically porous nanoarrays architectures.","author":[{"dropping-particle":"","family":"Gao","given":"Zhiyong","non-dropping-particle":"","parse-names":false,"suffix":""},{"dropping-particle":"","family":"Chen","given":"Chen","non-dropping-particle":"","parse-names":false,"suffix":""},{"dropping-particle":"","family":"Chang","given":"Jiuli","non-dropping-particle":"","parse-names":false,"suffix":""},{"dropping-particle":"","family":"Chen","given":"Liming","non-dropping-particle":"","parse-names":false,"suffix":""},{"dropping-particle":"","family":"Wang","given":"Panyue","non-dropping-particle":"","parse-names":false,"suffix":""},{"dropping-particle":"","family":"Wu","given":"Dapeng","non-dropping-particle":"","parse-names":false,"suffix":""},{"dropping-particle":"","family":"Xu","given":"Fang","non-dropping-particle":"","parse-names":false,"suffix":""},{"dropping-particle":"","family":"Jiang","given":"Kai","non-dropping-particle":"","parse-names":false,"suffix":""}],"container-title":"Chemical Engineering Journal","id":"ITEM-4","issued":{"date-parts":[["2018"]]},"page":"572-582","publisher":"Elsevier B.V.","title":"Porous Co3S4@Ni3S4 heterostructure arrays electrode with vertical electrons and ions channels for efficient hybrid supercapacitor","type":"article-journal","volume":"343"},"uris":["http://www.mendeley.com/documents/?uuid=51a5ae8a-0943-3dc4-95f8-6abb9ae13997"]},{"id":"ITEM-5","itemData":{"DOI":"10.1002/smll.201704373","ISSN":"16136810","abstract":"Rapid advances in functional electronics bring tremendous demands on innovation toward effective designs of device structures. Yarn supercapacitors (SCs) show advantages of flexibility, knittability, and small size, and can be integrated into various electronic devices with low cost and high efficiency for energy storage. In this work, functionalized stainless steel yarns are developed to support active materials of positive and negative electrodes, which not only enhance capacitance of both electrodes but can also be designed into stretchable configurations. The as-made asymmetric yarn SCs show a high energy density of 0.0487 mWh cm−2 (10.19 mWh cm−3) at a power density of 0.553 mW cm−2 (129.1 mW cm−3) and a specific capacitance of 127.2 mF cm−2 under an operating voltage window of 1.7 V. The fabricated SC is then made into a stretchable configuration by a prestraining-then-releasing approach using polydimethylsiloxane (PDMS) tube, and its electrochemical performance can be well maintained when stretching up to a high strain of 100%. Moreover, the stretchable cable-type SCs are stably workable under water-immersed condition. The method opens up new ways for fabricating flexible, stretchable, and waterproof devices.","author":[{"dropping-particle":"","family":"Chen","given":"Yuejiao","non-dropping-particle":"","parse-names":false,"suffix":""},{"dropping-particle":"","family":"Xu","given":"Bingang","non-dropping-particle":"","parse-names":false,"suffix":""},{"dropping-particle":"","family":"Wen","given":"Jianfeng","non-dropping-particle":"","parse-names":false,"suffix":""},{"dropping-particle":"","family":"Gong","given":"Jianliang","non-dropping-particle":"","parse-names":false,"suffix":""},{"dropping-particle":"","family":"Hua","given":"Tao","non-dropping-particle":"","parse-names":false,"suffix":""},{"dropping-particle":"","family":"Kan","given":"Chi-Wai","non-dropping-particle":"","parse-names":false,"suffix":""},{"dropping-particle":"","family":"Deng","given":"Jiwei","non-dropping-particle":"","parse-names":false,"suffix":""}],"container-title":"Small","id":"ITEM-5","issue":"21","issued":{"date-parts":[["2018"]]},"page":"1704373","publisher":"Wiley-VCH Verlag","title":"Design of Novel Wearable, Stretchable, and Waterproof Cable-Type Supercapacitors Based on High-Performance Nickel Cobalt Sulfide-Coated Etching-Annealed Yarn Electrodes","type":"article-journal","volume":"14"},"uris":["http://www.mendeley.com/documents/?uuid=84dd5601-6606-3373-a6fa-d5118524f3ff"]},{"id":"ITEM-6","itemData":{"DOI":"10.1016/j.electacta.2018.06.082","ISSN":"00134686","abstract":"Sodium-ion hybrid capacitors (NIHC) with sodium ion battery type anodes and supercapacitor type cathodes are emerging as an attractive energy storage device due to the integration of high energy, high power and long lifetime. However, the battery type electrodes usually exhibit sluggish reaction kinetics than capacitor type cathodes due to slow Na ion insertion and extraction, which greatly hinders the rate performance. In this paper, carbon coated MoS2 nanosheets are vertically grown on carbon cloth (CC) substrate using a hydrothermal reaction followed by calcination. The expanded interlayer distance of the MoS2 ensures high ionic mobility while the highly conductive CC not only provides a self-supporting structure without the addition of insulative binder and additional conductive additive, but also effectively prevents the restacking of the MoS2 sheets during cycling. Thus the architecture delivers a high area capacity of 0.511 mAh cm−2 at a current density of 0.2 mA cm−2 and a stable capacity retention of 83.3% after 200 cycles at 1 mA cm−2. Furthermore, NIHC constructed with above anode delivers a high areal energy density of 1.22 mWh cm−2 at a power of 0.76 mW cm−2, demonstrating an excellent energy-power delivery.","author":[{"dropping-particle":"","family":"Chen","given":"Ning","non-dropping-particle":"","parse-names":false,"suffix":""},{"dropping-particle":"","family":"Han","given":"Cuiping","non-dropping-particle":"","parse-names":false,"suffix":""},{"dropping-particle":"","family":"Shi","given":"Ruiying","non-dropping-particle":"","parse-names":false,"suffix":""},{"dropping-particle":"","family":"Xu","given":"Lei","non-dropping-particle":"","parse-names":false,"suffix":""},{"dropping-particle":"","family":"Li","given":"Hongfei","non-dropping-particle":"","parse-names":false,"suffix":""},{"dropping-particle":"","family":"Liu","given":"Yushan","non-dropping-particle":"","parse-names":false,"suffix":""},{"dropping-particle":"","family":"Li","given":"Junqin","non-dropping-particle":"","parse-names":false,"suffix":""},{"dropping-particle":"","family":"Li","given":"Baohua","non-dropping-particle":"","parse-names":false,"suffix":""}],"container-title":"Electrochimica Acta","id":"ITEM-6","issued":{"date-parts":[["2018"]]},"page":"36-44","publisher":"Elsevier Ltd","title":"Carbon coated MoS2 nanosheets vertically grown on carbon cloth as efficient anode for high-performance sodium ion hybrid capacitors","type":"article-journal","volume":"283"},"uris":["http://www.mendeley.com/documents/?uuid=5dcdfcff-38b9-35a2-8762-7735b854bf9f"]}],"mendeley":{"formattedCitation":"&lt;sup&gt;303–308&lt;/sup&gt;","plainTextFormattedCitation":"303–308","previouslyFormattedCitation":"&lt;sup&gt;301–30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03–308</w:t>
      </w:r>
      <w:r w:rsidRPr="009F7F88">
        <w:rPr>
          <w:color w:val="000000" w:themeColor="text1"/>
        </w:rPr>
        <w:fldChar w:fldCharType="end"/>
      </w:r>
      <w:r w:rsidRPr="009F7F88">
        <w:rPr>
          <w:color w:val="000000" w:themeColor="text1"/>
          <w:lang w:val="en"/>
        </w:rPr>
        <w:t xml:space="preserve"> partly because of its higher mass loading (</w:t>
      </w:r>
      <w:r w:rsidRPr="009F7F88">
        <w:rPr>
          <w:color w:val="000000" w:themeColor="text1"/>
        </w:rPr>
        <w:t>17.86 mg cm</w:t>
      </w:r>
      <w:r w:rsidRPr="009F7F88">
        <w:rPr>
          <w:color w:val="000000" w:themeColor="text1"/>
          <w:vertAlign w:val="superscript"/>
        </w:rPr>
        <w:t>-2</w:t>
      </w:r>
      <w:r w:rsidRPr="009F7F88">
        <w:rPr>
          <w:color w:val="000000" w:themeColor="text1"/>
          <w:lang w:val="en"/>
        </w:rPr>
        <w:t>)</w:t>
      </w:r>
      <w:r w:rsidRPr="009F7F88">
        <w:rPr>
          <w:color w:val="000000" w:themeColor="text1"/>
        </w:rPr>
        <w:fldChar w:fldCharType="begin" w:fldLock="1"/>
      </w:r>
      <w:r w:rsidR="004E1277" w:rsidRPr="009F7F88">
        <w:rPr>
          <w:color w:val="000000" w:themeColor="text1"/>
        </w:rPr>
        <w:instrText>ADDIN CSL_CITATION {"citationItems":[{"id":"ITEM-1","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w:instrText>
      </w:r>
      <w:r w:rsidR="004E1277" w:rsidRPr="009F7F88">
        <w:rPr>
          <w:rFonts w:hint="eastAsia"/>
          <w:color w:val="000000" w:themeColor="text1"/>
        </w:rPr>
        <w:instrText>"family":"Fan","given":"Tongxiang","non-dropping-particle":"","parse-names":false,"suffix":""}],"container-title":"Advanced Functional Materi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仿叶子负载型石墨烯气凝胶，电化学储能</w:instrText>
      </w:r>
      <w:r w:rsidR="004E1277" w:rsidRPr="009F7F88">
        <w:rPr>
          <w:rFonts w:hint="eastAsia"/>
          <w:color w:val="000000" w:themeColor="text1"/>
        </w:rPr>
        <w:instrText>","page":"1805057","title"</w:instrText>
      </w:r>
      <w:r w:rsidR="004E1277" w:rsidRPr="009F7F88">
        <w:rPr>
          <w:color w:val="000000" w:themeColor="text1"/>
        </w:rPr>
        <w:instrText>:"Architectured Leaf-Inspired Ni0.33Co0.66S2/Graphene Aerogels via 3D Printing for High-Performance Energy Storage","type":"article-journal","volume":"28"},"uris":["http://www.mendeley.com/documents/?uuid=0b565c68-eb69-4a6d-a74b-ed6460c534e2"]}],"mendeley":{"formattedCitation":"&lt;sup&gt;249&lt;/sup&gt;","plainTextFormattedCitation":"249","previouslyFormattedCitation":"&lt;sup&gt;24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9</w:t>
      </w:r>
      <w:r w:rsidRPr="009F7F88">
        <w:rPr>
          <w:color w:val="000000" w:themeColor="text1"/>
        </w:rPr>
        <w:fldChar w:fldCharType="end"/>
      </w:r>
      <w:r w:rsidR="001B585C" w:rsidRPr="009F7F88">
        <w:rPr>
          <w:color w:val="000000" w:themeColor="text1"/>
          <w:lang w:val="en"/>
        </w:rPr>
        <w:t xml:space="preserve"> compared to other electrode materials (1.77-11.2 </w:t>
      </w:r>
      <w:r w:rsidR="001B585C" w:rsidRPr="009F7F88">
        <w:rPr>
          <w:color w:val="000000" w:themeColor="text1"/>
        </w:rPr>
        <w:t>mg cm</w:t>
      </w:r>
      <w:r w:rsidR="001B585C" w:rsidRPr="009F7F88">
        <w:rPr>
          <w:color w:val="000000" w:themeColor="text1"/>
          <w:vertAlign w:val="superscript"/>
        </w:rPr>
        <w:t>-2</w:t>
      </w:r>
      <w:r w:rsidR="001B585C" w:rsidRPr="009F7F88">
        <w:rPr>
          <w:color w:val="000000" w:themeColor="text1"/>
          <w:lang w:val="en"/>
        </w:rPr>
        <w:t>).</w:t>
      </w:r>
      <w:r w:rsidR="001B585C" w:rsidRPr="009F7F88">
        <w:rPr>
          <w:color w:val="000000" w:themeColor="text1"/>
        </w:rPr>
        <w:fldChar w:fldCharType="begin" w:fldLock="1"/>
      </w:r>
      <w:r w:rsidR="004E1277" w:rsidRPr="009F7F88">
        <w:rPr>
          <w:color w:val="000000" w:themeColor="text1"/>
        </w:rPr>
        <w:instrText>ADDIN CSL_CITATION {"citationItems":[{"id":"ITEM-1","itemData":{"DOI":"10.1021/acsnano.7b04368","ISSN":"1936086X","abstract":"We report a flexible battery-type electrode based on binder-free nickel cobalt layered double hydroxide nanosheets adhered to nickel cobalt layered double hydroxide nanoflake arrays on nickel fabric (NC LDH NFAs@NSs/Ni fabric) using facile and eco-friendly synthesis methods. Herein, we utilized discarded polyester fabric as a cost-effective substrate for in situ electroless deposition of Ni, which exhibited good flexibility, light weight, and high conductivity. Subsequently, the vertically aligned NC LDH NFAs were grown on Ni fabric by means of a hot-air oven-based method, and fluffy-like NC LDH NS branches are further decorated on NC LDH NFAs by a simple electrochemical deposition method. The as-prepared core-shell-like nanoarchitectures improve the specific surface area and electrochemical activity, which provides the ideal pathways for electrolyte diffusion and charge transportation. When the electrochemical performance was tested in 1 M KOH aqueous solution, the core-shell-like NC LDH NFAs@NSs/Ni fabric electrode liberated a maximum areal capacity of 536.96 μAh/cm2 at a current density of 2 mA/cm2 and excellent rate capability of 78.3% at 30 mA/cm2 (420.5 μAh/cm2) with a good cycling stability. Moreover, a fabric-based hybrid supercapacitor (SC) was assembled, which achieves a stable operational potential window of 1.6 V, a large areal capacitance of 1147.23 mF/cm2 at 3 mA/cm2, and a high energy density of 0.392 mWh/cm2 at a power density of 2.353 mW/cm2. Utilizing such high energy storage abilities and flexible properties, the fabricated hybrid SC operated the wearable digital watch and electric motor fan for real-time applications.","author":[{"dropping-particle":"","family":"Nagaraju","given":"Goli","non-dropping-particle":"","parse-names":false,"suffix":""},{"dropping-particle":"","family":"Chandra Sekhar","given":"S.","non-dropping-particle":"","parse-names":false,"suffix":""},{"dropping-particle":"","family":"Krishna Bharat","given":"L.","non-dropping-particle":"","parse-names":false,"suffix":""},{"dropping-particle":"","family":"Yu","given":"Jae Su","non-dropping-particle":"","parse-names":false,"suffix":""}],"container-title":"ACS Nano","id":"ITEM-1","issue":"11","issued":{"date-parts":[["2017"]]},"page":"10860-10874","publisher":"American Chemical Society","title":"Wearable Fabrics with Self-Branched Bimetallic Layered Double Hydroxide Coaxial Nanostructures for Hybrid Supercapacitors","type":"article-journal","volume":"11"},"uris":["http://www.mendeley.com/documents/?uuid=8ff80443-f3fe-3489-aa07-d028a84cfe67"]},{"id":"ITEM-2","itemData":{"DOI":"10.1002/adfm.201701635","ISSN":"1616301X","abstract":"Oxygen-deficient bismuth oxide (r-Bi2O3)/graphene (GN) is designed, fabricated, and demonstrated via a facile solvothermal and subsequent solution reduction method. The ultrafine network bacterial cellulose (BC) as substrate for r-Bi2O3/GN exhibits high flexibility, remarkable tensile strength (55.1 MPa), and large mass loading of 9.8 mg cm−2. The flexible r-Bi2O3/GN/BC anode delivers appreciable areal capacitance (6675 mF cm−2 at 1 mA cm−2) coupled with good rate capability (3750 mF cm−2 at 50 mA cm−2). In addition, oxygen vacancies have great influence on the capacitive performance of Bi2O3, delivering significantly improved capacitive values than the untreated Bi2O3 flexible electrode, and ultrahigh gravimetric capacitance of 1137 F g−1 (based on the mass of r-Bi2O3) can be obtained, achieving 83% of the theoretical value (1370 F g−1). Flexible asymmetric supercapacitor is fabricated with r-Bi2O3/GN/BC and Co3O4/GN/BC paper as the negative and positive electrodes, respectively. The operation voltage is expanded to 1.6 V, revealing a maximum areal energy density of 0.449 mWh cm−2 (7.74 mWh cm−3) and an areal power density of 40 mW cm−2 (690 mW cm−3). Therefore, this flexible anode with excellent electrochemical performance and high mechanical properties shows great potential in the field of flexible energy storage devices.","author":[{"dropping-particle":"","family":"Liu","given":"Rong","non-dropping-particle":"","parse-names":false,"suffix":""},{"dropping-particle":"","family":"Ma","given":"Lina","non-dropping-particle":"","parse-names":false,"suffix":""},{"dropping-particle":"","family":"Niu","given":"Gudan","non-dropping-particle":"","parse-names":false,"suffix":""},{"dropping-particle":"","family":"Li","given":"Xiaolong","non-dropping-particle":"","parse-names":false,"suffix":""},{"dropping-particle":"","family":"Li","given":"Enyuan","non-dropping-particle":"","parse-names":false,"suffix":""},{"dropping-particle":"","family":"Bai","given":"Yang","non-dropping-particle":"","parse-names":false,"suffix":""},{"dropping-particle":"","family":"Yuan","given":"Guohui","non-dropping-particle":"","parse-names":false,"suffix":""}],"container-title":"Advanced Functional Materials","id":"ITEM-2","issue":"29","issued":{"date-parts":[["2017"]]},"page":"1701635","publisher":"Wiley-VCH Verlag","title":"Oxygen-Deficient Bismuth Oxide/Graphene of Ultrahigh Capacitance as Advanced Flexible Anode for Asymmetric Supercapacitors","type":"article-journal","volume":"27"},"uris":["http://www.mendeley.com/documents/?uuid=71c8e570-fc75-32d4-b776-2adc86092416"]},{"id":"ITEM-3","itemData":{"DOI":"10.1021/acsami.6b05496","ISSN":"19448252","abstract":"The emergence of atomically thick nanolayer materials, which feature a short ion diffusion channel and provide more exposed atoms in the electrochemical reactions, offers a promising occasion to optimize the performance of supercapacitors on the atomic level. In this work, a novel monolayer Ni-Co hydroxyl carbonate with an average thickness of 1.07 nm is synthesized via an ordinary one-pot hydrothermal route for the first time. This unique monolayer structure can efficiently rise up the exposed electroactive sites and facilitate the surface dependent electrochemical reaction processes, and thus results in outstanding specific capacitance of 2266 F g-1. Based on this material, an all-solid-state asymmetric supercapacitor is developed adopting alkaline PVA (poly(vinyl alcohol)) gel (PVA/KOH) as electrolyte, which performs remarkable cycling stability (no capacitance fade after 19 000 cycles) together with promising energy density of 50 Wh kg-1 (202 μWh cm-2) and high power density of 8.69 kW kg-1 (35.1 mW cm-2). This as-assembled all-solid-state asymmetric supercapacitor (AASC) holds great potential in the field of portable energy storage devices.","author":[{"dropping-particle":"","family":"Zhao","given":"Yufeng","non-dropping-particle":"","parse-names":false,"suffix":""},{"dropping-particle":"","family":"Ma","given":"Hongnan","non-dropping-particle":"","parse-names":false,"suffix":""},{"dropping-particle":"","family":"Huang","given":"Shifei","non-dropping-particle":"","parse-names":false,"suffix":""},{"dropping-particle":"","family":"Zhang","given":"Xuejiao","non-dropping-particle":"","parse-names":false,"suffix":""},{"dropping-particle":"","family":"Xia","given":"Meirong","non-dropping-particle":"","parse-names":false,"suffix":""},{"dropping-particle":"","family":"Tang","given":"Yongfu","non-dropping-particle":"","parse-names":false,"suffix":""},{"dropping-particle":"","family":"Ma","given":"Zi Feng","non-dropping-particle":"","parse-names":false,"suffix":""}],"container-title":"ACS Applied Materials and Interfaces","id":"ITEM-3","issue":"35","issued":{"date-parts":[["2016"]]},"page":"22997-23066","publisher":"American Chemical Society","title":"Monolayer nickel cobalt hydroxyl carbonate for high performance all-solid-state asymmetric supercapacitors","type":"article-journal","volume":"8"},"uris":["http://www.mendeley.com/documents/?uuid=b79c3977-71b9-3600-be11-169d73ff9bd5"]}],"mendeley":{"formattedCitation":"&lt;sup&gt;303–305&lt;/sup&gt;","plainTextFormattedCitation":"303–305","previouslyFormattedCitation":"&lt;sup&gt;301–303&lt;/sup&gt;"},"properties":{"noteIndex":0},"schema":"https://github.com/citation-style-language/schema/raw/master/csl-citation.json"}</w:instrText>
      </w:r>
      <w:r w:rsidR="001B585C" w:rsidRPr="009F7F88">
        <w:rPr>
          <w:color w:val="000000" w:themeColor="text1"/>
        </w:rPr>
        <w:fldChar w:fldCharType="separate"/>
      </w:r>
      <w:r w:rsidR="004E1277" w:rsidRPr="009F7F88">
        <w:rPr>
          <w:noProof/>
          <w:color w:val="000000" w:themeColor="text1"/>
          <w:vertAlign w:val="superscript"/>
        </w:rPr>
        <w:t>303–305</w:t>
      </w:r>
      <w:r w:rsidR="001B585C" w:rsidRPr="009F7F88">
        <w:rPr>
          <w:color w:val="000000" w:themeColor="text1"/>
        </w:rPr>
        <w:fldChar w:fldCharType="end"/>
      </w:r>
      <w:r w:rsidR="001B585C" w:rsidRPr="009F7F88">
        <w:rPr>
          <w:color w:val="000000" w:themeColor="text1"/>
        </w:rPr>
        <w:t xml:space="preserve"> </w:t>
      </w:r>
      <w:r w:rsidR="00295E65" w:rsidRPr="009F7F88">
        <w:rPr>
          <w:color w:val="000000" w:themeColor="text1"/>
          <w:lang w:val="en"/>
        </w:rPr>
        <w:t>I</w:t>
      </w:r>
      <w:r w:rsidR="001B585C" w:rsidRPr="009F7F88">
        <w:rPr>
          <w:color w:val="000000" w:themeColor="text1"/>
          <w:lang w:val="en"/>
        </w:rPr>
        <w:t xml:space="preserve">mportantly, the capacitance of other electrodes with high mass loading drops </w:t>
      </w:r>
      <w:r w:rsidR="00295E65" w:rsidRPr="009F7F88">
        <w:rPr>
          <w:color w:val="000000" w:themeColor="text1"/>
          <w:lang w:val="en"/>
        </w:rPr>
        <w:t>significantly</w:t>
      </w:r>
      <w:r w:rsidR="001B585C" w:rsidRPr="009F7F88">
        <w:rPr>
          <w:color w:val="000000" w:themeColor="text1"/>
          <w:lang w:val="en"/>
        </w:rPr>
        <w:t>, due to the limited electron/ion transport capacity in the thick film electrodes.</w:t>
      </w:r>
      <w:r w:rsidR="001B585C" w:rsidRPr="009F7F88">
        <w:rPr>
          <w:color w:val="000000" w:themeColor="text1"/>
        </w:rPr>
        <w:fldChar w:fldCharType="begin" w:fldLock="1"/>
      </w:r>
      <w:r w:rsidR="004E1277" w:rsidRPr="009F7F88">
        <w:rPr>
          <w:color w:val="000000" w:themeColor="text1"/>
        </w:rPr>
        <w:instrText>ADDIN CSL_CITATION {"citationItems":[{"id":"ITEM-1","itemData":{"DOI":"10.1126/science.aam5852","ISSN":"10959203","PMID":"28495745","abstract":"Nanostructured materials have shown extraordinary promise for electrochemical energy storage but are usually limited to electrodes with rather low mass loading (</w:instrText>
      </w:r>
      <w:r w:rsidR="004E1277" w:rsidRPr="009F7F88">
        <w:rPr>
          <w:rFonts w:ascii="Cambria Math" w:hAnsi="Cambria Math" w:cs="Cambria Math"/>
          <w:color w:val="000000" w:themeColor="text1"/>
        </w:rPr>
        <w:instrText>∼</w:instrText>
      </w:r>
      <w:r w:rsidR="004E1277" w:rsidRPr="009F7F88">
        <w:rPr>
          <w:color w:val="000000" w:themeColor="text1"/>
        </w:rPr>
        <w:instrText>1 milligram per square centimeter) because of the increasing ion diffusion limitations in thicker electrodes. We report the design of a three-dimensional (3D) holey-graphene/niobia (Nb2O5) composite for ultrahigh-rate energy storage at practical levels of mass loading (&gt;10 milligrams per square centimeter). The highly interconnected graphene network in the 3D architecture provides excellent electron transport properties, and its hierarchical porous structure facilitates rapid ion transport. By systematically tailoring the porosity in the holey graphene backbone, charge transport in the composite architecture is optimized to deliver high areal capacity and high-rate capability at high mass loading, which represents a critical step forward toward practical applications.","author":[{"dropping-particle":"","family":"Sun","given":"Hongtao","non-dropping-particle":"","parse-names":false,"suffix":""},{"dropping-particle":"","family":"Mei","given":"Lin","non-dropping-particle":"","parse-names":false,"suffix":""},{"dropping-particle":"","family":"Liang","given":"Junfei","non-dropping-particle":"","parse-names":false,"suffix":""},{"dropping-particle":"","family":"Zhao","given":"Zipeng","non-dropping-particle":"","parse-names":false,"suffix":""},{"dropping-particle":"","family":"Lee","given":"Chain","non-dropping-particle":"","parse-names":false,"suffix":""},{"dropping-particle":"","family":"Fei","given":"Huilong","non-dropping-particle":"","parse-names":false,"suffix":""},{"dropping-particle":"","family":"Ding","given":"Mengning","non-dropping-particle":"","parse-names":false,"suffix":""},{"dropping-particle":"","family":"Lau","given":"Jonathan","non-dropping-particle":"","parse-names":false,"suffix":""},{"dropping-particle":"","family":"Li","given":"Mufan","non-dropping-particle":"","parse-names":false,"suffix":""},{"dropping-particle":"","family":"Wang","given":"Chen","non-dropping-particle":"","parse-names":false,"suffix":""},{"dropping-particle":"","family":"Xu","given":"Xu","non-dropping-particle":"","parse-names":false,"suffix":""},{"dropping-particle":"","family":"Hao","given":"Guolin","non-dropping-particle":"","parse-names":false,"suffix":""},{"dropping-particle":"","family":"Papandrea","given":"Benjamin","non-dropping-particle":"","parse-names":false,"suffix":""},{"dropping-particle":"","family":"Shakir","given":"Imran","non-dropping-particle":"","parse-names":false,"suffix":""},{"dropping-particle":"","family":"Dunn","given":"Bruce","non-dropping-particle":"","parse-names":false,"suffix":""},{"dropping-particle":"","family":"Huang","given":"Yu","non-dropping-particle":"","parse-names":false,"suffix":""},{"dropping-particle":"","family":"Duan","given":"Xiangfeng","non-dropping-particle":"","parse-names":false,"suffix":""}],"container-title":"Science","id":"ITEM-1","issue":"6338","issued":{"date-parts":[["2017"]]},"page":"599-604","publisher":"American Association for the Advancement of Science","title":"Three-dimensional holey-graphene/niobia composite architectures for ultrahigh-rate energy storage","type":"article-journal","volume":"356"},"uris":["http://www.mendeley.com/documents/?uuid=2add31d6-8f54-3b7d-ab01-5e675b456789"]}],"mendeley":{"formattedCitation":"&lt;sup&gt;309&lt;/sup&gt;","plainTextFormattedCitation":"309","previouslyFormattedCitation":"&lt;sup&gt;307&lt;/sup&gt;"},"properties":{"noteIndex":0},"schema":"https://github.com/citation-style-language/schema/raw/master/csl-citation.json"}</w:instrText>
      </w:r>
      <w:r w:rsidR="001B585C" w:rsidRPr="009F7F88">
        <w:rPr>
          <w:color w:val="000000" w:themeColor="text1"/>
        </w:rPr>
        <w:fldChar w:fldCharType="separate"/>
      </w:r>
      <w:r w:rsidR="004E1277" w:rsidRPr="009F7F88">
        <w:rPr>
          <w:noProof/>
          <w:color w:val="000000" w:themeColor="text1"/>
          <w:vertAlign w:val="superscript"/>
        </w:rPr>
        <w:t>309</w:t>
      </w:r>
      <w:r w:rsidR="001B585C" w:rsidRPr="009F7F88">
        <w:rPr>
          <w:color w:val="000000" w:themeColor="text1"/>
        </w:rPr>
        <w:fldChar w:fldCharType="end"/>
      </w:r>
      <w:r w:rsidR="001B585C" w:rsidRPr="009F7F88">
        <w:rPr>
          <w:color w:val="000000" w:themeColor="text1"/>
        </w:rPr>
        <w:t xml:space="preserve"> </w:t>
      </w:r>
      <w:r w:rsidR="001B585C" w:rsidRPr="009F7F88">
        <w:rPr>
          <w:color w:val="000000" w:themeColor="text1"/>
          <w:lang w:val="en"/>
        </w:rPr>
        <w:t xml:space="preserve">The advantage </w:t>
      </w:r>
      <w:r w:rsidR="001B585C" w:rsidRPr="009F7F88">
        <w:rPr>
          <w:color w:val="000000" w:themeColor="text1"/>
          <w:lang w:val="en"/>
        </w:rPr>
        <w:t xml:space="preserve">of 3D printing is that </w:t>
      </w:r>
      <w:r w:rsidR="001B585C" w:rsidRPr="009F7F88">
        <w:rPr>
          <w:color w:val="000000" w:themeColor="text1"/>
        </w:rPr>
        <w:t xml:space="preserve">the architecture with interconnected network and highly open macropores created during the 3D printing process, can improve </w:t>
      </w:r>
      <w:r w:rsidR="00301613" w:rsidRPr="009F7F88">
        <w:rPr>
          <w:color w:val="000000" w:themeColor="text1"/>
        </w:rPr>
        <w:t xml:space="preserve">both the </w:t>
      </w:r>
      <w:r w:rsidR="001B585C" w:rsidRPr="009F7F88">
        <w:rPr>
          <w:color w:val="000000" w:themeColor="text1"/>
        </w:rPr>
        <w:t>electrical conductivity and serve as effective mass transfer channels (</w:t>
      </w:r>
      <w:r w:rsidR="001B585C" w:rsidRPr="009F7F88">
        <w:rPr>
          <w:color w:val="000000" w:themeColor="text1"/>
        </w:rPr>
        <w:fldChar w:fldCharType="begin"/>
      </w:r>
      <w:r w:rsidR="001B585C" w:rsidRPr="009F7F88">
        <w:rPr>
          <w:color w:val="000000" w:themeColor="text1"/>
        </w:rPr>
        <w:instrText xml:space="preserve"> REF _Ref41193117 \h </w:instrText>
      </w:r>
      <w:r w:rsidR="001B585C" w:rsidRPr="009F7F88">
        <w:rPr>
          <w:color w:val="000000" w:themeColor="text1"/>
        </w:rPr>
      </w:r>
      <w:r w:rsidR="001B585C"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23</w:t>
      </w:r>
      <w:r w:rsidR="001B585C" w:rsidRPr="009F7F88">
        <w:rPr>
          <w:color w:val="000000" w:themeColor="text1"/>
        </w:rPr>
        <w:fldChar w:fldCharType="end"/>
      </w:r>
      <w:r w:rsidR="001B585C" w:rsidRPr="009F7F88">
        <w:rPr>
          <w:color w:val="000000" w:themeColor="text1"/>
        </w:rPr>
        <w:t>e), shortening the travel</w:t>
      </w:r>
      <w:r w:rsidR="00301613" w:rsidRPr="009F7F88">
        <w:rPr>
          <w:color w:val="000000" w:themeColor="text1"/>
        </w:rPr>
        <w:t xml:space="preserve"> distance</w:t>
      </w:r>
      <w:r w:rsidR="001B585C" w:rsidRPr="009F7F88">
        <w:rPr>
          <w:color w:val="000000" w:themeColor="text1"/>
        </w:rPr>
        <w:t xml:space="preserve"> </w:t>
      </w:r>
      <w:r w:rsidR="00301613" w:rsidRPr="009F7F88">
        <w:rPr>
          <w:color w:val="000000" w:themeColor="text1"/>
        </w:rPr>
        <w:t xml:space="preserve">for </w:t>
      </w:r>
      <w:r w:rsidR="001B585C" w:rsidRPr="009F7F88">
        <w:rPr>
          <w:color w:val="000000" w:themeColor="text1"/>
        </w:rPr>
        <w:t>electrons/ions in the redox reaction, ensuring excellent electrochemical</w:t>
      </w:r>
      <w:r w:rsidRPr="009F7F88">
        <w:rPr>
          <w:color w:val="000000" w:themeColor="text1"/>
          <w:lang w:val="en"/>
        </w:rPr>
        <w:t xml:space="preserve"> </w:t>
      </w:r>
      <w:bookmarkStart w:id="188" w:name="_Toc39868928"/>
      <w:r w:rsidR="001B585C" w:rsidRPr="009F7F88">
        <w:rPr>
          <w:color w:val="000000" w:themeColor="text1"/>
        </w:rPr>
        <w:t>performance under high mass loading.</w:t>
      </w:r>
      <w:r w:rsidR="009F2E61" w:rsidRPr="009F7F88">
        <w:rPr>
          <w:color w:val="000000" w:themeColor="text1"/>
        </w:rPr>
        <w:fldChar w:fldCharType="begin" w:fldLock="1"/>
      </w:r>
      <w:r w:rsidR="004E1277" w:rsidRPr="009F7F88">
        <w:rPr>
          <w:color w:val="000000" w:themeColor="text1"/>
        </w:rPr>
        <w:instrText>ADDIN CSL_CITATION {"citationItems":[{"id":"ITEM-1","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w:instrText>
      </w:r>
      <w:r w:rsidR="004E1277" w:rsidRPr="009F7F88">
        <w:rPr>
          <w:rFonts w:hint="eastAsia"/>
          <w:color w:val="000000" w:themeColor="text1"/>
        </w:rPr>
        <w:instrText>"family":"Fan","given":"Tongxiang","non-dropping-particle":"","parse-names":false,"suffix":""}],"container-title":"Advanced Functional Material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仿叶子负载型石墨烯气凝胶，电化学储能</w:instrText>
      </w:r>
      <w:r w:rsidR="004E1277" w:rsidRPr="009F7F88">
        <w:rPr>
          <w:rFonts w:hint="eastAsia"/>
          <w:color w:val="000000" w:themeColor="text1"/>
        </w:rPr>
        <w:instrText>","page":"1805057","title"</w:instrText>
      </w:r>
      <w:r w:rsidR="004E1277" w:rsidRPr="009F7F88">
        <w:rPr>
          <w:color w:val="000000" w:themeColor="text1"/>
        </w:rPr>
        <w:instrText>:"Architectured Leaf-Inspired Ni0.33Co0.66S2/Graphene Aerogels via 3D Printing for High-Performance Energy Storage","type":"article-journal","volume":"28"},"uris":["http://www.mendeley.com/documents/?uuid=0b565c68-eb69-4a6d-a74b-ed6460c534e2"]}],"mendeley":{"formattedCitation":"&lt;sup&gt;249&lt;/sup&gt;","plainTextFormattedCitation":"249","previouslyFormattedCitation":"&lt;sup&gt;247&lt;/sup&gt;"},"properties":{"noteIndex":0},"schema":"https://github.com/citation-style-language/schema/raw/master/csl-citation.json"}</w:instrText>
      </w:r>
      <w:r w:rsidR="009F2E61" w:rsidRPr="009F7F88">
        <w:rPr>
          <w:color w:val="000000" w:themeColor="text1"/>
        </w:rPr>
        <w:fldChar w:fldCharType="separate"/>
      </w:r>
      <w:r w:rsidR="004E1277" w:rsidRPr="009F7F88">
        <w:rPr>
          <w:noProof/>
          <w:color w:val="000000" w:themeColor="text1"/>
          <w:vertAlign w:val="superscript"/>
        </w:rPr>
        <w:t>249</w:t>
      </w:r>
      <w:r w:rsidR="009F2E61" w:rsidRPr="009F7F88">
        <w:rPr>
          <w:color w:val="000000" w:themeColor="text1"/>
        </w:rPr>
        <w:fldChar w:fldCharType="end"/>
      </w:r>
      <w:r w:rsidR="00AE5429" w:rsidRPr="009F7F88">
        <w:rPr>
          <w:color w:val="000000" w:themeColor="text1"/>
        </w:rPr>
        <w:t xml:space="preserve"> </w:t>
      </w:r>
    </w:p>
    <w:p w14:paraId="2E23125B" w14:textId="77777777" w:rsidR="00AE5429" w:rsidRPr="009F7F88" w:rsidRDefault="00AE5429" w:rsidP="00AE5429">
      <w:pPr>
        <w:pStyle w:val="RSCB07BHeadingSub-Section-standalone"/>
        <w:rPr>
          <w:color w:val="000000" w:themeColor="text1"/>
          <w:w w:val="108"/>
        </w:rPr>
      </w:pPr>
      <w:r w:rsidRPr="009F7F88">
        <w:rPr>
          <w:color w:val="000000" w:themeColor="text1"/>
          <w:w w:val="108"/>
        </w:rPr>
        <w:t>5.3 Printed aerogels for electronics</w:t>
      </w:r>
    </w:p>
    <w:p w14:paraId="1283F897" w14:textId="77777777" w:rsidR="00AE5429" w:rsidRPr="009F7F88" w:rsidRDefault="00AE5429" w:rsidP="00AE5429">
      <w:pPr>
        <w:pStyle w:val="RSCB02ArticleText"/>
        <w:rPr>
          <w:rStyle w:val="RSCB08CHeadingIn-lineChar"/>
          <w:color w:val="000000" w:themeColor="text1"/>
        </w:rPr>
      </w:pPr>
      <w:r w:rsidRPr="009F7F88">
        <w:rPr>
          <w:color w:val="000000" w:themeColor="text1"/>
        </w:rPr>
        <w:t>With the rapid development of artificial intelligence, the demand for miniaturization of various electronic devices has accelerated, especially in the field of wearables. Among them, sensors and actuators, many of which can benefit from the unique properties of aerogels, represent an important family of devices. Requirements for miniaturization and flexibility for direct integration of aerogels on wearable substrates bring unprecedented challenges to their design and manufacture. As a broad technology platform, functional printing can address this need. Key applications in this category include strain or tactile sensors, mechanical linear actuators or electrical fuses, triboelectric nanogenerators (TENGs) and gas or chemical sensors.</w:t>
      </w:r>
    </w:p>
    <w:p w14:paraId="349D526E" w14:textId="77777777" w:rsidR="00AE5429" w:rsidRPr="009F7F88" w:rsidRDefault="00AE5429" w:rsidP="001B585C">
      <w:pPr>
        <w:pStyle w:val="RSCB02ArticleText"/>
        <w:ind w:firstLineChars="100" w:firstLine="194"/>
        <w:rPr>
          <w:color w:val="000000" w:themeColor="text1"/>
        </w:rPr>
      </w:pPr>
    </w:p>
    <w:bookmarkEnd w:id="188"/>
    <w:p w14:paraId="35A8D520" w14:textId="340FEF39" w:rsidR="00485F7D" w:rsidRPr="009F7F88" w:rsidRDefault="004670C7" w:rsidP="0069007F">
      <w:pPr>
        <w:pStyle w:val="RSCB02ArticleText"/>
        <w:spacing w:line="240" w:lineRule="auto"/>
        <w:jc w:val="left"/>
        <w:rPr>
          <w:color w:val="000000" w:themeColor="text1"/>
        </w:rPr>
      </w:pPr>
      <w:r w:rsidRPr="009F7F88">
        <w:rPr>
          <w:noProof/>
          <w:color w:val="000000" w:themeColor="text1"/>
          <w:w w:val="100"/>
        </w:rPr>
        <w:lastRenderedPageBreak/>
        <mc:AlternateContent>
          <mc:Choice Requires="wpg">
            <w:drawing>
              <wp:inline distT="0" distB="0" distL="0" distR="0" wp14:anchorId="2BF17E74" wp14:editId="0A1CE1F5">
                <wp:extent cx="3171330" cy="5100320"/>
                <wp:effectExtent l="0" t="0" r="0" b="5080"/>
                <wp:docPr id="60" name="组合 60"/>
                <wp:cNvGraphicFramePr/>
                <a:graphic xmlns:a="http://schemas.openxmlformats.org/drawingml/2006/main">
                  <a:graphicData uri="http://schemas.microsoft.com/office/word/2010/wordprocessingGroup">
                    <wpg:wgp>
                      <wpg:cNvGrpSpPr/>
                      <wpg:grpSpPr>
                        <a:xfrm>
                          <a:off x="0" y="0"/>
                          <a:ext cx="3171330" cy="5100320"/>
                          <a:chOff x="-5277708" y="1407105"/>
                          <a:chExt cx="3171873" cy="5100320"/>
                        </a:xfrm>
                      </wpg:grpSpPr>
                      <pic:pic xmlns:pic="http://schemas.openxmlformats.org/drawingml/2006/picture">
                        <pic:nvPicPr>
                          <pic:cNvPr id="2570" name="图片 2570"/>
                          <pic:cNvPicPr>
                            <a:picLocks noChangeAspect="1"/>
                          </pic:cNvPicPr>
                        </pic:nvPicPr>
                        <pic:blipFill>
                          <a:blip r:embed="rId56"/>
                          <a:srcRect/>
                          <a:stretch/>
                        </pic:blipFill>
                        <pic:spPr bwMode="auto">
                          <a:xfrm>
                            <a:off x="-5188737" y="1407105"/>
                            <a:ext cx="2988512" cy="4248109"/>
                          </a:xfrm>
                          <a:prstGeom prst="rect">
                            <a:avLst/>
                          </a:prstGeom>
                          <a:noFill/>
                          <a:ln>
                            <a:noFill/>
                          </a:ln>
                        </pic:spPr>
                      </pic:pic>
                      <wps:wsp>
                        <wps:cNvPr id="59" name="文本框 59"/>
                        <wps:cNvSpPr txBox="1"/>
                        <wps:spPr>
                          <a:xfrm>
                            <a:off x="-5277708" y="5702884"/>
                            <a:ext cx="3171873" cy="804541"/>
                          </a:xfrm>
                          <a:prstGeom prst="rect">
                            <a:avLst/>
                          </a:prstGeom>
                          <a:solidFill>
                            <a:prstClr val="white"/>
                          </a:solidFill>
                          <a:ln>
                            <a:noFill/>
                          </a:ln>
                        </wps:spPr>
                        <wps:txbx>
                          <w:txbxContent>
                            <w:p w14:paraId="385D2F8F" w14:textId="28887769" w:rsidR="005573B9" w:rsidRPr="00A60610" w:rsidRDefault="005573B9" w:rsidP="004670C7">
                              <w:pPr>
                                <w:pStyle w:val="RSCI05CaptiontoFigureSchemeChartwithbottombar"/>
                                <w:rPr>
                                  <w:rFonts w:cs="Times New Roman"/>
                                  <w:w w:val="108"/>
                                  <w:sz w:val="18"/>
                                </w:rPr>
                              </w:pPr>
                              <w:bookmarkStart w:id="189" w:name="_Ref41192766"/>
                              <w:r>
                                <w:t xml:space="preserve">Fig. </w:t>
                              </w:r>
                              <w:r w:rsidR="00B131A9">
                                <w:fldChar w:fldCharType="begin"/>
                              </w:r>
                              <w:r w:rsidR="00B131A9">
                                <w:instrText xml:space="preserve"> SEQ Fig. \* ARABIC </w:instrText>
                              </w:r>
                              <w:r w:rsidR="00B131A9">
                                <w:fldChar w:fldCharType="separate"/>
                              </w:r>
                              <w:r>
                                <w:rPr>
                                  <w:noProof/>
                                </w:rPr>
                                <w:t>22</w:t>
                              </w:r>
                              <w:r w:rsidR="00B131A9">
                                <w:rPr>
                                  <w:noProof/>
                                </w:rPr>
                                <w:fldChar w:fldCharType="end"/>
                              </w:r>
                              <w:bookmarkEnd w:id="189"/>
                              <w:r>
                                <w:t xml:space="preserve">  S</w:t>
                              </w:r>
                              <w:r w:rsidRPr="001D5950">
                                <w:t>odium-ion batter</w:t>
                              </w:r>
                              <w:r>
                                <w:t>ies</w:t>
                              </w:r>
                              <w:r w:rsidRPr="001D5950">
                                <w:t xml:space="preserve"> fabricated by 3D print</w:t>
                              </w:r>
                              <w:r>
                                <w:t>ed</w:t>
                              </w:r>
                              <w:r w:rsidRPr="00BF0E19">
                                <w:t xml:space="preserve"> </w:t>
                              </w:r>
                              <w:proofErr w:type="spellStart"/>
                              <w:r>
                                <w:t>r</w:t>
                              </w:r>
                              <w:r w:rsidRPr="001D5950">
                                <w:t>GO</w:t>
                              </w:r>
                              <w:proofErr w:type="spellEnd"/>
                              <w:r w:rsidRPr="001D5950">
                                <w:t xml:space="preserve"> aerogels. (a) Schematic </w:t>
                              </w:r>
                              <w:r>
                                <w:t xml:space="preserve">illustration showing the fabrication process </w:t>
                              </w:r>
                              <w:r w:rsidRPr="001D5950">
                                <w:t>of 3D-print</w:t>
                              </w:r>
                              <w:r>
                                <w:t>ed</w:t>
                              </w:r>
                              <w:r w:rsidRPr="001D5950">
                                <w:t xml:space="preserve"> hierarchical porous frameworks. (b−d) SEM images of 3D-printed </w:t>
                              </w:r>
                              <w:proofErr w:type="spellStart"/>
                              <w:r>
                                <w:t>rGO</w:t>
                              </w:r>
                              <w:proofErr w:type="spellEnd"/>
                              <w:r>
                                <w:t xml:space="preserve"> aerogel</w:t>
                              </w:r>
                              <w:r w:rsidRPr="001D5950">
                                <w:t xml:space="preserve"> frameworks with different magnifications. (e) </w:t>
                              </w:r>
                              <w:r>
                                <w:t>C</w:t>
                              </w:r>
                              <w:r w:rsidRPr="001D5950">
                                <w:t>harge and discharge profiles at 2C</w:t>
                              </w:r>
                              <w:r>
                                <w:t>.</w:t>
                              </w:r>
                              <w:r w:rsidRPr="001D5950">
                                <w:t xml:space="preserve"> (f) Long cycling performance of NVP6.8-rGO at 1C. Reproduced with permission from Ref.</w:t>
                              </w:r>
                              <w:r w:rsidRPr="00107ADC">
                                <w:t xml:space="preserve"> </w:t>
                              </w:r>
                              <w:bookmarkStart w:id="190" w:name="_Hlk40916772"/>
                              <w:r w:rsidRPr="00107ADC">
                                <w:fldChar w:fldCharType="begin" w:fldLock="1"/>
                              </w:r>
                              <w:r w:rsidRPr="00107ADC">
                                <w:instrText>ADDIN CSL_CITATION {"citationItems":[{"id":"ITEM-1","itemData":{"DOI":"10.1021/acsami.7b12892","ISSN":"19448252","abstract":"Exploring 3D printing in the field of sodium-ion batteries is a great challenge since conventionally inks cause unavoidably compact filaments or frameworks, which significantly hamper the infiltration of electrolyte and diffusion of big-size sodium ions (1.02 Å), resulting in low reversible capacities. Here, new hierarchical porous frameworks are 3D printed for sodium storage by employing well-designed GO-contained inks. The resultant frameworks possess continuous filaments, hierarchical multihole gridding. Such distinct properties render these frameworks able to facilitate the fast transportation of both sodium ion and electron. As a result, 3D-printed hierarchical porous frameworks reveal the high specific capacity as well as rate performance and periodic steadiness for up to 900 cycles for sodium storage.","author":[{"dropping-particle":"","family":"Ding","given":"Junwei","non-dropping-particle":"","parse-names":false,"suffix":""},{"dropping-particle":"","family":"Shen","given":"Kai","non-dropping-particle":"","parse-names":false,"suffix":""},{"dropping-particle":"","family":"Du","given":"Zhiguo","non-dropping-particle":"","parse-names":false,"suffix":""},{"dropping-particle":"","family":"Li","given":"Bin","non-dropping-particle":"","parse-names":false,"suffix":""},{"dropping-particle":"","family":"Yang","given":"Shubin","non-dropping-particle":"","parse-names":false,"suffix":""}</w:instrText>
                              </w:r>
                              <w:r w:rsidRPr="00107ADC">
                                <w:rPr>
                                  <w:rFonts w:hint="eastAsia"/>
                                </w:rPr>
                                <w:instrText>],"container-title":"ACS Applied Materials and Interfaces","id":"ITEM-1","issue":"48","issued":{"date-parts":[["2017"]]},"note":"</w:instrText>
                              </w:r>
                              <w:r w:rsidRPr="00107ADC">
                                <w:rPr>
                                  <w:rFonts w:hint="eastAsia"/>
                                </w:rPr>
                                <w:instrText>已加</w:instrText>
                              </w:r>
                              <w:r w:rsidRPr="00107ADC">
                                <w:rPr>
                                  <w:rFonts w:hint="eastAsia"/>
                                </w:rPr>
                                <w:instrText>\n</w:instrText>
                              </w:r>
                              <w:r w:rsidRPr="00107ADC">
                                <w:rPr>
                                  <w:rFonts w:hint="eastAsia"/>
                                </w:rPr>
                                <w:instrText>无气凝胶字眼，但是采用冷冻干燥氧化石墨烯</w:instrText>
                              </w:r>
                              <w:r w:rsidRPr="00107ADC">
                                <w:rPr>
                                  <w:rFonts w:hint="eastAsia"/>
                                </w:rPr>
                                <w:instrText>\n3D</w:instrText>
                              </w:r>
                              <w:r w:rsidRPr="00107ADC">
                                <w:rPr>
                                  <w:rFonts w:hint="eastAsia"/>
                                </w:rPr>
                                <w:instrText>打印冷冻干燥</w:instrText>
                              </w:r>
                              <w:r w:rsidRPr="00107ADC">
                                <w:rPr>
                                  <w:rFonts w:hint="eastAsia"/>
                                </w:rPr>
                                <w:instrText>\n3D</w:instrText>
                              </w:r>
                              <w:r w:rsidRPr="00107ADC">
                                <w:rPr>
                                  <w:rFonts w:hint="eastAsia"/>
                                </w:rPr>
                                <w:instrText>多孔框架</w:instrText>
                              </w:r>
                              <w:r w:rsidRPr="00107ADC">
                                <w:rPr>
                                  <w:rFonts w:hint="eastAsia"/>
                                </w:rPr>
                                <w:instrText>\n</w:instrText>
                              </w:r>
                              <w:r w:rsidRPr="00107ADC">
                                <w:rPr>
                                  <w:rFonts w:hint="eastAsia"/>
                                </w:rPr>
                                <w:instrText>钠离子电池</w:instrText>
                              </w:r>
                              <w:r w:rsidRPr="00107ADC">
                                <w:rPr>
                                  <w:rFonts w:hint="eastAsia"/>
                                </w:rPr>
                                <w:instrText>","page":"41871-41877","title":"3D-Printed Hierarchical Porous Frameworks for</w:instrText>
                              </w:r>
                              <w:r w:rsidRPr="00107ADC">
                                <w:instrText xml:space="preserve"> Sodium Storage","type":"article-journal","volume":"9"},"uris":["http://www.mendeley.com/documents/?uuid=156eda51-552d-44f5-be93-a338f69b0f23"]}],"mendeley":{"formattedCitation":"&lt;sup&gt;264&lt;/sup&gt;","plainTextFormattedCitation":"264","previouslyFormattedCitation":"&lt;sup&gt;262&lt;/sup&gt;"},"properties":{"noteIndex":0},"schema":"https://github.com/citation-style-language/schema/raw/master/csl-citation.json"}</w:instrText>
                              </w:r>
                              <w:r w:rsidRPr="00107ADC">
                                <w:fldChar w:fldCharType="separate"/>
                              </w:r>
                              <w:r w:rsidRPr="00107ADC">
                                <w:rPr>
                                  <w:noProof/>
                                </w:rPr>
                                <w:t>264</w:t>
                              </w:r>
                              <w:r w:rsidRPr="00107ADC">
                                <w:fldChar w:fldCharType="end"/>
                              </w:r>
                              <w:bookmarkEnd w:id="190"/>
                              <w:r w:rsidRPr="000C6782">
                                <w:t>.</w:t>
                              </w:r>
                              <w:r w:rsidRPr="001D5950">
                                <w:t xml:space="preserve"> Copyright 2017 American Chemical Socie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BF17E74" id="组合 60" o:spid="_x0000_s1090" style="width:249.7pt;height:401.6pt;mso-position-horizontal-relative:char;mso-position-vertical-relative:line" coordorigin="-52777,14071" coordsize="31718,5100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r4H/4Kdftz6n+z/pumeAPh7qX2P4gaoEu7q+iRJW061DfK&#10;ArAr5kpUgAg4QMcfMpoA++KK8j/ZV0H4g6H8EfDzfFLxBc+IfHF9H9u1B7mOOM2pkAK2wVFUfu1w&#10;Dxy27nGK9coAKKKKACiiigAorwv9tDTfiTcfAXXdU+E/iK68P+MdEX+0oktYo5TfQxqTLb7XVhkp&#10;llwMlkVejGvE/wDgmX+21d/tKeDb/wAI+NL9bn4i6Cpne5ZVQ6lZs2BNtUABkZgjAADBjPVjgA+4&#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4X43/GTw78AfhfrvjnxROYtL0uHf5SY825lPEcMYPV3YhR2GcnABI86/ZB/ayi/a68L614j&#10;07wbqXhjRdPuls4brUZ0kF3Lt3SCMKOiApk+rgDocAHv9FFFABRRRQAUUVw/xs+JFz8IPhb4h8Z2&#10;3h668UDRbc3k+m2MipO8KkGR1LDB2JucjuFOOcAgHcUV8/8A7If7ZnhD9sDw3q99oFrcaLqukziK&#10;90e+dWmSNhmOYFeGRsMM9QUIPYn6A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">
                <v:shape id="图片 2570" o:spid="_x0000_s1091" type="#_x0000_t75" style="position:absolute;left:-51887;top:14071;width:29885;height:42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">
                  <v:imagedata r:id="rId57" o:title=""/>
                </v:shape>
                <v:shape id="文本框 59" o:spid="_x0000_s1092" type="#_x0000_t202" style="position:absolute;left:-52777;top:57028;width:31719;height:8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385D2F8F" w14:textId="28887769" w:rsidR="005573B9" w:rsidRPr="00A60610" w:rsidRDefault="005573B9" w:rsidP="004670C7">
                        <w:pPr>
                          <w:pStyle w:val="RSCI05CaptiontoFigureSchemeChartwithbottombar"/>
                          <w:rPr>
                            <w:rFonts w:cs="Times New Roman"/>
                            <w:w w:val="108"/>
                            <w:sz w:val="18"/>
                          </w:rPr>
                        </w:pPr>
                        <w:bookmarkStart w:id="226" w:name="_Ref41192766"/>
                        <w:r>
                          <w:t xml:space="preserve">Fig. </w:t>
                        </w:r>
                        <w:fldSimple w:instr=" SEQ Fig. \* ARABIC ">
                          <w:r>
                            <w:rPr>
                              <w:noProof/>
                            </w:rPr>
                            <w:t>22</w:t>
                          </w:r>
                        </w:fldSimple>
                        <w:bookmarkEnd w:id="226"/>
                        <w:r>
                          <w:t xml:space="preserve">  S</w:t>
                        </w:r>
                        <w:r w:rsidRPr="001D5950">
                          <w:t>odium-ion batter</w:t>
                        </w:r>
                        <w:r>
                          <w:t>ies</w:t>
                        </w:r>
                        <w:r w:rsidRPr="001D5950">
                          <w:t xml:space="preserve"> fabricated by 3D print</w:t>
                        </w:r>
                        <w:r>
                          <w:t>ed</w:t>
                        </w:r>
                        <w:r w:rsidRPr="00BF0E19">
                          <w:t xml:space="preserve"> </w:t>
                        </w:r>
                        <w:r>
                          <w:t>r</w:t>
                        </w:r>
                        <w:r w:rsidRPr="001D5950">
                          <w:t xml:space="preserve">GO aerogels. (a) Schematic </w:t>
                        </w:r>
                        <w:r>
                          <w:t xml:space="preserve">illustration showing the fabrication process </w:t>
                        </w:r>
                        <w:r w:rsidRPr="001D5950">
                          <w:t>of 3D-print</w:t>
                        </w:r>
                        <w:r>
                          <w:t>ed</w:t>
                        </w:r>
                        <w:r w:rsidRPr="001D5950">
                          <w:t xml:space="preserve"> hierarchical porous frameworks. (b−d) SEM images of 3D-printed </w:t>
                        </w:r>
                        <w:r>
                          <w:t>rGO aerogel</w:t>
                        </w:r>
                        <w:r w:rsidRPr="001D5950">
                          <w:t xml:space="preserve"> frameworks with different magnifications. (e) </w:t>
                        </w:r>
                        <w:r>
                          <w:t>C</w:t>
                        </w:r>
                        <w:r w:rsidRPr="001D5950">
                          <w:t>harge and discharge profiles at 2C</w:t>
                        </w:r>
                        <w:r>
                          <w:t>.</w:t>
                        </w:r>
                        <w:r w:rsidRPr="001D5950">
                          <w:t xml:space="preserve"> (f) Long cycling performance of NVP6.8-rGO at 1C. Reproduced with permission from Ref.</w:t>
                        </w:r>
                        <w:r w:rsidRPr="00107ADC">
                          <w:t xml:space="preserve"> </w:t>
                        </w:r>
                        <w:bookmarkStart w:id="227" w:name="_Hlk40916772"/>
                        <w:r w:rsidRPr="00107ADC">
                          <w:fldChar w:fldCharType="begin" w:fldLock="1"/>
                        </w:r>
                        <w:r w:rsidRPr="00107ADC">
                          <w:instrText>ADDIN CSL_CITATION {"citationItems":[{"id":"ITEM-1","itemData":{"DOI":"10.1021/acsami.7b12892","ISSN":"19448252","abstract":"Exploring 3D printing in the field of sodium-ion batteries is a great challenge since conventionally inks cause unavoidably compact filaments or frameworks, which significantly hamper the infiltration of electrolyte and diffusion of big-size sodium ions (1.02 Å), resulting in low reversible capacities. Here, new hierarchical porous frameworks are 3D printed for sodium storage by employing well-designed GO-contained inks. The resultant frameworks possess continuous filaments, hierarchical multihole gridding. Such distinct properties render these frameworks able to facilitate the fast transportation of both sodium ion and electron. As a result, 3D-printed hierarchical porous frameworks reveal the high specific capacity as well as rate performance and periodic steadiness for up to 900 cycles for sodium storage.","author":[{"dropping-particle":"","family":"Ding","given":"Junwei","non-dropping-particle":"","parse-names":false,"suffix":""},{"dropping-particle":"","family":"Shen","given":"Kai","non-dropping-particle":"","parse-names":false,"suffix":""},{"dropping-particle":"","family":"Du","given":"Zhiguo","non-dropping-particle":"","parse-names":false,"suffix":""},{"dropping-particle":"","family":"Li","given":"Bin","non-dropping-particle":"","parse-names":false,"suffix":""},{"dropping-particle":"","family":"Yang","given":"Shubin","non-dropping-particle":"","parse-names":false,"suffix":""}</w:instrText>
                        </w:r>
                        <w:r w:rsidRPr="00107ADC">
                          <w:rPr>
                            <w:rFonts w:hint="eastAsia"/>
                          </w:rPr>
                          <w:instrText>],"container-title":"ACS Applied Materials and Interfaces","id":"ITEM-1","issue":"48","issued":{"date-parts":[["2017"]]},"note":"</w:instrText>
                        </w:r>
                        <w:r w:rsidRPr="00107ADC">
                          <w:rPr>
                            <w:rFonts w:hint="eastAsia"/>
                          </w:rPr>
                          <w:instrText>已加</w:instrText>
                        </w:r>
                        <w:r w:rsidRPr="00107ADC">
                          <w:rPr>
                            <w:rFonts w:hint="eastAsia"/>
                          </w:rPr>
                          <w:instrText>\n</w:instrText>
                        </w:r>
                        <w:r w:rsidRPr="00107ADC">
                          <w:rPr>
                            <w:rFonts w:hint="eastAsia"/>
                          </w:rPr>
                          <w:instrText>无气凝胶字眼，但是采用冷冻干燥氧化石墨烯</w:instrText>
                        </w:r>
                        <w:r w:rsidRPr="00107ADC">
                          <w:rPr>
                            <w:rFonts w:hint="eastAsia"/>
                          </w:rPr>
                          <w:instrText>\n3D</w:instrText>
                        </w:r>
                        <w:r w:rsidRPr="00107ADC">
                          <w:rPr>
                            <w:rFonts w:hint="eastAsia"/>
                          </w:rPr>
                          <w:instrText>打印冷冻干燥</w:instrText>
                        </w:r>
                        <w:r w:rsidRPr="00107ADC">
                          <w:rPr>
                            <w:rFonts w:hint="eastAsia"/>
                          </w:rPr>
                          <w:instrText>\n3D</w:instrText>
                        </w:r>
                        <w:r w:rsidRPr="00107ADC">
                          <w:rPr>
                            <w:rFonts w:hint="eastAsia"/>
                          </w:rPr>
                          <w:instrText>多孔框架</w:instrText>
                        </w:r>
                        <w:r w:rsidRPr="00107ADC">
                          <w:rPr>
                            <w:rFonts w:hint="eastAsia"/>
                          </w:rPr>
                          <w:instrText>\n</w:instrText>
                        </w:r>
                        <w:r w:rsidRPr="00107ADC">
                          <w:rPr>
                            <w:rFonts w:hint="eastAsia"/>
                          </w:rPr>
                          <w:instrText>钠离子电池</w:instrText>
                        </w:r>
                        <w:r w:rsidRPr="00107ADC">
                          <w:rPr>
                            <w:rFonts w:hint="eastAsia"/>
                          </w:rPr>
                          <w:instrText>","page":"41871-41877","title":"3D-Printed Hierarchical Porous Frameworks for</w:instrText>
                        </w:r>
                        <w:r w:rsidRPr="00107ADC">
                          <w:instrText xml:space="preserve"> Sodium Storage","type":"article-journal","volume":"9"},"uris":["http://www.mendeley.com/documents/?uuid=156eda51-552d-44f5-be93-a338f69b0f23"]}],"mendeley":{"formattedCitation":"&lt;sup&gt;264&lt;/sup&gt;","plainTextFormattedCitation":"264","previouslyFormattedCitation":"&lt;sup&gt;262&lt;/sup&gt;"},"properties":{"noteIndex":0},"schema":"https://github.com/citation-style-language/schema/raw/master/csl-citation.json"}</w:instrText>
                        </w:r>
                        <w:r w:rsidRPr="00107ADC">
                          <w:fldChar w:fldCharType="separate"/>
                        </w:r>
                        <w:r w:rsidRPr="00107ADC">
                          <w:rPr>
                            <w:noProof/>
                          </w:rPr>
                          <w:t>264</w:t>
                        </w:r>
                        <w:r w:rsidRPr="00107ADC">
                          <w:fldChar w:fldCharType="end"/>
                        </w:r>
                        <w:bookmarkEnd w:id="227"/>
                        <w:r w:rsidRPr="000C6782">
                          <w:t>.</w:t>
                        </w:r>
                        <w:r w:rsidRPr="001D5950">
                          <w:t xml:space="preserve"> Copyright 2017 American Chemical Society.</w:t>
                        </w:r>
                      </w:p>
                    </w:txbxContent>
                  </v:textbox>
                </v:shape>
                <w10:anchorlock/>
              </v:group>
            </w:pict>
          </mc:Fallback>
        </mc:AlternateContent>
      </w:r>
    </w:p>
    <w:p w14:paraId="35A6C458" w14:textId="77777777" w:rsidR="00AE5429" w:rsidRPr="009F7F88" w:rsidRDefault="00AE5429" w:rsidP="00924AA1">
      <w:pPr>
        <w:pStyle w:val="RSCB02ArticleText"/>
        <w:ind w:firstLineChars="100" w:firstLine="195"/>
        <w:rPr>
          <w:rStyle w:val="RSCB08CHeadingIn-lineChar"/>
          <w:color w:val="000000" w:themeColor="text1"/>
        </w:rPr>
      </w:pPr>
      <w:bookmarkStart w:id="191" w:name="_Toc39868929"/>
    </w:p>
    <w:p w14:paraId="29DEA8B5" w14:textId="6BE46FED" w:rsidR="00924AA1" w:rsidRPr="009F7F88" w:rsidRDefault="00924AA1" w:rsidP="00924AA1">
      <w:pPr>
        <w:pStyle w:val="RSCB02ArticleText"/>
        <w:ind w:firstLineChars="100" w:firstLine="195"/>
        <w:rPr>
          <w:color w:val="000000" w:themeColor="text1"/>
        </w:rPr>
      </w:pPr>
      <w:r w:rsidRPr="009F7F88">
        <w:rPr>
          <w:rStyle w:val="RSCB08CHeadingIn-lineChar"/>
          <w:color w:val="000000" w:themeColor="text1"/>
        </w:rPr>
        <w:t>5.3.1 Strain or tactile sensors</w:t>
      </w:r>
      <w:bookmarkEnd w:id="191"/>
      <w:r w:rsidRPr="009F7F88">
        <w:rPr>
          <w:rStyle w:val="RSCB08CHeadingIn-lineChar"/>
          <w:color w:val="000000" w:themeColor="text1"/>
        </w:rPr>
        <w:t>.</w:t>
      </w:r>
      <w:r w:rsidRPr="009F7F88">
        <w:rPr>
          <w:b/>
          <w:bCs/>
          <w:color w:val="000000" w:themeColor="text1"/>
        </w:rPr>
        <w:t xml:space="preserve"> </w:t>
      </w:r>
      <w:r w:rsidRPr="009F7F88">
        <w:rPr>
          <w:color w:val="000000" w:themeColor="text1"/>
        </w:rPr>
        <w:t xml:space="preserve">These sensors are an important part of traditional or intelligent human-machine interaction platforms for the measurement of displacement, pressure or motion. </w:t>
      </w:r>
      <w:bookmarkStart w:id="192" w:name="_Hlk51614396"/>
      <w:r w:rsidRPr="009F7F88">
        <w:rPr>
          <w:color w:val="000000" w:themeColor="text1"/>
        </w:rPr>
        <w:t xml:space="preserve">Among these, resistive sensors, which use the mechanisms where materials change their electrical resistance under mechanical strain, are the most studied </w:t>
      </w:r>
      <w:r w:rsidRPr="009F7F88">
        <w:rPr>
          <w:rFonts w:hint="eastAsia"/>
          <w:color w:val="000000" w:themeColor="text1"/>
          <w:lang w:eastAsia="zh-CN"/>
        </w:rPr>
        <w:t>in</w:t>
      </w:r>
      <w:r w:rsidRPr="009F7F88">
        <w:rPr>
          <w:color w:val="000000" w:themeColor="text1"/>
        </w:rPr>
        <w:t xml:space="preserve"> the area of wearable sensors.</w:t>
      </w:r>
      <w:bookmarkStart w:id="193" w:name="_Hlk51495454"/>
      <w:r w:rsidRPr="009F7F88">
        <w:rPr>
          <w:color w:val="000000" w:themeColor="text1"/>
        </w:rPr>
        <w:fldChar w:fldCharType="begin" w:fldLock="1"/>
      </w:r>
      <w:r w:rsidR="004E1277" w:rsidRPr="009F7F88">
        <w:rPr>
          <w:color w:val="000000" w:themeColor="text1"/>
        </w:rPr>
        <w:instrText>ADDIN CSL_CITATION {"citationItems":[{"id":"ITEM-1","itemData":{"DOI":"10.1039/c8cs00706c","ISSN":"14604744","abstract":"Highly conductive and intrinsically stretchable electrodes are vital components of soft electronics such as stretchable transistors and circuits, sensors and actuators, light-emitting diode arrays, and energy harvesting devices. Many kinds of conducting nanomaterials with outstanding electrical and mechanical properties have been integrated with elastomers to produce stretchable conductive nanocomposites. Understanding the characteristics of these nanocomposites and assessing the feasibility of their fabrication are therefore critical for the development of high-performance stretchable conductors and electronic devices. We herein summarise the recent advances in stretchable conductors based on the percolation networks of nanoscale conductive fillers in elastomeric media. After discussing the material-, dimension-, and size-dependent properties of conductive fillers and their implications, we highlight various techniques that are used to reduce the contact resistance between the conductive filler materials. Furthermore, we categorize elastomer matrices with different stretchabilities and mechanical properties based on their polymeric chain structures. Then, we discuss the fabrication techniques of stretchable conductive nanocomposites toward their use in soft electronics. Finally, we provide representative examples of stretchable device applications and conclude the review with a brief outlook for future research.","author":[{"dropping-particle":"","family":"Choi","given":"Suji","non-dropping-particle":"","parse-names":false,"suffix":""},{"dropping-particle":"","family":"Han","given":"Sang Ihn","non-dropping-particle":"","parse-names":false,"suffix":""},{"dropping-particle":"","family":"Kim","given":"Dokyoon","non-dropping-particle":"","parse-names":false,"suffix":""},{"dropping-particle":"","family":"Hyeon","given":"Taeghwan","non-dropping-particle":"","parse-names":false,"suffix":""},{"dropping-particle":"","family":"Kim","given":"Dae Hyeong","non-dropping-particle":"","parse-names":false,"suffix":""}],"container-title":"Chemical Society Reviews","id":"ITEM-1","issue":"6","issued":{"date-parts":[["2019"]]},"page":"1566-1595","publisher":"Royal Society of Chemistry","title":"High-performance stretchable conductive nanocomposites: Materials, processes, and device applications","type":"article-journal","volume":"48"},"uris":["http://www.mendeley.com/documents/?uuid=b18fbc80-23d6-3b43-ab0b-f7b482f424db"]}],"mendeley":{"formattedCitation":"&lt;sup&gt;310&lt;/sup&gt;","plainTextFormattedCitation":"310","previouslyFormattedCitation":"&lt;sup&gt;30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10</w:t>
      </w:r>
      <w:r w:rsidRPr="009F7F88">
        <w:rPr>
          <w:color w:val="000000" w:themeColor="text1"/>
        </w:rPr>
        <w:fldChar w:fldCharType="end"/>
      </w:r>
      <w:bookmarkEnd w:id="193"/>
      <w:r w:rsidRPr="009F7F88">
        <w:rPr>
          <w:color w:val="000000" w:themeColor="text1"/>
        </w:rPr>
        <w:t xml:space="preserve"> </w:t>
      </w:r>
      <w:bookmarkEnd w:id="192"/>
      <w:r w:rsidRPr="009F7F88">
        <w:rPr>
          <w:color w:val="000000" w:themeColor="text1"/>
        </w:rPr>
        <w:t>Since the majority of application scope of these devices require them to be directly or indirectly (</w:t>
      </w:r>
      <w:r w:rsidRPr="009F7F88">
        <w:rPr>
          <w:i/>
          <w:iCs/>
          <w:color w:val="000000" w:themeColor="text1"/>
        </w:rPr>
        <w:t>e.g.</w:t>
      </w:r>
      <w:r w:rsidRPr="009F7F88">
        <w:rPr>
          <w:color w:val="000000" w:themeColor="text1"/>
        </w:rPr>
        <w:t>, through textile) attached to the human body, they need to be lightweight, sensitive, flexible and capable of withstanding a wide range of strains, with long cycle life.</w:t>
      </w:r>
    </w:p>
    <w:p w14:paraId="5DFAE14C" w14:textId="23B472A8" w:rsidR="00924AA1" w:rsidRPr="009F7F88" w:rsidRDefault="00924AA1" w:rsidP="00924AA1">
      <w:pPr>
        <w:pStyle w:val="RSCB02ArticleText"/>
        <w:ind w:firstLineChars="100" w:firstLine="194"/>
        <w:rPr>
          <w:color w:val="000000" w:themeColor="text1"/>
        </w:rPr>
      </w:pPr>
      <w:bookmarkStart w:id="194" w:name="_Hlk51488436"/>
      <w:r w:rsidRPr="009F7F88">
        <w:rPr>
          <w:color w:val="000000" w:themeColor="text1"/>
        </w:rPr>
        <w:t>Graphene</w:t>
      </w:r>
      <w:r w:rsidRPr="009F7F88">
        <w:rPr>
          <w:color w:val="000000" w:themeColor="text1"/>
        </w:rPr>
        <w:fldChar w:fldCharType="begin" w:fldLock="1"/>
      </w:r>
      <w:r w:rsidR="004E1277" w:rsidRPr="009F7F88">
        <w:rPr>
          <w:color w:val="000000" w:themeColor="text1"/>
        </w:rPr>
        <w:instrText>ADDIN CSL_CITATION {"citationItems":[{"id":"ITEM-1","itemData":{"DOI":"10.1021/acsami.0c01794","ISSN":"1944-8244","abstract":"Compressible and ultralight all-carbon materials are promising candidates for piezoresistive pressure sensors. Although several fabrication methods have been developed, the required elasticity as w...","author":[{"dropping-particle":"","family":"Huang","given":"Jiankun","non-dropping-particle":"","parse-names":false,"suffix":""},{"dropping-particle":"","family":"Zeng","given":"Jingbin","non-dropping-particle":"","parse-names":false,"suffix":""},{"dropping-particle":"","family":"Liang","given":"Baoqiang","non-dropping-particle":"","parse-names":false,"suffix":""},{"dropping-particle":"","family":"Wu","given":"Junwei","non-dropping-particle":"","parse-names":false,"suffix":""},{"dropping-particle":"","family":"Li","given":"Tongge","non-dropping-particle":"","parse-names":false,"suffix":""},{"dropping-particle":"","family":"Li","given":"Qing","non-dropping-particle":"","parse-names":false,"suffix":""},{"dropping-particle":"","family":"Feng","given":"Fan","non-dropping-particle":"","parse-names":false,"suffix":""},{"dropping-particle":"","family":"Feng","given":"Qingwen","non-dropping-particle":"","parse-names":false,"suffix":""},{"dropping-particle":"","family":"Rood","given":"Mark J.","non-dropping-particle":"","parse-names":false,"suffix":""},{"dropping-particle":"","family":"Yan","given":"Zifeng","non-dropping-particle":"","parse-names":false,"suffix":""}],"container-title":"ACS Applied Materials &amp; Interfaces","id":"ITEM-1","issue":"14","issued":{"date-parts":[["2020"]]},"page":"16822-16830","publisher":"American Chemical Society","title":"Multi-arches Structured All-carbon Aerogels with Super Elasticity and High Fatigue Resistance as Wearable Sensors","type":"article-journal","volume":"12"},"uris":["http://www.mendeley.com/documents/?uuid=fa2cea37-d75e-3ebf-9b05-8de1e65b0017"]},{"id":"ITEM-2","itemData":{"DOI":"10.1016/j.carbon.2018.08.014","ISSN":"00086223","abstract":"Macroscopic three-dimensional (3D) free-standing porous all-graphene aerogel with ultralight density and high compressibility is successfully fabricated through a mild in-situ self-assembly and thermal annealing processes. The formed interconnected 3D porous graphene network, high thermal stable all-graphene composition and large porosity of aerogels made it possible to remove heat quickly during combustion, exhibiting a conspicuous fire-retardancy. Meanwhile, excellent recoverable compressibility with high strain levels of up to 75% endowed the aerogel with high sensitive strain-responsive characteristic in volume electrical conductivity, thereby opening a new way for realizing the adjustment of internal free space and electrical conductivity of 3D architecture. Based on the results, the microwave absorption performance of the graphene aerogel was effectively self-adjusted via a simple mechanical compression. The optimal absorbing value was up to 61.09 dB with a broad qualified bandwidth of 6.30 GHz at the thickness of 4.81 mm when the compression strain ratio of the sample was controlled to be 30%.","author":[{"dropping-particle":"","family":"Wang","given":"Zicheng","non-dropping-particle":"","parse-names":false,"suffix":""},{"dropping-particle":"","family":"Wei","given":"Renbo","non-dropping-particle":"","parse-names":false,"suffix":""},{"dropping-particle":"","family":"Gu","given":"Junwei","non-dropping-particle":"","parse-names":false,"suffix":""},{"dropping-particle":"","family":"Liu","given":"Hu","non-dropping-particle":"","parse-names":false,"suffix":""},{"dropping-particle":"","family":"Liu","given":"Chuntai","non-dropping-particle":"","parse-names":false,"suffix":""},{"dropping-particle":"","family":"Luo","given":"Chunjia","non-dropping-particle":"","parse-names":false,"suffix":""},{"dropping-particle":"","family":"Kong","given":"Jie","non-dropping-particle":"","parse-names":false,"suffix":""},{"dropping-particle":"","family":"Shao","given":"Qian","non-dropping-particle":"","parse-names":false,"suffix":""},{"dropping-particle":"","family":"Wang","given":"Ning","non-dropping-particle":"","parse-names":false,"suffix":""},{"dropping-particle":"","family":"Guo","given":"Zhanhu","non-dropping-particle":"","parse-names":false,"suffix":""},{"dropping-particle":"","family":"Liu","given":"Xiaobo","non-dropping-particle":"","parse-names":false,"suffix":""}],"container-title":"Carbon","id":"ITEM-2","issued":{"date-parts":[["2018"]]},"page":"1126-1135","publisher":"Elsevier Ltd","title":"Ultralight, highly compressible and fire-retardant graphene aerogel with self-adjustable electromagnetic wave absorption","type":"article-journal","volume":"139"},"uris":["http://www.mendeley.com/documents/?uuid=6221ca8a-1574-4a79-8530-b7690eb132c2"]},{"id":"ITEM-3","itemData":{"DOI":"10.1021/acsami.9b12055","ISSN":"1944-8244","author":[{"dropping-particle":"","family":"Yang","given":"Congxing","non-dropping-particle":"","parse-names":false,"suffix":""},{"dropping-particle":"","family":"Liu","given":"WeiJie","non-dropping-particle":"","parse-names":false,"suffix":""},{"dropping-particle":"","family":"Liu","given":"Nishuang","non-dropping-particle":"","parse-names":false,"suffix":""},{"dropping-particle":"","family":"Su","given":"Jun","non-dropping-particle":"","parse-names":false,"suffix":""},{"dropping-particle":"","family":"Li","given":"Luying","non-dropping-particle":"","parse-names":false,"suffix":""},{"dropping-particle":"","family":"Xiong","given":"Lun","non-dropping-particle":"","parse-names":false,"suffix":""},{"dropping-particle":"","family":"Long","given":"Fei","non-dropping-particle":"","parse-names":false,"suffix":""},{"dropping-particle":"","family":"Zou","given":"Zhengguang","non-dropping-particle":"","parse-names":false,"suffix":""},{"dropping-particle":"","family":"Ga</w:instrText>
      </w:r>
      <w:r w:rsidR="004E1277" w:rsidRPr="009F7F88">
        <w:rPr>
          <w:rFonts w:hint="eastAsia"/>
          <w:color w:val="000000" w:themeColor="text1"/>
        </w:rPr>
        <w:instrText>o","given":"Yihua","non-dropping-particle":"","parse-names":false,"suffix":""}],"container-title":"ACS Applied Materials &amp; Interfaces","genre":"research-article","id":"ITEM-3","issue":"36","issued":{"date-parts":[["2019"]]},"note":"</w:instrText>
      </w:r>
      <w:r w:rsidR="004E1277" w:rsidRPr="009F7F88">
        <w:rPr>
          <w:rFonts w:hint="eastAsia"/>
          <w:color w:val="000000" w:themeColor="text1"/>
        </w:rPr>
        <w:instrText>仅气凝胶，喷墨打印出标记形状而已，非打印气凝胶</w:instrText>
      </w:r>
      <w:r w:rsidR="004E1277" w:rsidRPr="009F7F88">
        <w:rPr>
          <w:color w:val="000000" w:themeColor="text1"/>
        </w:rPr>
        <w:instrText>","page":"33165-33172","publisher":"American Chemical Society","title":"Graphene Aerogel Broken to Fragments for a Piezoresistive Pressure Sensor with a Higher Sensitivity","type":"article-journal","volume":"11"},"uris":["http://www.mendeley.com/documents/?uuid=3716414c-c93e-402a-861e-328244deba2a"]}],"mendeley":{"formattedCitation":"&lt;sup&gt;104,311,312&lt;/sup&gt;","plainTextFormattedCitation":"104,311,312","previouslyFormattedCitation":"&lt;sup&gt;104,309,31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04,311,312</w:t>
      </w:r>
      <w:r w:rsidRPr="009F7F88">
        <w:rPr>
          <w:color w:val="000000" w:themeColor="text1"/>
        </w:rPr>
        <w:fldChar w:fldCharType="end"/>
      </w:r>
      <w:r w:rsidRPr="009F7F88">
        <w:rPr>
          <w:color w:val="000000" w:themeColor="text1"/>
        </w:rPr>
        <w:t xml:space="preserve"> or fibrous carbon-based</w:t>
      </w:r>
      <w:r w:rsidRPr="009F7F88">
        <w:rPr>
          <w:color w:val="000000" w:themeColor="text1"/>
        </w:rPr>
        <w:fldChar w:fldCharType="begin" w:fldLock="1"/>
      </w:r>
      <w:r w:rsidR="004E1277" w:rsidRPr="009F7F88">
        <w:rPr>
          <w:color w:val="000000" w:themeColor="text1"/>
        </w:rPr>
        <w:instrText>ADDIN CSL_CITATION {"citationItems":[{"id":"ITEM-1","itemData":{"DOI":"10.1016/j.ceramint.2019.09.195","ISSN":"02728842","abstract":"Ultralight flexible carbon aerogels have been applied in many fields but are always hampered due to their weak mechanical stability, large energy dissipation, and complex preparation methods. Here, a novel polyimide-derived carbon nanofiber aerogel with high fatigue resistance and excellent flexibility is prepared by using the designed “fiber gluing” to construct the elastic continuous fibrous network. The as-prepared carbon nanofiber aerogels exhibit ultralow density of 6.6 mg cm−3, excellent fire-resistant performance when exposing to alcohol flames (650 °C), and robust elastic resilience even under 55% compressive strain. In particular, the carbon nanofiber aerogels show ultralow plastic deformation (only 1.3%) and low energy dissipation (&lt;0.22) after 1000 cyclic loading-unloading tests at 55% compressive strain. Benefiting from their excellent flexibility and robust mechanical stability, the as-prepared carbon nanofiber aerogel are a promising candidate in the application of wearable devices and piezoresistive stress sensors.","author":[{"dropping-particle":"","family":"Hou","given":"Xianbo","non-dropping-particle":"","parse-names":false,"suffix":""},{"dropping-particle":"","family":"Zhang","given":"Rubing","non-dropping-particle":"","parse-names":false,"suffix":""},{"dropping-particle":"","family":"Fang","given":"Daining","non-dropping-particle":"","parse-names":false,"suffix":""}],"container-title":"Ceramics International","id":"ITEM-1","issue":"2","issued":{"date-parts":[["2020"]]},"page":"2122-2127","publisher":"Elsevier Ltd","title":"Superelastic, fatigue resistant and heat insulated carbon nanofiber aerogels for piezoresistive stress sensors","type":"article-journal","volume":"46"},"uris":["http://www.mendeley.com/documents/?uuid=3c4b40b9-affa-3797-a887-43e6e9a06fea"]}],"mendeley":{"formattedCitation":"&lt;sup&gt;313&lt;/sup&gt;","plainTextFormattedCitation":"313","previouslyFormattedCitation":"&lt;sup&gt;31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13</w:t>
      </w:r>
      <w:r w:rsidRPr="009F7F88">
        <w:rPr>
          <w:color w:val="000000" w:themeColor="text1"/>
        </w:rPr>
        <w:fldChar w:fldCharType="end"/>
      </w:r>
      <w:bookmarkEnd w:id="194"/>
      <w:r w:rsidRPr="009F7F88">
        <w:rPr>
          <w:color w:val="000000" w:themeColor="text1"/>
        </w:rPr>
        <w:t xml:space="preserve"> aerogels are highly flexible, and can endure high strain through expansion and compression processes, resulting in a large change in the contact area between the nanosheets or fibres, and consequently, the overall electrical resistance.</w:t>
      </w:r>
      <w:r w:rsidRPr="009F7F88">
        <w:rPr>
          <w:color w:val="000000" w:themeColor="text1"/>
        </w:rPr>
        <w:fldChar w:fldCharType="begin" w:fldLock="1"/>
      </w:r>
      <w:r w:rsidR="004E1277" w:rsidRPr="009F7F88">
        <w:rPr>
          <w:color w:val="000000" w:themeColor="text1"/>
        </w:rPr>
        <w:instrText>ADDIN CSL_CITATION {"citationItems":[{"id":"ITEM-1","itemData":{"DOI":"10.1021/acsami.0c01794","ISSN":"1944-8244","abstract":"Compressible and ultralight all-carbon materials are promising candidates for piezoresistive pressure sensors. Although several fabrication methods have been developed, the required elasticity as w...","author":[{"dropping-particle":"","family":"Huang","given":"Jiankun","non-dropping-particle":"","parse-names":false,"suffix":""},{"dropping-particle":"","family":"Zeng","given":"Jingbin","non-dropping-particle":"","parse-names":false,"suffix":""},{"dropping-particle":"","family":"Liang","given":"Baoqiang","non-dropping-particle":"","parse-names":false,"suffix":""},{"dropping-particle":"","family":"Wu","given":"Junwei","non-dropping-particle":"","parse-names":false,"suffix":""},{"dropping-particle":"","family":"Li","given":"Tongge","non-dropping-particle":"","parse-names":false,"suffix":""},{"dropping-particle":"","family":"Li","given":"Qing","non-dropping-particle":"","parse-names":false,"suffix":""},{"dropping-particle":"","family":"Feng","given":"Fan","non-dropping-particle":"","parse-names":false,"suffix":""},{"dropping-particle":"","family":"Feng","given":"Qingwen","non-dropping-particle":"","parse-names":false,"suffix":""},{"dropping-particle":"","family":"Rood","given":"Mark J.","non-dropping-particle":"","parse-names":false,"suffix":""},{"dropping-particle":"","family":"Yan","given":"Zifeng","non-dropping-particle":"","parse-names":false,"suffix":""}],"container-title":"ACS Applied Materials &amp; Interfaces","id":"ITEM-1","issue":"14","issued":{"date-parts":[["2020"]]},"page":"16822-16830","publisher":"American Chemical Society","title":"Multi-arches Structured All-carbon Aerogels with Super Elasticity and High Fatigue Resistance as Wearable Sensors","type":"article-journal","volume":"12"},"uris":["http://www.mendeley.com/documents/?uuid=fa2cea37-d75e-3ebf-9b05-8de1e65b0017"]}],"mendeley":{"formattedCitation":"&lt;sup&gt;311&lt;/sup&gt;","plainTextFormattedCitation":"311","previouslyFormattedCitation":"&lt;sup&gt;30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11</w:t>
      </w:r>
      <w:r w:rsidRPr="009F7F88">
        <w:rPr>
          <w:color w:val="000000" w:themeColor="text1"/>
        </w:rPr>
        <w:fldChar w:fldCharType="end"/>
      </w:r>
      <w:r w:rsidRPr="009F7F88">
        <w:rPr>
          <w:color w:val="000000" w:themeColor="text1"/>
        </w:rPr>
        <w:t xml:space="preserve"> </w:t>
      </w:r>
      <w:r w:rsidRPr="009F7F88">
        <w:rPr>
          <w:color w:val="000000" w:themeColor="text1"/>
          <w:lang w:val="en"/>
        </w:rPr>
        <w:t xml:space="preserve">The application of printing technology can further increase the deformation range of the flexible aerogels. For example, </w:t>
      </w:r>
      <w:r w:rsidRPr="009F7F88">
        <w:rPr>
          <w:color w:val="000000" w:themeColor="text1"/>
        </w:rPr>
        <w:t>3D printed porous GO-CNT aerogel mesh can reach 200% elongation, whereas traditional aerogels break at 25%.</w:t>
      </w:r>
      <w:r w:rsidRPr="009F7F88">
        <w:rPr>
          <w:color w:val="000000" w:themeColor="text1"/>
        </w:rPr>
        <w:fldChar w:fldCharType="begin" w:fldLock="1"/>
      </w:r>
      <w:r w:rsidR="004E1277" w:rsidRPr="009F7F88">
        <w:rPr>
          <w:color w:val="000000" w:themeColor="text1"/>
        </w:rPr>
        <w:instrText>ADDIN CSL_CITATION {"citationItems":[{"id":"ITEM-1","itemData":{"DOI":"10.1038/s41467-018-03268-y","ISSN":"20411723","abstract":"Carbon aerogels demonstrate wide applications for their ultralow density, rich porosity, and multifunctionalities. Their compressive elasticity has been achieved by different carbons. However, reversibly high stretchability of neat carbon aerogels is still a great challenge owing to their extremely dilute brittle interconnections and poorly ductile cells. Here we report highly stretchable neat carbon aerogels with a retractable 200% elongation through hierarchical synergistic assembly. The hierarchical buckled structures and synergistic reinforcement between graphene and carbon nanotubes enable a temperature-invariable, recoverable stretching elasticity with small energy dissipation (</w:instrText>
      </w:r>
      <w:r w:rsidR="004E1277" w:rsidRPr="009F7F88">
        <w:rPr>
          <w:rFonts w:ascii="Cambria Math" w:hAnsi="Cambria Math" w:cs="Cambria Math"/>
          <w:color w:val="000000" w:themeColor="text1"/>
        </w:rPr>
        <w:instrText>∼</w:instrText>
      </w:r>
      <w:r w:rsidR="004E1277" w:rsidRPr="009F7F88">
        <w:rPr>
          <w:color w:val="000000" w:themeColor="text1"/>
        </w:rPr>
        <w:instrText>0.1, 100% strain) and high fatigue resistance more than 106 cycles. The ultralight carbon aerogels with both stretchability and compressibility were designed as strain sensors for logic identification of sophisticated shape conversions. Our methodology paves the way to highly stretchable carbon and neat inorganic materials with extensive applications in aerospace, smart robots, and wearable devices.","author":[{"dropping-particle":"","family":"Guo","given":"Fan","non-dropping-particle":"","parse-names":false,"suffix":""},{"dropping-particle":"","family":"Jiang","given":"Yanqiu","non-dropping-particle":"","parse-names":false,"suffix":""},{"dropping-particle":"","family":"Xu","given":"Zhen","non-dropping-particle":"","parse-names":false,"suffix":""},{"dropping-particle":"","family":"Xiao","given":"Youhua","non-dropping-particle":"","parse-names":false,"suffix":""},{"dropping-particle":"","family":"Fang","given":"Bo","non-dropping-particle":"","parse-names":false,"suffix":""},{"dropping-particle":"","family":"Liu","given":"Yingjun","non-dropping-particle":"","parse-names":false,"suffix":""},{"dropping-particle":"","family":"Gao","given":"Weiwei","non-dropping-particle":"","parse-names":false,"suffix":""},{"dropping-particle":"","family":"Zhao","given":"Pei","non-dropping-particle":"","parse-names":false,"suffix":""},{"dropping-particle":"","family":"Wang","given":"Hongtao","non-dropping-particle":"","parse-names":false,"suffix":""},{"dropping-particle</w:instrText>
      </w:r>
      <w:r w:rsidR="004E1277" w:rsidRPr="009F7F88">
        <w:rPr>
          <w:rFonts w:hint="eastAsia"/>
          <w:color w:val="000000" w:themeColor="text1"/>
        </w:rPr>
        <w:instrText>":"","family":"Gao","given":"Chao","non-dropping-particle":"","parse-names":false,"suffix":""}],"container-title":"Nature Communication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石墨烯</w:instrText>
      </w:r>
      <w:r w:rsidR="004E1277" w:rsidRPr="009F7F88">
        <w:rPr>
          <w:rFonts w:hint="eastAsia"/>
          <w:color w:val="000000" w:themeColor="text1"/>
        </w:rPr>
        <w:instrText>-</w:instrText>
      </w:r>
      <w:r w:rsidR="004E1277" w:rsidRPr="009F7F88">
        <w:rPr>
          <w:rFonts w:hint="eastAsia"/>
          <w:color w:val="000000" w:themeColor="text1"/>
        </w:rPr>
        <w:instrText>碳纳米管气凝胶网</w:instrText>
      </w:r>
      <w:r w:rsidR="004E1277" w:rsidRPr="009F7F88">
        <w:rPr>
          <w:rFonts w:hint="eastAsia"/>
          <w:color w:val="000000" w:themeColor="text1"/>
        </w:rPr>
        <w:instrText>\n</w:instrText>
      </w:r>
      <w:r w:rsidR="004E1277" w:rsidRPr="009F7F88">
        <w:rPr>
          <w:rFonts w:hint="eastAsia"/>
          <w:color w:val="000000" w:themeColor="text1"/>
        </w:rPr>
        <w:instrText>作为高伸长率材料</w:instrText>
      </w:r>
      <w:r w:rsidR="004E1277" w:rsidRPr="009F7F88">
        <w:rPr>
          <w:rFonts w:hint="eastAsia"/>
          <w:color w:val="000000" w:themeColor="text1"/>
        </w:rPr>
        <w:instrText>","page":"881","publisher":"</w:instrText>
      </w:r>
      <w:r w:rsidR="004E1277" w:rsidRPr="009F7F88">
        <w:rPr>
          <w:color w:val="000000" w:themeColor="text1"/>
        </w:rPr>
        <w:instrText>Springer US","title":"Highly stretchable carbon aerogels","type":"article-journal","volume":"9"},"uris":["http://www.mendeley.com/documents/?uuid=71eb64e2-6126-4dad-ae2b-1876ba4b523b"]}],"mendeley":{"formattedCitation":"&lt;sup&gt;258&lt;/sup&gt;","plainTextFormattedCitation":"258","previouslyFormattedCitation":"&lt;sup&gt;25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58</w:t>
      </w:r>
      <w:r w:rsidRPr="009F7F88">
        <w:rPr>
          <w:color w:val="000000" w:themeColor="text1"/>
        </w:rPr>
        <w:fldChar w:fldCharType="end"/>
      </w:r>
    </w:p>
    <w:p w14:paraId="7CA20DA0" w14:textId="459797C0" w:rsidR="00924AA1" w:rsidRPr="009F7F88" w:rsidRDefault="00924AA1" w:rsidP="00924AA1">
      <w:pPr>
        <w:pStyle w:val="RSCB02ArticleText"/>
        <w:ind w:firstLineChars="100" w:firstLine="194"/>
        <w:rPr>
          <w:color w:val="000000" w:themeColor="text1"/>
          <w:lang w:eastAsia="zh-CN"/>
        </w:rPr>
      </w:pPr>
      <w:r w:rsidRPr="009F7F88">
        <w:rPr>
          <w:color w:val="000000" w:themeColor="text1"/>
        </w:rPr>
        <w:t xml:space="preserve">Materials for aerogel based 3D printed strain sensors demonstrated to date have mainly focused on </w:t>
      </w:r>
      <w:r w:rsidRPr="009F7F88">
        <w:rPr>
          <w:color w:val="000000" w:themeColor="text1"/>
        </w:rPr>
        <w:t>graphene,</w:t>
      </w:r>
      <w:r w:rsidRPr="009F7F88">
        <w:rPr>
          <w:color w:val="000000" w:themeColor="text1"/>
        </w:rPr>
        <w:fldChar w:fldCharType="begin" w:fldLock="1"/>
      </w:r>
      <w:r w:rsidR="004E1277" w:rsidRPr="009F7F88">
        <w:rPr>
          <w:color w:val="000000" w:themeColor="text1"/>
        </w:rPr>
        <w:instrText>ADDIN CSL_CITATION {"citationItems":[{"id":"ITEM-1","itemData":{"DOI":"10.1038/ncomms7962","ISSN":"20411723","abstract":"Graphene is a two-dimensional material that offers a unique combination of low density, exceptional mechanical properties, large surface area and excellent electrical conductivity. Recent progress has produced bulk 3D assemblies of graphene, such as graphene aerogels, but they possess purely stochastic porous networks, which limit their performance compared with the potential of an engineered architecture. Here we report the fabrication of periodic graphene aerogel microlattices, possessing an engineered architecture via a 3D printing technique known as direct ink writing. The 3D printed graphene aerogels are lightweight, highly conductive and exhibit supercompressibility (up to 90% compressive strain). Moreover, the Young's moduli of the 3D printed graphene aerogels show an order of magnitude improvement over bulk graphene materials with comparable geometric density and possess large surface areas. Adapting the 3D printing technique to graphene aerogels realizes the possibility of fabricating a myriad of complex aerogel architectures for a broad range of applications.","author":[{"dropping-particle":"","family":"Zhu","given":"Cheng","non-dropping-particle":"","parse-names":false,"suffix":""},{"dropping-particle":"","family":"Han","given":"T. Yong Jin","non-dropping-particle":"","parse-names":false,"suffix":""},{"dropping-particle":"","family":"Duoss","given":"Eric B.","non-dropping-particle":"","parse-names":false,"suffix":""},{"dropping-particle":"","family":"Golobic","given":"Alexandra M.","non-dropping-particle":"","parse-names":false,"suffix":""},{"dropping-particle":"","family":"Kuntz","given":"Joshua D.","non-dropping-particle":"","parse-names":false,"suffix":""},{"dropping-particle":"","family":"Spadaccini","given":"Christopher M.","non-dropping-particle":"","parse-names":false,"suffix":""},{"dropping-particle":"","family":"Worsley","given":"Marcus A.","non-dropping-particle":""</w:instrText>
      </w:r>
      <w:r w:rsidR="004E1277" w:rsidRPr="009F7F88">
        <w:rPr>
          <w:rFonts w:hint="eastAsia"/>
          <w:color w:val="000000" w:themeColor="text1"/>
        </w:rPr>
        <w:instrText>,"parse-names":false,"suffix":""}],"container-title":"Nature Communications","id":"ITEM-1","issued":{"date-parts":[["2015"]]},"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第一篇</w:instrText>
      </w:r>
      <w:r w:rsidR="004E1277" w:rsidRPr="009F7F88">
        <w:rPr>
          <w:rFonts w:hint="eastAsia"/>
          <w:color w:val="000000" w:themeColor="text1"/>
        </w:rPr>
        <w:instrText>3D</w:instrText>
      </w:r>
      <w:r w:rsidR="004E1277" w:rsidRPr="009F7F88">
        <w:rPr>
          <w:rFonts w:hint="eastAsia"/>
          <w:color w:val="000000" w:themeColor="text1"/>
        </w:rPr>
        <w:instrText>打印气凝胶文献</w:instrText>
      </w:r>
      <w:r w:rsidR="004E1277" w:rsidRPr="009F7F88">
        <w:rPr>
          <w:rFonts w:hint="eastAsia"/>
          <w:color w:val="000000" w:themeColor="text1"/>
        </w:rPr>
        <w:instrText>\n</w:instrText>
      </w:r>
      <w:r w:rsidR="004E1277" w:rsidRPr="009F7F88">
        <w:rPr>
          <w:rFonts w:hint="eastAsia"/>
          <w:color w:val="000000" w:themeColor="text1"/>
        </w:rPr>
        <w:instrText>两种途径：添加气相氧化硅最后</w:instrText>
      </w:r>
      <w:r w:rsidR="004E1277" w:rsidRPr="009F7F88">
        <w:rPr>
          <w:rFonts w:hint="eastAsia"/>
          <w:color w:val="000000" w:themeColor="text1"/>
        </w:rPr>
        <w:instrText>etching</w:instrText>
      </w:r>
      <w:r w:rsidR="004E1277" w:rsidRPr="009F7F88">
        <w:rPr>
          <w:rFonts w:hint="eastAsia"/>
          <w:color w:val="000000" w:themeColor="text1"/>
        </w:rPr>
        <w:instrText>；添加</w:instrText>
      </w:r>
      <w:r w:rsidR="004E1277" w:rsidRPr="009F7F88">
        <w:rPr>
          <w:rFonts w:hint="eastAsia"/>
          <w:color w:val="000000" w:themeColor="text1"/>
        </w:rPr>
        <w:instrText>R-F</w:instrText>
      </w:r>
      <w:r w:rsidR="004E1277" w:rsidRPr="009F7F88">
        <w:rPr>
          <w:rFonts w:hint="eastAsia"/>
          <w:color w:val="000000" w:themeColor="text1"/>
        </w:rPr>
        <w:instrText>溶胶</w:instrText>
      </w:r>
      <w:r w:rsidR="004E1277" w:rsidRPr="009F7F88">
        <w:rPr>
          <w:rFonts w:hint="eastAsia"/>
          <w:color w:val="000000" w:themeColor="text1"/>
        </w:rPr>
        <w:instrText>","page":"6962","publisher":"Nature Publishing Group","title":"Highly comp</w:instrText>
      </w:r>
      <w:r w:rsidR="004E1277" w:rsidRPr="009F7F88">
        <w:rPr>
          <w:color w:val="000000" w:themeColor="text1"/>
        </w:rPr>
        <w:instrText>ressible 3D periodic graphene aerogel microlattices","type":"article-journal","volume":"6"},"uris":["http://www.mendeley.com/documents/?uuid=717465b1-bbfc-44c6-9e92-bf477472c748"]},{"id":"ITEM-2","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w:instrText>
      </w:r>
      <w:r w:rsidR="004E1277" w:rsidRPr="009F7F88">
        <w:rPr>
          <w:rFonts w:hint="eastAsia"/>
          <w:color w:val="000000" w:themeColor="text1"/>
        </w:rPr>
        <w:instrText>ven":"Dong","non-dropping-particle":"","parse-names":false,"suffix":""}],"container-title":"Small","id":"ITEM-2","issue":"13","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page":"1702-1708","title":"3D Printing of Graphene Aerogels","type":"</w:instrText>
      </w:r>
      <w:r w:rsidR="004E1277" w:rsidRPr="009F7F88">
        <w:rPr>
          <w:color w:val="000000" w:themeColor="text1"/>
        </w:rPr>
        <w:instrText>article-journal","volume":"12"},"uris":["http://www.mendeley.com/documents/?uuid=3ced1211-eada-46d6-b621-d61d1f2f39c2"]},{"id":"ITEM-3","itemData":{"DOI":"10.1039/c9tc00910h","ISSN":"20507526","abstract":"Multi-modal, multi-point, and multi-functional integration is the impending pursuit for next generation flexible electronical sensors. Graphene, a carbon sheet 2D material with excellent flexibility and mechanical performance, is endowed with diverse morphological structures, such as fibers, ribbons, films, papers, and aerogels. In this study, we designed and fabricated a flexible graphene sensor integrated with different microstructures and various macropatterns by direct writing printing. The porous serpentine patterns of the graphene aerogels resulted in a multi-dimensional deformation response, while the layered stacked dense-packing graphene ribbon patterns provided good conductivity for efficient signal transmission. The integrated sensors were produced via the cooperation of various macro-patterns and different microstructures with homo-graphene material, which eliminated interface coalescence defects and contact resistance. This methodology has potential application in e-skin, wearable devices, human-machine interactions, and health monitoring devices.","author":[{"dropping-particle":"","family":"Xue","given":"Tangyue","non-dropping-particle":"","parse-names":false,"suffix":""},{"dropping-particle":"","family":"Yang","given":"Huige","non-dropping-particle":"","parse-names":false,"suffix":""},{"dropping-particle":"","family":"Shen","given":"Bin","non-dropping-particle":"","parse-names":false,"suffix":""},{"dropping-particle":"","family":"Li","given":"Fengyu","non-dropping-particle":"","parse-names":false,"suffix":""},{"dropping-particle":"","family":"Su","given":"Meng","non-dropping-particle":"","parse-names":false,"suffix":""},{"dropping-particle":"","family":"Hu","given":"Xiaotian","non-dropping-particle":"","parse-names":false,"suffix":""},{"dropping-particle":"","family":"Liu","given":"Wentao","non-dropping-particle":"","parse-names":false,"suffix":""},{"dropping-particle":"","family":"Song","given":"Yanlin","non-dropping-particle":"","parse-names":false,"suffix":""}],"container-title":"Journal of Materials Chemistry C","id":"ITEM-3","issue":"21","issued":{"date-parts":[["2019"]]},"page":"6317-6322","publisher":"Royal Society of Chemistry","title":"Patterned flexible graphene sensor via printing and interface assembly","type":"article-journal","volume":"7"},"uris":["http://www.mendeley.com/documents/?uuid=0a32b38d-d66a-30f1-919c-1f1e813e93ac"]},{"id":"ITEM-4","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4","issue":"73","issued</w:instrText>
      </w:r>
      <w:r w:rsidR="004E1277" w:rsidRPr="009F7F88">
        <w:rPr>
          <w:rFonts w:hint="eastAsia"/>
          <w:color w:val="000000" w:themeColor="text1"/>
        </w:rPr>
        <w:instrText>":{"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ge":"10948-10951","publisher":"Royal Society of Chemistry","title":"Three-dimensional multi-recognition flexible wearable sensor via graphene aerogel printing","type":"article-jou</w:instrText>
      </w:r>
      <w:r w:rsidR="004E1277" w:rsidRPr="009F7F88">
        <w:rPr>
          <w:color w:val="000000" w:themeColor="text1"/>
        </w:rPr>
        <w:instrText>rnal","volume":"52"},"uris":["http://www.mendeley.com/documents/?uuid=5e353596-3be4-444d-978f-12affd49c169"]},{"id":"ITEM-5","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family":"Song","given":"Yanlin","no</w:instrText>
      </w:r>
      <w:r w:rsidR="004E1277" w:rsidRPr="009F7F88">
        <w:rPr>
          <w:rFonts w:hint="eastAsia"/>
          <w:color w:val="000000" w:themeColor="text1"/>
        </w:rPr>
        <w:instrText>n-dropping-particle":"","parse-names":false,"suffix":""}],"container-title":"Chemical Communications","id":"ITEM-5","issue":"38","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蛛网仿生多级精度触觉传感器</w:instrText>
      </w:r>
      <w:r w:rsidR="004E1277" w:rsidRPr="009F7F88">
        <w:rPr>
          <w:rFonts w:hint="eastAsia"/>
          <w:color w:val="000000" w:themeColor="text1"/>
        </w:rPr>
        <w:instrText>","page":"4810-4813","publisher":"Royal Society of Che</w:instrText>
      </w:r>
      <w:r w:rsidR="004E1277" w:rsidRPr="009F7F88">
        <w:rPr>
          <w:color w:val="000000" w:themeColor="text1"/>
        </w:rPr>
        <w:instrText>mistry","title":"Spider-web inspired multi-resolution graphene tactile sensor","type":"article-journal","volume":"54"},"uris":["http://www.mendeley.com/documents/?uuid=33695b15-f044-4fca-aa92-a3806ec14216"]}],"mendeley":{"formattedCitation":"&lt;sup&gt;18,109,171,235,259&lt;/sup&gt;","plainTextFormattedCitation":"18,109,171,235,259","previouslyFormattedCitation":"&lt;sup&gt;18,109,169,233,25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109,171,235,259</w:t>
      </w:r>
      <w:r w:rsidRPr="009F7F88">
        <w:rPr>
          <w:color w:val="000000" w:themeColor="text1"/>
        </w:rPr>
        <w:fldChar w:fldCharType="end"/>
      </w:r>
      <w:r w:rsidRPr="009F7F88">
        <w:rPr>
          <w:color w:val="000000" w:themeColor="text1"/>
        </w:rPr>
        <w:t xml:space="preserve"> and CNT-graphe</w:t>
      </w:r>
      <w:bookmarkStart w:id="195" w:name="_Hlk46347759"/>
      <w:r w:rsidRPr="009F7F88">
        <w:rPr>
          <w:color w:val="000000" w:themeColor="text1"/>
        </w:rPr>
        <w:t>ne hybrids</w:t>
      </w:r>
      <w:r w:rsidRPr="009F7F88">
        <w:rPr>
          <w:color w:val="000000" w:themeColor="text1"/>
        </w:rPr>
        <w:fldChar w:fldCharType="begin" w:fldLock="1"/>
      </w:r>
      <w:r w:rsidR="004E1277" w:rsidRPr="009F7F88">
        <w:rPr>
          <w:color w:val="000000" w:themeColor="text1"/>
        </w:rPr>
        <w:instrText>ADDIN CSL_CITATION {"citationItems":[{"id":"ITEM-1","itemData":{"DOI":"10.1038/s41467-018-03268-y","ISSN":"20411723","abstract":"Carbon aerogels demonstrate wide applications for their ultralow density, rich porosity, and multifunctionalities. Their compressive elasticity has been achieved by different carbons. However, reversibly high stretchability of neat carbon aerogels is still a great challenge owing to their extremely dilute brittle interconnections and poorly ductile cells. Here we report highly stretchable neat carbon aerogels with a retractable 200% elongation through hierarchical synergistic assembly. The hierarchical buckled structures and synergistic reinforcement between graphene and carbon nanotubes enable a temperature-invariable, recoverable stretching elasticity with small energy dissipation (</w:instrText>
      </w:r>
      <w:r w:rsidR="004E1277" w:rsidRPr="009F7F88">
        <w:rPr>
          <w:rFonts w:ascii="Cambria Math" w:hAnsi="Cambria Math" w:cs="Cambria Math"/>
          <w:color w:val="000000" w:themeColor="text1"/>
        </w:rPr>
        <w:instrText>∼</w:instrText>
      </w:r>
      <w:r w:rsidR="004E1277" w:rsidRPr="009F7F88">
        <w:rPr>
          <w:color w:val="000000" w:themeColor="text1"/>
        </w:rPr>
        <w:instrText>0.1, 100% strain) and high fatigue resistance more than 106 cycles. The ultralight carbon aerogels with both stretchability and compressibility were designed as strain sensors for logic identification of sophisticated shape conversions. Our methodology paves the way to highly stretchable carbon and neat inorganic materials with extensive applications in aerospace, smart robots, and wearable devices.","author":[{"dropping-particle":"","family":"Guo","given":"Fan","non-dropping-particle":"","parse-names":false,"suffix":""},{"dropping-particle":"","family":"Jiang","given":"Yanqiu","non-dropping-particle":"","parse-names":false,"suffix":""},{"dropping-particle":"","family":"Xu","given":"Zhen","non-dropping-particle":"","parse-names":false,"suffix":""},{"dropping-particle":"","family":"Xiao","given":"Youhua","non-dropping-particle":"","parse-names":false,"suffix":""},{"dropping-particle":"","family":"Fang","given":"Bo","non-dropping-particle":"","parse-names":false,"suffix":""},{"dropping-particle":"","family":"Liu","given":"Yingjun","non-dropping-particle":"","parse-names":false,"suffix":""},{"dropping-particle":"","family":"Gao","given":"Weiwei","non-dropping-particle":"","parse-names":false,"suffix":""},{"dropping-particle":"","family":"Zhao","given":"Pei","non-dropping-particle":"","parse-names":false,"suffix":""},{"dropping-particle":"","family":"Wang","given":"Hongtao","non-dropping-particle":"","parse-names":false,"suffix":""},{"dropping-particle</w:instrText>
      </w:r>
      <w:r w:rsidR="004E1277" w:rsidRPr="009F7F88">
        <w:rPr>
          <w:rFonts w:hint="eastAsia"/>
          <w:color w:val="000000" w:themeColor="text1"/>
        </w:rPr>
        <w:instrText>":"","family":"Gao","given":"Chao","non-dropping-particle":"","parse-names":false,"suffix":""}],"container-title":"Nature Communications","id":"ITEM-1","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石墨烯</w:instrText>
      </w:r>
      <w:r w:rsidR="004E1277" w:rsidRPr="009F7F88">
        <w:rPr>
          <w:rFonts w:hint="eastAsia"/>
          <w:color w:val="000000" w:themeColor="text1"/>
        </w:rPr>
        <w:instrText>-</w:instrText>
      </w:r>
      <w:r w:rsidR="004E1277" w:rsidRPr="009F7F88">
        <w:rPr>
          <w:rFonts w:hint="eastAsia"/>
          <w:color w:val="000000" w:themeColor="text1"/>
        </w:rPr>
        <w:instrText>碳纳米管气凝胶网</w:instrText>
      </w:r>
      <w:r w:rsidR="004E1277" w:rsidRPr="009F7F88">
        <w:rPr>
          <w:rFonts w:hint="eastAsia"/>
          <w:color w:val="000000" w:themeColor="text1"/>
        </w:rPr>
        <w:instrText>\n</w:instrText>
      </w:r>
      <w:r w:rsidR="004E1277" w:rsidRPr="009F7F88">
        <w:rPr>
          <w:rFonts w:hint="eastAsia"/>
          <w:color w:val="000000" w:themeColor="text1"/>
        </w:rPr>
        <w:instrText>作为高伸长率材料</w:instrText>
      </w:r>
      <w:r w:rsidR="004E1277" w:rsidRPr="009F7F88">
        <w:rPr>
          <w:rFonts w:hint="eastAsia"/>
          <w:color w:val="000000" w:themeColor="text1"/>
        </w:rPr>
        <w:instrText>","page":"881","publisher":"</w:instrText>
      </w:r>
      <w:r w:rsidR="004E1277" w:rsidRPr="009F7F88">
        <w:rPr>
          <w:color w:val="000000" w:themeColor="text1"/>
        </w:rPr>
        <w:instrText>Springer US","title":"Highly stretchable carbon aerogels","type":"article-journal","volume":"9"},"uris":["http://www.mendeley.com/documents/?uuid=71eb64e2-6126-4dad-ae2b-1876ba4b523b"]}],"mendeley":{"formattedCitation":"&lt;sup&gt;258&lt;/sup&gt;","plainTextFormattedCitation":"258","previouslyFormattedCitation":"&lt;sup&gt;25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58</w:t>
      </w:r>
      <w:r w:rsidRPr="009F7F88">
        <w:rPr>
          <w:color w:val="000000" w:themeColor="text1"/>
        </w:rPr>
        <w:fldChar w:fldCharType="end"/>
      </w:r>
      <w:r w:rsidRPr="009F7F88">
        <w:rPr>
          <w:color w:val="000000" w:themeColor="text1"/>
        </w:rPr>
        <w:t>. Tactile sensors from 3D printed PDMS microbeads/GO nanocomposite,</w:t>
      </w:r>
      <w:r w:rsidRPr="009F7F88">
        <w:rPr>
          <w:color w:val="000000" w:themeColor="text1"/>
        </w:rPr>
        <w:fldChar w:fldCharType="begin" w:fldLock="1"/>
      </w:r>
      <w:r w:rsidR="004E1277" w:rsidRPr="009F7F88">
        <w:rPr>
          <w:color w:val="000000" w:themeColor="text1"/>
        </w:rPr>
        <w:instrText>ADDIN CSL_CITATION {"citationItems":[{"id":"ITEM-1","itemData":{"DOI":"10.1016/j.apmt.2019.06.016","ISSN":"23529407","abstract":"© 2019 Elsevier Ltd Although direct ink writing (DIW) is a versatile 3D printing technique, progress in DIW has been constrained by the stringent rheological requirements for printable conductive nanocomposites, particularly at smaller length scales. In this work, we overcome these challenges using an aqueous nanocomposite ink with polydimethylsiloxane (PDMS) submicrobeads and an electrochemically derived graphene oxide (EGO) nanofiller. This nanocomposite ink possesses a thixotropic, self-supporting viscoelasticity. It can be easily extruded through very small nozzle openings (as small as 50 μm) allowing for the highest resolution PDMS DIW reported to date. With a mild thermal annealing, the DIW-printed device exhibits low resistivity (1660 Ω·cm) at a low percolation threshold of EGO (0.83 vol.%) owing to the unique nanocomposite structure of graphene-wrapped elastomeric beads. The nanocomposite ink was used to print wearable, macro-scale strain sensing patches, as well as remarkably small, micron-scale pressure sensors. The large-scale strain sensors have excellent performance over a large working range (up to 40% strain), with high gauge factor (20.3) and fast responsivity (83 ms), while the micron-scale pressure sensors demonstrated high pressure sensitivity (0.31 kPa−1) and operating range (0.248–500 kPa). Ultrahigh resolution, multi-material layer-by-layer deposition allows the engineering of microscale features into the devices, features which can be used to tune the piezoresistive mechanism and degree of piezoresistivity.","author":[{"dropping-particle":"","family":"Shi","given":"Ge","non-dropping-particle":"","parse-names":false,"suffix":""},{"dropping-particle":"","family":"Lowe","given":"Sean E.","non-dropping-particle":"","parse-names":false,"suffix":""},{"dropping-particle":"","family":"Teo","given":"Adrian J.T.","non-dropping-particle":"","parse-names":false,"suffix":""},{"dropping-particle":"","family":"Dinh","given":"Toan K.","non-dropping-particle":"","parse-names":false,"suffix":""},{"dropping-particle":"","family":"Tan","given":"Say Hwa","non-dropping-particle":"","parse-names":false,"suffix":""},{"dropping-particle":"","family":"Qin","given":"Jiadong","non-dropping-particle":"","parse-names":false,"suffix":""},{"dropping-particle":"","family":"Zhang","given":"Yubai","non-dropping-particle":"","parse-names":false,"suffix":""},{"dropping-particle":"","family":"Zhong","given":"Yu Lin","non-dropping-particle":"","parse-names":false,"suffix":""},{"dropping-particle":"","family":"Zhao","given":"Huijun","non-dropping-particle":"","parse-names":false,"suffix":""}],"container-title":"Applied Materials Today","id":"ITE</w:instrText>
      </w:r>
      <w:r w:rsidR="004E1277" w:rsidRPr="009F7F88">
        <w:rPr>
          <w:rFonts w:hint="eastAsia"/>
          <w:color w:val="000000" w:themeColor="text1"/>
        </w:rPr>
        <w:instrText>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冷冻干燥制备氧化石墨烯气凝胶，与聚二甲基硅烷微球混合，形成可打印墨水。</w:instrText>
      </w:r>
      <w:r w:rsidR="004E1277" w:rsidRPr="009F7F88">
        <w:rPr>
          <w:rFonts w:hint="eastAsia"/>
          <w:color w:val="000000" w:themeColor="text1"/>
        </w:rPr>
        <w:instrText>\n</w:instrText>
      </w:r>
      <w:r w:rsidR="004E1277" w:rsidRPr="009F7F88">
        <w:rPr>
          <w:rFonts w:hint="eastAsia"/>
          <w:color w:val="000000" w:themeColor="text1"/>
        </w:rPr>
        <w:instrText>主成分是氧化硅微球，次成分是石墨烯。</w:instrText>
      </w:r>
      <w:r w:rsidR="004E1277" w:rsidRPr="009F7F88">
        <w:rPr>
          <w:rFonts w:hint="eastAsia"/>
          <w:color w:val="000000" w:themeColor="text1"/>
        </w:rPr>
        <w:instrText>\n</w:instrText>
      </w:r>
      <w:r w:rsidR="004E1277" w:rsidRPr="009F7F88">
        <w:rPr>
          <w:rFonts w:hint="eastAsia"/>
          <w:color w:val="000000" w:themeColor="text1"/>
        </w:rPr>
        <w:instrText>用于可穿戴微型触觉传感器</w:instrText>
      </w:r>
      <w:r w:rsidR="004E1277" w:rsidRPr="009F7F88">
        <w:rPr>
          <w:rFonts w:hint="eastAsia"/>
          <w:color w:val="000000" w:themeColor="text1"/>
        </w:rPr>
        <w:instrText>","page":"482-492","publisher":"Elsevier Ltd","title":"A versatile PDMS submicrobead/graphene oxide nanocomposite ink for the direct i</w:instrText>
      </w:r>
      <w:r w:rsidR="004E1277" w:rsidRPr="009F7F88">
        <w:rPr>
          <w:color w:val="000000" w:themeColor="text1"/>
        </w:rPr>
        <w:instrText>nk writing of wearable micron-scale tactile sensors","type":"article-journal","volume":"16"},"uris":["http://www.mendeley.com/documents/?uuid=c8950915-12fc-479a-a67f-3c224adb01e4"]}],"mendeley":{"formattedCitation":"&lt;sup&gt;240&lt;/sup&gt;","plainTextFormattedCitation":"240","previouslyFormattedCitation":"&lt;sup&gt;23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0</w:t>
      </w:r>
      <w:r w:rsidRPr="009F7F88">
        <w:rPr>
          <w:color w:val="000000" w:themeColor="text1"/>
        </w:rPr>
        <w:fldChar w:fldCharType="end"/>
      </w:r>
      <w:r w:rsidRPr="009F7F88">
        <w:rPr>
          <w:color w:val="000000" w:themeColor="text1"/>
        </w:rPr>
        <w:t xml:space="preserve"> or graphene</w:t>
      </w:r>
      <w:r w:rsidRPr="009F7F88">
        <w:rPr>
          <w:color w:val="000000" w:themeColor="text1"/>
        </w:rPr>
        <w:fldChar w:fldCharType="begin" w:fldLock="1"/>
      </w:r>
      <w:r w:rsidR="004E1277" w:rsidRPr="009F7F88">
        <w:rPr>
          <w:color w:val="000000" w:themeColor="text1"/>
        </w:rPr>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w:instrText>
      </w:r>
      <w:r w:rsidR="004E1277" w:rsidRPr="009F7F88">
        <w:rPr>
          <w:rFonts w:hint="eastAsia"/>
          <w:color w:val="000000" w:themeColor="text1"/>
        </w:rPr>
        <w:instrText>[["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ge":"10948-10951","publisher":"Royal Society of Chemistry","title":"Three-dimensional multi-recognition flexible wearable sensor via graphene aerogel printing","type":"article-journal","volume":"</w:instrText>
      </w:r>
      <w:r w:rsidR="004E1277" w:rsidRPr="009F7F88">
        <w:rPr>
          <w:color w:val="000000" w:themeColor="text1"/>
        </w:rPr>
        <w:instrText>52"},"uris":["http://www.mendeley.com/documents/?uuid=5e353596-3be4-444d-978f-12affd49c169"]}],"mendeley":{"formattedCitation":"&lt;sup&gt;235&lt;/sup&gt;","plainTextFormattedCitation":"235","previouslyFormattedCitation":"&lt;sup&gt;23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5</w:t>
      </w:r>
      <w:r w:rsidRPr="009F7F88">
        <w:rPr>
          <w:color w:val="000000" w:themeColor="text1"/>
        </w:rPr>
        <w:fldChar w:fldCharType="end"/>
      </w:r>
      <w:r w:rsidRPr="009F7F88">
        <w:rPr>
          <w:color w:val="000000" w:themeColor="text1"/>
        </w:rPr>
        <w:t xml:space="preserve"> aerogels have also been demonstrated. The densities of these printed aerogels are usually in the range of 0.5-25 mg cm</w:t>
      </w:r>
      <w:r w:rsidRPr="009F7F88">
        <w:rPr>
          <w:color w:val="000000" w:themeColor="text1"/>
          <w:vertAlign w:val="superscript"/>
        </w:rPr>
        <w:t>-3</w:t>
      </w:r>
      <w:r w:rsidRPr="009F7F88">
        <w:rPr>
          <w:color w:val="000000" w:themeColor="text1"/>
        </w:rPr>
        <w:t>,</w:t>
      </w:r>
      <w:r w:rsidRPr="009F7F88">
        <w:rPr>
          <w:color w:val="000000" w:themeColor="text1"/>
        </w:rPr>
        <w:fldChar w:fldCharType="begin" w:fldLock="1"/>
      </w:r>
      <w:r w:rsidR="004E1277" w:rsidRPr="009F7F88">
        <w:rPr>
          <w:color w:val="000000" w:themeColor="text1"/>
        </w:rPr>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w:instrText>
      </w:r>
      <w:r w:rsidR="004E1277" w:rsidRPr="009F7F88">
        <w:rPr>
          <w:rFonts w:hint="eastAsia"/>
          <w:color w:val="000000" w:themeColor="text1"/>
        </w:rPr>
        <w:instrText>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page":"1702-1708","title":"3D Printing of Graphene Aerogels","type":"article-journal","volume":"12"},"uris":["http://www.mendeley.com/documents/?uuid=3ced1211-eada-46d6-b621-d61d1f2f39c2"]},{"id":"ITEM-2","itemDat</w:instrText>
      </w:r>
      <w:r w:rsidR="004E1277" w:rsidRPr="009F7F88">
        <w:rPr>
          <w:color w:val="000000" w:themeColor="text1"/>
        </w:rPr>
        <w:instrTex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w:instrText>
      </w:r>
      <w:r w:rsidR="004E1277" w:rsidRPr="009F7F88">
        <w:rPr>
          <w:rFonts w:hint="eastAsia"/>
          <w:color w:val="000000" w:themeColor="text1"/>
        </w:rPr>
        <w:instrText>le":"","family":"Song","given":"Yanlin","non-dropping-particle":"","parse-names":false,"suffix":""}],"container-title":"Chemical Communications","id":"ITEM-2","issue":"73","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w:instrText>
      </w:r>
      <w:r w:rsidR="004E1277" w:rsidRPr="009F7F88">
        <w:rPr>
          <w:color w:val="000000" w:themeColor="text1"/>
        </w:rPr>
        <w:instrText>ge":"10948-10951","publisher":"Royal Society of Chemistry","title":"Three-dimensional multi-recognition flexible wearable sensor via graphene aerogel printing","type":"article-journal","volume":"52"},"uris":["http://www.mendeley.com/documents/?uuid=5e353596-3be4-444d-978f-12affd49c169"]},{"id":"ITEM-3","itemData":{"DOI":"10.1038/s41467-018-03268-y","ISSN":"20411723","abstract":"Carbon aerogels demonstrate wide applications for their ultralow density, rich porosity, and multifunctionalities. Their compressive elasticity has been achieved by different carbons. However, reversibly high stretchability of neat carbon aerogels is still a great challenge owing to their extremely dilute brittle interconnections and poorly ductile cells. Here we report highly stretchable neat carbon aerogels with a retractable 200% elongation through hierarchical synergistic assembly. The hierarchical buckled structures and synergistic reinforcement between graphene and carbon nanotubes enable a temperature-invariable, recoverable stretching elasticity with small energy dissipation (</w:instrText>
      </w:r>
      <w:r w:rsidR="004E1277" w:rsidRPr="009F7F88">
        <w:rPr>
          <w:rFonts w:ascii="Cambria Math" w:hAnsi="Cambria Math" w:cs="Cambria Math"/>
          <w:color w:val="000000" w:themeColor="text1"/>
        </w:rPr>
        <w:instrText>∼</w:instrText>
      </w:r>
      <w:r w:rsidR="004E1277" w:rsidRPr="009F7F88">
        <w:rPr>
          <w:color w:val="000000" w:themeColor="text1"/>
        </w:rPr>
        <w:instrText>0.1, 100% strain) and high fatigue resistance more than 106 cycles. The ultralight carbon aerogels with both stretchability and compressibility were designed as strain sensors for logic identification of sophisticated shape conversions. Our methodology paves the way to highly stretchable carbon and neat inorganic materials with extensive applications in aerospace, smart robots, and wearable devices.","author":[{"dropping-particle":"","family":"Guo","given":"Fan","non-dropping-particle":"","parse-names":false,"suffix":""},{"dropping-particle":"","family":"Jiang","given":"Yanqiu","non-dropping-particle":"","parse-names":false,"suffix":""},{"dropping-particle":"","family":"Xu","given":"Zhen","non-dropping-particle":"","parse-names":false,"suffix":""},{"dropping-particle":"","family":"Xiao","given":"Youhua","non-dropping-particle":"","parse-names":false,"suffix":""},{"dropping-particle":"","family":"Fang","given":"Bo","non-dropping-particle":"","parse-names":false,"suffix":""},{"dropping-particle":"","family":"Liu","given":"Yingjun","non-dropping-particle":"","parse-names":false,"suffix":""},{"dropping-particle":"","family":"Gao","given":"Weiwei","non-dropping-particle":"","parse-names":false,"suffix":""},{"dropping-particle":"","family":"Zhao","given":"Pei","non-dropping-particle":"","parse-names":false,"suffix":""},{"dropping-particle":"","family":"Wang","given":"Hongtao","non-dropping-particle":"","parse-names":false,"suffix":""},{"dropping-particle":"</w:instrText>
      </w:r>
      <w:r w:rsidR="004E1277" w:rsidRPr="009F7F88">
        <w:rPr>
          <w:rFonts w:hint="eastAsia"/>
          <w:color w:val="000000" w:themeColor="text1"/>
        </w:rPr>
        <w:instrText>","family":"Gao","given":"Chao","non-dropping-particle":"","parse-names":false,"suffix":""}],"container-title":"Nature Communications","id":"ITEM-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n</w:instrText>
      </w:r>
      <w:r w:rsidR="004E1277" w:rsidRPr="009F7F88">
        <w:rPr>
          <w:rFonts w:hint="eastAsia"/>
          <w:color w:val="000000" w:themeColor="text1"/>
        </w:rPr>
        <w:instrText>石墨烯</w:instrText>
      </w:r>
      <w:r w:rsidR="004E1277" w:rsidRPr="009F7F88">
        <w:rPr>
          <w:rFonts w:hint="eastAsia"/>
          <w:color w:val="000000" w:themeColor="text1"/>
        </w:rPr>
        <w:instrText>-</w:instrText>
      </w:r>
      <w:r w:rsidR="004E1277" w:rsidRPr="009F7F88">
        <w:rPr>
          <w:rFonts w:hint="eastAsia"/>
          <w:color w:val="000000" w:themeColor="text1"/>
        </w:rPr>
        <w:instrText>碳纳米管气凝胶网</w:instrText>
      </w:r>
      <w:r w:rsidR="004E1277" w:rsidRPr="009F7F88">
        <w:rPr>
          <w:rFonts w:hint="eastAsia"/>
          <w:color w:val="000000" w:themeColor="text1"/>
        </w:rPr>
        <w:instrText>\n</w:instrText>
      </w:r>
      <w:r w:rsidR="004E1277" w:rsidRPr="009F7F88">
        <w:rPr>
          <w:rFonts w:hint="eastAsia"/>
          <w:color w:val="000000" w:themeColor="text1"/>
        </w:rPr>
        <w:instrText>作为高伸长率材料</w:instrText>
      </w:r>
      <w:r w:rsidR="004E1277" w:rsidRPr="009F7F88">
        <w:rPr>
          <w:rFonts w:hint="eastAsia"/>
          <w:color w:val="000000" w:themeColor="text1"/>
        </w:rPr>
        <w:instrText>","page":"881","publisher":"Spr</w:instrText>
      </w:r>
      <w:r w:rsidR="004E1277" w:rsidRPr="009F7F88">
        <w:rPr>
          <w:color w:val="000000" w:themeColor="text1"/>
        </w:rPr>
        <w:instrText>inger US","title":"Highly stretchable carbon aerogels","type":"article-journal","volume":"9"},"uris":["http://www.mendeley.com/documents/?uuid=71eb64e2-6126-4dad-ae2b-1876ba4b523b"]}],"mendeley":{"formattedCitation":"&lt;sup&gt;109,235,258&lt;/sup&gt;","plainTextFormattedCitation":"109,235,258","previouslyFormattedCitation":"&lt;sup&gt;109,233,25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09,235,258</w:t>
      </w:r>
      <w:r w:rsidRPr="009F7F88">
        <w:rPr>
          <w:color w:val="000000" w:themeColor="text1"/>
        </w:rPr>
        <w:fldChar w:fldCharType="end"/>
      </w:r>
      <w:r w:rsidRPr="009F7F88">
        <w:rPr>
          <w:color w:val="000000" w:themeColor="text1"/>
        </w:rPr>
        <w:t xml:space="preserve"> with typical electrical conductivity between 15.4-130 S m</w:t>
      </w:r>
      <w:r w:rsidRPr="009F7F88">
        <w:rPr>
          <w:color w:val="000000" w:themeColor="text1"/>
          <w:vertAlign w:val="superscript"/>
        </w:rPr>
        <w:t>-1</w:t>
      </w:r>
      <w:r w:rsidRPr="009F7F88">
        <w:rPr>
          <w:color w:val="000000" w:themeColor="text1"/>
        </w:rPr>
        <w:t>.</w:t>
      </w:r>
      <w:r w:rsidRPr="009F7F88">
        <w:rPr>
          <w:color w:val="000000" w:themeColor="text1"/>
        </w:rPr>
        <w:fldChar w:fldCharType="begin" w:fldLock="1"/>
      </w:r>
      <w:r w:rsidR="004E1277" w:rsidRPr="009F7F88">
        <w:rPr>
          <w:color w:val="000000" w:themeColor="text1"/>
        </w:rPr>
        <w:instrText>ADDIN CSL_CITATION {"citationItems":[{"id":"ITEM-1","itemData":{"DOI":"10.1002/smll.201503524","ISSN":"16136829","abstract":"3D printing of a graphene aerogel with true 3D overhang structures is highlighted. The aerogel is fabricated by combining drop-on-demand 3D printing and freeze casting. The water-based GO ink is ejected and freeze-cast into designed 3D structures. The lightweight (&lt;10 mg cm-3) 3D printed graphene aerogel presents superelastic and high electrical conduction.","author":[{"dropping-particle":"","family":"Zhang","given":"Qiangqiang","non-dropping-particle":"","parse-names":false,"suffix":""},{"dropping-particle":"","family":"Zhang","given":"Feng","non-dropping-particle":"","parse-names":false,"suffix":""},{"dropping-particle":"","family":"Medarametla","given":"Sai Pradeep","non-dropping-particle":"","parse-names":false,"suffix":""},{"dropping-particle":"","family":"Li","given":"Hui","non-dropping-particle":"","parse-names":false,"suffix":""},{"dropping-particle":"","family":"Zhou","given":"Chi","non-dropping-particle":"","parse-names":false,"suffix":""},{"dropping-particle":"","family":"Lin","given":"Dong","non-dropping-particle":"","parse-names":false,"suffix":""}],"container-title":"Small","id":"ITEM-1","issue":"13","issued":{"date-pa</w:instrText>
      </w:r>
      <w:r w:rsidR="004E1277" w:rsidRPr="009F7F88">
        <w:rPr>
          <w:rFonts w:hint="eastAsia"/>
          <w:color w:val="000000" w:themeColor="text1"/>
        </w:rPr>
        <w:instrText>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page":"1702-1708","title":"3D Printing of Graphene Aerogels","type":"article-journal","volume":"12"},"uris":["http://www.mendeley.com/documents/?uuid=3ced1211-eada-46d6-b621-d61d1f2f39c2"]},{"id":"ITEM-2","itemDat</w:instrText>
      </w:r>
      <w:r w:rsidR="004E1277" w:rsidRPr="009F7F88">
        <w:rPr>
          <w:color w:val="000000" w:themeColor="text1"/>
        </w:rPr>
        <w:instrTex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w:instrText>
      </w:r>
      <w:r w:rsidR="004E1277" w:rsidRPr="009F7F88">
        <w:rPr>
          <w:rFonts w:hint="eastAsia"/>
          <w:color w:val="000000" w:themeColor="text1"/>
        </w:rPr>
        <w:instrText>le":"","family":"Song","given":"Yanlin","non-dropping-particle":"","parse-names":false,"suffix":""}],"container-title":"Chemical Communications","id":"ITEM-2","issue":"73","issued":{"date-parts":[["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w:instrText>
      </w:r>
      <w:r w:rsidR="004E1277" w:rsidRPr="009F7F88">
        <w:rPr>
          <w:color w:val="000000" w:themeColor="text1"/>
        </w:rPr>
        <w:instrText>ge":"10948-10951","publisher":"Royal Society of Chemistry","title":"Three-dimensional multi-recognition flexible wearable sensor via graphene aerogel printing","type":"article-journal","volume":"52"},"uris":["http://www.mendeley.com/documents/?uuid=5e353596-3be4-444d-978f-12affd49c169"]}],"mendeley":{"formattedCitation":"&lt;sup&gt;109,235&lt;/sup&gt;","plainTextFormattedCitation":"109,235","previouslyFormattedCitation":"&lt;sup&gt;109,23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09,235</w:t>
      </w:r>
      <w:r w:rsidRPr="009F7F88">
        <w:rPr>
          <w:color w:val="000000" w:themeColor="text1"/>
        </w:rPr>
        <w:fldChar w:fldCharType="end"/>
      </w:r>
      <w:r w:rsidRPr="009F7F88">
        <w:rPr>
          <w:color w:val="000000" w:themeColor="text1"/>
        </w:rPr>
        <w:t xml:space="preserve"> We note that the miniaturization of these ultra-light sensors is directly related to the nozzle diameter of the extruders. The internal diameter of typical extrusion nozzles for current generation 3D </w:t>
      </w:r>
      <w:bookmarkEnd w:id="195"/>
      <w:r w:rsidRPr="009F7F88">
        <w:rPr>
          <w:color w:val="000000" w:themeColor="text1"/>
        </w:rPr>
        <w:t>printing is in the range of tens to hundreds of microns, with the best printing accuracy of 50 μm.</w:t>
      </w:r>
      <w:r w:rsidRPr="009F7F88">
        <w:rPr>
          <w:color w:val="000000" w:themeColor="text1"/>
        </w:rPr>
        <w:fldChar w:fldCharType="begin" w:fldLock="1"/>
      </w:r>
      <w:r w:rsidR="004E1277" w:rsidRPr="009F7F88">
        <w:rPr>
          <w:color w:val="000000" w:themeColor="text1"/>
        </w:rPr>
        <w:instrText>ADDIN CSL_CITATION {"citationItems":[{"id":"ITEM-1","itemData":{"DOI":"10.1038/s41467-018-03268-y","ISSN":"20411723","abstract":"Carbon aerogels demonstrate wide applications for their ultralow density, rich porosity, and multifunctionalities. Their compressive elasticity has been achieved by different carbons. However, reversibly high stretchability of neat carbon aerogels is still a great challenge owing to their extremely dilute brittle interconnections and poorly ductile cells. Here we report highly stretchable neat carbon aerogels with a retractable 200% elongation through hierarchical synergistic assembly. The hierarchical buckled structures and synergistic reinforcement between graphene and carbon nanotubes enable a temperature-invariable, recoverable stretching elasticity with small energy dissipation (</w:instrText>
      </w:r>
      <w:r w:rsidR="004E1277" w:rsidRPr="009F7F88">
        <w:rPr>
          <w:rFonts w:ascii="Cambria Math" w:hAnsi="Cambria Math" w:cs="Cambria Math"/>
          <w:color w:val="000000" w:themeColor="text1"/>
        </w:rPr>
        <w:instrText>∼</w:instrText>
      </w:r>
      <w:r w:rsidR="004E1277" w:rsidRPr="009F7F88">
        <w:rPr>
          <w:color w:val="000000" w:themeColor="text1"/>
        </w:rPr>
        <w:instrText>0.1, 100% strain) and high fatigue resistance more than 106 cycles. The ultralight carbon aerogels with both stretchability and compressibility were designed as strain sensors for logic identification of sophisticated shape conversions. Our methodology paves the way to highly stretchable carbon and neat inorganic materials with extensive applications in aerospace, smart robots, and wearable devices.","author":[{"dropping-particle":"","family":"Guo","given":"Fan","non-dropping-particle":"","parse-names":false,"suffix":""},{"dropping-particle":"","family":"Jiang","given":"Yanqiu","non-dropping-particle":"","parse-names":false,"suffix":""},{"dropping-particle":</w:instrText>
      </w:r>
      <w:r w:rsidR="004E1277" w:rsidRPr="009F7F88">
        <w:rPr>
          <w:color w:val="000000" w:themeColor="text1"/>
          <w:lang w:eastAsia="zh-CN"/>
        </w:rPr>
        <w:instrText>"","family":"Xu","given":"Zhen","non-dropping-particle":"","parse-names":false,"suffix":""},{"dropping-particle":"","family":"Xiao","given":"Youhua","non-dropping-particle":"","parse-names":false,"suffix":""},{"dropping-particle":"","family":"Fang","given":"Bo","non-dropping-particle":"","parse-names":false,"suffix":""},{"dropping-particle":"","family":"Liu","given":"Yingjun","non-dropping-particle":"","parse-names":false,"suffix":""},{"dropping-particle":"","family":"Gao","given":"Weiwei","non-dropping-particle":"","parse-names":false,"suffix":""},{"dropping-particle":"","family":"Zhao","given":"Pei","non-dropping-particle":"","parse-names":false,"suffix":""},{"dropping-particle":"","family":"Wang","given":"Hongtao","non-dropping-particle":"","parse-names":false,"suffix":""},{"dropping-particle</w:instrText>
      </w:r>
      <w:r w:rsidR="004E1277" w:rsidRPr="009F7F88">
        <w:rPr>
          <w:rFonts w:hint="eastAsia"/>
          <w:color w:val="000000" w:themeColor="text1"/>
          <w:lang w:eastAsia="zh-CN"/>
        </w:rPr>
        <w:instrText>":"","family":"Gao","given":"Chao","non-dropping-particle":"","parse-names":false,"suffix":""}],"container-title":"Nature Communications","id":"ITEM-1","issued":{"date-parts":[["2018"]]},"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3D</w:instrText>
      </w:r>
      <w:r w:rsidR="004E1277" w:rsidRPr="009F7F88">
        <w:rPr>
          <w:rFonts w:hint="eastAsia"/>
          <w:color w:val="000000" w:themeColor="text1"/>
          <w:lang w:eastAsia="zh-CN"/>
        </w:rPr>
        <w:instrText>打印</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石墨烯</w:instrText>
      </w:r>
      <w:r w:rsidR="004E1277" w:rsidRPr="009F7F88">
        <w:rPr>
          <w:rFonts w:hint="eastAsia"/>
          <w:color w:val="000000" w:themeColor="text1"/>
          <w:lang w:eastAsia="zh-CN"/>
        </w:rPr>
        <w:instrText>-</w:instrText>
      </w:r>
      <w:r w:rsidR="004E1277" w:rsidRPr="009F7F88">
        <w:rPr>
          <w:rFonts w:hint="eastAsia"/>
          <w:color w:val="000000" w:themeColor="text1"/>
          <w:lang w:eastAsia="zh-CN"/>
        </w:rPr>
        <w:instrText>碳纳米管气凝胶网</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作为高伸长率材料</w:instrText>
      </w:r>
      <w:r w:rsidR="004E1277" w:rsidRPr="009F7F88">
        <w:rPr>
          <w:rFonts w:hint="eastAsia"/>
          <w:color w:val="000000" w:themeColor="text1"/>
          <w:lang w:eastAsia="zh-CN"/>
        </w:rPr>
        <w:instrText>","page":"881","publisher":"</w:instrText>
      </w:r>
      <w:r w:rsidR="004E1277" w:rsidRPr="009F7F88">
        <w:rPr>
          <w:color w:val="000000" w:themeColor="text1"/>
          <w:lang w:eastAsia="zh-CN"/>
        </w:rPr>
        <w:instrText>Springer US","title":"Highly stretchable carbon aerogels","type":"article-journal","volume":"9"},"uris":["http://www.mendeley.com/documents/?uuid=71eb64e2-6126-4dad-ae2b-1876ba4b523b"]}],"mendeley":{"formattedCitation":"&lt;sup&gt;258&lt;/sup&gt;","plainTextFormattedCitation":"258","previouslyFormattedCitation":"&lt;sup&gt;25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lang w:eastAsia="zh-CN"/>
        </w:rPr>
        <w:t>258</w:t>
      </w:r>
      <w:r w:rsidRPr="009F7F88">
        <w:rPr>
          <w:color w:val="000000" w:themeColor="text1"/>
        </w:rPr>
        <w:fldChar w:fldCharType="end"/>
      </w:r>
    </w:p>
    <w:p w14:paraId="5A34D3B3" w14:textId="3899A75D" w:rsidR="00924AA1" w:rsidRPr="009F7F88" w:rsidRDefault="00924AA1" w:rsidP="00924AA1">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lang w:eastAsia="zh-CN"/>
        </w:rPr>
        <w:instrText xml:space="preserve"> REF _Ref41193648 \h </w:instrText>
      </w:r>
      <w:r w:rsidRPr="009F7F88">
        <w:rPr>
          <w:color w:val="000000" w:themeColor="text1"/>
        </w:rPr>
      </w:r>
      <w:r w:rsidRPr="009F7F88">
        <w:rPr>
          <w:color w:val="000000" w:themeColor="text1"/>
        </w:rPr>
        <w:fldChar w:fldCharType="separate"/>
      </w:r>
      <w:r w:rsidRPr="009F7F88">
        <w:rPr>
          <w:color w:val="000000" w:themeColor="text1"/>
          <w:lang w:eastAsia="zh-CN"/>
        </w:rPr>
        <w:t xml:space="preserve">Fig. </w:t>
      </w:r>
      <w:r w:rsidRPr="009F7F88">
        <w:rPr>
          <w:noProof/>
          <w:color w:val="000000" w:themeColor="text1"/>
          <w:lang w:eastAsia="zh-CN"/>
        </w:rPr>
        <w:t>24</w:t>
      </w:r>
      <w:r w:rsidRPr="009F7F88">
        <w:rPr>
          <w:color w:val="000000" w:themeColor="text1"/>
        </w:rPr>
        <w:fldChar w:fldCharType="end"/>
      </w:r>
      <w:r w:rsidRPr="009F7F88">
        <w:rPr>
          <w:color w:val="000000" w:themeColor="text1"/>
          <w:lang w:eastAsia="zh-CN"/>
        </w:rPr>
        <w:t xml:space="preserve"> shows two examples of wearable strain</w:t>
      </w:r>
      <w:bookmarkStart w:id="196" w:name="_Hlk48057040"/>
      <w:r w:rsidRPr="009F7F88">
        <w:rPr>
          <w:color w:val="000000" w:themeColor="text1"/>
        </w:rPr>
        <w:fldChar w:fldCharType="begin" w:fldLock="1"/>
      </w:r>
      <w:r w:rsidR="004E1277" w:rsidRPr="009F7F88">
        <w:rPr>
          <w:color w:val="000000" w:themeColor="text1"/>
          <w:lang w:eastAsia="zh-CN"/>
        </w:rPr>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w:instrText>
      </w:r>
      <w:r w:rsidR="004E1277" w:rsidRPr="009F7F88">
        <w:rPr>
          <w:color w:val="000000" w:themeColor="text1"/>
        </w:rPr>
        <w:instrText>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w:instrText>
      </w:r>
      <w:r w:rsidR="004E1277" w:rsidRPr="009F7F88">
        <w:rPr>
          <w:rFonts w:hint="eastAsia"/>
          <w:color w:val="000000" w:themeColor="text1"/>
        </w:rPr>
        <w:instrText>[["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ge":"10948-10951","publisher":"Royal Society of Chemistry","title":"Three-dimensional multi-recognition flexible wearable sensor via graphene aerogel printing","type":"article-journal","volume":"</w:instrText>
      </w:r>
      <w:r w:rsidR="004E1277" w:rsidRPr="009F7F88">
        <w:rPr>
          <w:color w:val="000000" w:themeColor="text1"/>
        </w:rPr>
        <w:instrText>52"},"uris":["http://www.mendeley.com/documents/?uuid=5e353596-3be4-444d-978f-12affd49c169"]}],"mendeley":{"formattedCitation":"&lt;sup&gt;235&lt;/sup&gt;","plainTextFormattedCitation":"235","previouslyFormattedCitation":"&lt;sup&gt;23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5</w:t>
      </w:r>
      <w:r w:rsidRPr="009F7F88">
        <w:rPr>
          <w:color w:val="000000" w:themeColor="text1"/>
        </w:rPr>
        <w:fldChar w:fldCharType="end"/>
      </w:r>
      <w:bookmarkEnd w:id="196"/>
      <w:r w:rsidRPr="009F7F88">
        <w:rPr>
          <w:color w:val="000000" w:themeColor="text1"/>
        </w:rPr>
        <w:t xml:space="preserve"> and tactile</w:t>
      </w:r>
      <w:r w:rsidRPr="009F7F88">
        <w:rPr>
          <w:color w:val="000000" w:themeColor="text1"/>
        </w:rPr>
        <w:fldChar w:fldCharType="begin" w:fldLock="1"/>
      </w:r>
      <w:r w:rsidR="004E1277" w:rsidRPr="009F7F88">
        <w:rPr>
          <w:color w:val="000000" w:themeColor="text1"/>
        </w:rPr>
        <w:instrText>ADDIN CSL_CITATION {"citationItems":[{"id":"ITEM-1","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family":"Song","given":"Yanlin","non-dropping-particle":"","parse-names":false,"suffix":""}],"container-titl</w:instrText>
      </w:r>
      <w:r w:rsidR="004E1277" w:rsidRPr="009F7F88">
        <w:rPr>
          <w:rFonts w:hint="eastAsia"/>
          <w:color w:val="000000" w:themeColor="text1"/>
        </w:rPr>
        <w:instrText>e":"Chemical Communications","id":"ITEM-1","issue":"38","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蛛网仿生多级精度触觉传感器</w:instrText>
      </w:r>
      <w:r w:rsidR="004E1277" w:rsidRPr="009F7F88">
        <w:rPr>
          <w:rFonts w:hint="eastAsia"/>
          <w:color w:val="000000" w:themeColor="text1"/>
        </w:rPr>
        <w:instrText>","page":"4810-4813","publisher":"Royal Society of Chemistry","title":"Spider-web inspired multi-resolution graphene tactile se</w:instrText>
      </w:r>
      <w:r w:rsidR="004E1277" w:rsidRPr="009F7F88">
        <w:rPr>
          <w:color w:val="000000" w:themeColor="text1"/>
        </w:rPr>
        <w:instrText>nsor","type":"article-journal","volume":"54"},"uris":["http://www.mendeley.com/documents/?uuid=33695b15-f044-4fca-aa92-a3806ec14216"]}],"mendeley":{"formattedCitation":"&lt;sup&gt;259&lt;/sup&gt;","plainTextFormattedCitation":"259","previouslyFormattedCitation":"&lt;sup&gt;25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59</w:t>
      </w:r>
      <w:r w:rsidRPr="009F7F88">
        <w:rPr>
          <w:color w:val="000000" w:themeColor="text1"/>
        </w:rPr>
        <w:fldChar w:fldCharType="end"/>
      </w:r>
      <w:r w:rsidRPr="009F7F88">
        <w:rPr>
          <w:color w:val="000000" w:themeColor="text1"/>
        </w:rPr>
        <w:t xml:space="preserve"> sensors using 3D extrusion printed graphene aerogels. In the first example, four serpentine resistive aerogel sensors were integrated on to the finger joints on to gloves (</w:t>
      </w:r>
      <w:r w:rsidRPr="009F7F88">
        <w:rPr>
          <w:color w:val="000000" w:themeColor="text1"/>
        </w:rPr>
        <w:fldChar w:fldCharType="begin"/>
      </w:r>
      <w:r w:rsidRPr="009F7F88">
        <w:rPr>
          <w:color w:val="000000" w:themeColor="text1"/>
        </w:rPr>
        <w:instrText xml:space="preserve"> REF _Ref41193648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4</w:t>
      </w:r>
      <w:r w:rsidRPr="009F7F88">
        <w:rPr>
          <w:color w:val="000000" w:themeColor="text1"/>
        </w:rPr>
        <w:fldChar w:fldCharType="end"/>
      </w:r>
      <w:r w:rsidRPr="009F7F88">
        <w:rPr>
          <w:color w:val="000000" w:themeColor="text1"/>
        </w:rPr>
        <w:t>a) to accurately monitor the complex and subtle changes in human finger joints (</w:t>
      </w:r>
      <w:r w:rsidRPr="009F7F88">
        <w:rPr>
          <w:color w:val="000000" w:themeColor="text1"/>
        </w:rPr>
        <w:fldChar w:fldCharType="begin"/>
      </w:r>
      <w:r w:rsidRPr="009F7F88">
        <w:rPr>
          <w:color w:val="000000" w:themeColor="text1"/>
        </w:rPr>
        <w:instrText xml:space="preserve"> REF _Ref41193648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4</w:t>
      </w:r>
      <w:r w:rsidRPr="009F7F88">
        <w:rPr>
          <w:color w:val="000000" w:themeColor="text1"/>
        </w:rPr>
        <w:fldChar w:fldCharType="end"/>
      </w:r>
      <w:r w:rsidRPr="009F7F88">
        <w:rPr>
          <w:color w:val="000000" w:themeColor="text1"/>
        </w:rPr>
        <w:t>b, c).</w:t>
      </w:r>
      <w:r w:rsidRPr="009F7F88">
        <w:rPr>
          <w:color w:val="000000" w:themeColor="text1"/>
        </w:rPr>
        <w:fldChar w:fldCharType="begin" w:fldLock="1"/>
      </w:r>
      <w:r w:rsidR="004E1277" w:rsidRPr="009F7F88">
        <w:rPr>
          <w:color w:val="000000" w:themeColor="text1"/>
        </w:rPr>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w:instrText>
      </w:r>
      <w:r w:rsidR="004E1277" w:rsidRPr="009F7F88">
        <w:rPr>
          <w:rFonts w:hint="eastAsia"/>
          <w:color w:val="000000" w:themeColor="text1"/>
        </w:rPr>
        <w:instrText>[["2016"]]},"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石墨烯气凝胶</w:instrText>
      </w:r>
      <w:r w:rsidR="004E1277" w:rsidRPr="009F7F88">
        <w:rPr>
          <w:rFonts w:hint="eastAsia"/>
          <w:color w:val="000000" w:themeColor="text1"/>
        </w:rPr>
        <w:instrText>\n</w:instrText>
      </w:r>
      <w:r w:rsidR="004E1277" w:rsidRPr="009F7F88">
        <w:rPr>
          <w:rFonts w:hint="eastAsia"/>
          <w:color w:val="000000" w:themeColor="text1"/>
        </w:rPr>
        <w:instrText>多识别功能柔性可穿戴传感器</w:instrText>
      </w:r>
      <w:r w:rsidR="004E1277" w:rsidRPr="009F7F88">
        <w:rPr>
          <w:rFonts w:hint="eastAsia"/>
          <w:color w:val="000000" w:themeColor="text1"/>
        </w:rPr>
        <w:instrText>","page":"10948-10951","publisher":"Royal Society of Chemistry","title":"Three-dimensional multi-recognition flexible wearable sensor via graphene aerogel printing","type":"article-journal","volume":"</w:instrText>
      </w:r>
      <w:r w:rsidR="004E1277" w:rsidRPr="009F7F88">
        <w:rPr>
          <w:color w:val="000000" w:themeColor="text1"/>
        </w:rPr>
        <w:instrText>52"},"uris":["http://www.mendeley.com/documents/?uuid=5e353596-3be4-444d-978f-12affd49c169"]}],"mendeley":{"formattedCitation":"&lt;sup&gt;235&lt;/sup&gt;","plainTextFormattedCitation":"235","previouslyFormattedCitation":"&lt;sup&gt;23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5</w:t>
      </w:r>
      <w:r w:rsidRPr="009F7F88">
        <w:rPr>
          <w:color w:val="000000" w:themeColor="text1"/>
        </w:rPr>
        <w:fldChar w:fldCharType="end"/>
      </w:r>
      <w:r w:rsidRPr="009F7F88">
        <w:rPr>
          <w:color w:val="000000" w:themeColor="text1"/>
        </w:rPr>
        <w:t xml:space="preserve"> Inspired by the structure-activity relationship between the different microstructures of the spiral and radial lines in the spider web, the second example of extrusion printed sensor (</w:t>
      </w:r>
      <w:r w:rsidRPr="009F7F88">
        <w:rPr>
          <w:color w:val="000000" w:themeColor="text1"/>
        </w:rPr>
        <w:fldChar w:fldCharType="begin"/>
      </w:r>
      <w:r w:rsidRPr="009F7F88">
        <w:rPr>
          <w:color w:val="000000" w:themeColor="text1"/>
        </w:rPr>
        <w:instrText xml:space="preserve"> REF _Ref41193648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4</w:t>
      </w:r>
      <w:r w:rsidRPr="009F7F88">
        <w:rPr>
          <w:color w:val="000000" w:themeColor="text1"/>
        </w:rPr>
        <w:fldChar w:fldCharType="end"/>
      </w:r>
      <w:r w:rsidRPr="009F7F88">
        <w:rPr>
          <w:color w:val="000000" w:themeColor="text1"/>
        </w:rPr>
        <w:t>d-f) demonstrated a multi-resolution tactile platform to analyse and classify touch in different directions, distances and locations.</w:t>
      </w:r>
      <w:r w:rsidRPr="009F7F88">
        <w:rPr>
          <w:color w:val="000000" w:themeColor="text1"/>
        </w:rPr>
        <w:fldChar w:fldCharType="begin" w:fldLock="1"/>
      </w:r>
      <w:r w:rsidR="004E1277" w:rsidRPr="009F7F88">
        <w:rPr>
          <w:color w:val="000000" w:themeColor="text1"/>
        </w:rPr>
        <w:instrText>ADDIN CSL_CITATION {"citationItems":[{"id":"ITEM-1","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family":"Song","given":"Yanlin","non-dropping-particle":"","parse-names":false,"suffix":""}],"container-titl</w:instrText>
      </w:r>
      <w:r w:rsidR="004E1277" w:rsidRPr="009F7F88">
        <w:rPr>
          <w:rFonts w:hint="eastAsia"/>
          <w:color w:val="000000" w:themeColor="text1"/>
        </w:rPr>
        <w:instrText>e":"Chemical Communications","id":"ITEM-1","issue":"38","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蛛网仿生多级精度触觉传感器</w:instrText>
      </w:r>
      <w:r w:rsidR="004E1277" w:rsidRPr="009F7F88">
        <w:rPr>
          <w:rFonts w:hint="eastAsia"/>
          <w:color w:val="000000" w:themeColor="text1"/>
        </w:rPr>
        <w:instrText>","page":"4810-4813","publisher":"Royal Society of Chemistry","title":"Spider-web inspired multi-resolution graphene tactile se</w:instrText>
      </w:r>
      <w:r w:rsidR="004E1277" w:rsidRPr="009F7F88">
        <w:rPr>
          <w:color w:val="000000" w:themeColor="text1"/>
        </w:rPr>
        <w:instrText>nsor","type":"article-journal","volume":"54"},"uris":["http://www.mendeley.com/documents/?uuid=33695b15-f044-4fca-aa92-a3806ec14216"]}],"mendeley":{"formattedCitation":"&lt;sup&gt;259&lt;/sup&gt;","plainTextFormattedCitation":"259","previouslyFormattedCitation":"&lt;sup&gt;25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59</w:t>
      </w:r>
      <w:r w:rsidRPr="009F7F88">
        <w:rPr>
          <w:color w:val="000000" w:themeColor="text1"/>
        </w:rPr>
        <w:fldChar w:fldCharType="end"/>
      </w:r>
      <w:r w:rsidRPr="009F7F88">
        <w:rPr>
          <w:color w:val="000000" w:themeColor="text1"/>
        </w:rPr>
        <w:t xml:space="preserve"> The authors also designed a simulated graphene skin to manipulate corresponding mechanical fingers with very small pressures (˂ 3.83 × 10</w:t>
      </w:r>
      <w:r w:rsidRPr="009F7F88">
        <w:rPr>
          <w:color w:val="000000" w:themeColor="text1"/>
          <w:vertAlign w:val="superscript"/>
        </w:rPr>
        <w:t>-3</w:t>
      </w:r>
      <w:r w:rsidRPr="009F7F88">
        <w:rPr>
          <w:color w:val="000000" w:themeColor="text1"/>
        </w:rPr>
        <w:t xml:space="preserve"> Pa).</w:t>
      </w:r>
      <w:r w:rsidRPr="009F7F88">
        <w:rPr>
          <w:color w:val="000000" w:themeColor="text1"/>
        </w:rPr>
        <w:fldChar w:fldCharType="begin" w:fldLock="1"/>
      </w:r>
      <w:r w:rsidR="004E1277" w:rsidRPr="009F7F88">
        <w:rPr>
          <w:color w:val="000000" w:themeColor="text1"/>
        </w:rPr>
        <w:instrText>ADDIN CSL_CITATION {"citationItems":[{"id":"ITEM-1","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family":"Song","given":"Yanlin","non-dropping-particle":"","parse-names":false,"suffix":""}],"container-titl</w:instrText>
      </w:r>
      <w:r w:rsidR="004E1277" w:rsidRPr="009F7F88">
        <w:rPr>
          <w:rFonts w:hint="eastAsia"/>
          <w:color w:val="000000" w:themeColor="text1"/>
        </w:rPr>
        <w:instrText>e":"Chemical Communications","id":"ITEM-1","issue":"38","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石墨烯气凝胶</w:instrText>
      </w:r>
      <w:r w:rsidR="004E1277" w:rsidRPr="009F7F88">
        <w:rPr>
          <w:rFonts w:hint="eastAsia"/>
          <w:color w:val="000000" w:themeColor="text1"/>
        </w:rPr>
        <w:instrText>\n</w:instrText>
      </w:r>
      <w:r w:rsidR="004E1277" w:rsidRPr="009F7F88">
        <w:rPr>
          <w:rFonts w:hint="eastAsia"/>
          <w:color w:val="000000" w:themeColor="text1"/>
        </w:rPr>
        <w:instrText>蛛网仿生多级精度触觉传感器</w:instrText>
      </w:r>
      <w:r w:rsidR="004E1277" w:rsidRPr="009F7F88">
        <w:rPr>
          <w:rFonts w:hint="eastAsia"/>
          <w:color w:val="000000" w:themeColor="text1"/>
        </w:rPr>
        <w:instrText>","page":"4810-4813","publisher":"Royal Society of Chemistry","title":"Spider-web inspired multi-resolution graphene tactile se</w:instrText>
      </w:r>
      <w:r w:rsidR="004E1277" w:rsidRPr="009F7F88">
        <w:rPr>
          <w:color w:val="000000" w:themeColor="text1"/>
        </w:rPr>
        <w:instrText>nsor","type":"article-journal","volume":"54"},"uris":["http://www.mendeley.com/documents/?uuid=33695b15-f044-4fca-aa92-a3806ec14216"]}],"mendeley":{"formattedCitation":"&lt;sup&gt;259&lt;/sup&gt;","plainTextFormattedCitation":"259","previouslyFormattedCitation":"&lt;sup&gt;25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59</w:t>
      </w:r>
      <w:r w:rsidRPr="009F7F88">
        <w:rPr>
          <w:color w:val="000000" w:themeColor="text1"/>
        </w:rPr>
        <w:fldChar w:fldCharType="end"/>
      </w:r>
    </w:p>
    <w:p w14:paraId="40E9FD0E" w14:textId="533930FA" w:rsidR="00924AA1" w:rsidRPr="009F7F88" w:rsidRDefault="00924AA1" w:rsidP="00924AA1">
      <w:pPr>
        <w:pStyle w:val="RSCB02ArticleText"/>
        <w:ind w:firstLineChars="100" w:firstLine="194"/>
        <w:rPr>
          <w:rStyle w:val="RSCB08CHeadingIn-lineChar"/>
          <w:color w:val="000000" w:themeColor="text1"/>
        </w:rPr>
      </w:pPr>
      <w:r w:rsidRPr="009F7F88">
        <w:rPr>
          <w:color w:val="000000" w:themeColor="text1"/>
        </w:rPr>
        <w:t>The above examples imply that 3D printing technology has brought these aerogel-based resistive sensors a degree of design freedom that is difficult to achieve by traditional shaping methods. With this flexibility, complex connected structures in a millimetre-scale form-factor can be engineered to achieve a desired impedance range and pressure detection accuracy, promoting their development in customizable miniaturised sensors.</w:t>
      </w:r>
      <w:r w:rsidRPr="009F7F88">
        <w:rPr>
          <w:color w:val="000000" w:themeColor="text1"/>
        </w:rPr>
        <w:fldChar w:fldCharType="begin" w:fldLock="1"/>
      </w:r>
      <w:r w:rsidR="004E1277" w:rsidRPr="009F7F88">
        <w:rPr>
          <w:color w:val="000000" w:themeColor="text1"/>
        </w:rPr>
        <w:instrText>ADDIN CSL_CITATION {"citationItems":[{"id":"ITEM-1","itemData":{"DOI":"10.1021/acs.chemrev.8b00573","ISSN":"15206890","abstract":"Bio-integrated wearable systems can measure a broad range of biophysical, biochemical, and environmental signals to provide critical insights into overall health status and to quantify human performance. Recent advances in material science, chemical analysis techniques, device designs, and assembly methods form the foundations for a uniquely differentiated type of wearable technology, characterized by noninvasive, intimate integration with the soft, curved, time-dynamic surfaces of the body. This review summarizes the latest advances in this emerging field of \"bio-integrated\" technologies in a comprehensive manner that connects fundamental developments in chemistry, material science, and engineering with sensing technologies that have the potential for widespread deployment and societal benefit in human health care. An introduction to the chemistries and materials for the active components of these systems contextualizes essential design considerations for sensors and associated platforms that appear in following sections. The subsequent content highlights the most advanced biosensors, classified according to their ability to capture biophysical, biochemical, and environmental information. Additional sections feature schemes for electrically powering these sensors and strategies for achieving fully integrated, wireless systems. The review concludes with an overview of key remaining challenges and a summary of opportunities where advances in materials chemistry will be critically important for continued progress.","author":[{"dropping-particle":"","family":"Ray","given":"Tyler R.","non-dropping-particle":"","parse-names":false,"suffix":""},{"dropping-particle":"","family":"Choi","given":"Jungil","non-dropping-particle":"","parse-names":false,"suffix":""},{"dropping-particle":"","family":"Bandodkar","given":"Amay J.","non-dropping-particle":"","parse-names":false,"suffix":""},{"dropping-particle":"","family":"Krishnan","given":"Siddharth","non-dropping-particle":"","parse-names":false,"suffix":""},{"dropping-particle":"","family":"Gutruf","given":"Philipp","non-dropping-particle":"","parse-names":false,"suffix":""},{"dropping-particle":"","family":"Tian","given":"Limei","non-dropping-particle":"","parse-names":false,"suffix":""},{"dropping-particle":"","family":"Ghaffari","given":"Roozbeh","non-dropping-particle":"","parse-names":false,"suffix":""},{"dropping-particle":"","family":"Rogers","given":"John A.","non-dropping-particle":"","parse-names":false,"suffix":""}],"container-title":"Chemical Reviews","id":"ITEM-1","issue":"8","issued":{"date-parts":[["2019"]]},"page":"5461-5533","publisher":"American Chemical Society","title":"Bio-integrated wearable systems: A comprehensive review","type":"article-journal","volume":"119"},"uris":["http://www.mendeley.com/documents/?uuid=68a07c53-7eb6-3d0f-9eea-6efa8aa752da"]}],"mendeley":{"formattedCitation":"&lt;sup&gt;314&lt;/sup&gt;","plainTextFormattedCitation":"314","previouslyFormattedCitation":"&lt;sup&gt;31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14</w:t>
      </w:r>
      <w:r w:rsidRPr="009F7F88">
        <w:rPr>
          <w:color w:val="000000" w:themeColor="text1"/>
        </w:rPr>
        <w:fldChar w:fldCharType="end"/>
      </w:r>
    </w:p>
    <w:p w14:paraId="4AA98ABC" w14:textId="77777777" w:rsidR="00AE5429" w:rsidRPr="009F7F88" w:rsidRDefault="00924AA1" w:rsidP="00AE5429">
      <w:pPr>
        <w:pStyle w:val="RSCB02ArticleText"/>
        <w:ind w:firstLineChars="100" w:firstLine="195"/>
        <w:rPr>
          <w:color w:val="000000" w:themeColor="text1"/>
        </w:rPr>
      </w:pPr>
      <w:r w:rsidRPr="009F7F88">
        <w:rPr>
          <w:rStyle w:val="RSCB08CHeadingIn-lineChar"/>
          <w:color w:val="000000" w:themeColor="text1"/>
        </w:rPr>
        <w:t>5.3.2 Actuators.</w:t>
      </w:r>
      <w:r w:rsidRPr="009F7F88">
        <w:rPr>
          <w:b/>
          <w:bCs/>
          <w:color w:val="000000" w:themeColor="text1"/>
        </w:rPr>
        <w:t xml:space="preserve"> </w:t>
      </w:r>
      <w:r w:rsidRPr="009F7F88">
        <w:rPr>
          <w:color w:val="000000" w:themeColor="text1"/>
        </w:rPr>
        <w:t>Unlike the</w:t>
      </w:r>
      <w:r w:rsidRPr="009F7F88">
        <w:rPr>
          <w:b/>
          <w:bCs/>
          <w:color w:val="000000" w:themeColor="text1"/>
        </w:rPr>
        <w:t xml:space="preserve"> </w:t>
      </w:r>
      <w:r w:rsidRPr="009F7F88">
        <w:rPr>
          <w:color w:val="000000" w:themeColor="text1"/>
        </w:rPr>
        <w:t>strain sensors which can be used to convert mechanical forces into electrical signals, actuators convert electrical signals directly into mechanical forces or displacements. Miniaturization of such devices opens huge opportunities in soft robotics, micromanipulation, and medical applications.</w:t>
      </w:r>
      <w:r w:rsidRPr="009F7F88">
        <w:rPr>
          <w:color w:val="000000" w:themeColor="text1"/>
        </w:rPr>
        <w:fldChar w:fldCharType="begin" w:fldLock="1"/>
      </w:r>
      <w:r w:rsidR="004E1277" w:rsidRPr="009F7F88">
        <w:rPr>
          <w:color w:val="000000" w:themeColor="text1"/>
        </w:rPr>
        <w:instrText>ADDIN CSL_CITATION {"citationItems":[{"id":"ITEM-1","itemData":{"DOI":"10.3390/act4010017","ISSN":"20760825","abstract":"Ionic electromechanically active polymers (IEAP) are laminar composites that can be considered attractive candidates for soft actuators. Their outstanding properties such as low operating voltage, easy miniaturization, and noiseless operation are, however, marred by issues related to the repeatability in the production and operation of these materials. Implementing closed-loop control for IEAP actuators is a viable option for overcoming these issues. Since IEAP laminates also behave as mechanoelectrical sensors, it is advantageous to combine the actuating and sensing functionalities of a single device to create a so-called self-sensing actuator. This review article systematizes the state of the art in producing self-sensing ionic polymer actuators. The IEAPs discussed in this paper are conducting (or conjugated) polymers actuators (CPA), ionic polymer-metal composite (IPMC), and carbonaceous polymer laminates.","author":[{"dropping-particle":"","family":"Kruusamäe","given":"Karl","non-dropping-particle":"","parse-names":false,"suffix":""},{"dropping-particle":"","family":"Punning","given":"Andres","non-dropping-particle":"","parse-names":false,"suffix":""},{"dropping-particle":"","family":"Aabloo","given":"Alvo","non-dropping-particle":"","parse-names":false,"suffix":""},{"dropping-particle":"","family":"Asaka","given":"Kinji","non-dropping-particle":"","parse-names":false,"suffix":""}],"container-title":"Actuators","id":"ITEM-1","issue":"1","issued":{"date-parts":[["2015"]]},"page":"17-38","publisher":"MDPI AG","title":"Self-sensing ionic polymer actuators: A review","type":"article-journal","volume":"4"},"uris":["http://www.mendeley.com/documents/?uuid=06cd0099-a10b-360d-9d36-008fdefc4a24"]},{"id":"ITEM-2","itemData":{"DOI":"10.1021/acs.chemrev.7b00019","ISSN":"15206890","abstract":"This article reviews several classes of compliant materials that can be utilized to fabricate electronic muscles and skins. Different classes of materials range from compliant conductors, semiconductors, to dielectrics, all of which play a vital and cohesive role in the development of next generation electronics. This paper covers recent advances in the development of new materials, as well as the engineering of well-characterized materials for the repurposing in applications of flexible and stretchable electronics. In addition to compliant materials, this article further discusses the use of these materials for integrated systems to develop soft sensors and actuators. These new materials and new devices pave the way for a new generation of electronics that will change the way we see and interact with our devices for decades to come.","author":[{"dropping-particle":"","family":"Chen","given":"Dustin","non-dropping-particle":"","parse-names":false,"suffix":""},{"dropping-particle":"","family":"Pei","given":"Qibing","non-dropping-particle":"","parse-names":false,"suffix":""}],"container-title":"Chemical Reviews","id":"ITEM-2","issue":"17","issued":{"date-parts":[["2017"]]},"page":"11239-11268","publisher":"American Chemical Society","title":"Electronic Muscles and Skins: A Review of Soft Sensors and Actuators","type":"article-journal","volume":"117"},"uris":["http://www.mendeley.com/documents/?uuid=b2847a9d-b538-3b34-9baa-6d3ff7ab8313"]}],"mendeley":{"formattedCitation":"&lt;sup&gt;315,316&lt;/sup&gt;","plainTextFormattedCitation":"315,316","previouslyFormattedCitation":"&lt;sup&gt;313,31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15,316</w:t>
      </w:r>
      <w:r w:rsidRPr="009F7F88">
        <w:rPr>
          <w:color w:val="000000" w:themeColor="text1"/>
        </w:rPr>
        <w:fldChar w:fldCharType="end"/>
      </w:r>
      <w:r w:rsidRPr="009F7F88">
        <w:rPr>
          <w:color w:val="000000" w:themeColor="text1"/>
        </w:rPr>
        <w:t xml:space="preserve"> In particular, conductive polymer based bending actuators are very popular for these applications due to their low operating voltage (0.5-7 V), thin form-factor and high force-to-size ratio, even at the microscale regime. In addition to the linear expansion actuators, there are bi- and </w:t>
      </w:r>
      <w:bookmarkStart w:id="197" w:name="_Toc39868930"/>
      <w:r w:rsidR="00AE5429" w:rsidRPr="009F7F88">
        <w:rPr>
          <w:color w:val="000000" w:themeColor="text1"/>
        </w:rPr>
        <w:t>tri-layer bending actuators (</w:t>
      </w:r>
      <w:r w:rsidR="00AE5429" w:rsidRPr="009F7F88">
        <w:rPr>
          <w:color w:val="000000" w:themeColor="text1"/>
        </w:rPr>
        <w:fldChar w:fldCharType="begin"/>
      </w:r>
      <w:r w:rsidR="00AE5429" w:rsidRPr="009F7F88">
        <w:rPr>
          <w:color w:val="000000" w:themeColor="text1"/>
        </w:rPr>
        <w:instrText xml:space="preserve"> REF _Ref41194191 \h </w:instrText>
      </w:r>
      <w:r w:rsidR="00AE5429" w:rsidRPr="009F7F88">
        <w:rPr>
          <w:color w:val="000000" w:themeColor="text1"/>
        </w:rPr>
      </w:r>
      <w:r w:rsidR="00AE5429" w:rsidRPr="009F7F88">
        <w:rPr>
          <w:color w:val="000000" w:themeColor="text1"/>
        </w:rPr>
        <w:fldChar w:fldCharType="separate"/>
      </w:r>
      <w:r w:rsidR="00AE5429" w:rsidRPr="009F7F88">
        <w:rPr>
          <w:color w:val="000000" w:themeColor="text1"/>
        </w:rPr>
        <w:t xml:space="preserve">Fig. </w:t>
      </w:r>
      <w:r w:rsidR="00AE5429" w:rsidRPr="009F7F88">
        <w:rPr>
          <w:noProof/>
          <w:color w:val="000000" w:themeColor="text1"/>
        </w:rPr>
        <w:t>25</w:t>
      </w:r>
      <w:r w:rsidR="00AE5429" w:rsidRPr="009F7F88">
        <w:rPr>
          <w:color w:val="000000" w:themeColor="text1"/>
        </w:rPr>
        <w:fldChar w:fldCharType="end"/>
      </w:r>
      <w:r w:rsidR="00AE5429" w:rsidRPr="009F7F88">
        <w:rPr>
          <w:color w:val="000000" w:themeColor="text1"/>
        </w:rPr>
        <w:t>a).</w:t>
      </w:r>
      <w:r w:rsidR="00AE5429" w:rsidRPr="009F7F88">
        <w:rPr>
          <w:color w:val="000000" w:themeColor="text1"/>
        </w:rPr>
        <w:fldChar w:fldCharType="begin" w:fldLock="1"/>
      </w:r>
      <w:r w:rsidR="00AE5429" w:rsidRPr="009F7F88">
        <w:rPr>
          <w:color w:val="000000" w:themeColor="text1"/>
        </w:rPr>
        <w:instrText>ADDIN CSL_CITATION {"citationItems":[{"id":"ITEM-1","itemData":{"DOI":"10.3390/act4010017","ISSN":"20760825","abstract":"Ionic electromechanically active polymers (IEAP) are laminar composites that can be considered attractive candidates for soft actuators. Their outstanding properties such as low operating voltage, easy miniaturization, and noiseless operation are, however, marred by issues related to the repeatability in the production and operation of these materials. Implementing closed-loop control for IEAP actuators is a viable option for overcoming these issues. Since IEAP laminates also behave as mechanoelectrical sensors, it is advantageous to combine the actuating and sensing functionalities of a single device to create a so-called self-sensing actuator. This review article systematizes the state of the art in producing self-sensing ionic polymer actuators. The IEAPs discussed in this paper are conducting (or conjugated) polymers actuators (CPA), ionic polymer-metal composite (IPMC), and carbonaceous polymer laminates.","author":[{"dropping-particle":"","family":"Kruusamäe","given":"Karl","non-dropping-particle":"","parse-names":false,"suffix":""},{"dropping-particle":"","family":"Punning","given":"Andres","non-dropping-particle":"","parse-names":false,"suffix":""},{"dropping-particle":"","family":"Aabloo","given":"Alvo","non-dropping-particle":"","parse-names":false,"suffix":""},{"dropping-particle":"","family":"Asaka","given":"Kinji","non-dropping-particle":"","parse-names":false,"suffix":""}],"container-title":"Actuators","id":"ITEM-1","issue":"1","issued":{"date-parts":[["2015"]]},"page":"17-38","publisher":"MDPI AG","title":"Self-sensing ionic polymer actuators: A review","type":"article-journal","volume":"4"},"uris":["http://www.mendeley.com/documents/?uuid=06cd0099-a10b-360d-9d36-008fdefc4a24"]}],"mendeley":{"formattedCitation":"&lt;sup&gt;315&lt;/sup&gt;","plainTextFormattedCitation":"315","previouslyFormattedCitation":"&lt;sup&gt;313&lt;/sup&gt;"},"properties":{"noteIndex":0},"schema":"https://github.com/citation-style-language/schema/raw/master/csl-citation.json"}</w:instrText>
      </w:r>
      <w:r w:rsidR="00AE5429" w:rsidRPr="009F7F88">
        <w:rPr>
          <w:color w:val="000000" w:themeColor="text1"/>
        </w:rPr>
        <w:fldChar w:fldCharType="separate"/>
      </w:r>
      <w:r w:rsidR="00AE5429" w:rsidRPr="009F7F88">
        <w:rPr>
          <w:noProof/>
          <w:color w:val="000000" w:themeColor="text1"/>
          <w:vertAlign w:val="superscript"/>
        </w:rPr>
        <w:t>315</w:t>
      </w:r>
      <w:r w:rsidR="00AE5429" w:rsidRPr="009F7F88">
        <w:rPr>
          <w:color w:val="000000" w:themeColor="text1"/>
        </w:rPr>
        <w:fldChar w:fldCharType="end"/>
      </w:r>
      <w:r w:rsidR="00AE5429" w:rsidRPr="009F7F88">
        <w:rPr>
          <w:color w:val="000000" w:themeColor="text1"/>
        </w:rPr>
        <w:t xml:space="preserve"> In the </w:t>
      </w:r>
      <w:proofErr w:type="spellStart"/>
      <w:r w:rsidR="00AE5429" w:rsidRPr="009F7F88">
        <w:rPr>
          <w:color w:val="000000" w:themeColor="text1"/>
        </w:rPr>
        <w:t>trilayer</w:t>
      </w:r>
      <w:proofErr w:type="spellEnd"/>
      <w:r w:rsidR="00AE5429" w:rsidRPr="009F7F88">
        <w:rPr>
          <w:color w:val="000000" w:themeColor="text1"/>
        </w:rPr>
        <w:t xml:space="preserve"> variety, which sometimes offers better degrees of control, both sides of the polymer separator are coated with conductive polymer electrodes. The entire actuator is saturated with electrolyte. When an external voltage is applied, the electrolyte ions move into or out of the electrode to compensate for the charge, causing the electrode volume to expand and contract, showing a bending drive.</w:t>
      </w:r>
      <w:r w:rsidR="00AE5429" w:rsidRPr="009F7F88">
        <w:rPr>
          <w:color w:val="000000" w:themeColor="text1"/>
        </w:rPr>
        <w:fldChar w:fldCharType="begin" w:fldLock="1"/>
      </w:r>
      <w:r w:rsidR="00AE5429" w:rsidRPr="009F7F88">
        <w:rPr>
          <w:color w:val="000000" w:themeColor="text1"/>
        </w:rPr>
        <w:instrText>ADDIN CSL_CITATION {"citationItems":[{"id":"ITEM-1","itemData":{"DOI":"10.1016/j.synthmet.2018.10.009","ISSN":"03796779","abstract":"Electrically conductive polymer (CP) based ionic electromechanically active polymer composites (IEAP-s) are attractive as bending and linear actuators in compliant and miniature devices due to low operating voltage. Ink-jet printing is a promising technology for fabrication of microscale CP-based IEAP-s with customized shapes and geometries. The current study investigates tailoring of the mechanical and electromechanical properties of the actuators by controlled growth of ink-jet printed poly(3,4-ethylenedioxythiophene)-poly(styrene sulfonate) (PEDOT:PSS) based electrodes on commercial poly(vinylidene fluoride) (PVdF) membranes. In parallel with PEDOT:PSS, hybrid actuators with ink-jet printed PEDOT:PSS and activated carbon aerogel electrodes were investigated. Cumulative growth of electrodes with each deposited layer was achieved in the case of both electrode materials. The strain, blocking force and capacitance of the actuators were in linear correlation with the thickness of the electrodes. Simple method of control encourages implementation of ink-jet-printing technology for manufacturing of IEAP micro-actuators with desired mechanical and electromechanical properties.","author":[{"dropping-particle":"","family":"Põldsalu","given":"Inga","non-dropping-particle":"","parse-names":false,"suffix":""},{"dropping-particle":"","family":"Johanson","given":"Urmas","non-dropping-particle":"","parse-names":false,"suffix":""},{"dropping-particle":"","family":"Tamm","given":"Tarmo","non-dropping-particle":"","parse-names":false,"suffix":""},{"dropping-particle":"","family":"Punning","given":"Andres","non-dropping-particle":"","parse-names":false,"suffix":""},{"dropping-particle":"","family":"Greco","given":"Francesco","non-dropping-particle":"","parse-names":false,"suffix":""},{"dropping-particle":"","family":"Peikolainen","given":"Anna Liisa","non-dropping-particle":"","parse-names":false,"suffix":""},{"dropping-particle":"","family":"Kiefer","given":"Rudolf","non-dropping-particle":"","parse-names":false,"suffix":""},{"dropping-particle":"","family":"Aabloo","given":"Alvo","non-dropping-particle":"","parse-names":false,"suffix":""}]</w:instrText>
      </w:r>
      <w:r w:rsidR="00AE5429" w:rsidRPr="009F7F88">
        <w:rPr>
          <w:rFonts w:hint="eastAsia"/>
          <w:color w:val="000000" w:themeColor="text1"/>
        </w:rPr>
        <w:instrText>,"container-title":"Synthetic Metals","id":"ITEM-1","issued":{"date-parts":[["2018"]]},"note":"</w:instrText>
      </w:r>
      <w:r w:rsidR="00AE5429" w:rsidRPr="009F7F88">
        <w:rPr>
          <w:rFonts w:hint="eastAsia"/>
          <w:color w:val="000000" w:themeColor="text1"/>
        </w:rPr>
        <w:instrText>已加</w:instrText>
      </w:r>
      <w:r w:rsidR="00AE5429" w:rsidRPr="009F7F88">
        <w:rPr>
          <w:rFonts w:hint="eastAsia"/>
          <w:color w:val="000000" w:themeColor="text1"/>
        </w:rPr>
        <w:instrText>\n</w:instrText>
      </w:r>
      <w:r w:rsidR="00AE5429" w:rsidRPr="009F7F88">
        <w:rPr>
          <w:rFonts w:hint="eastAsia"/>
          <w:color w:val="000000" w:themeColor="text1"/>
        </w:rPr>
        <w:instrText>添加炭气凝胶粉末到墨水中，喷墨打印，</w:instrText>
      </w:r>
      <w:r w:rsidR="00AE5429" w:rsidRPr="009F7F88">
        <w:rPr>
          <w:rFonts w:hint="eastAsia"/>
          <w:color w:val="000000" w:themeColor="text1"/>
        </w:rPr>
        <w:instrText>\n</w:instrText>
      </w:r>
      <w:r w:rsidR="00AE5429" w:rsidRPr="009F7F88">
        <w:rPr>
          <w:rFonts w:hint="eastAsia"/>
          <w:color w:val="000000" w:themeColor="text1"/>
        </w:rPr>
        <w:instrText>作为线性驱动器</w:instrText>
      </w:r>
      <w:r w:rsidR="00AE5429" w:rsidRPr="009F7F88">
        <w:rPr>
          <w:rFonts w:hint="eastAsia"/>
          <w:color w:val="000000" w:themeColor="text1"/>
        </w:rPr>
        <w:instrText>","page":"122-127","publisher":"Elsevier","title":"Mechanical and electro-mechanical properties of EAP actuators with inkjet prin</w:instrText>
      </w:r>
      <w:r w:rsidR="00AE5429" w:rsidRPr="009F7F88">
        <w:rPr>
          <w:color w:val="000000" w:themeColor="text1"/>
        </w:rPr>
        <w:instrText>ted electrodes","type":"article-journal","volume":"246"},"uris":["http://www.mendeley.com/documents/?uuid=0a5497a1-4ddc-44f1-8e32-5cba3c660ddf"]}],"mendeley":{"formattedCitation":"&lt;sup&gt;213&lt;/sup&gt;","plainTextFormattedCitation":"213","previouslyFormattedCitation":"&lt;sup&gt;211&lt;/sup&gt;"},"properties":{"noteIndex":0},"schema":"https://github.com/citation-style-language/schema/raw/master/csl-citation.json"}</w:instrText>
      </w:r>
      <w:r w:rsidR="00AE5429" w:rsidRPr="009F7F88">
        <w:rPr>
          <w:color w:val="000000" w:themeColor="text1"/>
        </w:rPr>
        <w:fldChar w:fldCharType="separate"/>
      </w:r>
      <w:r w:rsidR="00AE5429" w:rsidRPr="009F7F88">
        <w:rPr>
          <w:noProof/>
          <w:color w:val="000000" w:themeColor="text1"/>
          <w:vertAlign w:val="superscript"/>
        </w:rPr>
        <w:t>213</w:t>
      </w:r>
      <w:r w:rsidR="00AE5429" w:rsidRPr="009F7F88">
        <w:rPr>
          <w:color w:val="000000" w:themeColor="text1"/>
        </w:rPr>
        <w:fldChar w:fldCharType="end"/>
      </w:r>
      <w:r w:rsidR="00AE5429" w:rsidRPr="009F7F88">
        <w:rPr>
          <w:color w:val="000000" w:themeColor="text1"/>
        </w:rPr>
        <w:t xml:space="preserve"> </w:t>
      </w:r>
      <w:r w:rsidR="00AE5429" w:rsidRPr="009F7F88">
        <w:rPr>
          <w:color w:val="000000" w:themeColor="text1"/>
          <w:lang w:val="en"/>
        </w:rPr>
        <w:t xml:space="preserve">If </w:t>
      </w:r>
      <w:proofErr w:type="spellStart"/>
      <w:r w:rsidR="00AE5429" w:rsidRPr="009F7F88">
        <w:rPr>
          <w:color w:val="000000" w:themeColor="text1"/>
          <w:lang w:val="en"/>
        </w:rPr>
        <w:t>nanoporous</w:t>
      </w:r>
      <w:proofErr w:type="spellEnd"/>
      <w:r w:rsidR="00AE5429" w:rsidRPr="009F7F88">
        <w:rPr>
          <w:color w:val="000000" w:themeColor="text1"/>
          <w:lang w:val="en"/>
        </w:rPr>
        <w:t xml:space="preserve"> aerogel is used as an electrode, it may help in adjusting the porosity and conductivity of the electrodes, affecting their driving performance.</w:t>
      </w:r>
      <w:r w:rsidR="00AE5429" w:rsidRPr="009F7F88">
        <w:rPr>
          <w:rFonts w:hint="eastAsia"/>
          <w:color w:val="000000" w:themeColor="text1"/>
        </w:rPr>
        <w:t xml:space="preserve"> </w:t>
      </w:r>
    </w:p>
    <w:bookmarkEnd w:id="197"/>
    <w:p w14:paraId="24F49D49" w14:textId="7EA08815" w:rsidR="00485F7D" w:rsidRPr="009F7F88" w:rsidRDefault="00AE5429" w:rsidP="00924AA1">
      <w:pPr>
        <w:pStyle w:val="RSCB02ArticleText"/>
        <w:ind w:firstLineChars="100" w:firstLine="194"/>
        <w:rPr>
          <w:color w:val="000000" w:themeColor="text1"/>
        </w:rPr>
      </w:pPr>
      <w:r w:rsidRPr="009F7F88">
        <w:rPr>
          <w:color w:val="000000" w:themeColor="text1"/>
        </w:rPr>
        <w:t>Aerogels were first introduced in actuators in 2017, by inkjet printing a mixture of PEDOT-poly(</w:t>
      </w:r>
      <w:proofErr w:type="spellStart"/>
      <w:r w:rsidRPr="009F7F88">
        <w:rPr>
          <w:color w:val="000000" w:themeColor="text1"/>
        </w:rPr>
        <w:t>styrenesulfonate</w:t>
      </w:r>
      <w:proofErr w:type="spellEnd"/>
      <w:r w:rsidRPr="009F7F88">
        <w:rPr>
          <w:color w:val="000000" w:themeColor="text1"/>
        </w:rPr>
        <w:t>) (PEDOT: PSS) conducting polymer and ACA on both sides of a PVDF membrane.</w:t>
      </w:r>
      <w:r w:rsidRPr="009F7F88">
        <w:rPr>
          <w:color w:val="000000" w:themeColor="text1"/>
        </w:rPr>
        <w:fldChar w:fldCharType="begin" w:fldLock="1"/>
      </w:r>
      <w:r w:rsidRPr="009F7F88">
        <w:rPr>
          <w:color w:val="000000" w:themeColor="text1"/>
        </w:rPr>
        <w:instrText>ADDIN CSL_CITATION {"citationItems":[{"id":"ITEM-1","itemData":{"DOI":"10.1016/j.snb.2017.04.138","ISSN":"09254005","abstract":"A novel trilayer ionic electro-chemo-mechanical actuator consisting of a 5-μm thick hybrid conducting polymer (CP) poly(3,4-ethylenedioxythiophene)-poly(styrenesulfonate) (PEDOT:PSS) and nanoporous activated carbon aerogel (ACA) electrodes printed on a commercial poly(vinylidene fluoride) (PVdF) membrane is reported. Recent studies have introduced hybrid CP-carbon bending and exp</w:instrText>
      </w:r>
      <w:r w:rsidRPr="009F7F88">
        <w:rPr>
          <w:rFonts w:hint="eastAsia"/>
          <w:color w:val="000000" w:themeColor="text1"/>
        </w:rPr>
        <w:instrText>anding actuators with the aim of enhancing the capacitive properties and energy efficiency of the actuator. The current study is focused on characterizing the ion</w:instrText>
      </w:r>
      <w:r w:rsidRPr="009F7F88">
        <w:rPr>
          <w:rFonts w:hint="eastAsia"/>
          <w:color w:val="000000" w:themeColor="text1"/>
        </w:rPr>
        <w:instrText>‐</w:instrText>
      </w:r>
      <w:r w:rsidRPr="009F7F88">
        <w:rPr>
          <w:rFonts w:hint="eastAsia"/>
          <w:color w:val="000000" w:themeColor="text1"/>
        </w:rPr>
        <w:instrText>transport properties of the material and determining the effect of nanoporous carbon in hybr</w:instrText>
      </w:r>
      <w:r w:rsidRPr="009F7F88">
        <w:rPr>
          <w:color w:val="000000" w:themeColor="text1"/>
        </w:rPr>
        <w:instrText>id actuators. To analyze the ion diffusion and electro-chemo-mechanical properties of the trilayer, electro-chemo-mechanical deformation (ECMD) measurements were conducted in linear actuation mode, connecting both sides of the trilayer as the working electrode in an electrolyte setup. While the PEDOT:PSS trilayer shows nearly double the strain of the PEDOT:PSS-ACA trilayer, the stress is higher in the case of PEDOT:PSS-ACA. Despite the decreased strain [1], ACA incorporation in PEDOT:PSS results in faster</w:instrText>
      </w:r>
      <w:r w:rsidRPr="009F7F88">
        <w:rPr>
          <w:rFonts w:hint="eastAsia"/>
          <w:color w:val="000000" w:themeColor="text1"/>
        </w:rPr>
        <w:instrText xml:space="preserve"> ion transport and also adds anion migration to the otherwise cation</w:instrText>
      </w:r>
      <w:r w:rsidRPr="009F7F88">
        <w:rPr>
          <w:rFonts w:hint="eastAsia"/>
          <w:color w:val="000000" w:themeColor="text1"/>
        </w:rPr>
        <w:instrText>‐</w:instrText>
      </w:r>
      <w:r w:rsidRPr="009F7F88">
        <w:rPr>
          <w:rFonts w:hint="eastAsia"/>
          <w:color w:val="000000" w:themeColor="text1"/>
        </w:rPr>
        <w:instrText>active actuation of PEDOT:PSS. This work shows, for the first time, the potential of inkjet print fabrication of CP-carbon aerogel hybrid actuators.","author":[{"dropping-particle":"","f</w:instrText>
      </w:r>
      <w:r w:rsidRPr="009F7F88">
        <w:rPr>
          <w:color w:val="000000" w:themeColor="text1"/>
        </w:rPr>
        <w:instrText>amily":"Põldsalu","given":"Inga","non-dropping-particle":"","parse-names":false,"suffix":""},{"dropping-particle":"","family":"Harjo","given":"Madis","non-dropping-particle":"","parse-names":false,"suffix":""},{"dropping-particle":"","family":"Tamm","given":"Tarmo","non-dropping-particle":"","parse-names":false,"suffix":""},{"dropping-particle":"","family":"Uibu","given":"Mai","non-dropping-particle":"","parse-names":false,"suffix":""},{"dropping-particle":"","family":"Peikolainen","given":"Anna Liisa","non-dropping-particle":"","parse-names":false,"suffix":""},{"dropping-particle":"","family":"Kiefer","given":"Rudolf","non-dropping-particle":"","parse-names":false,"suffix":""}],"container-title":"Sensors and Actuators B","id":"ITEM-1","issued":{"date-par</w:instrText>
      </w:r>
      <w:r w:rsidRPr="009F7F88">
        <w:rPr>
          <w:rFonts w:hint="eastAsia"/>
          <w:color w:val="000000" w:themeColor="text1"/>
        </w:rPr>
        <w:instrText>ts":[["2017"]]},"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活化炭气凝胶粉添加进墨水中喷墨打印</w:instrText>
      </w:r>
      <w:r w:rsidRPr="009F7F88">
        <w:rPr>
          <w:rFonts w:hint="eastAsia"/>
          <w:color w:val="000000" w:themeColor="text1"/>
        </w:rPr>
        <w:instrText>\n</w:instrText>
      </w:r>
      <w:r w:rsidRPr="009F7F88">
        <w:rPr>
          <w:rFonts w:hint="eastAsia"/>
          <w:color w:val="000000" w:themeColor="text1"/>
        </w:rPr>
        <w:instrText>线性致动器</w:instrText>
      </w:r>
      <w:r w:rsidRPr="009F7F88">
        <w:rPr>
          <w:rFonts w:hint="eastAsia"/>
          <w:color w:val="000000" w:themeColor="text1"/>
        </w:rPr>
        <w:instrText>","page":"44-51","title":"Inkjet-printed hybrid conducting polymer-activated carbon aerogel linear actuators driven in an organic electrolyte","type":"article-journal","volume":"250"},"uris":["http://www</w:instrText>
      </w:r>
      <w:r w:rsidRPr="009F7F88">
        <w:rPr>
          <w:color w:val="000000" w:themeColor="text1"/>
        </w:rPr>
        <w:instrText>.mendeley.com/documents/?uuid=bc51d02a-b757-402f-a2d9-40c1d243085f"]},{"id":"ITEM-2","itemData":{"DOI":"10.1016/j.synthmet.2018.10.009","ISSN":"03796779","abstract":"Electrically conductive polymer (CP) based ionic electromechanically active polymer composites (IEAP-s) are attractive as bending and linear actuators in compliant and miniature devices due to low operating voltage. Ink-jet printing is a promising technology for fabrication of microscale CP-based IEAP-s with customized shapes and geometries. The current study investigates tailoring of the mechanical and electromechanical properties of the actuators by controlled growth of ink-jet printed poly(3,4-ethylenedioxythiophene)-poly(styrene sulfonate) (PEDOT:PSS) based electrodes on commercial poly(vinylidene fluoride) (PVdF) membranes. In parallel with PEDOT:PSS, hybrid actuators with ink-jet printed PEDOT:PSS and activated carbon aerogel electrodes were investigated. Cumulative growth of electrodes with each deposited layer was achieved in the case of both electrode materials. The strain, blocking force and capacitance of the actuators were in linear correlation with the thickness of the electrodes. Simple method of control encourages implementation of ink-jet-printing technology for manufacturing of IEAP micro-actuators with desired mechanical and electromechanical properties.","author":[{"dropping-particle":"","family":"Põldsalu","given":"Inga","non-dropping-particle":"","parse-names":false,"suffix":""},{"dropping-particle":"","family":"Johanson","given":"Urmas","non-dropping-particle":"","parse-names":false,"suffix":""},{"dropping-particle":"","family":"Tamm","given":"Tarmo","non-dropping-particle":"","parse-names":false,"suffix":""},{"dropping-particle":"","family":"Punning","given":"Andres","non-dropping-particle":"","parse-names":false,"suffix":""},{"dropping-particle":"","family":"Greco","given":"Francesco","non-dropping-particle":"","parse-names":false,"suffix":""},{"dropping-particle":"","family":"Peikolainen","given":"Anna Liisa","non-dropping-particle":"","parse-names":false,"suffix":""},{"dropping-particle":"","family":"Kiefer","given":"Rudolf","non-dropping-particle":"","parse-names":false,"suffix":""},{"dropping-particle":"","family":"Aabloo","given":"Alvo","non-dropping-particle":"",</w:instrText>
      </w:r>
      <w:r w:rsidRPr="009F7F88">
        <w:rPr>
          <w:rFonts w:hint="eastAsia"/>
          <w:color w:val="000000" w:themeColor="text1"/>
        </w:rPr>
        <w:instrText>"parse-names":false,"suffix":""}],"container-title":"Synthetic Metals","id":"ITEM-2","issued":{"date-parts":[["2018"]]},"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添加炭气凝胶粉末到墨水中，喷墨打印，</w:instrText>
      </w:r>
      <w:r w:rsidRPr="009F7F88">
        <w:rPr>
          <w:rFonts w:hint="eastAsia"/>
          <w:color w:val="000000" w:themeColor="text1"/>
        </w:rPr>
        <w:instrText>\n</w:instrText>
      </w:r>
      <w:r w:rsidRPr="009F7F88">
        <w:rPr>
          <w:rFonts w:hint="eastAsia"/>
          <w:color w:val="000000" w:themeColor="text1"/>
        </w:rPr>
        <w:instrText>作为线性驱动器</w:instrText>
      </w:r>
      <w:r w:rsidRPr="009F7F88">
        <w:rPr>
          <w:rFonts w:hint="eastAsia"/>
          <w:color w:val="000000" w:themeColor="text1"/>
        </w:rPr>
        <w:instrText xml:space="preserve">","page":"122-127","publisher":"Elsevier","title":"Mechanical and electro-mechanical properties </w:instrText>
      </w:r>
      <w:r w:rsidRPr="009F7F88">
        <w:rPr>
          <w:color w:val="000000" w:themeColor="text1"/>
        </w:rPr>
        <w:instrText>of EAP actuators with inkjet printed electrodes","type":"article-journal","volume":"246"},"uris":["http://www.mendeley.com/documents/?uuid=0a5497a1-4ddc-44f1-8e32-5cba3c660ddf"]}],"mendeley":{"formattedCitation":"&lt;sup&gt;212,213&lt;/sup&gt;","plainTextFormattedCitation":"212,213","previouslyFormattedCitation":"&lt;sup&gt;210,211&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12,213</w:t>
      </w:r>
      <w:r w:rsidRPr="009F7F88">
        <w:rPr>
          <w:color w:val="000000" w:themeColor="text1"/>
        </w:rPr>
        <w:fldChar w:fldCharType="end"/>
      </w:r>
      <w:r w:rsidRPr="009F7F88">
        <w:rPr>
          <w:color w:val="000000" w:themeColor="text1"/>
        </w:rPr>
        <w:t xml:space="preserve"> Compared to pure PEDOT: PSS variety, the </w:t>
      </w:r>
    </w:p>
    <w:p w14:paraId="462B440E" w14:textId="77777777" w:rsidR="0098396B" w:rsidRPr="009F7F88" w:rsidRDefault="0098396B" w:rsidP="00485F7D">
      <w:pPr>
        <w:pStyle w:val="RSCB02ArticleText"/>
        <w:rPr>
          <w:color w:val="000000" w:themeColor="text1"/>
        </w:rPr>
      </w:pPr>
    </w:p>
    <w:p w14:paraId="44173DF4" w14:textId="52AF2A3F" w:rsidR="00451539" w:rsidRPr="009F7F88" w:rsidRDefault="00451539" w:rsidP="00485F7D">
      <w:pPr>
        <w:pStyle w:val="RSCB02ArticleText"/>
        <w:rPr>
          <w:color w:val="000000" w:themeColor="text1"/>
        </w:rPr>
        <w:sectPr w:rsidR="00451539" w:rsidRPr="009F7F88" w:rsidSect="00485F7D">
          <w:type w:val="continuous"/>
          <w:pgSz w:w="11907" w:h="16840" w:code="9"/>
          <w:pgMar w:top="1009" w:right="851" w:bottom="1758" w:left="851" w:header="851" w:footer="1049" w:gutter="0"/>
          <w:cols w:num="2" w:space="227"/>
          <w:docGrid w:linePitch="360"/>
        </w:sectPr>
      </w:pPr>
    </w:p>
    <w:p w14:paraId="11D2BB17" w14:textId="079FC5A9" w:rsidR="0098396B" w:rsidRPr="009F7F88" w:rsidRDefault="00F37D74" w:rsidP="00274FE2">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5DB10324" wp14:editId="06EF2388">
                <wp:extent cx="6411595" cy="3543300"/>
                <wp:effectExtent l="0" t="0" r="8255" b="0"/>
                <wp:docPr id="62" name="组合 62"/>
                <wp:cNvGraphicFramePr/>
                <a:graphic xmlns:a="http://schemas.openxmlformats.org/drawingml/2006/main">
                  <a:graphicData uri="http://schemas.microsoft.com/office/word/2010/wordprocessingGroup">
                    <wpg:wgp>
                      <wpg:cNvGrpSpPr/>
                      <wpg:grpSpPr>
                        <a:xfrm>
                          <a:off x="0" y="0"/>
                          <a:ext cx="6411595" cy="3543300"/>
                          <a:chOff x="-101601" y="0"/>
                          <a:chExt cx="6411677" cy="3543300"/>
                        </a:xfrm>
                      </wpg:grpSpPr>
                      <pic:pic xmlns:pic="http://schemas.openxmlformats.org/drawingml/2006/picture">
                        <pic:nvPicPr>
                          <pic:cNvPr id="2391" name="图片 2391"/>
                          <pic:cNvPicPr>
                            <a:picLocks noChangeAspect="1"/>
                          </pic:cNvPicPr>
                        </pic:nvPicPr>
                        <pic:blipFill>
                          <a:blip r:embed="rId58"/>
                          <a:srcRect/>
                          <a:stretch/>
                        </pic:blipFill>
                        <pic:spPr bwMode="auto">
                          <a:xfrm>
                            <a:off x="93516" y="0"/>
                            <a:ext cx="5994617" cy="2937504"/>
                          </a:xfrm>
                          <a:prstGeom prst="rect">
                            <a:avLst/>
                          </a:prstGeom>
                          <a:noFill/>
                          <a:ln>
                            <a:noFill/>
                          </a:ln>
                        </pic:spPr>
                      </pic:pic>
                      <wps:wsp>
                        <wps:cNvPr id="61" name="文本框 61"/>
                        <wps:cNvSpPr txBox="1"/>
                        <wps:spPr>
                          <a:xfrm>
                            <a:off x="-101601" y="2995930"/>
                            <a:ext cx="6411677" cy="547370"/>
                          </a:xfrm>
                          <a:prstGeom prst="rect">
                            <a:avLst/>
                          </a:prstGeom>
                          <a:solidFill>
                            <a:prstClr val="white"/>
                          </a:solidFill>
                          <a:ln>
                            <a:noFill/>
                          </a:ln>
                        </wps:spPr>
                        <wps:txbx>
                          <w:txbxContent>
                            <w:p w14:paraId="454B963E" w14:textId="34CF09A4" w:rsidR="005573B9" w:rsidRPr="00EF7077" w:rsidRDefault="005573B9" w:rsidP="00924AA1">
                              <w:pPr>
                                <w:pStyle w:val="RSCI05CaptiontoFigureSchemeChartwithbottombar"/>
                                <w:rPr>
                                  <w:color w:val="FF0000"/>
                                </w:rPr>
                              </w:pPr>
                              <w:bookmarkStart w:id="198" w:name="_Ref41193117"/>
                              <w:r w:rsidRPr="0019021D">
                                <w:t xml:space="preserve">Fig. </w:t>
                              </w:r>
                              <w:r w:rsidR="00B131A9">
                                <w:fldChar w:fldCharType="begin"/>
                              </w:r>
                              <w:r w:rsidR="00B131A9">
                                <w:instrText xml:space="preserve"> SEQ Fig. \* ARABIC </w:instrText>
                              </w:r>
                              <w:r w:rsidR="00B131A9">
                                <w:fldChar w:fldCharType="separate"/>
                              </w:r>
                              <w:r>
                                <w:rPr>
                                  <w:noProof/>
                                </w:rPr>
                                <w:t>23</w:t>
                              </w:r>
                              <w:r w:rsidR="00B131A9">
                                <w:rPr>
                                  <w:noProof/>
                                </w:rPr>
                                <w:fldChar w:fldCharType="end"/>
                              </w:r>
                              <w:bookmarkEnd w:id="198"/>
                              <w:r w:rsidRPr="0019021D">
                                <w:t xml:space="preserve">  3D printed graphene-based hybrid energy devices. </w:t>
                              </w:r>
                              <w:r w:rsidRPr="009F3B63">
                                <w:t xml:space="preserve">Photographs of the printed objects before drying (a, b) and aerogel (c). </w:t>
                              </w:r>
                              <w:r w:rsidRPr="0019021D">
                                <w:t>(</w:t>
                              </w:r>
                              <w:r>
                                <w:t>d</w:t>
                              </w:r>
                              <w:r w:rsidRPr="0019021D">
                                <w:t xml:space="preserve">) Calculated specific capacitances of the device at different current densities. Inset: Schematic illustration of the hybrid </w:t>
                              </w:r>
                              <w:r>
                                <w:t xml:space="preserve">energy storage </w:t>
                              </w:r>
                              <w:r w:rsidRPr="0019021D">
                                <w:t>device. (e) Schematic illustration of the mass transport process in natural leaf and 3DP</w:t>
                              </w:r>
                              <w:r>
                                <w:rPr>
                                  <w:rFonts w:hint="eastAsia"/>
                                  <w:lang w:eastAsia="zh-CN"/>
                                </w:rPr>
                                <w:t>-</w:t>
                              </w:r>
                              <w:r w:rsidRPr="0019021D">
                                <w:t xml:space="preserve">NCS/G aerogel electrode. </w:t>
                              </w:r>
                              <w:r>
                                <w:t xml:space="preserve">(a-e) </w:t>
                              </w:r>
                              <w:r w:rsidRPr="0019021D">
                                <w:t>Reproduced with permission from R</w:t>
                              </w:r>
                              <w:r w:rsidRPr="001B2E59">
                                <w:t>ef.</w:t>
                              </w:r>
                              <w:r w:rsidRPr="00107ADC">
                                <w:t xml:space="preserve"> </w:t>
                              </w:r>
                              <w:r w:rsidRPr="00107ADC">
                                <w:fldChar w:fldCharType="begin" w:fldLock="1"/>
                              </w:r>
                              <w:r w:rsidRPr="00107ADC">
                                <w:instrText>ADDIN CSL_CITATION {"citationItems":[{"id":"ITEM-1","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w:instrText>
                              </w:r>
                              <w:r w:rsidRPr="00107ADC">
                                <w:rPr>
                                  <w:rFonts w:hint="eastAsia"/>
                                </w:rPr>
                                <w:instrText>"family":"Fan","given":"Tongxiang","non-dropping-particle":"","parse-names":false,"suffix":""}],"container-title":"Advanced Functional Materials","id":"ITEM-1","issued":{"date-parts":[["2018"]]},"note":"</w:instrText>
                              </w:r>
                              <w:r w:rsidRPr="00107ADC">
                                <w:rPr>
                                  <w:rFonts w:hint="eastAsia"/>
                                </w:rPr>
                                <w:instrText>已加</w:instrText>
                              </w:r>
                              <w:r w:rsidRPr="00107ADC">
                                <w:rPr>
                                  <w:rFonts w:hint="eastAsia"/>
                                </w:rPr>
                                <w:instrText>\n3D</w:instrText>
                              </w:r>
                              <w:r w:rsidRPr="00107ADC">
                                <w:rPr>
                                  <w:rFonts w:hint="eastAsia"/>
                                </w:rPr>
                                <w:instrText>打印仿叶子负载型石墨烯气凝胶，电化学储能</w:instrText>
                              </w:r>
                              <w:r w:rsidRPr="00107ADC">
                                <w:rPr>
                                  <w:rFonts w:hint="eastAsia"/>
                                </w:rPr>
                                <w:instrText>","page":"1805057","title"</w:instrText>
                              </w:r>
                              <w:r w:rsidRPr="00107ADC">
                                <w:instrText>:"Architectured Leaf-Inspired Ni0.33Co0.66S2/Graphene Aerogels via 3D Printing for High-Performance Energy Storage","type":"article-journal","volume":"28"},"uris":["http://www.mendeley.com/documents/?uuid=0b565c68-eb69-4a6d-a74b-ed6460c534e2"]}],"mendeley":{"formattedCitation":"&lt;sup&gt;249&lt;/sup&gt;","plainTextFormattedCitation":"249","previouslyFormattedCitation":"&lt;sup&gt;247&lt;/sup&gt;"},"properties":{"noteIndex":0},"schema":"https://github.com/citation-style-language/schema/raw/master/csl-citation.json"}</w:instrText>
                              </w:r>
                              <w:r w:rsidRPr="00107ADC">
                                <w:fldChar w:fldCharType="separate"/>
                              </w:r>
                              <w:r w:rsidRPr="00107ADC">
                                <w:rPr>
                                  <w:noProof/>
                                </w:rPr>
                                <w:t>249</w:t>
                              </w:r>
                              <w:r w:rsidRPr="00107ADC">
                                <w:fldChar w:fldCharType="end"/>
                              </w:r>
                              <w:r w:rsidRPr="00107ADC">
                                <w:t>.</w:t>
                              </w:r>
                              <w:r w:rsidRPr="001B2E59">
                                <w:t xml:space="preserve"> Cop</w:t>
                              </w:r>
                              <w:r w:rsidRPr="0019021D">
                                <w:t>yright 2018 WILEY</w:t>
                              </w:r>
                              <w:r w:rsidRPr="0019021D">
                                <w:rPr>
                                  <w:rFonts w:hint="eastAsia"/>
                                </w:rPr>
                                <w:t>‐</w:t>
                              </w:r>
                              <w:r w:rsidRPr="0019021D">
                                <w:t>VCH.</w:t>
                              </w:r>
                              <w:r w:rsidRPr="00EF7077">
                                <w:rPr>
                                  <w:color w:val="FF0000"/>
                                </w:rPr>
                                <w:t xml:space="preserve"> </w:t>
                              </w:r>
                              <w:r w:rsidRPr="009F3B63">
                                <w:t xml:space="preserve">(f) </w:t>
                              </w:r>
                              <w:proofErr w:type="spellStart"/>
                              <w:r w:rsidRPr="009F3B63">
                                <w:t>Ragone</w:t>
                              </w:r>
                              <w:proofErr w:type="spellEnd"/>
                              <w:r w:rsidRPr="009F3B63">
                                <w:t xml:space="preserve"> plots of areal energy densities versus power densities of the 3D printed graphene-based hybrid energy device, compared with non-printed electrodes based on Ni</w:t>
                              </w:r>
                              <w:r>
                                <w:t>-</w:t>
                              </w:r>
                              <w:r w:rsidRPr="009F3B63">
                                <w:t>Co</w:t>
                              </w:r>
                              <w:r>
                                <w:t>-</w:t>
                              </w:r>
                              <w:r w:rsidRPr="009F3B63">
                                <w:t>S materials.</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DB10324" id="组合 62" o:spid="_x0000_s1093" style="width:504.85pt;height:279pt;mso-position-horizontal-relative:char;mso-position-vertical-relative:line" coordorigin="-1016" coordsize="64116,3543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T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&#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">
                <v:shape id="图片 2391" o:spid="_x0000_s1094" type="#_x0000_t75" style="position:absolute;left:935;width:59946;height:29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">
                  <v:imagedata r:id="rId59" o:title=""/>
                </v:shape>
                <v:shape id="文本框 61" o:spid="_x0000_s1095" type="#_x0000_t202" style="position:absolute;left:-1016;top:29959;width:64116;height:5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" stroked="f">
                  <v:textbox inset="0,0,0,0">
                    <w:txbxContent>
                      <w:p w14:paraId="454B963E" w14:textId="34CF09A4" w:rsidR="005573B9" w:rsidRPr="00EF7077" w:rsidRDefault="005573B9" w:rsidP="00924AA1">
                        <w:pPr>
                          <w:pStyle w:val="RSCI05CaptiontoFigureSchemeChartwithbottombar"/>
                          <w:rPr>
                            <w:color w:val="FF0000"/>
                          </w:rPr>
                        </w:pPr>
                        <w:bookmarkStart w:id="236" w:name="_Ref41193117"/>
                        <w:r w:rsidRPr="0019021D">
                          <w:t xml:space="preserve">Fig. </w:t>
                        </w:r>
                        <w:fldSimple w:instr=" SEQ Fig. \* ARABIC ">
                          <w:r>
                            <w:rPr>
                              <w:noProof/>
                            </w:rPr>
                            <w:t>23</w:t>
                          </w:r>
                        </w:fldSimple>
                        <w:bookmarkEnd w:id="236"/>
                        <w:r w:rsidRPr="0019021D">
                          <w:t xml:space="preserve">  3D printed graphene-based hybrid energy devices. </w:t>
                        </w:r>
                        <w:r w:rsidRPr="009F3B63">
                          <w:t xml:space="preserve">Photographs of the printed objects before drying (a, b) and aerogel (c). </w:t>
                        </w:r>
                        <w:r w:rsidRPr="0019021D">
                          <w:t>(</w:t>
                        </w:r>
                        <w:r>
                          <w:t>d</w:t>
                        </w:r>
                        <w:r w:rsidRPr="0019021D">
                          <w:t xml:space="preserve">) Calculated specific capacitances of the device at different current densities. Inset: Schematic illustration of the hybrid </w:t>
                        </w:r>
                        <w:r>
                          <w:t xml:space="preserve">energy storage </w:t>
                        </w:r>
                        <w:r w:rsidRPr="0019021D">
                          <w:t>device. (e) Schematic illustration of the mass transport process in natural leaf and 3DP</w:t>
                        </w:r>
                        <w:r>
                          <w:rPr>
                            <w:rFonts w:hint="eastAsia"/>
                            <w:lang w:eastAsia="zh-CN"/>
                          </w:rPr>
                          <w:t>-</w:t>
                        </w:r>
                        <w:r w:rsidRPr="0019021D">
                          <w:t xml:space="preserve">NCS/G aerogel electrode. </w:t>
                        </w:r>
                        <w:r>
                          <w:t xml:space="preserve">(a-e) </w:t>
                        </w:r>
                        <w:r w:rsidRPr="0019021D">
                          <w:t>Reproduced with permission from R</w:t>
                        </w:r>
                        <w:r w:rsidRPr="001B2E59">
                          <w:t>ef.</w:t>
                        </w:r>
                        <w:r w:rsidRPr="00107ADC">
                          <w:t xml:space="preserve"> </w:t>
                        </w:r>
                        <w:r w:rsidRPr="00107ADC">
                          <w:fldChar w:fldCharType="begin" w:fldLock="1"/>
                        </w:r>
                        <w:r w:rsidRPr="00107ADC">
                          <w:instrText>ADDIN CSL_CITATION {"citationItems":[{"id":"ITEM-1","itemData":{"DOI":"10.1002/adfm.201805057","ISSN":"16163028","abstract":"The construction of high-performance electrodes with sufficient active sites and interconnected networks for rapid electron/ions transport is challengeable for energy storage devices. Inspired by natural leaves, a facile 3D-printing strategy for constructing architected Ni0.33Co0.66S2/graphene (3DP-NCS/G) aerogels to mimic the analogous mass transfer process toward superior electrochemical performances is demonstrated. The key step is to develop hybrid inks with printability and homogeneity by introducing sodium alginate into graphene oxide solutions to boost viscoelastic responses and adopting a new developed precursor Ni0.33Co0.66(OH)2·xH2O with ultrafine and high stable features. Benefiting from high-speed channels for electron/ion transport provided by the interconnected graphene frameworks and massive exposed edge sites provided by the uniformly dispersed Ni0.33Co0.66S2 nanoparticles, the 3DP-NCS/G electrode exhibits capacities of 217.6 mAh g−1 at 1 A g−1 and 164.6 mAh g−1 at 10 A g−1. Furthermore, a hybrid device is demonstrated for the first time with both electrodes manufactured by 3D-printing technique, which delivers excellent areal energy/power densities with values comparable to those of commercial devices, even at a practical level of electrode mass loading (17.86 mg cm−2). This work offers a versatile strategy for integrating various functional nanomaterials with programmable architectures toward myriad applications.","author":[{"dropping-particle":"","family":"Tang","given":"Xingwei","non-dropping-particle":"","parse-names":false,"suffix":""},{"dropping-particle":"","family":"Zhu","given":"Chengling","non-dropping-particle":"","parse-names":false,"suffix":""},{"dropping-particle":"","family":"Cheng","given":"Dongdong","non-dropping-particle":"","parse-names":false,"suffix":""},{"dropping-particle":"","family":"Zhou","given":"Han","non-dropping-particle":"","parse-names":false,"suffix":""},{"dropping-particle":"","family":"Liu","given":"Xianghui","non-dropping-particle":"","parse-names":false,"suffix":""},{"dropping-particle":"","family":"Xie","given":"Peiwen","non-dropping-particle":"","parse-names":false,"suffix":""},{"dropping-particle":"","family":"Zhao","given":"Qibin","non-dropping-particle":"","parse-names":false,"suffix":""},{"dropping-particle":"","family":"Zhang","given":"Di","non-dropping-particle":"","parse-names":false,"suffix":""},{"dropping-particle":"",</w:instrText>
                        </w:r>
                        <w:r w:rsidRPr="00107ADC">
                          <w:rPr>
                            <w:rFonts w:hint="eastAsia"/>
                          </w:rPr>
                          <w:instrText>"family":"Fan","given":"Tongxiang","non-dropping-particle":"","parse-names":false,"suffix":""}],"container-title":"Advanced Functional Materials","id":"ITEM-1","issued":{"date-parts":[["2018"]]},"note":"</w:instrText>
                        </w:r>
                        <w:r w:rsidRPr="00107ADC">
                          <w:rPr>
                            <w:rFonts w:hint="eastAsia"/>
                          </w:rPr>
                          <w:instrText>已加</w:instrText>
                        </w:r>
                        <w:r w:rsidRPr="00107ADC">
                          <w:rPr>
                            <w:rFonts w:hint="eastAsia"/>
                          </w:rPr>
                          <w:instrText>\n3D</w:instrText>
                        </w:r>
                        <w:r w:rsidRPr="00107ADC">
                          <w:rPr>
                            <w:rFonts w:hint="eastAsia"/>
                          </w:rPr>
                          <w:instrText>打印仿叶子负载型石墨烯气凝胶，电化学储能</w:instrText>
                        </w:r>
                        <w:r w:rsidRPr="00107ADC">
                          <w:rPr>
                            <w:rFonts w:hint="eastAsia"/>
                          </w:rPr>
                          <w:instrText>","page":"1805057","title"</w:instrText>
                        </w:r>
                        <w:r w:rsidRPr="00107ADC">
                          <w:instrText>:"Architectured Leaf-Inspired Ni0.33Co0.66S2/Graphene Aerogels via 3D Printing for High-Performance Energy Storage","type":"article-journal","volume":"28"},"uris":["http://www.mendeley.com/documents/?uuid=0b565c68-eb69-4a6d-a74b-ed6460c534e2"]}],"mendeley":{"formattedCitation":"&lt;sup&gt;249&lt;/sup&gt;","plainTextFormattedCitation":"249","previouslyFormattedCitation":"&lt;sup&gt;247&lt;/sup&gt;"},"properties":{"noteIndex":0},"schema":"https://github.com/citation-style-language/schema/raw/master/csl-citation.json"}</w:instrText>
                        </w:r>
                        <w:r w:rsidRPr="00107ADC">
                          <w:fldChar w:fldCharType="separate"/>
                        </w:r>
                        <w:r w:rsidRPr="00107ADC">
                          <w:rPr>
                            <w:noProof/>
                          </w:rPr>
                          <w:t>249</w:t>
                        </w:r>
                        <w:r w:rsidRPr="00107ADC">
                          <w:fldChar w:fldCharType="end"/>
                        </w:r>
                        <w:r w:rsidRPr="00107ADC">
                          <w:t>.</w:t>
                        </w:r>
                        <w:r w:rsidRPr="001B2E59">
                          <w:t xml:space="preserve"> Cop</w:t>
                        </w:r>
                        <w:r w:rsidRPr="0019021D">
                          <w:t>yright 2018 WILEY</w:t>
                        </w:r>
                        <w:r w:rsidRPr="0019021D">
                          <w:rPr>
                            <w:rFonts w:hint="eastAsia"/>
                          </w:rPr>
                          <w:t>‐</w:t>
                        </w:r>
                        <w:r w:rsidRPr="0019021D">
                          <w:t>VCH.</w:t>
                        </w:r>
                        <w:r w:rsidRPr="00EF7077">
                          <w:rPr>
                            <w:color w:val="FF0000"/>
                          </w:rPr>
                          <w:t xml:space="preserve"> </w:t>
                        </w:r>
                        <w:r w:rsidRPr="009F3B63">
                          <w:t>(f) Ragone plots of areal energy densities versus power densities of the 3D printed graphene-based hybrid energy device, compared with non-printed electrodes based on Ni</w:t>
                        </w:r>
                        <w:r>
                          <w:t>-</w:t>
                        </w:r>
                        <w:r w:rsidRPr="009F3B63">
                          <w:t>Co</w:t>
                        </w:r>
                        <w:r>
                          <w:t>-</w:t>
                        </w:r>
                        <w:r w:rsidRPr="009F3B63">
                          <w:t>S materials.</w:t>
                        </w:r>
                        <w:r>
                          <w:t xml:space="preserve"> </w:t>
                        </w:r>
                      </w:p>
                    </w:txbxContent>
                  </v:textbox>
                </v:shape>
                <w10:anchorlock/>
              </v:group>
            </w:pict>
          </mc:Fallback>
        </mc:AlternateContent>
      </w:r>
    </w:p>
    <w:p w14:paraId="176E9F97" w14:textId="77777777" w:rsidR="00924AA1" w:rsidRPr="009F7F88" w:rsidRDefault="00924AA1" w:rsidP="00924AA1">
      <w:pPr>
        <w:pStyle w:val="RSCB02ArticleText"/>
        <w:spacing w:line="240" w:lineRule="auto"/>
        <w:jc w:val="left"/>
        <w:rPr>
          <w:color w:val="000000" w:themeColor="text1"/>
        </w:rPr>
      </w:pPr>
    </w:p>
    <w:p w14:paraId="3BC68B7F" w14:textId="77777777" w:rsidR="00F37D74" w:rsidRPr="009F7F88" w:rsidRDefault="00F37D74" w:rsidP="00DA601C">
      <w:pPr>
        <w:pStyle w:val="RSCB02ArticleText"/>
        <w:ind w:firstLineChars="100" w:firstLine="194"/>
        <w:rPr>
          <w:color w:val="000000" w:themeColor="text1"/>
        </w:rPr>
        <w:sectPr w:rsidR="00F37D74" w:rsidRPr="009F7F88" w:rsidSect="007E1E0F">
          <w:type w:val="continuous"/>
          <w:pgSz w:w="11907" w:h="16840" w:code="9"/>
          <w:pgMar w:top="1009" w:right="851" w:bottom="1758" w:left="851" w:header="851" w:footer="1049" w:gutter="0"/>
          <w:cols w:space="227"/>
          <w:docGrid w:linePitch="360"/>
        </w:sectPr>
      </w:pPr>
    </w:p>
    <w:p w14:paraId="4E37DF31" w14:textId="40CC4963" w:rsidR="000A6F9A" w:rsidRPr="009F7F88" w:rsidRDefault="00AE5429" w:rsidP="00AE5429">
      <w:pPr>
        <w:pStyle w:val="RSCB02ArticleText"/>
        <w:rPr>
          <w:color w:val="000000" w:themeColor="text1"/>
        </w:rPr>
      </w:pPr>
      <w:r w:rsidRPr="009F7F88">
        <w:rPr>
          <w:color w:val="000000" w:themeColor="text1"/>
        </w:rPr>
        <w:t>actuator with PEDOT: PSS-ACA electrodes achieved a higher bending stress (</w:t>
      </w:r>
      <w:r w:rsidRPr="009F7F88">
        <w:rPr>
          <w:color w:val="000000" w:themeColor="text1"/>
        </w:rPr>
        <w:fldChar w:fldCharType="begin"/>
      </w:r>
      <w:r w:rsidRPr="009F7F88">
        <w:rPr>
          <w:color w:val="000000" w:themeColor="text1"/>
        </w:rPr>
        <w:instrText xml:space="preserve"> REF _Ref41194191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5</w:t>
      </w:r>
      <w:r w:rsidRPr="009F7F88">
        <w:rPr>
          <w:color w:val="000000" w:themeColor="text1"/>
        </w:rPr>
        <w:fldChar w:fldCharType="end"/>
      </w:r>
      <w:r w:rsidRPr="009F7F88">
        <w:rPr>
          <w:color w:val="000000" w:themeColor="text1"/>
        </w:rPr>
        <w:t xml:space="preserve">b) due to the higher conductivity, ion diffusion rate, and specific capacitance. In this example, inkjet printing allowed the authors to control the shape and thickness of the polymer-aerogel hybrid films. </w:t>
      </w:r>
    </w:p>
    <w:p w14:paraId="34CE8AD2" w14:textId="5C15C386" w:rsidR="00AE5429" w:rsidRPr="009F7F88" w:rsidRDefault="00AE5429" w:rsidP="00AE5429">
      <w:pPr>
        <w:pStyle w:val="RSCB02ArticleText"/>
        <w:ind w:firstLineChars="100" w:firstLine="194"/>
        <w:rPr>
          <w:color w:val="000000" w:themeColor="text1"/>
        </w:rPr>
      </w:pPr>
      <w:r w:rsidRPr="009F7F88">
        <w:rPr>
          <w:color w:val="000000" w:themeColor="text1"/>
        </w:rPr>
        <w:t xml:space="preserve">In another example, 3D extrusion printing technology was used to fabricate a micro oscillator based on graphene-shape </w:t>
      </w:r>
      <w:r w:rsidRPr="009F7F88">
        <w:rPr>
          <w:color w:val="000000" w:themeColor="text1"/>
        </w:rPr>
        <w:t>memory polymer (G-SMP) nanocomposite aerogels (</w:t>
      </w:r>
      <w:r w:rsidRPr="009F7F88">
        <w:rPr>
          <w:color w:val="000000" w:themeColor="text1"/>
        </w:rPr>
        <w:fldChar w:fldCharType="begin"/>
      </w:r>
      <w:r w:rsidRPr="009F7F88">
        <w:rPr>
          <w:color w:val="000000" w:themeColor="text1"/>
        </w:rPr>
        <w:instrText xml:space="preserve"> REF _Ref41194191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5</w:t>
      </w:r>
      <w:r w:rsidRPr="009F7F88">
        <w:rPr>
          <w:color w:val="000000" w:themeColor="text1"/>
        </w:rPr>
        <w:fldChar w:fldCharType="end"/>
      </w:r>
      <w:r w:rsidRPr="009F7F88">
        <w:rPr>
          <w:color w:val="000000" w:themeColor="text1"/>
        </w:rPr>
        <w:t>c-</w:t>
      </w:r>
      <w:proofErr w:type="spellStart"/>
      <w:r w:rsidRPr="009F7F88">
        <w:rPr>
          <w:color w:val="000000" w:themeColor="text1"/>
        </w:rPr>
        <w:t>fg</w:t>
      </w:r>
      <w:proofErr w:type="spellEnd"/>
      <w:r w:rsidRPr="009F7F88">
        <w:rPr>
          <w:color w:val="000000" w:themeColor="text1"/>
        </w:rPr>
        <w:t>).</w:t>
      </w:r>
      <w:bookmarkStart w:id="199" w:name="_Hlk46355012"/>
      <w:bookmarkStart w:id="200" w:name="_Hlk48032621"/>
      <w:r w:rsidRPr="009F7F88">
        <w:rPr>
          <w:color w:val="000000" w:themeColor="text1"/>
        </w:rPr>
        <w:fldChar w:fldCharType="begin" w:fldLock="1"/>
      </w:r>
      <w:r w:rsidRPr="009F7F88">
        <w:rPr>
          <w:color w:val="000000" w:themeColor="text1"/>
        </w:rPr>
        <w:instrText xml:space="preserve">ADDIN CSL_CITATION {"citationItems":[{"id":"ITEM-1","itemData":{"DOI":"10.1021/acsnano.9b00428","ISSN":"1936086X","abstract":"Shape memory polymers (SMPs) change shapes as-designed through altering the chain segment movement by external stimuli, promising wide uses in actuators, sensors, drug delivery, and deployable devices. However, the recovery speed of SMPs is still far slower than the benchmark shape memory alloys (SMAs), originating from their intrinsic poor heat transport and retarded viscoelasticity of polymer chains. In this work, monolithic nanocomposite aerogels composed of bicontinuous graphene and SMP networks are designed to promote the recovery time of SMP composites to a record value of 50 ms, comparable to the SMA case. The integration of a stretchable graphene framework as a fast energy transformation grid with ultrathin polycaprolactone nanofilms (tunable at 2.5-60 nm) enables the rapid phase transition of SMPs under electrical stimulation. The graphene-SMP nanocomposite aerogels, with a density of </w:instrText>
      </w:r>
      <w:r w:rsidRPr="009F7F88">
        <w:rPr>
          <w:rFonts w:ascii="Cambria Math" w:hAnsi="Cambria Math" w:cs="Cambria Math"/>
          <w:color w:val="000000" w:themeColor="text1"/>
        </w:rPr>
        <w:instrText>∼</w:instrText>
      </w:r>
      <w:r w:rsidRPr="009F7F88">
        <w:rPr>
          <w:color w:val="000000" w:themeColor="text1"/>
        </w:rPr>
        <w:instrText>10 mg cm-3, exhibit a fast response (175 ± 40 mm s-1), large deformation (</w:instrText>
      </w:r>
      <w:r w:rsidRPr="009F7F88">
        <w:rPr>
          <w:rFonts w:ascii="Cambria Math" w:hAnsi="Cambria Math" w:cs="Cambria Math"/>
          <w:color w:val="000000" w:themeColor="text1"/>
        </w:rPr>
        <w:instrText>∼</w:instrText>
      </w:r>
      <w:r w:rsidRPr="009F7F88">
        <w:rPr>
          <w:color w:val="000000" w:themeColor="text1"/>
        </w:rPr>
        <w:instrText>100%), and a wide response bandwidth (0.1-20 Hz). The ultrafast response of SMP nanocomposite aerogels confers extensive uses in sensitive fuses, micro-oscillators, artificial muscles, actuators, and soft robotics. The design of bicontinuous ultralight aerogels can be extended to fabricate multifunctional and multiresponsive hybrid materials and devices.","author":[{"dropping-particle":"","family":"Guo","given":"Fan","non-dropping-particle":"","parse-names":false,"suffix":""},{"dropping-particle":"","family":"Zheng","given":"Xiaowen","non-dropping-particle":"","parse-names":false,"suffix":""},{"dropping-particle":"","family":"Liang","given":"Chunyuan","non-dropping-particle":"","parse-names":false,"suffix":""},{"dropping-particle":"","family":"Jiang","given":"Yanqiu","non-dropping-particle":"","parse-names":false,"suffix":""},{"dropping-particle":"","family":"Xu","given":"Zhen","non-dropping-particle":"","parse-names":false,"suffix":""},{"dropping-particle":"","family":"Jiao","given":"Zhongdong","non-dropping-particle":"","parse-names":false,"suffix":""},{"dropping-particle":"","family":"Liu","given":"Yingjun","non-dropping-particle":"","parse-names":false,"suffix":""},{"dropping-particle":"","family":"Wang","given":"Hong Tao","non-dropping-particle":"","parse-names":false,"suffix":""},{"dropping-particle":"","family":"Sun","given":"Haiyan","non-dropping-particle":"","parse-names":false,"suffix":""},{"dropping-particle":"","family":"Ma","given":"Lie","non-dropping-particle":"","parse-names":false,"suffix":""},{"dropping-particle":"","family":"Gao","given":"Weiwei","non-dropping-particle":"","parse-names":false,"suffix":""},{"dropping-particle":"","family":"Greiner","given":"Andreas","non-dropping-particle":"","parse-names":false,"suffix":""},{"dropping-particle":"","family":"Agarwal","given":"Seema","non-dropping-particle":"","parse-names":false,"suffix":""},{"dropping-particle":"","family":"Gao","given":"Chao","non-d</w:instrText>
      </w:r>
      <w:r w:rsidRPr="009F7F88">
        <w:rPr>
          <w:rFonts w:hint="eastAsia"/>
          <w:color w:val="000000" w:themeColor="text1"/>
        </w:rPr>
        <w:instrText>ropping-particle":"","parse-names":false,"suffix":""}],"container-title":"ACS Nano","genre":"research-article","id":"ITEM-1","issue":"5","issued":{"date-parts":[["2019"]]},"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n</w:instrText>
      </w:r>
      <w:r w:rsidRPr="009F7F88">
        <w:rPr>
          <w:rFonts w:hint="eastAsia"/>
          <w:color w:val="000000" w:themeColor="text1"/>
        </w:rPr>
        <w:instrText>石墨烯</w:instrText>
      </w:r>
      <w:r w:rsidRPr="009F7F88">
        <w:rPr>
          <w:rFonts w:hint="eastAsia"/>
          <w:color w:val="000000" w:themeColor="text1"/>
        </w:rPr>
        <w:instrText>-</w:instrText>
      </w:r>
      <w:r w:rsidRPr="009F7F88">
        <w:rPr>
          <w:rFonts w:hint="eastAsia"/>
          <w:color w:val="000000" w:themeColor="text1"/>
        </w:rPr>
        <w:instrText>形状记忆树脂复合气凝胶</w:instrText>
      </w:r>
      <w:r w:rsidRPr="009F7F88">
        <w:rPr>
          <w:rFonts w:hint="eastAsia"/>
          <w:color w:val="000000" w:themeColor="text1"/>
        </w:rPr>
        <w:instrText>\n</w:instrText>
      </w:r>
      <w:r w:rsidRPr="009F7F88">
        <w:rPr>
          <w:rFonts w:hint="eastAsia"/>
          <w:color w:val="000000" w:themeColor="text1"/>
        </w:rPr>
        <w:instrText>可毫秒级响应</w:instrText>
      </w:r>
      <w:r w:rsidRPr="009F7F88">
        <w:rPr>
          <w:rFonts w:hint="eastAsia"/>
          <w:color w:val="000000" w:themeColor="text1"/>
        </w:rPr>
        <w:instrText>","page":"5549-5558","publisher":"American</w:instrText>
      </w:r>
      <w:r w:rsidRPr="009F7F88">
        <w:rPr>
          <w:color w:val="000000" w:themeColor="text1"/>
        </w:rPr>
        <w:instrText xml:space="preserve"> Chemical Society","title":"Millisecond Response of Shape Memory Polymer Nanocomposite Aerogel Powered by Stretchable Graphene Framework","type":"article-journal","volume":"13"},"uris":["http://www.mendeley.com/documents/?uuid=dddde0d4-a490-4e70-bc88-4838995e9823"]}],"mendeley":{"formattedCitation":"&lt;sup&gt;236&lt;/sup&gt;","plainTextFormattedCitation":"236","previouslyFormattedCitation":"&lt;sup&gt;234&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36</w:t>
      </w:r>
      <w:r w:rsidRPr="009F7F88">
        <w:rPr>
          <w:color w:val="000000" w:themeColor="text1"/>
        </w:rPr>
        <w:fldChar w:fldCharType="end"/>
      </w:r>
      <w:bookmarkEnd w:id="199"/>
      <w:r w:rsidRPr="009F7F88">
        <w:rPr>
          <w:color w:val="000000" w:themeColor="text1"/>
        </w:rPr>
        <w:t xml:space="preserve"> </w:t>
      </w:r>
      <w:bookmarkEnd w:id="200"/>
      <w:r w:rsidRPr="009F7F88">
        <w:rPr>
          <w:color w:val="000000" w:themeColor="text1"/>
        </w:rPr>
        <w:t>The stretchable 3D printed graphene aerogel framework, with high electrical (~1100 S m</w:t>
      </w:r>
      <w:r w:rsidRPr="009F7F88">
        <w:rPr>
          <w:color w:val="000000" w:themeColor="text1"/>
          <w:vertAlign w:val="superscript"/>
        </w:rPr>
        <w:t>-1</w:t>
      </w:r>
      <w:r w:rsidRPr="009F7F88">
        <w:rPr>
          <w:color w:val="000000" w:themeColor="text1"/>
        </w:rPr>
        <w:t>) and thermal conductivity (~3.6 W m</w:t>
      </w:r>
      <w:r w:rsidRPr="009F7F88">
        <w:rPr>
          <w:color w:val="000000" w:themeColor="text1"/>
          <w:vertAlign w:val="superscript"/>
        </w:rPr>
        <w:t>-1</w:t>
      </w:r>
      <w:r w:rsidRPr="009F7F88">
        <w:rPr>
          <w:color w:val="000000" w:themeColor="text1"/>
        </w:rPr>
        <w:t xml:space="preserve"> K</w:t>
      </w:r>
      <w:r w:rsidRPr="009F7F88">
        <w:rPr>
          <w:color w:val="000000" w:themeColor="text1"/>
          <w:vertAlign w:val="superscript"/>
        </w:rPr>
        <w:t>-1</w:t>
      </w:r>
      <w:r w:rsidRPr="009F7F88">
        <w:rPr>
          <w:color w:val="000000" w:themeColor="text1"/>
        </w:rPr>
        <w:t>), acts as an overall energy conversion grid for rapid heat generation and injection (</w:t>
      </w:r>
      <w:r w:rsidRPr="009F7F88">
        <w:rPr>
          <w:color w:val="000000" w:themeColor="text1"/>
        </w:rPr>
        <w:fldChar w:fldCharType="begin"/>
      </w:r>
      <w:r w:rsidRPr="009F7F88">
        <w:rPr>
          <w:color w:val="000000" w:themeColor="text1"/>
        </w:rPr>
        <w:instrText xml:space="preserve"> REF _Ref41194191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5</w:t>
      </w:r>
      <w:r w:rsidRPr="009F7F88">
        <w:rPr>
          <w:color w:val="000000" w:themeColor="text1"/>
        </w:rPr>
        <w:fldChar w:fldCharType="end"/>
      </w:r>
      <w:r w:rsidRPr="009F7F88">
        <w:rPr>
          <w:color w:val="000000" w:themeColor="text1"/>
        </w:rPr>
        <w:t xml:space="preserve">c). This method increased the response speed of the oscillator to 50 milliseconds which is several orders of magnitude better than traditional bulk SMP </w:t>
      </w:r>
    </w:p>
    <w:p w14:paraId="672682A1" w14:textId="157BECCB" w:rsidR="00D73B47" w:rsidRPr="009F7F88" w:rsidRDefault="00D73B47" w:rsidP="00DA601C">
      <w:pPr>
        <w:pStyle w:val="RSCB02ArticleText"/>
        <w:ind w:firstLineChars="100" w:firstLine="194"/>
        <w:rPr>
          <w:color w:val="000000" w:themeColor="text1"/>
        </w:rPr>
        <w:sectPr w:rsidR="00D73B47" w:rsidRPr="009F7F88" w:rsidSect="00274FE2">
          <w:type w:val="continuous"/>
          <w:pgSz w:w="11907" w:h="16840" w:code="9"/>
          <w:pgMar w:top="1009" w:right="851" w:bottom="1758" w:left="851" w:header="851" w:footer="1049" w:gutter="0"/>
          <w:cols w:num="2" w:space="227"/>
          <w:docGrid w:linePitch="360"/>
        </w:sectPr>
      </w:pPr>
    </w:p>
    <w:p w14:paraId="725C602D" w14:textId="77777777" w:rsidR="00053ADE" w:rsidRPr="009F7F88" w:rsidRDefault="00053ADE" w:rsidP="00053ADE">
      <w:pPr>
        <w:pStyle w:val="RSCB02ArticleText"/>
        <w:spacing w:line="240" w:lineRule="auto"/>
        <w:jc w:val="left"/>
        <w:rPr>
          <w:color w:val="000000" w:themeColor="text1"/>
        </w:rPr>
      </w:pPr>
    </w:p>
    <w:p w14:paraId="45BC4637" w14:textId="62C9CA22" w:rsidR="00516BC5" w:rsidRPr="009F7F88" w:rsidRDefault="00516BC5" w:rsidP="000749AB">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42861A4C" wp14:editId="760E5CC5">
                <wp:extent cx="6419850" cy="3657600"/>
                <wp:effectExtent l="0" t="0" r="0" b="0"/>
                <wp:docPr id="1856" name="组合 1856"/>
                <wp:cNvGraphicFramePr/>
                <a:graphic xmlns:a="http://schemas.openxmlformats.org/drawingml/2006/main">
                  <a:graphicData uri="http://schemas.microsoft.com/office/word/2010/wordprocessingGroup">
                    <wpg:wgp>
                      <wpg:cNvGrpSpPr/>
                      <wpg:grpSpPr>
                        <a:xfrm>
                          <a:off x="0" y="0"/>
                          <a:ext cx="6419850" cy="3657600"/>
                          <a:chOff x="-103760" y="3002539"/>
                          <a:chExt cx="6420255" cy="3657600"/>
                        </a:xfrm>
                      </wpg:grpSpPr>
                      <pic:pic xmlns:pic="http://schemas.openxmlformats.org/drawingml/2006/picture">
                        <pic:nvPicPr>
                          <pic:cNvPr id="1889" name="图片 1889"/>
                          <pic:cNvPicPr>
                            <a:picLocks noChangeAspect="1"/>
                          </pic:cNvPicPr>
                        </pic:nvPicPr>
                        <pic:blipFill>
                          <a:blip r:embed="rId60"/>
                          <a:srcRect/>
                          <a:stretch/>
                        </pic:blipFill>
                        <pic:spPr bwMode="auto">
                          <a:xfrm>
                            <a:off x="0" y="3002539"/>
                            <a:ext cx="6209664" cy="2794864"/>
                          </a:xfrm>
                          <a:prstGeom prst="rect">
                            <a:avLst/>
                          </a:prstGeom>
                          <a:noFill/>
                          <a:ln>
                            <a:noFill/>
                          </a:ln>
                        </pic:spPr>
                      </pic:pic>
                      <wps:wsp>
                        <wps:cNvPr id="63" name="文本框 63"/>
                        <wps:cNvSpPr txBox="1"/>
                        <wps:spPr>
                          <a:xfrm>
                            <a:off x="-103760" y="5861739"/>
                            <a:ext cx="6420255" cy="798400"/>
                          </a:xfrm>
                          <a:prstGeom prst="rect">
                            <a:avLst/>
                          </a:prstGeom>
                          <a:solidFill>
                            <a:prstClr val="white"/>
                          </a:solidFill>
                          <a:ln>
                            <a:noFill/>
                          </a:ln>
                        </wps:spPr>
                        <wps:txbx>
                          <w:txbxContent>
                            <w:p w14:paraId="0CD08C2B" w14:textId="00C8A557" w:rsidR="005573B9" w:rsidRPr="0019021D" w:rsidRDefault="005573B9" w:rsidP="00053ADE">
                              <w:pPr>
                                <w:pStyle w:val="RSCI04CaptiontoFigureSchemeChart"/>
                              </w:pPr>
                              <w:bookmarkStart w:id="201" w:name="_Ref41193648"/>
                              <w:r w:rsidRPr="0019021D">
                                <w:t xml:space="preserve">Fig. </w:t>
                              </w:r>
                              <w:r w:rsidR="00B131A9">
                                <w:fldChar w:fldCharType="begin"/>
                              </w:r>
                              <w:r w:rsidR="00B131A9">
                                <w:instrText xml:space="preserve"> SEQ Fig. \* ARABIC </w:instrText>
                              </w:r>
                              <w:r w:rsidR="00B131A9">
                                <w:fldChar w:fldCharType="separate"/>
                              </w:r>
                              <w:r>
                                <w:rPr>
                                  <w:noProof/>
                                </w:rPr>
                                <w:t>24</w:t>
                              </w:r>
                              <w:r w:rsidR="00B131A9">
                                <w:rPr>
                                  <w:noProof/>
                                </w:rPr>
                                <w:fldChar w:fldCharType="end"/>
                              </w:r>
                              <w:bookmarkEnd w:id="201"/>
                              <w:r w:rsidRPr="0019021D">
                                <w:t xml:space="preserve">  3D printed aerogel </w:t>
                              </w:r>
                              <w:r>
                                <w:t xml:space="preserve">(a-c) </w:t>
                              </w:r>
                              <w:r w:rsidRPr="0019021D">
                                <w:t xml:space="preserve">strain and </w:t>
                              </w:r>
                              <w:r>
                                <w:t xml:space="preserve">(d-f) </w:t>
                              </w:r>
                              <w:r w:rsidRPr="0019021D">
                                <w:t xml:space="preserve">tactile sensors. (a) </w:t>
                              </w:r>
                              <w:r>
                                <w:t>Photograph showing</w:t>
                              </w:r>
                              <w:r w:rsidRPr="0019021D">
                                <w:t xml:space="preserve"> the printed graphene aerogel sensor attached on the index finger joint. (</w:t>
                              </w:r>
                              <w:r>
                                <w:t>b</w:t>
                              </w:r>
                              <w:r w:rsidRPr="0019021D">
                                <w:t>) Sensors placed on the finger joints, and different gestures with the deformation degree of the sensors, (</w:t>
                              </w:r>
                              <w:r>
                                <w:t>c</w:t>
                              </w:r>
                              <w:r w:rsidRPr="0019021D">
                                <w:t>) 3D representation of principal component analysis (PCA) result shows a clear clustering of the seven different gestures as variables in the trends of the joint movements. (a-</w:t>
                              </w:r>
                              <w:r>
                                <w:t>c</w:t>
                              </w:r>
                              <w:r w:rsidRPr="0019021D">
                                <w:t>) Reproduced from Ref.</w:t>
                              </w:r>
                              <w:r w:rsidRPr="000C6782">
                                <w:t xml:space="preserve"> </w:t>
                              </w:r>
                              <w:bookmarkStart w:id="202" w:name="_Hlk37402903"/>
                              <w:r w:rsidRPr="00107ADC">
                                <w:fldChar w:fldCharType="begin" w:fldLock="1"/>
                              </w:r>
                              <w:r w:rsidRPr="00107ADC">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w:instrText>
                              </w:r>
                              <w:r w:rsidRPr="00107ADC">
                                <w:rPr>
                                  <w:rFonts w:hint="eastAsia"/>
                                </w:rPr>
                                <w:instrText>[["2016"]]},"note":"</w:instrText>
                              </w:r>
                              <w:r w:rsidRPr="00107ADC">
                                <w:rPr>
                                  <w:rFonts w:hint="eastAsia"/>
                                </w:rPr>
                                <w:instrText>已加</w:instrText>
                              </w:r>
                              <w:r w:rsidRPr="00107ADC">
                                <w:rPr>
                                  <w:rFonts w:hint="eastAsia"/>
                                </w:rPr>
                                <w:instrText>\n3D</w:instrText>
                              </w:r>
                              <w:r w:rsidRPr="00107ADC">
                                <w:rPr>
                                  <w:rFonts w:hint="eastAsia"/>
                                </w:rPr>
                                <w:instrText>打印冷冻干燥</w:instrText>
                              </w:r>
                              <w:r w:rsidRPr="00107ADC">
                                <w:rPr>
                                  <w:rFonts w:hint="eastAsia"/>
                                </w:rPr>
                                <w:instrText>\n</w:instrText>
                              </w:r>
                              <w:r w:rsidRPr="00107ADC">
                                <w:rPr>
                                  <w:rFonts w:hint="eastAsia"/>
                                </w:rPr>
                                <w:instrText>石墨烯气凝胶</w:instrText>
                              </w:r>
                              <w:r w:rsidRPr="00107ADC">
                                <w:rPr>
                                  <w:rFonts w:hint="eastAsia"/>
                                </w:rPr>
                                <w:instrText>\n</w:instrText>
                              </w:r>
                              <w:r w:rsidRPr="00107ADC">
                                <w:rPr>
                                  <w:rFonts w:hint="eastAsia"/>
                                </w:rPr>
                                <w:instrText>多识别功能柔性可穿戴传感器</w:instrText>
                              </w:r>
                              <w:r w:rsidRPr="00107ADC">
                                <w:rPr>
                                  <w:rFonts w:hint="eastAsia"/>
                                </w:rPr>
                                <w:instrText>","page":"10948-10951","publisher":"Royal Society of Chemistry","title":"Three-dimensional multi-recognition flexible wearable sensor via graphene aerogel printing","type":"article-journal","volume":"</w:instrText>
                              </w:r>
                              <w:r w:rsidRPr="00107ADC">
                                <w:instrText>52"},"uris":["http://www.mendeley.com/documents/?uuid=5e353596-3be4-444d-978f-12affd49c169"]}],"mendeley":{"formattedCitation":"&lt;sup&gt;235&lt;/sup&gt;","plainTextFormattedCitation":"235","previouslyFormattedCitation":"&lt;sup&gt;233&lt;/sup&gt;"},"properties":{"noteIndex":0},"schema":"https://github.com/citation-style-language/schema/raw/master/csl-citation.json"}</w:instrText>
                              </w:r>
                              <w:r w:rsidRPr="00107ADC">
                                <w:fldChar w:fldCharType="separate"/>
                              </w:r>
                              <w:r w:rsidRPr="00107ADC">
                                <w:rPr>
                                  <w:noProof/>
                                </w:rPr>
                                <w:t>235</w:t>
                              </w:r>
                              <w:r w:rsidRPr="00107ADC">
                                <w:fldChar w:fldCharType="end"/>
                              </w:r>
                              <w:bookmarkEnd w:id="202"/>
                              <w:r w:rsidRPr="00107ADC">
                                <w:t xml:space="preserve"> </w:t>
                              </w:r>
                              <w:r w:rsidRPr="0019021D">
                                <w:t>with permission from the Royal Society of Chemistry. (</w:t>
                              </w:r>
                              <w:r>
                                <w:t>d</w:t>
                              </w:r>
                              <w:r w:rsidRPr="0019021D">
                                <w:t>) Schematic illustration of print</w:t>
                              </w:r>
                              <w:r>
                                <w:t>-</w:t>
                              </w:r>
                              <w:r w:rsidRPr="0019021D">
                                <w:t>manipulated graphene nanosheets assembled into different micro-structures</w:t>
                              </w:r>
                              <w:r>
                                <w:t xml:space="preserve"> in the spiral and radial threads</w:t>
                              </w:r>
                              <w:r w:rsidRPr="0019021D">
                                <w:t>. (</w:t>
                              </w:r>
                              <w:r>
                                <w:t>e</w:t>
                              </w:r>
                              <w:r w:rsidRPr="0019021D">
                                <w:t xml:space="preserve">) </w:t>
                              </w:r>
                              <w:r>
                                <w:t>P</w:t>
                              </w:r>
                              <w:r w:rsidRPr="0019021D">
                                <w:t>hotograph of the multi-resolution graphene tactile sensor under pressure. (</w:t>
                              </w:r>
                              <w:r>
                                <w:t>f</w:t>
                              </w:r>
                              <w:r w:rsidRPr="0019021D">
                                <w:t>) Electronic discrimin</w:t>
                              </w:r>
                              <w:r>
                                <w:t>ation</w:t>
                              </w:r>
                              <w:r w:rsidRPr="0019021D">
                                <w:t xml:space="preserve"> analysis of positions based on the multi-resolution graphene tactile sensor. (</w:t>
                              </w:r>
                              <w:r>
                                <w:t>d</w:t>
                              </w:r>
                              <w:r w:rsidRPr="0019021D">
                                <w:t>-</w:t>
                              </w:r>
                              <w:r>
                                <w:t>f</w:t>
                              </w:r>
                              <w:r w:rsidRPr="0019021D">
                                <w:t xml:space="preserve">) Reproduced from </w:t>
                              </w:r>
                              <w:bookmarkStart w:id="203" w:name="_Hlk48056943"/>
                              <w:r w:rsidRPr="0019021D">
                                <w:t>Ref</w:t>
                              </w:r>
                              <w:r w:rsidRPr="000C6782">
                                <w:t>.</w:t>
                              </w:r>
                              <w:r w:rsidRPr="00107ADC">
                                <w:t xml:space="preserve"> </w:t>
                              </w:r>
                              <w:r w:rsidRPr="00107ADC">
                                <w:fldChar w:fldCharType="begin" w:fldLock="1"/>
                              </w:r>
                              <w:r w:rsidRPr="00107ADC">
                                <w:instrText>ADDIN CSL_CITATION {"citationItems":[{"id":"ITEM-1","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family":"Song","given":"Yanlin","non-dropping-particle":"","parse-names":false,"suffix":""}],"container-titl</w:instrText>
                              </w:r>
                              <w:r w:rsidRPr="00107ADC">
                                <w:rPr>
                                  <w:rFonts w:hint="eastAsia"/>
                                </w:rPr>
                                <w:instrText>e":"Chemical Communications","id":"ITEM-1","issue":"38","issued":{"date-parts":[["2018"]]},"note":"</w:instrText>
                              </w:r>
                              <w:r w:rsidRPr="00107ADC">
                                <w:rPr>
                                  <w:rFonts w:hint="eastAsia"/>
                                </w:rPr>
                                <w:instrText>已加</w:instrText>
                              </w:r>
                              <w:r w:rsidRPr="00107ADC">
                                <w:rPr>
                                  <w:rFonts w:hint="eastAsia"/>
                                </w:rPr>
                                <w:instrText>\n3D</w:instrText>
                              </w:r>
                              <w:r w:rsidRPr="00107ADC">
                                <w:rPr>
                                  <w:rFonts w:hint="eastAsia"/>
                                </w:rPr>
                                <w:instrText>打印石墨烯气凝胶</w:instrText>
                              </w:r>
                              <w:r w:rsidRPr="00107ADC">
                                <w:rPr>
                                  <w:rFonts w:hint="eastAsia"/>
                                </w:rPr>
                                <w:instrText>\n</w:instrText>
                              </w:r>
                              <w:r w:rsidRPr="00107ADC">
                                <w:rPr>
                                  <w:rFonts w:hint="eastAsia"/>
                                </w:rPr>
                                <w:instrText>蛛网仿生多级精度触觉传感器</w:instrText>
                              </w:r>
                              <w:r w:rsidRPr="00107ADC">
                                <w:rPr>
                                  <w:rFonts w:hint="eastAsia"/>
                                </w:rPr>
                                <w:instrText>","page":"4810-4813","publisher":"Royal Society of Chemistry","title":"Spider-web inspired multi-resolution graphene tactile se</w:instrText>
                              </w:r>
                              <w:r w:rsidRPr="00107ADC">
                                <w:instrText>nsor","type":"article-journal","volume":"54"},"uris":["http://www.mendeley.com/documents/?uuid=33695b15-f044-4fca-aa92-a3806ec14216"]}],"mendeley":{"formattedCitation":"&lt;sup&gt;259&lt;/sup&gt;","plainTextFormattedCitation":"259","previouslyFormattedCitation":"&lt;sup&gt;257&lt;/sup&gt;"},"properties":{"noteIndex":0},"schema":"https://github.com/citation-style-language/schema/raw/master/csl-citation.json"}</w:instrText>
                              </w:r>
                              <w:r w:rsidRPr="00107ADC">
                                <w:fldChar w:fldCharType="separate"/>
                              </w:r>
                              <w:r w:rsidRPr="00107ADC">
                                <w:rPr>
                                  <w:noProof/>
                                </w:rPr>
                                <w:t>259</w:t>
                              </w:r>
                              <w:r w:rsidRPr="00107ADC">
                                <w:fldChar w:fldCharType="end"/>
                              </w:r>
                              <w:r w:rsidRPr="00107ADC">
                                <w:t xml:space="preserve"> </w:t>
                              </w:r>
                              <w:bookmarkEnd w:id="203"/>
                              <w:r w:rsidRPr="0019021D">
                                <w:t>with permission from the Royal Society of Chemist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2861A4C" id="组合 1856" o:spid="_x0000_s1096" style="width:505.5pt;height:4in;mso-position-horizontal-relative:char;mso-position-vertical-relative:line" coordorigin="-1037,30025" coordsize="64202,3657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N/wDhb3i//h4p/wAIL/bt1/wif/QL3fuv&#10;+QR53T/rp831roo0XW5rP4U39xhVrKjy36tL7z7IooornNz4H/a2/wCT9Pgx/wBwX/06TV98V8t/&#10;Hj9m/wAW/Ef9qH4d+P8ASW08aDoP9nfaxcXBSb9xeyTvtUKQfkcY5HNfUlehiakZU6Si9lqcGHhK&#10;NSq2t2FFFFeed4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B/8AnKx/n/oBV98Vx/8AwqLwh/wsL/hO&#10;f7Ctf+Es/wCgps/ff6nyev8A1z+X6V2YesqPPdfFFr7zkxFF1uS3SSf3HYUUUVxnWFFfF/7THxQ8&#10;W+GP2zPhT4c0nxFqGnaDqP8AZP2vTredkhn8zUZY33KODuQBT7CvtCuirRdKMJN/ErmFOsqkpRS+&#10;F2Ciiiuc3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XmX/DQ/hD/AIXV/wAKs867/wCEs/55+R+5/wCPb7T9/P8Azz9u&#10;vFem18D/APOVj/P/AEAq7cNRjW9pzdIt/cceJqypcnL1kl9598UUUVxHYfA/7W3/ACfp8GP+4L/6&#10;dJq++K5fXfhf4S8T+J9P8R6t4d07Ude0/wAv7JqNxArzQeW5kTYx5G1yWHua6iuutWVWFOKXwqxy&#10;0aLpznJv4ncKKKK5Dq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Bv20Pit4k+D&#10;fwdTX/C13HZamdTgtjLJAko8tlkJG1gR/COa7/4F+KtR8cfB3wdr+ryrPqepaZDc3MqoEDSMuSQo&#10;4H0FeI/8FIv+Td4/+w1a/wDoEter/su/8m7/AA7/AOwLb/8AoAr0ZQj9TjO2vM/yPPjOX1uUb6WR&#10;6jRRRXnHoBRRXxN4u+IHim2/4KJ6L4bh8SavF4dk8jfpCX8otGzZMxzCG2HLc9OvNdFGi6zkk7WT&#10;f3HPWrKiotrdpfefbNFFFc50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OQ+KXwp8N/GTwyNA8U2cl7pYnS5EUc7wnzFBA&#10;O5SD/EeK2PCPhXTvA/hnTNA0iFoNL02Bba2iZy5WNRgAsTk/U1R8f/Efw38LdBGteKdUj0jSzMsA&#10;uJEdx5jAkLhQTzg9u1afhvxFp3i7QbDWtIulvdMvoVntrhVIEkbDIYAgH8xWr9pyJO/L+FzJcnO7&#10;W5vxsaVFFFZGoV8D+Nf+UnWg/wDbv/6QtX3xWBN8P/C9z4oj8STeGtIl8RR42au9hEbtcLtGJiu8&#10;YXjr04rrw9ZUXJtbpr7zlxFF1lFJ7NP7jfooorkOo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B8r/wDBSL/k3eP/ALDVr/6B&#10;LXq/7Lv/ACbv8O/+wLb/APoArjf24vhx4k+KXwVTRfC2lyavqg1SCc28boh8tVkBbLEDjI7969E+&#10;APh3UfCPwV8FaLq9q1lqdjpcEFzbswJjkVQCpIJB/A16MpR+pxjfXmf5HnxjL63KVtOVHf0UUV5x&#10;6AV5Fqn7TnhfSfjtafCeaw1dvEV1s2XSQxG0G6IyjLGTf90Y+51/OvXa+B/Gv/KTrQf+3f8A9IWr&#10;twtKNZzUukW/uOPFVZUlBx6ySPviiiiuI7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Xg37aHxW8SfBv4Opr/AIWu47LUzqcFsZZIElHlsshI2sCP4RzXf/Av&#10;xVqPjj4O+Dtf1eVZ9T1LTIbm5lVAgaRlySFHA+grd0ZKkq3Ruxgq0XVdLqlc7qiiisDcK+ZPEP7M&#10;finVv2xNM+LEN/pC+HbXyt9q80ouzttjEcKI9n3jn7/T8q+m6K2pVZUbuPVW+8xqUo1bKXR3Ciii&#10;sTY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">
                <v:shape id="图片 1889" o:spid="_x0000_s1097" type="#_x0000_t75" style="position:absolute;top:30025;width:62096;height:27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">
                  <v:imagedata r:id="rId61" o:title=""/>
                </v:shape>
                <v:shape id="文本框 63" o:spid="_x0000_s1098" type="#_x0000_t202" style="position:absolute;left:-1037;top:58617;width:64201;height:7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" stroked="f">
                  <v:textbox inset="0,0,0,0">
                    <w:txbxContent>
                      <w:p w14:paraId="0CD08C2B" w14:textId="00C8A557" w:rsidR="005573B9" w:rsidRPr="0019021D" w:rsidRDefault="005573B9" w:rsidP="00053ADE">
                        <w:pPr>
                          <w:pStyle w:val="RSCI04CaptiontoFigureSchemeChart"/>
                        </w:pPr>
                        <w:bookmarkStart w:id="242" w:name="_Ref41193648"/>
                        <w:r w:rsidRPr="0019021D">
                          <w:t xml:space="preserve">Fig. </w:t>
                        </w:r>
                        <w:fldSimple w:instr=" SEQ Fig. \* ARABIC ">
                          <w:r>
                            <w:rPr>
                              <w:noProof/>
                            </w:rPr>
                            <w:t>24</w:t>
                          </w:r>
                        </w:fldSimple>
                        <w:bookmarkEnd w:id="242"/>
                        <w:r w:rsidRPr="0019021D">
                          <w:t xml:space="preserve">  3D printed aerogel </w:t>
                        </w:r>
                        <w:r>
                          <w:t xml:space="preserve">(a-c) </w:t>
                        </w:r>
                        <w:r w:rsidRPr="0019021D">
                          <w:t xml:space="preserve">strain and </w:t>
                        </w:r>
                        <w:r>
                          <w:t xml:space="preserve">(d-f) </w:t>
                        </w:r>
                        <w:r w:rsidRPr="0019021D">
                          <w:t xml:space="preserve">tactile sensors. (a) </w:t>
                        </w:r>
                        <w:r>
                          <w:t>Photograph showing</w:t>
                        </w:r>
                        <w:r w:rsidRPr="0019021D">
                          <w:t xml:space="preserve"> the printed graphene aerogel sensor attached on the index finger joint. (</w:t>
                        </w:r>
                        <w:r>
                          <w:t>b</w:t>
                        </w:r>
                        <w:r w:rsidRPr="0019021D">
                          <w:t>) Sensors placed on the finger joints, and different gestures with the deformation degree of the sensors, (</w:t>
                        </w:r>
                        <w:r>
                          <w:t>c</w:t>
                        </w:r>
                        <w:r w:rsidRPr="0019021D">
                          <w:t>) 3D representation of principal component analysis (PCA) result shows a clear clustering of the seven different gestures as variables in the trends of the joint movements. (a-</w:t>
                        </w:r>
                        <w:r>
                          <w:t>c</w:t>
                        </w:r>
                        <w:r w:rsidRPr="0019021D">
                          <w:t>) Reproduced from Ref.</w:t>
                        </w:r>
                        <w:r w:rsidRPr="000C6782">
                          <w:t xml:space="preserve"> </w:t>
                        </w:r>
                        <w:bookmarkStart w:id="243" w:name="_Hlk37402903"/>
                        <w:r w:rsidRPr="00107ADC">
                          <w:fldChar w:fldCharType="begin" w:fldLock="1"/>
                        </w:r>
                        <w:r w:rsidRPr="00107ADC">
                          <w:instrText>ADDIN CSL_CITATION {"citationItems":[{"id":"ITEM-1","itemData":{"DOI":"10.1039/c6cc05910d","ISSN":"1364548X","abstract":"Multi-response, multi-function and high integration are the critical pursuits of advanced electronic wearable sensors. Graphene aerogel endows a three-dimensional (3D) deformation morphology with excellent flexible wearable electronics of sheeted graphene. Here we report the fabrication of a neat graphene aerogel with micro extrusion printing to electronic sensor devices with a 3D nanostructure. The printed neat graphene patterns have excellent conductivity and the controllable 3D nanostructure of graphene aerogel contributes multi-dimensional deformation responses, which are appropriately suitable for the multi-recognition flexible wearable electric sensor. With complicated movement perception, the printed graphene aerogel sensors run the remarkable gesture language analysis for a deaf-mute communication auxiliary device or gesture manipulation apparatuses.","author":[{"dropping-particle":"","family":"An","given":"Boxing","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Li","given":"Fengyu","non-dropping-particle":"","parse-names":false,"suffix":""},{"dropping-particle":"","family":"Song","given":"Yanlin","non-dropping-particle":"","parse-names":false,"suffix":""}],"container-title":"Chemical Communications","id":"ITEM-1","issue":"73","issued":{"date-parts":</w:instrText>
                        </w:r>
                        <w:r w:rsidRPr="00107ADC">
                          <w:rPr>
                            <w:rFonts w:hint="eastAsia"/>
                          </w:rPr>
                          <w:instrText>[["2016"]]},"note":"</w:instrText>
                        </w:r>
                        <w:r w:rsidRPr="00107ADC">
                          <w:rPr>
                            <w:rFonts w:hint="eastAsia"/>
                          </w:rPr>
                          <w:instrText>已加</w:instrText>
                        </w:r>
                        <w:r w:rsidRPr="00107ADC">
                          <w:rPr>
                            <w:rFonts w:hint="eastAsia"/>
                          </w:rPr>
                          <w:instrText>\n3D</w:instrText>
                        </w:r>
                        <w:r w:rsidRPr="00107ADC">
                          <w:rPr>
                            <w:rFonts w:hint="eastAsia"/>
                          </w:rPr>
                          <w:instrText>打印冷冻干燥</w:instrText>
                        </w:r>
                        <w:r w:rsidRPr="00107ADC">
                          <w:rPr>
                            <w:rFonts w:hint="eastAsia"/>
                          </w:rPr>
                          <w:instrText>\n</w:instrText>
                        </w:r>
                        <w:r w:rsidRPr="00107ADC">
                          <w:rPr>
                            <w:rFonts w:hint="eastAsia"/>
                          </w:rPr>
                          <w:instrText>石墨烯气凝胶</w:instrText>
                        </w:r>
                        <w:r w:rsidRPr="00107ADC">
                          <w:rPr>
                            <w:rFonts w:hint="eastAsia"/>
                          </w:rPr>
                          <w:instrText>\n</w:instrText>
                        </w:r>
                        <w:r w:rsidRPr="00107ADC">
                          <w:rPr>
                            <w:rFonts w:hint="eastAsia"/>
                          </w:rPr>
                          <w:instrText>多识别功能柔性可穿戴传感器</w:instrText>
                        </w:r>
                        <w:r w:rsidRPr="00107ADC">
                          <w:rPr>
                            <w:rFonts w:hint="eastAsia"/>
                          </w:rPr>
                          <w:instrText>","page":"10948-10951","publisher":"Royal Society of Chemistry","title":"Three-dimensional multi-recognition flexible wearable sensor via graphene aerogel printing","type":"article-journal","volume":"</w:instrText>
                        </w:r>
                        <w:r w:rsidRPr="00107ADC">
                          <w:instrText>52"},"uris":["http://www.mendeley.com/documents/?uuid=5e353596-3be4-444d-978f-12affd49c169"]}],"mendeley":{"formattedCitation":"&lt;sup&gt;235&lt;/sup&gt;","plainTextFormattedCitation":"235","previouslyFormattedCitation":"&lt;sup&gt;233&lt;/sup&gt;"},"properties":{"noteIndex":0},"schema":"https://github.com/citation-style-language/schema/raw/master/csl-citation.json"}</w:instrText>
                        </w:r>
                        <w:r w:rsidRPr="00107ADC">
                          <w:fldChar w:fldCharType="separate"/>
                        </w:r>
                        <w:r w:rsidRPr="00107ADC">
                          <w:rPr>
                            <w:noProof/>
                          </w:rPr>
                          <w:t>235</w:t>
                        </w:r>
                        <w:r w:rsidRPr="00107ADC">
                          <w:fldChar w:fldCharType="end"/>
                        </w:r>
                        <w:bookmarkEnd w:id="243"/>
                        <w:r w:rsidRPr="00107ADC">
                          <w:t xml:space="preserve"> </w:t>
                        </w:r>
                        <w:r w:rsidRPr="0019021D">
                          <w:t>with permission from the Royal Society of Chemistry. (</w:t>
                        </w:r>
                        <w:r>
                          <w:t>d</w:t>
                        </w:r>
                        <w:r w:rsidRPr="0019021D">
                          <w:t>) Schematic illustration of print</w:t>
                        </w:r>
                        <w:r>
                          <w:t>-</w:t>
                        </w:r>
                        <w:r w:rsidRPr="0019021D">
                          <w:t>manipulated graphene nanosheets assembled into different micro-structures</w:t>
                        </w:r>
                        <w:r>
                          <w:t xml:space="preserve"> in the spiral and radial threads</w:t>
                        </w:r>
                        <w:r w:rsidRPr="0019021D">
                          <w:t>. (</w:t>
                        </w:r>
                        <w:r>
                          <w:t>e</w:t>
                        </w:r>
                        <w:r w:rsidRPr="0019021D">
                          <w:t xml:space="preserve">) </w:t>
                        </w:r>
                        <w:r>
                          <w:t>P</w:t>
                        </w:r>
                        <w:r w:rsidRPr="0019021D">
                          <w:t>hotograph of the multi-resolution graphene tactile sensor under pressure. (</w:t>
                        </w:r>
                        <w:r>
                          <w:t>f</w:t>
                        </w:r>
                        <w:r w:rsidRPr="0019021D">
                          <w:t>) Electronic discrimin</w:t>
                        </w:r>
                        <w:r>
                          <w:t>ation</w:t>
                        </w:r>
                        <w:r w:rsidRPr="0019021D">
                          <w:t xml:space="preserve"> analysis of positions based on the multi-resolution graphene tactile sensor. (</w:t>
                        </w:r>
                        <w:r>
                          <w:t>d</w:t>
                        </w:r>
                        <w:r w:rsidRPr="0019021D">
                          <w:t>-</w:t>
                        </w:r>
                        <w:r>
                          <w:t>f</w:t>
                        </w:r>
                        <w:r w:rsidRPr="0019021D">
                          <w:t xml:space="preserve">) Reproduced from </w:t>
                        </w:r>
                        <w:bookmarkStart w:id="244" w:name="_Hlk48056943"/>
                        <w:r w:rsidRPr="0019021D">
                          <w:t>Ref</w:t>
                        </w:r>
                        <w:r w:rsidRPr="000C6782">
                          <w:t>.</w:t>
                        </w:r>
                        <w:r w:rsidRPr="00107ADC">
                          <w:t xml:space="preserve"> </w:t>
                        </w:r>
                        <w:r w:rsidRPr="00107ADC">
                          <w:fldChar w:fldCharType="begin" w:fldLock="1"/>
                        </w:r>
                        <w:r w:rsidRPr="00107ADC">
                          <w:instrText>ADDIN CSL_CITATION {"citationItems":[{"id":"ITEM-1","itemData":{"DOI":"10.1039/c8cc02339e","ISSN":"1364548X","abstract":"Multi-dimensional accurate response and smooth signal transmission are critical challenges in the advancement of multi-resolution recognition and complex environment analysis. Inspired by the structure-activity relationship between discrepant microstructures of the spiral and radial threads in a spider web, we designed and printed graphene with porous and densely-packed microstructures to integrate into a multi-resolution graphene tactile sensor. The three-dimensional (3D) porous graphene structure performs multi-dimensional deformation responses. The laminar densely-packed graphene structure contributes excellent conductivity with flexible stability. The spider-web inspired printed pattern inherits orientational and locational kinesis tracking. The multi-structure construction with homo-graphene material can integrate discrepant electronic properties with remarkable flexibility, which will attract enormous attention for electronic skin, wearable devices and human-machine interactions.","author":[{"dropping-particle":"","family":"Liu","given":"Lu","non-dropping-particle":"","parse-names":false,"suffix":""},{"dropping-particle":"","family":"Huang","given":"Yu","non-dropping-particle":"","parse-names":false,"suffix":""},{"dropping-particle":"","family":"Li","given":"Fengyu","non-dropping-particle":"","parse-names":false,"suffix":""},{"dropping-particle":"","family":"Ma","given":"Ying","non-dropping-particle":"","parse-names":false,"suffix":""},{"dropping-particle":"","family":"Li","given":"Wenbo","non-dropping-particle":"","parse-names":false,"suffix":""},{"dropping-particle":"","family":"Su","given":"Meng","non-dropping-particle":"","parse-names":false,"suffix":""},{"dropping-particle":"","family":"Qian","given":"Xin","non-dropping-particle":"","parse-names":false,"suffix":""},{"dropping-particle":"","family":"Ren","given":"Wanjie","non-dropping-particle":"","parse-names":false,"suffix":""},{"dropping-particle":"","family":"Tang","given":"Kanglai","non-dropping-particle":"","parse-names":false,"suffix":""},{"dropping-particle":"","family":"Song","given":"Yanlin","non-dropping-particle":"","parse-names":false,"suffix":""}],"container-titl</w:instrText>
                        </w:r>
                        <w:r w:rsidRPr="00107ADC">
                          <w:rPr>
                            <w:rFonts w:hint="eastAsia"/>
                          </w:rPr>
                          <w:instrText>e":"Chemical Communications","id":"ITEM-1","issue":"38","issued":{"date-parts":[["2018"]]},"note":"</w:instrText>
                        </w:r>
                        <w:r w:rsidRPr="00107ADC">
                          <w:rPr>
                            <w:rFonts w:hint="eastAsia"/>
                          </w:rPr>
                          <w:instrText>已加</w:instrText>
                        </w:r>
                        <w:r w:rsidRPr="00107ADC">
                          <w:rPr>
                            <w:rFonts w:hint="eastAsia"/>
                          </w:rPr>
                          <w:instrText>\n3D</w:instrText>
                        </w:r>
                        <w:r w:rsidRPr="00107ADC">
                          <w:rPr>
                            <w:rFonts w:hint="eastAsia"/>
                          </w:rPr>
                          <w:instrText>打印石墨烯气凝胶</w:instrText>
                        </w:r>
                        <w:r w:rsidRPr="00107ADC">
                          <w:rPr>
                            <w:rFonts w:hint="eastAsia"/>
                          </w:rPr>
                          <w:instrText>\n</w:instrText>
                        </w:r>
                        <w:r w:rsidRPr="00107ADC">
                          <w:rPr>
                            <w:rFonts w:hint="eastAsia"/>
                          </w:rPr>
                          <w:instrText>蛛网仿生多级精度触觉传感器</w:instrText>
                        </w:r>
                        <w:r w:rsidRPr="00107ADC">
                          <w:rPr>
                            <w:rFonts w:hint="eastAsia"/>
                          </w:rPr>
                          <w:instrText>","page":"4810-4813","publisher":"Royal Society of Chemistry","title":"Spider-web inspired multi-resolution graphene tactile se</w:instrText>
                        </w:r>
                        <w:r w:rsidRPr="00107ADC">
                          <w:instrText>nsor","type":"article-journal","volume":"54"},"uris":["http://www.mendeley.com/documents/?uuid=33695b15-f044-4fca-aa92-a3806ec14216"]}],"mendeley":{"formattedCitation":"&lt;sup&gt;259&lt;/sup&gt;","plainTextFormattedCitation":"259","previouslyFormattedCitation":"&lt;sup&gt;257&lt;/sup&gt;"},"properties":{"noteIndex":0},"schema":"https://github.com/citation-style-language/schema/raw/master/csl-citation.json"}</w:instrText>
                        </w:r>
                        <w:r w:rsidRPr="00107ADC">
                          <w:fldChar w:fldCharType="separate"/>
                        </w:r>
                        <w:r w:rsidRPr="00107ADC">
                          <w:rPr>
                            <w:noProof/>
                          </w:rPr>
                          <w:t>259</w:t>
                        </w:r>
                        <w:r w:rsidRPr="00107ADC">
                          <w:fldChar w:fldCharType="end"/>
                        </w:r>
                        <w:r w:rsidRPr="00107ADC">
                          <w:t xml:space="preserve"> </w:t>
                        </w:r>
                        <w:bookmarkEnd w:id="244"/>
                        <w:r w:rsidRPr="0019021D">
                          <w:t>with permission from the Royal Society of Chemistry.</w:t>
                        </w:r>
                        <w:r>
                          <w:t xml:space="preserve"> </w:t>
                        </w:r>
                      </w:p>
                    </w:txbxContent>
                  </v:textbox>
                </v:shape>
                <w10:anchorlock/>
              </v:group>
            </w:pict>
          </mc:Fallback>
        </mc:AlternateContent>
      </w:r>
    </w:p>
    <w:p w14:paraId="79FF70F1" w14:textId="77777777" w:rsidR="0098396B" w:rsidRPr="009F7F88" w:rsidRDefault="0098396B" w:rsidP="00A24CBB">
      <w:pPr>
        <w:pStyle w:val="RSCB02ArticleText"/>
        <w:spacing w:line="240" w:lineRule="auto"/>
        <w:jc w:val="left"/>
        <w:rPr>
          <w:color w:val="000000" w:themeColor="text1"/>
        </w:rPr>
      </w:pPr>
    </w:p>
    <w:p w14:paraId="65A1FFA1" w14:textId="2EEB2381" w:rsidR="00E17456" w:rsidRPr="009F7F88" w:rsidRDefault="00E17456" w:rsidP="000749AB">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709FAA59" wp14:editId="6123EB47">
                <wp:extent cx="6445760" cy="4397577"/>
                <wp:effectExtent l="0" t="0" r="0" b="3175"/>
                <wp:docPr id="1859" name="组合 1859"/>
                <wp:cNvGraphicFramePr/>
                <a:graphic xmlns:a="http://schemas.openxmlformats.org/drawingml/2006/main">
                  <a:graphicData uri="http://schemas.microsoft.com/office/word/2010/wordprocessingGroup">
                    <wpg:wgp>
                      <wpg:cNvGrpSpPr/>
                      <wpg:grpSpPr>
                        <a:xfrm>
                          <a:off x="0" y="0"/>
                          <a:ext cx="6445760" cy="4397577"/>
                          <a:chOff x="-108646" y="322729"/>
                          <a:chExt cx="6446259" cy="4397577"/>
                        </a:xfrm>
                      </wpg:grpSpPr>
                      <pic:pic xmlns:pic="http://schemas.openxmlformats.org/drawingml/2006/picture">
                        <pic:nvPicPr>
                          <pic:cNvPr id="1903" name="图片 1903"/>
                          <pic:cNvPicPr preferRelativeResize="0">
                            <a:picLocks noChangeAspect="1"/>
                          </pic:cNvPicPr>
                        </pic:nvPicPr>
                        <pic:blipFill>
                          <a:blip r:embed="rId62"/>
                          <a:srcRect/>
                          <a:stretch/>
                        </pic:blipFill>
                        <pic:spPr bwMode="auto">
                          <a:xfrm>
                            <a:off x="676702" y="322729"/>
                            <a:ext cx="4886561" cy="3491882"/>
                          </a:xfrm>
                          <a:prstGeom prst="rect">
                            <a:avLst/>
                          </a:prstGeom>
                          <a:noFill/>
                          <a:ln>
                            <a:noFill/>
                          </a:ln>
                        </pic:spPr>
                      </pic:pic>
                      <wps:wsp>
                        <wps:cNvPr id="1858" name="文本框 1858"/>
                        <wps:cNvSpPr txBox="1"/>
                        <wps:spPr>
                          <a:xfrm>
                            <a:off x="-108646" y="3864917"/>
                            <a:ext cx="6446259" cy="855389"/>
                          </a:xfrm>
                          <a:prstGeom prst="rect">
                            <a:avLst/>
                          </a:prstGeom>
                          <a:solidFill>
                            <a:prstClr val="white"/>
                          </a:solidFill>
                          <a:ln>
                            <a:noFill/>
                          </a:ln>
                        </wps:spPr>
                        <wps:txbx>
                          <w:txbxContent>
                            <w:p w14:paraId="74FF2922" w14:textId="5256D08B" w:rsidR="005573B9" w:rsidRPr="0019021D" w:rsidRDefault="005573B9" w:rsidP="00A24CBB">
                              <w:pPr>
                                <w:pStyle w:val="RSCI05CaptiontoFigureSchemeChartwithbottombar"/>
                              </w:pPr>
                              <w:bookmarkStart w:id="204" w:name="_Ref41194191"/>
                              <w:r w:rsidRPr="0019021D">
                                <w:t xml:space="preserve">Fig. </w:t>
                              </w:r>
                              <w:r w:rsidR="00B131A9">
                                <w:fldChar w:fldCharType="begin"/>
                              </w:r>
                              <w:r w:rsidR="00B131A9">
                                <w:instrText xml:space="preserve"> SEQ Fig. \* ARABIC </w:instrText>
                              </w:r>
                              <w:r w:rsidR="00B131A9">
                                <w:fldChar w:fldCharType="separate"/>
                              </w:r>
                              <w:r>
                                <w:rPr>
                                  <w:noProof/>
                                </w:rPr>
                                <w:t>25</w:t>
                              </w:r>
                              <w:r w:rsidR="00B131A9">
                                <w:rPr>
                                  <w:noProof/>
                                </w:rPr>
                                <w:fldChar w:fldCharType="end"/>
                              </w:r>
                              <w:bookmarkEnd w:id="204"/>
                              <w:r w:rsidRPr="0019021D">
                                <w:t xml:space="preserve">  Printed aerogels </w:t>
                              </w:r>
                              <w:r>
                                <w:t xml:space="preserve">as </w:t>
                              </w:r>
                              <w:r w:rsidRPr="0019021D">
                                <w:t>actuator</w:t>
                              </w:r>
                              <w:r>
                                <w:t>s</w:t>
                              </w:r>
                              <w:r w:rsidRPr="0019021D">
                                <w:t xml:space="preserve"> and oscillator</w:t>
                              </w:r>
                              <w:r>
                                <w:t>s</w:t>
                              </w:r>
                              <w:r w:rsidRPr="0019021D">
                                <w:t xml:space="preserve">. (a) </w:t>
                              </w:r>
                              <w:r>
                                <w:t>Photograph and s</w:t>
                              </w:r>
                              <w:r w:rsidRPr="0019021D">
                                <w:t xml:space="preserve">chematic </w:t>
                              </w:r>
                              <w:r>
                                <w:t xml:space="preserve">illustration </w:t>
                              </w:r>
                              <w:r w:rsidRPr="0019021D">
                                <w:t xml:space="preserve">of bending </w:t>
                              </w:r>
                              <w:r>
                                <w:t xml:space="preserve">of </w:t>
                              </w:r>
                              <w:r w:rsidRPr="0019021D">
                                <w:t>ionic electromechanically active polymer actuator. Adapte</w:t>
                              </w:r>
                              <w:r w:rsidRPr="006F2A2C">
                                <w:t xml:space="preserve">d </w:t>
                              </w:r>
                              <w:r>
                                <w:rPr>
                                  <w:color w:val="FF0000"/>
                                </w:rPr>
                                <w:t xml:space="preserve">with permission </w:t>
                              </w:r>
                              <w:r w:rsidRPr="006F2A2C">
                                <w:t>from Ref.</w:t>
                              </w:r>
                              <w:r w:rsidRPr="0093346B">
                                <w:t xml:space="preserve"> </w:t>
                              </w:r>
                              <w:r w:rsidRPr="00107ADC">
                                <w:fldChar w:fldCharType="begin" w:fldLock="1"/>
                              </w:r>
                              <w:r w:rsidRPr="00107ADC">
                                <w:instrText>ADDIN CSL_CITATION {"citationItems":[{"id":"ITEM-1","itemData":{"DOI":"10.3390/act4010017","ISSN":"20760825","abstract":"Ionic electromechanically active polymers (IEAP) are laminar composites that can be considered attractive candidates for soft actuators. Their outstanding properties such as low operating voltage, easy miniaturization, and noiseless operation are, however, marred by issues related to the repeatability in the production and operation of these materials. Implementing closed-loop control for IEAP actuators is a viable option for overcoming these issues. Since IEAP laminates also behave as mechanoelectrical sensors, it is advantageous to combine the actuating and sensing functionalities of a single device to create a so-called self-sensing actuator. This review article systematizes the state of the art in producing self-sensing ionic polymer actuators. The IEAPs discussed in this paper are conducting (or conjugated) polymers actuators (CPA), ionic polymer-metal composite (IPMC), and carbonaceous polymer laminates.","author":[{"dropping-particle":"","family":"Kruusamäe","given":"Karl","non-dropping-particle":"","parse-names":false,"suffix":""},{"dropping-particle":"","family":"Punning","given":"Andres","non-dropping-particle":"","parse-names":false,"suffix":""},{"dropping-particle":"","family":"Aabloo","given":"Alvo","non-dropping-particle":"","parse-names":false,"suffix":""},{"dropping-particle":"","family":"Asaka","given":"Kinji","non-dropping-particle":"","parse-names":false,"suffix":""}],"container-title":"Actuators","id":"ITEM-1","issue":"1","issued":{"date-parts":[["2015"]]},"page":"17-38","publisher":"MDPI AG","title":"Self-sensing ionic polymer actuators: A review","type":"article-journal","volume":"4"},"uris":["http://www.mendeley.com/documents/?uuid=06cd0099-a10b-360d-9d36-008fdefc4a24"]}],"mendeley":{"formattedCitation":"&lt;sup&gt;315&lt;/sup&gt;","plainTextFormattedCitation":"315","previouslyFormattedCitation":"&lt;sup&gt;313&lt;/sup&gt;"},"properties":{"noteIndex":0},"schema":"https://github.com/citation-style-language/schema/raw/master/csl-citation.json"}</w:instrText>
                              </w:r>
                              <w:r w:rsidRPr="00107ADC">
                                <w:fldChar w:fldCharType="separate"/>
                              </w:r>
                              <w:r w:rsidRPr="00107ADC">
                                <w:rPr>
                                  <w:noProof/>
                                </w:rPr>
                                <w:t>315</w:t>
                              </w:r>
                              <w:r w:rsidRPr="00107ADC">
                                <w:fldChar w:fldCharType="end"/>
                              </w:r>
                              <w:r w:rsidRPr="000C6782">
                                <w:t xml:space="preserve">. </w:t>
                              </w:r>
                              <w:r w:rsidR="0047726F">
                                <w:rPr>
                                  <w:color w:val="FF0000"/>
                                </w:rPr>
                                <w:t>Copyright 2015</w:t>
                              </w:r>
                              <w:r w:rsidRPr="006F2A2C">
                                <w:t xml:space="preserve"> MDPI. (</w:t>
                              </w:r>
                              <w:r>
                                <w:t>b</w:t>
                              </w:r>
                              <w:r w:rsidRPr="006F2A2C">
                                <w:t xml:space="preserve">) Durability of stress (filled) and charge density (empty) of PEDOT:PSS- and PEDOT:PSS-ACA- PVDF </w:t>
                              </w:r>
                              <w:proofErr w:type="spellStart"/>
                              <w:r w:rsidRPr="006F2A2C">
                                <w:t>trilayer</w:t>
                              </w:r>
                              <w:proofErr w:type="spellEnd"/>
                              <w:r w:rsidRPr="006F2A2C">
                                <w:t xml:space="preserve"> at linear actuation. Reproduced with permission from R</w:t>
                              </w:r>
                              <w:r w:rsidRPr="000C6782">
                                <w:t>ef.</w:t>
                              </w:r>
                              <w:r w:rsidRPr="00107ADC">
                                <w:t xml:space="preserve"> </w:t>
                              </w:r>
                              <w:bookmarkStart w:id="205" w:name="_Hlk37404611"/>
                              <w:r w:rsidRPr="00107ADC">
                                <w:fldChar w:fldCharType="begin" w:fldLock="1"/>
                              </w:r>
                              <w:r w:rsidRPr="00107ADC">
                                <w:instrText>ADDIN CSL_CITATION {"citationItems":[{"id":"ITEM-1","itemData":{"DOI":"10.1016/j.snb.2017.04.138","ISSN":"09254005","abstract":"A novel trilayer ionic electro-chemo-mechanical actuator consisting of a 5-μm thick hybrid conducting polymer (CP) poly(3,4-ethylenedioxythiophene)-poly(styrenesulfonate) (PEDOT:PSS) and nanoporous activated carbon aerogel (ACA) electrodes printed on a commercial poly(vinylidene fluoride) (PVdF) membrane is reported. Recent studies have introduced hybrid CP-carbon bending and exp</w:instrText>
                              </w:r>
                              <w:r w:rsidRPr="00107ADC">
                                <w:rPr>
                                  <w:rFonts w:hint="eastAsia"/>
                                </w:rPr>
                                <w:instrText>anding actuators with the aim of enhancing the capacitive properties and energy efficiency of the actuator. The current study is focused on characterizing the ion</w:instrText>
                              </w:r>
                              <w:r w:rsidRPr="00107ADC">
                                <w:rPr>
                                  <w:rFonts w:hint="eastAsia"/>
                                </w:rPr>
                                <w:instrText>‐</w:instrText>
                              </w:r>
                              <w:r w:rsidRPr="00107ADC">
                                <w:rPr>
                                  <w:rFonts w:hint="eastAsia"/>
                                </w:rPr>
                                <w:instrText>transport properties of the material and determining the effect of nanoporous carbon in hybr</w:instrText>
                              </w:r>
                              <w:r w:rsidRPr="00107ADC">
                                <w:instrText>id actuators. To analyze the ion diffusion and electro-chemo-mechanical properties of the trilayer, electro-chemo-mechanical deformation (ECMD) measurements were conducted in linear actuation mode, connecting both sides of the trilayer as the working electrode in an electrolyte setup. While the PEDOT:PSS trilayer shows nearly double the strain of the PEDOT:PSS-ACA trilayer, the stress is higher in the case of PEDOT:PSS-ACA. Despite the decreased strain [1], ACA incorporation in PEDOT:PSS results in faster</w:instrText>
                              </w:r>
                              <w:r w:rsidRPr="00107ADC">
                                <w:rPr>
                                  <w:rFonts w:hint="eastAsia"/>
                                </w:rPr>
                                <w:instrText xml:space="preserve"> ion transport and also adds anion migration to the otherwise cation</w:instrText>
                              </w:r>
                              <w:r w:rsidRPr="00107ADC">
                                <w:rPr>
                                  <w:rFonts w:hint="eastAsia"/>
                                </w:rPr>
                                <w:instrText>‐</w:instrText>
                              </w:r>
                              <w:r w:rsidRPr="00107ADC">
                                <w:rPr>
                                  <w:rFonts w:hint="eastAsia"/>
                                </w:rPr>
                                <w:instrText>active actuation of PEDOT:PSS. This work shows, for the first time, the potential of inkjet print fabrication of CP-carbon aerogel hybrid actuators.","author":[{"dropping-particle":"","f</w:instrText>
                              </w:r>
                              <w:r w:rsidRPr="00107ADC">
                                <w:instrText>amily":"Põldsalu","given":"Inga","non-dropping-particle":"","parse-names":false,"suffix":""},{"dropping-particle":"","family":"Harjo","given":"Madis","non-dropping-particle":"","parse-names":false,"suffix":""},{"dropping-particle":"","family":"Tamm","given":"Tarmo","non-dropping-particle":"","parse-names":false,"suffix":""},{"dropping-particle":"","family":"Uibu","given":"Mai","non-dropping-particle":"","parse-names":false,"suffix":""},{"dropping-particle":"","family":"Peikolainen","given":"Anna Liisa","non-dropping-particle":"","parse-names":false,"suffix":""},{"dropping-particle":"","family":"Kiefer","given":"Rudolf","non-dropping-particle":"","parse-names":false,"suffix":""}],"container-title":"Sensors and Actuators B","id":"ITEM-1","issued":{"date-par</w:instrText>
                              </w:r>
                              <w:r w:rsidRPr="00107ADC">
                                <w:rPr>
                                  <w:rFonts w:hint="eastAsia"/>
                                </w:rPr>
                                <w:instrText>ts":[["2017"]]},"note":"</w:instrText>
                              </w:r>
                              <w:r w:rsidRPr="00107ADC">
                                <w:rPr>
                                  <w:rFonts w:hint="eastAsia"/>
                                </w:rPr>
                                <w:instrText>已加</w:instrText>
                              </w:r>
                              <w:r w:rsidRPr="00107ADC">
                                <w:rPr>
                                  <w:rFonts w:hint="eastAsia"/>
                                </w:rPr>
                                <w:instrText>\n</w:instrText>
                              </w:r>
                              <w:r w:rsidRPr="00107ADC">
                                <w:rPr>
                                  <w:rFonts w:hint="eastAsia"/>
                                </w:rPr>
                                <w:instrText>活化炭气凝胶粉添加进墨水中喷墨打印</w:instrText>
                              </w:r>
                              <w:r w:rsidRPr="00107ADC">
                                <w:rPr>
                                  <w:rFonts w:hint="eastAsia"/>
                                </w:rPr>
                                <w:instrText>\n</w:instrText>
                              </w:r>
                              <w:r w:rsidRPr="00107ADC">
                                <w:rPr>
                                  <w:rFonts w:hint="eastAsia"/>
                                </w:rPr>
                                <w:instrText>线性致动器</w:instrText>
                              </w:r>
                              <w:r w:rsidRPr="00107ADC">
                                <w:rPr>
                                  <w:rFonts w:hint="eastAsia"/>
                                </w:rPr>
                                <w:instrText>","page":"44-51","title":"Inkjet-printed hybrid conducting polymer-activated carbon aerogel linear actuators driven in an organic electrolyte","type":"article-journal","volume":"250"},"uris":["http://www</w:instrText>
                              </w:r>
                              <w:r w:rsidRPr="00107ADC">
                                <w:instrText>.mendeley.com/documents/?uuid=bc51d02a-b757-402f-a2d9-40c1d243085f"]}],"mendeley":{"formattedCitation":"&lt;sup&gt;212&lt;/sup&gt;","plainTextFormattedCitation":"212","previouslyFormattedCitation":"&lt;sup&gt;210&lt;/sup&gt;"},"properties":{"noteIndex":0},"schema":"https://github.com/citation-style-language/schema/raw/master/csl-citation.json"}</w:instrText>
                              </w:r>
                              <w:r w:rsidRPr="00107ADC">
                                <w:fldChar w:fldCharType="separate"/>
                              </w:r>
                              <w:r w:rsidRPr="00107ADC">
                                <w:rPr>
                                  <w:noProof/>
                                </w:rPr>
                                <w:t>212</w:t>
                              </w:r>
                              <w:r w:rsidRPr="00107ADC">
                                <w:fldChar w:fldCharType="end"/>
                              </w:r>
                              <w:bookmarkEnd w:id="205"/>
                              <w:r w:rsidRPr="000C6782">
                                <w:t xml:space="preserve">. </w:t>
                              </w:r>
                              <w:r w:rsidRPr="0019021D">
                                <w:t>Copyright 2017 Elsevier B.V. (</w:t>
                              </w:r>
                              <w:r>
                                <w:t>c</w:t>
                              </w:r>
                              <w:r w:rsidRPr="0019021D">
                                <w:t xml:space="preserve">) Schematic illustration of the fabrication process of a graphene/SMP nanocomposite aerogel that encompasses a monolithic graphene framework and </w:t>
                              </w:r>
                              <w:r w:rsidRPr="00FF79CD">
                                <w:t xml:space="preserve">polycaprolactone </w:t>
                              </w:r>
                              <w:r>
                                <w:t>(</w:t>
                              </w:r>
                              <w:r w:rsidRPr="0019021D">
                                <w:t>PCL</w:t>
                              </w:r>
                              <w:r>
                                <w:t>)</w:t>
                              </w:r>
                              <w:r w:rsidRPr="0019021D">
                                <w:t xml:space="preserve"> nanofilm. (</w:t>
                              </w:r>
                              <w:r>
                                <w:t>d</w:t>
                              </w:r>
                              <w:r w:rsidRPr="0019021D">
                                <w:t xml:space="preserve">) </w:t>
                              </w:r>
                              <w:r>
                                <w:t>Schematic illustration</w:t>
                              </w:r>
                              <w:r w:rsidRPr="0019021D">
                                <w:t xml:space="preserve"> of the high-speed G-SMP oscillator. (</w:t>
                              </w:r>
                              <w:r>
                                <w:t>e</w:t>
                              </w:r>
                              <w:r w:rsidRPr="0019021D">
                                <w:t>) The original state (I) and three critical states (II, III, IV) during one oscillation cycle. (</w:t>
                              </w:r>
                              <w:r>
                                <w:t>f</w:t>
                              </w:r>
                              <w:r w:rsidRPr="0019021D">
                                <w:t>) Impulse voltage on G-SMP (</w:t>
                              </w:r>
                              <w:proofErr w:type="spellStart"/>
                              <w:r w:rsidRPr="0019021D">
                                <w:t>V</w:t>
                              </w:r>
                              <w:r w:rsidRPr="004813D8">
                                <w:rPr>
                                  <w:vertAlign w:val="subscript"/>
                                </w:rPr>
                                <w:t>f</w:t>
                              </w:r>
                              <w:proofErr w:type="spellEnd"/>
                              <w:r w:rsidRPr="0019021D">
                                <w:t>), electromagnet (</w:t>
                              </w:r>
                              <w:proofErr w:type="spellStart"/>
                              <w:r w:rsidRPr="0019021D">
                                <w:t>V</w:t>
                              </w:r>
                              <w:r w:rsidRPr="004813D8">
                                <w:rPr>
                                  <w:vertAlign w:val="subscript"/>
                                </w:rPr>
                                <w:t>e</w:t>
                              </w:r>
                              <w:proofErr w:type="spellEnd"/>
                              <w:r w:rsidRPr="0019021D">
                                <w:t>), and the consequent distance change in a cycle. (</w:t>
                              </w:r>
                              <w:r>
                                <w:t>c</w:t>
                              </w:r>
                              <w:r w:rsidRPr="0019021D">
                                <w:t>-</w:t>
                              </w:r>
                              <w:r>
                                <w:t>f</w:t>
                              </w:r>
                              <w:r w:rsidRPr="0019021D">
                                <w:t xml:space="preserve">) </w:t>
                              </w:r>
                              <w:r>
                                <w:t>Adapt</w:t>
                              </w:r>
                              <w:r w:rsidRPr="0019021D">
                                <w:t>ed with permission from Re</w:t>
                              </w:r>
                              <w:r w:rsidRPr="000C6782">
                                <w:t>f.</w:t>
                              </w:r>
                              <w:r w:rsidRPr="00107ADC">
                                <w:t xml:space="preserve"> </w:t>
                              </w:r>
                              <w:r w:rsidRPr="00107ADC">
                                <w:fldChar w:fldCharType="begin" w:fldLock="1"/>
                              </w:r>
                              <w:r w:rsidRPr="00107ADC">
                                <w:instrText xml:space="preserve">ADDIN CSL_CITATION {"citationItems":[{"id":"ITEM-1","itemData":{"DOI":"10.1021/acsnano.9b00428","ISSN":"1936086X","abstract":"Shape memory polymers (SMPs) change shapes as-designed through altering the chain segment movement by external stimuli, promising wide uses in actuators, sensors, drug delivery, and deployable devices. However, the recovery speed of SMPs is still far slower than the benchmark shape memory alloys (SMAs), originating from their intrinsic poor heat transport and retarded viscoelasticity of polymer chains. In this work, monolithic nanocomposite aerogels composed of bicontinuous graphene and SMP networks are designed to promote the recovery time of SMP composites to a record value of 50 ms, comparable to the SMA case. The integration of a stretchable graphene framework as a fast energy transformation grid with ultrathin polycaprolactone nanofilms (tunable at 2.5-60 nm) enables the rapid phase transition of SMPs under electrical stimulation. The graphene-SMP nanocomposite aerogels, with a density of </w:instrText>
                              </w:r>
                              <w:r w:rsidRPr="00107ADC">
                                <w:rPr>
                                  <w:rFonts w:ascii="Cambria Math" w:hAnsi="Cambria Math" w:cs="Cambria Math"/>
                                </w:rPr>
                                <w:instrText>∼</w:instrText>
                              </w:r>
                              <w:r w:rsidRPr="00107ADC">
                                <w:instrText>10 mg cm-3, exhibit a fast response (175 ± 40 mm s-1), large deformation (</w:instrText>
                              </w:r>
                              <w:r w:rsidRPr="00107ADC">
                                <w:rPr>
                                  <w:rFonts w:ascii="Cambria Math" w:hAnsi="Cambria Math" w:cs="Cambria Math"/>
                                </w:rPr>
                                <w:instrText>∼</w:instrText>
                              </w:r>
                              <w:r w:rsidRPr="00107ADC">
                                <w:instrText>100%), and a wide response bandwidth (0.1-20 Hz). The ultrafast response of SMP nanocomposite aerogels confers extensive uses in sensitive fuses, micro-oscillators, artificial muscles, actuators, and soft robotics. The design of bicontinuous ultralight aerogels can be extended to fabricate multifunctional and multiresponsive hybrid materials and devices.","author":[{"dropping-particle":"","family":"Guo","given":"Fan","non-dropping-particle":"","parse-names":false,"suffix":""},{"dropping-particle":"","family":"Zheng","given":"Xiaowen","non-dropping-particle":"","parse-names":false,"suffix":""},{"dropping-particle":"","family":"Liang","given":"Chunyuan","non-dropping-particle":"","parse-names":false,"suffix":""},{"dropping-particle":"","family":"Jiang","given":"Yanqiu","non-dropping-particle":"","parse-names":false,"suffix":""},{"dropping-particle":"","family":"Xu","given":"Zhen","non-dropping-particle":"","parse-names":false,"suffix":""},{"dropping-particle":"","family":"Jiao","given":"Zhongdong","non-dropping-particle":"","parse-names":false,"suffix":""},{"dropping-particle":"","family":"Liu","given":"Yingjun","non-dropping-particle":"","parse-names":false,"suffix":""},{"dropping-particle":"","family":"Wang","given":"Hong Tao","non-dropping-particle":"","parse-names":false,"suffix":""},{"dropping-particle":"","family":"Sun","given":"Haiyan","non-dropping-particle":"","parse-names":false,"suffix":""},{"dropping-particle":"","family":"Ma","given":"Lie","non-dropping-particle":"","parse-names":false,"suffix":""},{"dropping-particle":"","family":"Gao","given":"Weiwei","non-dropping-particle":"","parse-names":false,"suffix":""},{"dropping-particle":"","family":"Greiner","given":"Andreas","non-dropping-particle":"","parse-names":false,"suffix":""},{"dropping-particle":"","family":"Agarwal","given":"Seema","non-dropping-particle":"","parse-names":false,"suffix":""},{"dropping-particle":"","family":"Gao","given":"Chao","non-d</w:instrText>
                              </w:r>
                              <w:r w:rsidRPr="00107ADC">
                                <w:rPr>
                                  <w:rFonts w:hint="eastAsia"/>
                                </w:rPr>
                                <w:instrText>ropping-particle":"","parse-names":false,"suffix":""}],"container-title":"ACS Nano","genre":"research-article","id":"ITEM-1","issue":"5","issued":{"date-parts":[["2019"]]},"note":"</w:instrText>
                              </w:r>
                              <w:r w:rsidRPr="00107ADC">
                                <w:rPr>
                                  <w:rFonts w:hint="eastAsia"/>
                                </w:rPr>
                                <w:instrText>已加</w:instrText>
                              </w:r>
                              <w:r w:rsidRPr="00107ADC">
                                <w:rPr>
                                  <w:rFonts w:hint="eastAsia"/>
                                </w:rPr>
                                <w:instrText>\n3D</w:instrText>
                              </w:r>
                              <w:r w:rsidRPr="00107ADC">
                                <w:rPr>
                                  <w:rFonts w:hint="eastAsia"/>
                                </w:rPr>
                                <w:instrText>打印</w:instrText>
                              </w:r>
                              <w:r w:rsidRPr="00107ADC">
                                <w:rPr>
                                  <w:rFonts w:hint="eastAsia"/>
                                </w:rPr>
                                <w:instrText>\n</w:instrText>
                              </w:r>
                              <w:r w:rsidRPr="00107ADC">
                                <w:rPr>
                                  <w:rFonts w:hint="eastAsia"/>
                                </w:rPr>
                                <w:instrText>石墨烯</w:instrText>
                              </w:r>
                              <w:r w:rsidRPr="00107ADC">
                                <w:rPr>
                                  <w:rFonts w:hint="eastAsia"/>
                                </w:rPr>
                                <w:instrText>-</w:instrText>
                              </w:r>
                              <w:r w:rsidRPr="00107ADC">
                                <w:rPr>
                                  <w:rFonts w:hint="eastAsia"/>
                                </w:rPr>
                                <w:instrText>形状记忆树脂复合气凝胶</w:instrText>
                              </w:r>
                              <w:r w:rsidRPr="00107ADC">
                                <w:rPr>
                                  <w:rFonts w:hint="eastAsia"/>
                                </w:rPr>
                                <w:instrText>\n</w:instrText>
                              </w:r>
                              <w:r w:rsidRPr="00107ADC">
                                <w:rPr>
                                  <w:rFonts w:hint="eastAsia"/>
                                </w:rPr>
                                <w:instrText>可毫秒级响应</w:instrText>
                              </w:r>
                              <w:r w:rsidRPr="00107ADC">
                                <w:rPr>
                                  <w:rFonts w:hint="eastAsia"/>
                                </w:rPr>
                                <w:instrText>","page":"5549-5558","publisher":"American</w:instrText>
                              </w:r>
                              <w:r w:rsidRPr="00107ADC">
                                <w:instrText xml:space="preserve"> Chemical Society","title":"Millisecond Response of Shape Memory Polymer Nanocomposite Aerogel Powered by Stretchable Graphene Framework","type":"article-journal","volume":"13"},"uris":["http://www.mendeley.com/documents/?uuid=dddde0d4-a490-4e70-bc88-4838995e9823"]}],"mendeley":{"formattedCitation":"&lt;sup&gt;236&lt;/sup&gt;","plainTextFormattedCitation":"236","previouslyFormattedCitation":"&lt;sup&gt;234&lt;/sup&gt;"},"properties":{"noteIndex":0},"schema":"https://github.com/citation-style-language/schema/raw/master/csl-citation.json"}</w:instrText>
                              </w:r>
                              <w:r w:rsidRPr="00107ADC">
                                <w:fldChar w:fldCharType="separate"/>
                              </w:r>
                              <w:r w:rsidRPr="00107ADC">
                                <w:rPr>
                                  <w:noProof/>
                                </w:rPr>
                                <w:t>236</w:t>
                              </w:r>
                              <w:r w:rsidRPr="00107ADC">
                                <w:fldChar w:fldCharType="end"/>
                              </w:r>
                              <w:r w:rsidRPr="000C6782">
                                <w:t>.</w:t>
                              </w:r>
                              <w:r w:rsidRPr="0019021D">
                                <w:t xml:space="preserve"> Copyright 2019 American Chemical Socie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09FAA59" id="组合 1859" o:spid="_x0000_s1099" style="width:507.55pt;height:346.25pt;mso-position-horizontal-relative:char;mso-position-vertical-relative:line" coordorigin="-1086,3227" coordsize="64462,4397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uJ+I337D6&#10;P/7LXbVxPxG+/YfR/wD2WgTONooooJCivzf/AGrf2ovHPxY/aI0X4QfBnXr3SWtL37Bdahps5iNz&#10;dk4l3OvPlQqGz6kOeQFNfoT4R0GTwv4X0rSJtSu9ZnsraOCTUb+QyT3LqoDSOxJ+Zjk+2cDigZr0&#10;UUUCCiiigAoor45/4KNWnxI8J+B9P+Inw+8X65okGkMtvrGn6fdukTQu/wC7n2A4yrna3HIdc8JQ&#10;M+xqK8N/Y/8A2kLP9pT4S2usOY4fEun7bPWrNOAk4HEijskgG4eh3LztJr3KgQ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RjjpyaY0wVGYlQq8lj0FAElFcXr&#10;/wAZPBXhdW/tLxLp0Dr/AMs/PUv+Wa4y6/a8+F9qoZtfDgtt+SPP9a7qeBxVZXp0pP5M4amPwlF2&#10;qVYr5o9noryzSP2nPhvrUyxQ+JrWJ26eewSvQNH8SaZ4ghMumaha6gnXdbyBx+hrGrh61H+LBr1R&#10;rSxVCv8Awpp+jNOimqx6HrTq5zp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&#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&#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">
                <v:shape id="图片 1903" o:spid="_x0000_s1100" type="#_x0000_t75" style="position:absolute;left:6767;top:3227;width:48865;height:3491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">
                  <v:imagedata r:id="rId63" o:title=""/>
                </v:shape>
                <v:shape id="文本框 1858" o:spid="_x0000_s1101" type="#_x0000_t202" style="position:absolute;left:-1086;top:38649;width:64462;height:8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" stroked="f">
                  <v:textbox inset="0,0,0,0">
                    <w:txbxContent>
                      <w:p w14:paraId="74FF2922" w14:textId="5256D08B" w:rsidR="005573B9" w:rsidRPr="0019021D" w:rsidRDefault="005573B9" w:rsidP="00A24CBB">
                        <w:pPr>
                          <w:pStyle w:val="RSCI05CaptiontoFigureSchemeChartwithbottombar"/>
                        </w:pPr>
                        <w:bookmarkStart w:id="248" w:name="_Ref41194191"/>
                        <w:r w:rsidRPr="0019021D">
                          <w:t xml:space="preserve">Fig. </w:t>
                        </w:r>
                        <w:fldSimple w:instr=" SEQ Fig. \* ARABIC ">
                          <w:r>
                            <w:rPr>
                              <w:noProof/>
                            </w:rPr>
                            <w:t>25</w:t>
                          </w:r>
                        </w:fldSimple>
                        <w:bookmarkEnd w:id="248"/>
                        <w:r w:rsidRPr="0019021D">
                          <w:t xml:space="preserve">  Printed aerogels </w:t>
                        </w:r>
                        <w:r>
                          <w:t xml:space="preserve">as </w:t>
                        </w:r>
                        <w:r w:rsidRPr="0019021D">
                          <w:t>actuator</w:t>
                        </w:r>
                        <w:r>
                          <w:t>s</w:t>
                        </w:r>
                        <w:r w:rsidRPr="0019021D">
                          <w:t xml:space="preserve"> and oscillator</w:t>
                        </w:r>
                        <w:r>
                          <w:t>s</w:t>
                        </w:r>
                        <w:r w:rsidRPr="0019021D">
                          <w:t xml:space="preserve">. (a) </w:t>
                        </w:r>
                        <w:r>
                          <w:t>Photograph and s</w:t>
                        </w:r>
                        <w:r w:rsidRPr="0019021D">
                          <w:t xml:space="preserve">chematic </w:t>
                        </w:r>
                        <w:r>
                          <w:t xml:space="preserve">illustration </w:t>
                        </w:r>
                        <w:r w:rsidRPr="0019021D">
                          <w:t xml:space="preserve">of bending </w:t>
                        </w:r>
                        <w:r>
                          <w:t xml:space="preserve">of </w:t>
                        </w:r>
                        <w:r w:rsidRPr="0019021D">
                          <w:t>ionic electromechanically active polymer actuator. Adapte</w:t>
                        </w:r>
                        <w:r w:rsidRPr="006F2A2C">
                          <w:t xml:space="preserve">d </w:t>
                        </w:r>
                        <w:r>
                          <w:rPr>
                            <w:color w:val="FF0000"/>
                          </w:rPr>
                          <w:t xml:space="preserve">with permission </w:t>
                        </w:r>
                        <w:r w:rsidRPr="006F2A2C">
                          <w:t>from Ref.</w:t>
                        </w:r>
                        <w:r w:rsidRPr="0093346B">
                          <w:t xml:space="preserve"> </w:t>
                        </w:r>
                        <w:r w:rsidRPr="00107ADC">
                          <w:fldChar w:fldCharType="begin" w:fldLock="1"/>
                        </w:r>
                        <w:r w:rsidRPr="00107ADC">
                          <w:instrText>ADDIN CSL_CITATION {"citationItems":[{"id":"ITEM-1","itemData":{"DOI":"10.3390/act4010017","ISSN":"20760825","abstract":"Ionic electromechanically active polymers (IEAP) are laminar composites that can be considered attractive candidates for soft actuators. Their outstanding properties such as low operating voltage, easy miniaturization, and noiseless operation are, however, marred by issues related to the repeatability in the production and operation of these materials. Implementing closed-loop control for IEAP actuators is a viable option for overcoming these issues. Since IEAP laminates also behave as mechanoelectrical sensors, it is advantageous to combine the actuating and sensing functionalities of a single device to create a so-called self-sensing actuator. This review article systematizes the state of the art in producing self-sensing ionic polymer actuators. The IEAPs discussed in this paper are conducting (or conjugated) polymers actuators (CPA), ionic polymer-metal composite (IPMC), and carbonaceous polymer laminates.","author":[{"dropping-particle":"","family":"Kruusamäe","given":"Karl","non-dropping-particle":"","parse-names":false,"suffix":""},{"dropping-particle":"","family":"Punning","given":"Andres","non-dropping-particle":"","parse-names":false,"suffix":""},{"dropping-particle":"","family":"Aabloo","given":"Alvo","non-dropping-particle":"","parse-names":false,"suffix":""},{"dropping-particle":"","family":"Asaka","given":"Kinji","non-dropping-particle":"","parse-names":false,"suffix":""}],"container-title":"Actuators","id":"ITEM-1","issue":"1","issued":{"date-parts":[["2015"]]},"page":"17-38","publisher":"MDPI AG","title":"Self-sensing ionic polymer actuators: A review","type":"article-journal","volume":"4"},"uris":["http://www.mendeley.com/documents/?uuid=06cd0099-a10b-360d-9d36-008fdefc4a24"]}],"mendeley":{"formattedCitation":"&lt;sup&gt;315&lt;/sup&gt;","plainTextFormattedCitation":"315","previouslyFormattedCitation":"&lt;sup&gt;313&lt;/sup&gt;"},"properties":{"noteIndex":0},"schema":"https://github.com/citation-style-language/schema/raw/master/csl-citation.json"}</w:instrText>
                        </w:r>
                        <w:r w:rsidRPr="00107ADC">
                          <w:fldChar w:fldCharType="separate"/>
                        </w:r>
                        <w:r w:rsidRPr="00107ADC">
                          <w:rPr>
                            <w:noProof/>
                          </w:rPr>
                          <w:t>315</w:t>
                        </w:r>
                        <w:r w:rsidRPr="00107ADC">
                          <w:fldChar w:fldCharType="end"/>
                        </w:r>
                        <w:r w:rsidRPr="000C6782">
                          <w:t xml:space="preserve">. </w:t>
                        </w:r>
                        <w:r w:rsidR="0047726F">
                          <w:rPr>
                            <w:color w:val="FF0000"/>
                          </w:rPr>
                          <w:t>Copyright 2015</w:t>
                        </w:r>
                        <w:bookmarkStart w:id="249" w:name="_GoBack"/>
                        <w:bookmarkEnd w:id="249"/>
                        <w:r w:rsidRPr="006F2A2C">
                          <w:t xml:space="preserve"> MDPI. (</w:t>
                        </w:r>
                        <w:r>
                          <w:t>b</w:t>
                        </w:r>
                        <w:r w:rsidRPr="006F2A2C">
                          <w:t>) Durability of stress (filled) and charge density (empty) of PEDOT:PSS- and PEDOT:PSS-ACA- PVDF trilayer at linear actuation. Reproduced with permission from R</w:t>
                        </w:r>
                        <w:r w:rsidRPr="000C6782">
                          <w:t>ef.</w:t>
                        </w:r>
                        <w:r w:rsidRPr="00107ADC">
                          <w:t xml:space="preserve"> </w:t>
                        </w:r>
                        <w:bookmarkStart w:id="250" w:name="_Hlk37404611"/>
                        <w:r w:rsidRPr="00107ADC">
                          <w:fldChar w:fldCharType="begin" w:fldLock="1"/>
                        </w:r>
                        <w:r w:rsidRPr="00107ADC">
                          <w:instrText>ADDIN CSL_CITATION {"citationItems":[{"id":"ITEM-1","itemData":{"DOI":"10.1016/j.snb.2017.04.138","ISSN":"09254005","abstract":"A novel trilayer ionic electro-chemo-mechanical actuator consisting of a 5-μm thick hybrid conducting polymer (CP) poly(3,4-ethylenedioxythiophene)-poly(styrenesulfonate) (PEDOT:PSS) and nanoporous activated carbon aerogel (ACA) electrodes printed on a commercial poly(vinylidene fluoride) (PVdF) membrane is reported. Recent studies have introduced hybrid CP-carbon bending and exp</w:instrText>
                        </w:r>
                        <w:r w:rsidRPr="00107ADC">
                          <w:rPr>
                            <w:rFonts w:hint="eastAsia"/>
                          </w:rPr>
                          <w:instrText>anding actuators with the aim of enhancing the capacitive properties and energy efficiency of the actuator. The current study is focused on characterizing the ion</w:instrText>
                        </w:r>
                        <w:r w:rsidRPr="00107ADC">
                          <w:rPr>
                            <w:rFonts w:hint="eastAsia"/>
                          </w:rPr>
                          <w:instrText>‐</w:instrText>
                        </w:r>
                        <w:r w:rsidRPr="00107ADC">
                          <w:rPr>
                            <w:rFonts w:hint="eastAsia"/>
                          </w:rPr>
                          <w:instrText>transport properties of the material and determining the effect of nanoporous carbon in hybr</w:instrText>
                        </w:r>
                        <w:r w:rsidRPr="00107ADC">
                          <w:instrText>id actuators. To analyze the ion diffusion and electro-chemo-mechanical properties of the trilayer, electro-chemo-mechanical deformation (ECMD) measurements were conducted in linear actuation mode, connecting both sides of the trilayer as the working electrode in an electrolyte setup. While the PEDOT:PSS trilayer shows nearly double the strain of the PEDOT:PSS-ACA trilayer, the stress is higher in the case of PEDOT:PSS-ACA. Despite the decreased strain [1], ACA incorporation in PEDOT:PSS results in faster</w:instrText>
                        </w:r>
                        <w:r w:rsidRPr="00107ADC">
                          <w:rPr>
                            <w:rFonts w:hint="eastAsia"/>
                          </w:rPr>
                          <w:instrText xml:space="preserve"> ion transport and also adds anion migration to the otherwise cation</w:instrText>
                        </w:r>
                        <w:r w:rsidRPr="00107ADC">
                          <w:rPr>
                            <w:rFonts w:hint="eastAsia"/>
                          </w:rPr>
                          <w:instrText>‐</w:instrText>
                        </w:r>
                        <w:r w:rsidRPr="00107ADC">
                          <w:rPr>
                            <w:rFonts w:hint="eastAsia"/>
                          </w:rPr>
                          <w:instrText>active actuation of PEDOT:PSS. This work shows, for the first time, the potential of inkjet print fabrication of CP-carbon aerogel hybrid actuators.","author":[{"dropping-particle":"","f</w:instrText>
                        </w:r>
                        <w:r w:rsidRPr="00107ADC">
                          <w:instrText>amily":"Põldsalu","given":"Inga","non-dropping-particle":"","parse-names":false,"suffix":""},{"dropping-particle":"","family":"Harjo","given":"Madis","non-dropping-particle":"","parse-names":false,"suffix":""},{"dropping-particle":"","family":"Tamm","given":"Tarmo","non-dropping-particle":"","parse-names":false,"suffix":""},{"dropping-particle":"","family":"Uibu","given":"Mai","non-dropping-particle":"","parse-names":false,"suffix":""},{"dropping-particle":"","family":"Peikolainen","given":"Anna Liisa","non-dropping-particle":"","parse-names":false,"suffix":""},{"dropping-particle":"","family":"Kiefer","given":"Rudolf","non-dropping-particle":"","parse-names":false,"suffix":""}],"container-title":"Sensors and Actuators B","id":"ITEM-1","issued":{"date-par</w:instrText>
                        </w:r>
                        <w:r w:rsidRPr="00107ADC">
                          <w:rPr>
                            <w:rFonts w:hint="eastAsia"/>
                          </w:rPr>
                          <w:instrText>ts":[["2017"]]},"note":"</w:instrText>
                        </w:r>
                        <w:r w:rsidRPr="00107ADC">
                          <w:rPr>
                            <w:rFonts w:hint="eastAsia"/>
                          </w:rPr>
                          <w:instrText>已加</w:instrText>
                        </w:r>
                        <w:r w:rsidRPr="00107ADC">
                          <w:rPr>
                            <w:rFonts w:hint="eastAsia"/>
                          </w:rPr>
                          <w:instrText>\n</w:instrText>
                        </w:r>
                        <w:r w:rsidRPr="00107ADC">
                          <w:rPr>
                            <w:rFonts w:hint="eastAsia"/>
                          </w:rPr>
                          <w:instrText>活化炭气凝胶粉添加进墨水中喷墨打印</w:instrText>
                        </w:r>
                        <w:r w:rsidRPr="00107ADC">
                          <w:rPr>
                            <w:rFonts w:hint="eastAsia"/>
                          </w:rPr>
                          <w:instrText>\n</w:instrText>
                        </w:r>
                        <w:r w:rsidRPr="00107ADC">
                          <w:rPr>
                            <w:rFonts w:hint="eastAsia"/>
                          </w:rPr>
                          <w:instrText>线性致动器</w:instrText>
                        </w:r>
                        <w:r w:rsidRPr="00107ADC">
                          <w:rPr>
                            <w:rFonts w:hint="eastAsia"/>
                          </w:rPr>
                          <w:instrText>","page":"44-51","title":"Inkjet-printed hybrid conducting polymer-activated carbon aerogel linear actuators driven in an organic electrolyte","type":"article-journal","volume":"250"},"uris":["http://www</w:instrText>
                        </w:r>
                        <w:r w:rsidRPr="00107ADC">
                          <w:instrText>.mendeley.com/documents/?uuid=bc51d02a-b757-402f-a2d9-40c1d243085f"]}],"mendeley":{"formattedCitation":"&lt;sup&gt;212&lt;/sup&gt;","plainTextFormattedCitation":"212","previouslyFormattedCitation":"&lt;sup&gt;210&lt;/sup&gt;"},"properties":{"noteIndex":0},"schema":"https://github.com/citation-style-language/schema/raw/master/csl-citation.json"}</w:instrText>
                        </w:r>
                        <w:r w:rsidRPr="00107ADC">
                          <w:fldChar w:fldCharType="separate"/>
                        </w:r>
                        <w:r w:rsidRPr="00107ADC">
                          <w:rPr>
                            <w:noProof/>
                          </w:rPr>
                          <w:t>212</w:t>
                        </w:r>
                        <w:r w:rsidRPr="00107ADC">
                          <w:fldChar w:fldCharType="end"/>
                        </w:r>
                        <w:bookmarkEnd w:id="250"/>
                        <w:r w:rsidRPr="000C6782">
                          <w:t xml:space="preserve">. </w:t>
                        </w:r>
                        <w:r w:rsidRPr="0019021D">
                          <w:t>Copyright 2017 Elsevier B.V. (</w:t>
                        </w:r>
                        <w:r>
                          <w:t>c</w:t>
                        </w:r>
                        <w:r w:rsidRPr="0019021D">
                          <w:t xml:space="preserve">) Schematic illustration of the fabrication process of a graphene/SMP nanocomposite aerogel that encompasses a monolithic graphene framework and </w:t>
                        </w:r>
                        <w:r w:rsidRPr="00FF79CD">
                          <w:t xml:space="preserve">polycaprolactone </w:t>
                        </w:r>
                        <w:r>
                          <w:t>(</w:t>
                        </w:r>
                        <w:r w:rsidRPr="0019021D">
                          <w:t>PCL</w:t>
                        </w:r>
                        <w:r>
                          <w:t>)</w:t>
                        </w:r>
                        <w:r w:rsidRPr="0019021D">
                          <w:t xml:space="preserve"> nanofilm. (</w:t>
                        </w:r>
                        <w:r>
                          <w:t>d</w:t>
                        </w:r>
                        <w:r w:rsidRPr="0019021D">
                          <w:t xml:space="preserve">) </w:t>
                        </w:r>
                        <w:r>
                          <w:t>Schematic illustration</w:t>
                        </w:r>
                        <w:r w:rsidRPr="0019021D">
                          <w:t xml:space="preserve"> of the high-speed G-SMP oscillator. (</w:t>
                        </w:r>
                        <w:r>
                          <w:t>e</w:t>
                        </w:r>
                        <w:r w:rsidRPr="0019021D">
                          <w:t>) The original state (I) and three critical states (II, III, IV) during one oscillation cycle. (</w:t>
                        </w:r>
                        <w:r>
                          <w:t>f</w:t>
                        </w:r>
                        <w:r w:rsidRPr="0019021D">
                          <w:t>) Impulse voltage on G-SMP (V</w:t>
                        </w:r>
                        <w:r w:rsidRPr="004813D8">
                          <w:rPr>
                            <w:vertAlign w:val="subscript"/>
                          </w:rPr>
                          <w:t>f</w:t>
                        </w:r>
                        <w:r w:rsidRPr="0019021D">
                          <w:t>), electromagnet (V</w:t>
                        </w:r>
                        <w:r w:rsidRPr="004813D8">
                          <w:rPr>
                            <w:vertAlign w:val="subscript"/>
                          </w:rPr>
                          <w:t>e</w:t>
                        </w:r>
                        <w:r w:rsidRPr="0019021D">
                          <w:t>), and the consequent distance change in a cycle. (</w:t>
                        </w:r>
                        <w:r>
                          <w:t>c</w:t>
                        </w:r>
                        <w:r w:rsidRPr="0019021D">
                          <w:t>-</w:t>
                        </w:r>
                        <w:r>
                          <w:t>f</w:t>
                        </w:r>
                        <w:r w:rsidRPr="0019021D">
                          <w:t xml:space="preserve">) </w:t>
                        </w:r>
                        <w:r>
                          <w:t>Adapt</w:t>
                        </w:r>
                        <w:r w:rsidRPr="0019021D">
                          <w:t>ed with permission from Re</w:t>
                        </w:r>
                        <w:r w:rsidRPr="000C6782">
                          <w:t>f.</w:t>
                        </w:r>
                        <w:r w:rsidRPr="00107ADC">
                          <w:t xml:space="preserve"> </w:t>
                        </w:r>
                        <w:r w:rsidRPr="00107ADC">
                          <w:fldChar w:fldCharType="begin" w:fldLock="1"/>
                        </w:r>
                        <w:r w:rsidRPr="00107ADC">
                          <w:instrText xml:space="preserve">ADDIN CSL_CITATION {"citationItems":[{"id":"ITEM-1","itemData":{"DOI":"10.1021/acsnano.9b00428","ISSN":"1936086X","abstract":"Shape memory polymers (SMPs) change shapes as-designed through altering the chain segment movement by external stimuli, promising wide uses in actuators, sensors, drug delivery, and deployable devices. However, the recovery speed of SMPs is still far slower than the benchmark shape memory alloys (SMAs), originating from their intrinsic poor heat transport and retarded viscoelasticity of polymer chains. In this work, monolithic nanocomposite aerogels composed of bicontinuous graphene and SMP networks are designed to promote the recovery time of SMP composites to a record value of 50 ms, comparable to the SMA case. The integration of a stretchable graphene framework as a fast energy transformation grid with ultrathin polycaprolactone nanofilms (tunable at 2.5-60 nm) enables the rapid phase transition of SMPs under electrical stimulation. The graphene-SMP nanocomposite aerogels, with a density of </w:instrText>
                        </w:r>
                        <w:r w:rsidRPr="00107ADC">
                          <w:rPr>
                            <w:rFonts w:ascii="Cambria Math" w:hAnsi="Cambria Math" w:cs="Cambria Math"/>
                          </w:rPr>
                          <w:instrText>∼</w:instrText>
                        </w:r>
                        <w:r w:rsidRPr="00107ADC">
                          <w:instrText>10 mg cm-3, exhibit a fast response (175 ± 40 mm s-1), large deformation (</w:instrText>
                        </w:r>
                        <w:r w:rsidRPr="00107ADC">
                          <w:rPr>
                            <w:rFonts w:ascii="Cambria Math" w:hAnsi="Cambria Math" w:cs="Cambria Math"/>
                          </w:rPr>
                          <w:instrText>∼</w:instrText>
                        </w:r>
                        <w:r w:rsidRPr="00107ADC">
                          <w:instrText>100%), and a wide response bandwidth (0.1-20 Hz). The ultrafast response of SMP nanocomposite aerogels confers extensive uses in sensitive fuses, micro-oscillators, artificial muscles, actuators, and soft robotics. The design of bicontinuous ultralight aerogels can be extended to fabricate multifunctional and multiresponsive hybrid materials and devices.","author":[{"dropping-particle":"","family":"Guo","given":"Fan","non-dropping-particle":"","parse-names":false,"suffix":""},{"dropping-particle":"","family":"Zheng","given":"Xiaowen","non-dropping-particle":"","parse-names":false,"suffix":""},{"dropping-particle":"","family":"Liang","given":"Chunyuan","non-dropping-particle":"","parse-names":false,"suffix":""},{"dropping-particle":"","family":"Jiang","given":"Yanqiu","non-dropping-particle":"","parse-names":false,"suffix":""},{"dropping-particle":"","family":"Xu","given":"Zhen","non-dropping-particle":"","parse-names":false,"suffix":""},{"dropping-particle":"","family":"Jiao","given":"Zhongdong","non-dropping-particle":"","parse-names":false,"suffix":""},{"dropping-particle":"","family":"Liu","given":"Yingjun","non-dropping-particle":"","parse-names":false,"suffix":""},{"dropping-particle":"","family":"Wang","given":"Hong Tao","non-dropping-particle":"","parse-names":false,"suffix":""},{"dropping-particle":"","family":"Sun","given":"Haiyan","non-dropping-particle":"","parse-names":false,"suffix":""},{"dropping-particle":"","family":"Ma","given":"Lie","non-dropping-particle":"","parse-names":false,"suffix":""},{"dropping-particle":"","family":"Gao","given":"Weiwei","non-dropping-particle":"","parse-names":false,"suffix":""},{"dropping-particle":"","family":"Greiner","given":"Andreas","non-dropping-particle":"","parse-names":false,"suffix":""},{"dropping-particle":"","family":"Agarwal","given":"Seema","non-dropping-particle":"","parse-names":false,"suffix":""},{"dropping-particle":"","family":"Gao","given":"Chao","non-d</w:instrText>
                        </w:r>
                        <w:r w:rsidRPr="00107ADC">
                          <w:rPr>
                            <w:rFonts w:hint="eastAsia"/>
                          </w:rPr>
                          <w:instrText>ropping-particle":"","parse-names":false,"suffix":""}],"container-title":"ACS Nano","genre":"research-article","id":"ITEM-1","issue":"5","issued":{"date-parts":[["2019"]]},"note":"</w:instrText>
                        </w:r>
                        <w:r w:rsidRPr="00107ADC">
                          <w:rPr>
                            <w:rFonts w:hint="eastAsia"/>
                          </w:rPr>
                          <w:instrText>已加</w:instrText>
                        </w:r>
                        <w:r w:rsidRPr="00107ADC">
                          <w:rPr>
                            <w:rFonts w:hint="eastAsia"/>
                          </w:rPr>
                          <w:instrText>\n3D</w:instrText>
                        </w:r>
                        <w:r w:rsidRPr="00107ADC">
                          <w:rPr>
                            <w:rFonts w:hint="eastAsia"/>
                          </w:rPr>
                          <w:instrText>打印</w:instrText>
                        </w:r>
                        <w:r w:rsidRPr="00107ADC">
                          <w:rPr>
                            <w:rFonts w:hint="eastAsia"/>
                          </w:rPr>
                          <w:instrText>\n</w:instrText>
                        </w:r>
                        <w:r w:rsidRPr="00107ADC">
                          <w:rPr>
                            <w:rFonts w:hint="eastAsia"/>
                          </w:rPr>
                          <w:instrText>石墨烯</w:instrText>
                        </w:r>
                        <w:r w:rsidRPr="00107ADC">
                          <w:rPr>
                            <w:rFonts w:hint="eastAsia"/>
                          </w:rPr>
                          <w:instrText>-</w:instrText>
                        </w:r>
                        <w:r w:rsidRPr="00107ADC">
                          <w:rPr>
                            <w:rFonts w:hint="eastAsia"/>
                          </w:rPr>
                          <w:instrText>形状记忆树脂复合气凝胶</w:instrText>
                        </w:r>
                        <w:r w:rsidRPr="00107ADC">
                          <w:rPr>
                            <w:rFonts w:hint="eastAsia"/>
                          </w:rPr>
                          <w:instrText>\n</w:instrText>
                        </w:r>
                        <w:r w:rsidRPr="00107ADC">
                          <w:rPr>
                            <w:rFonts w:hint="eastAsia"/>
                          </w:rPr>
                          <w:instrText>可毫秒级响应</w:instrText>
                        </w:r>
                        <w:r w:rsidRPr="00107ADC">
                          <w:rPr>
                            <w:rFonts w:hint="eastAsia"/>
                          </w:rPr>
                          <w:instrText>","page":"5549-5558","publisher":"American</w:instrText>
                        </w:r>
                        <w:r w:rsidRPr="00107ADC">
                          <w:instrText xml:space="preserve"> Chemical Society","title":"Millisecond Response of Shape Memory Polymer Nanocomposite Aerogel Powered by Stretchable Graphene Framework","type":"article-journal","volume":"13"},"uris":["http://www.mendeley.com/documents/?uuid=dddde0d4-a490-4e70-bc88-4838995e9823"]}],"mendeley":{"formattedCitation":"&lt;sup&gt;236&lt;/sup&gt;","plainTextFormattedCitation":"236","previouslyFormattedCitation":"&lt;sup&gt;234&lt;/sup&gt;"},"properties":{"noteIndex":0},"schema":"https://github.com/citation-style-language/schema/raw/master/csl-citation.json"}</w:instrText>
                        </w:r>
                        <w:r w:rsidRPr="00107ADC">
                          <w:fldChar w:fldCharType="separate"/>
                        </w:r>
                        <w:r w:rsidRPr="00107ADC">
                          <w:rPr>
                            <w:noProof/>
                          </w:rPr>
                          <w:t>236</w:t>
                        </w:r>
                        <w:r w:rsidRPr="00107ADC">
                          <w:fldChar w:fldCharType="end"/>
                        </w:r>
                        <w:r w:rsidRPr="000C6782">
                          <w:t>.</w:t>
                        </w:r>
                        <w:r w:rsidRPr="0019021D">
                          <w:t xml:space="preserve"> Copyright 2019 American Chemical Society.</w:t>
                        </w:r>
                      </w:p>
                    </w:txbxContent>
                  </v:textbox>
                </v:shape>
                <w10:anchorlock/>
              </v:group>
            </w:pict>
          </mc:Fallback>
        </mc:AlternateContent>
      </w:r>
    </w:p>
    <w:p w14:paraId="0111CB6E" w14:textId="77777777" w:rsidR="00A24CBB" w:rsidRPr="009F7F88" w:rsidRDefault="00A24CBB" w:rsidP="00A24CBB">
      <w:pPr>
        <w:pStyle w:val="RSCB02ArticleText"/>
        <w:spacing w:line="240" w:lineRule="auto"/>
        <w:jc w:val="left"/>
        <w:rPr>
          <w:color w:val="000000" w:themeColor="text1"/>
        </w:rPr>
      </w:pPr>
    </w:p>
    <w:p w14:paraId="27A5DEED" w14:textId="77777777" w:rsidR="00E17456" w:rsidRPr="009F7F88" w:rsidRDefault="00E17456" w:rsidP="003E69F1">
      <w:pPr>
        <w:pStyle w:val="RSCB02ArticleText"/>
        <w:ind w:firstLineChars="100" w:firstLine="194"/>
        <w:rPr>
          <w:color w:val="000000" w:themeColor="text1"/>
        </w:rPr>
        <w:sectPr w:rsidR="00E17456" w:rsidRPr="009F7F88" w:rsidSect="00965C14">
          <w:type w:val="continuous"/>
          <w:pgSz w:w="11907" w:h="16840" w:code="9"/>
          <w:pgMar w:top="1009" w:right="851" w:bottom="1758" w:left="851" w:header="851" w:footer="1049" w:gutter="0"/>
          <w:cols w:space="227"/>
          <w:docGrid w:linePitch="360"/>
        </w:sectPr>
      </w:pPr>
    </w:p>
    <w:p w14:paraId="17B6F518" w14:textId="49FAD3E8" w:rsidR="00053ADE" w:rsidRPr="009F7F88" w:rsidRDefault="00AE5429" w:rsidP="00053ADE">
      <w:pPr>
        <w:pStyle w:val="RSCB02ArticleText"/>
        <w:rPr>
          <w:color w:val="000000" w:themeColor="text1"/>
        </w:rPr>
      </w:pPr>
      <w:bookmarkStart w:id="206" w:name="_Toc39868931"/>
      <w:r w:rsidRPr="009F7F88">
        <w:rPr>
          <w:color w:val="000000" w:themeColor="text1"/>
        </w:rPr>
        <w:t>composites, and is comparable to shape memory alloys. The G-SMP aerogel oscillator (</w:t>
      </w:r>
      <w:r w:rsidRPr="009F7F88">
        <w:rPr>
          <w:color w:val="000000" w:themeColor="text1"/>
        </w:rPr>
        <w:fldChar w:fldCharType="begin"/>
      </w:r>
      <w:r w:rsidRPr="009F7F88">
        <w:rPr>
          <w:color w:val="000000" w:themeColor="text1"/>
        </w:rPr>
        <w:instrText xml:space="preserve"> REF _Ref41194191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5</w:t>
      </w:r>
      <w:r w:rsidRPr="009F7F88">
        <w:rPr>
          <w:color w:val="000000" w:themeColor="text1"/>
        </w:rPr>
        <w:fldChar w:fldCharType="end"/>
      </w:r>
      <w:r w:rsidRPr="009F7F88">
        <w:rPr>
          <w:color w:val="000000" w:themeColor="text1"/>
        </w:rPr>
        <w:t xml:space="preserve">d) can respond and oscillate with negligible hysteresis (80 </w:t>
      </w:r>
      <w:proofErr w:type="spellStart"/>
      <w:r w:rsidRPr="009F7F88">
        <w:rPr>
          <w:color w:val="000000" w:themeColor="text1"/>
        </w:rPr>
        <w:t>ms</w:t>
      </w:r>
      <w:proofErr w:type="spellEnd"/>
      <w:r w:rsidRPr="009F7F88">
        <w:rPr>
          <w:color w:val="000000" w:themeColor="text1"/>
        </w:rPr>
        <w:t>) (</w:t>
      </w:r>
      <w:r w:rsidRPr="009F7F88">
        <w:rPr>
          <w:color w:val="000000" w:themeColor="text1"/>
        </w:rPr>
        <w:fldChar w:fldCharType="begin"/>
      </w:r>
      <w:r w:rsidRPr="009F7F88">
        <w:rPr>
          <w:color w:val="000000" w:themeColor="text1"/>
        </w:rPr>
        <w:instrText xml:space="preserve"> REF _Ref41194191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5</w:t>
      </w:r>
      <w:r w:rsidRPr="009F7F88">
        <w:rPr>
          <w:color w:val="000000" w:themeColor="text1"/>
        </w:rPr>
        <w:fldChar w:fldCharType="end"/>
      </w:r>
      <w:r w:rsidRPr="009F7F88">
        <w:rPr>
          <w:color w:val="000000" w:themeColor="text1"/>
        </w:rPr>
        <w:t>e, f), because of its fast thermal energy generation and injection. The performance of the actuator is also very repeatable and stable, primarily due to the highly stretchable and intricate grid structure printed by 3D extrusion technology.</w:t>
      </w:r>
    </w:p>
    <w:p w14:paraId="57F1C748" w14:textId="78FA9A14" w:rsidR="00053ADE" w:rsidRPr="009F7F88" w:rsidRDefault="00053ADE" w:rsidP="00053ADE">
      <w:pPr>
        <w:pStyle w:val="RSCB02ArticleText"/>
        <w:ind w:firstLineChars="100" w:firstLine="195"/>
        <w:rPr>
          <w:color w:val="000000" w:themeColor="text1"/>
        </w:rPr>
      </w:pPr>
      <w:r w:rsidRPr="009F7F88">
        <w:rPr>
          <w:rStyle w:val="RSCB08CHeadingIn-lineChar"/>
          <w:color w:val="000000" w:themeColor="text1"/>
        </w:rPr>
        <w:t>5.3.3 Triboelectric nanogenerators</w:t>
      </w:r>
      <w:bookmarkEnd w:id="206"/>
      <w:r w:rsidRPr="009F7F88">
        <w:rPr>
          <w:rStyle w:val="RSCB08CHeadingIn-lineChar"/>
          <w:color w:val="000000" w:themeColor="text1"/>
        </w:rPr>
        <w:t>.</w:t>
      </w:r>
      <w:r w:rsidRPr="009F7F88">
        <w:rPr>
          <w:b/>
          <w:bCs/>
          <w:color w:val="000000" w:themeColor="text1"/>
        </w:rPr>
        <w:t xml:space="preserve"> </w:t>
      </w:r>
      <w:r w:rsidRPr="009F7F88">
        <w:rPr>
          <w:color w:val="000000" w:themeColor="text1"/>
        </w:rPr>
        <w:t>TENGs are devices that can convert mechanical energy into usable electrical energy based on triboelectric effect.</w:t>
      </w:r>
      <w:r w:rsidRPr="009F7F88">
        <w:rPr>
          <w:color w:val="000000" w:themeColor="text1"/>
        </w:rPr>
        <w:fldChar w:fldCharType="begin" w:fldLock="1"/>
      </w:r>
      <w:r w:rsidR="004E1277" w:rsidRPr="009F7F88">
        <w:rPr>
          <w:color w:val="000000" w:themeColor="text1"/>
        </w:rPr>
        <w:instrText>ADDIN CSL_CITATION {"citationItems":[{"id":"ITEM-1","itemData":{"DOI":"10.1002/advs.201700029","ISSN":"21983844","abstract":"Implantable medical devices (IMDs) have become indispensable medical tools for improving the quality of life and prolonging the patient's lifespan. The minimization and extension of lifetime are main challenges for the development of IMDs. Current innovative research on this topic is focused on internal charging using the energy generated by the physiological environment or natural body activity. To harvest biomechanical energy efficiently, piezoelectric and triboelectric energy harvesters with sophisticated structural and material design have been developed. Energy from body movement, muscle contraction/relaxation, cardiac/lung motions, and blood circulation is captured and used for powering medical devices. Other recent progress in this field includes using PENGs and TENGs for our cognition of the biological processes by biological pressure/strain sensing, or direct intervention of them for some special self-powered treatments. Future opportunities lie in the fabrication of intelligent, flexible, stretchable, and/or fully biodegradable self-powered medical systems for monitoring biological signals and treatment of various diseases in vitro and in vivo.","author":[{"dropping-particle":"","family":"Zheng","given":"Qiang","non-dropping-particle":"","parse-names":false,"suffix":""},{"dropping-particle":"","family":"Shi","given":"Bojing","non-dropping-particle":"","parse-names":false,"suffix":""},{"dropping-particle":"","family":"Li","given":"Zhou","non-dropping-particle":"","parse-names":false,"suffix":""},{"dropping-particle":"","family":"Wang","given":"Zhong Lin","non-dropping-particle":"","parse-names":false,"suffix":""}],"container-title":"Advanced Science","id":"ITEM-1","issue":"7","issued":{"date-parts":[["2017"]]},"page":"1700029","publisher":"Wiley-VCH Verlag","title":"Recent Progress on Piezoelectric and Triboelectric Energy Harvesters in Biomedical Systems","type":"article-journal","volume":"4"},"uris":["http://www.mendeley.com/documents/?uuid=094da08a-a5aa-3750-a9b9-8a3f59e8378d"]},{"id":"ITEM-2","itemData":{"DOI":"10.1039/c7cs00849j","ISSN":"14604744","abstract":"Wearable energy sources are in urgent demand due to the rapid development of wearable electronics. Besides flexibility and ultrathin thickness, emerging 2D materials present certain extraordinary properties that surpass the properties of conventional materials, which make them advantageous for high-performance wearable energy sources. Here, we provide a comprehensive review of recent advances in 2D material based wearable energy sources including wearable batteries, supercapacitors, and different types of energy harvesters. The crucial roles of 2D materials in the wearable energy sources are highlighted. Based on the current progress, the existing challenges and future prospects are outlined and discussed.","author":[{"dropping-particle":"","family":"Yi","given":"Fang","non-dropping-particle":"","parse-names":false,"suffix":""},{"dropping-particle":"","family":"Ren","given":"Huaying","non-dropping-particle":"","parse-names":false,"suffix":""},{"dropping-particle":"","family":"Shan","given":"Jingyuan","non-dropping-particle":"","parse-names":false,"suffix":""},{"dropping-particle":"","family":"Sun","given":"Xiao","non-dropping-particle":"","parse-names":false,"suffix":""},{"dropping-particle":"","family":"Wei","given":"Di","non-dropping-particle":"","parse-names":false,"suffix":""},{"dropping-particle":"","family":"Liu","given":"Zhongfan","non-dropping-particle":"","parse-names":false,"suffix":""}],"container-title":"Chemical Society Reviews","id":"ITEM-2","issue":"9","issued":{"date-parts":[["2018"]]},"page":"3152-3188","publisher":"Royal Society of Chemistry","title":"Wearable energy sources based on 2D materials","type":"article-journal","volume":"47"},"uris":["http://www.mendeley.com/documents/?uuid=a97ccd42-0372-3a84-bf08-bd2fbdaeaaed"]}],"mendeley":{"formattedCitation":"&lt;sup&gt;317,318&lt;/sup&gt;","plainTextFormattedCitation":"317,318","previouslyFormattedCitation":"&lt;sup&gt;315,31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17,318</w:t>
      </w:r>
      <w:r w:rsidRPr="009F7F88">
        <w:rPr>
          <w:color w:val="000000" w:themeColor="text1"/>
        </w:rPr>
        <w:fldChar w:fldCharType="end"/>
      </w:r>
      <w:r w:rsidRPr="009F7F88">
        <w:rPr>
          <w:color w:val="000000" w:themeColor="text1"/>
        </w:rPr>
        <w:t xml:space="preserve"> When there is a friction between two different materials, opposite charges are generated on both the surfaces under friction, forming a triboelectric potential between them. The advantages of TENGs are that they are lightweight and inexpensive, and can harvest almost all kinds of mechanical energy from vibrations, including biomechanical energy.</w:t>
      </w:r>
      <w:bookmarkStart w:id="207" w:name="_Hlk46361592"/>
      <w:r w:rsidRPr="009F7F88">
        <w:rPr>
          <w:color w:val="000000" w:themeColor="text1"/>
        </w:rPr>
        <w:fldChar w:fldCharType="begin" w:fldLock="1"/>
      </w:r>
      <w:r w:rsidR="004E1277" w:rsidRPr="009F7F88">
        <w:rPr>
          <w:color w:val="000000" w:themeColor="text1"/>
        </w:rPr>
        <w:instrText>ADDIN CSL_CITATION {"citationItems":[{"id":"ITEM-1","itemData":{"DOI":"10.1002/adfm.201806351","ISSN":"16163028","abstract":"Smart materials with electrically responsive characteristics and devices relying on different electrostatic effects can be directly driven by triboelectric nanogenerators (TENGs). The open circuit voltage from a TENG can easily reach thousands of volts with a separation distance of a few millimeters and this high output voltage can be used to effectively drive or control some devices with high internal resistance. This kind of combination is the most straightforward way for achieving a self-powered smart system. Hence, a detailed survey of electrically responsive materials and devices that can be successfully combined with TENG is summarized, including dielectric elastomers, piezoelectric materials, ferroelectric materials, electrostatic manipulators, electrostatic air cleaners, and field emission and mass spectrometers. Moreover, key factors in determining suitable materials or devices to work with TENG are clarified and an in-depth discussion of the current challenges related to these combined systems is provided. With the cost-effectiveness and simple manufacturing process, these TENG-based composite systems have great application prospects in the field of smart mechanics, human–machine interaction systems, intelligent storage systems, self-powered microfluidic chips, portable mass spectrometers, and so on.","author":[{"dropping-particle":"","family":"Nie","given":"Jinhui","non-dropping-particle":"","parse-names":false,"suffix":""},{"dropping-particle":"","family":"Chen","given":"Xiangyu","non-dropping-particle":"","parse-names":false,"suffix":""},{"dropping-particle":"","family":"Wang","given":"Zhong Lin","non-dropping-particle":"","parse-names":false,"suffix":""}],"container-title":"Advanced Functional Materials","id":"ITEM-1","issue":"41","issued":{"date-parts":[["2019"]]},"page":"1806351","publisher":"Wiley-VCH Verlag","title":"Electrically Responsive Materials and Devices Directly Driven by the High Voltage of Triboelectric Nanogenerators","type":"article-journal","volume":"29"},"uris":["http://www.mendeley.com/documents/?uuid=c353dd76-1aec-352f-a849-e49ba33e013a"]}],"mendeley":{"formattedCitation":"&lt;sup&gt;319&lt;/sup&gt;","plainTextFormattedCitation":"319","previouslyFormattedCitation":"&lt;sup&gt;31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19</w:t>
      </w:r>
      <w:r w:rsidRPr="009F7F88">
        <w:rPr>
          <w:color w:val="000000" w:themeColor="text1"/>
        </w:rPr>
        <w:fldChar w:fldCharType="end"/>
      </w:r>
      <w:bookmarkEnd w:id="207"/>
      <w:r w:rsidRPr="009F7F88">
        <w:rPr>
          <w:color w:val="000000" w:themeColor="text1"/>
        </w:rPr>
        <w:t xml:space="preserve"> Besides the selection of two materials with large differences in electronic affinity, increasing the area by changing the physical structure of the surfaces under friction can improve the performance of TENGs.</w:t>
      </w:r>
      <w:r w:rsidRPr="009F7F88">
        <w:rPr>
          <w:color w:val="000000" w:themeColor="text1"/>
        </w:rPr>
        <w:fldChar w:fldCharType="begin" w:fldLock="1"/>
      </w:r>
      <w:r w:rsidR="004E1277" w:rsidRPr="009F7F88">
        <w:rPr>
          <w:color w:val="000000" w:themeColor="text1"/>
        </w:rPr>
        <w:instrText>ADDIN CSL_CITATION {"citationItems":[{"id":"ITEM-1","itemData":{"DOI":"10.1002/adfm.201806351","ISSN":"16163028","abstract":"Smart materials with electrically responsive characteristics and devices relying on different electrostatic effects can be directly driven by triboelectric nanogenerators (TENGs). The open circuit voltage from a TENG can easily reach thousands of volts with a separation distance of a few millimeters and this high output voltage can be used to effectively drive or control some devices with high internal resistance. This kind of combination is the most straightforward way for achieving a self-powered smart system. Hence, a detailed survey of electrically responsive materials and devices that can be successfully combined with TENG is summarized, including dielectric elastomers, piezoelectric materials, ferroelectric materials, electrostatic manipulators, electrostatic air cleaners, and field emission and mass spectrometers. Moreover, key factors in determining suitable materials or devices to work with TENG are clarified and an in-depth discussion of the current challenges related to these combined systems is provided. With the cost-effectiveness and simple manufacturing process, these TENG-based composite systems have great application prospects in the field of smart mechanics, human–machine interaction systems, intelligent storage systems, self-powered microfluidic chips, portable mass spectrometers, and so on.","author":[{"dropping-particle":"","family":"Nie","given":"Jinhui","non-dropping-particle":"","parse-names":false,"suffix":""},{"dropping-particle":"","family":"Chen","given":"Xiangyu","non-dropping-particle":"","parse-names":false,"suffix":""},{"dropping-particle":"","family":"Wang","given":"Zhong Lin","non-dropping-particle":"","parse-names":false,"suffix":""}],"container-title":"Advanced Functional Materials","id":"ITEM-1","issue":"41","issued":{"date-parts":[["2019"]]},"page":"1806351","publisher":"Wiley-VCH Verlag","title":"Electrically Responsive Materials and Devices Directly Driven by the High Voltage of Triboelectric Nanogenerators","type":"article-journal","volume":"29"},"uris":["http://www.mendeley.com/documents/?uuid=c353dd76-1aec-352f-a849-e49ba33e013a"]}],"mendeley":{"formattedCitation":"&lt;sup&gt;319&lt;/sup&gt;","plainTextFormattedCitation":"319","previouslyFormattedCitation":"&lt;sup&gt;31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19</w:t>
      </w:r>
      <w:r w:rsidRPr="009F7F88">
        <w:rPr>
          <w:color w:val="000000" w:themeColor="text1"/>
        </w:rPr>
        <w:fldChar w:fldCharType="end"/>
      </w:r>
      <w:r w:rsidRPr="009F7F88">
        <w:rPr>
          <w:color w:val="000000" w:themeColor="text1"/>
        </w:rPr>
        <w:t xml:space="preserve"> High elasticity is another important requirement, especially for soft devices and wearables. Because nanomaterial-based aerogels have high surface area and elasticity, they have excellent potential for TENG applications.</w:t>
      </w:r>
    </w:p>
    <w:p w14:paraId="5135B14A" w14:textId="5EAD6FEC" w:rsidR="009E2C01" w:rsidRPr="009F7F88" w:rsidRDefault="00053ADE" w:rsidP="00053ADE">
      <w:pPr>
        <w:pStyle w:val="RSCB02ArticleText"/>
        <w:ind w:firstLineChars="100" w:firstLine="194"/>
        <w:rPr>
          <w:color w:val="000000" w:themeColor="text1"/>
          <w:lang w:eastAsia="zh-CN"/>
        </w:rPr>
      </w:pPr>
      <w:r w:rsidRPr="009F7F88">
        <w:rPr>
          <w:color w:val="000000" w:themeColor="text1"/>
        </w:rPr>
        <w:t>Based on 3D extrusion printing, two different types of TENGs have thus far been fabricated by graphene (</w:t>
      </w:r>
      <w:r w:rsidRPr="009F7F88">
        <w:rPr>
          <w:color w:val="000000" w:themeColor="text1"/>
        </w:rPr>
        <w:fldChar w:fldCharType="begin"/>
      </w:r>
      <w:r w:rsidRPr="009F7F88">
        <w:rPr>
          <w:color w:val="000000" w:themeColor="text1"/>
        </w:rPr>
        <w:instrText xml:space="preserve"> REF _Ref4119477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6</w:t>
      </w:r>
      <w:r w:rsidRPr="009F7F88">
        <w:rPr>
          <w:color w:val="000000" w:themeColor="text1"/>
        </w:rPr>
        <w:fldChar w:fldCharType="end"/>
      </w:r>
      <w:r w:rsidRPr="009F7F88">
        <w:rPr>
          <w:color w:val="000000" w:themeColor="text1"/>
        </w:rPr>
        <w:t>a-c)</w:t>
      </w:r>
      <w:bookmarkStart w:id="208" w:name="_Hlk46363122"/>
      <w:r w:rsidRPr="009F7F88">
        <w:rPr>
          <w:color w:val="000000" w:themeColor="text1"/>
        </w:rPr>
        <w:fldChar w:fldCharType="begin" w:fldLock="1"/>
      </w:r>
      <w:r w:rsidRPr="009F7F88">
        <w:rPr>
          <w:color w:val="000000" w:themeColor="text1"/>
        </w:rPr>
        <w:instrText>ADDIN CSL_CITATION {"citationItems":[{"id":"ITEM-1","itemData":{"DOI":"10.1002/adma.201902930","ISSN":"15214095","abstract":"Biological materials with hierarchical architectures (e.g., a macroscopic hollow structure and a microscopic cellular structure) offer unique inspiration for designing and manufacturing advanced biomimetic materials with outstanding mechanical performance and low density. Most conventional biomimetic materials only benefit from bioinspired architecture at a single length scale (e.g., microscopic material structure), which largely limits the mechanical performance of the resulting materials. There exists great potential to maxime the mechanical performance of biomimetic materials by leveraging a bioinspired hierarchical structure. An ink-based three-dimensional (3D) printing strategy to manufacture an ultralight biomimetic hierarchical graphene material (BHGMs) with exceptionally high stiffness and resilience is demonstrated. By simultaneously engineering 3D-printed macroscopic hollow structures and constructing an ice-crystal-induced cellular microstructure, BHGMs can achieve ultrahigh elasticity and stability at compressive strains up to 95%. Multiscale finite element analyses indicate that the hierarchical structures of BHGMs effectively reduce the macroscopic strain and transform the microscopic compressive deformation into the rotation and bending of the interconnected graphene flakes. This 3D printing strategy demonstrates the great potential that exists for the assembly of other functional materials into hierarchical cellular structures for various applications where high stiffness and resilience at low density are simultaneously required.","author":[{"dropping-particle":"","family":"Peng","given":"Meiwen","non-dropping-particle":"","parse-names":false,"suffix":""},{"dropping-particle":"","family":"Wen","given":"Zhen","non-dropping-particle":"","parse-names":false,"suffix":""},{"dropping-particle":"","family":"Xie","given":"Lingjie","non-dropping-particle":"","parse-names":false,"suffix":""},{"dropping-particle":"","family":"Cheng","given":"Jian","non-dropping-particle":"","parse-names":false,"suffix":""},{"dropping-particle":"","family":"Jia","given":"Zheng","non-dropping-particle":"","parse-names":false,"suffix":""},{"dropping-particle":"","family":"Shi","given":"Danli","non-dropping-particle":"","parse-names":false,"suffix":""},{"dropping-particle":"","family":"Zeng","given":"Huajie","non-dropping-particle":"","parse-names":false,"suffix":""},{"dropping-particle":"","family":"Zhao","given":"Bo","non-dropping-particle":"","parse-names":false,"suffix":""},{"dropping-particle":"","family":"Liang","given":"Zhiqiang","non-dropping-particle":"","parse-names":false,"suffix":""},{"dropping-particle":"","family":"Li","given":"Teng","non-dropping-particle":"","parse-names":false,"suffix":""},{"dropping-particle":"","family":"Jiang","given":"Lin","non-dropping-particle":"","parse-names":false,"suffix":""}],"container-title":"Advanced Materials","id":"ITEM-1","issued":{"date-parts":[["</w:instrText>
      </w:r>
      <w:r w:rsidRPr="009F7F88">
        <w:rPr>
          <w:rFonts w:hint="eastAsia"/>
          <w:color w:val="000000" w:themeColor="text1"/>
        </w:rPr>
        <w:instrText>2019"]]},"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快速冷冻，虽未提气凝胶，但还是冷冻</w:instrText>
      </w:r>
      <w:r w:rsidRPr="009F7F88">
        <w:rPr>
          <w:rFonts w:hint="eastAsia"/>
          <w:color w:val="000000" w:themeColor="text1"/>
        </w:rPr>
        <w:instrText>\n3D biomimetic hierarchical graphene materials (BHGMs) with</w:instrText>
      </w:r>
      <w:r w:rsidRPr="009F7F88">
        <w:rPr>
          <w:rFonts w:hint="eastAsia"/>
          <w:color w:val="000000" w:themeColor="text1"/>
        </w:rPr>
        <w:instrText>石墨烯</w:instrText>
      </w:r>
      <w:r w:rsidRPr="009F7F88">
        <w:rPr>
          <w:rFonts w:hint="eastAsia"/>
          <w:color w:val="000000" w:themeColor="text1"/>
        </w:rPr>
        <w:instrText xml:space="preserve"> 3D</w:instrText>
      </w:r>
      <w:r w:rsidRPr="009F7F88">
        <w:rPr>
          <w:rFonts w:hint="eastAsia"/>
          <w:color w:val="000000" w:themeColor="text1"/>
        </w:rPr>
        <w:instrText>仿生多级孔材料</w:instrText>
      </w:r>
      <w:r w:rsidRPr="009F7F88">
        <w:rPr>
          <w:rFonts w:hint="eastAsia"/>
          <w:color w:val="000000" w:themeColor="text1"/>
        </w:rPr>
        <w:instrText>\n</w:instrText>
      </w:r>
      <w:r w:rsidRPr="009F7F88">
        <w:rPr>
          <w:rFonts w:hint="eastAsia"/>
          <w:color w:val="000000" w:themeColor="text1"/>
        </w:rPr>
        <w:instrText>应用：</w:instrText>
      </w:r>
      <w:r w:rsidRPr="009F7F88">
        <w:rPr>
          <w:rFonts w:hint="eastAsia"/>
          <w:color w:val="000000" w:themeColor="text1"/>
        </w:rPr>
        <w:instrText>ultralight active pressure sensors</w:instrText>
      </w:r>
      <w:r w:rsidRPr="009F7F88">
        <w:rPr>
          <w:rFonts w:hint="eastAsia"/>
          <w:color w:val="000000" w:themeColor="text1"/>
        </w:rPr>
        <w:instrText>超轻型主动压力传感器，</w:instrText>
      </w:r>
      <w:r w:rsidRPr="009F7F88">
        <w:rPr>
          <w:rFonts w:hint="eastAsia"/>
          <w:color w:val="000000" w:themeColor="text1"/>
        </w:rPr>
        <w:instrText>compressible electrodes in high-performance triboelectric nano- generators</w:instrText>
      </w:r>
      <w:r w:rsidRPr="009F7F88">
        <w:rPr>
          <w:rFonts w:hint="eastAsia"/>
          <w:color w:val="000000" w:themeColor="text1"/>
        </w:rPr>
        <w:instrText>高性能摩擦电纳米发电机可压缩电极</w:instrText>
      </w:r>
      <w:r w:rsidRPr="009F7F88">
        <w:rPr>
          <w:color w:val="000000" w:themeColor="text1"/>
        </w:rPr>
        <w:instrText>","page":"1902930","title":"3D Printing of Ultralight Biomimetic Hierarchical Graphene Materials with Exceptional Stiffness and Resilience","type":"article-journal","volume":"31"},"uris":["http://www.mendeley.com/documents/?uuid=eb9489b3-4cce-483b-be5b-f4bc557d4f7d"]}],"mendeley":{"formattedCitation":"&lt;sup&gt;107&lt;/sup&gt;","plainTextFormattedCitation":"107","previouslyFormattedCitation":"&lt;sup&gt;107&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07</w:t>
      </w:r>
      <w:r w:rsidRPr="009F7F88">
        <w:rPr>
          <w:color w:val="000000" w:themeColor="text1"/>
        </w:rPr>
        <w:fldChar w:fldCharType="end"/>
      </w:r>
      <w:r w:rsidRPr="009F7F88">
        <w:rPr>
          <w:color w:val="000000" w:themeColor="text1"/>
        </w:rPr>
        <w:t xml:space="preserve"> and CNF (</w:t>
      </w:r>
      <w:r w:rsidRPr="009F7F88">
        <w:rPr>
          <w:color w:val="000000" w:themeColor="text1"/>
        </w:rPr>
        <w:fldChar w:fldCharType="begin"/>
      </w:r>
      <w:r w:rsidRPr="009F7F88">
        <w:rPr>
          <w:color w:val="000000" w:themeColor="text1"/>
        </w:rPr>
        <w:instrText xml:space="preserve"> REF _Ref4119477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6</w:t>
      </w:r>
      <w:r w:rsidRPr="009F7F88">
        <w:rPr>
          <w:color w:val="000000" w:themeColor="text1"/>
        </w:rPr>
        <w:fldChar w:fldCharType="end"/>
      </w:r>
      <w:r w:rsidRPr="009F7F88">
        <w:rPr>
          <w:color w:val="000000" w:themeColor="text1"/>
        </w:rPr>
        <w:t>d-f)</w:t>
      </w:r>
      <w:r w:rsidRPr="009F7F88">
        <w:rPr>
          <w:color w:val="000000" w:themeColor="text1"/>
        </w:rPr>
        <w:fldChar w:fldCharType="begin" w:fldLock="1"/>
      </w:r>
      <w:r w:rsidR="004E1277" w:rsidRPr="009F7F88">
        <w:rPr>
          <w:color w:val="000000" w:themeColor="text1"/>
        </w:rPr>
        <w:instrText xml:space="preserve">ADDIN CSL_CITATION {"citationItems":[{"id":"ITEM-1","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Yanlin","non-dropping-particle":"","parse-names":false,"suffix":""}],"container-title":"Nano </w:instrText>
      </w:r>
      <w:r w:rsidR="004E1277" w:rsidRPr="009F7F88">
        <w:rPr>
          <w:rFonts w:hint="eastAsia"/>
          <w:color w:val="000000" w:themeColor="text1"/>
        </w:rPr>
        <w:instrText>Energy","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气凝胶</w:instrText>
      </w:r>
      <w:r w:rsidR="004E1277" w:rsidRPr="009F7F88">
        <w:rPr>
          <w:rFonts w:hint="eastAsia"/>
          <w:color w:val="000000" w:themeColor="text1"/>
        </w:rPr>
        <w:instrText>\n</w:instrText>
      </w:r>
      <w:r w:rsidR="004E1277" w:rsidRPr="009F7F88">
        <w:rPr>
          <w:rFonts w:hint="eastAsia"/>
          <w:color w:val="000000" w:themeColor="text1"/>
        </w:rPr>
        <w:instrText>作为摩擦纳米发电机，用于多功能传感器</w:instrText>
      </w:r>
      <w:r w:rsidR="004E1277" w:rsidRPr="009F7F88">
        <w:rPr>
          <w:rFonts w:hint="eastAsia"/>
          <w:color w:val="000000" w:themeColor="text1"/>
        </w:rPr>
        <w:instrText>","page":"103885","publisher":"Elsevier Ltd","title":"All-printed 3D hierarchically structured cellulose aerogel based triboelectric nanogenerator fo</w:instrText>
      </w:r>
      <w:r w:rsidR="004E1277" w:rsidRPr="009F7F88">
        <w:rPr>
          <w:color w:val="000000" w:themeColor="text1"/>
        </w:rPr>
        <w:instrText>r multi-functional sensors","type":"article-journal","volume":"63"},"uris":["http://www.mendeley.com/documents/?uuid=e693f407-c458-4049-9c0e-d420ff0645ab"]}],"mendeley":{"formattedCitation":"&lt;sup&gt;228&lt;/sup&gt;","plainTextFormattedCitation":"228","previouslyFormattedCitation":"&lt;sup&gt;22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28</w:t>
      </w:r>
      <w:r w:rsidRPr="009F7F88">
        <w:rPr>
          <w:color w:val="000000" w:themeColor="text1"/>
        </w:rPr>
        <w:fldChar w:fldCharType="end"/>
      </w:r>
      <w:r w:rsidRPr="009F7F88">
        <w:rPr>
          <w:color w:val="000000" w:themeColor="text1"/>
        </w:rPr>
        <w:t xml:space="preserve"> aerogels, </w:t>
      </w:r>
      <w:bookmarkEnd w:id="208"/>
      <w:r w:rsidRPr="009F7F88">
        <w:rPr>
          <w:color w:val="000000" w:themeColor="text1"/>
        </w:rPr>
        <w:t xml:space="preserve">respectively. In one example, a 3D </w:t>
      </w:r>
      <w:r w:rsidRPr="009F7F88">
        <w:rPr>
          <w:color w:val="000000" w:themeColor="text1"/>
        </w:rPr>
        <w:t>printed graphene aerogel has been used as one of the electrodes of the TENG, the other being an Al foil. The Young's modulus of this printed aerogel is more than three times higher than that of the super-elastic bulk graphene materials (</w:t>
      </w:r>
      <w:r w:rsidRPr="009F7F88">
        <w:rPr>
          <w:color w:val="000000" w:themeColor="text1"/>
        </w:rPr>
        <w:fldChar w:fldCharType="begin"/>
      </w:r>
      <w:r w:rsidRPr="009F7F88">
        <w:rPr>
          <w:color w:val="000000" w:themeColor="text1"/>
        </w:rPr>
        <w:instrText xml:space="preserve"> REF _Ref4119477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6</w:t>
      </w:r>
      <w:r w:rsidRPr="009F7F88">
        <w:rPr>
          <w:color w:val="000000" w:themeColor="text1"/>
        </w:rPr>
        <w:fldChar w:fldCharType="end"/>
      </w:r>
      <w:r w:rsidRPr="009F7F88">
        <w:rPr>
          <w:color w:val="000000" w:themeColor="text1"/>
        </w:rPr>
        <w:t>a). In this TENG structure, the two electrodes are separated by a fluorinated ethylene propylene (FEP) film (</w:t>
      </w:r>
      <w:r w:rsidRPr="009F7F88">
        <w:rPr>
          <w:color w:val="000000" w:themeColor="text1"/>
        </w:rPr>
        <w:fldChar w:fldCharType="begin"/>
      </w:r>
      <w:r w:rsidRPr="009F7F88">
        <w:rPr>
          <w:color w:val="000000" w:themeColor="text1"/>
        </w:rPr>
        <w:instrText xml:space="preserve"> REF _Ref4119477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6</w:t>
      </w:r>
      <w:r w:rsidRPr="009F7F88">
        <w:rPr>
          <w:color w:val="000000" w:themeColor="text1"/>
        </w:rPr>
        <w:fldChar w:fldCharType="end"/>
      </w:r>
      <w:r w:rsidRPr="009F7F88">
        <w:rPr>
          <w:color w:val="000000" w:themeColor="text1"/>
        </w:rPr>
        <w:t xml:space="preserve">b). When the </w:t>
      </w:r>
      <w:r w:rsidR="009E2C01" w:rsidRPr="009F7F88">
        <w:rPr>
          <w:color w:val="000000" w:themeColor="text1"/>
        </w:rPr>
        <w:t>TENG is manually tapped, ten LEDs connected in series could be fully lit (</w:t>
      </w:r>
      <w:r w:rsidR="009E2C01" w:rsidRPr="009F7F88">
        <w:rPr>
          <w:color w:val="000000" w:themeColor="text1"/>
        </w:rPr>
        <w:fldChar w:fldCharType="begin"/>
      </w:r>
      <w:r w:rsidR="009E2C01" w:rsidRPr="009F7F88">
        <w:rPr>
          <w:color w:val="000000" w:themeColor="text1"/>
        </w:rPr>
        <w:instrText xml:space="preserve"> REF _Ref41194775 \h </w:instrText>
      </w:r>
      <w:r w:rsidR="009E2C01" w:rsidRPr="009F7F88">
        <w:rPr>
          <w:color w:val="000000" w:themeColor="text1"/>
        </w:rPr>
      </w:r>
      <w:r w:rsidR="009E2C01" w:rsidRPr="009F7F88">
        <w:rPr>
          <w:color w:val="000000" w:themeColor="text1"/>
        </w:rPr>
        <w:fldChar w:fldCharType="separate"/>
      </w:r>
      <w:r w:rsidR="009E2C01" w:rsidRPr="009F7F88">
        <w:rPr>
          <w:color w:val="000000" w:themeColor="text1"/>
        </w:rPr>
        <w:t xml:space="preserve">Fig. </w:t>
      </w:r>
      <w:r w:rsidR="009E2C01" w:rsidRPr="009F7F88">
        <w:rPr>
          <w:noProof/>
          <w:color w:val="000000" w:themeColor="text1"/>
        </w:rPr>
        <w:t>26</w:t>
      </w:r>
      <w:r w:rsidR="009E2C01" w:rsidRPr="009F7F88">
        <w:rPr>
          <w:color w:val="000000" w:themeColor="text1"/>
        </w:rPr>
        <w:fldChar w:fldCharType="end"/>
      </w:r>
      <w:r w:rsidR="005D0DE6" w:rsidRPr="009F7F88">
        <w:rPr>
          <w:color w:val="000000" w:themeColor="text1"/>
        </w:rPr>
        <w:t>c</w:t>
      </w:r>
      <w:r w:rsidR="009E2C01" w:rsidRPr="009F7F88">
        <w:rPr>
          <w:color w:val="000000" w:themeColor="text1"/>
        </w:rPr>
        <w:t>), indicating sufficient conversion efficiency.</w:t>
      </w:r>
      <w:r w:rsidR="009E2C01" w:rsidRPr="009F7F88">
        <w:rPr>
          <w:color w:val="000000" w:themeColor="text1"/>
        </w:rPr>
        <w:fldChar w:fldCharType="begin" w:fldLock="1"/>
      </w:r>
      <w:r w:rsidR="00BF34A6" w:rsidRPr="009F7F88">
        <w:rPr>
          <w:color w:val="000000" w:themeColor="text1"/>
        </w:rPr>
        <w:instrText>ADDIN CSL_CITATION {"citationItems":[{"id":"ITEM-1","itemData":{"DOI":"10.1002/adma.201902930","ISSN":"15214095","abstract":"Biological materials with hierarchical architectures (e.g., a macroscopic hollow structure and a microscopic cellular structure) offer unique inspiration for designing and manufacturing advanced biomimetic materials with outstanding mechanical performance and low density. Most conventional biomimetic materials only benefit from bioinspired architecture at a single length scale (e.g., microscopic material structure), which largely limits the mechanical performance of the resulting materials. There exists great potential to maxime the mechanical performance of biomimetic materials by leveraging a bioinspired hierarchical structure. An ink-based three-dimensional (3D) printing strategy to manufacture an ultralight biomimetic hierarchical graphene material (BHGMs) with exceptionally high stiffness and resilience is demonstrated. By simultaneously engineering 3D-printed macroscopic hollow structures and constructing an ice-crystal-induced cellular microstructure, BHGMs can achieve ultrahigh elasticity and stability at compressive strains up to 95%. Multiscale finite element analyses indicate that the hierarchical structures of BHGMs effectively reduce the macroscopic strain and transform the microscopic compressive deformation into the rotation and bending of the interconnected graphene flakes. This 3D printing strategy demonstrates the great potential that exists for the assembly of other functional materials into hierarchical cellular structures for various applications where high stiffness and resilience at low density are simultaneously required.","author":[{"dropping-particle":"","family":"Peng","given":"Meiwen","non-dropping-particle":"","parse-names":false,"suffix":""},{"dropping-particle":"","family":"Wen","given":"Zhen","non-dropping-particle":"","parse-names":false,"suffix":""},{"dropping-particle":"","family":"Xie","given":"Lingjie","non-dropping-particle":"","parse-names":false,"suffix":""},{"dropping-particle":"","family":"Cheng","given":"Jian","non-dropping-particle":"","parse-names":false,"suffix":""},{"dropping-particle":"","family":"Jia","given":"Zheng","non-dropping-particle":"","parse-names":false,"suffix":""},{"dropping-particle":"","family":"Shi","given":"Danli","non-dropping-particle":"","parse-names":false,"suffix":""},{"dropping-particle":"","family":"Zeng","given":"Huajie","non-dropping-particle":"","parse-names":false,"suffix":""},{"dropping-particle":"","family":"Zhao","given":"Bo","non-dropping-particle":"","parse-names":false,"suffix":""},{"dropping-particle":"","family":"Liang","given":"Zhiqiang","non-dropping-particle":"","parse-names":false,"suffix":""},{"dropping-particle":"","family":"Li","given":"Teng","non-dropping-particle":"","parse-names":false,"suffix":""},{"dropping-particle":"","family":"Jiang","given":"Lin","non-dropping-particle":"","parse-names":false,"suffix":""}],"container-title":"Advanced Materials","id":"ITEM-1","issued":{"date-parts":[["</w:instrText>
      </w:r>
      <w:r w:rsidR="00BF34A6" w:rsidRPr="009F7F88">
        <w:rPr>
          <w:rFonts w:hint="eastAsia"/>
          <w:color w:val="000000" w:themeColor="text1"/>
        </w:rPr>
        <w:instrText>2019"]]},"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快速冷冻，虽未提气凝胶，但还是冷冻</w:instrText>
      </w:r>
      <w:r w:rsidR="00BF34A6" w:rsidRPr="009F7F88">
        <w:rPr>
          <w:rFonts w:hint="eastAsia"/>
          <w:color w:val="000000" w:themeColor="text1"/>
        </w:rPr>
        <w:instrText>\n3D biomimetic hierarchical graphene materials (BHGMs) with</w:instrText>
      </w:r>
      <w:r w:rsidR="00BF34A6" w:rsidRPr="009F7F88">
        <w:rPr>
          <w:rFonts w:hint="eastAsia"/>
          <w:color w:val="000000" w:themeColor="text1"/>
        </w:rPr>
        <w:instrText>石墨烯</w:instrText>
      </w:r>
      <w:r w:rsidR="00BF34A6" w:rsidRPr="009F7F88">
        <w:rPr>
          <w:rFonts w:hint="eastAsia"/>
          <w:color w:val="000000" w:themeColor="text1"/>
        </w:rPr>
        <w:instrText xml:space="preserve"> 3D</w:instrText>
      </w:r>
      <w:r w:rsidR="00BF34A6" w:rsidRPr="009F7F88">
        <w:rPr>
          <w:rFonts w:hint="eastAsia"/>
          <w:color w:val="000000" w:themeColor="text1"/>
        </w:rPr>
        <w:instrText>仿生多级孔材料</w:instrText>
      </w:r>
      <w:r w:rsidR="00BF34A6" w:rsidRPr="009F7F88">
        <w:rPr>
          <w:rFonts w:hint="eastAsia"/>
          <w:color w:val="000000" w:themeColor="text1"/>
        </w:rPr>
        <w:instrText>\n</w:instrText>
      </w:r>
      <w:r w:rsidR="00BF34A6" w:rsidRPr="009F7F88">
        <w:rPr>
          <w:rFonts w:hint="eastAsia"/>
          <w:color w:val="000000" w:themeColor="text1"/>
        </w:rPr>
        <w:instrText>应用：</w:instrText>
      </w:r>
      <w:r w:rsidR="00BF34A6" w:rsidRPr="009F7F88">
        <w:rPr>
          <w:rFonts w:hint="eastAsia"/>
          <w:color w:val="000000" w:themeColor="text1"/>
        </w:rPr>
        <w:instrText>ultralight active pressure sensors</w:instrText>
      </w:r>
      <w:r w:rsidR="00BF34A6" w:rsidRPr="009F7F88">
        <w:rPr>
          <w:rFonts w:hint="eastAsia"/>
          <w:color w:val="000000" w:themeColor="text1"/>
        </w:rPr>
        <w:instrText>超轻型主动压力传感器，</w:instrText>
      </w:r>
      <w:r w:rsidR="00BF34A6" w:rsidRPr="009F7F88">
        <w:rPr>
          <w:rFonts w:hint="eastAsia"/>
          <w:color w:val="000000" w:themeColor="text1"/>
        </w:rPr>
        <w:instrText>compressible electrodes in high-performance triboelectric nano- generators</w:instrText>
      </w:r>
      <w:r w:rsidR="00BF34A6" w:rsidRPr="009F7F88">
        <w:rPr>
          <w:rFonts w:hint="eastAsia"/>
          <w:color w:val="000000" w:themeColor="text1"/>
        </w:rPr>
        <w:instrText>高性能摩擦电纳米发电机可压缩电极</w:instrText>
      </w:r>
      <w:r w:rsidR="00BF34A6" w:rsidRPr="009F7F88">
        <w:rPr>
          <w:color w:val="000000" w:themeColor="text1"/>
        </w:rPr>
        <w:instrText>","page":"1902930","title":"3D Printing of Ultralight Biomimetic Hierarchical Graphene Materials with Exceptional Stiffness and Resilience","type":"article-journal","volume":"31"},"uris":["http://www.mendeley.com/documents/?uuid=eb9489b3-4cce-483b-be5b-f4bc557d4f7d"]}],"mendeley":{"formattedCitation":"&lt;sup&gt;107&lt;/sup&gt;","plainTextFormattedCitation":"107","previouslyFormattedCitation":"&lt;sup&gt;107&lt;/sup&gt;"},"properties":{"noteIndex":0},"schema":"https://github.com/citation-style-language/schema/raw/master/csl-citation.json"}</w:instrText>
      </w:r>
      <w:r w:rsidR="009E2C01" w:rsidRPr="009F7F88">
        <w:rPr>
          <w:color w:val="000000" w:themeColor="text1"/>
        </w:rPr>
        <w:fldChar w:fldCharType="separate"/>
      </w:r>
      <w:r w:rsidR="00BF34A6" w:rsidRPr="009F7F88">
        <w:rPr>
          <w:noProof/>
          <w:color w:val="000000" w:themeColor="text1"/>
          <w:vertAlign w:val="superscript"/>
          <w:lang w:eastAsia="zh-CN"/>
        </w:rPr>
        <w:t>107</w:t>
      </w:r>
      <w:r w:rsidR="009E2C01" w:rsidRPr="009F7F88">
        <w:rPr>
          <w:color w:val="000000" w:themeColor="text1"/>
        </w:rPr>
        <w:fldChar w:fldCharType="end"/>
      </w:r>
    </w:p>
    <w:p w14:paraId="0F757FE5" w14:textId="77777777" w:rsidR="00AE5429" w:rsidRPr="009F7F88" w:rsidRDefault="009E2C01" w:rsidP="00AE5429">
      <w:pPr>
        <w:pStyle w:val="RSCB02ArticleText"/>
        <w:ind w:firstLineChars="100" w:firstLine="194"/>
        <w:rPr>
          <w:color w:val="000000" w:themeColor="text1"/>
        </w:rPr>
      </w:pPr>
      <w:r w:rsidRPr="009F7F88">
        <w:rPr>
          <w:color w:val="000000" w:themeColor="text1"/>
          <w:lang w:eastAsia="zh-CN"/>
        </w:rPr>
        <w:t>In an all-printed TENG (AP-TENG) design,</w:t>
      </w:r>
      <w:r w:rsidRPr="009F7F88">
        <w:rPr>
          <w:color w:val="000000" w:themeColor="text1"/>
        </w:rPr>
        <w:fldChar w:fldCharType="begin" w:fldLock="1"/>
      </w:r>
      <w:r w:rsidR="004E1277" w:rsidRPr="009F7F88">
        <w:rPr>
          <w:color w:val="000000" w:themeColor="text1"/>
          <w:lang w:eastAsia="zh-CN"/>
        </w:rPr>
        <w:instrText xml:space="preserve">ADDIN CSL_CITATION {"citationItems":[{"id":"ITEM-1","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Yanlin","non-dropping-particle":"","parse-names":false,"suffix":""}],"container-title":"Nano </w:instrText>
      </w:r>
      <w:r w:rsidR="004E1277" w:rsidRPr="009F7F88">
        <w:rPr>
          <w:rFonts w:hint="eastAsia"/>
          <w:color w:val="000000" w:themeColor="text1"/>
          <w:lang w:eastAsia="zh-CN"/>
        </w:rPr>
        <w:instrText>Energy","id":"ITEM-1","issued":{"date-parts":[["2019"]]},"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3D</w:instrText>
      </w:r>
      <w:r w:rsidR="004E1277" w:rsidRPr="009F7F88">
        <w:rPr>
          <w:rFonts w:hint="eastAsia"/>
          <w:color w:val="000000" w:themeColor="text1"/>
          <w:lang w:eastAsia="zh-CN"/>
        </w:rPr>
        <w:instrText>打印，冷冻干燥</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纤维素气凝胶</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作为摩擦纳米发电机，用于多功能传感器</w:instrText>
      </w:r>
      <w:r w:rsidR="004E1277" w:rsidRPr="009F7F88">
        <w:rPr>
          <w:rFonts w:hint="eastAsia"/>
          <w:color w:val="000000" w:themeColor="text1"/>
          <w:lang w:eastAsia="zh-CN"/>
        </w:rPr>
        <w:instrText>","page":"103885","publisher":"Elsevier Ltd","title":"All-printed 3D hierarchically structured cellulose aerogel based triboelectric nanogenerator fo</w:instrText>
      </w:r>
      <w:r w:rsidR="004E1277" w:rsidRPr="009F7F88">
        <w:rPr>
          <w:color w:val="000000" w:themeColor="text1"/>
          <w:lang w:eastAsia="zh-CN"/>
        </w:rPr>
        <w:instrText>r multi-functional sensors","type":"article-journal","volume":"63"},"uris":["http://www.mendeley.com/documents/?uuid=e693f407-c458-4049-9c0e-d420ff0645ab"]}],"mendeley":{"formattedCitation":"&lt;sup&gt;228&lt;/sup&gt;","plainTextFormattedCitation":"228","previouslyFormattedCitation":"&lt;sup&gt;22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28</w:t>
      </w:r>
      <w:r w:rsidRPr="009F7F88">
        <w:rPr>
          <w:color w:val="000000" w:themeColor="text1"/>
        </w:rPr>
        <w:fldChar w:fldCharType="end"/>
      </w:r>
      <w:r w:rsidRPr="009F7F88">
        <w:rPr>
          <w:color w:val="000000" w:themeColor="text1"/>
        </w:rPr>
        <w:t xml:space="preserve"> the two friction layers of PDMS and CNF aerogels, and the corresponding Ag electrodes were fabricated by 3D extrusion (</w:t>
      </w:r>
      <w:r w:rsidRPr="009F7F88">
        <w:rPr>
          <w:color w:val="000000" w:themeColor="text1"/>
        </w:rPr>
        <w:fldChar w:fldCharType="begin"/>
      </w:r>
      <w:r w:rsidRPr="009F7F88">
        <w:rPr>
          <w:color w:val="000000" w:themeColor="text1"/>
        </w:rPr>
        <w:instrText xml:space="preserve"> REF _Ref4119477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6</w:t>
      </w:r>
      <w:r w:rsidRPr="009F7F88">
        <w:rPr>
          <w:color w:val="000000" w:themeColor="text1"/>
        </w:rPr>
        <w:fldChar w:fldCharType="end"/>
      </w:r>
      <w:r w:rsidR="005D0DE6" w:rsidRPr="009F7F88">
        <w:rPr>
          <w:color w:val="000000" w:themeColor="text1"/>
        </w:rPr>
        <w:t>d</w:t>
      </w:r>
      <w:r w:rsidRPr="009F7F88">
        <w:rPr>
          <w:color w:val="000000" w:themeColor="text1"/>
        </w:rPr>
        <w:t xml:space="preserve">). The </w:t>
      </w:r>
      <w:r w:rsidR="00484B47" w:rsidRPr="009F7F88">
        <w:rPr>
          <w:color w:val="000000" w:themeColor="text1"/>
        </w:rPr>
        <w:t xml:space="preserve">output voltage of this AP-TENG is 75% higher than that of </w:t>
      </w:r>
      <w:r w:rsidR="00AE5429" w:rsidRPr="009F7F88">
        <w:rPr>
          <w:color w:val="000000" w:themeColor="text1"/>
        </w:rPr>
        <w:t>traditional TENG (</w:t>
      </w:r>
      <w:r w:rsidR="00AE5429" w:rsidRPr="009F7F88">
        <w:rPr>
          <w:color w:val="000000" w:themeColor="text1"/>
        </w:rPr>
        <w:fldChar w:fldCharType="begin"/>
      </w:r>
      <w:r w:rsidR="00AE5429" w:rsidRPr="009F7F88">
        <w:rPr>
          <w:color w:val="000000" w:themeColor="text1"/>
        </w:rPr>
        <w:instrText xml:space="preserve"> REF _Ref41194775 \h </w:instrText>
      </w:r>
      <w:r w:rsidR="00AE5429" w:rsidRPr="009F7F88">
        <w:rPr>
          <w:color w:val="000000" w:themeColor="text1"/>
        </w:rPr>
      </w:r>
      <w:r w:rsidR="00AE5429" w:rsidRPr="009F7F88">
        <w:rPr>
          <w:color w:val="000000" w:themeColor="text1"/>
        </w:rPr>
        <w:fldChar w:fldCharType="separate"/>
      </w:r>
      <w:r w:rsidR="00AE5429" w:rsidRPr="009F7F88">
        <w:rPr>
          <w:color w:val="000000" w:themeColor="text1"/>
        </w:rPr>
        <w:t xml:space="preserve">Fig. </w:t>
      </w:r>
      <w:r w:rsidR="00AE5429" w:rsidRPr="009F7F88">
        <w:rPr>
          <w:noProof/>
          <w:color w:val="000000" w:themeColor="text1"/>
        </w:rPr>
        <w:t>26</w:t>
      </w:r>
      <w:r w:rsidR="00AE5429" w:rsidRPr="009F7F88">
        <w:rPr>
          <w:color w:val="000000" w:themeColor="text1"/>
        </w:rPr>
        <w:fldChar w:fldCharType="end"/>
      </w:r>
      <w:r w:rsidR="00AE5429" w:rsidRPr="009F7F88">
        <w:rPr>
          <w:color w:val="000000" w:themeColor="text1"/>
        </w:rPr>
        <w:t>e) and is stable under different pressures (</w:t>
      </w:r>
      <w:r w:rsidR="00AE5429" w:rsidRPr="009F7F88">
        <w:rPr>
          <w:color w:val="000000" w:themeColor="text1"/>
        </w:rPr>
        <w:fldChar w:fldCharType="begin"/>
      </w:r>
      <w:r w:rsidR="00AE5429" w:rsidRPr="009F7F88">
        <w:rPr>
          <w:color w:val="000000" w:themeColor="text1"/>
        </w:rPr>
        <w:instrText xml:space="preserve"> REF _Ref41194775 \h </w:instrText>
      </w:r>
      <w:r w:rsidR="00AE5429" w:rsidRPr="009F7F88">
        <w:rPr>
          <w:color w:val="000000" w:themeColor="text1"/>
        </w:rPr>
      </w:r>
      <w:r w:rsidR="00AE5429" w:rsidRPr="009F7F88">
        <w:rPr>
          <w:color w:val="000000" w:themeColor="text1"/>
        </w:rPr>
        <w:fldChar w:fldCharType="separate"/>
      </w:r>
      <w:r w:rsidR="00AE5429" w:rsidRPr="009F7F88">
        <w:rPr>
          <w:color w:val="000000" w:themeColor="text1"/>
        </w:rPr>
        <w:t xml:space="preserve">Fig. </w:t>
      </w:r>
      <w:r w:rsidR="00AE5429" w:rsidRPr="009F7F88">
        <w:rPr>
          <w:noProof/>
          <w:color w:val="000000" w:themeColor="text1"/>
        </w:rPr>
        <w:t>26</w:t>
      </w:r>
      <w:r w:rsidR="00AE5429" w:rsidRPr="009F7F88">
        <w:rPr>
          <w:color w:val="000000" w:themeColor="text1"/>
        </w:rPr>
        <w:fldChar w:fldCharType="end"/>
      </w:r>
      <w:r w:rsidR="00AE5429" w:rsidRPr="009F7F88">
        <w:rPr>
          <w:color w:val="000000" w:themeColor="text1"/>
        </w:rPr>
        <w:t>f).</w:t>
      </w:r>
    </w:p>
    <w:p w14:paraId="7242C54E" w14:textId="1BB0EB7E" w:rsidR="000749AB" w:rsidRPr="009F7F88" w:rsidRDefault="00AE5429" w:rsidP="00AE5429">
      <w:pPr>
        <w:pStyle w:val="RSCB02ArticleText"/>
        <w:ind w:firstLineChars="100" w:firstLine="194"/>
        <w:rPr>
          <w:color w:val="000000" w:themeColor="text1"/>
          <w:lang w:val="en"/>
        </w:rPr>
      </w:pPr>
      <w:r w:rsidRPr="009F7F88">
        <w:rPr>
          <w:color w:val="000000" w:themeColor="text1"/>
          <w:lang w:val="en"/>
        </w:rPr>
        <w:t xml:space="preserve">The above examples demonstrate that the combination of 3D printing technology and </w:t>
      </w:r>
      <w:proofErr w:type="spellStart"/>
      <w:r w:rsidRPr="009F7F88">
        <w:rPr>
          <w:color w:val="000000" w:themeColor="text1"/>
          <w:lang w:val="en"/>
        </w:rPr>
        <w:t>nanoporous</w:t>
      </w:r>
      <w:proofErr w:type="spellEnd"/>
      <w:r w:rsidRPr="009F7F88">
        <w:rPr>
          <w:color w:val="000000" w:themeColor="text1"/>
          <w:lang w:val="en"/>
        </w:rPr>
        <w:t xml:space="preserve"> aerogels could enhance the contact area, surface properties, and mechanical flexibility of TENGs, improving the mechanical resilience and triboelectric response. </w:t>
      </w:r>
    </w:p>
    <w:p w14:paraId="1EDBC56E" w14:textId="1DC26158" w:rsidR="00AE5429" w:rsidRPr="009F7F88" w:rsidRDefault="00AE5429" w:rsidP="00AE5429">
      <w:pPr>
        <w:pStyle w:val="RSCB02ArticleText"/>
        <w:ind w:firstLineChars="100" w:firstLine="195"/>
        <w:rPr>
          <w:color w:val="000000" w:themeColor="text1"/>
        </w:rPr>
      </w:pPr>
      <w:bookmarkStart w:id="209" w:name="_Toc39868932"/>
      <w:r w:rsidRPr="009F7F88">
        <w:rPr>
          <w:rStyle w:val="RSCB08CHeadingIn-lineChar"/>
          <w:color w:val="000000" w:themeColor="text1"/>
        </w:rPr>
        <w:t>5.3.4 Chemical sensors</w:t>
      </w:r>
      <w:bookmarkEnd w:id="209"/>
      <w:r w:rsidRPr="009F7F88">
        <w:rPr>
          <w:rStyle w:val="RSCB08CHeadingIn-lineChar"/>
          <w:color w:val="000000" w:themeColor="text1"/>
        </w:rPr>
        <w:t>.</w:t>
      </w:r>
      <w:r w:rsidRPr="009F7F88">
        <w:rPr>
          <w:b/>
          <w:bCs/>
          <w:color w:val="000000" w:themeColor="text1"/>
        </w:rPr>
        <w:t xml:space="preserve"> </w:t>
      </w:r>
      <w:r w:rsidRPr="009F7F88">
        <w:rPr>
          <w:color w:val="000000" w:themeColor="text1"/>
        </w:rPr>
        <w:t>Gas sensors are used to identify and measure the concentration of target gases to investigate or control an environment.</w:t>
      </w:r>
      <w:r w:rsidRPr="009F7F88">
        <w:rPr>
          <w:color w:val="000000" w:themeColor="text1"/>
        </w:rPr>
        <w:fldChar w:fldCharType="begin" w:fldLock="1"/>
      </w:r>
      <w:r w:rsidRPr="009F7F88">
        <w:rPr>
          <w:color w:val="000000" w:themeColor="text1"/>
        </w:rPr>
        <w:instrText>ADDIN CSL_CITATION {"citationItems":[{"id":"ITEM-1","itemData":{"DOI":"10.1021/acs.chemrev.8b00311","ISSN":"15206890","abstract":"Electrically-transduced sensors, with their simplicity and compatibility with standard electronic technologies, produce signals that can be efficiently acquired, processed, stored, and analyzed. Two dimensional (2D) nanomaterials, including graphene, phosphorene (BP), transition metal dichalcogenides (TMDCs), and others, have proven to be attractive for the fabrication of high-performance electrically-transduced chemical sensors due to their remarkable electronic and physical properties originating from their 2D structure. This review highlights the advances in electrically-transduced chemical sensing that rely on 2D materials. The structural components of such sensors are described, and the underlying operating principles for different types of architectures are discussed. The structural features, electronic properties, and surface chemistry of 2D nanostructures that dictate their sensing performance are reviewed. Key advances in the application of 2D materials, from both a historical and analytical perspective, are summarized for four different groups of analytes: gases, volatile compounds, ions, and biomolecules. The sensing performance is discussed in the context of the molecular design, structure-property relationships, and device fabrication technology. The outlook of challenges and opportunities for 2D nanomaterials for the future development of electrically-transduced sensors is also presented.","author":[{"dropping-particle":"","family":"Meng","given":"Zheng","non-dropping-particle":"","parse-names":false,"suffix":""},{"dropping-particle":"","family":"Stolz","given":"Robert M.","non-dropping-particle":"","parse-names":false,"suffix":""},{"dropping-particle":"","family":"Mendecki","given":"Lukasz","non-dropping-particle":"","parse-names":false,"suffix":""},{"dropping-particle":"","family":"Mirica","given":"Katherine A.","non-dropping-particle":"","parse-names":false,"su</w:instrText>
      </w:r>
      <w:r w:rsidRPr="009F7F88">
        <w:rPr>
          <w:rFonts w:hint="eastAsia"/>
          <w:color w:val="000000" w:themeColor="text1"/>
        </w:rPr>
        <w:instrText>ffix":""}],"container-title":"Chemical Reviews","genre":"review-article","id":"ITEM-1","issue":"1","issued":{"date-parts":[["2019"]]},"note":"</w:instrText>
      </w:r>
      <w:r w:rsidRPr="009F7F88">
        <w:rPr>
          <w:rFonts w:hint="eastAsia"/>
          <w:color w:val="000000" w:themeColor="text1"/>
        </w:rPr>
        <w:instrText>代表性模板性综述</w:instrText>
      </w:r>
      <w:r w:rsidRPr="009F7F88">
        <w:rPr>
          <w:rFonts w:hint="eastAsia"/>
          <w:color w:val="000000" w:themeColor="text1"/>
        </w:rPr>
        <w:instrText>","page":"478-598","publisher":"American Chemical Society","title":"Electrically-transduced chemical sens</w:instrText>
      </w:r>
      <w:r w:rsidRPr="009F7F88">
        <w:rPr>
          <w:color w:val="000000" w:themeColor="text1"/>
        </w:rPr>
        <w:instrText>ors based on two-dimensional nanomaterials","type":"article-journal","volume":"119"},"uris":["http://www.mendeley.com/documents/?uuid=9f64e1ef-41c7-434c-9735-eaa16d1510d0"]}],"mendeley":{"formattedCitation":"&lt;sup&gt;320&lt;/sup&gt;","plainTextFormattedCitation":"320","previouslyFormattedCitation":"&lt;sup&gt;318&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20</w:t>
      </w:r>
      <w:r w:rsidRPr="009F7F88">
        <w:rPr>
          <w:color w:val="000000" w:themeColor="text1"/>
        </w:rPr>
        <w:fldChar w:fldCharType="end"/>
      </w:r>
      <w:r w:rsidRPr="009F7F88">
        <w:rPr>
          <w:color w:val="000000" w:themeColor="text1"/>
        </w:rPr>
        <w:t xml:space="preserve"> Among the various types, resistive (also called chemiresistive) gas sensors are the most widely used. Their primary advantages include simple structure and support electronics, and low cost. Printed chemiresistive gas </w:t>
      </w:r>
      <w:r w:rsidRPr="009F7F88">
        <w:rPr>
          <w:color w:val="000000" w:themeColor="text1"/>
        </w:rPr>
        <w:lastRenderedPageBreak/>
        <w:t xml:space="preserve">sensors offer additional advantages through easy processability, </w:t>
      </w:r>
    </w:p>
    <w:p w14:paraId="4A653288" w14:textId="77777777" w:rsidR="00484B47" w:rsidRPr="009F7F88" w:rsidRDefault="00484B47" w:rsidP="00D65F2D">
      <w:pPr>
        <w:pStyle w:val="RSCB02ArticleText"/>
        <w:ind w:firstLineChars="100" w:firstLine="194"/>
        <w:rPr>
          <w:color w:val="000000" w:themeColor="text1"/>
        </w:rPr>
      </w:pPr>
    </w:p>
    <w:p w14:paraId="6A0E8007" w14:textId="2FA790A7" w:rsidR="0008470B" w:rsidRPr="009F7F88" w:rsidRDefault="0008470B" w:rsidP="00D65F2D">
      <w:pPr>
        <w:pStyle w:val="RSCB02ArticleText"/>
        <w:ind w:firstLineChars="100" w:firstLine="194"/>
        <w:rPr>
          <w:color w:val="000000" w:themeColor="text1"/>
        </w:rPr>
        <w:sectPr w:rsidR="0008470B" w:rsidRPr="009F7F88" w:rsidSect="000749AB">
          <w:type w:val="continuous"/>
          <w:pgSz w:w="11907" w:h="16840" w:code="9"/>
          <w:pgMar w:top="1009" w:right="851" w:bottom="1758" w:left="851" w:header="851" w:footer="1049" w:gutter="0"/>
          <w:cols w:num="2" w:space="227"/>
          <w:docGrid w:linePitch="360"/>
        </w:sectPr>
      </w:pPr>
    </w:p>
    <w:p w14:paraId="2168C7FE" w14:textId="33FA30D0" w:rsidR="00E17456" w:rsidRPr="009F7F88" w:rsidRDefault="00E17456" w:rsidP="00E17456">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318A703B" wp14:editId="19B25D4C">
                <wp:extent cx="6443980" cy="3752741"/>
                <wp:effectExtent l="0" t="0" r="0" b="635"/>
                <wp:docPr id="1862" name="组合 1862"/>
                <wp:cNvGraphicFramePr/>
                <a:graphic xmlns:a="http://schemas.openxmlformats.org/drawingml/2006/main">
                  <a:graphicData uri="http://schemas.microsoft.com/office/word/2010/wordprocessingGroup">
                    <wpg:wgp>
                      <wpg:cNvGrpSpPr/>
                      <wpg:grpSpPr>
                        <a:xfrm>
                          <a:off x="0" y="0"/>
                          <a:ext cx="6443980" cy="3752741"/>
                          <a:chOff x="-109508" y="2028666"/>
                          <a:chExt cx="6444604" cy="3752741"/>
                        </a:xfrm>
                      </wpg:grpSpPr>
                      <pic:pic xmlns:pic="http://schemas.openxmlformats.org/drawingml/2006/picture">
                        <pic:nvPicPr>
                          <pic:cNvPr id="1912" name="图片 1912"/>
                          <pic:cNvPicPr>
                            <a:picLocks noChangeAspect="1"/>
                          </pic:cNvPicPr>
                        </pic:nvPicPr>
                        <pic:blipFill>
                          <a:blip r:embed="rId64"/>
                          <a:srcRect/>
                          <a:stretch/>
                        </pic:blipFill>
                        <pic:spPr bwMode="auto">
                          <a:xfrm>
                            <a:off x="899" y="2028666"/>
                            <a:ext cx="6211674" cy="3014039"/>
                          </a:xfrm>
                          <a:prstGeom prst="rect">
                            <a:avLst/>
                          </a:prstGeom>
                          <a:noFill/>
                          <a:ln>
                            <a:noFill/>
                          </a:ln>
                        </pic:spPr>
                      </pic:pic>
                      <wps:wsp>
                        <wps:cNvPr id="1861" name="文本框 1861"/>
                        <wps:cNvSpPr txBox="1"/>
                        <wps:spPr>
                          <a:xfrm>
                            <a:off x="-109508" y="5102287"/>
                            <a:ext cx="6444604" cy="679120"/>
                          </a:xfrm>
                          <a:prstGeom prst="rect">
                            <a:avLst/>
                          </a:prstGeom>
                          <a:solidFill>
                            <a:prstClr val="white"/>
                          </a:solidFill>
                          <a:ln>
                            <a:noFill/>
                          </a:ln>
                        </wps:spPr>
                        <wps:txbx>
                          <w:txbxContent>
                            <w:p w14:paraId="05DC6DA5" w14:textId="64AD6941" w:rsidR="005573B9" w:rsidRPr="00971273" w:rsidRDefault="005573B9" w:rsidP="00E17456">
                              <w:pPr>
                                <w:pStyle w:val="RSCI05CaptiontoFigureSchemeChartwithbottombar"/>
                                <w:rPr>
                                  <w:color w:val="FF0000"/>
                                </w:rPr>
                              </w:pPr>
                              <w:bookmarkStart w:id="210" w:name="_Ref41194775"/>
                              <w:r w:rsidRPr="0019021D">
                                <w:t xml:space="preserve">Fig. </w:t>
                              </w:r>
                              <w:r w:rsidR="00B131A9">
                                <w:fldChar w:fldCharType="begin"/>
                              </w:r>
                              <w:r w:rsidR="00B131A9">
                                <w:instrText xml:space="preserve"> SEQ Fig. \* ARABIC </w:instrText>
                              </w:r>
                              <w:r w:rsidR="00B131A9">
                                <w:fldChar w:fldCharType="separate"/>
                              </w:r>
                              <w:r>
                                <w:rPr>
                                  <w:noProof/>
                                </w:rPr>
                                <w:t>26</w:t>
                              </w:r>
                              <w:r w:rsidR="00B131A9">
                                <w:rPr>
                                  <w:noProof/>
                                </w:rPr>
                                <w:fldChar w:fldCharType="end"/>
                              </w:r>
                              <w:bookmarkEnd w:id="210"/>
                              <w:r w:rsidRPr="0019021D">
                                <w:t xml:space="preserve">  3D printed aerogels for</w:t>
                              </w:r>
                              <w:r>
                                <w:t xml:space="preserve"> TENGs</w:t>
                              </w:r>
                              <w:r w:rsidRPr="0019021D">
                                <w:t>. (</w:t>
                              </w:r>
                              <w:r>
                                <w:t>a</w:t>
                              </w:r>
                              <w:r w:rsidRPr="0019021D">
                                <w:t>) Young's modulus of 3D-printed hierarchical graphene material</w:t>
                              </w:r>
                              <w:r>
                                <w:t>s</w:t>
                              </w:r>
                              <w:r w:rsidRPr="0019021D">
                                <w:t xml:space="preserve"> (BHGMs</w:t>
                              </w:r>
                              <w:r>
                                <w:t>)</w:t>
                              </w:r>
                              <w:r w:rsidRPr="0019021D">
                                <w:t>. (</w:t>
                              </w:r>
                              <w:r>
                                <w:t>b</w:t>
                              </w:r>
                              <w:r w:rsidRPr="0019021D">
                                <w:t xml:space="preserve">) Schematic illustration of electricity generation </w:t>
                              </w:r>
                              <w:r>
                                <w:t xml:space="preserve">in a nanogenerator in </w:t>
                              </w:r>
                              <w:r w:rsidRPr="0019021D">
                                <w:t>contact-separation mode. (</w:t>
                              </w:r>
                              <w:r>
                                <w:t>c</w:t>
                              </w:r>
                              <w:r w:rsidRPr="0019021D">
                                <w:t xml:space="preserve">) Photographs of ten green LEDs </w:t>
                              </w:r>
                              <w:r>
                                <w:t xml:space="preserve">powered </w:t>
                              </w:r>
                              <w:r w:rsidRPr="0019021D">
                                <w:t xml:space="preserve">by hand tapping at </w:t>
                              </w:r>
                              <w:r>
                                <w:t xml:space="preserve">(top) small </w:t>
                              </w:r>
                              <w:r w:rsidRPr="0019021D">
                                <w:t xml:space="preserve">compression and </w:t>
                              </w:r>
                              <w:r>
                                <w:t xml:space="preserve">(bottom) </w:t>
                              </w:r>
                              <w:r w:rsidRPr="0019021D">
                                <w:t>large compression. (a-</w:t>
                              </w:r>
                              <w:r>
                                <w:t>c</w:t>
                              </w:r>
                              <w:r w:rsidRPr="0019021D">
                                <w:t xml:space="preserve">) </w:t>
                              </w:r>
                              <w:r>
                                <w:t>Adapt</w:t>
                              </w:r>
                              <w:r w:rsidRPr="0019021D">
                                <w:t>ed with permission from Re</w:t>
                              </w:r>
                              <w:r w:rsidRPr="000C6782">
                                <w:t xml:space="preserve">f. </w:t>
                              </w:r>
                              <w:bookmarkStart w:id="211" w:name="_Hlk37407654"/>
                              <w:r w:rsidRPr="000C6782">
                                <w:fldChar w:fldCharType="begin" w:fldLock="1"/>
                              </w:r>
                              <w:r w:rsidRPr="000C6782">
                                <w:instrText>ADDIN CSL_CITATION {"citationItems":[{"id":"ITEM-1","itemData":{"DOI":"10.1002/adma.201902930","ISSN":"15214095","abstract":"Biological materials with hierarchical architectures (e.g., a macroscopic hollow structure and a microscopic cellular structure) offer unique inspiration for designing and manufacturing advanced biomimetic materials with outstanding mechanical performance and low density. Most conventional biomimetic materials only benefit from bioinspired architecture at a single length scale (e.g., microscopic material structure), which largely limits the mechanical performance of the resulting materials. There exists great potential to maxime the mechanical performance of biomimetic materials by leveraging a bioinspired hierarchical structure. An ink-based three-dimensional (3D) printing strategy to manufacture an ultralight biomimetic hierarchical graphene material (BHGMs) with exceptionally high stiffness and resilience is demonstrated. By simultaneously engineering 3D-printed macroscopic hollow structures and constructing an ice-crystal-induced cellular microstructure, BHGMs can achieve ultrahigh elasticity and stability at compressive strains up to 95%. Multiscale finite element analyses indicate that the hierarchical structures of BHGMs effectively reduce the macroscopic strain and transform the microscopic compressive deformation into the rotation and bending of the interconnected graphene flakes. This 3D printing strategy demonstrates the great potential that exists for the assembly of other functional materials into hierarchical cellular structures for various applications where high stiffness and resilience at low density are simultaneously required.","author":[{"dropping-particle":"","family":"Peng","given":"Meiwen","non-dropping-particle":"","parse-names":false,"suffix":""},{"dropping-particle":"","family":"Wen","given":"Zhen","non-dropping-particle":"","parse-names":false,"suffix":""},{"dropping-particle":"","family":"Xie","given":"Lingjie","non-dropping-particle":"","parse-names":false,"suffix":""},{"dropping-particle":"","family":"Cheng","given":"Jian","non-dropping-particle":"","parse-names":false,"suffix":""},{"dropping-particle":"","family":"Jia","given":"Zheng","non-dropping-particle":"","parse-names":false,"suffix":""},{"dropping-particle":"","family":"Shi","given":"Danli","non-dropping-particle":"","parse-names":false,"suffix":""},{"dropping-particle":"","family":"Zeng","given":"Huajie","non-dropping-particle":"","parse-names":false,"suffix":""},{"dropping-particle":"","family":"Zhao","given":"Bo","non-dropping-particle":"","parse-names":false,"suffix":""},{"dropping-particle":"","family":"Liang","given":"Zhiqiang","non-dropping-particle":"","parse-names":false,"suffix":""},{"dropping-particle":"","family":"Li","given":"Teng","non-dropping-particle":"","parse-names":false,"suffix":""},{"dropping-particle":"","family":"Jiang","given":"Lin","non-dropping-particle":"","parse-names":false,"suffix":""}],"container-title":"Advanced Materials","id":"ITEM-1","issued":{"date-parts":[["</w:instrText>
                              </w:r>
                              <w:r w:rsidRPr="000C6782">
                                <w:rPr>
                                  <w:rFonts w:hint="eastAsia"/>
                                </w:rPr>
                                <w:instrText>2019"]]},"note":"</w:instrText>
                              </w:r>
                              <w:r w:rsidRPr="000C6782">
                                <w:rPr>
                                  <w:rFonts w:hint="eastAsia"/>
                                </w:rPr>
                                <w:instrText>已加</w:instrText>
                              </w:r>
                              <w:r w:rsidRPr="000C6782">
                                <w:rPr>
                                  <w:rFonts w:hint="eastAsia"/>
                                </w:rPr>
                                <w:instrText>\n3D</w:instrText>
                              </w:r>
                              <w:r w:rsidRPr="000C6782">
                                <w:rPr>
                                  <w:rFonts w:hint="eastAsia"/>
                                </w:rPr>
                                <w:instrText>打印快速冷冻，虽未提气凝胶，但还是冷冻</w:instrText>
                              </w:r>
                              <w:r w:rsidRPr="000C6782">
                                <w:rPr>
                                  <w:rFonts w:hint="eastAsia"/>
                                </w:rPr>
                                <w:instrText>\n3D biomimetic hierarchical graphene materials (BHGMs) with</w:instrText>
                              </w:r>
                              <w:r w:rsidRPr="000C6782">
                                <w:rPr>
                                  <w:rFonts w:hint="eastAsia"/>
                                </w:rPr>
                                <w:instrText>石墨烯</w:instrText>
                              </w:r>
                              <w:r w:rsidRPr="000C6782">
                                <w:rPr>
                                  <w:rFonts w:hint="eastAsia"/>
                                </w:rPr>
                                <w:instrText xml:space="preserve"> 3D</w:instrText>
                              </w:r>
                              <w:r w:rsidRPr="000C6782">
                                <w:rPr>
                                  <w:rFonts w:hint="eastAsia"/>
                                </w:rPr>
                                <w:instrText>仿生多级孔材料</w:instrText>
                              </w:r>
                              <w:r w:rsidRPr="000C6782">
                                <w:rPr>
                                  <w:rFonts w:hint="eastAsia"/>
                                </w:rPr>
                                <w:instrText>\n</w:instrText>
                              </w:r>
                              <w:r w:rsidRPr="000C6782">
                                <w:rPr>
                                  <w:rFonts w:hint="eastAsia"/>
                                </w:rPr>
                                <w:instrText>应用：</w:instrText>
                              </w:r>
                              <w:r w:rsidRPr="000C6782">
                                <w:rPr>
                                  <w:rFonts w:hint="eastAsia"/>
                                </w:rPr>
                                <w:instrText>ultralight active pressure sensors</w:instrText>
                              </w:r>
                              <w:r w:rsidRPr="000C6782">
                                <w:rPr>
                                  <w:rFonts w:hint="eastAsia"/>
                                </w:rPr>
                                <w:instrText>超轻型主动压力传感器，</w:instrText>
                              </w:r>
                              <w:r w:rsidRPr="000C6782">
                                <w:rPr>
                                  <w:rFonts w:hint="eastAsia"/>
                                </w:rPr>
                                <w:instrText>compressible electrodes in high-performance triboelectric nano- generators</w:instrText>
                              </w:r>
                              <w:r w:rsidRPr="000C6782">
                                <w:rPr>
                                  <w:rFonts w:hint="eastAsia"/>
                                </w:rPr>
                                <w:instrText>高性能摩擦电纳米发电机可压缩电极</w:instrText>
                              </w:r>
                              <w:r w:rsidRPr="000C6782">
                                <w:instrText>","page":"1902930","title":"3D Printing of Ultralight Biomimetic Hierarchical Graphene Materials with Exceptional Stiffness and Resilience","type":"article-journal","volume":"31"},"uris":["http://www.mendeley.com/documents/?uuid=eb9489b3-4cce-483b-be5b-f4bc557d4f7d"]}],"mendeley":{"formattedCitation":"&lt;sup&gt;107&lt;/sup&gt;","plainTextFormattedCitation":"107","previouslyFormattedCitation":"&lt;sup&gt;107&lt;/sup&gt;"},"properties":{"noteIndex":0},"schema":"https://github.com/citation-style-language/schema/raw/master/csl-citation.json"}</w:instrText>
                              </w:r>
                              <w:r w:rsidRPr="000C6782">
                                <w:fldChar w:fldCharType="separate"/>
                              </w:r>
                              <w:r w:rsidRPr="000C6782">
                                <w:rPr>
                                  <w:noProof/>
                                </w:rPr>
                                <w:t>107</w:t>
                              </w:r>
                              <w:r w:rsidRPr="000C6782">
                                <w:fldChar w:fldCharType="end"/>
                              </w:r>
                              <w:bookmarkEnd w:id="211"/>
                              <w:r w:rsidRPr="000C6782">
                                <w:t>.</w:t>
                              </w:r>
                              <w:r w:rsidRPr="0019021D">
                                <w:t xml:space="preserve"> Copyright 2019 WILEY</w:t>
                              </w:r>
                              <w:r w:rsidRPr="0019021D">
                                <w:rPr>
                                  <w:rFonts w:hint="eastAsia"/>
                                </w:rPr>
                                <w:t>‐</w:t>
                              </w:r>
                              <w:r w:rsidRPr="0019021D">
                                <w:t xml:space="preserve">VCH. </w:t>
                              </w:r>
                              <w:r>
                                <w:t xml:space="preserve">(d) </w:t>
                              </w:r>
                              <w:r w:rsidRPr="0019021D">
                                <w:t>Schematic</w:t>
                              </w:r>
                              <w:r>
                                <w:t xml:space="preserve"> illustration showing the </w:t>
                              </w:r>
                              <w:r w:rsidRPr="0019021D">
                                <w:t xml:space="preserve">fabrication process of </w:t>
                              </w:r>
                              <w:r>
                                <w:t xml:space="preserve">an </w:t>
                              </w:r>
                              <w:r w:rsidRPr="0019021D">
                                <w:t>AP-TENG</w:t>
                              </w:r>
                              <w:r>
                                <w:t xml:space="preserve">. </w:t>
                              </w:r>
                              <w:r w:rsidRPr="0019021D">
                                <w:t>(</w:t>
                              </w:r>
                              <w:r>
                                <w:t>e</w:t>
                              </w:r>
                              <w:r w:rsidRPr="0019021D">
                                <w:t>) The output of 3D hierarchical patterned AP-TENG and the mould-cast flat microporous TENG counterpart. (</w:t>
                              </w:r>
                              <w:r>
                                <w:t>f</w:t>
                              </w:r>
                              <w:r w:rsidRPr="0019021D">
                                <w:t>) The output performance of AP-TENG at different pressures. (</w:t>
                              </w:r>
                              <w:r>
                                <w:t>d</w:t>
                              </w:r>
                              <w:r w:rsidRPr="0019021D">
                                <w:t>-</w:t>
                              </w:r>
                              <w:r>
                                <w:t>f</w:t>
                              </w:r>
                              <w:r w:rsidRPr="0019021D">
                                <w:t xml:space="preserve">) </w:t>
                              </w:r>
                              <w:r>
                                <w:t>Adapt</w:t>
                              </w:r>
                              <w:r w:rsidRPr="0019021D">
                                <w:t xml:space="preserve">ed with permission from </w:t>
                              </w:r>
                              <w:r w:rsidRPr="00F14733">
                                <w:t>Ref.</w:t>
                              </w:r>
                              <w:r w:rsidRPr="0093346B">
                                <w:t xml:space="preserve"> </w:t>
                              </w:r>
                              <w:bookmarkStart w:id="212" w:name="_Hlk37407966"/>
                              <w:r w:rsidRPr="00107ADC">
                                <w:fldChar w:fldCharType="begin" w:fldLock="1"/>
                              </w:r>
                              <w:r w:rsidRPr="00107ADC">
                                <w:instrText xml:space="preserve">ADDIN CSL_CITATION {"citationItems":[{"id":"ITEM-1","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Yanlin","non-dropping-particle":"","parse-names":false,"suffix":""}],"container-title":"Nano </w:instrText>
                              </w:r>
                              <w:r w:rsidRPr="00107ADC">
                                <w:rPr>
                                  <w:rFonts w:hint="eastAsia"/>
                                </w:rPr>
                                <w:instrText>Energy","id":"ITEM-1","issued":{"date-parts":[["2019"]]},"note":"</w:instrText>
                              </w:r>
                              <w:r w:rsidRPr="00107ADC">
                                <w:rPr>
                                  <w:rFonts w:hint="eastAsia"/>
                                </w:rPr>
                                <w:instrText>已加</w:instrText>
                              </w:r>
                              <w:r w:rsidRPr="00107ADC">
                                <w:rPr>
                                  <w:rFonts w:hint="eastAsia"/>
                                </w:rPr>
                                <w:instrText>\n3D</w:instrText>
                              </w:r>
                              <w:r w:rsidRPr="00107ADC">
                                <w:rPr>
                                  <w:rFonts w:hint="eastAsia"/>
                                </w:rPr>
                                <w:instrText>打印，冷冻干燥</w:instrText>
                              </w:r>
                              <w:r w:rsidRPr="00107ADC">
                                <w:rPr>
                                  <w:rFonts w:hint="eastAsia"/>
                                </w:rPr>
                                <w:instrText>\n</w:instrText>
                              </w:r>
                              <w:r w:rsidRPr="00107ADC">
                                <w:rPr>
                                  <w:rFonts w:hint="eastAsia"/>
                                </w:rPr>
                                <w:instrText>纤维素气凝胶</w:instrText>
                              </w:r>
                              <w:r w:rsidRPr="00107ADC">
                                <w:rPr>
                                  <w:rFonts w:hint="eastAsia"/>
                                </w:rPr>
                                <w:instrText>\n</w:instrText>
                              </w:r>
                              <w:r w:rsidRPr="00107ADC">
                                <w:rPr>
                                  <w:rFonts w:hint="eastAsia"/>
                                </w:rPr>
                                <w:instrText>作为摩擦纳米发电机，用于多功能传感器</w:instrText>
                              </w:r>
                              <w:r w:rsidRPr="00107ADC">
                                <w:rPr>
                                  <w:rFonts w:hint="eastAsia"/>
                                </w:rPr>
                                <w:instrText>","page":"103885","publisher":"Elsevier Ltd","title":"All-printed 3D hierarchically structured cellulose aerogel based triboelectric nanogenerator fo</w:instrText>
                              </w:r>
                              <w:r w:rsidRPr="00107ADC">
                                <w:instrText>r multi-functional sensors","type":"article-journal","volume":"63"},"uris":["http://www.mendeley.com/documents/?uuid=e693f407-c458-4049-9c0e-d420ff0645ab"]}],"mendeley":{"formattedCitation":"&lt;sup&gt;228&lt;/sup&gt;","plainTextFormattedCitation":"228","previouslyFormattedCitation":"&lt;sup&gt;226&lt;/sup&gt;"},"properties":{"noteIndex":0},"schema":"https://github.com/citation-style-language/schema/raw/master/csl-citation.json"}</w:instrText>
                              </w:r>
                              <w:r w:rsidRPr="00107ADC">
                                <w:fldChar w:fldCharType="separate"/>
                              </w:r>
                              <w:r w:rsidRPr="00107ADC">
                                <w:rPr>
                                  <w:noProof/>
                                </w:rPr>
                                <w:t>228</w:t>
                              </w:r>
                              <w:r w:rsidRPr="00107ADC">
                                <w:fldChar w:fldCharType="end"/>
                              </w:r>
                              <w:bookmarkEnd w:id="212"/>
                              <w:r w:rsidRPr="00107ADC">
                                <w:t>.</w:t>
                              </w:r>
                              <w:r w:rsidRPr="00F14733">
                                <w:t xml:space="preserve"> </w:t>
                              </w:r>
                              <w:r w:rsidRPr="0019021D">
                                <w:t>Copyright 2019 Elsevier L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18A703B" id="组合 1862" o:spid="_x0000_s1102" style="width:507.4pt;height:295.5pt;mso-position-horizontal-relative:char;mso-position-vertical-relative:line" coordorigin="-1095,20286" coordsize="64446,3752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UF9fQabZXF5d&#10;SrBa28bSyyucKiKMlj7AA0AT0V+Ovij4teMf+CiH7a2neFfCet6povw80iZl3afdSQq1rG2ZZ3KE&#10;As+MLk9DxX6/6TpsGi6XaWFqpW2tYlhjDHJ2qABk9zx1oAt0V+Gvg/8AbQ+N99+1Za+HLj4k61Lo&#10;beKnsmsWkXyzCLhlCfd6YGK/cqgAooooAKKK/OL/AIKt/DXxj4Pj0H41+A9d1fTJtLljg1W3sryR&#10;IgAcxTGMHB5+VuMY60Afo7RXgX7Ff7UFh+1N8F9P8QqUh8Q2eLTWLNT/AKu4A+8B/dcfMPxr32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vyD/AGvP2hPF37Zn7WHh/wCCvwo1u80/w7p2&#10;oNZG/wBNuHjW5nGftN07IRuiiRXC88hWI++AP1d8A+DbP4e+C9F8N6fJPNaaXax2qS3Upllk2qAX&#10;dzyzE5JJ6kmgDfooooAKKKKACiqmq6Zba3pd5p15GZbS7he3mjDFdyOpVhkEEZBPIOa/H/wT8W/G&#10;P/BOb9trVPBvjbXdV1v4caxKkZuNSuZJsWMjE294m48NGSVk29dsgwSFoA/YuiorW6ivbaK4t5Fm&#10;glQPHJGQVZSMggjqCKl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SUALRSUtABRSLS0gCiiim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hP9q7/k+j4O/wDc&#10;G/8ATnNX3ZXy58eP2ffF/wAQP2n/AIeeOdIhtH0HRP7O+2PNcBJB5N7JNJtXHPyMMepr1MuqQp1m&#10;5uys/wAjjxUZTglFX1R9R0UUV5Z2BRXyr/wvrxl/w3V/wrT+0If+EQ/59Ps0e/8A5Bn2j/WY3f6z&#10;nr7dK+qq6a1CVDl5vtJP5Myp1FUvbo7BRRRXMah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">
                <v:shape id="图片 1912" o:spid="_x0000_s1103" type="#_x0000_t75" style="position:absolute;left:8;top:20286;width:62117;height:3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">
                  <v:imagedata r:id="rId65" o:title=""/>
                </v:shape>
                <v:shape id="文本框 1861" o:spid="_x0000_s1104" type="#_x0000_t202" style="position:absolute;left:-1095;top:51022;width:64445;height:6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" stroked="f">
                  <v:textbox inset="0,0,0,0">
                    <w:txbxContent>
                      <w:p w14:paraId="05DC6DA5" w14:textId="64AD6941" w:rsidR="005573B9" w:rsidRPr="00971273" w:rsidRDefault="005573B9" w:rsidP="00E17456">
                        <w:pPr>
                          <w:pStyle w:val="RSCI05CaptiontoFigureSchemeChartwithbottombar"/>
                          <w:rPr>
                            <w:color w:val="FF0000"/>
                          </w:rPr>
                        </w:pPr>
                        <w:bookmarkStart w:id="258" w:name="_Ref41194775"/>
                        <w:r w:rsidRPr="0019021D">
                          <w:t xml:space="preserve">Fig. </w:t>
                        </w:r>
                        <w:fldSimple w:instr=" SEQ Fig. \* ARABIC ">
                          <w:r>
                            <w:rPr>
                              <w:noProof/>
                            </w:rPr>
                            <w:t>26</w:t>
                          </w:r>
                        </w:fldSimple>
                        <w:bookmarkEnd w:id="258"/>
                        <w:r w:rsidRPr="0019021D">
                          <w:t xml:space="preserve">  3D printed aerogels for</w:t>
                        </w:r>
                        <w:r>
                          <w:t xml:space="preserve"> TENGs</w:t>
                        </w:r>
                        <w:r w:rsidRPr="0019021D">
                          <w:t>. (</w:t>
                        </w:r>
                        <w:r>
                          <w:t>a</w:t>
                        </w:r>
                        <w:r w:rsidRPr="0019021D">
                          <w:t>) Young's modulus of 3D-printed hierarchical graphene material</w:t>
                        </w:r>
                        <w:r>
                          <w:t>s</w:t>
                        </w:r>
                        <w:r w:rsidRPr="0019021D">
                          <w:t xml:space="preserve"> (BHGMs</w:t>
                        </w:r>
                        <w:r>
                          <w:t>)</w:t>
                        </w:r>
                        <w:r w:rsidRPr="0019021D">
                          <w:t>. (</w:t>
                        </w:r>
                        <w:r>
                          <w:t>b</w:t>
                        </w:r>
                        <w:r w:rsidRPr="0019021D">
                          <w:t xml:space="preserve">) Schematic illustration of electricity generation </w:t>
                        </w:r>
                        <w:r>
                          <w:t xml:space="preserve">in a nanogenerator in </w:t>
                        </w:r>
                        <w:r w:rsidRPr="0019021D">
                          <w:t>contact-separation mode. (</w:t>
                        </w:r>
                        <w:r>
                          <w:t>c</w:t>
                        </w:r>
                        <w:r w:rsidRPr="0019021D">
                          <w:t xml:space="preserve">) Photographs of ten green LEDs </w:t>
                        </w:r>
                        <w:r>
                          <w:t xml:space="preserve">powered </w:t>
                        </w:r>
                        <w:r w:rsidRPr="0019021D">
                          <w:t xml:space="preserve">by hand tapping at </w:t>
                        </w:r>
                        <w:r>
                          <w:t xml:space="preserve">(top) small </w:t>
                        </w:r>
                        <w:r w:rsidRPr="0019021D">
                          <w:t xml:space="preserve">compression and </w:t>
                        </w:r>
                        <w:r>
                          <w:t xml:space="preserve">(bottom) </w:t>
                        </w:r>
                        <w:r w:rsidRPr="0019021D">
                          <w:t>large compression. (a-</w:t>
                        </w:r>
                        <w:r>
                          <w:t>c</w:t>
                        </w:r>
                        <w:r w:rsidRPr="0019021D">
                          <w:t xml:space="preserve">) </w:t>
                        </w:r>
                        <w:r>
                          <w:t>Adapt</w:t>
                        </w:r>
                        <w:r w:rsidRPr="0019021D">
                          <w:t>ed with permission from Re</w:t>
                        </w:r>
                        <w:r w:rsidRPr="000C6782">
                          <w:t xml:space="preserve">f. </w:t>
                        </w:r>
                        <w:bookmarkStart w:id="259" w:name="_Hlk37407654"/>
                        <w:r w:rsidRPr="000C6782">
                          <w:fldChar w:fldCharType="begin" w:fldLock="1"/>
                        </w:r>
                        <w:r w:rsidRPr="000C6782">
                          <w:instrText>ADDIN CSL_CITATION {"citationItems":[{"id":"ITEM-1","itemData":{"DOI":"10.1002/adma.201902930","ISSN":"15214095","abstract":"Biological materials with hierarchical architectures (e.g., a macroscopic hollow structure and a microscopic cellular structure) offer unique inspiration for designing and manufacturing advanced biomimetic materials with outstanding mechanical performance and low density. Most conventional biomimetic materials only benefit from bioinspired architecture at a single length scale (e.g., microscopic material structure), which largely limits the mechanical performance of the resulting materials. There exists great potential to maxime the mechanical performance of biomimetic materials by leveraging a bioinspired hierarchical structure. An ink-based three-dimensional (3D) printing strategy to manufacture an ultralight biomimetic hierarchical graphene material (BHGMs) with exceptionally high stiffness and resilience is demonstrated. By simultaneously engineering 3D-printed macroscopic hollow structures and constructing an ice-crystal-induced cellular microstructure, BHGMs can achieve ultrahigh elasticity and stability at compressive strains up to 95%. Multiscale finite element analyses indicate that the hierarchical structures of BHGMs effectively reduce the macroscopic strain and transform the microscopic compressive deformation into the rotation and bending of the interconnected graphene flakes. This 3D printing strategy demonstrates the great potential that exists for the assembly of other functional materials into hierarchical cellular structures for various applications where high stiffness and resilience at low density are simultaneously required.","author":[{"dropping-particle":"","family":"Peng","given":"Meiwen","non-dropping-particle":"","parse-names":false,"suffix":""},{"dropping-particle":"","family":"Wen","given":"Zhen","non-dropping-particle":"","parse-names":false,"suffix":""},{"dropping-particle":"","family":"Xie","given":"Lingjie","non-dropping-particle":"","parse-names":false,"suffix":""},{"dropping-particle":"","family":"Cheng","given":"Jian","non-dropping-particle":"","parse-names":false,"suffix":""},{"dropping-particle":"","family":"Jia","given":"Zheng","non-dropping-particle":"","parse-names":false,"suffix":""},{"dropping-particle":"","family":"Shi","given":"Danli","non-dropping-particle":"","parse-names":false,"suffix":""},{"dropping-particle":"","family":"Zeng","given":"Huajie","non-dropping-particle":"","parse-names":false,"suffix":""},{"dropping-particle":"","family":"Zhao","given":"Bo","non-dropping-particle":"","parse-names":false,"suffix":""},{"dropping-particle":"","family":"Liang","given":"Zhiqiang","non-dropping-particle":"","parse-names":false,"suffix":""},{"dropping-particle":"","family":"Li","given":"Teng","non-dropping-particle":"","parse-names":false,"suffix":""},{"dropping-particle":"","family":"Jiang","given":"Lin","non-dropping-particle":"","parse-names":false,"suffix":""}],"container-title":"Advanced Materials","id":"ITEM-1","issued":{"date-parts":[["</w:instrText>
                        </w:r>
                        <w:r w:rsidRPr="000C6782">
                          <w:rPr>
                            <w:rFonts w:hint="eastAsia"/>
                          </w:rPr>
                          <w:instrText>2019"]]},"note":"</w:instrText>
                        </w:r>
                        <w:r w:rsidRPr="000C6782">
                          <w:rPr>
                            <w:rFonts w:hint="eastAsia"/>
                          </w:rPr>
                          <w:instrText>已加</w:instrText>
                        </w:r>
                        <w:r w:rsidRPr="000C6782">
                          <w:rPr>
                            <w:rFonts w:hint="eastAsia"/>
                          </w:rPr>
                          <w:instrText>\n3D</w:instrText>
                        </w:r>
                        <w:r w:rsidRPr="000C6782">
                          <w:rPr>
                            <w:rFonts w:hint="eastAsia"/>
                          </w:rPr>
                          <w:instrText>打印快速冷冻，虽未提气凝胶，但还是冷冻</w:instrText>
                        </w:r>
                        <w:r w:rsidRPr="000C6782">
                          <w:rPr>
                            <w:rFonts w:hint="eastAsia"/>
                          </w:rPr>
                          <w:instrText>\n3D biomimetic hierarchical graphene materials (BHGMs) with</w:instrText>
                        </w:r>
                        <w:r w:rsidRPr="000C6782">
                          <w:rPr>
                            <w:rFonts w:hint="eastAsia"/>
                          </w:rPr>
                          <w:instrText>石墨烯</w:instrText>
                        </w:r>
                        <w:r w:rsidRPr="000C6782">
                          <w:rPr>
                            <w:rFonts w:hint="eastAsia"/>
                          </w:rPr>
                          <w:instrText xml:space="preserve"> 3D</w:instrText>
                        </w:r>
                        <w:r w:rsidRPr="000C6782">
                          <w:rPr>
                            <w:rFonts w:hint="eastAsia"/>
                          </w:rPr>
                          <w:instrText>仿生多级孔材料</w:instrText>
                        </w:r>
                        <w:r w:rsidRPr="000C6782">
                          <w:rPr>
                            <w:rFonts w:hint="eastAsia"/>
                          </w:rPr>
                          <w:instrText>\n</w:instrText>
                        </w:r>
                        <w:r w:rsidRPr="000C6782">
                          <w:rPr>
                            <w:rFonts w:hint="eastAsia"/>
                          </w:rPr>
                          <w:instrText>应用：</w:instrText>
                        </w:r>
                        <w:r w:rsidRPr="000C6782">
                          <w:rPr>
                            <w:rFonts w:hint="eastAsia"/>
                          </w:rPr>
                          <w:instrText>ultralight active pressure sensors</w:instrText>
                        </w:r>
                        <w:r w:rsidRPr="000C6782">
                          <w:rPr>
                            <w:rFonts w:hint="eastAsia"/>
                          </w:rPr>
                          <w:instrText>超轻型主动压力传感器，</w:instrText>
                        </w:r>
                        <w:r w:rsidRPr="000C6782">
                          <w:rPr>
                            <w:rFonts w:hint="eastAsia"/>
                          </w:rPr>
                          <w:instrText>compressible electrodes in high-performance triboelectric nano- generators</w:instrText>
                        </w:r>
                        <w:r w:rsidRPr="000C6782">
                          <w:rPr>
                            <w:rFonts w:hint="eastAsia"/>
                          </w:rPr>
                          <w:instrText>高性能摩擦电纳米发电机可压缩电极</w:instrText>
                        </w:r>
                        <w:r w:rsidRPr="000C6782">
                          <w:instrText>","page":"1902930","title":"3D Printing of Ultralight Biomimetic Hierarchical Graphene Materials with Exceptional Stiffness and Resilience","type":"article-journal","volume":"31"},"uris":["http://www.mendeley.com/documents/?uuid=eb9489b3-4cce-483b-be5b-f4bc557d4f7d"]}],"mendeley":{"formattedCitation":"&lt;sup&gt;107&lt;/sup&gt;","plainTextFormattedCitation":"107","previouslyFormattedCitation":"&lt;sup&gt;107&lt;/sup&gt;"},"properties":{"noteIndex":0},"schema":"https://github.com/citation-style-language/schema/raw/master/csl-citation.json"}</w:instrText>
                        </w:r>
                        <w:r w:rsidRPr="000C6782">
                          <w:fldChar w:fldCharType="separate"/>
                        </w:r>
                        <w:r w:rsidRPr="000C6782">
                          <w:rPr>
                            <w:noProof/>
                          </w:rPr>
                          <w:t>107</w:t>
                        </w:r>
                        <w:r w:rsidRPr="000C6782">
                          <w:fldChar w:fldCharType="end"/>
                        </w:r>
                        <w:bookmarkEnd w:id="259"/>
                        <w:r w:rsidRPr="000C6782">
                          <w:t>.</w:t>
                        </w:r>
                        <w:r w:rsidRPr="0019021D">
                          <w:t xml:space="preserve"> Copyright 2019 WILEY</w:t>
                        </w:r>
                        <w:r w:rsidRPr="0019021D">
                          <w:rPr>
                            <w:rFonts w:hint="eastAsia"/>
                          </w:rPr>
                          <w:t>‐</w:t>
                        </w:r>
                        <w:r w:rsidRPr="0019021D">
                          <w:t xml:space="preserve">VCH. </w:t>
                        </w:r>
                        <w:r>
                          <w:t xml:space="preserve">(d) </w:t>
                        </w:r>
                        <w:r w:rsidRPr="0019021D">
                          <w:t>Schematic</w:t>
                        </w:r>
                        <w:r>
                          <w:t xml:space="preserve"> illustration showing the </w:t>
                        </w:r>
                        <w:r w:rsidRPr="0019021D">
                          <w:t xml:space="preserve">fabrication process of </w:t>
                        </w:r>
                        <w:r>
                          <w:t xml:space="preserve">an </w:t>
                        </w:r>
                        <w:r w:rsidRPr="0019021D">
                          <w:t>AP-TENG</w:t>
                        </w:r>
                        <w:r>
                          <w:t xml:space="preserve">. </w:t>
                        </w:r>
                        <w:r w:rsidRPr="0019021D">
                          <w:t>(</w:t>
                        </w:r>
                        <w:r>
                          <w:t>e</w:t>
                        </w:r>
                        <w:r w:rsidRPr="0019021D">
                          <w:t>) The output of 3D hierarchical patterned AP-TENG and the mould-cast flat microporous TENG counterpart. (</w:t>
                        </w:r>
                        <w:r>
                          <w:t>f</w:t>
                        </w:r>
                        <w:r w:rsidRPr="0019021D">
                          <w:t>) The output performance of AP-TENG at different pressures. (</w:t>
                        </w:r>
                        <w:r>
                          <w:t>d</w:t>
                        </w:r>
                        <w:r w:rsidRPr="0019021D">
                          <w:t>-</w:t>
                        </w:r>
                        <w:r>
                          <w:t>f</w:t>
                        </w:r>
                        <w:r w:rsidRPr="0019021D">
                          <w:t xml:space="preserve">) </w:t>
                        </w:r>
                        <w:r>
                          <w:t>Adapt</w:t>
                        </w:r>
                        <w:r w:rsidRPr="0019021D">
                          <w:t xml:space="preserve">ed with permission from </w:t>
                        </w:r>
                        <w:r w:rsidRPr="00F14733">
                          <w:t>Ref.</w:t>
                        </w:r>
                        <w:r w:rsidRPr="0093346B">
                          <w:t xml:space="preserve"> </w:t>
                        </w:r>
                        <w:bookmarkStart w:id="260" w:name="_Hlk37407966"/>
                        <w:r w:rsidRPr="00107ADC">
                          <w:fldChar w:fldCharType="begin" w:fldLock="1"/>
                        </w:r>
                        <w:r w:rsidRPr="00107ADC">
                          <w:instrText xml:space="preserve">ADDIN CSL_CITATION {"citationItems":[{"id":"ITEM-1","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Yanlin","non-dropping-particle":"","parse-names":false,"suffix":""}],"container-title":"Nano </w:instrText>
                        </w:r>
                        <w:r w:rsidRPr="00107ADC">
                          <w:rPr>
                            <w:rFonts w:hint="eastAsia"/>
                          </w:rPr>
                          <w:instrText>Energy","id":"ITEM-1","issued":{"date-parts":[["2019"]]},"note":"</w:instrText>
                        </w:r>
                        <w:r w:rsidRPr="00107ADC">
                          <w:rPr>
                            <w:rFonts w:hint="eastAsia"/>
                          </w:rPr>
                          <w:instrText>已加</w:instrText>
                        </w:r>
                        <w:r w:rsidRPr="00107ADC">
                          <w:rPr>
                            <w:rFonts w:hint="eastAsia"/>
                          </w:rPr>
                          <w:instrText>\n3D</w:instrText>
                        </w:r>
                        <w:r w:rsidRPr="00107ADC">
                          <w:rPr>
                            <w:rFonts w:hint="eastAsia"/>
                          </w:rPr>
                          <w:instrText>打印，冷冻干燥</w:instrText>
                        </w:r>
                        <w:r w:rsidRPr="00107ADC">
                          <w:rPr>
                            <w:rFonts w:hint="eastAsia"/>
                          </w:rPr>
                          <w:instrText>\n</w:instrText>
                        </w:r>
                        <w:r w:rsidRPr="00107ADC">
                          <w:rPr>
                            <w:rFonts w:hint="eastAsia"/>
                          </w:rPr>
                          <w:instrText>纤维素气凝胶</w:instrText>
                        </w:r>
                        <w:r w:rsidRPr="00107ADC">
                          <w:rPr>
                            <w:rFonts w:hint="eastAsia"/>
                          </w:rPr>
                          <w:instrText>\n</w:instrText>
                        </w:r>
                        <w:r w:rsidRPr="00107ADC">
                          <w:rPr>
                            <w:rFonts w:hint="eastAsia"/>
                          </w:rPr>
                          <w:instrText>作为摩擦纳米发电机，用于多功能传感器</w:instrText>
                        </w:r>
                        <w:r w:rsidRPr="00107ADC">
                          <w:rPr>
                            <w:rFonts w:hint="eastAsia"/>
                          </w:rPr>
                          <w:instrText>","page":"103885","publisher":"Elsevier Ltd","title":"All-printed 3D hierarchically structured cellulose aerogel based triboelectric nanogenerator fo</w:instrText>
                        </w:r>
                        <w:r w:rsidRPr="00107ADC">
                          <w:instrText>r multi-functional sensors","type":"article-journal","volume":"63"},"uris":["http://www.mendeley.com/documents/?uuid=e693f407-c458-4049-9c0e-d420ff0645ab"]}],"mendeley":{"formattedCitation":"&lt;sup&gt;228&lt;/sup&gt;","plainTextFormattedCitation":"228","previouslyFormattedCitation":"&lt;sup&gt;226&lt;/sup&gt;"},"properties":{"noteIndex":0},"schema":"https://github.com/citation-style-language/schema/raw/master/csl-citation.json"}</w:instrText>
                        </w:r>
                        <w:r w:rsidRPr="00107ADC">
                          <w:fldChar w:fldCharType="separate"/>
                        </w:r>
                        <w:r w:rsidRPr="00107ADC">
                          <w:rPr>
                            <w:noProof/>
                          </w:rPr>
                          <w:t>228</w:t>
                        </w:r>
                        <w:r w:rsidRPr="00107ADC">
                          <w:fldChar w:fldCharType="end"/>
                        </w:r>
                        <w:bookmarkEnd w:id="260"/>
                        <w:r w:rsidRPr="00107ADC">
                          <w:t>.</w:t>
                        </w:r>
                        <w:r w:rsidRPr="00F14733">
                          <w:t xml:space="preserve"> </w:t>
                        </w:r>
                        <w:r w:rsidRPr="0019021D">
                          <w:t>Copyright 2019 Elsevier Ltd.</w:t>
                        </w:r>
                      </w:p>
                    </w:txbxContent>
                  </v:textbox>
                </v:shape>
                <w10:anchorlock/>
              </v:group>
            </w:pict>
          </mc:Fallback>
        </mc:AlternateContent>
      </w:r>
    </w:p>
    <w:p w14:paraId="18A9C029" w14:textId="63571602" w:rsidR="00E17456" w:rsidRPr="009F7F88" w:rsidRDefault="00E17456" w:rsidP="00D65F2D">
      <w:pPr>
        <w:pStyle w:val="RSCB02ArticleText"/>
        <w:ind w:firstLineChars="100" w:firstLine="194"/>
        <w:rPr>
          <w:color w:val="000000" w:themeColor="text1"/>
        </w:rPr>
      </w:pPr>
    </w:p>
    <w:p w14:paraId="32F247BD" w14:textId="77777777" w:rsidR="00E17456" w:rsidRPr="009F7F88" w:rsidRDefault="00E17456" w:rsidP="00D65F2D">
      <w:pPr>
        <w:pStyle w:val="RSCB02ArticleText"/>
        <w:ind w:firstLineChars="100" w:firstLine="194"/>
        <w:rPr>
          <w:color w:val="000000" w:themeColor="text1"/>
        </w:rPr>
        <w:sectPr w:rsidR="00E17456" w:rsidRPr="009F7F88" w:rsidSect="007E1E0F">
          <w:type w:val="continuous"/>
          <w:pgSz w:w="11907" w:h="16840" w:code="9"/>
          <w:pgMar w:top="1009" w:right="851" w:bottom="1758" w:left="851" w:header="851" w:footer="1049" w:gutter="0"/>
          <w:cols w:space="227"/>
          <w:docGrid w:linePitch="360"/>
        </w:sectPr>
      </w:pPr>
    </w:p>
    <w:p w14:paraId="69F15758" w14:textId="0C77C44D" w:rsidR="00053ADE" w:rsidRPr="009F7F88" w:rsidRDefault="00053ADE" w:rsidP="00AE5429">
      <w:pPr>
        <w:pStyle w:val="RSCB02ArticleText"/>
        <w:rPr>
          <w:color w:val="000000" w:themeColor="text1"/>
          <w:lang w:val="en"/>
        </w:rPr>
      </w:pPr>
      <w:r w:rsidRPr="009F7F88">
        <w:rPr>
          <w:color w:val="000000" w:themeColor="text1"/>
        </w:rPr>
        <w:t>design flexibility, and suitability for a variety of substrates.</w:t>
      </w:r>
      <w:r w:rsidRPr="009F7F88">
        <w:rPr>
          <w:color w:val="000000" w:themeColor="text1"/>
        </w:rPr>
        <w:fldChar w:fldCharType="begin" w:fldLock="1"/>
      </w:r>
      <w:r w:rsidR="004E1277" w:rsidRPr="009F7F88">
        <w:rPr>
          <w:color w:val="000000" w:themeColor="text1"/>
        </w:rPr>
        <w:instrText>ADDIN CSL_CITATION {"citationItems":[{"id":"ITEM-1","itemData":{"DOI":"10.1039/c9cs00459a","ISSN":"14604744","PMID":"32065178","abstract":"The rapid development of the Internet of Things (IoT)-enabled applications and connected automation are increasingly making sensing technologies the heart of future intelligent systems. The potential applications have wide-ranging implications, from industrial manufacturing and chemical process control to agriculture and nature conservation, and even to personal health monitoring, smart cities, and national defence. Devices that can detect trace amounts of analyte gases represent the most ubiquitous of these sensor platforms. In particular, the advent of nanostructured organic and inorganic materials has significantly transformed this field. Highly sensitive, selective, and portable sensing devices are now possible due to the large surface to volume ratios, favorable transport properties and tunable surface chemistry of the sensing materials. Here, we present a review on the recent development of printed gas sensors. We first introduce the state-of-the-art printing techniques, and then describe a variety of gas sensing materials including metal oxides, conducting polymers, carbon nanotubes and two-dimensional (2D) materials. Particular emphases are given to the working principles of the printing techniques and sensing mechanisms of the different material systems. Strategies that can improve sensor performance via materials design and device fabrication are discussed. Finally, we summarize the current challenges and present our perspectives in opportunities in the future development of printed gas sensors.","author":[{"dropping-particle":"","family":"Dai","given":"Jie","non-dropping-particle":"","parse-names":false,"suffix":""},{"dropping-particle":"","family":"Ogbeide","given":"Osarenkhoe","non-dropping-particle":"","parse-names":false,"suffix":""},{"dropping-particle":"","family":"Macadam","given":"Nasiruddin","non-dropping-particle":"","parse-names":false,"suffix":""},{"dropping-particle":"","family":"Sun","given":"Qian","non-dropping-particle":"","parse-names":false,"suffix":""},{"dropping-particle":"","family":"Yu","given":"Wenbei","non-dropping-particle":"","parse-names":false,"suffix":""},{"dropping-particle":"","family":"Li","given":"Yu","non-dropping-particle":"","parse-names":false,"suffix":""},{"dropping-particle":"","family":"Su","given":"Bao Lian","non-dropping-particle":"","parse-names":false,"suffix":""},{"dropping-particle":"","family":"Hasan","given":"Tawfique","non-dropping-particle":"","parse-names":false,"suffix":""},{"dropping-particle":"","family":"Huang","given":"Xiao","non-dropping-particle":"","parse-names":false,"suffix":""},{"dropping-particle":"","family":"Huang","given":"Wei","non-dropping-particle":"","parse-names":false,"suffix":""}],"container-title":"Chemical Society Reviews","id":"ITEM-1","issue":"6","issued":{"date-parts":[["2020"]]},"page":"1756-1789","publisher":"Royal Society of Chemistry","title":"Printed gas sensors","type":"article-journal","volume":"49"},"uris":["http://www.mendeley.com/documents/?uuid=8db5694a-aca9-32b5-8172-5d2498eedbbe"]},{"id":"ITEM-2","itemData":{"DOI":"10.1016/j.snb.2020.128446","ISSN":"09254005","author":[{"dropping-particle":"","family":"Wu","given":"Tien-Chun","non-dropping-particle":"","parse-names":false,"suffix":""},{"dropping-particle":"","family":"Dai","given":"Jie","non-dropping-particle":"","parse-names":false,"suffix":""},{"dropping-particle":"","family":"Hu","given":"Guohua","non-dropping-particle":"","parse-names":false,"suffix":""},{"dropping-particle":"","family":"Yu","given":"Wen-Bei","non-dropping-particle":"","parse-names":false,"suffix":""},{"dropping-particle":"","family":"Ogbeide","given":"Osarenkhoe","non-dropping-particle":"","parse-names":false,"suffix":""},{"dropping-particle":"De","family":"Luca","given":"Andrea","non-dropping-particle":"","parse-names":false,"suffix":""},{"dropping-particle":"","family":"Huang","given":"Xiao","non-dropping-particle":"","parse-names":false,"suffix":""},{"dropping-particle":"","family":"Su","given":"Bao-Lian","non-dropping-particle":"","parse-names":false,"suffix":""},{"dropping-particle":"","family":"Li","given":"Yu","non-dropping-particle":"","parse-names":false,"suffix":""},{"dropping-particle":"","family":"Udrea","given":"Florin","non-dropping-particle":"","parse-names":false,"suffix":""},{"dropping-particle":"","family":"Hasan","given":"Tawfique","non-dropping-particle":"","parse-names":false,"suffix":""}],"container-title":"Sensors and Actuators B: Chemical","id":"ITEM-2","issued":{"date-parts":[["2020"]]},"page":"128446","publisher":"Elsevier BV","title":"Machine-intelligent inkjet-printed α-Fe2O3/rGO towards NO2 detection in ambient humidity","type":"article-journal","volume":"321"},"uris":["http://www.mendeley.com/documents/?uuid=108bbe43-21a4-3ecc-abd5-67b6467af148"]}],"mendeley":{"formattedCitation":"&lt;sup&gt;201,321&lt;/sup&gt;","manualFormatting":"321, 435, 436","plainTextFormattedCitation":"201,321","previouslyFormattedCitation":"&lt;sup&gt;199,31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21, 435, 436</w:t>
      </w:r>
      <w:r w:rsidRPr="009F7F88">
        <w:rPr>
          <w:color w:val="000000" w:themeColor="text1"/>
        </w:rPr>
        <w:fldChar w:fldCharType="end"/>
      </w:r>
      <w:r w:rsidRPr="009F7F88">
        <w:rPr>
          <w:color w:val="000000" w:themeColor="text1"/>
        </w:rPr>
        <w:t xml:space="preserve"> </w:t>
      </w:r>
    </w:p>
    <w:p w14:paraId="6AB0B8D0" w14:textId="34772D63" w:rsidR="00053ADE" w:rsidRPr="009F7F88" w:rsidRDefault="00053ADE" w:rsidP="00053ADE">
      <w:pPr>
        <w:pStyle w:val="RSCB02ArticleText"/>
        <w:ind w:firstLineChars="100" w:firstLine="194"/>
        <w:rPr>
          <w:color w:val="000000" w:themeColor="text1"/>
        </w:rPr>
      </w:pPr>
      <w:r w:rsidRPr="009F7F88">
        <w:rPr>
          <w:color w:val="000000" w:themeColor="text1"/>
        </w:rPr>
        <w:t>The mechanism of resistive gas sensing is that the resistance of the active sensing layer changes when gas molecules come in contact with its surface.</w:t>
      </w:r>
      <w:r w:rsidRPr="009F7F88">
        <w:rPr>
          <w:color w:val="000000" w:themeColor="text1"/>
        </w:rPr>
        <w:fldChar w:fldCharType="begin" w:fldLock="1"/>
      </w:r>
      <w:r w:rsidR="004E1277" w:rsidRPr="009F7F88">
        <w:rPr>
          <w:color w:val="000000" w:themeColor="text1"/>
        </w:rPr>
        <w:instrText>ADDIN CSL_CITATION {"citationItems":[{"id":"ITEM-1","itemData":{"DOI":"10.1039/c9cs00459a","ISSN":"14604744","PMID":"32065178","abstract":"The rapid development of the Internet of Things (IoT)-enabled applications and connected automation are increasingly making sensing technologies the heart of future intelligent systems. The potential applications have wide-ranging implications, from industrial manufacturing and chemical process control to agriculture and nature conservation, and even to personal health monitoring, smart cities, and national defence. Devices that can detect trace amounts of analyte gases represent the most ubiquitous of these sensor platforms. In particular, the advent of nanostructured organic and inorganic materials has significantly transformed this field. Highly sensitive, selective, and portable sensing devices are now possible due to the large surface to volume ratios, favorable transport properties and tunable surface chemistry of the sensing materials. Here, we present a review on the recent development of printed gas sensors. We first introduce the state-of-the-art printing techniques, and then describe a variety of gas sensing materials including metal oxides, conducting polymers, carbon nanotubes and two-dimensional (2D) materials. Particular emphases are given to the working principles of the printing techniques and sensing mechanisms of the different material systems. Strategies that can improve sensor performance via materials design and device fabrication are discussed. Finally, we summarize the current challenges and present our perspectives in opportunities in the future development of printed gas sensors.","author":[{"dropping-particle":"","family":"Dai","given":"Jie","non-dropping-particle":"","parse-names":false,"suffix":""},{"dropping-particle":"","family":"Ogbeide","given":"Osarenkhoe","non-dropping-particle":"","parse-names":false,"suffix":""},{"dropping-particle":"","family":"Macadam","given":"Nasiruddin","non-dropping-particle":"","parse-names":false,"suffix":""},{"dropping-particle":"","family":"Sun","given":"Qian","non-dropping-particle":"","parse-names":false,"suffix":""},{"dropping-particle":"","family":"Yu","given":"Wenbei","non-dropping-particle":"","parse-names":false,"suffix":""},{"dropping-particle":"","family":"Li","given":"Yu","non-dropping-particle":"","parse-names":false,"suffix":""},{"dropping-particle":"","family":"Su","given":"Bao Lian","non-dropping-particle":"","parse-names":false,"suffix":""},{"dropping-particle":"","family":"Hasan","given":"Tawfique","non-dropping-particle":"","parse-names":false,"suffix":""},{"dropping-particle":"","family":"Huang","given":"Xiao","non-dropping-particle":"","parse-names":false,"suffix":""},{"dropping-particle":"","family":"Huang","given":"Wei","non-dropping-particle":"","parse-names":false,"suffix":""}],"container-title":"Chemical Society Reviews","id":"ITEM-1","issue":"6","issued":{"date-parts":[["2020"]]},"page":"1756-1789","publisher":"Royal Society of Chemistry","title":"Printed gas sensors","type":"article-journal","volume":"49"},"uris":["http://www.mendeley.com/documents/?uuid=8db5694a-aca9-32b5-8172-5d2498eedbbe"]}],"mendeley":{"formattedCitation":"&lt;sup&gt;201&lt;/sup&gt;","plainTextFormattedCitation":"201","previouslyFormattedCitation":"&lt;sup&gt;19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1</w:t>
      </w:r>
      <w:r w:rsidRPr="009F7F88">
        <w:rPr>
          <w:color w:val="000000" w:themeColor="text1"/>
        </w:rPr>
        <w:fldChar w:fldCharType="end"/>
      </w:r>
      <w:r w:rsidRPr="009F7F88">
        <w:rPr>
          <w:color w:val="000000" w:themeColor="text1"/>
        </w:rPr>
        <w:t xml:space="preserve"> The main performance parameters of the gas sensor include sensitivity, selectivity, detection limit, response and recovery time, and stability.</w:t>
      </w:r>
      <w:r w:rsidRPr="009F7F88">
        <w:rPr>
          <w:color w:val="000000" w:themeColor="text1"/>
        </w:rPr>
        <w:fldChar w:fldCharType="begin" w:fldLock="1"/>
      </w:r>
      <w:r w:rsidR="004E1277" w:rsidRPr="009F7F88">
        <w:rPr>
          <w:color w:val="000000" w:themeColor="text1"/>
        </w:rPr>
        <w:instrText>ADDIN CSL_CITATION {"citationItems":[{"id":"ITEM-1","itemData":{"DOI":"10.1021/acs.chemrev.8b00311","ISSN":"15206890","abstract":"Electrically-transduced sensors, with their simplicity and compatibility with standard electronic technologies, produce signals that can be efficiently acquired, processed, stored, and analyzed. Two dimensional (2D) nanomaterials, including graphene, phosphorene (BP), transition metal dichalcogenides (TMDCs), and others, have proven to be attractive for the fabrication of high-performance electrically-transduced chemical sensors due to their remarkable electronic and physical properties originating from their 2D structure. This review highlights the advances in electrically-transduced chemical sensing that rely on 2D materials. The structural components of such sensors are described, and the underlying operating principles for different types of architectures are discussed. The structural features, electronic properties, and surface chemistry of 2D nanostructures that dictate their sensing performance are reviewed. Key advances in the application of 2D materials, from both a historical and analytical perspective, are summarized for four different groups of analytes: gases, volatile compounds, ions, and biomolecules. The sensing performance is discussed in the context of the molecular design, structure-property relationships, and device fabrication technology. The outlook of challenges and opportunities for 2D nanomaterials for the future development of electrically-transduced sensors is also presented.","author":[{"dropping-particle":"","family":"Meng","given":"Zheng","non-dropping-particle":"","parse-names":false,"suffix":""},{"dropping-particle":"","family":"Stolz","given":"Robert M.","non-dropping-particle":"","parse-names":false,"suffix":""},{"dropping-particle":"","family":"Mendecki","given":"Lukasz","non-dropping-particle":"","parse-names":false,"suffix":""},{"dropping-particle":"","family":"Mirica","given":"Katherine A.","non-dropping-particle":"","parse-names":false,"su</w:instrText>
      </w:r>
      <w:r w:rsidR="004E1277" w:rsidRPr="009F7F88">
        <w:rPr>
          <w:rFonts w:hint="eastAsia"/>
          <w:color w:val="000000" w:themeColor="text1"/>
        </w:rPr>
        <w:instrText>ffix":""}],"container-title":"Chemical Reviews","genre":"review-article","id":"ITEM-1","issue":"1","issued":{"date-parts":[["2019"]]},"note":"</w:instrText>
      </w:r>
      <w:r w:rsidR="004E1277" w:rsidRPr="009F7F88">
        <w:rPr>
          <w:rFonts w:hint="eastAsia"/>
          <w:color w:val="000000" w:themeColor="text1"/>
        </w:rPr>
        <w:instrText>代表性模板性综述</w:instrText>
      </w:r>
      <w:r w:rsidR="004E1277" w:rsidRPr="009F7F88">
        <w:rPr>
          <w:rFonts w:hint="eastAsia"/>
          <w:color w:val="000000" w:themeColor="text1"/>
        </w:rPr>
        <w:instrText>","page":"478-598","publisher":"American Chemical Society","title":"Electrically-transduced chemical sens</w:instrText>
      </w:r>
      <w:r w:rsidR="004E1277" w:rsidRPr="009F7F88">
        <w:rPr>
          <w:color w:val="000000" w:themeColor="text1"/>
        </w:rPr>
        <w:instrText>ors based on two-dimensional nanomaterials","type":"article-journal","volume":"119"},"uris":["http://www.mendeley.com/documents/?uuid=9f64e1ef-41c7-434c-9735-eaa16d1510d0"]},{"id":"ITEM-2","itemData":{"DOI":"10.1038/s41699-019-0125-3","ISSN":"23977132","abstract":"Early diagnosis in exhaled breath is a key technology for next-generation personal healthcare monitoring. Current chemiresistive sensors, primarily based on metal oxide (MOx) thin films, have limited applicability in such portable systems due to their high power consumption, long recovery time, poor device-to-device consistency, and baseline drifts. To address these challenges for ammonia (NH 3) detection in exhaled breath, a critical biomarker for a variety of kidney and liver problems, we present a formulation of a graphene–MOx functional ink-based sensing platform. We integrate our sensing layer directly onto miniaturized CMOS microhotplates (μHP) via inkjet printing, potentially enabling scalability and device-to-device performance repeatability. Using stage-by-stage temporal analysis, and a temperature-pulsed modulation (TM) strategy, we achieve ultrahigh responsivity (1500% at 10 ppm pure NH 3), fast response and recovery time (28 and 43 s), ultralow power consumption (~6 mW), negligible baseline drift (&lt;0.67%), excellent cross-device and cross-cycle consistency (&lt;0.5% and &lt;0.41% variation in responsivity) and long-term stability (&lt;1% variation) in our graphene–zinc oxide (ZnO) formulation, outperforming conventional MOx chemiresistive sensors. We further mitigate the effect of humidity through our measurement protocols, while interference from acetone is compensated through the parallel deployment of an additional inkjet printed graphene–tungsten oxide (WO 3) device as part of the sensor array. Our dual graphene–MOx formulations and their integration with ultralow power CMOS through inkjet printing represent a significant step towards reliable and portable multi-analyte breath diagnostics.","author":[{"dropping-particle":"","family":"Wu","given":"Tien Chun","non-dropping-particle":"","parse-names":false,"suffix":""},{"dropping-particle":"","family":"Luca","given":"Andrea","non-dropping-particle":"De","parse-names":false,"suffix":""},{"dropping-particle":"","family":"Zhong","given":"Qinyu","non-dropping-particle":"","parse-names":false,"suffix":""},{"dropping-particle":"","family":"Zhu","given":"Xiaoxi","non-dropping-particle":"","parse-names":false,"suffix":""},{"dropping-particle":"","family":"Ogbeide","given":"Osarenkhoe","non-dropping-particle":"","parse-names":false,"suffix":""},{"dropping-particle":"","family":"Um","given":"Doo Seung","non-dropping-particle":"","parse-names":false,"suffix":""},{"dropping-particle":"","family":"Hu","given":"Guohua","non-dropping-particle":"","parse-names":false,"suffix":""},{"dropping-particle":"","family":"Albrow-Owen","given":"Tom","non-dropping-particle":"","parse-names":false,"suffix":""},{"dropping-particle":"","family":"Udrea","given":"Florin","non-dropping-particle":"","parse-names":false,"suffix":""},{"dropping-particle":"","family":"Hasan","given":"Tawfique","non-dropping-particle":"","parse-names":false,"suffix":""}],"container-title":"npj 2D Materials and Applications","id":"ITEM-2","issue":"1","issued":{"date-parts":[["2019"]]},"page":"42","publisher":"Nature Publishing Group","title":"Inkjet-printed CMOS-integrated graphene–metal oxide sensors for breath analysis","type":"article-journal","volume":"3"},"uris":["http://www.mendeley.com/documents/?uuid=23a92159-0264-3fb1-b97f-3851064300fd"]}],"mendeley":{"formattedCitation":"&lt;sup&gt;320,322&lt;/sup&gt;","plainTextFormattedCitation":"320,322","previouslyFormattedCitation":"&lt;sup&gt;318,32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20,322</w:t>
      </w:r>
      <w:r w:rsidRPr="009F7F88">
        <w:rPr>
          <w:color w:val="000000" w:themeColor="text1"/>
        </w:rPr>
        <w:fldChar w:fldCharType="end"/>
      </w:r>
      <w:r w:rsidRPr="009F7F88">
        <w:rPr>
          <w:color w:val="000000" w:themeColor="text1"/>
        </w:rPr>
        <w:t xml:space="preserve"> Because aerogels have high specific surface area and open-pore structures, it can provide a large number of abundant active sites to efficiently adsorb and detect gases. Aerogel-based gas sensors therefore usually have high sensitivity, and can be designed to have low detection limits.</w:t>
      </w:r>
      <w:r w:rsidRPr="009F7F88">
        <w:rPr>
          <w:color w:val="000000" w:themeColor="text1"/>
        </w:rPr>
        <w:fldChar w:fldCharType="begin" w:fldLock="1"/>
      </w:r>
      <w:r w:rsidRPr="009F7F88">
        <w:rPr>
          <w:color w:val="000000" w:themeColor="text1"/>
        </w:rPr>
        <w:instrText>ADDIN CSL_CITATION {"citationItems":[{"id":"ITEM-1","itemData":{"DOI":"10.1002/smll.201902826","ISSN":"1613-6810","author":[{"dropping-particle":"","family":"Yang","given":"Jing","non-dropping-particle":"","parse-names":false,"suffix":""},{"dropping-particle":"","family":"Li","given":"Yi","non-dropping-particle":"","parse-names":false,"suffix":""},{"dropping-particle":"","family":"Zheng","given":"Yuanyuan","non-dropping-particle":"","parse-names":false,"suffix":""},{"dropping-particle":"","family":"Xu","given":"Yingming","non-dropping-particle":"","parse-names":false,"suffix":""},{"dropping-particle":"","family":"Zheng","given":"Zhikun","non-dropping-particle":"","parse-names":false,"suffix":""},{"dropping-particle":"","family":"Chen","given":"Xudong","non-dropping-particle":"","parse-names":false,"suffix":""},{"dropping-particle":"","family":"Liu","given":"Wei","non-dropping-particle":"","parse-names":false,"suffix":""}],"container-title":"Small","id":"ITEM-1","issue":"41","issued":{"date-parts":[["2019"]]},"page":"1902826","publisher":"John Wiley &amp; Sons, Ltd","title":"Versatile Aerogels for Sensors","type":"article-journal","volume":"15"},"uris":["http://www.mendeley.com/documents/?uuid=317d0c1a-5e54-39e6-8ef7-5e7a0ad0dba6"]}],"mendeley":{"formattedCitation":"&lt;sup&gt;3&lt;/sup&gt;","plainTextFormattedCitation":"3","previouslyFormattedCitation":"&lt;sup&gt;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w:t>
      </w:r>
      <w:r w:rsidRPr="009F7F88">
        <w:rPr>
          <w:color w:val="000000" w:themeColor="text1"/>
        </w:rPr>
        <w:fldChar w:fldCharType="end"/>
      </w:r>
    </w:p>
    <w:p w14:paraId="50170460" w14:textId="77777777" w:rsidR="00AE5429" w:rsidRPr="009F7F88" w:rsidRDefault="00053ADE" w:rsidP="00AE5429">
      <w:pPr>
        <w:pStyle w:val="RSCB02ArticleText"/>
        <w:ind w:firstLineChars="100" w:firstLine="194"/>
        <w:rPr>
          <w:color w:val="000000" w:themeColor="text1"/>
        </w:rPr>
      </w:pPr>
      <w:r w:rsidRPr="009F7F88">
        <w:rPr>
          <w:color w:val="000000" w:themeColor="text1"/>
          <w:lang w:val="en"/>
        </w:rPr>
        <w:t>Printing</w:t>
      </w:r>
      <w:r w:rsidRPr="009F7F88">
        <w:rPr>
          <w:color w:val="000000" w:themeColor="text1"/>
        </w:rPr>
        <w:t xml:space="preserve"> technology can be used to design aerogel's </w:t>
      </w:r>
      <w:proofErr w:type="spellStart"/>
      <w:r w:rsidRPr="009F7F88">
        <w:rPr>
          <w:color w:val="000000" w:themeColor="text1"/>
        </w:rPr>
        <w:t>macroporous</w:t>
      </w:r>
      <w:proofErr w:type="spellEnd"/>
      <w:r w:rsidRPr="009F7F88">
        <w:rPr>
          <w:color w:val="000000" w:themeColor="text1"/>
        </w:rPr>
        <w:t xml:space="preserve"> structure and facilitate their direct integration on to the substrates and contacts. The former may promote enhanced gas diffusion and sensing compared to the bulk aerogels. Graphene aerogel lattices by 3D printed template method have already been used to demonstrate sensors for </w:t>
      </w:r>
      <w:bookmarkStart w:id="213" w:name="_Hlk46405792"/>
      <w:r w:rsidRPr="009F7F88">
        <w:rPr>
          <w:color w:val="000000" w:themeColor="text1"/>
        </w:rPr>
        <w:t>volatile organic compound</w:t>
      </w:r>
      <w:r w:rsidRPr="009F7F88">
        <w:rPr>
          <w:color w:val="000000" w:themeColor="text1"/>
          <w:lang w:eastAsia="zh-CN"/>
        </w:rPr>
        <w:t xml:space="preserve"> (VOC)</w:t>
      </w:r>
      <w:r w:rsidRPr="009F7F88">
        <w:rPr>
          <w:color w:val="000000" w:themeColor="text1"/>
        </w:rPr>
        <w:t xml:space="preserve"> detection (</w:t>
      </w:r>
      <w:r w:rsidRPr="009F7F88">
        <w:rPr>
          <w:color w:val="000000" w:themeColor="text1"/>
        </w:rPr>
        <w:fldChar w:fldCharType="begin"/>
      </w:r>
      <w:r w:rsidRPr="009F7F88">
        <w:rPr>
          <w:color w:val="000000" w:themeColor="text1"/>
        </w:rPr>
        <w:instrText xml:space="preserve"> REF _Ref41195177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7</w:t>
      </w:r>
      <w:r w:rsidRPr="009F7F88">
        <w:rPr>
          <w:color w:val="000000" w:themeColor="text1"/>
        </w:rPr>
        <w:fldChar w:fldCharType="end"/>
      </w:r>
      <w:r w:rsidRPr="009F7F88">
        <w:rPr>
          <w:color w:val="000000" w:themeColor="text1"/>
        </w:rPr>
        <w:t>a-g).</w:t>
      </w:r>
      <w:r w:rsidRPr="009F7F88">
        <w:rPr>
          <w:color w:val="000000" w:themeColor="text1"/>
        </w:rPr>
        <w:fldChar w:fldCharType="begin" w:fldLock="1"/>
      </w:r>
      <w:r w:rsidR="004E1277" w:rsidRPr="009F7F88">
        <w:rPr>
          <w:color w:val="000000" w:themeColor="text1"/>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004E1277" w:rsidRPr="009F7F88">
        <w:rPr>
          <w:rFonts w:hint="eastAsia"/>
          <w:color w:val="000000" w:themeColor="text1"/>
        </w:rPr>
        <w:instrText>"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基于掩模图像投影的立体光刻</w:instrText>
      </w:r>
      <w:r w:rsidR="004E1277" w:rsidRPr="009F7F88">
        <w:rPr>
          <w:rFonts w:hint="eastAsia"/>
          <w:color w:val="000000" w:themeColor="text1"/>
        </w:rPr>
        <w:instrText>3D</w:instrText>
      </w:r>
      <w:r w:rsidR="004E1277" w:rsidRPr="009F7F88">
        <w:rPr>
          <w:rFonts w:hint="eastAsia"/>
          <w:color w:val="000000" w:themeColor="text1"/>
        </w:rPr>
        <w:instrText>模板，灌注，水热处理，冷冻干燥，裂解</w:instrText>
      </w:r>
      <w:r w:rsidR="004E1277" w:rsidRPr="009F7F88">
        <w:rPr>
          <w:rFonts w:hint="eastAsia"/>
          <w:color w:val="000000" w:themeColor="text1"/>
        </w:rPr>
        <w:instrText>\n</w:instrText>
      </w:r>
      <w:r w:rsidR="004E1277" w:rsidRPr="009F7F88">
        <w:rPr>
          <w:rFonts w:hint="eastAsia"/>
          <w:color w:val="000000" w:themeColor="text1"/>
        </w:rPr>
        <w:instrText>石墨烯气凝胶骨架</w:instrText>
      </w:r>
      <w:r w:rsidR="004E1277" w:rsidRPr="009F7F88">
        <w:rPr>
          <w:rFonts w:hint="eastAsia"/>
          <w:color w:val="000000" w:themeColor="text1"/>
        </w:rPr>
        <w:instrText>\n</w:instrText>
      </w:r>
      <w:r w:rsidR="004E1277" w:rsidRPr="009F7F88">
        <w:rPr>
          <w:rFonts w:hint="eastAsia"/>
          <w:color w:val="000000" w:themeColor="text1"/>
        </w:rPr>
        <w:instrText>作为气体传感器等</w:instrText>
      </w:r>
      <w:r w:rsidR="004E1277" w:rsidRPr="009F7F88">
        <w:rPr>
          <w:rFonts w:hint="eastAsia"/>
          <w:color w:val="000000" w:themeColor="text1"/>
        </w:rPr>
        <w:instrText>","page":"1096-1106","title":"Three-Dimensional Printing Hollow Polymer Template-Mediated Graphene Lattices with Tailorable Architectures and Multifunctional Properties","type":"article-jour</w:instrText>
      </w:r>
      <w:r w:rsidR="004E1277" w:rsidRPr="009F7F88">
        <w:rPr>
          <w:color w:val="000000" w:themeColor="text1"/>
        </w:rPr>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3</w:t>
      </w:r>
      <w:r w:rsidRPr="009F7F88">
        <w:rPr>
          <w:color w:val="000000" w:themeColor="text1"/>
        </w:rPr>
        <w:fldChar w:fldCharType="end"/>
      </w:r>
      <w:bookmarkEnd w:id="213"/>
      <w:r w:rsidRPr="009F7F88">
        <w:rPr>
          <w:color w:val="000000" w:themeColor="text1"/>
        </w:rPr>
        <w:t xml:space="preserve"> The conductivity of the graphene aerogel decreases after it comes in contact with liquid reagents, and the light intensity of LED lamp becomes dim (</w:t>
      </w:r>
      <w:r w:rsidRPr="009F7F88">
        <w:rPr>
          <w:color w:val="000000" w:themeColor="text1"/>
        </w:rPr>
        <w:fldChar w:fldCharType="begin"/>
      </w:r>
      <w:r w:rsidRPr="009F7F88">
        <w:rPr>
          <w:color w:val="000000" w:themeColor="text1"/>
        </w:rPr>
        <w:instrText xml:space="preserve"> REF _Ref41195177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7</w:t>
      </w:r>
      <w:r w:rsidRPr="009F7F88">
        <w:rPr>
          <w:color w:val="000000" w:themeColor="text1"/>
        </w:rPr>
        <w:fldChar w:fldCharType="end"/>
      </w:r>
      <w:r w:rsidRPr="009F7F88">
        <w:rPr>
          <w:color w:val="000000" w:themeColor="text1"/>
        </w:rPr>
        <w:t xml:space="preserve">a-d). This sensor can be used to </w:t>
      </w:r>
      <w:r w:rsidR="00AE5429" w:rsidRPr="009F7F88">
        <w:rPr>
          <w:color w:val="000000" w:themeColor="text1"/>
        </w:rPr>
        <w:t>detect different types of chemical reagents (</w:t>
      </w:r>
      <w:r w:rsidR="00AE5429" w:rsidRPr="009F7F88">
        <w:rPr>
          <w:color w:val="000000" w:themeColor="text1"/>
        </w:rPr>
        <w:fldChar w:fldCharType="begin"/>
      </w:r>
      <w:r w:rsidR="00AE5429" w:rsidRPr="009F7F88">
        <w:rPr>
          <w:color w:val="000000" w:themeColor="text1"/>
        </w:rPr>
        <w:instrText xml:space="preserve"> REF _Ref41195177 \h  \* MERGEFORMAT </w:instrText>
      </w:r>
      <w:r w:rsidR="00AE5429" w:rsidRPr="009F7F88">
        <w:rPr>
          <w:color w:val="000000" w:themeColor="text1"/>
        </w:rPr>
      </w:r>
      <w:r w:rsidR="00AE5429" w:rsidRPr="009F7F88">
        <w:rPr>
          <w:color w:val="000000" w:themeColor="text1"/>
        </w:rPr>
        <w:fldChar w:fldCharType="separate"/>
      </w:r>
      <w:r w:rsidR="00AE5429" w:rsidRPr="009F7F88">
        <w:rPr>
          <w:color w:val="000000" w:themeColor="text1"/>
        </w:rPr>
        <w:t xml:space="preserve">Fig. </w:t>
      </w:r>
      <w:r w:rsidR="00AE5429" w:rsidRPr="009F7F88">
        <w:rPr>
          <w:noProof/>
          <w:color w:val="000000" w:themeColor="text1"/>
        </w:rPr>
        <w:t>27</w:t>
      </w:r>
      <w:r w:rsidR="00AE5429" w:rsidRPr="009F7F88">
        <w:rPr>
          <w:color w:val="000000" w:themeColor="text1"/>
        </w:rPr>
        <w:fldChar w:fldCharType="end"/>
      </w:r>
      <w:r w:rsidR="00AE5429" w:rsidRPr="009F7F88">
        <w:rPr>
          <w:color w:val="000000" w:themeColor="text1"/>
        </w:rPr>
        <w:t>e) and different concentrations (</w:t>
      </w:r>
      <w:r w:rsidR="00AE5429" w:rsidRPr="009F7F88">
        <w:rPr>
          <w:color w:val="000000" w:themeColor="text1"/>
        </w:rPr>
        <w:fldChar w:fldCharType="begin"/>
      </w:r>
      <w:r w:rsidR="00AE5429" w:rsidRPr="009F7F88">
        <w:rPr>
          <w:color w:val="000000" w:themeColor="text1"/>
        </w:rPr>
        <w:instrText xml:space="preserve"> REF _Ref41195177 \h  \* MERGEFORMAT </w:instrText>
      </w:r>
      <w:r w:rsidR="00AE5429" w:rsidRPr="009F7F88">
        <w:rPr>
          <w:color w:val="000000" w:themeColor="text1"/>
        </w:rPr>
      </w:r>
      <w:r w:rsidR="00AE5429" w:rsidRPr="009F7F88">
        <w:rPr>
          <w:color w:val="000000" w:themeColor="text1"/>
        </w:rPr>
        <w:fldChar w:fldCharType="separate"/>
      </w:r>
      <w:r w:rsidR="00AE5429" w:rsidRPr="009F7F88">
        <w:rPr>
          <w:color w:val="000000" w:themeColor="text1"/>
        </w:rPr>
        <w:t xml:space="preserve">Fig. </w:t>
      </w:r>
      <w:r w:rsidR="00AE5429" w:rsidRPr="009F7F88">
        <w:rPr>
          <w:noProof/>
          <w:color w:val="000000" w:themeColor="text1"/>
        </w:rPr>
        <w:t>27</w:t>
      </w:r>
      <w:r w:rsidR="00AE5429" w:rsidRPr="009F7F88">
        <w:rPr>
          <w:color w:val="000000" w:themeColor="text1"/>
        </w:rPr>
        <w:fldChar w:fldCharType="end"/>
      </w:r>
      <w:r w:rsidR="00AE5429" w:rsidRPr="009F7F88">
        <w:rPr>
          <w:color w:val="000000" w:themeColor="text1"/>
        </w:rPr>
        <w:t>f), showing excellent measurement repeatability (</w:t>
      </w:r>
      <w:r w:rsidR="00AE5429" w:rsidRPr="009F7F88">
        <w:rPr>
          <w:color w:val="000000" w:themeColor="text1"/>
        </w:rPr>
        <w:fldChar w:fldCharType="begin"/>
      </w:r>
      <w:r w:rsidR="00AE5429" w:rsidRPr="009F7F88">
        <w:rPr>
          <w:color w:val="000000" w:themeColor="text1"/>
        </w:rPr>
        <w:instrText xml:space="preserve"> REF _Ref41195177 \h </w:instrText>
      </w:r>
      <w:r w:rsidR="00AE5429" w:rsidRPr="009F7F88">
        <w:rPr>
          <w:color w:val="000000" w:themeColor="text1"/>
        </w:rPr>
      </w:r>
      <w:r w:rsidR="00AE5429" w:rsidRPr="009F7F88">
        <w:rPr>
          <w:color w:val="000000" w:themeColor="text1"/>
        </w:rPr>
        <w:fldChar w:fldCharType="separate"/>
      </w:r>
      <w:r w:rsidR="00AE5429" w:rsidRPr="009F7F88">
        <w:rPr>
          <w:color w:val="000000" w:themeColor="text1"/>
        </w:rPr>
        <w:t xml:space="preserve">Fig. </w:t>
      </w:r>
      <w:r w:rsidR="00AE5429" w:rsidRPr="009F7F88">
        <w:rPr>
          <w:noProof/>
          <w:color w:val="000000" w:themeColor="text1"/>
        </w:rPr>
        <w:t>27</w:t>
      </w:r>
      <w:r w:rsidR="00AE5429" w:rsidRPr="009F7F88">
        <w:rPr>
          <w:color w:val="000000" w:themeColor="text1"/>
        </w:rPr>
        <w:fldChar w:fldCharType="end"/>
      </w:r>
      <w:r w:rsidR="00AE5429" w:rsidRPr="009F7F88">
        <w:rPr>
          <w:color w:val="000000" w:themeColor="text1"/>
        </w:rPr>
        <w:t>g).</w:t>
      </w:r>
      <w:r w:rsidR="00AE5429" w:rsidRPr="009F7F88">
        <w:rPr>
          <w:color w:val="000000" w:themeColor="text1"/>
        </w:rPr>
        <w:fldChar w:fldCharType="begin" w:fldLock="1"/>
      </w:r>
      <w:r w:rsidR="00AE5429" w:rsidRPr="009F7F88">
        <w:rPr>
          <w:color w:val="000000" w:themeColor="text1"/>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00AE5429" w:rsidRPr="009F7F88">
        <w:rPr>
          <w:rFonts w:hint="eastAsia"/>
          <w:color w:val="000000" w:themeColor="text1"/>
        </w:rPr>
        <w:instrText>"note":"</w:instrText>
      </w:r>
      <w:r w:rsidR="00AE5429" w:rsidRPr="009F7F88">
        <w:rPr>
          <w:rFonts w:hint="eastAsia"/>
          <w:color w:val="000000" w:themeColor="text1"/>
        </w:rPr>
        <w:instrText>已加</w:instrText>
      </w:r>
      <w:r w:rsidR="00AE5429" w:rsidRPr="009F7F88">
        <w:rPr>
          <w:rFonts w:hint="eastAsia"/>
          <w:color w:val="000000" w:themeColor="text1"/>
        </w:rPr>
        <w:instrText>\n</w:instrText>
      </w:r>
      <w:r w:rsidR="00AE5429" w:rsidRPr="009F7F88">
        <w:rPr>
          <w:rFonts w:hint="eastAsia"/>
          <w:color w:val="000000" w:themeColor="text1"/>
        </w:rPr>
        <w:instrText>基于掩模图像投影的立体光刻</w:instrText>
      </w:r>
      <w:r w:rsidR="00AE5429" w:rsidRPr="009F7F88">
        <w:rPr>
          <w:rFonts w:hint="eastAsia"/>
          <w:color w:val="000000" w:themeColor="text1"/>
        </w:rPr>
        <w:instrText>3D</w:instrText>
      </w:r>
      <w:r w:rsidR="00AE5429" w:rsidRPr="009F7F88">
        <w:rPr>
          <w:rFonts w:hint="eastAsia"/>
          <w:color w:val="000000" w:themeColor="text1"/>
        </w:rPr>
        <w:instrText>模板，灌注，水热处理，冷冻干燥，裂解</w:instrText>
      </w:r>
      <w:r w:rsidR="00AE5429" w:rsidRPr="009F7F88">
        <w:rPr>
          <w:rFonts w:hint="eastAsia"/>
          <w:color w:val="000000" w:themeColor="text1"/>
        </w:rPr>
        <w:instrText>\n</w:instrText>
      </w:r>
      <w:r w:rsidR="00AE5429" w:rsidRPr="009F7F88">
        <w:rPr>
          <w:rFonts w:hint="eastAsia"/>
          <w:color w:val="000000" w:themeColor="text1"/>
        </w:rPr>
        <w:instrText>石墨烯气凝胶骨架</w:instrText>
      </w:r>
      <w:r w:rsidR="00AE5429" w:rsidRPr="009F7F88">
        <w:rPr>
          <w:rFonts w:hint="eastAsia"/>
          <w:color w:val="000000" w:themeColor="text1"/>
        </w:rPr>
        <w:instrText>\n</w:instrText>
      </w:r>
      <w:r w:rsidR="00AE5429" w:rsidRPr="009F7F88">
        <w:rPr>
          <w:rFonts w:hint="eastAsia"/>
          <w:color w:val="000000" w:themeColor="text1"/>
        </w:rPr>
        <w:instrText>作为气体传感器等</w:instrText>
      </w:r>
      <w:r w:rsidR="00AE5429" w:rsidRPr="009F7F88">
        <w:rPr>
          <w:rFonts w:hint="eastAsia"/>
          <w:color w:val="000000" w:themeColor="text1"/>
        </w:rPr>
        <w:instrText>","page":"1096-1106","title":"Three-Dimensional Printing Hollow Polymer Template-Mediated Graphene Lattices with Tailorable Architectures and Multifunctional Properties","type":"article-jour</w:instrText>
      </w:r>
      <w:r w:rsidR="00AE5429" w:rsidRPr="009F7F88">
        <w:rPr>
          <w:color w:val="000000" w:themeColor="text1"/>
        </w:rPr>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00AE5429" w:rsidRPr="009F7F88">
        <w:rPr>
          <w:color w:val="000000" w:themeColor="text1"/>
        </w:rPr>
        <w:fldChar w:fldCharType="separate"/>
      </w:r>
      <w:r w:rsidR="00AE5429" w:rsidRPr="009F7F88">
        <w:rPr>
          <w:noProof/>
          <w:color w:val="000000" w:themeColor="text1"/>
          <w:vertAlign w:val="superscript"/>
        </w:rPr>
        <w:t>243</w:t>
      </w:r>
      <w:r w:rsidR="00AE5429" w:rsidRPr="009F7F88">
        <w:rPr>
          <w:color w:val="000000" w:themeColor="text1"/>
        </w:rPr>
        <w:fldChar w:fldCharType="end"/>
      </w:r>
    </w:p>
    <w:p w14:paraId="1E0FBCEE" w14:textId="77777777" w:rsidR="00AE5429" w:rsidRPr="009F7F88" w:rsidRDefault="00AE5429" w:rsidP="00AE5429">
      <w:pPr>
        <w:pStyle w:val="RSCB02ArticleText"/>
        <w:ind w:firstLineChars="100" w:firstLine="194"/>
        <w:rPr>
          <w:color w:val="000000" w:themeColor="text1"/>
          <w:lang w:val="en"/>
        </w:rPr>
      </w:pPr>
      <w:r w:rsidRPr="009F7F88">
        <w:rPr>
          <w:color w:val="000000" w:themeColor="text1"/>
          <w:lang w:val="en"/>
        </w:rPr>
        <w:t>3D printing on aerogels allows engineering and fine tuning of the pores and skeleton structures on multiple scales. Therefore, the sensor sensitivity can be adjusted accordingly,</w:t>
      </w:r>
      <w:r w:rsidRPr="009F7F88">
        <w:rPr>
          <w:color w:val="000000" w:themeColor="text1"/>
        </w:rPr>
        <w:fldChar w:fldCharType="begin" w:fldLock="1"/>
      </w:r>
      <w:r w:rsidRPr="009F7F88">
        <w:rPr>
          <w:color w:val="000000" w:themeColor="text1"/>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9F7F88">
        <w:rPr>
          <w:rFonts w:hint="eastAsia"/>
          <w:color w:val="000000" w:themeColor="text1"/>
        </w:rPr>
        <w:instrText>"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基于掩模图像投影的立体光刻</w:instrText>
      </w:r>
      <w:r w:rsidRPr="009F7F88">
        <w:rPr>
          <w:rFonts w:hint="eastAsia"/>
          <w:color w:val="000000" w:themeColor="text1"/>
        </w:rPr>
        <w:instrText>3D</w:instrText>
      </w:r>
      <w:r w:rsidRPr="009F7F88">
        <w:rPr>
          <w:rFonts w:hint="eastAsia"/>
          <w:color w:val="000000" w:themeColor="text1"/>
        </w:rPr>
        <w:instrText>模板，灌注，水热处理，冷冻干燥，裂解</w:instrText>
      </w:r>
      <w:r w:rsidRPr="009F7F88">
        <w:rPr>
          <w:rFonts w:hint="eastAsia"/>
          <w:color w:val="000000" w:themeColor="text1"/>
        </w:rPr>
        <w:instrText>\n</w:instrText>
      </w:r>
      <w:r w:rsidRPr="009F7F88">
        <w:rPr>
          <w:rFonts w:hint="eastAsia"/>
          <w:color w:val="000000" w:themeColor="text1"/>
        </w:rPr>
        <w:instrText>石墨烯气凝胶骨架</w:instrText>
      </w:r>
      <w:r w:rsidRPr="009F7F88">
        <w:rPr>
          <w:rFonts w:hint="eastAsia"/>
          <w:color w:val="000000" w:themeColor="text1"/>
        </w:rPr>
        <w:instrText>\n</w:instrText>
      </w:r>
      <w:r w:rsidRPr="009F7F88">
        <w:rPr>
          <w:rFonts w:hint="eastAsia"/>
          <w:color w:val="000000" w:themeColor="text1"/>
        </w:rPr>
        <w:instrText>作为气体传感器等</w:instrText>
      </w:r>
      <w:r w:rsidRPr="009F7F88">
        <w:rPr>
          <w:rFonts w:hint="eastAsia"/>
          <w:color w:val="000000" w:themeColor="text1"/>
        </w:rPr>
        <w:instrText>","page":"1096-1106","title":"Three-Dimensional Printing Hollow Polymer Template-Mediated Graphene Lattices with Tailorable Architectures and Multifunctional Properties","type":"article-jour</w:instrText>
      </w:r>
      <w:r w:rsidRPr="009F7F88">
        <w:rPr>
          <w:color w:val="000000" w:themeColor="text1"/>
        </w:rPr>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3</w:t>
      </w:r>
      <w:r w:rsidRPr="009F7F88">
        <w:rPr>
          <w:color w:val="000000" w:themeColor="text1"/>
        </w:rPr>
        <w:fldChar w:fldCharType="end"/>
      </w:r>
      <w:r w:rsidRPr="009F7F88">
        <w:rPr>
          <w:color w:val="000000" w:themeColor="text1"/>
        </w:rPr>
        <w:t xml:space="preserve"> </w:t>
      </w:r>
      <w:r w:rsidRPr="009F7F88">
        <w:rPr>
          <w:color w:val="000000" w:themeColor="text1"/>
          <w:lang w:val="en"/>
        </w:rPr>
        <w:t xml:space="preserve">while the mass transfer can be improved by careful design of hierarchical </w:t>
      </w:r>
      <w:r w:rsidRPr="009F7F88">
        <w:rPr>
          <w:color w:val="000000" w:themeColor="text1"/>
          <w:lang w:val="en"/>
        </w:rPr>
        <w:t>pores,</w:t>
      </w:r>
      <w:r w:rsidRPr="009F7F88">
        <w:rPr>
          <w:color w:val="000000" w:themeColor="text1"/>
        </w:rPr>
        <w:fldChar w:fldCharType="begin" w:fldLock="1"/>
      </w:r>
      <w:r w:rsidRPr="009F7F88">
        <w:rPr>
          <w:color w:val="000000" w:themeColor="text1"/>
        </w:rPr>
        <w:instrText>ADDIN CSL_CITATION {"citationItems":[{"id":"ITEM-1","itemData":{"DOI":"10.1021/acsapm.9b00118","ISSN":"2637-6105","abstract":"Mechanically robust, highly compressible, and conductive thermoplastic polyurethane/carbon black foams were successfully fabricated via 3D printing. Thixotropic inks were formulated by dispersing nanoclay, carbon black, and polymer in an organic solvent, and then 3D multifunctional sensors were prepared by direct ink writing (DIW). Sequential removal of solvent and nanoclay yielded a porous polymer/carbon black structure, which maintained excellent elasticity and compression cyclability. The presence of carbon black in the foams led to good electrical conductivity and stable piezoresistive sensing signals at a strain of up to 80%, including the ability to distinguish human motions. Complementary to a decrease in resistance upon compression, the foam can be used as a gas sensor device, as exposure to volatile organic compounds causes the polymer to swell and an increase in resistance. The printed conductive foams can be easily recycled and reprocessed by dissolution in an organic solvent and subsequent re-...","author":[{"dropping-particle":"","family":"Wei","given":"Peiran","non-dropping-particle":"","parse-names":false,"suffix":""},{"dropping-particle":"","family":"Leng","given":"Houming","non-dropping-particle":"","parse-names":false,"suffix":""},{"dropping-particle":"","family":"Chen","given":"Qiyi","non-dropping-particle":"","parse-names":false,"suffix":""},{"dropping-particle":"","family":"Advincula","given":"Rigoberto C.","non-dropping-particle":"","parse-names":false,"suffix":""},{"dropping-particle":"","family":"Pentzer","given":"Emily B.","non-dropping-particle":"","parse-names":false,"suffix":""}],"container-title":"ACS A</w:instrText>
      </w:r>
      <w:r w:rsidRPr="009F7F88">
        <w:rPr>
          <w:rFonts w:hint="eastAsia"/>
          <w:color w:val="000000" w:themeColor="text1"/>
        </w:rPr>
        <w:instrText>pplied Polymer Materials","genre":"research-article","id":"ITEM-1","issue":"4","issued":{"date-parts":[["2019"]]},"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热塑性聚氨酯</w:instrText>
      </w:r>
      <w:r w:rsidRPr="009F7F88">
        <w:rPr>
          <w:rFonts w:hint="eastAsia"/>
          <w:color w:val="000000" w:themeColor="text1"/>
        </w:rPr>
        <w:instrText>-</w:instrText>
      </w:r>
      <w:r w:rsidRPr="009F7F88">
        <w:rPr>
          <w:rFonts w:hint="eastAsia"/>
          <w:color w:val="000000" w:themeColor="text1"/>
        </w:rPr>
        <w:instrText>纳米黏土</w:instrText>
      </w:r>
      <w:r w:rsidRPr="009F7F88">
        <w:rPr>
          <w:rFonts w:hint="eastAsia"/>
          <w:color w:val="000000" w:themeColor="text1"/>
        </w:rPr>
        <w:instrText>-</w:instrText>
      </w:r>
      <w:r w:rsidRPr="009F7F88">
        <w:rPr>
          <w:rFonts w:hint="eastAsia"/>
          <w:color w:val="000000" w:themeColor="text1"/>
        </w:rPr>
        <w:instrText>炭黑的</w:instrText>
      </w:r>
      <w:r w:rsidRPr="009F7F88">
        <w:rPr>
          <w:rFonts w:hint="eastAsia"/>
          <w:color w:val="000000" w:themeColor="text1"/>
        </w:rPr>
        <w:instrText>DMF</w:instrText>
      </w:r>
      <w:r w:rsidRPr="009F7F88">
        <w:rPr>
          <w:rFonts w:hint="eastAsia"/>
          <w:color w:val="000000" w:themeColor="text1"/>
        </w:rPr>
        <w:instrText>溶液，</w:instrText>
      </w:r>
      <w:r w:rsidRPr="009F7F88">
        <w:rPr>
          <w:rFonts w:hint="eastAsia"/>
          <w:color w:val="000000" w:themeColor="text1"/>
        </w:rPr>
        <w:instrText>HF</w:instrText>
      </w:r>
      <w:r w:rsidRPr="009F7F88">
        <w:rPr>
          <w:rFonts w:hint="eastAsia"/>
          <w:color w:val="000000" w:themeColor="text1"/>
        </w:rPr>
        <w:instrText>刻蚀，冷冻干燥</w:instrText>
      </w:r>
      <w:r w:rsidRPr="009F7F88">
        <w:rPr>
          <w:rFonts w:hint="eastAsia"/>
          <w:color w:val="000000" w:themeColor="text1"/>
        </w:rPr>
        <w:instrText>\n</w:instrText>
      </w:r>
      <w:r w:rsidRPr="009F7F88">
        <w:rPr>
          <w:rFonts w:hint="eastAsia"/>
          <w:color w:val="000000" w:themeColor="text1"/>
        </w:rPr>
        <w:instrText>得到热塑性聚氨酯</w:instrText>
      </w:r>
      <w:r w:rsidRPr="009F7F88">
        <w:rPr>
          <w:rFonts w:hint="eastAsia"/>
          <w:color w:val="000000" w:themeColor="text1"/>
        </w:rPr>
        <w:instrText>-</w:instrText>
      </w:r>
      <w:r w:rsidRPr="009F7F88">
        <w:rPr>
          <w:rFonts w:hint="eastAsia"/>
          <w:color w:val="000000" w:themeColor="text1"/>
        </w:rPr>
        <w:instrText>炭黑多孔体</w:instrText>
      </w:r>
      <w:r w:rsidRPr="009F7F88">
        <w:rPr>
          <w:rFonts w:hint="eastAsia"/>
          <w:color w:val="000000" w:themeColor="text1"/>
        </w:rPr>
        <w:instrText>\nthermoplastic polyurethane</w:instrText>
      </w:r>
      <w:r w:rsidRPr="009F7F88">
        <w:rPr>
          <w:rFonts w:hint="eastAsia"/>
          <w:color w:val="000000" w:themeColor="text1"/>
        </w:rPr>
        <w:instrText>热塑性聚氨酯</w:instrText>
      </w:r>
      <w:r w:rsidRPr="009F7F88">
        <w:rPr>
          <w:rFonts w:hint="eastAsia"/>
          <w:color w:val="000000" w:themeColor="text1"/>
        </w:rPr>
        <w:instrText>\n</w:instrText>
      </w:r>
      <w:r w:rsidRPr="009F7F88">
        <w:rPr>
          <w:rFonts w:hint="eastAsia"/>
          <w:color w:val="000000" w:themeColor="text1"/>
        </w:rPr>
        <w:instrText>作为运动传感器和气体传感器</w:instrText>
      </w:r>
      <w:r w:rsidRPr="009F7F88">
        <w:rPr>
          <w:rFonts w:hint="eastAsia"/>
          <w:color w:val="000000" w:themeColor="text1"/>
        </w:rPr>
        <w:instrText>","page":"885-892","publisher"</w:instrText>
      </w:r>
      <w:r w:rsidRPr="009F7F88">
        <w:rPr>
          <w:color w:val="000000" w:themeColor="text1"/>
        </w:rPr>
        <w:instrText>:"American Chemical Society","title":"Reprocessable 3D-Printed Conductive Elastomeric Composite Foams for Strain and Gas Sensing","type":"article-journal","volume":"1"},"uris":["http://www.mendeley.com/documents/?uuid=e589439a-f2e6-442b-8db9-7ab74615e81b"]}],"mendeley":{"formattedCitation":"&lt;sup&gt;270&lt;/sup&gt;","plainTextFormattedCitation":"270","previouslyFormattedCitation":"&lt;sup&gt;268&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70</w:t>
      </w:r>
      <w:r w:rsidRPr="009F7F88">
        <w:rPr>
          <w:color w:val="000000" w:themeColor="text1"/>
        </w:rPr>
        <w:fldChar w:fldCharType="end"/>
      </w:r>
      <w:r w:rsidRPr="009F7F88">
        <w:rPr>
          <w:color w:val="000000" w:themeColor="text1"/>
        </w:rPr>
        <w:t xml:space="preserve"> </w:t>
      </w:r>
      <w:r w:rsidRPr="009F7F88">
        <w:rPr>
          <w:color w:val="000000" w:themeColor="text1"/>
          <w:lang w:val="en"/>
        </w:rPr>
        <w:t>increasing the adsorption and desorption rate, and improved detection efficiency.</w:t>
      </w:r>
    </w:p>
    <w:p w14:paraId="5648A5C5" w14:textId="21A5F673" w:rsidR="00AE5429" w:rsidRPr="009F7F88" w:rsidRDefault="00AE5429" w:rsidP="00A24CBB">
      <w:pPr>
        <w:pStyle w:val="RSCB02ArticleText"/>
        <w:ind w:firstLineChars="100" w:firstLine="195"/>
        <w:rPr>
          <w:color w:val="000000" w:themeColor="text1"/>
          <w:lang w:val="en"/>
        </w:rPr>
      </w:pPr>
      <w:bookmarkStart w:id="214" w:name="_Toc39868933"/>
      <w:r w:rsidRPr="009F7F88">
        <w:rPr>
          <w:rStyle w:val="RSCB08CHeadingIn-lineChar"/>
          <w:color w:val="000000" w:themeColor="text1"/>
        </w:rPr>
        <w:t>5.3.5 Other electronics</w:t>
      </w:r>
      <w:bookmarkEnd w:id="214"/>
      <w:r w:rsidRPr="009F7F88">
        <w:rPr>
          <w:rStyle w:val="RSCB08CHeadingIn-lineChar"/>
          <w:color w:val="000000" w:themeColor="text1"/>
        </w:rPr>
        <w:t>.</w:t>
      </w:r>
      <w:r w:rsidRPr="009F7F88">
        <w:rPr>
          <w:b/>
          <w:bCs/>
          <w:color w:val="000000" w:themeColor="text1"/>
        </w:rPr>
        <w:t xml:space="preserve"> </w:t>
      </w:r>
      <w:r w:rsidRPr="009F7F88">
        <w:rPr>
          <w:color w:val="000000" w:themeColor="text1"/>
        </w:rPr>
        <w:t>Flexibility, electrical conductivity, and macrostructural designability of printed aerogels make them an attractive proposition for stretchable</w:t>
      </w:r>
      <w:r w:rsidRPr="009F7F88">
        <w:rPr>
          <w:color w:val="000000" w:themeColor="text1"/>
        </w:rPr>
        <w:fldChar w:fldCharType="begin" w:fldLock="1"/>
      </w:r>
      <w:r w:rsidRPr="009F7F88">
        <w:rPr>
          <w:color w:val="000000" w:themeColor="text1"/>
        </w:rPr>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Pr="009F7F88">
        <w:rPr>
          <w:rFonts w:hint="eastAsia"/>
          <w:color w:val="000000" w:themeColor="text1"/>
        </w:rPr>
        <w:instrText>unctional Materials","id":"ITEM-1","issue":"19","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ABS</w:instrText>
      </w:r>
      <w:r w:rsidRPr="009F7F88">
        <w:rPr>
          <w:rFonts w:hint="eastAsia"/>
          <w:color w:val="000000" w:themeColor="text1"/>
        </w:rPr>
        <w:instrText>树脂模板，灌注</w:instrText>
      </w:r>
      <w:r w:rsidRPr="009F7F88">
        <w:rPr>
          <w:rFonts w:hint="eastAsia"/>
          <w:color w:val="000000" w:themeColor="text1"/>
        </w:rPr>
        <w:instrText>GO</w:instrText>
      </w:r>
      <w:r w:rsidRPr="009F7F88">
        <w:rPr>
          <w:rFonts w:hint="eastAsia"/>
          <w:color w:val="000000" w:themeColor="text1"/>
        </w:rPr>
        <w:instrText>，冷冻干燥、脱模，热还原</w:instrText>
      </w:r>
      <w:r w:rsidRPr="009F7F88">
        <w:rPr>
          <w:rFonts w:hint="eastAsia"/>
          <w:color w:val="000000" w:themeColor="text1"/>
        </w:rPr>
        <w:instrText>\n</w:instrText>
      </w:r>
      <w:r w:rsidRPr="009F7F88">
        <w:rPr>
          <w:rFonts w:hint="eastAsia"/>
          <w:color w:val="000000" w:themeColor="text1"/>
        </w:rPr>
        <w:instrText>石墨烯气凝胶蜂窝</w:instrText>
      </w:r>
      <w:r w:rsidRPr="009F7F88">
        <w:rPr>
          <w:rFonts w:hint="eastAsia"/>
          <w:color w:val="000000" w:themeColor="text1"/>
        </w:rPr>
        <w:instrText>\n</w:instrText>
      </w:r>
      <w:r w:rsidRPr="009F7F88">
        <w:rPr>
          <w:rFonts w:hint="eastAsia"/>
          <w:color w:val="000000" w:themeColor="text1"/>
        </w:rPr>
        <w:instrText>作为可弯曲发光器件</w:instrText>
      </w:r>
      <w:r w:rsidRPr="009F7F88">
        <w:rPr>
          <w:rFonts w:hint="eastAsia"/>
          <w:color w:val="000000" w:themeColor="text1"/>
        </w:rPr>
        <w:instrText>","page":"1707043","title":"An Ultralight Graphene Honeycomb Sandwich for Stretchable Light-Emitting Displays",</w:instrText>
      </w:r>
      <w:r w:rsidRPr="009F7F88">
        <w:rPr>
          <w:color w:val="000000" w:themeColor="text1"/>
        </w:rPr>
        <w:instrText>"type":"article-journal","volume":"28"},"uris":["http://www.mendeley.com/documents/?uuid=cc804ceb-053a-40e2-8d2f-bc39b486e0f1"]}],"mendeley":{"formattedCitation":"&lt;sup&gt;245&lt;/sup&gt;","plainTextFormattedCitation":"245","previouslyFormattedCitation":"&lt;sup&gt;24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5</w:t>
      </w:r>
      <w:r w:rsidRPr="009F7F88">
        <w:rPr>
          <w:color w:val="000000" w:themeColor="text1"/>
        </w:rPr>
        <w:fldChar w:fldCharType="end"/>
      </w:r>
      <w:r w:rsidRPr="009F7F88">
        <w:rPr>
          <w:color w:val="000000" w:themeColor="text1"/>
        </w:rPr>
        <w:t xml:space="preserve"> or anisotropic conductors.</w:t>
      </w:r>
      <w:r w:rsidRPr="009F7F88">
        <w:rPr>
          <w:color w:val="000000" w:themeColor="text1"/>
        </w:rPr>
        <w:fldChar w:fldCharType="begin" w:fldLock="1"/>
      </w:r>
      <w:r w:rsidRPr="009F7F88">
        <w:rPr>
          <w:color w:val="000000" w:themeColor="text1"/>
        </w:rPr>
        <w:instrText>ADDIN CSL_CITATION {"citationItems":[{"id":"ITEM-1","itemData":{"DOI":"10.1021/acs.chemmater.6b02662","ISSN":"15205002","abstract":"The manufacturing of three-dimensional (3D) graphene monoliths with remarkable electrical performance has become a challenging issue because their potential applications in the energy and electronic-based fields. Here we show the development of outstanding electrically conductive graphene patterned cellular structures combining a versatile and easily scalable filament printing method, such as Robocasting, with the use of highly crystalline graphene nanoplatelets (GNPs) as the graphene source. Robust 3D pure graphene-based monoliths have been manufactured by printing pseudoplastic aqueous-based GNPs inks with high graphene contents (36.6 wt %) and further thermal treatment by spark plasma sintering. Specific conductivities up to 385 S·cm-1 have been assessed along the longitudinal direction of the 3D structure, i.e., where the current mainly flowed along the struts, being more conductor than reported 3D synthesized graphene structures and up to 2 orders of magnitude higher than 3D printed graphene monoliths. The present findings could open a straightforward pathway for creating, in a controlled way, a wide range of graphene-based hierarchical structures with an excellent electrical performance and robustness that could be employed for energy storage systems.","author":[{"dropping-particle":"","family":"La Osa","given":"Gregorio","non-dropping-particle":"De","parse-names":false,"suffix":""},{"dropping-particle":"","family":"Pérez-Coll","given":"Domingo","non-dropping-particle":"","parse-names":false,"suffix":""},{"dropping-particle":"","family":"Miranzo","given":"Pilar","non-dropping-particle":"","parse-names":false,"suffix":""},{"dropping-particle":"","family":"Osendi","given":"María Isabel","non-dropping-particle":"","parse-names":false,"suffix":""},{"dropping-particle":"","family":"Belmonte","given":"Manuel","non-dropping-particle":"","parse-names":false,"suffix":""}],"conta</w:instrText>
      </w:r>
      <w:r w:rsidRPr="009F7F88">
        <w:rPr>
          <w:rFonts w:hint="eastAsia"/>
          <w:color w:val="000000" w:themeColor="text1"/>
        </w:rPr>
        <w:instrText>iner-title":"Chemistry of Materials","id":"ITEM-1","issue":"17","issued":{"date-parts":[["2016"]]},"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沾边文献</w:instrText>
      </w:r>
      <w:r w:rsidRPr="009F7F88">
        <w:rPr>
          <w:rFonts w:hint="eastAsia"/>
          <w:color w:val="000000" w:themeColor="text1"/>
        </w:rPr>
        <w:instrText>\n</w:instrText>
      </w:r>
      <w:r w:rsidRPr="009F7F88">
        <w:rPr>
          <w:rFonts w:hint="eastAsia"/>
          <w:color w:val="000000" w:themeColor="text1"/>
        </w:rPr>
        <w:instrText>样品名称无气凝胶字眼</w:instrText>
      </w:r>
      <w:r w:rsidRPr="009F7F88">
        <w:rPr>
          <w:rFonts w:hint="eastAsia"/>
          <w:color w:val="000000" w:themeColor="text1"/>
        </w:rPr>
        <w:instrText>\n3D</w:instrText>
      </w:r>
      <w:r w:rsidRPr="009F7F88">
        <w:rPr>
          <w:rFonts w:hint="eastAsia"/>
          <w:color w:val="000000" w:themeColor="text1"/>
        </w:rPr>
        <w:instrText>打印石墨烯纳米片，无干燥过程，空气中</w:instrText>
      </w:r>
      <w:r w:rsidRPr="009F7F88">
        <w:rPr>
          <w:rFonts w:hint="eastAsia"/>
          <w:color w:val="000000" w:themeColor="text1"/>
        </w:rPr>
        <w:instrText>400</w:instrText>
      </w:r>
      <w:r w:rsidRPr="009F7F88">
        <w:rPr>
          <w:rFonts w:hint="eastAsia"/>
          <w:color w:val="000000" w:themeColor="text1"/>
        </w:rPr>
        <w:instrText>多度烧掉有机物，</w:instrText>
      </w:r>
      <w:r w:rsidRPr="009F7F88">
        <w:rPr>
          <w:rFonts w:hint="eastAsia"/>
          <w:color w:val="000000" w:themeColor="text1"/>
        </w:rPr>
        <w:instrText>1200</w:instrText>
      </w:r>
      <w:r w:rsidRPr="009F7F88">
        <w:rPr>
          <w:rFonts w:hint="eastAsia"/>
          <w:color w:val="000000" w:themeColor="text1"/>
        </w:rPr>
        <w:instrText>℃等离子烧结</w:instrText>
      </w:r>
      <w:r w:rsidRPr="009F7F88">
        <w:rPr>
          <w:rFonts w:hint="eastAsia"/>
          <w:color w:val="000000" w:themeColor="text1"/>
        </w:rPr>
        <w:instrText>\n</w:instrText>
      </w:r>
      <w:r w:rsidRPr="009F7F88">
        <w:rPr>
          <w:rFonts w:hint="eastAsia"/>
          <w:color w:val="000000" w:themeColor="text1"/>
        </w:rPr>
        <w:instrText>高导电多孔体</w:instrText>
      </w:r>
      <w:r w:rsidRPr="009F7F88">
        <w:rPr>
          <w:rFonts w:hint="eastAsia"/>
          <w:color w:val="000000" w:themeColor="text1"/>
        </w:rPr>
        <w:instrText xml:space="preserve">","page":"6321-6328","title":"Printing of Graphene Nanoplatelets into Highly </w:instrText>
      </w:r>
      <w:r w:rsidRPr="009F7F88">
        <w:rPr>
          <w:color w:val="000000" w:themeColor="text1"/>
        </w:rPr>
        <w:instrText>Electrically Conductive Three-Dimensional Porous Macrostructures","type":"article-journal","volume":"28"},"uris":["http://www.mendeley.com/documents/?uuid=8e9e59fd-2443-4f6e-9ff5-c5c49b84ea9c"]}],"mendeley":{"formattedCitation":"&lt;sup&gt;239&lt;/sup&gt;","plainTextFormattedCitation":"239","previouslyFormattedCitation":"&lt;sup&gt;237&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39</w:t>
      </w:r>
      <w:r w:rsidRPr="009F7F88">
        <w:rPr>
          <w:color w:val="000000" w:themeColor="text1"/>
        </w:rPr>
        <w:fldChar w:fldCharType="end"/>
      </w:r>
      <w:r w:rsidRPr="009F7F88">
        <w:rPr>
          <w:color w:val="000000" w:themeColor="text1"/>
        </w:rPr>
        <w:t xml:space="preserve"> For example, a graphene honeycomb (GHC) </w:t>
      </w:r>
    </w:p>
    <w:p w14:paraId="0850505A" w14:textId="77777777" w:rsidR="00053ADE" w:rsidRPr="009F7F88" w:rsidRDefault="00053ADE" w:rsidP="00A24CBB">
      <w:pPr>
        <w:pStyle w:val="RSCB02ArticleText"/>
        <w:ind w:firstLineChars="100" w:firstLine="194"/>
        <w:rPr>
          <w:color w:val="000000" w:themeColor="text1"/>
        </w:rPr>
      </w:pPr>
    </w:p>
    <w:p w14:paraId="32AB1628" w14:textId="660B164A" w:rsidR="007B7D06" w:rsidRPr="009F7F88" w:rsidRDefault="00E17456" w:rsidP="00053ADE">
      <w:pPr>
        <w:pStyle w:val="RSCB02ArticleText"/>
        <w:spacing w:line="240" w:lineRule="auto"/>
        <w:jc w:val="left"/>
        <w:rPr>
          <w:color w:val="000000" w:themeColor="text1"/>
        </w:rPr>
      </w:pPr>
      <w:r w:rsidRPr="009F7F88">
        <w:rPr>
          <w:noProof/>
          <w:color w:val="000000" w:themeColor="text1"/>
          <w:w w:val="100"/>
        </w:rPr>
        <w:lastRenderedPageBreak/>
        <mc:AlternateContent>
          <mc:Choice Requires="wpg">
            <w:drawing>
              <wp:inline distT="0" distB="0" distL="0" distR="0" wp14:anchorId="11F5595A" wp14:editId="07D7D1B9">
                <wp:extent cx="3155473" cy="3525385"/>
                <wp:effectExtent l="0" t="0" r="6985" b="0"/>
                <wp:docPr id="1864" name="组合 1864"/>
                <wp:cNvGraphicFramePr/>
                <a:graphic xmlns:a="http://schemas.openxmlformats.org/drawingml/2006/main">
                  <a:graphicData uri="http://schemas.microsoft.com/office/word/2010/wordprocessingGroup">
                    <wpg:wgp>
                      <wpg:cNvGrpSpPr/>
                      <wpg:grpSpPr>
                        <a:xfrm>
                          <a:off x="0" y="0"/>
                          <a:ext cx="3155473" cy="3525385"/>
                          <a:chOff x="-2036481" y="377672"/>
                          <a:chExt cx="3155473" cy="3525385"/>
                        </a:xfrm>
                      </wpg:grpSpPr>
                      <pic:pic xmlns:pic="http://schemas.openxmlformats.org/drawingml/2006/picture">
                        <pic:nvPicPr>
                          <pic:cNvPr id="1913" name="图片 1913"/>
                          <pic:cNvPicPr preferRelativeResize="0">
                            <a:picLocks noChangeAspect="1"/>
                          </pic:cNvPicPr>
                        </pic:nvPicPr>
                        <pic:blipFill>
                          <a:blip r:embed="rId66"/>
                          <a:srcRect/>
                          <a:stretch/>
                        </pic:blipFill>
                        <pic:spPr bwMode="auto">
                          <a:xfrm>
                            <a:off x="-1957197" y="377672"/>
                            <a:ext cx="2988000" cy="2410513"/>
                          </a:xfrm>
                          <a:prstGeom prst="rect">
                            <a:avLst/>
                          </a:prstGeom>
                          <a:noFill/>
                          <a:ln>
                            <a:noFill/>
                          </a:ln>
                        </pic:spPr>
                      </pic:pic>
                      <wps:wsp>
                        <wps:cNvPr id="1863" name="文本框 1863"/>
                        <wps:cNvSpPr txBox="1"/>
                        <wps:spPr>
                          <a:xfrm>
                            <a:off x="-2036481" y="2824623"/>
                            <a:ext cx="3155473" cy="1078434"/>
                          </a:xfrm>
                          <a:prstGeom prst="rect">
                            <a:avLst/>
                          </a:prstGeom>
                          <a:solidFill>
                            <a:prstClr val="white"/>
                          </a:solidFill>
                          <a:ln>
                            <a:noFill/>
                          </a:ln>
                        </wps:spPr>
                        <wps:txbx>
                          <w:txbxContent>
                            <w:p w14:paraId="33F42E7F" w14:textId="144C2ECA" w:rsidR="005573B9" w:rsidRPr="0019021D" w:rsidRDefault="005573B9" w:rsidP="00053ADE">
                              <w:pPr>
                                <w:pStyle w:val="RSCI04CaptiontoFigureSchemeChart"/>
                              </w:pPr>
                              <w:bookmarkStart w:id="215" w:name="_Ref41195177"/>
                              <w:r w:rsidRPr="0019021D">
                                <w:t xml:space="preserve">Fig. </w:t>
                              </w:r>
                              <w:r w:rsidR="00B131A9">
                                <w:fldChar w:fldCharType="begin"/>
                              </w:r>
                              <w:r w:rsidR="00B131A9">
                                <w:instrText xml:space="preserve"> SEQ Fig. \* ARABIC </w:instrText>
                              </w:r>
                              <w:r w:rsidR="00B131A9">
                                <w:fldChar w:fldCharType="separate"/>
                              </w:r>
                              <w:r>
                                <w:rPr>
                                  <w:noProof/>
                                </w:rPr>
                                <w:t>27</w:t>
                              </w:r>
                              <w:r w:rsidR="00B131A9">
                                <w:rPr>
                                  <w:noProof/>
                                </w:rPr>
                                <w:fldChar w:fldCharType="end"/>
                              </w:r>
                              <w:bookmarkEnd w:id="215"/>
                              <w:r w:rsidRPr="0019021D">
                                <w:t xml:space="preserve">  </w:t>
                              </w:r>
                              <w:r>
                                <w:t>Printed aerogels for chemical sensor applications</w:t>
                              </w:r>
                              <w:r>
                                <w:rPr>
                                  <w:lang w:eastAsia="zh-CN"/>
                                </w:rPr>
                                <w:t xml:space="preserve">. </w:t>
                              </w:r>
                              <w:r w:rsidRPr="0019021D">
                                <w:t xml:space="preserve">(a) </w:t>
                              </w:r>
                              <w:r>
                                <w:t>Photograph of chemiresistive sensor</w:t>
                              </w:r>
                              <w:r w:rsidRPr="00055138">
                                <w:t xml:space="preserve"> with LED light detection</w:t>
                              </w:r>
                              <w:r w:rsidRPr="0019021D">
                                <w:t xml:space="preserve">. (b) LED </w:t>
                              </w:r>
                              <w:r>
                                <w:t xml:space="preserve">glows </w:t>
                              </w:r>
                              <w:r w:rsidRPr="0019021D">
                                <w:t>bright</w:t>
                              </w:r>
                              <w:r>
                                <w:t>ly</w:t>
                              </w:r>
                              <w:r w:rsidRPr="0019021D">
                                <w:t xml:space="preserve"> </w:t>
                              </w:r>
                              <w:r>
                                <w:t xml:space="preserve">in </w:t>
                              </w:r>
                              <w:r>
                                <w:rPr>
                                  <w:rStyle w:val="tlid-translation"/>
                                  <w:lang w:val="en"/>
                                </w:rPr>
                                <w:t>the initial state before chemical reagent is added</w:t>
                              </w:r>
                              <w:r w:rsidRPr="0019021D">
                                <w:t xml:space="preserve">. (c) LED light </w:t>
                              </w:r>
                              <w:r>
                                <w:t xml:space="preserve">dimmed, </w:t>
                              </w:r>
                              <w:r w:rsidRPr="0019021D">
                                <w:t xml:space="preserve">indicating change </w:t>
                              </w:r>
                              <w:r>
                                <w:t xml:space="preserve">in </w:t>
                              </w:r>
                              <w:r w:rsidRPr="0019021D">
                                <w:t xml:space="preserve">electrical resistance </w:t>
                              </w:r>
                              <w:r>
                                <w:t xml:space="preserve">in response to </w:t>
                              </w:r>
                              <w:r w:rsidRPr="0019021D">
                                <w:t xml:space="preserve">chemical agent. (d) </w:t>
                              </w:r>
                              <w:r>
                                <w:t>S</w:t>
                              </w:r>
                              <w:r w:rsidRPr="0019021D">
                                <w:t xml:space="preserve">chematic illustration of sensing of acetone </w:t>
                              </w:r>
                              <w:r>
                                <w:t xml:space="preserve">through interaction </w:t>
                              </w:r>
                              <w:r w:rsidRPr="0019021D">
                                <w:t xml:space="preserve">with </w:t>
                              </w:r>
                              <w:proofErr w:type="spellStart"/>
                              <w:r w:rsidRPr="0019021D">
                                <w:t>rGO</w:t>
                              </w:r>
                              <w:proofErr w:type="spellEnd"/>
                              <w:r w:rsidRPr="0019021D">
                                <w:t xml:space="preserve">. (e) </w:t>
                              </w:r>
                              <w:r>
                                <w:t>R</w:t>
                              </w:r>
                              <w:r w:rsidRPr="0019021D">
                                <w:t xml:space="preserve">esistance changes </w:t>
                              </w:r>
                              <w:r>
                                <w:t xml:space="preserve">of the chemiresistors for </w:t>
                              </w:r>
                              <w:r w:rsidRPr="0019021D">
                                <w:t xml:space="preserve">different chemical agents. (f) </w:t>
                              </w:r>
                              <w:r>
                                <w:t>R</w:t>
                              </w:r>
                              <w:r w:rsidRPr="0019021D">
                                <w:t xml:space="preserve">esistance changes of </w:t>
                              </w:r>
                              <w:r>
                                <w:t xml:space="preserve">the sensor </w:t>
                              </w:r>
                              <w:r w:rsidRPr="0019021D">
                                <w:t>under different</w:t>
                              </w:r>
                              <w:r>
                                <w:t xml:space="preserve"> volume</w:t>
                              </w:r>
                              <w:r w:rsidRPr="0019021D">
                                <w:t xml:space="preserve"> </w:t>
                              </w:r>
                              <w:r>
                                <w:t xml:space="preserve">% </w:t>
                              </w:r>
                              <w:r w:rsidRPr="0019021D">
                                <w:t xml:space="preserve">of acetone. (g) </w:t>
                              </w:r>
                              <w:r>
                                <w:t>C</w:t>
                              </w:r>
                              <w:r w:rsidRPr="0019021D">
                                <w:t xml:space="preserve">yclic stability of </w:t>
                              </w:r>
                              <w:r>
                                <w:t xml:space="preserve">acetone </w:t>
                              </w:r>
                              <w:r w:rsidRPr="0019021D">
                                <w:t>sensing over 10 times. Reproduced with permission from Ref</w:t>
                              </w:r>
                              <w:r w:rsidRPr="000C6782">
                                <w:t xml:space="preserve">. </w:t>
                              </w:r>
                              <w:r w:rsidRPr="00107ADC">
                                <w:fldChar w:fldCharType="begin" w:fldLock="1"/>
                              </w:r>
                              <w:r w:rsidRPr="00107ADC">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基于掩模图像投影的立体光刻</w:instrText>
                              </w:r>
                              <w:r w:rsidRPr="00107ADC">
                                <w:rPr>
                                  <w:rFonts w:hint="eastAsia"/>
                                </w:rPr>
                                <w:instrText>3D</w:instrText>
                              </w:r>
                              <w:r w:rsidRPr="00107ADC">
                                <w:rPr>
                                  <w:rFonts w:hint="eastAsia"/>
                                </w:rPr>
                                <w:instrText>模板，灌注，水热处理，冷冻干燥，裂解</w:instrText>
                              </w:r>
                              <w:r w:rsidRPr="00107ADC">
                                <w:rPr>
                                  <w:rFonts w:hint="eastAsia"/>
                                </w:rPr>
                                <w:instrText>\n</w:instrText>
                              </w:r>
                              <w:r w:rsidRPr="00107ADC">
                                <w:rPr>
                                  <w:rFonts w:hint="eastAsia"/>
                                </w:rPr>
                                <w:instrText>石墨烯气凝胶骨架</w:instrText>
                              </w:r>
                              <w:r w:rsidRPr="00107ADC">
                                <w:rPr>
                                  <w:rFonts w:hint="eastAsia"/>
                                </w:rPr>
                                <w:instrText>\n</w:instrText>
                              </w:r>
                              <w:r w:rsidRPr="00107ADC">
                                <w:rPr>
                                  <w:rFonts w:hint="eastAsia"/>
                                </w:rPr>
                                <w:instrText>作为气体传感器等</w:instrText>
                              </w:r>
                              <w:r w:rsidRPr="00107ADC">
                                <w:rPr>
                                  <w:rFonts w:hint="eastAsia"/>
                                </w:rPr>
                                <w:instrText>","page":"1096-1106","title":"Three-Dimensional Printing Hollow Polymer Template-Mediated Graphene Lattices with Tailorable Architectures and Multifunctional Properties","type":"article-jour</w:instrText>
                              </w:r>
                              <w:r w:rsidRPr="00107ADC">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107ADC">
                                <w:fldChar w:fldCharType="separate"/>
                              </w:r>
                              <w:r w:rsidRPr="00107ADC">
                                <w:rPr>
                                  <w:noProof/>
                                </w:rPr>
                                <w:t>243</w:t>
                              </w:r>
                              <w:r w:rsidRPr="00107ADC">
                                <w:fldChar w:fldCharType="end"/>
                              </w:r>
                              <w:r w:rsidRPr="006F2A2C">
                                <w:t>.</w:t>
                              </w:r>
                              <w:r w:rsidRPr="0019021D">
                                <w:t xml:space="preserve"> Copyright 2018 American Chemical Socie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1F5595A" id="组合 1864" o:spid="_x0000_s1105" style="width:248.45pt;height:277.6pt;mso-position-horizontal-relative:char;mso-position-vertical-relative:line" coordorigin="-20364,3776" coordsize="31554,3525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SZFAC0UUUAFFFfmP8A8FO/2rtf1nxnpHwA+GF5cJrl7cwpqt1p&#10;8xSQyuw8q1V15UDIZzn0Bxg0AfpxRXmP7N3whb4H/B3w94UuNRutX1K3gEl/f3kzyyT3DfNI25iT&#10;jcSAM8AAV6dQAUUUUAFFFFABRX5Z/wDBRKw8e/so/tBeGPjl4J1jUz4f1K5H27THupGs1uQPnjZC&#10;SoWVMkccHdjpX6IfA74waJ8ePhboHjfQJQ9jqluJDHnLQyDh42/2lbIP0oA7y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&#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">
                <v:shape id="图片 1913" o:spid="_x0000_s1106" type="#_x0000_t75" style="position:absolute;left:-19571;top:3776;width:29879;height:2410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">
                  <v:imagedata r:id="rId67" o:title=""/>
                </v:shape>
                <v:shape id="文本框 1863" o:spid="_x0000_s1107" type="#_x0000_t202" style="position:absolute;left:-20364;top:28246;width:31553;height:10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" stroked="f">
                  <v:textbox inset="0,0,0,0">
                    <w:txbxContent>
                      <w:p w14:paraId="33F42E7F" w14:textId="144C2ECA" w:rsidR="005573B9" w:rsidRPr="0019021D" w:rsidRDefault="005573B9" w:rsidP="00053ADE">
                        <w:pPr>
                          <w:pStyle w:val="RSCI04CaptiontoFigureSchemeChart"/>
                        </w:pPr>
                        <w:bookmarkStart w:id="264" w:name="_Ref41195177"/>
                        <w:r w:rsidRPr="0019021D">
                          <w:t xml:space="preserve">Fig. </w:t>
                        </w:r>
                        <w:fldSimple w:instr=" SEQ Fig. \* ARABIC ">
                          <w:r>
                            <w:rPr>
                              <w:noProof/>
                            </w:rPr>
                            <w:t>27</w:t>
                          </w:r>
                        </w:fldSimple>
                        <w:bookmarkEnd w:id="264"/>
                        <w:r w:rsidRPr="0019021D">
                          <w:t xml:space="preserve">  </w:t>
                        </w:r>
                        <w:r>
                          <w:t>Printed aerogels for chemical sensor applications</w:t>
                        </w:r>
                        <w:r>
                          <w:rPr>
                            <w:lang w:eastAsia="zh-CN"/>
                          </w:rPr>
                          <w:t xml:space="preserve">. </w:t>
                        </w:r>
                        <w:r w:rsidRPr="0019021D">
                          <w:t xml:space="preserve">(a) </w:t>
                        </w:r>
                        <w:r>
                          <w:t>Photograph of chemiresistive sensor</w:t>
                        </w:r>
                        <w:r w:rsidRPr="00055138">
                          <w:t xml:space="preserve"> with LED light detection</w:t>
                        </w:r>
                        <w:r w:rsidRPr="0019021D">
                          <w:t xml:space="preserve">. (b) LED </w:t>
                        </w:r>
                        <w:r>
                          <w:t xml:space="preserve">glows </w:t>
                        </w:r>
                        <w:r w:rsidRPr="0019021D">
                          <w:t>bright</w:t>
                        </w:r>
                        <w:r>
                          <w:t>ly</w:t>
                        </w:r>
                        <w:r w:rsidRPr="0019021D">
                          <w:t xml:space="preserve"> </w:t>
                        </w:r>
                        <w:r>
                          <w:t xml:space="preserve">in </w:t>
                        </w:r>
                        <w:r>
                          <w:rPr>
                            <w:rStyle w:val="tlid-translation"/>
                            <w:lang w:val="en"/>
                          </w:rPr>
                          <w:t>the initial state before chemical reagent is added</w:t>
                        </w:r>
                        <w:r w:rsidRPr="0019021D">
                          <w:t xml:space="preserve">. (c) LED light </w:t>
                        </w:r>
                        <w:r>
                          <w:t xml:space="preserve">dimmed, </w:t>
                        </w:r>
                        <w:r w:rsidRPr="0019021D">
                          <w:t xml:space="preserve">indicating change </w:t>
                        </w:r>
                        <w:r>
                          <w:t xml:space="preserve">in </w:t>
                        </w:r>
                        <w:r w:rsidRPr="0019021D">
                          <w:t xml:space="preserve">electrical resistance </w:t>
                        </w:r>
                        <w:r>
                          <w:t xml:space="preserve">in response to </w:t>
                        </w:r>
                        <w:r w:rsidRPr="0019021D">
                          <w:t xml:space="preserve">chemical agent. (d) </w:t>
                        </w:r>
                        <w:r>
                          <w:t>S</w:t>
                        </w:r>
                        <w:r w:rsidRPr="0019021D">
                          <w:t xml:space="preserve">chematic illustration of sensing of acetone </w:t>
                        </w:r>
                        <w:r>
                          <w:t xml:space="preserve">through interaction </w:t>
                        </w:r>
                        <w:r w:rsidRPr="0019021D">
                          <w:t xml:space="preserve">with rGO. (e) </w:t>
                        </w:r>
                        <w:r>
                          <w:t>R</w:t>
                        </w:r>
                        <w:r w:rsidRPr="0019021D">
                          <w:t xml:space="preserve">esistance changes </w:t>
                        </w:r>
                        <w:r>
                          <w:t xml:space="preserve">of the chemiresistors for </w:t>
                        </w:r>
                        <w:r w:rsidRPr="0019021D">
                          <w:t xml:space="preserve">different chemical agents. (f) </w:t>
                        </w:r>
                        <w:r>
                          <w:t>R</w:t>
                        </w:r>
                        <w:r w:rsidRPr="0019021D">
                          <w:t xml:space="preserve">esistance changes of </w:t>
                        </w:r>
                        <w:r>
                          <w:t xml:space="preserve">the sensor </w:t>
                        </w:r>
                        <w:r w:rsidRPr="0019021D">
                          <w:t>under different</w:t>
                        </w:r>
                        <w:r>
                          <w:t xml:space="preserve"> volume</w:t>
                        </w:r>
                        <w:r w:rsidRPr="0019021D">
                          <w:t xml:space="preserve"> </w:t>
                        </w:r>
                        <w:r>
                          <w:t xml:space="preserve">% </w:t>
                        </w:r>
                        <w:r w:rsidRPr="0019021D">
                          <w:t xml:space="preserve">of acetone. (g) </w:t>
                        </w:r>
                        <w:r>
                          <w:t>C</w:t>
                        </w:r>
                        <w:r w:rsidRPr="0019021D">
                          <w:t xml:space="preserve">yclic stability of </w:t>
                        </w:r>
                        <w:r>
                          <w:t xml:space="preserve">acetone </w:t>
                        </w:r>
                        <w:r w:rsidRPr="0019021D">
                          <w:t>sensing over 10 times. Reproduced with permission from Ref</w:t>
                        </w:r>
                        <w:r w:rsidRPr="000C6782">
                          <w:t xml:space="preserve">. </w:t>
                        </w:r>
                        <w:r w:rsidRPr="00107ADC">
                          <w:fldChar w:fldCharType="begin" w:fldLock="1"/>
                        </w:r>
                        <w:r w:rsidRPr="00107ADC">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基于掩模图像投影的立体光刻</w:instrText>
                        </w:r>
                        <w:r w:rsidRPr="00107ADC">
                          <w:rPr>
                            <w:rFonts w:hint="eastAsia"/>
                          </w:rPr>
                          <w:instrText>3D</w:instrText>
                        </w:r>
                        <w:r w:rsidRPr="00107ADC">
                          <w:rPr>
                            <w:rFonts w:hint="eastAsia"/>
                          </w:rPr>
                          <w:instrText>模板，灌注，水热处理，冷冻干燥，裂解</w:instrText>
                        </w:r>
                        <w:r w:rsidRPr="00107ADC">
                          <w:rPr>
                            <w:rFonts w:hint="eastAsia"/>
                          </w:rPr>
                          <w:instrText>\n</w:instrText>
                        </w:r>
                        <w:r w:rsidRPr="00107ADC">
                          <w:rPr>
                            <w:rFonts w:hint="eastAsia"/>
                          </w:rPr>
                          <w:instrText>石墨烯气凝胶骨架</w:instrText>
                        </w:r>
                        <w:r w:rsidRPr="00107ADC">
                          <w:rPr>
                            <w:rFonts w:hint="eastAsia"/>
                          </w:rPr>
                          <w:instrText>\n</w:instrText>
                        </w:r>
                        <w:r w:rsidRPr="00107ADC">
                          <w:rPr>
                            <w:rFonts w:hint="eastAsia"/>
                          </w:rPr>
                          <w:instrText>作为气体传感器等</w:instrText>
                        </w:r>
                        <w:r w:rsidRPr="00107ADC">
                          <w:rPr>
                            <w:rFonts w:hint="eastAsia"/>
                          </w:rPr>
                          <w:instrText>","page":"1096-1106","title":"Three-Dimensional Printing Hollow Polymer Template-Mediated Graphene Lattices with Tailorable Architectures and Multifunctional Properties","type":"article-jour</w:instrText>
                        </w:r>
                        <w:r w:rsidRPr="00107ADC">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107ADC">
                          <w:fldChar w:fldCharType="separate"/>
                        </w:r>
                        <w:r w:rsidRPr="00107ADC">
                          <w:rPr>
                            <w:noProof/>
                          </w:rPr>
                          <w:t>243</w:t>
                        </w:r>
                        <w:r w:rsidRPr="00107ADC">
                          <w:fldChar w:fldCharType="end"/>
                        </w:r>
                        <w:r w:rsidRPr="006F2A2C">
                          <w:t>.</w:t>
                        </w:r>
                        <w:r w:rsidRPr="0019021D">
                          <w:t xml:space="preserve"> Copyright 2018 American Chemical Society. </w:t>
                        </w:r>
                      </w:p>
                    </w:txbxContent>
                  </v:textbox>
                </v:shape>
                <w10:anchorlock/>
              </v:group>
            </w:pict>
          </mc:Fallback>
        </mc:AlternateContent>
      </w:r>
    </w:p>
    <w:p w14:paraId="0F2EBD45" w14:textId="4B113A90" w:rsidR="00F65B07" w:rsidRPr="009F7F88" w:rsidRDefault="00F65B07" w:rsidP="00203F2D">
      <w:pPr>
        <w:pStyle w:val="RSCB02ArticleText"/>
        <w:ind w:firstLineChars="100" w:firstLine="194"/>
        <w:rPr>
          <w:color w:val="000000" w:themeColor="text1"/>
        </w:rPr>
        <w:sectPr w:rsidR="00F65B07" w:rsidRPr="009F7F88" w:rsidSect="00AF7AAC">
          <w:type w:val="continuous"/>
          <w:pgSz w:w="11907" w:h="16840" w:code="9"/>
          <w:pgMar w:top="1009" w:right="851" w:bottom="1758" w:left="851" w:header="851" w:footer="1049" w:gutter="0"/>
          <w:cols w:num="2" w:space="227"/>
          <w:titlePg/>
          <w:docGrid w:linePitch="360"/>
        </w:sectPr>
      </w:pPr>
    </w:p>
    <w:p w14:paraId="16E49F4D" w14:textId="52630400" w:rsidR="00A608CC" w:rsidRPr="009F7F88" w:rsidRDefault="00E17456" w:rsidP="007B7D06">
      <w:pPr>
        <w:pStyle w:val="RSCB02ArticleText"/>
        <w:spacing w:line="240" w:lineRule="auto"/>
        <w:jc w:val="center"/>
        <w:rPr>
          <w:color w:val="000000" w:themeColor="text1"/>
        </w:rPr>
      </w:pPr>
      <w:r w:rsidRPr="009F7F88">
        <w:rPr>
          <w:noProof/>
          <w:color w:val="000000" w:themeColor="text1"/>
        </w:rPr>
        <mc:AlternateContent>
          <mc:Choice Requires="wpg">
            <w:drawing>
              <wp:inline distT="0" distB="0" distL="0" distR="0" wp14:anchorId="3531C0F4" wp14:editId="48C0A56F">
                <wp:extent cx="6443980" cy="3250612"/>
                <wp:effectExtent l="0" t="0" r="0" b="6985"/>
                <wp:docPr id="1866" name="组合 1866"/>
                <wp:cNvGraphicFramePr/>
                <a:graphic xmlns:a="http://schemas.openxmlformats.org/drawingml/2006/main">
                  <a:graphicData uri="http://schemas.microsoft.com/office/word/2010/wordprocessingGroup">
                    <wpg:wgp>
                      <wpg:cNvGrpSpPr/>
                      <wpg:grpSpPr>
                        <a:xfrm>
                          <a:off x="0" y="0"/>
                          <a:ext cx="6443980" cy="3250612"/>
                          <a:chOff x="-126172" y="1072"/>
                          <a:chExt cx="6443980" cy="3250612"/>
                        </a:xfrm>
                      </wpg:grpSpPr>
                      <pic:pic xmlns:pic="http://schemas.openxmlformats.org/drawingml/2006/picture">
                        <pic:nvPicPr>
                          <pic:cNvPr id="1914" name="图片 1914"/>
                          <pic:cNvPicPr>
                            <a:picLocks noChangeAspect="1"/>
                          </pic:cNvPicPr>
                        </pic:nvPicPr>
                        <pic:blipFill>
                          <a:blip r:embed="rId68"/>
                          <a:srcRect/>
                          <a:stretch/>
                        </pic:blipFill>
                        <pic:spPr bwMode="auto">
                          <a:xfrm>
                            <a:off x="60159" y="1072"/>
                            <a:ext cx="6090918" cy="2456575"/>
                          </a:xfrm>
                          <a:prstGeom prst="rect">
                            <a:avLst/>
                          </a:prstGeom>
                          <a:noFill/>
                          <a:ln>
                            <a:noFill/>
                          </a:ln>
                        </pic:spPr>
                      </pic:pic>
                      <wps:wsp>
                        <wps:cNvPr id="1865" name="文本框 1865"/>
                        <wps:cNvSpPr txBox="1"/>
                        <wps:spPr>
                          <a:xfrm>
                            <a:off x="-126172" y="2512913"/>
                            <a:ext cx="6443980" cy="738771"/>
                          </a:xfrm>
                          <a:prstGeom prst="rect">
                            <a:avLst/>
                          </a:prstGeom>
                          <a:solidFill>
                            <a:prstClr val="white"/>
                          </a:solidFill>
                          <a:ln>
                            <a:noFill/>
                          </a:ln>
                        </wps:spPr>
                        <wps:txbx>
                          <w:txbxContent>
                            <w:p w14:paraId="6742C386" w14:textId="041BEDE4" w:rsidR="005573B9" w:rsidRPr="007F3F60" w:rsidRDefault="005573B9" w:rsidP="008776EA">
                              <w:pPr>
                                <w:pStyle w:val="RSCI05CaptiontoFigureSchemeChartwithbottombar"/>
                                <w:rPr>
                                  <w:rFonts w:cs="Times New Roman"/>
                                  <w:noProof/>
                                  <w:w w:val="105"/>
                                  <w:szCs w:val="14"/>
                                </w:rPr>
                              </w:pPr>
                              <w:bookmarkStart w:id="216" w:name="_Ref41195735"/>
                              <w:r>
                                <w:t xml:space="preserve">Fig. </w:t>
                              </w:r>
                              <w:r w:rsidR="00B131A9">
                                <w:fldChar w:fldCharType="begin"/>
                              </w:r>
                              <w:r w:rsidR="00B131A9">
                                <w:instrText xml:space="preserve"> SEQ Fi</w:instrText>
                              </w:r>
                              <w:r w:rsidR="00B131A9">
                                <w:instrText xml:space="preserve">g. \* ARABIC </w:instrText>
                              </w:r>
                              <w:r w:rsidR="00B131A9">
                                <w:fldChar w:fldCharType="separate"/>
                              </w:r>
                              <w:r>
                                <w:rPr>
                                  <w:noProof/>
                                </w:rPr>
                                <w:t>28</w:t>
                              </w:r>
                              <w:r w:rsidR="00B131A9">
                                <w:rPr>
                                  <w:noProof/>
                                </w:rPr>
                                <w:fldChar w:fldCharType="end"/>
                              </w:r>
                              <w:bookmarkEnd w:id="216"/>
                              <w:r>
                                <w:t xml:space="preserve">  </w:t>
                              </w:r>
                              <w:r w:rsidRPr="006F00F9">
                                <w:t xml:space="preserve">3D printed aerogels used as electrical conductors and UV sensors. (a) </w:t>
                              </w:r>
                              <w:r>
                                <w:t>S</w:t>
                              </w:r>
                              <w:r w:rsidRPr="006F00F9">
                                <w:t xml:space="preserve">tretchable light-emitting display constructed using GHC sandwich as conductors. (b) </w:t>
                              </w:r>
                              <w:r>
                                <w:t>Photograph</w:t>
                              </w:r>
                              <w:r w:rsidRPr="006F00F9">
                                <w:t xml:space="preserve"> of GHC. (c) </w:t>
                              </w:r>
                              <w:r>
                                <w:t>C</w:t>
                              </w:r>
                              <w:r w:rsidRPr="006F00F9">
                                <w:t xml:space="preserve">ircuit connection in the display electronic system. (d) </w:t>
                              </w:r>
                              <w:r>
                                <w:t>P</w:t>
                              </w:r>
                              <w:r w:rsidRPr="006F00F9">
                                <w:t>hotographs of the stretchable light-emitting display. (e,</w:t>
                              </w:r>
                              <w:r>
                                <w:t xml:space="preserve"> </w:t>
                              </w:r>
                              <w:r w:rsidRPr="006F00F9">
                                <w:t xml:space="preserve">f) </w:t>
                              </w:r>
                              <w:r>
                                <w:t>Performance of the conductors under twisting and b</w:t>
                              </w:r>
                              <w:r w:rsidRPr="006F00F9">
                                <w:t>ending. (a-f) Adapted with permission from Ref.</w:t>
                              </w:r>
                              <w:r w:rsidRPr="00107ADC">
                                <w:t xml:space="preserve"> </w:t>
                              </w:r>
                              <w:bookmarkStart w:id="217" w:name="_Hlk40808289"/>
                              <w:r w:rsidRPr="00107ADC">
                                <w:fldChar w:fldCharType="begin" w:fldLock="1"/>
                              </w:r>
                              <w:r w:rsidRPr="00107ADC">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Pr="00107ADC">
                                <w:rPr>
                                  <w:rFonts w:hint="eastAsia"/>
                                </w:rPr>
                                <w:instrText>unctional Materials","id":"ITEM-1","issue":"19","issued":{"date-parts":[["2018"]]},"note":"</w:instrText>
                              </w:r>
                              <w:r w:rsidRPr="00107ADC">
                                <w:rPr>
                                  <w:rFonts w:hint="eastAsia"/>
                                </w:rPr>
                                <w:instrText>已加</w:instrText>
                              </w:r>
                              <w:r w:rsidRPr="00107ADC">
                                <w:rPr>
                                  <w:rFonts w:hint="eastAsia"/>
                                </w:rPr>
                                <w:instrText>\n3D</w:instrText>
                              </w:r>
                              <w:r w:rsidRPr="00107ADC">
                                <w:rPr>
                                  <w:rFonts w:hint="eastAsia"/>
                                </w:rPr>
                                <w:instrText>打印</w:instrText>
                              </w:r>
                              <w:r w:rsidRPr="00107ADC">
                                <w:rPr>
                                  <w:rFonts w:hint="eastAsia"/>
                                </w:rPr>
                                <w:instrText>ABS</w:instrText>
                              </w:r>
                              <w:r w:rsidRPr="00107ADC">
                                <w:rPr>
                                  <w:rFonts w:hint="eastAsia"/>
                                </w:rPr>
                                <w:instrText>树脂模板，灌注</w:instrText>
                              </w:r>
                              <w:r w:rsidRPr="00107ADC">
                                <w:rPr>
                                  <w:rFonts w:hint="eastAsia"/>
                                </w:rPr>
                                <w:instrText>GO</w:instrText>
                              </w:r>
                              <w:r w:rsidRPr="00107ADC">
                                <w:rPr>
                                  <w:rFonts w:hint="eastAsia"/>
                                </w:rPr>
                                <w:instrText>，冷冻干燥、脱模，热还原</w:instrText>
                              </w:r>
                              <w:r w:rsidRPr="00107ADC">
                                <w:rPr>
                                  <w:rFonts w:hint="eastAsia"/>
                                </w:rPr>
                                <w:instrText>\n</w:instrText>
                              </w:r>
                              <w:r w:rsidRPr="00107ADC">
                                <w:rPr>
                                  <w:rFonts w:hint="eastAsia"/>
                                </w:rPr>
                                <w:instrText>石墨烯气凝胶蜂窝</w:instrText>
                              </w:r>
                              <w:r w:rsidRPr="00107ADC">
                                <w:rPr>
                                  <w:rFonts w:hint="eastAsia"/>
                                </w:rPr>
                                <w:instrText>\n</w:instrText>
                              </w:r>
                              <w:r w:rsidRPr="00107ADC">
                                <w:rPr>
                                  <w:rFonts w:hint="eastAsia"/>
                                </w:rPr>
                                <w:instrText>作为可弯曲发光器件</w:instrText>
                              </w:r>
                              <w:r w:rsidRPr="00107ADC">
                                <w:rPr>
                                  <w:rFonts w:hint="eastAsia"/>
                                </w:rPr>
                                <w:instrText>","page":"1707043","title":"An Ultralight Graphene Honeycomb Sandwich for Stretchable Light-Emitting Displays",</w:instrText>
                              </w:r>
                              <w:r w:rsidRPr="00107ADC">
                                <w:instrText>"type":"article-journal","volume":"28"},"uris":["http://www.mendeley.com/documents/?uuid=cc804ceb-053a-40e2-8d2f-bc39b486e0f1"]}],"mendeley":{"formattedCitation":"&lt;sup&gt;245&lt;/sup&gt;","plainTextFormattedCitation":"245","previouslyFormattedCitation":"&lt;sup&gt;243&lt;/sup&gt;"},"properties":{"noteIndex":0},"schema":"https://github.com/citation-style-language/schema/raw/master/csl-citation.json"}</w:instrText>
                              </w:r>
                              <w:r w:rsidRPr="00107ADC">
                                <w:fldChar w:fldCharType="separate"/>
                              </w:r>
                              <w:r w:rsidRPr="00107ADC">
                                <w:rPr>
                                  <w:noProof/>
                                </w:rPr>
                                <w:t>245</w:t>
                              </w:r>
                              <w:r w:rsidRPr="00107ADC">
                                <w:fldChar w:fldCharType="end"/>
                              </w:r>
                              <w:bookmarkEnd w:id="217"/>
                              <w:r w:rsidRPr="006F2A2C">
                                <w:t>.</w:t>
                              </w:r>
                              <w:r w:rsidRPr="006F00F9">
                                <w:t xml:space="preserve"> Copyright 2018 WILEY</w:t>
                              </w:r>
                              <w:r w:rsidRPr="006F00F9">
                                <w:rPr>
                                  <w:rFonts w:hint="eastAsia"/>
                                </w:rPr>
                                <w:t>‐</w:t>
                              </w:r>
                              <w:r w:rsidRPr="006F00F9">
                                <w:t xml:space="preserve">VCH. (g) </w:t>
                              </w:r>
                              <w:r>
                                <w:t xml:space="preserve">Schematic illustration </w:t>
                              </w:r>
                              <w:r w:rsidRPr="006F00F9">
                                <w:t xml:space="preserve">of extrusion-based </w:t>
                              </w:r>
                              <w:r>
                                <w:t>printed</w:t>
                              </w:r>
                              <w:r w:rsidRPr="006F00F9">
                                <w:t xml:space="preserve"> UV sensor</w:t>
                              </w:r>
                              <w:r>
                                <w:t>s.</w:t>
                              </w:r>
                              <w:r w:rsidRPr="006F00F9">
                                <w:t xml:space="preserve"> (h) </w:t>
                              </w:r>
                              <w:r>
                                <w:t>A</w:t>
                              </w:r>
                              <w:r w:rsidRPr="006F00F9">
                                <w:t>s-prepared fibre-based UV sensor. (</w:t>
                              </w:r>
                              <w:proofErr w:type="spellStart"/>
                              <w:r w:rsidRPr="006F00F9">
                                <w:t>i</w:t>
                              </w:r>
                              <w:proofErr w:type="spellEnd"/>
                              <w:r w:rsidRPr="006F00F9">
                                <w:t>) I–V curves of the fibre-based UV sensor in the dark and under UV (350 nm) illumination at a bias of 10.0 V. (j) Reversible switching of electrical current for the fibre-based UV sensor at 10.0 V biasing voltage in the dark state and under UV light irradiation. (g-j) Adapted from Ref.</w:t>
                              </w:r>
                              <w:r w:rsidRPr="00107ADC">
                                <w:t xml:space="preserve"> </w:t>
                              </w:r>
                              <w:r w:rsidRPr="00107ADC">
                                <w:fldChar w:fldCharType="begin" w:fldLock="1"/>
                              </w:r>
                              <w:r w:rsidRPr="00107ADC">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Pr="00107ADC">
                                <w:rPr>
                                  <w:rFonts w:ascii="Cambria Math" w:hAnsi="Cambria Math" w:cs="Cambria Math"/>
                                </w:rPr>
                                <w:instrText>∼</w:instrText>
                              </w:r>
                              <w:r w:rsidRPr="00107ADC">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Pr="00107ADC">
                                <w:rPr>
                                  <w:rFonts w:hint="eastAsia"/>
                                </w:rPr>
                                <w:instrText>,"container-title":"Nanoscale","id":"ITEM-1","issue":"43","issued":{"date-parts":[["2018"]]},"note":"</w:instrText>
                              </w:r>
                              <w:r w:rsidRPr="00107ADC">
                                <w:rPr>
                                  <w:rFonts w:hint="eastAsia"/>
                                </w:rPr>
                                <w:instrText>已加</w:instrText>
                              </w:r>
                              <w:r w:rsidRPr="00107ADC">
                                <w:rPr>
                                  <w:rFonts w:hint="eastAsia"/>
                                </w:rPr>
                                <w:instrText>\n</w:instrText>
                              </w:r>
                              <w:r w:rsidRPr="00107ADC">
                                <w:rPr>
                                  <w:rFonts w:hint="eastAsia"/>
                                </w:rPr>
                                <w:instrText>通过添加氧化石墨烯或</w:instrText>
                              </w:r>
                              <w:r w:rsidRPr="00107ADC">
                                <w:rPr>
                                  <w:rFonts w:hint="eastAsia"/>
                                </w:rPr>
                                <w:instrText>Mxene</w:instrText>
                              </w:r>
                              <w:r w:rsidRPr="00107ADC">
                                <w:rPr>
                                  <w:rFonts w:hint="eastAsia"/>
                                </w:rPr>
                                <w:instrText>，得到银、碳纳米管、氧化锰、氧化锌等纳米线可打印凝胶</w:instrText>
                              </w:r>
                              <w:r w:rsidRPr="00107ADC">
                                <w:rPr>
                                  <w:rFonts w:hint="eastAsia"/>
                                </w:rPr>
                                <w:instrText>\n3D</w:instrText>
                              </w:r>
                              <w:r w:rsidRPr="00107ADC">
                                <w:rPr>
                                  <w:rFonts w:hint="eastAsia"/>
                                </w:rPr>
                                <w:instrText>打印气凝胶</w:instrText>
                              </w:r>
                              <w:r w:rsidRPr="00107ADC">
                                <w:rPr>
                                  <w:rFonts w:hint="eastAsia"/>
                                </w:rPr>
                                <w:instrText>\n</w:instrText>
                              </w:r>
                              <w:r w:rsidRPr="00107ADC">
                                <w:rPr>
                                  <w:rFonts w:hint="eastAsia"/>
                                </w:rPr>
                                <w:instrText>用于柔性电子</w:instrText>
                              </w:r>
                              <w:r w:rsidRPr="00107ADC">
                                <w:rPr>
                                  <w:rFonts w:hint="eastAsia"/>
                                </w:rPr>
                                <w:instrText xml:space="preserve">","page":"20096-20107","publisher":"Royal Society of Chemistry","title":"A general gelation </w:instrText>
                              </w:r>
                              <w:r w:rsidRPr="00107ADC">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107ADC">
                                <w:fldChar w:fldCharType="separate"/>
                              </w:r>
                              <w:r w:rsidRPr="00107ADC">
                                <w:rPr>
                                  <w:noProof/>
                                </w:rPr>
                                <w:t>217</w:t>
                              </w:r>
                              <w:r w:rsidRPr="00107ADC">
                                <w:fldChar w:fldCharType="end"/>
                              </w:r>
                              <w:r w:rsidRPr="00107ADC">
                                <w:t xml:space="preserve"> </w:t>
                              </w:r>
                              <w:r w:rsidRPr="006F00F9">
                                <w:t>with permission from the Royal Society of Chemist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531C0F4" id="组合 1866" o:spid="_x0000_s1108" style="width:507.4pt;height:255.95pt;mso-position-horizontal-relative:char;mso-position-vertical-relative:line" coordorigin="-1261,10" coordsize="64439,3250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10;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">
                <v:shape id="图片 1914" o:spid="_x0000_s1109" type="#_x0000_t75" style="position:absolute;left:601;top:10;width:60909;height:24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">
                  <v:imagedata r:id="rId69" o:title=""/>
                </v:shape>
                <v:shape id="文本框 1865" o:spid="_x0000_s1110" type="#_x0000_t202" style="position:absolute;left:-1261;top:25129;width:64439;height:7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" stroked="f">
                  <v:textbox inset="0,0,0,0">
                    <w:txbxContent>
                      <w:p w14:paraId="6742C386" w14:textId="041BEDE4" w:rsidR="005573B9" w:rsidRPr="007F3F60" w:rsidRDefault="005573B9" w:rsidP="008776EA">
                        <w:pPr>
                          <w:pStyle w:val="RSCI05CaptiontoFigureSchemeChartwithbottombar"/>
                          <w:rPr>
                            <w:rFonts w:cs="Times New Roman"/>
                            <w:noProof/>
                            <w:w w:val="105"/>
                            <w:szCs w:val="14"/>
                          </w:rPr>
                        </w:pPr>
                        <w:bookmarkStart w:id="267" w:name="_Ref41195735"/>
                        <w:r>
                          <w:t xml:space="preserve">Fig. </w:t>
                        </w:r>
                        <w:fldSimple w:instr=" SEQ Fig. \* ARABIC ">
                          <w:r>
                            <w:rPr>
                              <w:noProof/>
                            </w:rPr>
                            <w:t>28</w:t>
                          </w:r>
                        </w:fldSimple>
                        <w:bookmarkEnd w:id="267"/>
                        <w:r>
                          <w:t xml:space="preserve">  </w:t>
                        </w:r>
                        <w:r w:rsidRPr="006F00F9">
                          <w:t xml:space="preserve">3D printed aerogels used as electrical conductors and UV sensors. (a) </w:t>
                        </w:r>
                        <w:r>
                          <w:t>S</w:t>
                        </w:r>
                        <w:r w:rsidRPr="006F00F9">
                          <w:t xml:space="preserve">tretchable light-emitting display constructed using GHC sandwich as conductors. (b) </w:t>
                        </w:r>
                        <w:r>
                          <w:t>Photograph</w:t>
                        </w:r>
                        <w:r w:rsidRPr="006F00F9">
                          <w:t xml:space="preserve"> of GHC. (c) </w:t>
                        </w:r>
                        <w:r>
                          <w:t>C</w:t>
                        </w:r>
                        <w:r w:rsidRPr="006F00F9">
                          <w:t xml:space="preserve">ircuit connection in the display electronic system. (d) </w:t>
                        </w:r>
                        <w:r>
                          <w:t>P</w:t>
                        </w:r>
                        <w:r w:rsidRPr="006F00F9">
                          <w:t>hotographs of the stretchable light-emitting display. (e,</w:t>
                        </w:r>
                        <w:r>
                          <w:t xml:space="preserve"> </w:t>
                        </w:r>
                        <w:r w:rsidRPr="006F00F9">
                          <w:t xml:space="preserve">f) </w:t>
                        </w:r>
                        <w:r>
                          <w:t>Performance of the conductors under twisting and b</w:t>
                        </w:r>
                        <w:r w:rsidRPr="006F00F9">
                          <w:t>ending. (a-f) Adapted with permission from Ref.</w:t>
                        </w:r>
                        <w:r w:rsidRPr="00107ADC">
                          <w:t xml:space="preserve"> </w:t>
                        </w:r>
                        <w:bookmarkStart w:id="268" w:name="_Hlk40808289"/>
                        <w:r w:rsidRPr="00107ADC">
                          <w:fldChar w:fldCharType="begin" w:fldLock="1"/>
                        </w:r>
                        <w:r w:rsidRPr="00107ADC">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Pr="00107ADC">
                          <w:rPr>
                            <w:rFonts w:hint="eastAsia"/>
                          </w:rPr>
                          <w:instrText>unctional Materials","id":"ITEM-1","issue":"19","issued":{"date-parts":[["2018"]]},"note":"</w:instrText>
                        </w:r>
                        <w:r w:rsidRPr="00107ADC">
                          <w:rPr>
                            <w:rFonts w:hint="eastAsia"/>
                          </w:rPr>
                          <w:instrText>已加</w:instrText>
                        </w:r>
                        <w:r w:rsidRPr="00107ADC">
                          <w:rPr>
                            <w:rFonts w:hint="eastAsia"/>
                          </w:rPr>
                          <w:instrText>\n3D</w:instrText>
                        </w:r>
                        <w:r w:rsidRPr="00107ADC">
                          <w:rPr>
                            <w:rFonts w:hint="eastAsia"/>
                          </w:rPr>
                          <w:instrText>打印</w:instrText>
                        </w:r>
                        <w:r w:rsidRPr="00107ADC">
                          <w:rPr>
                            <w:rFonts w:hint="eastAsia"/>
                          </w:rPr>
                          <w:instrText>ABS</w:instrText>
                        </w:r>
                        <w:r w:rsidRPr="00107ADC">
                          <w:rPr>
                            <w:rFonts w:hint="eastAsia"/>
                          </w:rPr>
                          <w:instrText>树脂模板，灌注</w:instrText>
                        </w:r>
                        <w:r w:rsidRPr="00107ADC">
                          <w:rPr>
                            <w:rFonts w:hint="eastAsia"/>
                          </w:rPr>
                          <w:instrText>GO</w:instrText>
                        </w:r>
                        <w:r w:rsidRPr="00107ADC">
                          <w:rPr>
                            <w:rFonts w:hint="eastAsia"/>
                          </w:rPr>
                          <w:instrText>，冷冻干燥、脱模，热还原</w:instrText>
                        </w:r>
                        <w:r w:rsidRPr="00107ADC">
                          <w:rPr>
                            <w:rFonts w:hint="eastAsia"/>
                          </w:rPr>
                          <w:instrText>\n</w:instrText>
                        </w:r>
                        <w:r w:rsidRPr="00107ADC">
                          <w:rPr>
                            <w:rFonts w:hint="eastAsia"/>
                          </w:rPr>
                          <w:instrText>石墨烯气凝胶蜂窝</w:instrText>
                        </w:r>
                        <w:r w:rsidRPr="00107ADC">
                          <w:rPr>
                            <w:rFonts w:hint="eastAsia"/>
                          </w:rPr>
                          <w:instrText>\n</w:instrText>
                        </w:r>
                        <w:r w:rsidRPr="00107ADC">
                          <w:rPr>
                            <w:rFonts w:hint="eastAsia"/>
                          </w:rPr>
                          <w:instrText>作为可弯曲发光器件</w:instrText>
                        </w:r>
                        <w:r w:rsidRPr="00107ADC">
                          <w:rPr>
                            <w:rFonts w:hint="eastAsia"/>
                          </w:rPr>
                          <w:instrText>","page":"1707043","title":"An Ultralight Graphene Honeycomb Sandwich for Stretchable Light-Emitting Displays",</w:instrText>
                        </w:r>
                        <w:r w:rsidRPr="00107ADC">
                          <w:instrText>"type":"article-journal","volume":"28"},"uris":["http://www.mendeley.com/documents/?uuid=cc804ceb-053a-40e2-8d2f-bc39b486e0f1"]}],"mendeley":{"formattedCitation":"&lt;sup&gt;245&lt;/sup&gt;","plainTextFormattedCitation":"245","previouslyFormattedCitation":"&lt;sup&gt;243&lt;/sup&gt;"},"properties":{"noteIndex":0},"schema":"https://github.com/citation-style-language/schema/raw/master/csl-citation.json"}</w:instrText>
                        </w:r>
                        <w:r w:rsidRPr="00107ADC">
                          <w:fldChar w:fldCharType="separate"/>
                        </w:r>
                        <w:r w:rsidRPr="00107ADC">
                          <w:rPr>
                            <w:noProof/>
                          </w:rPr>
                          <w:t>245</w:t>
                        </w:r>
                        <w:r w:rsidRPr="00107ADC">
                          <w:fldChar w:fldCharType="end"/>
                        </w:r>
                        <w:bookmarkEnd w:id="268"/>
                        <w:r w:rsidRPr="006F2A2C">
                          <w:t>.</w:t>
                        </w:r>
                        <w:r w:rsidRPr="006F00F9">
                          <w:t xml:space="preserve"> Copyright 2018 WILEY</w:t>
                        </w:r>
                        <w:r w:rsidRPr="006F00F9">
                          <w:rPr>
                            <w:rFonts w:hint="eastAsia"/>
                          </w:rPr>
                          <w:t>‐</w:t>
                        </w:r>
                        <w:r w:rsidRPr="006F00F9">
                          <w:t xml:space="preserve">VCH. (g) </w:t>
                        </w:r>
                        <w:r>
                          <w:t xml:space="preserve">Schematic illustration </w:t>
                        </w:r>
                        <w:r w:rsidRPr="006F00F9">
                          <w:t xml:space="preserve">of extrusion-based </w:t>
                        </w:r>
                        <w:r>
                          <w:t>printed</w:t>
                        </w:r>
                        <w:r w:rsidRPr="006F00F9">
                          <w:t xml:space="preserve"> UV sensor</w:t>
                        </w:r>
                        <w:r>
                          <w:t>s.</w:t>
                        </w:r>
                        <w:r w:rsidRPr="006F00F9">
                          <w:t xml:space="preserve"> (h) </w:t>
                        </w:r>
                        <w:r>
                          <w:t>A</w:t>
                        </w:r>
                        <w:r w:rsidRPr="006F00F9">
                          <w:t>s-prepared fibre-based UV sensor. (i) I–V curves of the fibre-based UV sensor in the dark and under UV (350 nm) illumination at a bias of 10.0 V. (j) Reversible switching of electrical current for the fibre-based UV sensor at 10.0 V biasing voltage in the dark state and under UV light irradiation. (g-j) Adapted from Ref.</w:t>
                        </w:r>
                        <w:r w:rsidRPr="00107ADC">
                          <w:t xml:space="preserve"> </w:t>
                        </w:r>
                        <w:r w:rsidRPr="00107ADC">
                          <w:fldChar w:fldCharType="begin" w:fldLock="1"/>
                        </w:r>
                        <w:r w:rsidRPr="00107ADC">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Pr="00107ADC">
                          <w:rPr>
                            <w:rFonts w:ascii="Cambria Math" w:hAnsi="Cambria Math" w:cs="Cambria Math"/>
                          </w:rPr>
                          <w:instrText>∼</w:instrText>
                        </w:r>
                        <w:r w:rsidRPr="00107ADC">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Pr="00107ADC">
                          <w:rPr>
                            <w:rFonts w:hint="eastAsia"/>
                          </w:rPr>
                          <w:instrText>,"container-title":"Nanoscale","id":"ITEM-1","issue":"43","issued":{"date-parts":[["2018"]]},"note":"</w:instrText>
                        </w:r>
                        <w:r w:rsidRPr="00107ADC">
                          <w:rPr>
                            <w:rFonts w:hint="eastAsia"/>
                          </w:rPr>
                          <w:instrText>已加</w:instrText>
                        </w:r>
                        <w:r w:rsidRPr="00107ADC">
                          <w:rPr>
                            <w:rFonts w:hint="eastAsia"/>
                          </w:rPr>
                          <w:instrText>\n</w:instrText>
                        </w:r>
                        <w:r w:rsidRPr="00107ADC">
                          <w:rPr>
                            <w:rFonts w:hint="eastAsia"/>
                          </w:rPr>
                          <w:instrText>通过添加氧化石墨烯或</w:instrText>
                        </w:r>
                        <w:r w:rsidRPr="00107ADC">
                          <w:rPr>
                            <w:rFonts w:hint="eastAsia"/>
                          </w:rPr>
                          <w:instrText>Mxene</w:instrText>
                        </w:r>
                        <w:r w:rsidRPr="00107ADC">
                          <w:rPr>
                            <w:rFonts w:hint="eastAsia"/>
                          </w:rPr>
                          <w:instrText>，得到银、碳纳米管、氧化锰、氧化锌等纳米线可打印凝胶</w:instrText>
                        </w:r>
                        <w:r w:rsidRPr="00107ADC">
                          <w:rPr>
                            <w:rFonts w:hint="eastAsia"/>
                          </w:rPr>
                          <w:instrText>\n3D</w:instrText>
                        </w:r>
                        <w:r w:rsidRPr="00107ADC">
                          <w:rPr>
                            <w:rFonts w:hint="eastAsia"/>
                          </w:rPr>
                          <w:instrText>打印气凝胶</w:instrText>
                        </w:r>
                        <w:r w:rsidRPr="00107ADC">
                          <w:rPr>
                            <w:rFonts w:hint="eastAsia"/>
                          </w:rPr>
                          <w:instrText>\n</w:instrText>
                        </w:r>
                        <w:r w:rsidRPr="00107ADC">
                          <w:rPr>
                            <w:rFonts w:hint="eastAsia"/>
                          </w:rPr>
                          <w:instrText>用于柔性电子</w:instrText>
                        </w:r>
                        <w:r w:rsidRPr="00107ADC">
                          <w:rPr>
                            <w:rFonts w:hint="eastAsia"/>
                          </w:rPr>
                          <w:instrText xml:space="preserve">","page":"20096-20107","publisher":"Royal Society of Chemistry","title":"A general gelation </w:instrText>
                        </w:r>
                        <w:r w:rsidRPr="00107ADC">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107ADC">
                          <w:fldChar w:fldCharType="separate"/>
                        </w:r>
                        <w:r w:rsidRPr="00107ADC">
                          <w:rPr>
                            <w:noProof/>
                          </w:rPr>
                          <w:t>217</w:t>
                        </w:r>
                        <w:r w:rsidRPr="00107ADC">
                          <w:fldChar w:fldCharType="end"/>
                        </w:r>
                        <w:r w:rsidRPr="00107ADC">
                          <w:t xml:space="preserve"> </w:t>
                        </w:r>
                        <w:r w:rsidRPr="006F00F9">
                          <w:t>with permission from the Royal Society of Chemistry.</w:t>
                        </w:r>
                      </w:p>
                    </w:txbxContent>
                  </v:textbox>
                </v:shape>
                <w10:anchorlock/>
              </v:group>
            </w:pict>
          </mc:Fallback>
        </mc:AlternateContent>
      </w:r>
    </w:p>
    <w:p w14:paraId="3B9D5C27" w14:textId="77777777" w:rsidR="00053ADE" w:rsidRPr="009F7F88" w:rsidRDefault="00053ADE" w:rsidP="00053ADE">
      <w:pPr>
        <w:pStyle w:val="RSCB02ArticleText"/>
        <w:spacing w:line="240" w:lineRule="auto"/>
        <w:jc w:val="left"/>
        <w:rPr>
          <w:color w:val="000000" w:themeColor="text1"/>
        </w:rPr>
      </w:pPr>
    </w:p>
    <w:p w14:paraId="2B91F571" w14:textId="77777777" w:rsidR="00775D3E" w:rsidRPr="009F7F88" w:rsidRDefault="00775D3E" w:rsidP="007B7D06">
      <w:pPr>
        <w:pStyle w:val="RSCB02ArticleText"/>
        <w:spacing w:line="240" w:lineRule="auto"/>
        <w:jc w:val="center"/>
        <w:rPr>
          <w:color w:val="000000" w:themeColor="text1"/>
        </w:rPr>
        <w:sectPr w:rsidR="00775D3E" w:rsidRPr="009F7F88" w:rsidSect="00AF46B3">
          <w:type w:val="continuous"/>
          <w:pgSz w:w="11907" w:h="16840" w:code="9"/>
          <w:pgMar w:top="1009" w:right="851" w:bottom="1758" w:left="851" w:header="851" w:footer="1049" w:gutter="0"/>
          <w:cols w:space="227"/>
          <w:docGrid w:linePitch="360"/>
        </w:sectPr>
      </w:pPr>
    </w:p>
    <w:p w14:paraId="1DF040DC" w14:textId="396C5B7F" w:rsidR="00053ADE" w:rsidRPr="009F7F88" w:rsidRDefault="00053ADE" w:rsidP="00AE5429">
      <w:pPr>
        <w:pStyle w:val="RSCB02ArticleText"/>
        <w:rPr>
          <w:color w:val="000000" w:themeColor="text1"/>
        </w:rPr>
      </w:pPr>
      <w:bookmarkStart w:id="218" w:name="_Toc39868934"/>
      <w:bookmarkStart w:id="219" w:name="_Toc39868935"/>
      <w:r w:rsidRPr="009F7F88">
        <w:rPr>
          <w:color w:val="000000" w:themeColor="text1"/>
        </w:rPr>
        <w:t>structure (</w:t>
      </w:r>
      <w:r w:rsidRPr="009F7F88">
        <w:rPr>
          <w:color w:val="000000" w:themeColor="text1"/>
        </w:rPr>
        <w:fldChar w:fldCharType="begin"/>
      </w:r>
      <w:r w:rsidRPr="009F7F88">
        <w:rPr>
          <w:color w:val="000000" w:themeColor="text1"/>
        </w:rPr>
        <w:instrText xml:space="preserve"> REF _Ref4119573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8</w:t>
      </w:r>
      <w:r w:rsidRPr="009F7F88">
        <w:rPr>
          <w:color w:val="000000" w:themeColor="text1"/>
        </w:rPr>
        <w:fldChar w:fldCharType="end"/>
      </w:r>
      <w:r w:rsidRPr="009F7F88">
        <w:rPr>
          <w:color w:val="000000" w:themeColor="text1"/>
        </w:rPr>
        <w:t>b) by 3D printed template was used to fabricate a stretchable light-emitting display consisting of an LED array with two sets of GHCs as conductors (</w:t>
      </w:r>
      <w:r w:rsidRPr="009F7F88">
        <w:rPr>
          <w:color w:val="000000" w:themeColor="text1"/>
        </w:rPr>
        <w:fldChar w:fldCharType="begin"/>
      </w:r>
      <w:r w:rsidRPr="009F7F88">
        <w:rPr>
          <w:color w:val="000000" w:themeColor="text1"/>
        </w:rPr>
        <w:instrText xml:space="preserve"> REF _Ref4119573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8</w:t>
      </w:r>
      <w:r w:rsidRPr="009F7F88">
        <w:rPr>
          <w:color w:val="000000" w:themeColor="text1"/>
        </w:rPr>
        <w:fldChar w:fldCharType="end"/>
      </w:r>
      <w:r w:rsidRPr="009F7F88">
        <w:rPr>
          <w:color w:val="000000" w:themeColor="text1"/>
        </w:rPr>
        <w:t>a, c). This structure greatly improves the flexibility of graphene aerogels, allowing the LED array to exhibit a stable performance under different load modes, such as stretching and bending without any cracks or breaks (</w:t>
      </w:r>
      <w:r w:rsidRPr="009F7F88">
        <w:rPr>
          <w:color w:val="000000" w:themeColor="text1"/>
        </w:rPr>
        <w:fldChar w:fldCharType="begin"/>
      </w:r>
      <w:r w:rsidRPr="009F7F88">
        <w:rPr>
          <w:color w:val="000000" w:themeColor="text1"/>
        </w:rPr>
        <w:instrText xml:space="preserve"> REF _Ref4119573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8</w:t>
      </w:r>
      <w:r w:rsidRPr="009F7F88">
        <w:rPr>
          <w:color w:val="000000" w:themeColor="text1"/>
        </w:rPr>
        <w:fldChar w:fldCharType="end"/>
      </w:r>
      <w:r w:rsidRPr="009F7F88">
        <w:rPr>
          <w:color w:val="000000" w:themeColor="text1"/>
        </w:rPr>
        <w:t>d-f).</w:t>
      </w:r>
      <w:bookmarkStart w:id="220" w:name="_Hlk46418694"/>
      <w:r w:rsidRPr="009F7F88">
        <w:rPr>
          <w:color w:val="000000" w:themeColor="text1"/>
        </w:rPr>
        <w:fldChar w:fldCharType="begin" w:fldLock="1"/>
      </w:r>
      <w:r w:rsidR="004E1277" w:rsidRPr="009F7F88">
        <w:rPr>
          <w:color w:val="000000" w:themeColor="text1"/>
        </w:rPr>
        <w:instrText>ADDIN CSL_CITATION {"citationItems":[{"id":"ITEM-1","itemData":{"DOI":"10.1002/adfm.201707043","ISSN":"16163028","abstract":"Materials that can simultaneously achieve excellent electrical conductivity and stretchability are essential components for the next-generation stretchable electronics. Herein, a highly conductive and stretchable graphene honeycomb (GHC) sandwich consisting of a porous GHC/polydimethylsiloxane (PDMS) composite core and ultrahigh-density graphene foam/PDMS composite face sheets is rationally assembled. The GHCs prepared by a 3D printing technique possess a long-range ordered hexagonal porous structure with an ultralow density of 3.25 mg cm−3 and deliver an excellent electrical conductivity of 72 S m−1. To the best of authors' knowledge, they are the lightest honeycomb structure reported in open literature. The highly porous GHC core endows the sandwich with an ultralow resistance change over large external strains of 60% with excellent structural durability. A stretchable light-emitting display is demonstrated using the sandwich as the electric circuit and light-emitting diodes as the pixels, which exhibits reliable lighting performance under different loading conditions.","author":[{"dropping-particle":"","family":"Wang","given":"Zhenyu","non-dropping-particle":"","parse-names":false,"suffix":""},{"dropping-particle":"","family":"Liu","given":"Xu","non-dropping-particle":"","parse-names":false,"suffix":""},{"dropping-particle":"","family":"Shen","given":"Xi","non-dropping-particle":"","parse-names":false,"suffix":""},{"dropping-particle":"","family":"Han","given":"Ne Myo","non-dropping-particle":"","parse-names":false,"suffix":""},{"dropping-particle":"","family":"Wu","given":"Ying","non-dropping-particle":"","parse-names":false,"suffix":""},{"dropping-particle":"","family":"Zheng","given":"Qingbin","non-dropping-particle":"","parse-names":false,"suffix":""},{"dropping-particle":"","family":"Jia","given":"Jingjing","non-dropping-particle":"","parse-names":false,"suffix":""},{"dropping-particle":"","family":"Wang","given":"Ning","non-dropping-particle":"","parse-names":false,"suffix":""},{"dropping-particle":"","family":"Kim","given":"Jang Kyo","non-dropping-particle":"","parse-names":false,"suffix":""}],"container-title":"Advanced F</w:instrText>
      </w:r>
      <w:r w:rsidR="004E1277" w:rsidRPr="009F7F88">
        <w:rPr>
          <w:rFonts w:hint="eastAsia"/>
          <w:color w:val="000000" w:themeColor="text1"/>
        </w:rPr>
        <w:instrText>unctional Materials","id":"ITEM-1","issue":"19","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w:instrText>
      </w:r>
      <w:r w:rsidR="004E1277" w:rsidRPr="009F7F88">
        <w:rPr>
          <w:rFonts w:hint="eastAsia"/>
          <w:color w:val="000000" w:themeColor="text1"/>
        </w:rPr>
        <w:instrText>ABS</w:instrText>
      </w:r>
      <w:r w:rsidR="004E1277" w:rsidRPr="009F7F88">
        <w:rPr>
          <w:rFonts w:hint="eastAsia"/>
          <w:color w:val="000000" w:themeColor="text1"/>
        </w:rPr>
        <w:instrText>树脂模板，灌注</w:instrText>
      </w:r>
      <w:r w:rsidR="004E1277" w:rsidRPr="009F7F88">
        <w:rPr>
          <w:rFonts w:hint="eastAsia"/>
          <w:color w:val="000000" w:themeColor="text1"/>
        </w:rPr>
        <w:instrText>GO</w:instrText>
      </w:r>
      <w:r w:rsidR="004E1277" w:rsidRPr="009F7F88">
        <w:rPr>
          <w:rFonts w:hint="eastAsia"/>
          <w:color w:val="000000" w:themeColor="text1"/>
        </w:rPr>
        <w:instrText>，冷冻干燥、脱模，热还原</w:instrText>
      </w:r>
      <w:r w:rsidR="004E1277" w:rsidRPr="009F7F88">
        <w:rPr>
          <w:rFonts w:hint="eastAsia"/>
          <w:color w:val="000000" w:themeColor="text1"/>
        </w:rPr>
        <w:instrText>\n</w:instrText>
      </w:r>
      <w:r w:rsidR="004E1277" w:rsidRPr="009F7F88">
        <w:rPr>
          <w:rFonts w:hint="eastAsia"/>
          <w:color w:val="000000" w:themeColor="text1"/>
        </w:rPr>
        <w:instrText>石墨烯气凝胶蜂窝</w:instrText>
      </w:r>
      <w:r w:rsidR="004E1277" w:rsidRPr="009F7F88">
        <w:rPr>
          <w:rFonts w:hint="eastAsia"/>
          <w:color w:val="000000" w:themeColor="text1"/>
        </w:rPr>
        <w:instrText>\n</w:instrText>
      </w:r>
      <w:r w:rsidR="004E1277" w:rsidRPr="009F7F88">
        <w:rPr>
          <w:rFonts w:hint="eastAsia"/>
          <w:color w:val="000000" w:themeColor="text1"/>
        </w:rPr>
        <w:instrText>作为可弯曲发光器件</w:instrText>
      </w:r>
      <w:r w:rsidR="004E1277" w:rsidRPr="009F7F88">
        <w:rPr>
          <w:rFonts w:hint="eastAsia"/>
          <w:color w:val="000000" w:themeColor="text1"/>
        </w:rPr>
        <w:instrText>","page":"1707043","title":"An Ultralight Graphene Honeycomb Sandwich for Stretchable Light-Emitting Displays",</w:instrText>
      </w:r>
      <w:r w:rsidR="004E1277" w:rsidRPr="009F7F88">
        <w:rPr>
          <w:color w:val="000000" w:themeColor="text1"/>
        </w:rPr>
        <w:instrText>"type":"article-journal","volume":"28"},"uris":["http://www.mendeley.com/documents/?uuid=cc804ceb-053a-40e2-8d2f-bc39b486e0f1"]}],"mendeley":{"formattedCitation":"&lt;sup&gt;245&lt;/sup&gt;","plainTextFormattedCitation":"245","previouslyFormattedCitation":"&lt;sup&gt;24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5</w:t>
      </w:r>
      <w:r w:rsidRPr="009F7F88">
        <w:rPr>
          <w:color w:val="000000" w:themeColor="text1"/>
        </w:rPr>
        <w:fldChar w:fldCharType="end"/>
      </w:r>
      <w:bookmarkEnd w:id="220"/>
      <w:r w:rsidRPr="009F7F88">
        <w:rPr>
          <w:color w:val="000000" w:themeColor="text1"/>
        </w:rPr>
        <w:t xml:space="preserve"> Such ordered hexagonal honeycomb structures at millimetre scale would be challenging to fabricate using traditional shaping methods.</w:t>
      </w:r>
    </w:p>
    <w:p w14:paraId="24F4FFEE" w14:textId="6199EACB" w:rsidR="00053ADE" w:rsidRPr="009F7F88" w:rsidRDefault="00053ADE" w:rsidP="00053ADE">
      <w:pPr>
        <w:pStyle w:val="RSCB02ArticleText"/>
        <w:ind w:firstLineChars="100" w:firstLine="194"/>
        <w:rPr>
          <w:color w:val="000000" w:themeColor="text1"/>
        </w:rPr>
      </w:pPr>
      <w:r w:rsidRPr="009F7F88">
        <w:rPr>
          <w:color w:val="000000" w:themeColor="text1"/>
        </w:rPr>
        <w:t>3D printing technology has also been used to directly print Ag nanowire (</w:t>
      </w:r>
      <w:proofErr w:type="spellStart"/>
      <w:r w:rsidRPr="009F7F88">
        <w:rPr>
          <w:color w:val="000000" w:themeColor="text1"/>
        </w:rPr>
        <w:t>AgNW</w:t>
      </w:r>
      <w:proofErr w:type="spellEnd"/>
      <w:r w:rsidRPr="009F7F88">
        <w:rPr>
          <w:color w:val="000000" w:themeColor="text1"/>
        </w:rPr>
        <w:t xml:space="preserve">) aerogel circular ring electrodes and </w:t>
      </w:r>
      <w:proofErr w:type="spellStart"/>
      <w:r w:rsidRPr="009F7F88">
        <w:rPr>
          <w:color w:val="000000" w:themeColor="text1"/>
        </w:rPr>
        <w:t>ZnO</w:t>
      </w:r>
      <w:proofErr w:type="spellEnd"/>
      <w:r w:rsidRPr="009F7F88">
        <w:rPr>
          <w:color w:val="000000" w:themeColor="text1"/>
        </w:rPr>
        <w:t xml:space="preserve"> </w:t>
      </w:r>
      <w:r w:rsidRPr="009F7F88">
        <w:rPr>
          <w:color w:val="000000" w:themeColor="text1"/>
        </w:rPr>
        <w:t>nanowire (ZONW) aerogels as cylindrical photosensitive materials (</w:t>
      </w:r>
      <w:r w:rsidRPr="009F7F88">
        <w:rPr>
          <w:color w:val="000000" w:themeColor="text1"/>
        </w:rPr>
        <w:fldChar w:fldCharType="begin"/>
      </w:r>
      <w:r w:rsidRPr="009F7F88">
        <w:rPr>
          <w:color w:val="000000" w:themeColor="text1"/>
        </w:rPr>
        <w:instrText xml:space="preserve"> REF _Ref4119573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8</w:t>
      </w:r>
      <w:r w:rsidRPr="009F7F88">
        <w:rPr>
          <w:color w:val="000000" w:themeColor="text1"/>
        </w:rPr>
        <w:fldChar w:fldCharType="end"/>
      </w:r>
      <w:r w:rsidRPr="009F7F88">
        <w:rPr>
          <w:color w:val="000000" w:themeColor="text1"/>
        </w:rPr>
        <w:t>g) to fabricate UV sensors directly onto microfibres (</w:t>
      </w:r>
      <w:r w:rsidRPr="009F7F88">
        <w:rPr>
          <w:color w:val="000000" w:themeColor="text1"/>
        </w:rPr>
        <w:fldChar w:fldCharType="begin"/>
      </w:r>
      <w:r w:rsidRPr="009F7F88">
        <w:rPr>
          <w:color w:val="000000" w:themeColor="text1"/>
        </w:rPr>
        <w:instrText xml:space="preserve"> REF _Ref4119573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8</w:t>
      </w:r>
      <w:r w:rsidRPr="009F7F88">
        <w:rPr>
          <w:color w:val="000000" w:themeColor="text1"/>
        </w:rPr>
        <w:fldChar w:fldCharType="end"/>
      </w:r>
      <w:r w:rsidRPr="009F7F88">
        <w:rPr>
          <w:color w:val="000000" w:themeColor="text1"/>
        </w:rPr>
        <w:t>h). These UV sensors, which can be woven directly into fabrics at a precise location, with specific material combination through extrusion,</w:t>
      </w:r>
      <w:r w:rsidRPr="009F7F88">
        <w:rPr>
          <w:color w:val="000000" w:themeColor="text1"/>
        </w:rPr>
        <w:fldChar w:fldCharType="begin" w:fldLock="1"/>
      </w:r>
      <w:r w:rsidR="004E1277" w:rsidRPr="009F7F88">
        <w:rPr>
          <w:color w:val="000000" w:themeColor="text1"/>
        </w:rPr>
        <w:instrText xml:space="preserve">ADDIN CSL_CITATION {"citationItems":[{"id":"ITEM-1","itemData":{"DOI":"10.1039/c8nr06369a","ISSN":"20403372","abstract":"3D printing of functional inorganic nanowires has been accomplished using extruded nanowire-based inks obtained by incorporating nanofillers into polymeric matrices or thickeners. However, the presence of inactive additives poses a critical challenge for fully realizing the functionality of the nanowires in the printed structures, which remains a fundamental hurdle to overcome. Here, to construct 3D-printed electronics with high performance, we developed a versatile gelation strategy to obtain thixotropic nanowire gels through formation of dynamically stable 3D networks using small amounts of flexible, water-soluble and single-layer 2D nanosheets, such as graphene oxide and MXene, as physical cross-linkers. The nanosheets can knot-tie and stabilize the nanowire junctions in the aqueous suspension, leading to the formation of stable and thixotropic gels with viscosities up to </w:instrText>
      </w:r>
      <w:r w:rsidR="004E1277" w:rsidRPr="009F7F88">
        <w:rPr>
          <w:rFonts w:ascii="Cambria Math" w:hAnsi="Cambria Math" w:cs="Cambria Math"/>
          <w:color w:val="000000" w:themeColor="text1"/>
        </w:rPr>
        <w:instrText>∼</w:instrText>
      </w:r>
      <w:r w:rsidR="004E1277" w:rsidRPr="009F7F88">
        <w:rPr>
          <w:color w:val="000000" w:themeColor="text1"/>
        </w:rPr>
        <w:instrText>80,000 Pa s at 0.01 s -1 in the absence of polymer thickener. Gels of varioius metallic and semiconductive nanowires have been successfully prepared and printed into 3D and self-supported architectures via extrusion-based 3D-printing. The synergism of nanowires and nanosheets not only conquers the restraints of harsh post-treatments to remove additives after printing, but also maximizes the functionality of the nanowires in the printed architectures. The printed 3D structures solidified by ambient drying, coagulation, or freeze-drying exhibit remarkable functionalities. For example, the electrical conductivity of the 3D-printed silver nanowire-based architectures can reach 40,000 S cm -1 . The feasibility of these functional nanowire gels was demonstrated by fabricating a series of printed flexible electronics via extrusion-based 3D-printing.","author":[{"dropping-particle":"","family":"Liu","given":"Shuiren","non-dropping-particle":"","parse-names":false,"suffix":""},{"dropping-particle":"","family":"Shi","given":"Xinlei","non-dropping-particle":"","parse-names":false,"suffix":""},{"dropping-particle":"","family":"Li","given":"Xiran","non-dropping-particle":"","parse-names":false,"suffix":""},{"dropping-particle":"","family":"Sun","given":"Yang","non-dropping-particle":"","parse-names":false,"suffix":""},{"dropping-particle":"","family":"Zhu","given":"Jian","non-dropping-particle":"","parse-names":false,"suffix":""},{"dropping-particle":"","family":"Pei","given":"Qibing","non-dropping-particle":"","parse-names":false,"suffix":""},{"dropping-particle":"","family":"Liang","given":"Jiajie","non-dropping-particle":"","parse-names":false,"suffix":""},{"dropping-particle":"","family":"Chen","given":"Yongsheng","non-dropping-particle":"","parse-names":false,"suffix":""}]</w:instrText>
      </w:r>
      <w:r w:rsidR="004E1277" w:rsidRPr="009F7F88">
        <w:rPr>
          <w:rFonts w:hint="eastAsia"/>
          <w:color w:val="000000" w:themeColor="text1"/>
        </w:rPr>
        <w:instrText>,"container-title":"Nanoscale","id":"ITEM-1","issue":"43","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通过添加氧化石墨烯或</w:instrText>
      </w:r>
      <w:r w:rsidR="004E1277" w:rsidRPr="009F7F88">
        <w:rPr>
          <w:rFonts w:hint="eastAsia"/>
          <w:color w:val="000000" w:themeColor="text1"/>
        </w:rPr>
        <w:instrText>Mxene</w:instrText>
      </w:r>
      <w:r w:rsidR="004E1277" w:rsidRPr="009F7F88">
        <w:rPr>
          <w:rFonts w:hint="eastAsia"/>
          <w:color w:val="000000" w:themeColor="text1"/>
        </w:rPr>
        <w:instrText>，得到银、碳纳米管、氧化锰、氧化锌等纳米线可打印凝胶</w:instrText>
      </w:r>
      <w:r w:rsidR="004E1277" w:rsidRPr="009F7F88">
        <w:rPr>
          <w:rFonts w:hint="eastAsia"/>
          <w:color w:val="000000" w:themeColor="text1"/>
        </w:rPr>
        <w:instrText>\n3D</w:instrText>
      </w:r>
      <w:r w:rsidR="004E1277" w:rsidRPr="009F7F88">
        <w:rPr>
          <w:rFonts w:hint="eastAsia"/>
          <w:color w:val="000000" w:themeColor="text1"/>
        </w:rPr>
        <w:instrText>打印气凝胶</w:instrText>
      </w:r>
      <w:r w:rsidR="004E1277" w:rsidRPr="009F7F88">
        <w:rPr>
          <w:rFonts w:hint="eastAsia"/>
          <w:color w:val="000000" w:themeColor="text1"/>
        </w:rPr>
        <w:instrText>\n</w:instrText>
      </w:r>
      <w:r w:rsidR="004E1277" w:rsidRPr="009F7F88">
        <w:rPr>
          <w:rFonts w:hint="eastAsia"/>
          <w:color w:val="000000" w:themeColor="text1"/>
        </w:rPr>
        <w:instrText>用于柔性电子</w:instrText>
      </w:r>
      <w:r w:rsidR="004E1277" w:rsidRPr="009F7F88">
        <w:rPr>
          <w:rFonts w:hint="eastAsia"/>
          <w:color w:val="000000" w:themeColor="text1"/>
        </w:rPr>
        <w:instrText xml:space="preserve">","page":"20096-20107","publisher":"Royal Society of Chemistry","title":"A general gelation </w:instrText>
      </w:r>
      <w:r w:rsidR="004E1277" w:rsidRPr="009F7F88">
        <w:rPr>
          <w:color w:val="000000" w:themeColor="text1"/>
        </w:rPr>
        <w:instrText>strategy for 1D nanowires: Dynamically stable functional gels for 3D printing flexible electronics","type":"article-journal","volume":"10"},"uris":["http://www.mendeley.com/documents/?uuid=b89f384e-3545-455e-9386-700264fc82da"]}],"mendeley":{"formattedCitation":"&lt;sup&gt;217&lt;/sup&gt;","plainTextFormattedCitation":"217","previouslyFormattedCitation":"&lt;sup&gt;21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7</w:t>
      </w:r>
      <w:r w:rsidRPr="009F7F88">
        <w:rPr>
          <w:color w:val="000000" w:themeColor="text1"/>
        </w:rPr>
        <w:fldChar w:fldCharType="end"/>
      </w:r>
      <w:r w:rsidRPr="009F7F88">
        <w:rPr>
          <w:color w:val="000000" w:themeColor="text1"/>
        </w:rPr>
        <w:t xml:space="preserve"> offer stretchability or repeatable performance (</w:t>
      </w:r>
      <w:r w:rsidRPr="009F7F88">
        <w:rPr>
          <w:color w:val="000000" w:themeColor="text1"/>
        </w:rPr>
        <w:fldChar w:fldCharType="begin"/>
      </w:r>
      <w:r w:rsidRPr="009F7F88">
        <w:rPr>
          <w:color w:val="000000" w:themeColor="text1"/>
        </w:rPr>
        <w:instrText xml:space="preserve"> REF _Ref4119573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8</w:t>
      </w:r>
      <w:r w:rsidRPr="009F7F88">
        <w:rPr>
          <w:color w:val="000000" w:themeColor="text1"/>
        </w:rPr>
        <w:fldChar w:fldCharType="end"/>
      </w:r>
      <w:r w:rsidRPr="009F7F88">
        <w:rPr>
          <w:color w:val="000000" w:themeColor="text1"/>
        </w:rPr>
        <w:t>j). Such manufacturing adaptability would be challenging to replicate using conventional approaches.</w:t>
      </w:r>
    </w:p>
    <w:p w14:paraId="0AA22B2D" w14:textId="77777777" w:rsidR="00775D3E" w:rsidRPr="009F7F88" w:rsidRDefault="00775D3E" w:rsidP="00775D3E">
      <w:pPr>
        <w:pStyle w:val="RSCB07BHeadingSub-Section-standalone"/>
        <w:rPr>
          <w:color w:val="000000" w:themeColor="text1"/>
        </w:rPr>
      </w:pPr>
      <w:r w:rsidRPr="009F7F88">
        <w:rPr>
          <w:color w:val="000000" w:themeColor="text1"/>
        </w:rPr>
        <w:t>5.4 Printed aerogels for chemical applications</w:t>
      </w:r>
      <w:bookmarkEnd w:id="218"/>
      <w:r w:rsidRPr="009F7F88">
        <w:rPr>
          <w:color w:val="000000" w:themeColor="text1"/>
        </w:rPr>
        <w:t xml:space="preserve"> </w:t>
      </w:r>
    </w:p>
    <w:p w14:paraId="0A5F255B" w14:textId="58222F5C" w:rsidR="00775D3E" w:rsidRPr="009F7F88" w:rsidRDefault="00775D3E" w:rsidP="00BC208A">
      <w:pPr>
        <w:pStyle w:val="RSCB02ArticleText"/>
        <w:rPr>
          <w:rStyle w:val="RSCB08CHeadingIn-lineChar"/>
          <w:color w:val="000000" w:themeColor="text1"/>
        </w:rPr>
      </w:pPr>
      <w:r w:rsidRPr="009F7F88">
        <w:rPr>
          <w:color w:val="000000" w:themeColor="text1"/>
        </w:rPr>
        <w:lastRenderedPageBreak/>
        <w:t>The intrinsic characteristics of aerogels such as large surface area, high porosity, and adjustable surface chemistry endow them with excellent supporting and adsorption capacity. Therefore, they are very attractive as potential catalyst supports or adsorbents in chemical synthesis or environmental protection.</w:t>
      </w:r>
      <w:r w:rsidRPr="009F7F88">
        <w:rPr>
          <w:color w:val="000000" w:themeColor="text1"/>
        </w:rPr>
        <w:fldChar w:fldCharType="begin" w:fldLock="1"/>
      </w:r>
      <w:r w:rsidR="004E1277" w:rsidRPr="009F7F88">
        <w:rPr>
          <w:color w:val="000000" w:themeColor="text1"/>
        </w:rPr>
        <w:instrText>ADDIN CSL_CITATION {"citationItems":[{"id":"ITEM-1","itemData":{"DOI":"10.1002/ejic.201801512","ISSN":"10990682","abstract":"Carbon aerogels are a fascinating three-dimensional (3D) monolithic porous material with remarkable physicochemical properties, including low density, large surface area, abundant pore structure, high electrical conductivity, chemical stability, environmental compatibility, adjustable surface chemistry, as well as controllable structural features. These properties endow carbon aerogels with excellent adsorption and catalytic performance. Therefore, they are widely applied in environmental chemistry for removing pollutants like oils, toxic organic solvents, dyes, heavy metal ions in aquatic environments, and volatile organic compounds (VOCs), carbon oxides (CO2, CO), nitrogen oxide (NOx), and hydrogen sulfide (H2S) in the atmosphere. In this paper, the preparation processes of carbon aerogels are fully reviewed, and their applications for environmental clean-up based on adsorption and catalytic action are thoroughly addressed. In each section, the most recent representative studies will be highlighted. Finally, the challenges, outlooks, and prospects in this emerging and promising research field will be briefly discussed.","author":[{"dropping-particle":"","family":"Gan","given":"Guoqiang","non-dropping-particle":"","parse-names":false,"suffix":""},{"dropping-particle":"","family":"Li","given":"Xinyong","non-dropping-particle":"","parse-names":false,"suffix":""},{"dropping-particle":"","family":"Fan","given":"Shiying","non-dropping-particle":"","parse-names":false,"suffix":""},{"dropping-particle":"","family":"Wang","given":"Liang","non-dropping-particle":"","parse-names":false,"suffix":""},{"dropping-particle":"","family":"Qin","given":"Meichun","non-dropping-particle":"","parse-names":false,"suffix":""},{"dropping-particle":"","family":"Yin","given":"Zhifan","non-dropping-particle":"","parse-names":false,"suffix":""},{"dropping-particle":"","family":"Chen","given":"Guohua","non-dropping-particle":"","parse-names":false,"suffix":""}],"container-title":"European Journal of Inorganic Chemistry","id":"ITEM-1","issued":{"date-parts":[["2019"]]},"page":"3126-3141","title":"Carbon Aerogels for Environmental Clean-Up","type":"article-journal"},"uris":["http://www.mendeley.com/documents/?uuid=22231ecb-cdff-4419-9a02-9ef2df78b676"]}],"mendeley":{"formattedCitation":"&lt;sup&gt;323&lt;/sup&gt;","plainTextFormattedCitation":"323","previouslyFormattedCitation":"&lt;sup&gt;32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23</w:t>
      </w:r>
      <w:r w:rsidRPr="009F7F88">
        <w:rPr>
          <w:color w:val="000000" w:themeColor="text1"/>
        </w:rPr>
        <w:fldChar w:fldCharType="end"/>
      </w:r>
      <w:r w:rsidRPr="009F7F88">
        <w:rPr>
          <w:color w:val="000000" w:themeColor="text1"/>
        </w:rPr>
        <w:t xml:space="preserve"> However, the mesoporous structure of aerogels exhibits relatively poor mass transfer performance. Therefore, when aerogel is used as a catalyst or adsorbent, it is generally applied in the form of particles, not in large monoliths. However, the drawback of poor mass transfer inside the aerogel particles, and low space utilization due to too large pores between the particles still exist. Since 3D printing offers design and regulation </w:t>
      </w:r>
      <w:r w:rsidR="00E757B6" w:rsidRPr="009F7F88">
        <w:rPr>
          <w:color w:val="000000" w:themeColor="text1"/>
        </w:rPr>
        <w:t xml:space="preserve">of aerogel </w:t>
      </w:r>
      <w:r w:rsidRPr="009F7F88">
        <w:rPr>
          <w:color w:val="000000" w:themeColor="text1"/>
        </w:rPr>
        <w:t>macropores,</w:t>
      </w:r>
      <w:r w:rsidR="00160A79" w:rsidRPr="009F7F88">
        <w:rPr>
          <w:color w:val="000000" w:themeColor="text1"/>
        </w:rPr>
        <w:t xml:space="preserve"> </w:t>
      </w:r>
      <w:r w:rsidRPr="009F7F88">
        <w:rPr>
          <w:color w:val="000000" w:themeColor="text1"/>
        </w:rPr>
        <w:t xml:space="preserve">it can be used to </w:t>
      </w:r>
      <w:r w:rsidR="00E757B6" w:rsidRPr="009F7F88">
        <w:rPr>
          <w:color w:val="000000" w:themeColor="text1"/>
        </w:rPr>
        <w:t xml:space="preserve">optimise </w:t>
      </w:r>
      <w:r w:rsidRPr="009F7F88">
        <w:rPr>
          <w:color w:val="000000" w:themeColor="text1"/>
        </w:rPr>
        <w:t>mass transfer</w:t>
      </w:r>
      <w:r w:rsidR="00E757B6" w:rsidRPr="009F7F88">
        <w:rPr>
          <w:color w:val="000000" w:themeColor="text1"/>
        </w:rPr>
        <w:t xml:space="preserve"> in materials, for example, through designs following Murray’s law which mimics animal respiratory or plant vascular systems with hierarchical, area/volume preserving networks and precise pore diameter ratios,</w:t>
      </w:r>
      <w:r w:rsidR="00E757B6" w:rsidRPr="009F7F88">
        <w:rPr>
          <w:color w:val="000000" w:themeColor="text1"/>
        </w:rPr>
        <w:fldChar w:fldCharType="begin" w:fldLock="1"/>
      </w:r>
      <w:r w:rsidR="004E1277" w:rsidRPr="009F7F88">
        <w:rPr>
          <w:color w:val="000000" w:themeColor="text1"/>
        </w:rPr>
        <w:instrText>ADDIN CSL_CITATION {"citationItems":[{"id":"ITEM-1","itemData":{"DOI":"10.1038/ncomms14921","ISSN":"20411723","abstract":"Both plants and animals possess analogous tissues containing hierarchical networks of pores, with pore size ratios that have evolved to maximize mass transport and rates of reactions. The underlying physical principles of this optimized hierarchical design are embodied in Murray's law. However, we are yet to realize the benefit of mimicking nature's Murray networks in synthetic materials due to the challenges in fabricating vascularized structures. Here we emulate optimum natural systems following Murray's law using a bottom-up approach. Such bio-inspired materials, whose pore sizes decrease across multiple scales and finally terminate in size-invariant units like plant stems, leaf veins and vascular and respiratory systems provide hierarchical branching and precise diameter ratios for connecting multi-scale pores from macro to micro levels. Our Murray material mimics enable highly enhanced mass exchange and transfer in liquid-solid, gas-solid and electrochemical reactions and exhibit enhanced performance in photocatalysis, gas sensing and as Li-ion battery electrodes.","author":[{"dropping-particle":"","family":"Zheng","given":"Xianfeng","non-dropping-particle":"","parse-names":false,"suffix":""},{"dropping-particle":"","family":"Shen","given":"Guofang","non-dropping-particle":"","parse-names":false,"suffix":""},{"dropping-particle":"","family":"Wang","given":"Chao","non-dropping-particle":"","parse-names":false,"suffix":""},{"dropping-particle":"","family":"Li","given":"Yu","non-dropping-particle":"","parse-names":false,"suffix":""},{"dropping-particle":"","family":"Dunphy","given":"Darren","non-dropping-particle":"","parse-names":false,"suffix":""},{"dropping-particle":"","family":"Hasan","given":"Tawfique","non-dropping-particle":"","parse-names":false,"suffix":""},{"dropping-particle":"","family":"Brinker","given":"C. Jeffrey","non-dropping-particle":"","parse-names":false,"suffix":""},{"dropping-particle":"","family":"Su","given":"Bao Lian","non-dropping-particle":"","parse-names":false,"suffix":""}],"container-title":"Nature Communications","id":"ITEM-1","issued":{"date-parts":[["2017"]]},"page":"14921","publisher":"Nature Publishing Group","title":"Bio-inspired Murray materials for mass transfer and activity","type":"article-journal","volume":"8"},"uris":["http://www.mendeley.com/documents/?uuid=1f3b74fa-e703-3b97-a2cd-e86112126c82"]}],"mendeley":{"formattedCitation":"&lt;sup&gt;289&lt;/sup&gt;","plainTextFormattedCitation":"289","previouslyFormattedCitation":"&lt;sup&gt;287&lt;/sup&gt;"},"properties":{"noteIndex":0},"schema":"https://github.com/citation-style-language/schema/raw/master/csl-citation.json"}</w:instrText>
      </w:r>
      <w:r w:rsidR="00E757B6" w:rsidRPr="009F7F88">
        <w:rPr>
          <w:color w:val="000000" w:themeColor="text1"/>
        </w:rPr>
        <w:fldChar w:fldCharType="separate"/>
      </w:r>
      <w:r w:rsidR="004E1277" w:rsidRPr="009F7F88">
        <w:rPr>
          <w:noProof/>
          <w:color w:val="000000" w:themeColor="text1"/>
          <w:vertAlign w:val="superscript"/>
        </w:rPr>
        <w:t>289</w:t>
      </w:r>
      <w:r w:rsidR="00E757B6" w:rsidRPr="009F7F88">
        <w:rPr>
          <w:color w:val="000000" w:themeColor="text1"/>
        </w:rPr>
        <w:fldChar w:fldCharType="end"/>
      </w:r>
      <w:r w:rsidR="00E757B6" w:rsidRPr="009F7F88">
        <w:rPr>
          <w:color w:val="000000" w:themeColor="text1"/>
        </w:rPr>
        <w:t xml:space="preserve"> </w:t>
      </w:r>
      <w:r w:rsidRPr="009F7F88">
        <w:rPr>
          <w:color w:val="000000" w:themeColor="text1"/>
        </w:rPr>
        <w:t xml:space="preserve">promoting </w:t>
      </w:r>
      <w:r w:rsidR="00E757B6" w:rsidRPr="009F7F88">
        <w:rPr>
          <w:color w:val="000000" w:themeColor="text1"/>
        </w:rPr>
        <w:t xml:space="preserve">their </w:t>
      </w:r>
      <w:r w:rsidRPr="009F7F88">
        <w:rPr>
          <w:color w:val="000000" w:themeColor="text1"/>
        </w:rPr>
        <w:t>application in catalysis and adsorption.</w:t>
      </w:r>
    </w:p>
    <w:p w14:paraId="2545DB18" w14:textId="7E1092C4" w:rsidR="00775D3E" w:rsidRPr="009F7F88" w:rsidRDefault="00775D3E" w:rsidP="00053ADE">
      <w:pPr>
        <w:pStyle w:val="RSCB02ArticleText"/>
        <w:ind w:firstLineChars="100" w:firstLine="195"/>
        <w:rPr>
          <w:color w:val="000000" w:themeColor="text1"/>
        </w:rPr>
      </w:pPr>
      <w:r w:rsidRPr="009F7F88">
        <w:rPr>
          <w:rStyle w:val="RSCB08CHeadingIn-lineChar"/>
          <w:color w:val="000000" w:themeColor="text1"/>
        </w:rPr>
        <w:t>5.4.1 Catalysts</w:t>
      </w:r>
      <w:bookmarkEnd w:id="219"/>
      <w:r w:rsidRPr="009F7F88">
        <w:rPr>
          <w:rStyle w:val="RSCB08CHeadingIn-lineChar"/>
          <w:color w:val="000000" w:themeColor="text1"/>
        </w:rPr>
        <w:t>.</w:t>
      </w:r>
      <w:r w:rsidRPr="009F7F88">
        <w:rPr>
          <w:b/>
          <w:bCs/>
          <w:color w:val="000000" w:themeColor="text1"/>
        </w:rPr>
        <w:t xml:space="preserve"> </w:t>
      </w:r>
      <w:r w:rsidRPr="009F7F88">
        <w:rPr>
          <w:color w:val="000000" w:themeColor="text1"/>
        </w:rPr>
        <w:t xml:space="preserve">Aerogels have been widely used as catalysts in gas-solid and liquid-solid </w:t>
      </w:r>
      <w:bookmarkStart w:id="221" w:name="_Hlk51489215"/>
      <w:r w:rsidRPr="009F7F88">
        <w:rPr>
          <w:color w:val="000000" w:themeColor="text1"/>
        </w:rPr>
        <w:t>catalytic reactions due to its high porosity and specific surface area.</w:t>
      </w:r>
      <w:r w:rsidRPr="009F7F88">
        <w:rPr>
          <w:color w:val="000000" w:themeColor="text1"/>
        </w:rPr>
        <w:fldChar w:fldCharType="begin" w:fldLock="1"/>
      </w:r>
      <w:r w:rsidR="004E1277" w:rsidRPr="009F7F88">
        <w:rPr>
          <w:color w:val="000000" w:themeColor="text1"/>
        </w:rPr>
        <w:instrText>ADDIN CSL_CITATION {"citationItems":[{"id":"ITEM-1","itemData":{"DOI":"10.1002/er.4423","ISSN":"1099114X","abstract":"Aerogel is known as one of today's 10 advanced structures that have earned a special place in industry or research based on its very high porosity, high active surface area, and low density. There are various methods that can be used to produce it as well as make it easily produced in bulk as subtopics in this paper in Section 2.0. At present, aerogels are widely used in catalytic applications, energy storage, photocatalysts, membrane separation, and fuel cells. Aerogel application in fuel cell has been discussed in Section 3.0 which include carbon-based aerogel, graphene-based aerogel, other aerogel based, and non-noble catalyst with aerogel. This article is a reference for researchers to identify the advantages and opportunities available to lower costs and improve the performance of fuel cell systems that rely heavily on cost-rich catalysts such as platinum. Opportunities and challenges in developing aerogel structures in the future are also explained in Section 5.0 in this paper.","author":[{"dropping-particle":"","family":"Shaari","given":"Norazuwana","non-dropping-particle":"","parse-names":false,"suffix":""},{"dropping-particle":"","family":"Kamarudin","given":"Siti Kartom","non-dropping-particle":"","parse-names":false,"suffix":""}],"container-title":"International Journal of Energy Research","id":"ITEM-1","issue":"7","issued":{"date-parts":[["2019"]]},"page":"2447-2467","publisher":"John Wiley and Sons Ltd","title":"Current status, opportunities, and challenges in fuel cell catalytic application of aerogels","type":"article-journal","volume":"43"},"uris":["http://www.mendeley.com/documents/?uuid=af1eacbc-33d1-34dd-b0e9-d07b4d2ed7a</w:instrText>
      </w:r>
      <w:r w:rsidR="004E1277" w:rsidRPr="009F7F88">
        <w:rPr>
          <w:rFonts w:hint="eastAsia"/>
          <w:color w:val="000000" w:themeColor="text1"/>
        </w:rPr>
        <w:instrText>5"]},{"id":"ITEM-2","itemData":{"DOI":"10.1016/j.apcatb.2017.08.012","ISSN":"09263373","abstract":"</w:instrText>
      </w:r>
      <w:r w:rsidR="004E1277" w:rsidRPr="009F7F88">
        <w:rPr>
          <w:rFonts w:hint="eastAsia"/>
          <w:color w:val="000000" w:themeColor="text1"/>
        </w:rPr>
        <w:instrText>有</w:instrText>
      </w:r>
      <w:r w:rsidR="004E1277" w:rsidRPr="009F7F88">
        <w:rPr>
          <w:rFonts w:hint="eastAsia"/>
          <w:color w:val="000000" w:themeColor="text1"/>
        </w:rPr>
        <w:instrText>4</w:instrText>
      </w:r>
      <w:r w:rsidR="004E1277" w:rsidRPr="009F7F88">
        <w:rPr>
          <w:rFonts w:hint="eastAsia"/>
          <w:color w:val="000000" w:themeColor="text1"/>
        </w:rPr>
        <w:instrText>类气凝胶反应化学式，</w:instrText>
      </w:r>
      <w:r w:rsidR="004E1277" w:rsidRPr="009F7F88">
        <w:rPr>
          <w:rFonts w:hint="eastAsia"/>
          <w:color w:val="000000" w:themeColor="text1"/>
        </w:rPr>
        <w:instrText>3</w:instrText>
      </w:r>
      <w:r w:rsidR="004E1277" w:rsidRPr="009F7F88">
        <w:rPr>
          <w:rFonts w:hint="eastAsia"/>
          <w:color w:val="000000" w:themeColor="text1"/>
        </w:rPr>
        <w:instrText>类先驱体工艺途径的微观转化结构图，</w:instrText>
      </w:r>
      <w:r w:rsidR="004E1277" w:rsidRPr="009F7F88">
        <w:rPr>
          <w:rFonts w:hint="eastAsia"/>
          <w:color w:val="000000" w:themeColor="text1"/>
        </w:rPr>
        <w:instrText>Aerogels are an exceptional class of materials which are of interest for several high-performance applications thanks to their</w:instrText>
      </w:r>
      <w:r w:rsidR="004E1277" w:rsidRPr="009F7F88">
        <w:rPr>
          <w:color w:val="000000" w:themeColor="text1"/>
        </w:rPr>
        <w:instrText xml:space="preserve"> extraordinary physical properties such as extremely high porosity, high specific surface area, and extremely low density combined with very versatile synthesis approaches. Since their invention by S. Kistler, various aerogels have been explored for catalytic and photocatalytic applications, though in the recent decades, several breakthroughs regarding different aspects ranging from more efficient catalysis in organic synthesis, energy-related processes, and catalytic environmental depollution by aerogels have been made. For both, catalytic and photocatalytic performances, aerogel monoliths prepared from sol–gel approaches accompanied with an appropriate drying technique, in particular supercritical point drying, have become striking alternative catalysts or catalyst supports compared to the presently used ones prepared from traditional wet synthesis approaches. In this article, aerogels in environmental remediation processes as heterogeneous catalyst and photocatalyst for depollution of air and aqueous media are fully addressed, and recent achievement in this context is thoroughly reviewed.","author":[{"dropping-particle":"","family":"Maleki","given":"Hajar","non-dropping-particle":"","parse-names":false,"suffix":""},{"dropping-particle":"","family":"Hüs</w:instrText>
      </w:r>
      <w:r w:rsidR="004E1277" w:rsidRPr="009F7F88">
        <w:rPr>
          <w:rFonts w:hint="eastAsia"/>
          <w:color w:val="000000" w:themeColor="text1"/>
        </w:rPr>
        <w:instrText>ing","given":"Nicola","non-dropping-particle":"","parse-names":false,"suffix":""}],"container-title":"Applied Catalysis B: Environmental","id":"ITEM-2","issued":{"date-parts":[["2018"]]},"note":"</w:instrText>
      </w:r>
      <w:r w:rsidR="004E1277" w:rsidRPr="009F7F88">
        <w:rPr>
          <w:rFonts w:hint="eastAsia"/>
          <w:color w:val="000000" w:themeColor="text1"/>
        </w:rPr>
        <w:instrText>有</w:instrText>
      </w:r>
      <w:r w:rsidR="004E1277" w:rsidRPr="009F7F88">
        <w:rPr>
          <w:rFonts w:hint="eastAsia"/>
          <w:color w:val="000000" w:themeColor="text1"/>
        </w:rPr>
        <w:instrText>4</w:instrText>
      </w:r>
      <w:r w:rsidR="004E1277" w:rsidRPr="009F7F88">
        <w:rPr>
          <w:rFonts w:hint="eastAsia"/>
          <w:color w:val="000000" w:themeColor="text1"/>
        </w:rPr>
        <w:instrText>类气凝胶反应化学式，</w:instrText>
      </w:r>
      <w:r w:rsidR="004E1277" w:rsidRPr="009F7F88">
        <w:rPr>
          <w:rFonts w:hint="eastAsia"/>
          <w:color w:val="000000" w:themeColor="text1"/>
        </w:rPr>
        <w:instrText>3</w:instrText>
      </w:r>
      <w:r w:rsidR="004E1277" w:rsidRPr="009F7F88">
        <w:rPr>
          <w:rFonts w:hint="eastAsia"/>
          <w:color w:val="000000" w:themeColor="text1"/>
        </w:rPr>
        <w:instrText>类先驱体工艺途径的微观转化结构图</w:instrText>
      </w:r>
      <w:r w:rsidR="004E1277" w:rsidRPr="009F7F88">
        <w:rPr>
          <w:rFonts w:hint="eastAsia"/>
          <w:color w:val="000000" w:themeColor="text1"/>
        </w:rPr>
        <w:instrText>","page":"530-555","publisher":</w:instrText>
      </w:r>
      <w:r w:rsidR="004E1277" w:rsidRPr="009F7F88">
        <w:rPr>
          <w:color w:val="000000" w:themeColor="text1"/>
        </w:rPr>
        <w:instrText>"Elsevier B.V.","title":"Current status, opportunities and challenges in catalytic and photocatalytic applications of aerogels: Environmental protection aspects","type":"article-journal","volume":"221"},"uris":["http://www.mendeley.com/documents/?uuid=fadc978e-a2b9-41a6-953c-e3b347279129"]},{"id":"ITEM-3","itemData":{"DOI":"10.1016/j.micromeso.2017.04.055","ISSN":"13871811","abstract":"Silica aerogels have a rich history and offer an unusual assembly of gas- and solid-phase properties that has lent them to many diverse applications. This review starts with a brief discussion of the fundamental issues driving the movement of gases in silica aerogels and then proceeds to provide an overview of the work that has been done with respect to the purification of gases, sensing of individual gases, and uses of silica aerogels as catalysts for gas-phase reactions. Salient features of the research behind these different applications are presented, and, where appropriate, critical aspects that affect the practical use of the aerogels are noted. Specific sections under the gas-purification category focus on the removal of airborne nanoparticles, carbon dioxide, volatile organic compounds, sulfur gases and radioactive iodine from gas streams. The use of silica aerogels as sensors for humidity, oxygen, hydrocarbons, volatile acids and bases, various non-ammoniacal nitrogen gases, and viral particles is discussed. With respect to catalysis, the demonstrated use of silica aerogels as supports for oxidation, Fischer-Tropsch, alkane isomerization, and hydrogenation reactions is reviewed, along with a section on untested catalytic formulations involving silica aerogels. A short section focuses on recent developments in thermomolecular Knudsen compressor pumps using silica aerogel membranes. The review continues with an overview of the production methods, locations of manufacturing facilities globally, and a brief discussion of the economics before concluding with a few remarks about the present and future trends revealed by the work presented.","author":[{"dropping-particle":"","family":"Amonette","given":"James E.","non-dropping-particle":"","parse-names":false,"suffix":""},{"dropping-particle":"","family":"Matyáš","given":"Josef","non-dropping-particle":"","parse-names":false,"suffix":""}],"container-title":"Microporous and Mesoporous Materials","id":"ITEM-3","issued":{"date-parts":[["2017"]]},"page":"100-119","publisher":"Elsevier B.V.","title":"Functionalized silica aerogels for gas-phase purification, sensing, and catalysis: A review","type":"article-journal","volume":"250"},"uris":["http://www.mendeley.com/documents/?uuid=0c922bac-6921-3d3d-927d-d139144f27e7"]}],"mendeley":{"formattedCitation":"&lt;sup&gt;1,2,324&lt;/sup&gt;","plainTextFormattedCitation":"1,2,324","previouslyFormattedCitation":"&lt;sup&gt;1,2,32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2,324</w:t>
      </w:r>
      <w:r w:rsidRPr="009F7F88">
        <w:rPr>
          <w:color w:val="000000" w:themeColor="text1"/>
        </w:rPr>
        <w:fldChar w:fldCharType="end"/>
      </w:r>
      <w:r w:rsidRPr="009F7F88">
        <w:rPr>
          <w:color w:val="000000" w:themeColor="text1"/>
        </w:rPr>
        <w:t xml:space="preserve"> Recently an extrusion-printed 3D </w:t>
      </w:r>
      <w:proofErr w:type="spellStart"/>
      <w:r w:rsidRPr="009F7F88">
        <w:rPr>
          <w:color w:val="000000" w:themeColor="text1"/>
        </w:rPr>
        <w:t>CeZrLa</w:t>
      </w:r>
      <w:proofErr w:type="spellEnd"/>
      <w:r w:rsidRPr="009F7F88">
        <w:rPr>
          <w:color w:val="000000" w:themeColor="text1"/>
        </w:rPr>
        <w:t xml:space="preserve">-GO </w:t>
      </w:r>
      <w:proofErr w:type="spellStart"/>
      <w:r w:rsidRPr="009F7F88">
        <w:rPr>
          <w:color w:val="000000" w:themeColor="text1"/>
        </w:rPr>
        <w:t>nanocatalyst</w:t>
      </w:r>
      <w:proofErr w:type="spellEnd"/>
      <w:r w:rsidRPr="009F7F88">
        <w:rPr>
          <w:color w:val="000000" w:themeColor="text1"/>
        </w:rPr>
        <w:t xml:space="preserve"> has been </w:t>
      </w:r>
      <w:r w:rsidR="0081089E" w:rsidRPr="009F7F88">
        <w:rPr>
          <w:color w:val="000000" w:themeColor="text1"/>
        </w:rPr>
        <w:t xml:space="preserve">demonstrated </w:t>
      </w:r>
      <w:r w:rsidRPr="009F7F88">
        <w:rPr>
          <w:color w:val="000000" w:themeColor="text1"/>
        </w:rPr>
        <w:t>(</w:t>
      </w:r>
      <w:r w:rsidRPr="009F7F88">
        <w:rPr>
          <w:color w:val="000000" w:themeColor="text1"/>
        </w:rPr>
        <w:fldChar w:fldCharType="begin"/>
      </w:r>
      <w:r w:rsidRPr="009F7F88">
        <w:rPr>
          <w:color w:val="000000" w:themeColor="text1"/>
        </w:rPr>
        <w:instrText xml:space="preserve"> REF _Ref41196950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9</w:t>
      </w:r>
      <w:r w:rsidRPr="009F7F88">
        <w:rPr>
          <w:color w:val="000000" w:themeColor="text1"/>
        </w:rPr>
        <w:fldChar w:fldCharType="end"/>
      </w:r>
      <w:r w:rsidRPr="009F7F88">
        <w:rPr>
          <w:color w:val="000000" w:themeColor="text1"/>
        </w:rPr>
        <w:t>)</w:t>
      </w:r>
      <w:bookmarkStart w:id="222" w:name="_Hlk46419816"/>
      <w:r w:rsidRPr="009F7F88">
        <w:rPr>
          <w:color w:val="000000" w:themeColor="text1"/>
        </w:rPr>
        <w:fldChar w:fldCharType="begin" w:fldLock="1"/>
      </w:r>
      <w:r w:rsidR="004E1277" w:rsidRPr="009F7F88">
        <w:rPr>
          <w:color w:val="000000" w:themeColor="text1"/>
        </w:rPr>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w:instrText>
      </w:r>
      <w:r w:rsidR="004E1277" w:rsidRPr="009F7F88">
        <w:rPr>
          <w:rFonts w:hint="eastAsia"/>
          <w:color w:val="000000" w:themeColor="text1"/>
        </w:rPr>
        <w:instrText>le":"Journal of Cleaner Production","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常压干燥，裂解</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CeZrLa</w:instrText>
      </w:r>
      <w:r w:rsidR="004E1277" w:rsidRPr="009F7F88">
        <w:rPr>
          <w:rFonts w:hint="eastAsia"/>
          <w:color w:val="000000" w:themeColor="text1"/>
        </w:rPr>
        <w:instrText>石墨烯</w:instrText>
      </w:r>
      <w:r w:rsidR="004E1277" w:rsidRPr="009F7F88">
        <w:rPr>
          <w:rFonts w:hint="eastAsia"/>
          <w:color w:val="000000" w:themeColor="text1"/>
        </w:rPr>
        <w:instrText>\n</w:instrText>
      </w:r>
      <w:r w:rsidR="004E1277" w:rsidRPr="009F7F88">
        <w:rPr>
          <w:rFonts w:hint="eastAsia"/>
          <w:color w:val="000000" w:themeColor="text1"/>
        </w:rPr>
        <w:instrText>作为纳米催化剂用于</w:instrText>
      </w:r>
      <w:r w:rsidR="004E1277" w:rsidRPr="009F7F88">
        <w:rPr>
          <w:rFonts w:hint="eastAsia"/>
          <w:color w:val="000000" w:themeColor="text1"/>
        </w:rPr>
        <w:instrText>CO2</w:instrText>
      </w:r>
      <w:r w:rsidR="004E1277" w:rsidRPr="009F7F88">
        <w:rPr>
          <w:rFonts w:hint="eastAsia"/>
          <w:color w:val="000000" w:themeColor="text1"/>
        </w:rPr>
        <w:instrText>利用和直接合成碳酸亚丙酯</w:instrText>
      </w:r>
      <w:r w:rsidR="004E1277" w:rsidRPr="009F7F88">
        <w:rPr>
          <w:rFonts w:hint="eastAsia"/>
          <w:color w:val="000000" w:themeColor="text1"/>
        </w:rPr>
        <w:instrText>","page":"606-614","title":"Next frontiers in cleaner synthesis: 3D printed graphene-supported CeZrLa mixed</w:instrText>
      </w:r>
      <w:r w:rsidR="004E1277" w:rsidRPr="009F7F88">
        <w:rPr>
          <w:color w:val="000000" w:themeColor="text1"/>
        </w:rPr>
        <w:instrText>-oxide nanocatalyst for CO2 utilisation and direct propylene carbonate production","type":"article-journal","volume":"214"},"uris":["http://www.mendeley.com/documents/?uuid=cbb92a73-e040-4483-8b80-c74096b3ddf6"]}],"mendeley":{"formattedCitation":"&lt;sup&gt;247&lt;/sup&gt;","plainTextFormattedCitation":"247","previouslyFormattedCitation":"&lt;sup&gt;24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7</w:t>
      </w:r>
      <w:r w:rsidRPr="009F7F88">
        <w:rPr>
          <w:color w:val="000000" w:themeColor="text1"/>
        </w:rPr>
        <w:fldChar w:fldCharType="end"/>
      </w:r>
      <w:bookmarkEnd w:id="222"/>
      <w:r w:rsidRPr="009F7F88">
        <w:rPr>
          <w:color w:val="000000" w:themeColor="text1"/>
        </w:rPr>
        <w:t xml:space="preserve"> </w:t>
      </w:r>
      <w:r w:rsidR="00A43F5B" w:rsidRPr="009F7F88">
        <w:rPr>
          <w:color w:val="000000" w:themeColor="text1"/>
        </w:rPr>
        <w:t>which</w:t>
      </w:r>
      <w:r w:rsidRPr="009F7F88">
        <w:rPr>
          <w:color w:val="000000" w:themeColor="text1"/>
        </w:rPr>
        <w:t xml:space="preserve"> allows the 3D aerogel structure to be directly installed into the reactor (</w:t>
      </w:r>
      <w:r w:rsidRPr="009F7F88">
        <w:rPr>
          <w:color w:val="000000" w:themeColor="text1"/>
        </w:rPr>
        <w:fldChar w:fldCharType="begin"/>
      </w:r>
      <w:r w:rsidRPr="009F7F88">
        <w:rPr>
          <w:color w:val="000000" w:themeColor="text1"/>
        </w:rPr>
        <w:instrText xml:space="preserve"> REF _Ref41196950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9</w:t>
      </w:r>
      <w:r w:rsidRPr="009F7F88">
        <w:rPr>
          <w:color w:val="000000" w:themeColor="text1"/>
        </w:rPr>
        <w:fldChar w:fldCharType="end"/>
      </w:r>
      <w:r w:rsidR="001F02AD" w:rsidRPr="009F7F88">
        <w:rPr>
          <w:color w:val="000000" w:themeColor="text1"/>
        </w:rPr>
        <w:t>b</w:t>
      </w:r>
      <w:r w:rsidRPr="009F7F88">
        <w:rPr>
          <w:color w:val="000000" w:themeColor="text1"/>
        </w:rPr>
        <w:t xml:space="preserve">) for propylene carbonate </w:t>
      </w:r>
      <w:r w:rsidRPr="009F7F88">
        <w:rPr>
          <w:color w:val="000000" w:themeColor="text1"/>
        </w:rPr>
        <w:t xml:space="preserve">production. Compared with the starting powder form, the 3D printed </w:t>
      </w:r>
      <w:proofErr w:type="spellStart"/>
      <w:r w:rsidRPr="009F7F88">
        <w:rPr>
          <w:color w:val="000000" w:themeColor="text1"/>
        </w:rPr>
        <w:t>CeZrLa</w:t>
      </w:r>
      <w:proofErr w:type="spellEnd"/>
      <w:r w:rsidRPr="009F7F88">
        <w:rPr>
          <w:color w:val="000000" w:themeColor="text1"/>
        </w:rPr>
        <w:t xml:space="preserve">-GO </w:t>
      </w:r>
      <w:proofErr w:type="spellStart"/>
      <w:r w:rsidRPr="009F7F88">
        <w:rPr>
          <w:color w:val="000000" w:themeColor="text1"/>
        </w:rPr>
        <w:t>nanocatalysts</w:t>
      </w:r>
      <w:proofErr w:type="spellEnd"/>
      <w:r w:rsidRPr="009F7F88">
        <w:rPr>
          <w:color w:val="000000" w:themeColor="text1"/>
        </w:rPr>
        <w:t xml:space="preserve"> show higher activity and conversion, and no significant change in selectivity (</w:t>
      </w:r>
      <w:r w:rsidRPr="009F7F88">
        <w:rPr>
          <w:color w:val="000000" w:themeColor="text1"/>
        </w:rPr>
        <w:fldChar w:fldCharType="begin"/>
      </w:r>
      <w:r w:rsidRPr="009F7F88">
        <w:rPr>
          <w:color w:val="000000" w:themeColor="text1"/>
        </w:rPr>
        <w:instrText xml:space="preserve"> REF _Ref41196950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29</w:t>
      </w:r>
      <w:r w:rsidRPr="009F7F88">
        <w:rPr>
          <w:color w:val="000000" w:themeColor="text1"/>
        </w:rPr>
        <w:fldChar w:fldCharType="end"/>
      </w:r>
      <w:r w:rsidR="001F02AD" w:rsidRPr="009F7F88">
        <w:rPr>
          <w:color w:val="000000" w:themeColor="text1"/>
        </w:rPr>
        <w:t>c</w:t>
      </w:r>
      <w:r w:rsidRPr="009F7F88">
        <w:rPr>
          <w:color w:val="000000" w:themeColor="text1"/>
        </w:rPr>
        <w:t xml:space="preserve">). The all-in-one 3D printed </w:t>
      </w:r>
      <w:proofErr w:type="spellStart"/>
      <w:r w:rsidRPr="009F7F88">
        <w:rPr>
          <w:color w:val="000000" w:themeColor="text1"/>
        </w:rPr>
        <w:t>nanocatalysts</w:t>
      </w:r>
      <w:proofErr w:type="spellEnd"/>
      <w:r w:rsidRPr="009F7F88">
        <w:rPr>
          <w:color w:val="000000" w:themeColor="text1"/>
        </w:rPr>
        <w:t xml:space="preserve"> can be easily separated from the reaction mixture. Compared to traditional methods, this 3D printed catalyst reactor has many operational and structural advantages, including direct and customizable installation, high volume efficiency, and better mass and heat transfer, as well as excellent mechanical and structural integrity.</w:t>
      </w:r>
      <w:r w:rsidRPr="009F7F88">
        <w:rPr>
          <w:color w:val="000000" w:themeColor="text1"/>
        </w:rPr>
        <w:fldChar w:fldCharType="begin" w:fldLock="1"/>
      </w:r>
      <w:r w:rsidR="004E1277" w:rsidRPr="009F7F88">
        <w:rPr>
          <w:color w:val="000000" w:themeColor="text1"/>
        </w:rPr>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w:instrText>
      </w:r>
      <w:r w:rsidR="004E1277" w:rsidRPr="009F7F88">
        <w:rPr>
          <w:rFonts w:hint="eastAsia"/>
          <w:color w:val="000000" w:themeColor="text1"/>
        </w:rPr>
        <w:instrText>le":"Journal of Cleaner Production","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常压干燥，裂解</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CeZrLa</w:instrText>
      </w:r>
      <w:r w:rsidR="004E1277" w:rsidRPr="009F7F88">
        <w:rPr>
          <w:rFonts w:hint="eastAsia"/>
          <w:color w:val="000000" w:themeColor="text1"/>
        </w:rPr>
        <w:instrText>石墨烯</w:instrText>
      </w:r>
      <w:r w:rsidR="004E1277" w:rsidRPr="009F7F88">
        <w:rPr>
          <w:rFonts w:hint="eastAsia"/>
          <w:color w:val="000000" w:themeColor="text1"/>
        </w:rPr>
        <w:instrText>\n</w:instrText>
      </w:r>
      <w:r w:rsidR="004E1277" w:rsidRPr="009F7F88">
        <w:rPr>
          <w:rFonts w:hint="eastAsia"/>
          <w:color w:val="000000" w:themeColor="text1"/>
        </w:rPr>
        <w:instrText>作为纳米催化剂用于</w:instrText>
      </w:r>
      <w:r w:rsidR="004E1277" w:rsidRPr="009F7F88">
        <w:rPr>
          <w:rFonts w:hint="eastAsia"/>
          <w:color w:val="000000" w:themeColor="text1"/>
        </w:rPr>
        <w:instrText>CO2</w:instrText>
      </w:r>
      <w:r w:rsidR="004E1277" w:rsidRPr="009F7F88">
        <w:rPr>
          <w:rFonts w:hint="eastAsia"/>
          <w:color w:val="000000" w:themeColor="text1"/>
        </w:rPr>
        <w:instrText>利用和直接合成碳酸亚丙酯</w:instrText>
      </w:r>
      <w:r w:rsidR="004E1277" w:rsidRPr="009F7F88">
        <w:rPr>
          <w:rFonts w:hint="eastAsia"/>
          <w:color w:val="000000" w:themeColor="text1"/>
        </w:rPr>
        <w:instrText>","page":"606-614","title":"Next frontiers in cleaner synthesis: 3D printed graphene-supported CeZrLa mixed</w:instrText>
      </w:r>
      <w:r w:rsidR="004E1277" w:rsidRPr="009F7F88">
        <w:rPr>
          <w:color w:val="000000" w:themeColor="text1"/>
        </w:rPr>
        <w:instrText>-oxide nanocatalyst for CO2 utilisation and direct propylene carbonate production","type":"article-journal","volume":"214"},"uris":["http://www.mendeley.com/documents/?uuid=cbb92a73-e040-4483-8b80-c74096b3ddf6"]},{"id":"ITEM-2","itemData":{"DOI":"10.1039/</w:instrText>
      </w:r>
      <w:r w:rsidR="004E1277" w:rsidRPr="009F7F88">
        <w:rPr>
          <w:rFonts w:hint="eastAsia"/>
          <w:color w:val="000000" w:themeColor="text1"/>
        </w:rPr>
        <w:instrText>c7cs00631d","ISSN":"14604744","abstract":"</w:instrText>
      </w:r>
      <w:r w:rsidR="004E1277" w:rsidRPr="009F7F88">
        <w:rPr>
          <w:rFonts w:hint="eastAsia"/>
          <w:color w:val="000000" w:themeColor="text1"/>
        </w:rPr>
        <w:instrText>有拉出、光固化、喷墨、粉末床等几种打印原理的图，更偏重打印过程、反应物。</w:instrText>
      </w:r>
      <w:r w:rsidR="004E1277" w:rsidRPr="009F7F88">
        <w:rPr>
          <w:rFonts w:hint="eastAsia"/>
          <w:color w:val="000000" w:themeColor="text1"/>
        </w:rPr>
        <w:instrText>Computer-aided fabrication technologies combined with simulation and data processing approaches are changing our way of manufacturing and designing functional objects. Also in t</w:instrText>
      </w:r>
      <w:r w:rsidR="004E1277" w:rsidRPr="009F7F88">
        <w:rPr>
          <w:color w:val="000000" w:themeColor="text1"/>
        </w:rPr>
        <w:instrText>he field of catalytic technology and chemical engineering the impact of additive manufacturing, also referred to as 3D printing, is steadily increasing thanks to a rapidly decreasing equipment threshold. Although still in an early stage, the rapid and seamless transition between digital data and physical objects enabled by these fabrication tools will benefit both research and manufacture of reactors and structured catalysts. Additive manufacturing closes the gap between theory and experiment, by enabling accurate fabrication of geometries optimized through computational fluid dynamics and the experimental evaluation of their properties. This review highlights the research using 3D printing and computational modeling as digital tools for the design and fabrication of reactors and structured catalysts. The goal of this contribution is to stimulate interactions at the crossroads of chemistry and materials science on the one hand and digital fabrication and computational modeling on the other.","author":[{"dropping-particle":"","family":"Parra-Cabrera","given":"Cesar","non-dropping-particle":"","parse-names":false,"suffix":""},{"dropping-particle":"","family":"Achille","given":"Clement","non-dropping-particle":"","parse-names":false,"suffix":""},{"dropping-particle":"","family":"Kuhn","given":"Simon","non-dropping-particle":"","parse-names":false,"suffix":""},{"dropping-particle":"","family":"Ameloot","given":"Rob","non-dropping-particle":"","parse-names":false,"suffix":""}],"container-title":"Chemical Socie</w:instrText>
      </w:r>
      <w:r w:rsidR="004E1277" w:rsidRPr="009F7F88">
        <w:rPr>
          <w:rFonts w:hint="eastAsia"/>
          <w:color w:val="000000" w:themeColor="text1"/>
        </w:rPr>
        <w:instrText>ty Reviews","id":"ITEM-2","issue":"1","issued":{"date-parts":[["2018"]]},"note":"</w:instrText>
      </w:r>
      <w:r w:rsidR="004E1277" w:rsidRPr="009F7F88">
        <w:rPr>
          <w:rFonts w:hint="eastAsia"/>
          <w:color w:val="000000" w:themeColor="text1"/>
        </w:rPr>
        <w:instrText>有拉出、光固化、喷墨、粉末床等几种打印原理的图，更偏重打印过程、反应物。</w:instrText>
      </w:r>
      <w:r w:rsidR="004E1277" w:rsidRPr="009F7F88">
        <w:rPr>
          <w:rFonts w:hint="eastAsia"/>
          <w:color w:val="000000" w:themeColor="text1"/>
        </w:rPr>
        <w:instrText>","page":"209-230","publisher":"Royal Society of Chemistry","title":"3D printing in chemical engineering and catalytic technology: Structu</w:instrText>
      </w:r>
      <w:r w:rsidR="004E1277" w:rsidRPr="009F7F88">
        <w:rPr>
          <w:color w:val="000000" w:themeColor="text1"/>
        </w:rPr>
        <w:instrText>red catalysts, mixers and reactors","type":"article-journal","volume":"47"},"uris":["http://www.mendeley.com/documents/?uuid=d3d4fb1b-6bfa-43a4-9f98-03012c6ffa31"]}],"mendeley":{"formattedCitation":"&lt;sup&gt;247,325&lt;/sup&gt;","plainTextFormattedCitation":"247,325","previouslyFormattedCitation":"&lt;sup&gt;245,32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7,325</w:t>
      </w:r>
      <w:r w:rsidRPr="009F7F88">
        <w:rPr>
          <w:color w:val="000000" w:themeColor="text1"/>
        </w:rPr>
        <w:fldChar w:fldCharType="end"/>
      </w:r>
      <w:r w:rsidRPr="009F7F88">
        <w:rPr>
          <w:rFonts w:hint="eastAsia"/>
          <w:color w:val="000000" w:themeColor="text1"/>
        </w:rPr>
        <w:t xml:space="preserve"> </w:t>
      </w:r>
      <w:bookmarkEnd w:id="221"/>
    </w:p>
    <w:p w14:paraId="1A039C74" w14:textId="77777777" w:rsidR="00AE5429" w:rsidRPr="009F7F88" w:rsidRDefault="00AE5429" w:rsidP="00AE5429">
      <w:pPr>
        <w:pStyle w:val="RSCB02ArticleText"/>
        <w:ind w:firstLineChars="100" w:firstLine="195"/>
        <w:rPr>
          <w:color w:val="000000" w:themeColor="text1"/>
        </w:rPr>
      </w:pPr>
      <w:r w:rsidRPr="009F7F88">
        <w:rPr>
          <w:rStyle w:val="RSCB08CHeadingIn-lineChar"/>
          <w:color w:val="000000" w:themeColor="text1"/>
        </w:rPr>
        <w:t>5.4.2 Adsorbents.</w:t>
      </w:r>
      <w:r w:rsidRPr="009F7F88">
        <w:rPr>
          <w:b/>
          <w:bCs/>
          <w:color w:val="000000" w:themeColor="text1"/>
        </w:rPr>
        <w:t xml:space="preserve"> </w:t>
      </w:r>
      <w:r w:rsidRPr="009F7F88">
        <w:rPr>
          <w:color w:val="000000" w:themeColor="text1"/>
        </w:rPr>
        <w:t>A large number of studies have investigated aerogels as adsorbents for water treatment (such as water and oil separation, heavy metal ion removal) and air purification (such as volatile solvent, toxic gas removal, CO</w:t>
      </w:r>
      <w:r w:rsidRPr="009F7F88">
        <w:rPr>
          <w:color w:val="000000" w:themeColor="text1"/>
          <w:vertAlign w:val="subscript"/>
        </w:rPr>
        <w:t>2</w:t>
      </w:r>
      <w:r w:rsidRPr="009F7F88">
        <w:rPr>
          <w:color w:val="000000" w:themeColor="text1"/>
        </w:rPr>
        <w:t xml:space="preserve"> capture).</w:t>
      </w:r>
      <w:r w:rsidRPr="009F7F88">
        <w:rPr>
          <w:color w:val="000000" w:themeColor="text1"/>
        </w:rPr>
        <w:fldChar w:fldCharType="begin" w:fldLock="1"/>
      </w:r>
      <w:r w:rsidRPr="009F7F88">
        <w:rPr>
          <w:color w:val="000000" w:themeColor="text1"/>
        </w:rPr>
        <w:instrText>ADDIN CSL_CITATION {"citationItems":[{"id":"ITEM-1","itemData":{"DOI":"10.1002/ejic.201801512","ISSN":"10990682","abstract":"Carbon aerogels are a fascinating three-dimensional (3D) monolithic porous material with remarkable physicochemical properties, including low density, large surface area, abundant pore structure, high electrical conductivity, chemical stability, environmental compatibility, adjustable surface chemistry, as well as controllable structural features. These properties endow carbon aerogels with excellent adsorption and catalytic performance. Therefore, they are widely applied in environmental chemistry for removing pollutants like oils, toxic organic solvents, dyes, heavy metal ions in aquatic environments, and volatile organic compounds (VOCs), carbon oxides (CO2, CO), nitrogen oxide (NOx), and hydrogen sulfide (H2S) in the atmosphere. In this paper, the preparation processes of carbon aerogels are fully reviewed, and their applications for environmental clean-up based on adsorption and catalytic action are thoroughly addressed. In each section, the most recent representative studies will be highlighted. Finally, the challenges, outlooks, and prospects in this emerging and promising research field will be briefly discussed.","author":[{"dropping-particle":"","family":"Gan","given":"Guoqiang","non-dropping-particle":"","parse-names":false,"suffix":""},{"dropping-particle":"","family":"Li","given":"Xinyong","non-dropping-particle":"","parse-names":false,"suffix":""},{"dropping-particle":"","family":"Fan","given":"Shiying","non-dropping-particle":"","parse-names":false,"suffix":""},{"dropping-particle":"","family":"Wang","given":"Liang","non-dropping-particle":"","parse-names":false,"suffix":""},{"dropping-particle":"","family":"Qin","given":"Meichun","non-dropping-particle":"","parse-names":false,"suffix":""},{"dropping-particle":"","family":"Yin","given":"Zhifan","non-dropping-particle":"","parse-names":false,"suffix":""},{"dropping-particle":"","family":"Chen","given":"Guohua","non-dropping-particle":"","parse-names":false,"suffix":""}],"container-title":"European Journal of Inorganic Chemistry","id":"ITEM-1","issued":{"date-parts":[["2019"]]},"page":"3126-3141","title":"Carbon Aerogels for Environmental Clean-Up","type":"article-journal"},"uris":["http://www.mendeley.com/documents/?uuid=22231ecb-cdff-4419-9a02-9ef2df78b676"]},{"id":"ITEM-2","itemData":{"DOI":"10.1007/s10570-019-02559-x","ISSN":"1572882X","abstract":"Abstract: Crude oil leakage from tankers, offshore platforms, drilling rigs and wells, causing severe pollution to the environment has led to irreversible damage to ocean habitat and inhabitants. It has become one of the greatest global environmental concerns which has recently attracted major public awareness. In addition, the contamination of sea and inhabitants. It has significantly harmed the fishing and seafood industry, and even raises health and life issues for millions of human beings. Until now, there is still no viable and practical method to effectively reduce the damage from crude oil spill. This has attracted numerous researchers’ attention. For developing an environmentally friendly and cost-effective polymer absorbent for oil spill cleaning. Recently, among all the efforts, it is proven that biomass aerogel can be used as an outstanding absorbent for oil–water separation, which is a feasible solution for tackling the crude oil issue. In this article, a comprehensive review on the current state-of-art for biomass-based aerogels utilised in the field of oil/water separation is provided. This includes the preparation procedures, fabrication processes, and the categorisation of various types of aerogels. Additionally, the future direction and technological advancement will be discussed in detail. Graphic abstract: [Figure not available: see fulltext.].","author":[{"dropping-particle":"","family":"Yang","given":"Wen Jie","non-dropping-particle":"","parse-names":false,"suffix":""},{"dropping-particle":"","family":"Yuen","given":"Anthony Chun Yin","non-dropping-particle":"","parse-names":false,"suffix":""},{"dropping-particle":"","family":"Li","given":"Ao","non-dropping-particle":"","parse-names":false,"suffix":""},{"dropping-particle":"","family":"Lin","given":"Bo","non-dropping-particle":"","parse-names":false,"suffix":""},{"dropping-particle":"","family":"Chen","given":"Timothy Bo Yuan","non-dropping-particle":"","parse-names":false,"suffix":""},{"dropping-particle":"","family":"Yang","given":"Wei","non-dropping-particle":"","parse-names":false,"suffix":""},{"dropping-particle":"","family":"Lu","given":"Hong Dian","non-dropping-particle":"","parse-names":false,"suffix":""},{"dropping-particle":"","family":"Yeoh","given":"Guan Heng","non-dropping-particle":"","parse-names":false,"suffix":""}],"container-title":"Cellulose","id":"ITEM-2","issue":"11","issued":{"date-parts":[["2019"]]},"page":"6449-6476","publisher":"Springer Netherlands","title":"Recent progress in bio-based aerogel absorbents for oil/water separation","type":"article-journal","volume":"26"},"uris":["http://www.mendeley.com/documents/?uuid=1f809cac-ce1b-39d8-ac91-924821ec606e"]},{"id":"ITEM-3","itemData":{"DOI":"10.1002/adma.201601812","ISSN":"15214095","abstract":"Oil sorbents play a very important part in the remediation processes of oil spills. To enhance the oil-sorption properties and simplify the oil-recovery process, various advanced oil sorbents and oil-collecting devices based on them have been proposed recently. Here, we firstly discuss the design considerations for the fabrication of oil sorbents and describe recently developed oil sorbents based on modification strategy. Then, recent advances regarding oil sorbents mainly based on carbon materials and swellable oleophilic polymers are also presented. Subsequently, some additional properties are emphasized, which are required by oil sorbents to cope with oil spills under extreme conditions or to facilitate the oil-collection processes. Furthermore, some oil-collection devices based on oil sorbents that have been developed recently are shown. Finally, an outlook and challenges for the next generation of oil-spill-remediation technology based on oil-sorbents materials are given.","author":[{"dropping-particle":"","family":"Ge","given":"Jin","non-dropping-particle":"","parse-names":false,"suffix":""},{"dropping-particle":"","family":"Zhao","given":"Hao Yu","non-dropping-particle":"","parse-names":false,"suffix":""},{"dropping-particle":"","family":"Zhu","given":"Hong Wu","non-dropping-particle":"","parse-names":false,"suffix":""},{"dropping-particle":"","family":"Huang","given":"Jin","non-dropping-particle":"","parse-names":false,"suffix":""},{"dropping-particle":"","family":"Shi","given":"Lu An","non-dropping-particle":"","parse-names":false,"suffix":""},{"dropping-particle":"","family":"Yu","given":"Shu Hong","non-dropping-particle":"","parse-names":false,"suffix":""}],"container-title":"Advanced Materials","id":"ITEM-3","issue":"47","issued":{"date-parts":[["2016"]]},"page":"10459-10490","title":"Advanced Sorbents for Oil-Spill Cleanup: Recent Advances and Future Perspectives","type":"article-journal","volume":"28"},"uris":["http://www.mendeley.com/documents/?uuid=81167727-cc1e-49fe-8463-3734a25dad79"]}],"mendeley":{"formattedCitation":"&lt;sup&gt;323,326,327&lt;/sup&gt;","plainTextFormattedCitation":"323,326,327","previouslyFormattedCitation":"&lt;sup&gt;321,324,325&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23,326,327</w:t>
      </w:r>
      <w:r w:rsidRPr="009F7F88">
        <w:rPr>
          <w:color w:val="000000" w:themeColor="text1"/>
        </w:rPr>
        <w:fldChar w:fldCharType="end"/>
      </w:r>
      <w:r w:rsidRPr="009F7F88">
        <w:rPr>
          <w:color w:val="000000" w:themeColor="text1"/>
        </w:rPr>
        <w:t xml:space="preserve"> Depending on the specific application, the general research in this area focuses on the surface chemical modification, design of porous structures, and mechanical flexibility and reusability. </w:t>
      </w:r>
    </w:p>
    <w:p w14:paraId="30B2B451" w14:textId="238F3408" w:rsidR="00AE5429" w:rsidRPr="009F7F88" w:rsidRDefault="00AE5429" w:rsidP="00053ADE">
      <w:pPr>
        <w:pStyle w:val="RSCB02ArticleText"/>
        <w:ind w:firstLineChars="100" w:firstLine="194"/>
        <w:rPr>
          <w:color w:val="000000" w:themeColor="text1"/>
        </w:rPr>
      </w:pPr>
      <w:r w:rsidRPr="009F7F88">
        <w:rPr>
          <w:color w:val="000000" w:themeColor="text1"/>
        </w:rPr>
        <w:t>3D printing technology can promote microstructure design, and improve adsorption selectivity and capacity.</w:t>
      </w:r>
      <w:r w:rsidRPr="009F7F88">
        <w:rPr>
          <w:color w:val="000000" w:themeColor="text1"/>
        </w:rPr>
        <w:fldChar w:fldCharType="begin" w:fldLock="1"/>
      </w:r>
      <w:r w:rsidRPr="009F7F88">
        <w:rPr>
          <w:color w:val="000000" w:themeColor="text1"/>
        </w:rPr>
        <w:instrText xml:space="preserve">ADDIN CSL_CITATION {"citationItems":[{"id":"ITEM-1","itemData":{"DOI":"10.1016/j.jhazmat.2018.10.078","ISSN":"18733336","abstract":"Oil spills from disasters such as the sinking of ships and the discharge of oily wastes cause serious environmental problems. Polydimethylsiloxane(PDMS) sponges are valuable tools for isolating spilled oil. Here, we propose new PDMS sponges with bio-inspired design and enhanced absorption capacities. 3D printing was used to produce templates having negative designs, and after being filled with PDMS, the templates were selectively dissolved. Through this, PDMS sponges with well-interconnected and controlled porosities were produced within 10% error. The wettability of sponges with various pore sizes and line widths was investigated. The surfaces were found to be highly hydrophobic, with water contact angles of 100-143°, and oleophilic, with oil contact angles of </w:instrText>
      </w:r>
      <w:r w:rsidRPr="009F7F88">
        <w:rPr>
          <w:rFonts w:ascii="Cambria Math" w:hAnsi="Cambria Math" w:cs="Cambria Math"/>
          <w:color w:val="000000" w:themeColor="text1"/>
        </w:rPr>
        <w:instrText>∼</w:instrText>
      </w:r>
      <w:r w:rsidRPr="009F7F88">
        <w:rPr>
          <w:color w:val="000000" w:themeColor="text1"/>
        </w:rPr>
        <w:instrText>0°. The sponge fabricated with line width of 200 μm and pore size of 400 μm showed the highest hydrophobicity and oleophilicity. These parameters were used to produce the surfaces of hollow sponges having bio-inspired design that mimics the water absorption and storage functions of cactus. Repeated oil-water separation testing was conducted, and the absorption capacities were compared with those of non-hollow and conventional sponges. The new design showed absorption capacity up to 3.7 times that of the sponges. The bio-inspired PDMS sponge provides a significant advance in oil–water separation ability.","author":[{"dropping-particle":"","family":"Shin","given":"Jung Hwal","non-dropping-particle":"","parse-names":false,"suffix":""},{"dropping-particle":"","family":"Heo","given":"Jun Ho","non-dropping-particle":"","parse-names":false,"suffix":""},{"dropping-particle":"","family":"Jeon","given":"Seunggyu","non-dropping-particle":"","parse-names":false,"suffix":""},{"dropping-particle":"","family":"Park","given":"Jeong Hun","non-dropping-particle":"","parse-names":false,"suffix":""},{"dropping-particle":"","family":"Kim","given":"Suhyeon","non-dropping-particle":"","parse-names":false,"suffix":""},{"dropping-particle":"","family":"Kang","given":"Hyun Wook","non-dropping-particle":"","parse-names":false,"suffix":""}],"container-title":"Journal of Hazardous Materials","id"</w:instrText>
      </w:r>
      <w:r w:rsidRPr="009F7F88">
        <w:rPr>
          <w:rFonts w:hint="eastAsia"/>
          <w:color w:val="000000" w:themeColor="text1"/>
        </w:rPr>
        <w:instrText>:"ITEM-1","issued":{"date-parts":[["2019"]]},"note":"</w:instrText>
      </w:r>
      <w:r w:rsidRPr="009F7F88">
        <w:rPr>
          <w:rFonts w:hint="eastAsia"/>
          <w:color w:val="000000" w:themeColor="text1"/>
        </w:rPr>
        <w:instrText>不加</w:instrText>
      </w:r>
      <w:r w:rsidRPr="009F7F88">
        <w:rPr>
          <w:rFonts w:hint="eastAsia"/>
          <w:color w:val="000000" w:themeColor="text1"/>
        </w:rPr>
        <w:instrText>\n</w:instrText>
      </w:r>
      <w:r w:rsidRPr="009F7F88">
        <w:rPr>
          <w:rFonts w:hint="eastAsia"/>
          <w:color w:val="000000" w:themeColor="text1"/>
        </w:rPr>
        <w:instrText>不是气凝胶，无干燥过程</w:instrText>
      </w:r>
      <w:r w:rsidRPr="009F7F88">
        <w:rPr>
          <w:rFonts w:hint="eastAsia"/>
          <w:color w:val="000000" w:themeColor="text1"/>
        </w:rPr>
        <w:instrText>\n3D</w:instrText>
      </w:r>
      <w:r w:rsidRPr="009F7F88">
        <w:rPr>
          <w:rFonts w:hint="eastAsia"/>
          <w:color w:val="000000" w:themeColor="text1"/>
        </w:rPr>
        <w:instrText>打印牺牲</w:instrText>
      </w:r>
      <w:r w:rsidRPr="009F7F88">
        <w:rPr>
          <w:rFonts w:hint="eastAsia"/>
          <w:color w:val="000000" w:themeColor="text1"/>
        </w:rPr>
        <w:instrText>polycaprolactone</w:instrText>
      </w:r>
      <w:r w:rsidRPr="009F7F88">
        <w:rPr>
          <w:rFonts w:hint="eastAsia"/>
          <w:color w:val="000000" w:themeColor="text1"/>
        </w:rPr>
        <w:instrText>（</w:instrText>
      </w:r>
      <w:r w:rsidRPr="009F7F88">
        <w:rPr>
          <w:rFonts w:hint="eastAsia"/>
          <w:color w:val="000000" w:themeColor="text1"/>
        </w:rPr>
        <w:instrText>PCL</w:instrText>
      </w:r>
      <w:r w:rsidRPr="009F7F88">
        <w:rPr>
          <w:rFonts w:hint="eastAsia"/>
          <w:color w:val="000000" w:themeColor="text1"/>
        </w:rPr>
        <w:instrText>）聚己内酯模板，原料</w:instrText>
      </w:r>
      <w:r w:rsidRPr="009F7F88">
        <w:rPr>
          <w:rFonts w:hint="eastAsia"/>
          <w:color w:val="000000" w:themeColor="text1"/>
        </w:rPr>
        <w:instrText>PDMS prepolymer (Sylgard 184 A) and thermal curing agent (Sylgard 184B)</w:instrText>
      </w:r>
      <w:r w:rsidRPr="009F7F88">
        <w:rPr>
          <w:rFonts w:hint="eastAsia"/>
          <w:color w:val="000000" w:themeColor="text1"/>
        </w:rPr>
        <w:instrText>，丙酮溶解模板，依次异丙醇洗、水洗</w:instrText>
      </w:r>
      <w:r w:rsidRPr="009F7F88">
        <w:rPr>
          <w:rFonts w:hint="eastAsia"/>
          <w:color w:val="000000" w:themeColor="text1"/>
        </w:rPr>
        <w:instrText>\n3D PDMS</w:instrText>
      </w:r>
      <w:r w:rsidRPr="009F7F88">
        <w:rPr>
          <w:rFonts w:hint="eastAsia"/>
          <w:color w:val="000000" w:themeColor="text1"/>
        </w:rPr>
        <w:instrText>聚二甲基硅氧烷泡沫</w:instrText>
      </w:r>
      <w:r w:rsidRPr="009F7F88">
        <w:rPr>
          <w:rFonts w:hint="eastAsia"/>
          <w:color w:val="000000" w:themeColor="text1"/>
        </w:rPr>
        <w:instrText>\n</w:instrText>
      </w:r>
      <w:r w:rsidRPr="009F7F88">
        <w:rPr>
          <w:rFonts w:hint="eastAsia"/>
          <w:color w:val="000000" w:themeColor="text1"/>
        </w:rPr>
        <w:instrText>水油分离</w:instrText>
      </w:r>
      <w:r w:rsidRPr="009F7F88">
        <w:rPr>
          <w:rFonts w:hint="eastAsia"/>
          <w:color w:val="000000" w:themeColor="text1"/>
        </w:rPr>
        <w:instrText>","page":"494-501","publisher":"Elsev</w:instrText>
      </w:r>
      <w:r w:rsidRPr="009F7F88">
        <w:rPr>
          <w:color w:val="000000" w:themeColor="text1"/>
        </w:rPr>
        <w:instrText>ier","title":"Bio-inspired hollow PDMS sponge for enhanced oil–water separation","type":"article-journal","volume":"365"},"uris":["http://www.mendeley.com/documents/?uuid=c42e5b1a-68ae-4c71-9948-78aea8685c31"]},{"id":"ITEM-2","itemData":{"DOI":"10.1002/adma.201704912","ISSN":"15214095","abstract":"Biomimetic functional surfaces are attracting increasing attention for various technological applications, especially the superhydrophobic surfaces inspired by plant leaves. However, the replication of the complex hierarchical microstructures is limited by the traditional fabrication techniques. In this paper, superhydrophobic micro-scale artificial hairs with eggbeater heads inspired by Salvinia molesta leaf was fabricated by the Immersed surface accumulation three dimensional (3D) printing process. Multi-walled carbon nanotubes were added to the photocurable resins to enhance the surface roughness and mechanical strength of the microstructures. The 3D printed eggbeater surface reveals interesting properties in terms of superhydrophobilicity and petal effect. The results show that a hydrophilic material can macroscopically behave as hydrophobic if a surface has proper microstructured features. The controllable adhesive force (from 23 μN to 55 μN) can be easily tuned with different number of eggbeater arms for potential applications such as micro hand for droplet manipulation. Furthermore, a new energy-efficient oil/water separation solution based on our biomimetic structures was demonstrated. The results show that the 3D-printed eggbeater structure could have numerous applications, including water droplet manipulation, 3D cell culture, micro reactor, oil spill clean-up, and oil/water separation.","author":[{"dropping-particle":"","family":"Yang","given":"Yang","non-dropping-particle":"","parse-names":false,"suffix":""},{"dropping-particle":"","family":"Li","given":"Xiangjia","non-dropping-particle":"","parse-names":false,"suffix":""},{"dropping-particle":"","family":"Zheng","given":"Xuan","non-dropping-particle":"","parse-names":false,"suffix":""},{"dropping-particle":"","family":"Chen","given":"Zeyu","non-dropping-particle":"","parse-names":false,"suffix":""},{"dropping-particle":"","family":"Zhou","given":"Qifa","non-dropping-particle":"","parse-names":false,</w:instrText>
      </w:r>
      <w:r w:rsidRPr="009F7F88">
        <w:rPr>
          <w:rFonts w:hint="eastAsia"/>
          <w:color w:val="000000" w:themeColor="text1"/>
        </w:rPr>
        <w:instrText>"suffix":""},{"dropping-particle":"","family":"Chen","given":"Yong","non-dropping-particle":"","parse-names":false,"suffix":""}],"container-title":"Advanced Materials","id":"ITEM-2","issue":"9","issued":{"date-parts":[["2018"]]},"note":"</w:instrText>
      </w:r>
      <w:r w:rsidRPr="009F7F88">
        <w:rPr>
          <w:rFonts w:hint="eastAsia"/>
          <w:color w:val="000000" w:themeColor="text1"/>
        </w:rPr>
        <w:instrText>不加</w:instrText>
      </w:r>
      <w:r w:rsidRPr="009F7F88">
        <w:rPr>
          <w:rFonts w:hint="eastAsia"/>
          <w:color w:val="000000" w:themeColor="text1"/>
        </w:rPr>
        <w:instrText>\n</w:instrText>
      </w:r>
      <w:r w:rsidRPr="009F7F88">
        <w:rPr>
          <w:rFonts w:hint="eastAsia"/>
          <w:color w:val="000000" w:themeColor="text1"/>
        </w:rPr>
        <w:instrText>非气凝胶</w:instrText>
      </w:r>
      <w:r w:rsidRPr="009F7F88">
        <w:rPr>
          <w:rFonts w:hint="eastAsia"/>
          <w:color w:val="000000" w:themeColor="text1"/>
        </w:rPr>
        <w:instrText>\n3D</w:instrText>
      </w:r>
      <w:r w:rsidRPr="009F7F88">
        <w:rPr>
          <w:rFonts w:hint="eastAsia"/>
          <w:color w:val="000000" w:themeColor="text1"/>
        </w:rPr>
        <w:instrText>打印仿生超疏水结构</w:instrText>
      </w:r>
      <w:r w:rsidRPr="009F7F88">
        <w:rPr>
          <w:rFonts w:hint="eastAsia"/>
          <w:color w:val="000000" w:themeColor="text1"/>
        </w:rPr>
        <w:instrText>","page":"1704912","title":"3D-Printed Biomimetic Super-Hydrophobic Structure for Microdroplet Manipulation and Oil/Water Separation","type":"article-journal","volume":"30"},"uris":["http://www.mendeley.com/documents/?uuid=c3bd6ca4-7b02-419a-a99d-e3e91</w:instrText>
      </w:r>
      <w:r w:rsidRPr="009F7F88">
        <w:rPr>
          <w:color w:val="000000" w:themeColor="text1"/>
        </w:rPr>
        <w:instrText>85acac6"]}],"mendeley":{"formattedCitation":"&lt;sup&gt;140,328&lt;/sup&gt;","plainTextFormattedCitation":"140,328","previouslyFormattedCitation":"&lt;sup&gt;140,326&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40,328</w:t>
      </w:r>
      <w:r w:rsidRPr="009F7F88">
        <w:rPr>
          <w:color w:val="000000" w:themeColor="text1"/>
        </w:rPr>
        <w:fldChar w:fldCharType="end"/>
      </w:r>
      <w:r w:rsidRPr="009F7F88">
        <w:rPr>
          <w:color w:val="000000" w:themeColor="text1"/>
        </w:rPr>
        <w:t xml:space="preserve"> Indeed, porous graphene lattices by 3D printed templates have been demonstrated as selective adsorbents for inorganic and organic solvents (</w:t>
      </w:r>
      <w:r w:rsidRPr="009F7F88">
        <w:rPr>
          <w:color w:val="000000" w:themeColor="text1"/>
        </w:rPr>
        <w:fldChar w:fldCharType="begin"/>
      </w:r>
      <w:r w:rsidRPr="009F7F88">
        <w:rPr>
          <w:color w:val="000000" w:themeColor="text1"/>
        </w:rPr>
        <w:instrText xml:space="preserve"> REF _Ref41198807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30</w:t>
      </w:r>
      <w:r w:rsidRPr="009F7F88">
        <w:rPr>
          <w:color w:val="000000" w:themeColor="text1"/>
        </w:rPr>
        <w:fldChar w:fldCharType="end"/>
      </w:r>
      <w:r w:rsidRPr="009F7F88">
        <w:rPr>
          <w:color w:val="000000" w:themeColor="text1"/>
        </w:rPr>
        <w:t>),</w:t>
      </w:r>
      <w:r w:rsidRPr="009F7F88">
        <w:rPr>
          <w:color w:val="000000" w:themeColor="text1"/>
        </w:rPr>
        <w:fldChar w:fldCharType="begin" w:fldLock="1"/>
      </w:r>
      <w:r w:rsidRPr="009F7F88">
        <w:rPr>
          <w:color w:val="000000" w:themeColor="text1"/>
        </w:rPr>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9F7F88">
        <w:rPr>
          <w:rFonts w:hint="eastAsia"/>
          <w:color w:val="000000" w:themeColor="text1"/>
        </w:rPr>
        <w:instrText>"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基于掩模图像投影的立体光刻</w:instrText>
      </w:r>
      <w:r w:rsidRPr="009F7F88">
        <w:rPr>
          <w:rFonts w:hint="eastAsia"/>
          <w:color w:val="000000" w:themeColor="text1"/>
        </w:rPr>
        <w:instrText>3D</w:instrText>
      </w:r>
      <w:r w:rsidRPr="009F7F88">
        <w:rPr>
          <w:rFonts w:hint="eastAsia"/>
          <w:color w:val="000000" w:themeColor="text1"/>
        </w:rPr>
        <w:instrText>模板，灌注，水热处理，冷冻干燥，裂解</w:instrText>
      </w:r>
      <w:r w:rsidRPr="009F7F88">
        <w:rPr>
          <w:rFonts w:hint="eastAsia"/>
          <w:color w:val="000000" w:themeColor="text1"/>
        </w:rPr>
        <w:instrText>\n</w:instrText>
      </w:r>
      <w:r w:rsidRPr="009F7F88">
        <w:rPr>
          <w:rFonts w:hint="eastAsia"/>
          <w:color w:val="000000" w:themeColor="text1"/>
        </w:rPr>
        <w:instrText>石墨烯气凝胶骨架</w:instrText>
      </w:r>
      <w:r w:rsidRPr="009F7F88">
        <w:rPr>
          <w:rFonts w:hint="eastAsia"/>
          <w:color w:val="000000" w:themeColor="text1"/>
        </w:rPr>
        <w:instrText>\n</w:instrText>
      </w:r>
      <w:r w:rsidRPr="009F7F88">
        <w:rPr>
          <w:rFonts w:hint="eastAsia"/>
          <w:color w:val="000000" w:themeColor="text1"/>
        </w:rPr>
        <w:instrText>作为气体传感器等</w:instrText>
      </w:r>
      <w:r w:rsidRPr="009F7F88">
        <w:rPr>
          <w:rFonts w:hint="eastAsia"/>
          <w:color w:val="000000" w:themeColor="text1"/>
        </w:rPr>
        <w:instrText>","page":"1096-1106","title":"Three-Dimensional Printing Hollow Polymer Template-Mediated Graphene Lattices with Tailorable Architectures and Multifunctional Properties","type":"article-jour</w:instrText>
      </w:r>
      <w:r w:rsidRPr="009F7F88">
        <w:rPr>
          <w:color w:val="000000" w:themeColor="text1"/>
        </w:rPr>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43</w:t>
      </w:r>
      <w:r w:rsidRPr="009F7F88">
        <w:rPr>
          <w:color w:val="000000" w:themeColor="text1"/>
        </w:rPr>
        <w:fldChar w:fldCharType="end"/>
      </w:r>
      <w:r w:rsidRPr="009F7F88">
        <w:rPr>
          <w:color w:val="000000" w:themeColor="text1"/>
        </w:rPr>
        <w:t xml:space="preserve"> with adsorption capacities of organic </w:t>
      </w:r>
    </w:p>
    <w:p w14:paraId="33BDF8EE" w14:textId="77777777" w:rsidR="00AE5429" w:rsidRPr="009F7F88" w:rsidRDefault="00AE5429" w:rsidP="00053ADE">
      <w:pPr>
        <w:pStyle w:val="RSCB02ArticleText"/>
        <w:ind w:firstLineChars="100" w:firstLine="194"/>
        <w:rPr>
          <w:color w:val="000000" w:themeColor="text1"/>
        </w:rPr>
      </w:pPr>
    </w:p>
    <w:p w14:paraId="0ADD996E" w14:textId="53C06BDD" w:rsidR="00F10751" w:rsidRPr="009F7F88" w:rsidRDefault="00F10751" w:rsidP="00203F2D">
      <w:pPr>
        <w:pStyle w:val="RSCB02ArticleText"/>
        <w:ind w:firstLineChars="100" w:firstLine="194"/>
        <w:rPr>
          <w:color w:val="000000" w:themeColor="text1"/>
        </w:rPr>
        <w:sectPr w:rsidR="00F10751" w:rsidRPr="009F7F88" w:rsidSect="00775D3E">
          <w:type w:val="continuous"/>
          <w:pgSz w:w="11907" w:h="16840" w:code="9"/>
          <w:pgMar w:top="1009" w:right="851" w:bottom="1758" w:left="851" w:header="851" w:footer="1049" w:gutter="0"/>
          <w:cols w:num="2" w:space="227"/>
          <w:docGrid w:linePitch="360"/>
        </w:sectPr>
      </w:pPr>
    </w:p>
    <w:p w14:paraId="761A3CBD" w14:textId="099F8D77" w:rsidR="00AF7AAC" w:rsidRPr="009F7F88" w:rsidRDefault="00F10751" w:rsidP="00775D3E">
      <w:pPr>
        <w:pStyle w:val="RSCB02ArticleText"/>
        <w:spacing w:line="240" w:lineRule="auto"/>
        <w:ind w:firstLineChars="100" w:firstLine="180"/>
        <w:rPr>
          <w:color w:val="000000" w:themeColor="text1"/>
        </w:rPr>
      </w:pPr>
      <w:r w:rsidRPr="009F7F88">
        <w:rPr>
          <w:noProof/>
          <w:color w:val="000000" w:themeColor="text1"/>
          <w:w w:val="100"/>
        </w:rPr>
        <mc:AlternateContent>
          <mc:Choice Requires="wpg">
            <w:drawing>
              <wp:inline distT="0" distB="0" distL="0" distR="0" wp14:anchorId="1294C0E7" wp14:editId="69CB23DE">
                <wp:extent cx="6407150" cy="2283357"/>
                <wp:effectExtent l="0" t="0" r="0" b="3175"/>
                <wp:docPr id="1869" name="组合 1869"/>
                <wp:cNvGraphicFramePr/>
                <a:graphic xmlns:a="http://schemas.openxmlformats.org/drawingml/2006/main">
                  <a:graphicData uri="http://schemas.microsoft.com/office/word/2010/wordprocessingGroup">
                    <wpg:wgp>
                      <wpg:cNvGrpSpPr/>
                      <wpg:grpSpPr>
                        <a:xfrm>
                          <a:off x="0" y="0"/>
                          <a:ext cx="6407150" cy="2283357"/>
                          <a:chOff x="-535406" y="1807929"/>
                          <a:chExt cx="6407150" cy="2283357"/>
                        </a:xfrm>
                      </wpg:grpSpPr>
                      <pic:pic xmlns:pic="http://schemas.openxmlformats.org/drawingml/2006/picture">
                        <pic:nvPicPr>
                          <pic:cNvPr id="1867" name="图片 1867"/>
                          <pic:cNvPicPr preferRelativeResize="0">
                            <a:picLocks noChangeAspect="1"/>
                          </pic:cNvPicPr>
                        </pic:nvPicPr>
                        <pic:blipFill>
                          <a:blip r:embed="rId70"/>
                          <a:srcRect/>
                          <a:stretch/>
                        </pic:blipFill>
                        <pic:spPr bwMode="auto">
                          <a:xfrm>
                            <a:off x="-393196" y="1807929"/>
                            <a:ext cx="6120000" cy="1728107"/>
                          </a:xfrm>
                          <a:prstGeom prst="rect">
                            <a:avLst/>
                          </a:prstGeom>
                          <a:noFill/>
                          <a:ln>
                            <a:noFill/>
                          </a:ln>
                        </pic:spPr>
                      </pic:pic>
                      <wps:wsp>
                        <wps:cNvPr id="1868" name="文本框 1868"/>
                        <wps:cNvSpPr txBox="1"/>
                        <wps:spPr>
                          <a:xfrm>
                            <a:off x="-535406" y="3535951"/>
                            <a:ext cx="6407150" cy="555335"/>
                          </a:xfrm>
                          <a:prstGeom prst="rect">
                            <a:avLst/>
                          </a:prstGeom>
                          <a:solidFill>
                            <a:prstClr val="white"/>
                          </a:solidFill>
                          <a:ln>
                            <a:noFill/>
                          </a:ln>
                        </wps:spPr>
                        <wps:txbx>
                          <w:txbxContent>
                            <w:p w14:paraId="47BF38DC" w14:textId="016EB326" w:rsidR="005573B9" w:rsidRPr="007F1E5C" w:rsidRDefault="005573B9" w:rsidP="008776EA">
                              <w:pPr>
                                <w:pStyle w:val="RSCI05CaptiontoFigureSchemeChartwithbottombar"/>
                                <w:rPr>
                                  <w:rFonts w:cs="Times New Roman"/>
                                  <w:b/>
                                  <w:w w:val="108"/>
                                  <w:sz w:val="18"/>
                                </w:rPr>
                              </w:pPr>
                              <w:bookmarkStart w:id="223" w:name="_Ref41196950"/>
                              <w:r>
                                <w:t xml:space="preserve">Fig. </w:t>
                              </w:r>
                              <w:r w:rsidR="00B131A9">
                                <w:fldChar w:fldCharType="begin"/>
                              </w:r>
                              <w:r w:rsidR="00B131A9">
                                <w:instrText xml:space="preserve"> SEQ Fig. \* ARABIC </w:instrText>
                              </w:r>
                              <w:r w:rsidR="00B131A9">
                                <w:fldChar w:fldCharType="separate"/>
                              </w:r>
                              <w:r>
                                <w:rPr>
                                  <w:noProof/>
                                </w:rPr>
                                <w:t>29</w:t>
                              </w:r>
                              <w:r w:rsidR="00B131A9">
                                <w:rPr>
                                  <w:noProof/>
                                </w:rPr>
                                <w:fldChar w:fldCharType="end"/>
                              </w:r>
                              <w:bookmarkEnd w:id="223"/>
                              <w:r>
                                <w:t xml:space="preserve">  </w:t>
                              </w:r>
                              <w:r w:rsidRPr="00A30502">
                                <w:t>3D printed graphene</w:t>
                              </w:r>
                              <w:r>
                                <w:t xml:space="preserve"> aerogels loaded with</w:t>
                              </w:r>
                              <w:r w:rsidRPr="00A30502">
                                <w:t xml:space="preserve"> </w:t>
                              </w:r>
                              <w:proofErr w:type="spellStart"/>
                              <w:r w:rsidRPr="00A30502">
                                <w:t>CeZrLa</w:t>
                              </w:r>
                              <w:proofErr w:type="spellEnd"/>
                              <w:r w:rsidRPr="00A30502">
                                <w:t xml:space="preserve"> </w:t>
                              </w:r>
                              <w:r>
                                <w:t xml:space="preserve">for </w:t>
                              </w:r>
                              <w:r w:rsidRPr="00A30502">
                                <w:t>catalyst</w:t>
                              </w:r>
                              <w:r>
                                <w:t xml:space="preserve"> applications</w:t>
                              </w:r>
                              <w:r w:rsidRPr="00A30502">
                                <w:t>. (</w:t>
                              </w:r>
                              <w:r>
                                <w:t>a</w:t>
                              </w:r>
                              <w:r w:rsidRPr="00A30502">
                                <w:t xml:space="preserve">) 3D printing </w:t>
                              </w:r>
                              <w:r>
                                <w:t xml:space="preserve">process </w:t>
                              </w:r>
                              <w:r w:rsidRPr="00A30502">
                                <w:t xml:space="preserve">of GO-supported </w:t>
                              </w:r>
                              <w:proofErr w:type="spellStart"/>
                              <w:r w:rsidRPr="00A30502">
                                <w:t>CeZrLa</w:t>
                              </w:r>
                              <w:proofErr w:type="spellEnd"/>
                              <w:r w:rsidRPr="00A30502">
                                <w:t xml:space="preserve"> structures</w:t>
                              </w:r>
                              <w:r>
                                <w:t>.</w:t>
                              </w:r>
                              <w:r w:rsidRPr="00A30502">
                                <w:t xml:space="preserve"> (</w:t>
                              </w:r>
                              <w:r>
                                <w:t>b</w:t>
                              </w:r>
                              <w:r w:rsidRPr="00A30502">
                                <w:t xml:space="preserve">) </w:t>
                              </w:r>
                              <w:r>
                                <w:t>T</w:t>
                              </w:r>
                              <w:r w:rsidRPr="00A30502">
                                <w:t xml:space="preserve">ypical GO-supported </w:t>
                              </w:r>
                              <w:proofErr w:type="spellStart"/>
                              <w:r w:rsidRPr="00A30502">
                                <w:t>CeZrLa</w:t>
                              </w:r>
                              <w:proofErr w:type="spellEnd"/>
                              <w:r w:rsidRPr="00A30502">
                                <w:t xml:space="preserve"> structure mounted onto an impeller shaft of a stirred batch reactor </w:t>
                              </w:r>
                              <w:r w:rsidRPr="009D2D7D">
                                <w:t>cell. (</w:t>
                              </w:r>
                              <w:r>
                                <w:t>c</w:t>
                              </w:r>
                              <w:r w:rsidRPr="009D2D7D">
                                <w:t xml:space="preserve">) Experimental results (repeatability tests) for the green synthesis of propylene carbonate using the printed </w:t>
                              </w:r>
                              <w:r>
                                <w:t>GO</w:t>
                              </w:r>
                              <w:r w:rsidRPr="009D2D7D">
                                <w:t xml:space="preserve">-supported </w:t>
                              </w:r>
                              <w:proofErr w:type="spellStart"/>
                              <w:r w:rsidRPr="009D2D7D">
                                <w:t>CeZrLa</w:t>
                              </w:r>
                              <w:proofErr w:type="spellEnd"/>
                              <w:r w:rsidRPr="009D2D7D">
                                <w:t xml:space="preserve"> catalyst (first five sets from left to right) in comparison to its powder counterpart.</w:t>
                              </w:r>
                              <w:r w:rsidRPr="00A30502">
                                <w:t xml:space="preserve"> </w:t>
                              </w:r>
                              <w:r>
                                <w:t>Adapt</w:t>
                              </w:r>
                              <w:r w:rsidRPr="00A30502">
                                <w:t>ed with permission from Ref.</w:t>
                              </w:r>
                              <w:r w:rsidRPr="000C6782">
                                <w:t xml:space="preserve"> </w:t>
                              </w:r>
                              <w:r w:rsidRPr="00107ADC">
                                <w:fldChar w:fldCharType="begin" w:fldLock="1"/>
                              </w:r>
                              <w:r w:rsidRPr="00107ADC">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w:instrText>
                              </w:r>
                              <w:r w:rsidRPr="00107ADC">
                                <w:rPr>
                                  <w:rFonts w:hint="eastAsia"/>
                                </w:rPr>
                                <w:instrText>le":"Journal of Cleaner Production","id":"ITEM-1","issued":{"date-parts":[["2019"]]},"note":"</w:instrText>
                              </w:r>
                              <w:r w:rsidRPr="00107ADC">
                                <w:rPr>
                                  <w:rFonts w:hint="eastAsia"/>
                                </w:rPr>
                                <w:instrText>已加</w:instrText>
                              </w:r>
                              <w:r w:rsidRPr="00107ADC">
                                <w:rPr>
                                  <w:rFonts w:hint="eastAsia"/>
                                </w:rPr>
                                <w:instrText>\n3D</w:instrText>
                              </w:r>
                              <w:r w:rsidRPr="00107ADC">
                                <w:rPr>
                                  <w:rFonts w:hint="eastAsia"/>
                                </w:rPr>
                                <w:instrText>打印，常压干燥，裂解</w:instrText>
                              </w:r>
                              <w:r w:rsidRPr="00107ADC">
                                <w:rPr>
                                  <w:rFonts w:hint="eastAsia"/>
                                </w:rPr>
                                <w:instrText>\n</w:instrText>
                              </w:r>
                              <w:r w:rsidRPr="00107ADC">
                                <w:rPr>
                                  <w:rFonts w:hint="eastAsia"/>
                                </w:rPr>
                                <w:instrText>负载</w:instrText>
                              </w:r>
                              <w:r w:rsidRPr="00107ADC">
                                <w:rPr>
                                  <w:rFonts w:hint="eastAsia"/>
                                </w:rPr>
                                <w:instrText>CeZrLa</w:instrText>
                              </w:r>
                              <w:r w:rsidRPr="00107ADC">
                                <w:rPr>
                                  <w:rFonts w:hint="eastAsia"/>
                                </w:rPr>
                                <w:instrText>石墨烯</w:instrText>
                              </w:r>
                              <w:r w:rsidRPr="00107ADC">
                                <w:rPr>
                                  <w:rFonts w:hint="eastAsia"/>
                                </w:rPr>
                                <w:instrText>\n</w:instrText>
                              </w:r>
                              <w:r w:rsidRPr="00107ADC">
                                <w:rPr>
                                  <w:rFonts w:hint="eastAsia"/>
                                </w:rPr>
                                <w:instrText>作为纳米催化剂用于</w:instrText>
                              </w:r>
                              <w:r w:rsidRPr="00107ADC">
                                <w:rPr>
                                  <w:rFonts w:hint="eastAsia"/>
                                </w:rPr>
                                <w:instrText>CO2</w:instrText>
                              </w:r>
                              <w:r w:rsidRPr="00107ADC">
                                <w:rPr>
                                  <w:rFonts w:hint="eastAsia"/>
                                </w:rPr>
                                <w:instrText>利用和直接合成碳酸亚丙酯</w:instrText>
                              </w:r>
                              <w:r w:rsidRPr="00107ADC">
                                <w:rPr>
                                  <w:rFonts w:hint="eastAsia"/>
                                </w:rPr>
                                <w:instrText>","page":"606-614","title":"Next frontiers in cleaner synthesis: 3D printed graphene-supported CeZrLa mixed</w:instrText>
                              </w:r>
                              <w:r w:rsidRPr="00107ADC">
                                <w:instrText>-oxide nanocatalyst for CO2 utilisation and direct propylene carbonate production","type":"article-journal","volume":"214"},"uris":["http://www.mendeley.com/documents/?uuid=cbb92a73-e040-4483-8b80-c74096b3ddf6"]}],"mendeley":{"formattedCitation":"&lt;sup&gt;247&lt;/sup&gt;","plainTextFormattedCitation":"247","previouslyFormattedCitation":"&lt;sup&gt;245&lt;/sup&gt;"},"properties":{"noteIndex":0},"schema":"https://github.com/citation-style-language/schema/raw/master/csl-citation.json"}</w:instrText>
                              </w:r>
                              <w:r w:rsidRPr="00107ADC">
                                <w:fldChar w:fldCharType="separate"/>
                              </w:r>
                              <w:r w:rsidRPr="00107ADC">
                                <w:rPr>
                                  <w:noProof/>
                                </w:rPr>
                                <w:t>247</w:t>
                              </w:r>
                              <w:r w:rsidRPr="00107ADC">
                                <w:fldChar w:fldCharType="end"/>
                              </w:r>
                              <w:r w:rsidRPr="000C6782">
                                <w:t xml:space="preserve">. </w:t>
                              </w:r>
                              <w:r w:rsidRPr="00A30502">
                                <w:t>Copyright 2019 Elsevier L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294C0E7" id="组合 1869" o:spid="_x0000_s1111" style="width:504.5pt;height:179.8pt;mso-position-horizontal-relative:char;mso-position-vertical-relative:line" coordorigin="-5354,18079" coordsize="64071,2283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">
                <v:shape id="图片 1867" o:spid="_x0000_s1112" type="#_x0000_t75" style="position:absolute;left:-3931;top:18079;width:61199;height:1728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">
                  <v:imagedata r:id="rId71" o:title=""/>
                </v:shape>
                <v:shape id="文本框 1868" o:spid="_x0000_s1113" type="#_x0000_t202" style="position:absolute;left:-5354;top:35359;width:64071;height:5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" stroked="f">
                  <v:textbox inset="0,0,0,0">
                    <w:txbxContent>
                      <w:p w14:paraId="47BF38DC" w14:textId="016EB326" w:rsidR="005573B9" w:rsidRPr="007F1E5C" w:rsidRDefault="005573B9" w:rsidP="008776EA">
                        <w:pPr>
                          <w:pStyle w:val="RSCI05CaptiontoFigureSchemeChartwithbottombar"/>
                          <w:rPr>
                            <w:rFonts w:cs="Times New Roman"/>
                            <w:b/>
                            <w:w w:val="108"/>
                            <w:sz w:val="18"/>
                          </w:rPr>
                        </w:pPr>
                        <w:bookmarkStart w:id="275" w:name="_Ref41196950"/>
                        <w:r>
                          <w:t xml:space="preserve">Fig. </w:t>
                        </w:r>
                        <w:fldSimple w:instr=" SEQ Fig. \* ARABIC ">
                          <w:r>
                            <w:rPr>
                              <w:noProof/>
                            </w:rPr>
                            <w:t>29</w:t>
                          </w:r>
                        </w:fldSimple>
                        <w:bookmarkEnd w:id="275"/>
                        <w:r>
                          <w:t xml:space="preserve">  </w:t>
                        </w:r>
                        <w:r w:rsidRPr="00A30502">
                          <w:t>3D printed graphene</w:t>
                        </w:r>
                        <w:r>
                          <w:t xml:space="preserve"> aerogels loaded with</w:t>
                        </w:r>
                        <w:r w:rsidRPr="00A30502">
                          <w:t xml:space="preserve"> CeZrLa </w:t>
                        </w:r>
                        <w:r>
                          <w:t xml:space="preserve">for </w:t>
                        </w:r>
                        <w:r w:rsidRPr="00A30502">
                          <w:t>catalyst</w:t>
                        </w:r>
                        <w:r>
                          <w:t xml:space="preserve"> applications</w:t>
                        </w:r>
                        <w:r w:rsidRPr="00A30502">
                          <w:t>. (</w:t>
                        </w:r>
                        <w:r>
                          <w:t>a</w:t>
                        </w:r>
                        <w:r w:rsidRPr="00A30502">
                          <w:t xml:space="preserve">) 3D printing </w:t>
                        </w:r>
                        <w:r>
                          <w:t xml:space="preserve">process </w:t>
                        </w:r>
                        <w:r w:rsidRPr="00A30502">
                          <w:t>of GO-supported CeZrLa structures</w:t>
                        </w:r>
                        <w:r>
                          <w:t>.</w:t>
                        </w:r>
                        <w:r w:rsidRPr="00A30502">
                          <w:t xml:space="preserve"> (</w:t>
                        </w:r>
                        <w:r>
                          <w:t>b</w:t>
                        </w:r>
                        <w:r w:rsidRPr="00A30502">
                          <w:t xml:space="preserve">) </w:t>
                        </w:r>
                        <w:r>
                          <w:t>T</w:t>
                        </w:r>
                        <w:r w:rsidRPr="00A30502">
                          <w:t xml:space="preserve">ypical GO-supported CeZrLa structure mounted onto an impeller shaft of a stirred batch reactor </w:t>
                        </w:r>
                        <w:r w:rsidRPr="009D2D7D">
                          <w:t>cell. (</w:t>
                        </w:r>
                        <w:r>
                          <w:t>c</w:t>
                        </w:r>
                        <w:r w:rsidRPr="009D2D7D">
                          <w:t xml:space="preserve">) Experimental results (repeatability tests) for the green synthesis of propylene carbonate using the printed </w:t>
                        </w:r>
                        <w:r>
                          <w:t>GO</w:t>
                        </w:r>
                        <w:r w:rsidRPr="009D2D7D">
                          <w:t>-supported CeZrLa catalyst (first five sets from left to right) in comparison to its powder counterpart.</w:t>
                        </w:r>
                        <w:r w:rsidRPr="00A30502">
                          <w:t xml:space="preserve"> </w:t>
                        </w:r>
                        <w:r>
                          <w:t>Adapt</w:t>
                        </w:r>
                        <w:r w:rsidRPr="00A30502">
                          <w:t>ed with permission from Ref.</w:t>
                        </w:r>
                        <w:r w:rsidRPr="000C6782">
                          <w:t xml:space="preserve"> </w:t>
                        </w:r>
                        <w:r w:rsidRPr="00107ADC">
                          <w:fldChar w:fldCharType="begin" w:fldLock="1"/>
                        </w:r>
                        <w:r w:rsidRPr="00107ADC">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w:instrText>
                        </w:r>
                        <w:r w:rsidRPr="00107ADC">
                          <w:rPr>
                            <w:rFonts w:hint="eastAsia"/>
                          </w:rPr>
                          <w:instrText>le":"Journal of Cleaner Production","id":"ITEM-1","issued":{"date-parts":[["2019"]]},"note":"</w:instrText>
                        </w:r>
                        <w:r w:rsidRPr="00107ADC">
                          <w:rPr>
                            <w:rFonts w:hint="eastAsia"/>
                          </w:rPr>
                          <w:instrText>已加</w:instrText>
                        </w:r>
                        <w:r w:rsidRPr="00107ADC">
                          <w:rPr>
                            <w:rFonts w:hint="eastAsia"/>
                          </w:rPr>
                          <w:instrText>\n3D</w:instrText>
                        </w:r>
                        <w:r w:rsidRPr="00107ADC">
                          <w:rPr>
                            <w:rFonts w:hint="eastAsia"/>
                          </w:rPr>
                          <w:instrText>打印，常压干燥，裂解</w:instrText>
                        </w:r>
                        <w:r w:rsidRPr="00107ADC">
                          <w:rPr>
                            <w:rFonts w:hint="eastAsia"/>
                          </w:rPr>
                          <w:instrText>\n</w:instrText>
                        </w:r>
                        <w:r w:rsidRPr="00107ADC">
                          <w:rPr>
                            <w:rFonts w:hint="eastAsia"/>
                          </w:rPr>
                          <w:instrText>负载</w:instrText>
                        </w:r>
                        <w:r w:rsidRPr="00107ADC">
                          <w:rPr>
                            <w:rFonts w:hint="eastAsia"/>
                          </w:rPr>
                          <w:instrText>CeZrLa</w:instrText>
                        </w:r>
                        <w:r w:rsidRPr="00107ADC">
                          <w:rPr>
                            <w:rFonts w:hint="eastAsia"/>
                          </w:rPr>
                          <w:instrText>石墨烯</w:instrText>
                        </w:r>
                        <w:r w:rsidRPr="00107ADC">
                          <w:rPr>
                            <w:rFonts w:hint="eastAsia"/>
                          </w:rPr>
                          <w:instrText>\n</w:instrText>
                        </w:r>
                        <w:r w:rsidRPr="00107ADC">
                          <w:rPr>
                            <w:rFonts w:hint="eastAsia"/>
                          </w:rPr>
                          <w:instrText>作为纳米催化剂用于</w:instrText>
                        </w:r>
                        <w:r w:rsidRPr="00107ADC">
                          <w:rPr>
                            <w:rFonts w:hint="eastAsia"/>
                          </w:rPr>
                          <w:instrText>CO2</w:instrText>
                        </w:r>
                        <w:r w:rsidRPr="00107ADC">
                          <w:rPr>
                            <w:rFonts w:hint="eastAsia"/>
                          </w:rPr>
                          <w:instrText>利用和直接合成碳酸亚丙酯</w:instrText>
                        </w:r>
                        <w:r w:rsidRPr="00107ADC">
                          <w:rPr>
                            <w:rFonts w:hint="eastAsia"/>
                          </w:rPr>
                          <w:instrText>","page":"606-614","title":"Next frontiers in cleaner synthesis: 3D printed graphene-supported CeZrLa mixed</w:instrText>
                        </w:r>
                        <w:r w:rsidRPr="00107ADC">
                          <w:instrText>-oxide nanocatalyst for CO2 utilisation and direct propylene carbonate production","type":"article-journal","volume":"214"},"uris":["http://www.mendeley.com/documents/?uuid=cbb92a73-e040-4483-8b80-c74096b3ddf6"]}],"mendeley":{"formattedCitation":"&lt;sup&gt;247&lt;/sup&gt;","plainTextFormattedCitation":"247","previouslyFormattedCitation":"&lt;sup&gt;245&lt;/sup&gt;"},"properties":{"noteIndex":0},"schema":"https://github.com/citation-style-language/schema/raw/master/csl-citation.json"}</w:instrText>
                        </w:r>
                        <w:r w:rsidRPr="00107ADC">
                          <w:fldChar w:fldCharType="separate"/>
                        </w:r>
                        <w:r w:rsidRPr="00107ADC">
                          <w:rPr>
                            <w:noProof/>
                          </w:rPr>
                          <w:t>247</w:t>
                        </w:r>
                        <w:r w:rsidRPr="00107ADC">
                          <w:fldChar w:fldCharType="end"/>
                        </w:r>
                        <w:r w:rsidRPr="000C6782">
                          <w:t xml:space="preserve">. </w:t>
                        </w:r>
                        <w:r w:rsidRPr="00A30502">
                          <w:t>Copyright 2019 Elsevier Ltd.</w:t>
                        </w:r>
                      </w:p>
                    </w:txbxContent>
                  </v:textbox>
                </v:shape>
                <w10:anchorlock/>
              </v:group>
            </w:pict>
          </mc:Fallback>
        </mc:AlternateContent>
      </w:r>
    </w:p>
    <w:p w14:paraId="4902B545" w14:textId="77777777" w:rsidR="00053ADE" w:rsidRPr="009F7F88" w:rsidRDefault="00053ADE" w:rsidP="00775D3E">
      <w:pPr>
        <w:pStyle w:val="RSCB02ArticleText"/>
        <w:spacing w:line="240" w:lineRule="auto"/>
        <w:ind w:firstLineChars="100" w:firstLine="194"/>
        <w:rPr>
          <w:color w:val="000000" w:themeColor="text1"/>
        </w:rPr>
      </w:pPr>
    </w:p>
    <w:p w14:paraId="5C40A32C" w14:textId="77777777" w:rsidR="00F10751" w:rsidRPr="009F7F88" w:rsidRDefault="00F10751" w:rsidP="008E6346">
      <w:pPr>
        <w:pStyle w:val="RSCB02ArticleText"/>
        <w:ind w:firstLineChars="100" w:firstLine="194"/>
        <w:rPr>
          <w:color w:val="000000" w:themeColor="text1"/>
        </w:rPr>
        <w:sectPr w:rsidR="00F10751" w:rsidRPr="009F7F88" w:rsidSect="00AF46B3">
          <w:type w:val="continuous"/>
          <w:pgSz w:w="11907" w:h="16840" w:code="9"/>
          <w:pgMar w:top="1009" w:right="851" w:bottom="1758" w:left="851" w:header="851" w:footer="1049" w:gutter="0"/>
          <w:cols w:space="227"/>
          <w:docGrid w:linePitch="360"/>
        </w:sectPr>
      </w:pPr>
    </w:p>
    <w:p w14:paraId="330091F3" w14:textId="1FE67FA3" w:rsidR="00053ADE" w:rsidRPr="009F7F88" w:rsidRDefault="00053ADE" w:rsidP="00AE5429">
      <w:pPr>
        <w:pStyle w:val="RSCB02ArticleText"/>
        <w:rPr>
          <w:color w:val="000000" w:themeColor="text1"/>
        </w:rPr>
      </w:pPr>
      <w:r w:rsidRPr="009F7F88">
        <w:rPr>
          <w:color w:val="000000" w:themeColor="text1"/>
        </w:rPr>
        <w:t>solvents as high as &gt;2000 % (</w:t>
      </w:r>
      <w:r w:rsidRPr="009F7F88">
        <w:rPr>
          <w:color w:val="000000" w:themeColor="text1"/>
        </w:rPr>
        <w:fldChar w:fldCharType="begin"/>
      </w:r>
      <w:r w:rsidRPr="009F7F88">
        <w:rPr>
          <w:color w:val="000000" w:themeColor="text1"/>
        </w:rPr>
        <w:instrText xml:space="preserve"> REF _Ref41198807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30</w:t>
      </w:r>
      <w:r w:rsidRPr="009F7F88">
        <w:rPr>
          <w:color w:val="000000" w:themeColor="text1"/>
        </w:rPr>
        <w:fldChar w:fldCharType="end"/>
      </w:r>
      <w:r w:rsidRPr="009F7F88">
        <w:rPr>
          <w:color w:val="000000" w:themeColor="text1"/>
        </w:rPr>
        <w:t xml:space="preserve">a). The </w:t>
      </w:r>
      <w:proofErr w:type="spellStart"/>
      <w:r w:rsidRPr="009F7F88">
        <w:rPr>
          <w:color w:val="000000" w:themeColor="text1"/>
        </w:rPr>
        <w:t>nanoporous</w:t>
      </w:r>
      <w:proofErr w:type="spellEnd"/>
      <w:r w:rsidRPr="009F7F88">
        <w:rPr>
          <w:color w:val="000000" w:themeColor="text1"/>
        </w:rPr>
        <w:t xml:space="preserve"> structure of the aerogels produces a strong adsorption by capillary tension, while the macropores created by printing provide a mass transfer channel to ensure that high-viscosity liquids like asphalt can be adsorbed and removed by Joule heating. Such designs also ensure the reusability and structural stability for multiple adsorption-combustion cycles for various combustible liquids (</w:t>
      </w:r>
      <w:r w:rsidRPr="009F7F88">
        <w:rPr>
          <w:color w:val="000000" w:themeColor="text1"/>
        </w:rPr>
        <w:fldChar w:fldCharType="begin"/>
      </w:r>
      <w:r w:rsidRPr="009F7F88">
        <w:rPr>
          <w:color w:val="000000" w:themeColor="text1"/>
        </w:rPr>
        <w:instrText xml:space="preserve"> REF _Ref41198807 \h  \* MERGEFORMAT </w:instrText>
      </w:r>
      <w:r w:rsidRPr="009F7F88">
        <w:rPr>
          <w:color w:val="000000" w:themeColor="text1"/>
        </w:rPr>
      </w:r>
      <w:r w:rsidRPr="009F7F88">
        <w:rPr>
          <w:color w:val="000000" w:themeColor="text1"/>
        </w:rPr>
        <w:fldChar w:fldCharType="separate"/>
      </w:r>
      <w:r w:rsidRPr="009F7F88">
        <w:rPr>
          <w:color w:val="000000" w:themeColor="text1"/>
        </w:rPr>
        <w:t>Fig. 30</w:t>
      </w:r>
      <w:r w:rsidRPr="009F7F88">
        <w:rPr>
          <w:color w:val="000000" w:themeColor="text1"/>
        </w:rPr>
        <w:fldChar w:fldCharType="end"/>
      </w:r>
      <w:r w:rsidRPr="009F7F88">
        <w:rPr>
          <w:color w:val="000000" w:themeColor="text1"/>
        </w:rPr>
        <w:t>b).</w:t>
      </w:r>
    </w:p>
    <w:p w14:paraId="37EBD458" w14:textId="77777777" w:rsidR="00053ADE" w:rsidRPr="009F7F88" w:rsidRDefault="00053ADE" w:rsidP="00053ADE">
      <w:pPr>
        <w:pStyle w:val="RSCB07BHeadingSub-Section-standalone"/>
        <w:rPr>
          <w:color w:val="000000" w:themeColor="text1"/>
          <w:w w:val="108"/>
        </w:rPr>
      </w:pPr>
      <w:r w:rsidRPr="009F7F88">
        <w:rPr>
          <w:color w:val="000000" w:themeColor="text1"/>
          <w:w w:val="108"/>
        </w:rPr>
        <w:t>5.5 Printed aerogels for biomedical applications</w:t>
      </w:r>
    </w:p>
    <w:p w14:paraId="2005563C" w14:textId="77777777" w:rsidR="00AE5429" w:rsidRPr="009F7F88" w:rsidRDefault="00053ADE" w:rsidP="00AE5429">
      <w:pPr>
        <w:pStyle w:val="RSCB02ArticleText"/>
        <w:rPr>
          <w:color w:val="000000" w:themeColor="text1"/>
        </w:rPr>
      </w:pPr>
      <w:r w:rsidRPr="009F7F88">
        <w:rPr>
          <w:color w:val="000000" w:themeColor="text1"/>
        </w:rPr>
        <w:t xml:space="preserve">The majority of aerogel applications in the fields related to biocompatibility include tissue engineering, drug delivery and biosensing. The high porosity of aerogels and their connectivity in open nanostructures are conducive to cell attachment, provide channels for nutrition and oxygen to cells, and </w:t>
      </w:r>
      <w:r w:rsidR="00AE5429" w:rsidRPr="009F7F88">
        <w:rPr>
          <w:color w:val="000000" w:themeColor="text1"/>
        </w:rPr>
        <w:t>additionally eliminate cell metabolism by-products, making aerogels a very attractive material for regenerative medicine.</w:t>
      </w:r>
      <w:r w:rsidR="00AE5429" w:rsidRPr="009F7F88">
        <w:rPr>
          <w:color w:val="000000" w:themeColor="text1"/>
        </w:rPr>
        <w:fldChar w:fldCharType="begin" w:fldLock="1"/>
      </w:r>
      <w:r w:rsidR="00AE5429" w:rsidRPr="009F7F88">
        <w:rPr>
          <w:rFonts w:hint="eastAsia"/>
          <w:color w:val="000000" w:themeColor="text1"/>
        </w:rPr>
        <w:instrText>ADDIN CSL_CITATION {"citationItems":[{"id":"ITEM-1","itemData":{"DOI":"10.3390/molecules24091815","ISSN":"1420-3049","PMID":"31083427","abstract":"</w:instrText>
      </w:r>
      <w:r w:rsidR="00AE5429" w:rsidRPr="009F7F88">
        <w:rPr>
          <w:rFonts w:hint="eastAsia"/>
          <w:color w:val="000000" w:themeColor="text1"/>
        </w:rPr>
        <w:instrText>多国作者联合撰写，讲的很好，很重要，观点论文</w:instrText>
      </w:r>
      <w:r w:rsidR="00AE5429" w:rsidRPr="009F7F88">
        <w:rPr>
          <w:rFonts w:hint="eastAsia"/>
          <w:color w:val="000000" w:themeColor="text1"/>
        </w:rPr>
        <w:instrText xml:space="preserve">-Aerogels are a special class of nanostructured materials with very high porosity and </w:instrText>
      </w:r>
      <w:r w:rsidR="00AE5429" w:rsidRPr="009F7F88">
        <w:rPr>
          <w:color w:val="000000" w:themeColor="text1"/>
        </w:rPr>
        <w:instrText>tunable physicochemical properties. Although a few types of aerogels have already reached the market in construction materials, textiles and aerospace engineering, the full potential of aerogels is still to be assessed for other technology sectors. Based on current efforts to address the material supply chain by a circular economy approach and longevity as well as quality of life with biotechnological methods, environmental and life science applications are two emerging market opportunities where the use of aerogels needs to be further explored and evaluated in a multidisciplinary approach. In this opinion paper, the relevance of the topic is put into context and the corresponding current research efforts on aerogel technology are outlined. Furthermore, key challenges to be solved in order to create materials by design, reproducible process technology and society-centered solutions specifically for the two abovementioned technology sectors are analyzed. Overall, advances in aerogel technology can yield innovative and integrated solutions for environmental and life sciences which in turn can help improve both the welfare of population and to move towards cleaner and smarter supply chain solutions.","author":[{"dropping-particle":"","family":"García-González","given":"Carlos A","non-dropping-particle":"","parse-names":false,"suffix":""},{"dropping-particle":"","family":"Budtova","given":"Tatiana","non-dropping-particle":"","parse-names":false,"suffix":""},{"dropping-particle":"","family":"Durães","given":"Luisa","non-dropping-particle":"","parse-names":false,"suffix":""},{"dropping-particle":"","family":"Erkey","given":"Can","non-dropping-particle":"","parse-names":false,"suffix":""},{"dropping-particle":"","family":"Gaudio","given":"Pasquale","non-dropping-particle":"Del","parse-names":false,"suffix":""},{"dropping-particle":"","family":"Gurikov","given":"Pavel","non-dropping-particle":"","parse-names":false,"suffix":""},{"dropping-particle":"","family":"Koebel","given":"Matthias","non-dropping-particle":"","parse-names":false,"suffix":""},{"dropping-particle":"","family":"Liebner","given":"Falk","non-dropping-particle":"","parse-names":false,"suffix":""},{"dropping-particle":"","family":"Neagu","given":"Monica","non-dropping-particle":"","parse-names":false,"suffix":""},{"dropping-particle":"","family":"Smirnova","given":"Irina","non-dropping-particle":"","parse-names":false,"suffix":""}],"container-title":"Molecules","id":"ITEM-1","issue":"9","issued":{"date-parts":[["2019"]]},"page":"1815","publisher":"Multidisciplinary Digital Publishing Institute (MDPI)","title":"An Opinion Paper on Aerogels for Biomedical and Environmental Applications.","type":"article-journal","volume":"24"},"uris":["http://www.mendeley.com/documents/?uuid=2ecd8807-4482-3a22-a7dc-a355ba9d04a9"]}],"mendeley":{"formattedCitation":"&lt;sup&gt;329&lt;/sup&gt;","plainTextFormattedCitation":"329","previouslyFormattedCitation":"&lt;sup&gt;327&lt;/sup&gt;"},"properties":{"noteIndex":0},"schema":"https://github.com/citation-style-language/schema/raw/master/csl-citation.json"}</w:instrText>
      </w:r>
      <w:r w:rsidR="00AE5429" w:rsidRPr="009F7F88">
        <w:rPr>
          <w:color w:val="000000" w:themeColor="text1"/>
        </w:rPr>
        <w:fldChar w:fldCharType="separate"/>
      </w:r>
      <w:r w:rsidR="00AE5429" w:rsidRPr="009F7F88">
        <w:rPr>
          <w:noProof/>
          <w:color w:val="000000" w:themeColor="text1"/>
          <w:vertAlign w:val="superscript"/>
        </w:rPr>
        <w:t>329</w:t>
      </w:r>
      <w:r w:rsidR="00AE5429" w:rsidRPr="009F7F88">
        <w:rPr>
          <w:color w:val="000000" w:themeColor="text1"/>
        </w:rPr>
        <w:fldChar w:fldCharType="end"/>
      </w:r>
    </w:p>
    <w:p w14:paraId="40B0579D" w14:textId="1021D1EF" w:rsidR="00763D21" w:rsidRPr="009F7F88" w:rsidRDefault="00AE5429" w:rsidP="00AE5429">
      <w:pPr>
        <w:pStyle w:val="RSCB02ArticleText"/>
        <w:ind w:firstLineChars="100" w:firstLine="195"/>
        <w:rPr>
          <w:color w:val="000000" w:themeColor="text1"/>
        </w:rPr>
      </w:pPr>
      <w:bookmarkStart w:id="224" w:name="_Toc39868938"/>
      <w:r w:rsidRPr="009F7F88">
        <w:rPr>
          <w:rStyle w:val="RSCB08CHeadingIn-lineChar"/>
          <w:color w:val="000000" w:themeColor="text1"/>
        </w:rPr>
        <w:t>5.5.1 Tissue engineering</w:t>
      </w:r>
      <w:bookmarkEnd w:id="224"/>
      <w:r w:rsidRPr="009F7F88">
        <w:rPr>
          <w:rStyle w:val="RSCB08CHeadingIn-lineChar"/>
          <w:color w:val="000000" w:themeColor="text1"/>
        </w:rPr>
        <w:t>.</w:t>
      </w:r>
      <w:r w:rsidRPr="009F7F88">
        <w:rPr>
          <w:b/>
          <w:bCs/>
          <w:color w:val="000000" w:themeColor="text1"/>
        </w:rPr>
        <w:t xml:space="preserve"> </w:t>
      </w:r>
      <w:r w:rsidRPr="009F7F88">
        <w:rPr>
          <w:color w:val="000000" w:themeColor="text1"/>
        </w:rPr>
        <w:t>A large number of aerogels, including those based on hybrid SiO</w:t>
      </w:r>
      <w:r w:rsidRPr="009F7F88">
        <w:rPr>
          <w:color w:val="000000" w:themeColor="text1"/>
          <w:vertAlign w:val="subscript"/>
        </w:rPr>
        <w:t>2</w:t>
      </w:r>
      <w:r w:rsidRPr="009F7F88">
        <w:rPr>
          <w:color w:val="000000" w:themeColor="text1"/>
        </w:rPr>
        <w:t>,</w:t>
      </w:r>
      <w:r w:rsidRPr="009F7F88">
        <w:rPr>
          <w:color w:val="000000" w:themeColor="text1"/>
        </w:rPr>
        <w:fldChar w:fldCharType="begin" w:fldLock="1"/>
      </w:r>
      <w:r w:rsidRPr="009F7F88">
        <w:rPr>
          <w:color w:val="000000" w:themeColor="text1"/>
        </w:rPr>
        <w:instrText>ADDIN CSL_CITATION {"citationItems":[{"id":"ITEM-1","itemData":{"DOI":"10.1155/2013/402859","ISSN":"16879422","abstract":"Poly-ε-caprolactone (PCL) is a biodegradable polyester that has received great attentions in clinical and biomedical applications as sutures, drug delivery tool, and implantable scaffold material. Silica aerogel is a material composed of SiO2 that has excellent physical properties for use in drug release formulations and biomaterials for tissue engineering. The current study addresses a composite of silica aerogel with PCL as a potential bone scaffold material for bone tissue engineering. The biocompatibility evaluation of this composite indicates that the presence of silica aerogel effectively prevented any cytotoxic effects of the PCL membrane during extended tissue culture periods and improved the survival, attachment, and growth of 3T3 cells and primary mouse osteoblastic cells. The beneficial effect of silica aerogel may be due to neutralization of the acidic condition that develops during PCL degradation. Specifically, it appears that silica aerogel to PCL wt/wt ratio at 0.5: 1 maintains a constant pH environment for up to 4 weeks and provides a better environment for cell growth. © 2013 Jianhua Ge et al.","author":[{"dropping-particle":"","family":"Ge","given":"Jianhua","non-dropping-particle":"","parse-names":false,"suffix":""},{"dropping-particle":"","family":"Li","given":"Musen","non-dropping-particle":"","parse-names":false,"suffix":""},{"dropping-particle":"","family":"Zhang","given":"Qingguo","non-dropping-particle":"","parse-names":false,"suffix":""},{"dropping-particle":"","family":"Yang","given":"Christopher Z.","non-dropping-particle":"","parse-names":false,"suffix":""},{"dropping-particle":"","family":"Wooley","given":"Paul H.","non-dropping-particle":"","parse-names":false,"suffix":""},{"dropping-particle":"","family":"Chen","given":"Xiaofeng","non-dropping-particle":"","parse-names":false,"suffix":""},{"dropping-particle":"","family":"Yang","given":"Shang You","non-dropping-particle":"","parse-names":false,"suffix":""}],"container-title":"International Journal of Polymer Science","id":"ITEM-1","issued":{"date-parts":[["2013"]]},"page":"402859","title":"Silica aerogel improves the biocompatibility in a poly-ε-caprolactone composite used as a tissue engineering scaffold","type":"article-journal"},"uris":["http://www.mendeley.com/documents/?uuid=d6d08d36-6efa-4df8-bb6e-c7d27f603e05"]}],"mendeley":{"formattedCitation":"&lt;sup&gt;330&lt;/sup&gt;","plainTextFormattedCitation":"330","previouslyFormattedCitation":"&lt;sup&gt;328&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0</w:t>
      </w:r>
      <w:r w:rsidRPr="009F7F88">
        <w:rPr>
          <w:color w:val="000000" w:themeColor="text1"/>
        </w:rPr>
        <w:fldChar w:fldCharType="end"/>
      </w:r>
      <w:r w:rsidRPr="009F7F88">
        <w:rPr>
          <w:color w:val="000000" w:themeColor="text1"/>
        </w:rPr>
        <w:t xml:space="preserve"> rGO,</w:t>
      </w:r>
      <w:r w:rsidRPr="009F7F88">
        <w:rPr>
          <w:color w:val="000000" w:themeColor="text1"/>
        </w:rPr>
        <w:fldChar w:fldCharType="begin" w:fldLock="1"/>
      </w:r>
      <w:r w:rsidRPr="009F7F88">
        <w:rPr>
          <w:color w:val="000000" w:themeColor="text1"/>
        </w:rPr>
        <w:instrText>ADDIN CSL_CITATION {"citationItems":[{"id":"ITEM-1","itemData":{"DOI":"10.1007/s13204-018-0803-z","ISSN":"21905517","abstract":"Reduced Graphene Oxide aerogels (A-RGO), functionalized with chitosan, were found to induce and/or accelerate the mineralization of hydroxyapatite. The functionalized chitosan acts as a soft interfacial template on the surface of A-RGO assisting the growth of hydroxyapatite particles. The mineralization on these soft aerogel networks was performed by soaking the aerogels in simulated body fluid, relative to time. Polymer-induced mineralization exhibited an ordered arrangement of hydroxyapatite particles on reduced graphene oxide aerogel networks with a higher crystalline index (IC) of 1.7, which mimics the natural bone formation indicating the importance of the polymeric interfacial template. These mineralized aerogels which mimic the structure and composition of natural bone exhibit relatively higher rate of cell proliferation, osteogenic differentiation and osteoid matrix formation proving it to be a potential scaffold for bone tissue regeneration.","author":[{"dropping-particle":"","family":"Asha","given":"S.","non-dropping-particle":"","parse-names":false,"suffix":""},{"dropping-particle":"","family":"Ananth","given":"A. Nimrodh","non-dropping-particle":"","parse-names":false,"suffix":""},{"dropping-particle":"","family":"Jose","given":"Sujin P.","non-dropping-particle":"","parse-names":false,"suffix":""},{"dropping-particle":"","family":"Rajan","given":"M. A.Jothi","non-dropping-particle":"","parse-names":false,"suffix":""}],"container-title":"Applied Nanoscience (Switzerland)","id":"ITEM-1","issue":"3","issued":{"date-parts":[["2018"]]},"page":"395-405","publisher":"Springer Nature","title":"Reduced graphene oxide aerogel networks with soft interfacial template for applications in bone tissue regeneration","type":"article-journal","volume":"8"},"uris":["http://www.mendeley.com/documents/?uuid=45d82be1-3791-36cc-9932-dc767394d257"]}],"mendeley":{"formattedCitation":"&lt;sup&gt;331&lt;/sup&gt;","plainTextFormattedCitation":"331","previouslyFormattedCitation":"&lt;sup&gt;32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1</w:t>
      </w:r>
      <w:r w:rsidRPr="009F7F88">
        <w:rPr>
          <w:color w:val="000000" w:themeColor="text1"/>
        </w:rPr>
        <w:fldChar w:fldCharType="end"/>
      </w:r>
      <w:r w:rsidRPr="009F7F88">
        <w:rPr>
          <w:color w:val="000000" w:themeColor="text1"/>
        </w:rPr>
        <w:t xml:space="preserve"> collagen-alginate,</w:t>
      </w:r>
      <w:r w:rsidRPr="009F7F88">
        <w:rPr>
          <w:color w:val="000000" w:themeColor="text1"/>
        </w:rPr>
        <w:fldChar w:fldCharType="begin" w:fldLock="1"/>
      </w:r>
      <w:r w:rsidRPr="009F7F88">
        <w:rPr>
          <w:color w:val="000000" w:themeColor="text1"/>
        </w:rPr>
        <w:instrText>ADDIN CSL_CITATION {"citationItems":[{"id":"ITEM-1","itemData":{"DOI":"10.1155/2019/2875375","ISSN":"16874129","abstract":"Scaffolds have been used as extracellular matrix analogs to promote cell migration, cell attachment, and cell proliferation. The use of aerogels and carbon-based nanomaterials has recently been proposed for tissue engineering due to their properties. The aim of this study is to develop a highly porous collagen-alginate(-graphene oxide) aerogel-based scaffold. The GO synthesis was performed by Hummers method; a collagen-alginate and collagen-alginate-GO hydrogel were synthetized; then, they were treated by a supercritical drying process. The aerogels obtained were evaluated by SEM and FTIR. Osteoblasts were seeded over the scaffolds and evaluated by SEM. According to the characterization, the aerogels showed a highly porous interconnected network covered by a nonporous external wall. According to the FTIR, the chemical functional groups of collagen and GO were maintained after the supercritical process. The SEM images after cell culture showed that a collagen-alginate scaffold promotes cell attachment and proliferation. The alginate-collagen aerogel-based scaffold could be a platform for tissue engineering since it shows adequate properties. Further studies are needed to determine the cell interactions with GO.","author":[{"dropping-particle":"","family":"Muñoz-Ruíz","given":"Abraham","non-dropping-particle":"","parse-names":false,"suffix":""},{"dropping-particle":"","family":"Escobar-García","given":"Diana M.","non-dropping-particle":"","parse-names":false,"suffix":""},{"dropping-particle":"","family":"Quintana","given":"Mildred","non-dropping-particle":"","parse-names":false,"suffix":""},{"dropping-particle":"","family":"Pozos-Guillén","given":"Amaury","non-dropping-particle":"","parse-names":false,"suffix":""},{"dropping-particle":"","family":"Flores","given":"Héctor","non-dropping-particle":"","parse-names":false,"suffix":""}],"container-title":"Journal of Nanomaterials","id":"ITEM-1","issued":{"date-parts":[["2019"]]},"page":"2875375","title":"Synthesis and Characterization of a New Collagen-Alginate Aerogel for Tissue Engineering","type":"article-journal"},"uris":["http://www.mendeley.com/documents/?uuid=4a9e5851-dfe7-4add-aa7b-ea80b4badc62"]}],"mendeley":{"formattedCitation":"&lt;sup&gt;332&lt;/sup&gt;","plainTextFormattedCitation":"332","previouslyFormattedCitation":"&lt;sup&gt;330&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2</w:t>
      </w:r>
      <w:r w:rsidRPr="009F7F88">
        <w:rPr>
          <w:color w:val="000000" w:themeColor="text1"/>
        </w:rPr>
        <w:fldChar w:fldCharType="end"/>
      </w:r>
      <w:r w:rsidRPr="009F7F88">
        <w:rPr>
          <w:color w:val="000000" w:themeColor="text1"/>
        </w:rPr>
        <w:t xml:space="preserve"> nanocellulose,</w:t>
      </w:r>
      <w:r w:rsidRPr="009F7F88">
        <w:rPr>
          <w:color w:val="000000" w:themeColor="text1"/>
        </w:rPr>
        <w:fldChar w:fldCharType="begin" w:fldLock="1"/>
      </w:r>
      <w:r w:rsidRPr="009F7F88">
        <w:rPr>
          <w:color w:val="000000" w:themeColor="text1"/>
        </w:rPr>
        <w:instrText>ADDIN CSL_CITATION {"citationItems":[{"id":"ITEM-1","itemData":{"DOI":"10.1016/j.ijbiomac.2019.06.104","ISSN":"18790003","abstract":"The aim of this study was to fabricate a novel bilayer scaffold containing cellulose nanofiber/poly (vinyl) alcohol (CNF/PVA) to evaluate its potential use in skin tissue engineering. Here, the scaffolds were fabricated using a novel one-step freeze-drying technique with two different concentrations of the aforementioned polymers. FE-SEM analysis indicated that the fabricated scaffolds had interconnected pores with two defined pore size in each layer of the bilayer scaffolds that can recapitulate the two layers of the dermis and epidermis of the skin. Lower concentration of polymers causes higher porosity with larger pore size and increased water uptake and decreased mechanical strength. FTIR proved the presence of functional groups and strong hydrogen bonding between the molecules of CNF/PVA and the efficient crosslinking. The MTT assay showed that these nanofibrous scaffolds meet the requirement as a biocompatible material for skin repair. Here, for the first time, we fabricated bilayer scaffold using a novel one-step freeze-drying technique only by controlling the polymer concentration with spending less time and energy.","author":[{"dropping-particle":"","family":"Ghafari","given":"Robab","non-dropping-particle":"","parse-names":false,"suffix":""},{"dropping-particle":"","family":"Jonoobi","given":"Mehdi","non-dropping-particle":"","parse-names":false,"suffix":""},{"dropping-particle":"","family":"Amirabad","given":"Leila Mohammadi","non-dropping-particle":"","parse-names":false,"suffix":""},{"dropping-particle":"","family":"Oksman","given":"Kristiina","non-dropping-particle":"","parse-names":false,"suffix":""},{"dropping-particle":"","family":"Taheri","given":"Ahmad Reza","non-dropping-particle":"","parse-names":false,"suffix":""}],"container-title":"International Journal of Biological Macromolecules","id":"ITEM-1","issued":{"date-parts":[["2019"]]},"page":"796-803","publisher":"Elsevier B.V.","title":"Fabrication and characterization of novel bilayer scaffold from nanocellulose based aerogel for skin tissue engineering applications","type":"article-journal","volume":"136"},"uris":["http://www.mendeley.com/documents/?uuid=09df612c-b424-394a-9bad-a0f75b372105"]}],"mendeley":{"formattedCitation":"&lt;sup&gt;333&lt;/sup&gt;","plainTextFormattedCitation":"333","previouslyFormattedCitation":"&lt;sup&gt;331&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3</w:t>
      </w:r>
      <w:r w:rsidRPr="009F7F88">
        <w:rPr>
          <w:color w:val="000000" w:themeColor="text1"/>
        </w:rPr>
        <w:fldChar w:fldCharType="end"/>
      </w:r>
      <w:r w:rsidRPr="009F7F88">
        <w:rPr>
          <w:color w:val="000000" w:themeColor="text1"/>
        </w:rPr>
        <w:t xml:space="preserve"> and carbon</w:t>
      </w:r>
      <w:r w:rsidRPr="009F7F88">
        <w:rPr>
          <w:color w:val="000000" w:themeColor="text1"/>
        </w:rPr>
        <w:fldChar w:fldCharType="begin" w:fldLock="1"/>
      </w:r>
      <w:r w:rsidRPr="009F7F88">
        <w:rPr>
          <w:color w:val="000000" w:themeColor="text1"/>
        </w:rPr>
        <w:instrText>ADDIN CSL_CITATION {"citationItems":[{"id":"ITEM-1","itemData":{"DOI":"10.1039/c9tb02383f","ISSN":"20507518","abstract":"Nowadays, groundbreaking strategies are urgently needed to address drug resistance, osteolysis, bone defects and other predicaments impeding the therapeutic efficacy of osteosarcoma. Among them, photothermal therapy (PTT), using systematically administrated nanoagents, exhibits attractive therapeutic efficacy, yet is powerless in bone defect regeneration. Herein, a novel multifunctional beta-tricalcium phosphate (β-Ca3(PO4)2, β-TCP) bioceramic platform-coated with carbon aerogel (CA), which was initially developed for tumor therapy, was fabricated. On account of the desirable photothermal capabilities of CA, sufficient hyperthermia is generated under the irradiation of an 808 nm laser to achieve a thorough ablation of osteosarcoma tumors. Furthermore, CA-coated surfaces provide extra roughness and a higher specific surface area, which promoted the protein recruitment ability and osteogenesis via a fibronectin (FN)-mediated signaling pathway. The photothermal therapeutic efficacy and osteogenesis capability of CA-coated β-TCP-C suggests a novel approach for the treatment of osteosarcoma and provides provoking inspiration for the prospective bio-application of CA.","author":[{"dropping-particle":"","family":"Dong","given":"Shaojie","non-dropping-particle":"","parse-names":false,"suffix":""},{"dropping-particle":"","family":"Zhang","given":"Ya Nan","non-dropping-particle":"","parse-names":false,"suffix":""},{"dropping-particle":"","family":"Wan","given":"Jianyu","non-dropping-particle":"","parse-names":false,"suffix":""},{"dropping-particle":"","family":"Cui","given":"Rongrong","non-dropping-particle":"","parse-names":false,"suffix":""},{"dropping-particle":"","family":"Yu","given":"Xingge","non-dropping-particle":"","parse-names":false,"suffix":""},{"dropping-particle":"","family":"Zhao","given":"Guohua","non-dropping-particle":"","parse-names":false,"suffix":""},{"dropping-particle":"","family":"Lin","given":"Kaili","non-dropping-particle":"","parse-names":false,"suffix":""}],"container-title":"Journal of Materials Chemistry B","id":"ITEM-1","issue":"3","issued":{"date-parts":[["2020"]]},"page":"368-379","publisher":"Royal Society of Chemistry","title":"A novel multifunctional carbon aerogel-coated platform for osteosarcoma therapy and enhanced bone regeneration","type":"article-journal","volume":"8"},"uris":["http://www.mendeley.com/documents/?uuid=cd58bc5b-ffd1-346f-b5b7-a2983de4d1f3"]}],"mendeley":{"formattedCitation":"&lt;sup&gt;334&lt;/sup&gt;","plainTextFormattedCitation":"334","previouslyFormattedCitation":"&lt;sup&gt;332&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4</w:t>
      </w:r>
      <w:r w:rsidRPr="009F7F88">
        <w:rPr>
          <w:color w:val="000000" w:themeColor="text1"/>
        </w:rPr>
        <w:fldChar w:fldCharType="end"/>
      </w:r>
      <w:r w:rsidRPr="009F7F88">
        <w:rPr>
          <w:color w:val="000000" w:themeColor="text1"/>
        </w:rPr>
        <w:t xml:space="preserve"> have been investigated in tissue engineering applications. However, traditionally prepared aerogels often lack macropores, which are necessary for bone ingrowth and vascularization.</w:t>
      </w:r>
      <w:r w:rsidRPr="009F7F88">
        <w:rPr>
          <w:color w:val="000000" w:themeColor="text1"/>
        </w:rPr>
        <w:fldChar w:fldCharType="begin" w:fldLock="1"/>
      </w:r>
      <w:r w:rsidRPr="009F7F88">
        <w:rPr>
          <w:color w:val="000000" w:themeColor="text1"/>
        </w:rPr>
        <w:instrText>ADDIN CSL_CITATION {"citationItems":[{"id":"ITEM-1","itemData":{"DOI":"10.1016/j.cis.2016.05.011","ISSN":"00018686","PMID":"27321857","abstract":"Aerogels are an exceptional group of nanoporous materials with outstanding physicochemical properties. Due to their unique physical, chemical, and mechanical properties, aerogels are recognized as promising candidates for diverse applications including, thermal insulation, catalysis, environmental cleaning up, chemical sensors, acoustic transducers, energy storage devices, metal casting molds and water repellant coatings. Here, we have provided a comprehensive overview on the synthesis, processing and drying methods of the mostly investigated types of aerogels used in the biological and biomedical contexts, including silica aerogels, silica-polymer composites, polymeric and biopolymer aerogels. In addition, the very recent challenges on these aerogels with regard to their applicability in biomedical field as well as for personalized medicine applications are considered and explained in detail.","author":[{"dropping-particle":"","family":"Maleki","given":"Hajar","non-dropping-particle":"","parse-names":false,"suffix":""},{"dropping-particle":"","family":"Durães","given":"Luisa","non-dropping-particle":"","parse-names":false,"suffix":""},{"dropping-particle":"","family":"García-González","given":"Carlos A.","non-dropping-particle":"","parse-names":false,"suffix":""},{"dropping-particle":"","family":"Gaudio","given":"Pasquale","non-dropping-particle":"del","parse-names":false,"suffix":""},{"dropping-particle":"","family":"Portugal","given":"António","non-dropping-particle":"","parse-names":false,"suffix":""},{"dropping-particle":"","family":"Mahmoudi","given":"Morteza","non-dropping-particle":"","parse-names":false,"suffix":""}],"container-title":"Advances in Colloid and Interface Science","id":"ITEM-1","issued":{"date-parts":[["2016"]]},"page":"1-27","publisher":"Elsevier B.V.","title":"Synthesis and biomedical applications of aerogels: Possibilities and challenges","type":"article-journal","volume":"236"},"uris":["http://www.mendeley.com/documents/?uuid=2f140a24-582b-3cdb-b2bc-26c83ac66171"]}],"mendeley":{"formattedCitation":"&lt;sup&gt;188&lt;/sup&gt;","plainTextFormattedCitation":"188","previouslyFormattedCitation":"&lt;sup&gt;186&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8</w:t>
      </w:r>
      <w:r w:rsidRPr="009F7F88">
        <w:rPr>
          <w:color w:val="000000" w:themeColor="text1"/>
        </w:rPr>
        <w:fldChar w:fldCharType="end"/>
      </w:r>
      <w:r w:rsidRPr="009F7F88">
        <w:rPr>
          <w:color w:val="000000" w:themeColor="text1"/>
        </w:rPr>
        <w:t xml:space="preserve"> This issue can be addressed by 3D printing, which can precisely manufacture aerogels with designed macropores, and additionally, with shapes customised to certain organs or even individuals. Such flexibility in design makes printed aerogels very attractive for tissue engineering applications.</w:t>
      </w:r>
      <w:r w:rsidRPr="009F7F88">
        <w:rPr>
          <w:color w:val="000000" w:themeColor="text1"/>
        </w:rPr>
        <w:fldChar w:fldCharType="begin" w:fldLock="1"/>
      </w:r>
      <w:r w:rsidRPr="009F7F88">
        <w:rPr>
          <w:color w:val="000000" w:themeColor="text1"/>
        </w:rPr>
        <w:instrText>ADDIN CSL_CITATION {"citationItems":[{"id":"ITEM-1","itemData":{"DOI":"10.1016/j.cis.2016.05.011","ISSN":"00018686","PMID":"27321857","abstract":"Aerogels are an exceptional group of nanoporous materials with outstanding physicochemical properties. Due to their unique physical, chemical, and mechanical properties, aerogels are recognized as promising candidates for diverse applications including, thermal insulation, catalysis, environmental cleaning up, chemical sensors, acoustic transducers, energy storage devices, metal casting molds and water repellant coatings. Here, we have provided a comprehensive overview on the synthesis, processing and drying methods of the mostly investigated types of aerogels used in the biological and biomedical contexts, including silica aerogels, silica-polymer composites, polymeric and biopolymer aerogels. In addition, the very recent challenges on these aerogels with regard to their applicability in biomedical field as well as for personalized medicine applications are considered and explained in detail.","author":[{"dropping-particle":"","family":"Maleki","given":"Hajar","non-dropping-particle":"","parse-names":false,"suffix":""},{"dropping-particle":"","family":"Durães","given":"Luisa","non-dropping-particle":"","parse-names":false,"suffix":""},{"dropping-particle":"","family":"García-González","given":"Carlos A.","non-dropping-particle":"","parse-names":false,"suffix":""},{"dropping-particle":"","family":"Gaudio","given":"Pasquale","non-dropping-particle":"del","parse-names":false,"suffix":""},{"dropping-particle":"","family":"Portugal","given":"António","non-dropping-particle":"","parse-names":false,"suffix":""},{"dropping-particle":"","family":"Mahmoudi","given":"Morteza","non-dropping-particle":"","parse-names":false,"suffix":""}],"container-title":"Advances in Colloid and Interface Science","id":"ITEM-1","issued":{"date-parts":[["2016"]]},"page":"1-27","publisher":"Elsevier B.V.","title":"Synthesis and biomedical applications of aerogels: Possibilities and challenges","type":"article-journal","volume":"236"},"uris":["http://www.mendeley.com/documents/?uuid=2f140a24-582b-3cdb-b2bc-26c83ac66171"]}],"mendeley":{"formattedCitation":"&lt;sup&gt;188&lt;/sup&gt;","plainTextFormattedCitation":"188","previouslyFormattedCitation":"&lt;sup&gt;186&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lang w:eastAsia="zh-CN"/>
        </w:rPr>
        <w:t>188</w:t>
      </w:r>
      <w:r w:rsidRPr="009F7F88">
        <w:rPr>
          <w:color w:val="000000" w:themeColor="text1"/>
        </w:rPr>
        <w:fldChar w:fldCharType="end"/>
      </w:r>
      <w:r w:rsidRPr="009F7F88">
        <w:rPr>
          <w:color w:val="000000" w:themeColor="text1"/>
        </w:rPr>
        <w:t xml:space="preserve"> </w:t>
      </w:r>
    </w:p>
    <w:p w14:paraId="4BEE000B" w14:textId="77777777" w:rsidR="00763D21" w:rsidRPr="009F7F88" w:rsidRDefault="00763D21" w:rsidP="00763D21">
      <w:pPr>
        <w:pStyle w:val="RSCB02ArticleText"/>
        <w:rPr>
          <w:color w:val="000000" w:themeColor="text1"/>
        </w:rPr>
      </w:pPr>
    </w:p>
    <w:p w14:paraId="1E1F4B9B" w14:textId="7F782F02" w:rsidR="00F10751" w:rsidRPr="009F7F88" w:rsidRDefault="00F10751" w:rsidP="00053ADE">
      <w:pPr>
        <w:pStyle w:val="RSCB02ArticleText"/>
        <w:spacing w:line="240" w:lineRule="auto"/>
        <w:jc w:val="center"/>
        <w:rPr>
          <w:color w:val="000000" w:themeColor="text1"/>
        </w:rPr>
      </w:pPr>
      <w:r w:rsidRPr="009F7F88">
        <w:rPr>
          <w:noProof/>
          <w:color w:val="000000" w:themeColor="text1"/>
          <w:w w:val="100"/>
        </w:rPr>
        <w:lastRenderedPageBreak/>
        <mc:AlternateContent>
          <mc:Choice Requires="wpg">
            <w:drawing>
              <wp:inline distT="0" distB="0" distL="0" distR="0" wp14:anchorId="7356832B" wp14:editId="35903278">
                <wp:extent cx="3073400" cy="1649896"/>
                <wp:effectExtent l="0" t="0" r="0" b="7620"/>
                <wp:docPr id="1873" name="组合 1873"/>
                <wp:cNvGraphicFramePr/>
                <a:graphic xmlns:a="http://schemas.openxmlformats.org/drawingml/2006/main">
                  <a:graphicData uri="http://schemas.microsoft.com/office/word/2010/wordprocessingGroup">
                    <wpg:wgp>
                      <wpg:cNvGrpSpPr/>
                      <wpg:grpSpPr>
                        <a:xfrm>
                          <a:off x="0" y="0"/>
                          <a:ext cx="3073400" cy="1649896"/>
                          <a:chOff x="-44450" y="1025562"/>
                          <a:chExt cx="3073400" cy="1649896"/>
                        </a:xfrm>
                      </wpg:grpSpPr>
                      <pic:pic xmlns:pic="http://schemas.openxmlformats.org/drawingml/2006/picture">
                        <pic:nvPicPr>
                          <pic:cNvPr id="1870" name="图片 1870"/>
                          <pic:cNvPicPr>
                            <a:picLocks noChangeAspect="1"/>
                          </pic:cNvPicPr>
                        </pic:nvPicPr>
                        <pic:blipFill>
                          <a:blip r:embed="rId72"/>
                          <a:srcRect/>
                          <a:stretch/>
                        </pic:blipFill>
                        <pic:spPr bwMode="auto">
                          <a:xfrm>
                            <a:off x="-44450" y="1025562"/>
                            <a:ext cx="2990380" cy="1079648"/>
                          </a:xfrm>
                          <a:prstGeom prst="rect">
                            <a:avLst/>
                          </a:prstGeom>
                          <a:noFill/>
                          <a:ln>
                            <a:noFill/>
                          </a:ln>
                        </pic:spPr>
                      </pic:pic>
                      <wps:wsp>
                        <wps:cNvPr id="1872" name="文本框 1872"/>
                        <wps:cNvSpPr txBox="1"/>
                        <wps:spPr>
                          <a:xfrm>
                            <a:off x="-44450" y="2133277"/>
                            <a:ext cx="3073400" cy="542181"/>
                          </a:xfrm>
                          <a:prstGeom prst="rect">
                            <a:avLst/>
                          </a:prstGeom>
                          <a:solidFill>
                            <a:prstClr val="white"/>
                          </a:solidFill>
                          <a:ln>
                            <a:noFill/>
                          </a:ln>
                        </wps:spPr>
                        <wps:txbx>
                          <w:txbxContent>
                            <w:p w14:paraId="575ED43B" w14:textId="4AEF3CC8" w:rsidR="005573B9" w:rsidRPr="00674C68" w:rsidRDefault="005573B9" w:rsidP="00763D21">
                              <w:pPr>
                                <w:pStyle w:val="RSCI04CaptiontoFigureSchemeChart"/>
                                <w:rPr>
                                  <w:b/>
                                  <w:noProof/>
                                  <w:sz w:val="24"/>
                                </w:rPr>
                              </w:pPr>
                              <w:bookmarkStart w:id="225" w:name="_Ref41198807"/>
                              <w:r>
                                <w:t xml:space="preserve">Fig. </w:t>
                              </w:r>
                              <w:r w:rsidR="00B131A9">
                                <w:fldChar w:fldCharType="begin"/>
                              </w:r>
                              <w:r w:rsidR="00B131A9">
                                <w:instrText xml:space="preserve"> SEQ Fig. \* ARABIC </w:instrText>
                              </w:r>
                              <w:r w:rsidR="00B131A9">
                                <w:fldChar w:fldCharType="separate"/>
                              </w:r>
                              <w:r>
                                <w:rPr>
                                  <w:noProof/>
                                </w:rPr>
                                <w:t>30</w:t>
                              </w:r>
                              <w:r w:rsidR="00B131A9">
                                <w:rPr>
                                  <w:noProof/>
                                </w:rPr>
                                <w:fldChar w:fldCharType="end"/>
                              </w:r>
                              <w:bookmarkEnd w:id="225"/>
                              <w:r>
                                <w:t xml:space="preserve">  </w:t>
                              </w:r>
                              <w:r w:rsidRPr="008E5C7F">
                                <w:t xml:space="preserve">3D printed graphene </w:t>
                              </w:r>
                              <w:r>
                                <w:t xml:space="preserve">aerogel </w:t>
                              </w:r>
                              <w:r w:rsidRPr="008E5C7F">
                                <w:t>lattices</w:t>
                              </w:r>
                              <w:r>
                                <w:t xml:space="preserve"> for adsorbent applications</w:t>
                              </w:r>
                              <w:r w:rsidRPr="008E5C7F">
                                <w:t xml:space="preserve">. (a) </w:t>
                              </w:r>
                              <w:r>
                                <w:t>Ad</w:t>
                              </w:r>
                              <w:r w:rsidRPr="008E5C7F">
                                <w:t xml:space="preserve">sorption ratios </w:t>
                              </w:r>
                              <w:r>
                                <w:t>of</w:t>
                              </w:r>
                              <w:r w:rsidRPr="008E5C7F">
                                <w:t xml:space="preserve"> different chemical solvents. (b) </w:t>
                              </w:r>
                              <w:r>
                                <w:t>C</w:t>
                              </w:r>
                              <w:r w:rsidRPr="008E5C7F">
                                <w:t>yclic stability of a</w:t>
                              </w:r>
                              <w:r>
                                <w:t>d</w:t>
                              </w:r>
                              <w:r w:rsidRPr="008E5C7F">
                                <w:t xml:space="preserve">sorption </w:t>
                              </w:r>
                              <w:r>
                                <w:t>capacity</w:t>
                              </w:r>
                              <w:r w:rsidRPr="008E5C7F">
                                <w:t xml:space="preserve"> </w:t>
                              </w:r>
                              <w:r>
                                <w:t xml:space="preserve">of </w:t>
                              </w:r>
                              <w:r w:rsidRPr="008E5C7F">
                                <w:t>alcohol with natural a</w:t>
                              </w:r>
                              <w:r>
                                <w:t>d</w:t>
                              </w:r>
                              <w:r w:rsidRPr="008E5C7F">
                                <w:t xml:space="preserve">sorption and fire discharge processes. </w:t>
                              </w:r>
                              <w:r w:rsidRPr="00BE7D13">
                                <w:t>Reproduced w</w:t>
                              </w:r>
                              <w:r w:rsidRPr="008E5C7F">
                                <w:t>ith permission from Ref.</w:t>
                              </w:r>
                              <w:r w:rsidRPr="00107ADC">
                                <w:t xml:space="preserve"> </w:t>
                              </w:r>
                              <w:r w:rsidRPr="00107ADC">
                                <w:fldChar w:fldCharType="begin" w:fldLock="1"/>
                              </w:r>
                              <w:r w:rsidRPr="00107ADC">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基于掩模图像投影的立体光刻</w:instrText>
                              </w:r>
                              <w:r w:rsidRPr="00107ADC">
                                <w:rPr>
                                  <w:rFonts w:hint="eastAsia"/>
                                </w:rPr>
                                <w:instrText>3D</w:instrText>
                              </w:r>
                              <w:r w:rsidRPr="00107ADC">
                                <w:rPr>
                                  <w:rFonts w:hint="eastAsia"/>
                                </w:rPr>
                                <w:instrText>模板，灌注，水热处理，冷冻干燥，裂解</w:instrText>
                              </w:r>
                              <w:r w:rsidRPr="00107ADC">
                                <w:rPr>
                                  <w:rFonts w:hint="eastAsia"/>
                                </w:rPr>
                                <w:instrText>\n</w:instrText>
                              </w:r>
                              <w:r w:rsidRPr="00107ADC">
                                <w:rPr>
                                  <w:rFonts w:hint="eastAsia"/>
                                </w:rPr>
                                <w:instrText>石墨烯气凝胶骨架</w:instrText>
                              </w:r>
                              <w:r w:rsidRPr="00107ADC">
                                <w:rPr>
                                  <w:rFonts w:hint="eastAsia"/>
                                </w:rPr>
                                <w:instrText>\n</w:instrText>
                              </w:r>
                              <w:r w:rsidRPr="00107ADC">
                                <w:rPr>
                                  <w:rFonts w:hint="eastAsia"/>
                                </w:rPr>
                                <w:instrText>作为气体传感器等</w:instrText>
                              </w:r>
                              <w:r w:rsidRPr="00107ADC">
                                <w:rPr>
                                  <w:rFonts w:hint="eastAsia"/>
                                </w:rPr>
                                <w:instrText>","page":"1096-1106","title":"Three-Dimensional Printing Hollow Polymer Template-Mediated Graphene Lattices with Tailorable Architectures and Multifunctional Properties","type":"article-jour</w:instrText>
                              </w:r>
                              <w:r w:rsidRPr="00107ADC">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107ADC">
                                <w:fldChar w:fldCharType="separate"/>
                              </w:r>
                              <w:r w:rsidRPr="00107ADC">
                                <w:rPr>
                                  <w:noProof/>
                                </w:rPr>
                                <w:t>243</w:t>
                              </w:r>
                              <w:r w:rsidRPr="00107ADC">
                                <w:fldChar w:fldCharType="end"/>
                              </w:r>
                              <w:r w:rsidRPr="00107ADC">
                                <w:t>.</w:t>
                              </w:r>
                              <w:r w:rsidRPr="000C6782">
                                <w:t xml:space="preserve"> </w:t>
                              </w:r>
                              <w:r w:rsidRPr="008E5C7F">
                                <w:t>Copyright 2018 American Chemical Socie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356832B" id="组合 1873" o:spid="_x0000_s1114" style="width:242pt;height:129.9pt;mso-position-horizontal-relative:char;mso-position-vertical-relative:line" coordorigin="-444,10255" coordsize="30734,1649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U6KKKACiuA+PHxn0L9n34T+IfHfiF/8AQNJty6W6sBJdTE7YoUz/ABO5VfbJJ4Br80/+Cd/hHxf+&#10;2B+0z4n+PPj+8urjR9FvBLbWokcWsl+QPJhRc42W8exsdcmInOTkA/WuiiigAooooAKKKKACivx9&#10;/bGsfF37AP7Zmi/FbwdPcy+D/Ec0l6NMed/szMSBe2TDoqtuDpx8u9cD93X6tfDH4j6H8Xvh9oHj&#10;Pw3c/a9E1q0S7tpDjcAeqMOzqwZWHZlI7UAdR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KfF&#10;D4W+GPjN4I1Lwl4v0qHWNEv02SQTDlG/hkRuqOp5DDkGurooA/EL4gfDj4rf8Ep/jxbeK/DFzLrP&#10;gXUpfKhuZMi21GDO42l0BwkyjJVh/vLxuWv1/wDgT8XrL48fCfw7460/Tb/SLXWLYTiz1GExyxnJ&#10;BHI+Zcg7XHDDBHWuh8aeBvD3xG8O3Gg+KNGstf0a4KmWxv4RLE5Vgykqe4IBrYt7eKzt4oIIkhgi&#10;UIkcahVVQMAADoAKAJa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">
                <v:shape id="图片 1870" o:spid="_x0000_s1115" type="#_x0000_t75" style="position:absolute;left:-444;top:10255;width:29903;height:10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">
                  <v:imagedata r:id="rId73" o:title=""/>
                </v:shape>
                <v:shape id="文本框 1872" o:spid="_x0000_s1116" type="#_x0000_t202" style="position:absolute;left:-444;top:21332;width:30733;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" stroked="f">
                  <v:textbox inset="0,0,0,0">
                    <w:txbxContent>
                      <w:p w14:paraId="575ED43B" w14:textId="4AEF3CC8" w:rsidR="005573B9" w:rsidRPr="00674C68" w:rsidRDefault="005573B9" w:rsidP="00763D21">
                        <w:pPr>
                          <w:pStyle w:val="RSCI04CaptiontoFigureSchemeChart"/>
                          <w:rPr>
                            <w:b/>
                            <w:noProof/>
                            <w:sz w:val="24"/>
                          </w:rPr>
                        </w:pPr>
                        <w:bookmarkStart w:id="278" w:name="_Ref41198807"/>
                        <w:r>
                          <w:t xml:space="preserve">Fig. </w:t>
                        </w:r>
                        <w:fldSimple w:instr=" SEQ Fig. \* ARABIC ">
                          <w:r>
                            <w:rPr>
                              <w:noProof/>
                            </w:rPr>
                            <w:t>30</w:t>
                          </w:r>
                        </w:fldSimple>
                        <w:bookmarkEnd w:id="278"/>
                        <w:r>
                          <w:t xml:space="preserve">  </w:t>
                        </w:r>
                        <w:r w:rsidRPr="008E5C7F">
                          <w:t xml:space="preserve">3D printed graphene </w:t>
                        </w:r>
                        <w:r>
                          <w:t xml:space="preserve">aerogel </w:t>
                        </w:r>
                        <w:r w:rsidRPr="008E5C7F">
                          <w:t>lattices</w:t>
                        </w:r>
                        <w:r>
                          <w:t xml:space="preserve"> for adsorbent applications</w:t>
                        </w:r>
                        <w:r w:rsidRPr="008E5C7F">
                          <w:t xml:space="preserve">. (a) </w:t>
                        </w:r>
                        <w:r>
                          <w:t>Ad</w:t>
                        </w:r>
                        <w:r w:rsidRPr="008E5C7F">
                          <w:t xml:space="preserve">sorption ratios </w:t>
                        </w:r>
                        <w:r>
                          <w:t>of</w:t>
                        </w:r>
                        <w:r w:rsidRPr="008E5C7F">
                          <w:t xml:space="preserve"> different chemical solvents. (b) </w:t>
                        </w:r>
                        <w:r>
                          <w:t>C</w:t>
                        </w:r>
                        <w:r w:rsidRPr="008E5C7F">
                          <w:t>yclic stability of a</w:t>
                        </w:r>
                        <w:r>
                          <w:t>d</w:t>
                        </w:r>
                        <w:r w:rsidRPr="008E5C7F">
                          <w:t xml:space="preserve">sorption </w:t>
                        </w:r>
                        <w:r>
                          <w:t>capacity</w:t>
                        </w:r>
                        <w:r w:rsidRPr="008E5C7F">
                          <w:t xml:space="preserve"> </w:t>
                        </w:r>
                        <w:r>
                          <w:t xml:space="preserve">of </w:t>
                        </w:r>
                        <w:r w:rsidRPr="008E5C7F">
                          <w:t>alcohol with natural a</w:t>
                        </w:r>
                        <w:r>
                          <w:t>d</w:t>
                        </w:r>
                        <w:r w:rsidRPr="008E5C7F">
                          <w:t xml:space="preserve">sorption and fire discharge processes. </w:t>
                        </w:r>
                        <w:r w:rsidRPr="00BE7D13">
                          <w:t>Reproduced w</w:t>
                        </w:r>
                        <w:r w:rsidRPr="008E5C7F">
                          <w:t>ith permission from Ref.</w:t>
                        </w:r>
                        <w:r w:rsidRPr="00107ADC">
                          <w:t xml:space="preserve"> </w:t>
                        </w:r>
                        <w:r w:rsidRPr="00107ADC">
                          <w:fldChar w:fldCharType="begin" w:fldLock="1"/>
                        </w:r>
                        <w:r w:rsidRPr="00107ADC">
                          <w:instrText>ADDIN CSL_CITATION {"citationItems":[{"id":"ITEM-1","itemData":{"DOI":"10.1021/acsnano.7b06095","ISSN":"1936086X","abstract":"It is a significant challenge to concurrently achieve scalable fabrication of graphene aerogels with three-dimensional (3D) tailorable architectures (e.g., lattice structure) and controllable manipulation of microstructures on the multiscale. Herein, we highlight 3D graphene lattices (GLs) with complex engineering architectures that were delicately designed and manufactured via 3D stereolithography printed hollow polymer template-mediated hydrothermal process coupled with freeze-drying strategies. The resulting GLs with overhang beams and columns show a 3D geometric configuration with hollow-carved features at the macroscale, while the construction elements of graphene cellular on the microscale exhibit a well-ordered and honeycomb-like microstructure with high porosity. These GLs demonstrate multifunctional properties with robust structure, high electrical conductivity, low thermal conductivity, and superior absorption capacitance of organic solvents. Moreover, the GLs were utilized as a subtle sensor for the fast detection of chemical agents. Aforementioned superior properties of GLs confirm that the combination of 3D tailorable manipulation and self-organization design of structures on the multiscale is an effective strategy for the scalable fabrication of advanced multifunctional graphene monoliths, suggesting their promising applications as chemical detection sensors, environmental remediation absorbers, conductive electrodes, and engineering metamaterials.","author":[{"dropping-particle":"","family":"Zhang","given":"Qiangqiang","non-dropping-particle":"","parse-names":false,"suffix":""},{"dropping-particle":"","family":"Zhang","given":"Feng","non-dropping-particle":"","parse-names":false,"suffix":""},{"dropping-particle":"","family":"Xu","given":"Xiang","non-dropping-particle":"","parse-names":false,"suffix":""},{"dropping-particle":"","family":"Zhou","given":"Chi","non-dropping-particle":"","parse-names":false,"suffix":""},{"dropping-particle":"","family":"Lin","given":"Dong","non-dropping-particle":"","parse-names":false,"suffix":""}],"container-title":"ACS Nano","id":"ITEM-1","issue":"2","issued":{"date-parts":[["2018"]]},</w:instrText>
                        </w:r>
                        <w:r w:rsidRPr="00107ADC">
                          <w:rPr>
                            <w:rFonts w:hint="eastAsia"/>
                          </w:rPr>
                          <w:instrText>"note":"</w:instrText>
                        </w:r>
                        <w:r w:rsidRPr="00107ADC">
                          <w:rPr>
                            <w:rFonts w:hint="eastAsia"/>
                          </w:rPr>
                          <w:instrText>已加</w:instrText>
                        </w:r>
                        <w:r w:rsidRPr="00107ADC">
                          <w:rPr>
                            <w:rFonts w:hint="eastAsia"/>
                          </w:rPr>
                          <w:instrText>\n</w:instrText>
                        </w:r>
                        <w:r w:rsidRPr="00107ADC">
                          <w:rPr>
                            <w:rFonts w:hint="eastAsia"/>
                          </w:rPr>
                          <w:instrText>基于掩模图像投影的立体光刻</w:instrText>
                        </w:r>
                        <w:r w:rsidRPr="00107ADC">
                          <w:rPr>
                            <w:rFonts w:hint="eastAsia"/>
                          </w:rPr>
                          <w:instrText>3D</w:instrText>
                        </w:r>
                        <w:r w:rsidRPr="00107ADC">
                          <w:rPr>
                            <w:rFonts w:hint="eastAsia"/>
                          </w:rPr>
                          <w:instrText>模板，灌注，水热处理，冷冻干燥，裂解</w:instrText>
                        </w:r>
                        <w:r w:rsidRPr="00107ADC">
                          <w:rPr>
                            <w:rFonts w:hint="eastAsia"/>
                          </w:rPr>
                          <w:instrText>\n</w:instrText>
                        </w:r>
                        <w:r w:rsidRPr="00107ADC">
                          <w:rPr>
                            <w:rFonts w:hint="eastAsia"/>
                          </w:rPr>
                          <w:instrText>石墨烯气凝胶骨架</w:instrText>
                        </w:r>
                        <w:r w:rsidRPr="00107ADC">
                          <w:rPr>
                            <w:rFonts w:hint="eastAsia"/>
                          </w:rPr>
                          <w:instrText>\n</w:instrText>
                        </w:r>
                        <w:r w:rsidRPr="00107ADC">
                          <w:rPr>
                            <w:rFonts w:hint="eastAsia"/>
                          </w:rPr>
                          <w:instrText>作为气体传感器等</w:instrText>
                        </w:r>
                        <w:r w:rsidRPr="00107ADC">
                          <w:rPr>
                            <w:rFonts w:hint="eastAsia"/>
                          </w:rPr>
                          <w:instrText>","page":"1096-1106","title":"Three-Dimensional Printing Hollow Polymer Template-Mediated Graphene Lattices with Tailorable Architectures and Multifunctional Properties","type":"article-jour</w:instrText>
                        </w:r>
                        <w:r w:rsidRPr="00107ADC">
                          <w:instrText>nal","volume":"12"},"uris":["http://www.mendeley.com/documents/?uuid=810e9ea8-6c67-4858-9afd-15ec84a9cdcd"]}],"mendeley":{"formattedCitation":"&lt;sup&gt;243&lt;/sup&gt;","plainTextFormattedCitation":"243","previouslyFormattedCitation":"&lt;sup&gt;241&lt;/sup&gt;"},"properties":{"noteIndex":0},"schema":"https://github.com/citation-style-language/schema/raw/master/csl-citation.json"}</w:instrText>
                        </w:r>
                        <w:r w:rsidRPr="00107ADC">
                          <w:fldChar w:fldCharType="separate"/>
                        </w:r>
                        <w:r w:rsidRPr="00107ADC">
                          <w:rPr>
                            <w:noProof/>
                          </w:rPr>
                          <w:t>243</w:t>
                        </w:r>
                        <w:r w:rsidRPr="00107ADC">
                          <w:fldChar w:fldCharType="end"/>
                        </w:r>
                        <w:r w:rsidRPr="00107ADC">
                          <w:t>.</w:t>
                        </w:r>
                        <w:r w:rsidRPr="000C6782">
                          <w:t xml:space="preserve"> </w:t>
                        </w:r>
                        <w:r w:rsidRPr="008E5C7F">
                          <w:t>Copyright 2018 American Chemical Society.</w:t>
                        </w:r>
                      </w:p>
                    </w:txbxContent>
                  </v:textbox>
                </v:shape>
                <w10:anchorlock/>
              </v:group>
            </w:pict>
          </mc:Fallback>
        </mc:AlternateContent>
      </w:r>
    </w:p>
    <w:p w14:paraId="391AC3CD" w14:textId="5031CE20" w:rsidR="000A6A0D" w:rsidRPr="009F7F88" w:rsidRDefault="000A6A0D" w:rsidP="00AA66EE">
      <w:pPr>
        <w:pStyle w:val="RSCB02ArticleText"/>
        <w:ind w:firstLineChars="100" w:firstLine="194"/>
        <w:rPr>
          <w:rStyle w:val="RSCB08CHeadingIn-lineChar"/>
          <w:color w:val="000000" w:themeColor="text1"/>
        </w:rPr>
      </w:pPr>
      <w:r w:rsidRPr="009F7F88">
        <w:rPr>
          <w:color w:val="000000" w:themeColor="text1"/>
          <w:lang w:eastAsia="zh-CN"/>
        </w:rPr>
        <w:t>For tissue regeneration, 3D printed aerogel scaffolds of a range of materials, including CNC,</w:t>
      </w:r>
      <w:r w:rsidRPr="009F7F88">
        <w:rPr>
          <w:color w:val="000000" w:themeColor="text1"/>
        </w:rPr>
        <w:fldChar w:fldCharType="begin" w:fldLock="1"/>
      </w:r>
      <w:r w:rsidR="004E1277" w:rsidRPr="009F7F88">
        <w:rPr>
          <w:color w:val="000000" w:themeColor="text1"/>
          <w:lang w:eastAsia="zh-CN"/>
        </w:rPr>
        <w:instrText>ADDIN CSL_CITATION {"citationItems":[{"id":"ITEM-1","itemData":{"DOI":"10.1038/s41598-017-07771-y","ISSN":"20452322","abstract":"Pure cellulose nanocrystal (CNC) aerogels with controlled 3D structures and inner pore architecture are printed using the direct ink write (DIW) technique. While traditional cellulosic aerogel processing approaches lack the ability to easily fabricate complete aerogel structures, DIW 3D printing followed by freeze drying can overcome this shortcoming and can produce CNC aerogels with minimal structural shrinkage or damage. The resultant products have great potential in applications such as tissue scaffold templates, drug delivery, packaging, etc., due to their inherent sustainability, biocompatibility, and biodegradability. Various 3D structures are successfully printed without support material, and the print quality can be improved with increasing CNC concentration and printing resolution. Dual pore CNC aerogel scaffolds are also successfully printed, where the customizable 3D structure and inner pore architecture can potentially enable advance CNC scaffold designs suited for specific cell integration requirements.","author":[{"dropping-particle":"","family":"Li","given":"Vincent Chi Fung","non-dropping-particle":"","parse-names":false,"suffix":""},{"dropping-particle":"","family":"Dunn","given":"Conner K.","non-dropping-particle":"","parse-names":false,"suffix":""},{"dropping-particle":"","family":"Zhang","given":"Zhe","non-dropping-particle":"","parse-names":false,"suffix":""},{"dropping-particle":"","family":"Deng","given":"Yulin","non-dropping-particle":"","parse-names":false,"suffix":""},{"dropping-particle":"","family":"Qi","given":"H. Jerry","non-dropping-particle":"","parse-names":false,"suffix":""}],"container-title":"</w:instrText>
      </w:r>
      <w:r w:rsidR="004E1277" w:rsidRPr="009F7F88">
        <w:rPr>
          <w:rFonts w:hint="eastAsia"/>
          <w:color w:val="000000" w:themeColor="text1"/>
          <w:lang w:eastAsia="zh-CN"/>
        </w:rPr>
        <w:instrText>Scientific Reports","id":"ITEM-1","issued":{"date-parts":[["2017"]]},"note":"</w:instrText>
      </w:r>
      <w:r w:rsidR="004E1277" w:rsidRPr="009F7F88">
        <w:rPr>
          <w:rFonts w:hint="eastAsia"/>
          <w:color w:val="000000" w:themeColor="text1"/>
          <w:lang w:eastAsia="zh-CN"/>
        </w:rPr>
        <w:instrText>已加</w:instrText>
      </w:r>
      <w:r w:rsidR="004E1277" w:rsidRPr="009F7F88">
        <w:rPr>
          <w:rFonts w:hint="eastAsia"/>
          <w:color w:val="000000" w:themeColor="text1"/>
          <w:lang w:eastAsia="zh-CN"/>
        </w:rPr>
        <w:instrText>\n3D</w:instrText>
      </w:r>
      <w:r w:rsidR="004E1277" w:rsidRPr="009F7F88">
        <w:rPr>
          <w:rFonts w:hint="eastAsia"/>
          <w:color w:val="000000" w:themeColor="text1"/>
          <w:lang w:eastAsia="zh-CN"/>
        </w:rPr>
        <w:instrText>打印</w:instrText>
      </w:r>
      <w:r w:rsidR="004E1277" w:rsidRPr="009F7F88">
        <w:rPr>
          <w:rFonts w:hint="eastAsia"/>
          <w:color w:val="000000" w:themeColor="text1"/>
          <w:lang w:eastAsia="zh-CN"/>
        </w:rPr>
        <w:instrText>\n</w:instrText>
      </w:r>
      <w:r w:rsidR="004E1277" w:rsidRPr="009F7F88">
        <w:rPr>
          <w:rFonts w:hint="eastAsia"/>
          <w:color w:val="000000" w:themeColor="text1"/>
          <w:lang w:eastAsia="zh-CN"/>
        </w:rPr>
        <w:instrText>纤维素纳米晶气凝胶</w:instrText>
      </w:r>
      <w:r w:rsidR="004E1277" w:rsidRPr="009F7F88">
        <w:rPr>
          <w:rFonts w:hint="eastAsia"/>
          <w:color w:val="000000" w:themeColor="text1"/>
          <w:lang w:eastAsia="zh-CN"/>
        </w:rPr>
        <w:instrText>","page":"8018","title":"Direct Ink Write (DIW) 3D Printed Cellulose Nanocrystal Aerogel Structures","type":"article-journal","volume":"7"},"uris":["http://www</w:instrText>
      </w:r>
      <w:r w:rsidR="004E1277" w:rsidRPr="009F7F88">
        <w:rPr>
          <w:color w:val="000000" w:themeColor="text1"/>
          <w:lang w:eastAsia="zh-CN"/>
        </w:rPr>
        <w:instrText>.mendeley.com/documents/?uuid=4ba88c7f-8162-4ab1-8f37-372156f301f3"]}],"mendeley":{"formattedCitation":"&lt;sup&gt;181&lt;/sup&gt;","plainTextFormattedCitation":"181","previouslyFormattedCitation":"&lt;sup&gt;17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1</w:t>
      </w:r>
      <w:r w:rsidRPr="009F7F88">
        <w:rPr>
          <w:color w:val="000000" w:themeColor="text1"/>
        </w:rPr>
        <w:fldChar w:fldCharType="end"/>
      </w:r>
      <w:r w:rsidRPr="009F7F88">
        <w:rPr>
          <w:color w:val="000000" w:themeColor="text1"/>
        </w:rPr>
        <w:t xml:space="preserve"> CNF,</w:t>
      </w:r>
      <w:r w:rsidRPr="009F7F88">
        <w:rPr>
          <w:color w:val="000000" w:themeColor="text1"/>
        </w:rPr>
        <w:fldChar w:fldCharType="begin" w:fldLock="1"/>
      </w:r>
      <w:r w:rsidR="004E1277" w:rsidRPr="009F7F88">
        <w:rPr>
          <w:color w:val="000000" w:themeColor="text1"/>
        </w:rPr>
        <w:instrText>ADDIN CSL_CITATION {"citationItems":[{"id":"ITEM-1","itemData":{"DOI":"10.1021/acs.biomac.9b00527","ISSN":"15264602","abstract":"Nanocellulose has been demonstrated as a suitable material for cell culturing, given its similarity to extracellular matrices. Taking advantage of the shear thinning behavior, nanocellulose suits three-dimensional (3D) printing into scaffolds that support cell attachment and proliferation. Here, we propose aqueous suspensions of acetylated nanocellulose of a low degree of substitution for direct ink writing (DIW). This benefits from the heterogeneous acetylation of precursor cellulosic fibers, which eases their deconstruction and confers the characteristics required for extrusion in DIW. Accordingly, the morphology of related 3D-printed architectures and their performance during drying and rewetting as well as interactions with living cells are compared with those produced from typical unmodified and TEMPO-oxidized nanocelluloses. We find that a significantly lower concentration of acetylated nanofibrils is needed to obtain bioinks of similar performance, affording more porous structures. Together with their high surface charge and axial aspect, acetylated nanocellulose produces dimensionally stable monolithic scaffolds that support drying and rewetting, required for packaging and sterilization. Considering their potential uses in cardiac devices, we discuss the interactions of the scaffolds with cardiac myoblast cells. Attachment, proliferation, and viability for 21 days are demonstrated. Overall, the performance of acetylated nanocellulose bioinks opens the possibility for reliable and scale-up fabrication of scaffolds appropriate for studies on cellular processes and for tissue engineering.","author":[{"dropping-particle":"","family":"Ajdary","given":"Rubina","non-dropping-particle":"","parse-names":false,"suffix":""},{"dropping-particle":"","family":"Huan","given":"Siqi","non-dropping-particle":"","parse-names":false,"suffix":""},{"dropping-particle":"","family":"Zanjanizadeh Ezazi","given":"Nazanin","non-dropping-particle":"","parse-names":false,"suffix":""},{"dropping-particle":"","family":"Xiang","given":"Wenchao","non-dropping-particle":"","parse-names":false,"suffix":""},{"dropping-particle":"","family":"Grande","given":"Rafael","non-dropping-particle":"","parse-names":false,"suffix":""},{"dropping-particle":"","family":"Santos","given":"Hélder A.","non-dropping-particle":"","parse-names":false,"suffix":""},{"dropping-particle":"","family":"Rojas","given":"Orlando J.","non-dropping-particle":"","parse-names":false,"suffix":""}],"container-title":"Biomacromolecules","id":"ITEM-1","issue":"7","issued":{"date-parts":[["2019"]]},"page":"2770-2778","publisher":"American Chemical Society","title":"Acetylated Nanocellulose for Single-Component Bioinks and Cell Proliferation on 3D-Printed Scaffolds","type":"article-journal","volume":"20"},"uris":["http://www.mendeley.com/documents/?uuid=c835555c-7247-3a4d-bd8f-a3ce591c77cd"]}],"mendeley":{"formattedCitation":"&lt;sup&gt;230&lt;/sup&gt;","plainTextFormattedCitation":"230","previouslyFormattedCitation":"&lt;sup&gt;22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30</w:t>
      </w:r>
      <w:r w:rsidRPr="009F7F88">
        <w:rPr>
          <w:color w:val="000000" w:themeColor="text1"/>
        </w:rPr>
        <w:fldChar w:fldCharType="end"/>
      </w:r>
      <w:r w:rsidRPr="009F7F88">
        <w:rPr>
          <w:color w:val="000000" w:themeColor="text1"/>
        </w:rPr>
        <w:t xml:space="preserve"> CNF/alginate,</w:t>
      </w:r>
      <w:r w:rsidRPr="009F7F88">
        <w:rPr>
          <w:color w:val="000000" w:themeColor="text1"/>
        </w:rPr>
        <w:fldChar w:fldCharType="begin" w:fldLock="1"/>
      </w:r>
      <w:r w:rsidR="004E1277" w:rsidRPr="009F7F88">
        <w:rPr>
          <w:color w:val="000000" w:themeColor="text1"/>
        </w:rPr>
        <w:instrText>ADDIN CSL_CITATION {"citationItems":[{"id":"ITEM-1","itemData":{"DOI":"10.3390/bioengineering6030065","ISSN":"2306-5354","abstract":"2,2,6,6-tetramethylpyperidine-1-oxyl (TEMPO) oxidized cellulose nanofibrils (CNF) were used as ink for three-dimensional (3D) printing of porous structures with potential as wound dressings. Alginate (10, 20, 30 and 40 wt%) was incorporated into the formulation to facilitate the ionic cross-linking with calcium chloride (CaCl2). The effect of two different concentrations of CaCl2 (50 and 100 mM) was studied. The 3D printed hydrogels were freeze-dried to produce aerogels which were tested for water absorption. Scanning Electronic Microscopy (SEM) pictures demonstrated that the higher the concentration of the cross-linker the higher the definition of the printed tracks. CNF-based aerogels showed a remarkable water absorption capability. Although the incorporation of alginate and the cross-linking with CaCl2 led to shrinkage of the 3D printed constructs, the approach yielded suitable porous structures for water and moisture absorption. It is concluded that the 3D printed biocomposite structures developed in this study have characteristics that are promising for wound dressings devices.","author":[{"dropping-particle":"","family":"Espinosa","given":"Eduardo","non-dropping-particle":"","parse-names":false,"suffix":""},{"dropping-particle":"","family":"Filgueira","given":"Daniel","non-dropping-particle":"","parse-names":false,"suffix":""},{"dropping-particle":"","family":"Rodríguez","given":"Alejandro","non-dropping-particle":"","parse-names":false,"suffix":""},{"dropping-particle":"","family":"Chinga-Carrasco","given":"Gary","non-dropping-particle":"","parse-names":false,"suffix":""}],"container-title":"Bioengineering","id":"ITEM-1","issue":"3","issued":{"date-parts":[["2019"]]},"page":"65","publisher":"MDPI AG","title":"Nanocellulose-Based Inks—Effect of Alginate Content on the Water Absorption of 3D Printed Constructs","type":"article-journal","volume":"6"},"uris":["http://www.mendeley.com/documents/?uuid=0b4e1d94-9cc5-3fba-bf86-138506d62ef8"]}],"mendeley":{"formattedCitation":"&lt;sup&gt;225&lt;/sup&gt;","plainTextFormattedCitation":"225","previouslyFormattedCitation":"&lt;sup&gt;22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25</w:t>
      </w:r>
      <w:r w:rsidRPr="009F7F88">
        <w:rPr>
          <w:color w:val="000000" w:themeColor="text1"/>
        </w:rPr>
        <w:fldChar w:fldCharType="end"/>
      </w:r>
      <w:r w:rsidRPr="009F7F88">
        <w:rPr>
          <w:color w:val="000000" w:themeColor="text1"/>
        </w:rPr>
        <w:t xml:space="preserve"> PEGDA/CNF,</w:t>
      </w:r>
      <w:r w:rsidRPr="009F7F88">
        <w:rPr>
          <w:color w:val="000000" w:themeColor="text1"/>
        </w:rPr>
        <w:fldChar w:fldCharType="begin" w:fldLock="1"/>
      </w:r>
      <w:r w:rsidR="00BF34A6" w:rsidRPr="009F7F88">
        <w:rPr>
          <w:color w:val="000000" w:themeColor="text1"/>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nFrom Duplicate 2 (A new PEGDA/CNF aerogel-wet hydrogel scaffold fabricated by a two-step method - Sun, Dong; Liu, Wangyu; Tang, Aimin; Guo, Fengjing; Xie, Weigui)\n\n\nFrom Duplicate 2 (A new P</w:instrText>
      </w:r>
      <w:r w:rsidR="00BF34A6" w:rsidRPr="009F7F88">
        <w:rPr>
          <w:color w:val="000000" w:themeColor="text1"/>
        </w:rPr>
        <w:instrText xml:space="preserve">EGDA/CNF aerogel-wet hydrogel scaffold fabricated by a two-step method - Sun, Dong; Liu, Wangyu; Tang, Aimin; Guo, Fengjing; Xie, Weigui)\n\nFrom Duplicate 2 (A new PEGDA/CNF aerogel-wet hydrogel scaffold fabricated by a two-step method - Sun, Dong; Liu, </w:instrText>
      </w:r>
      <w:r w:rsidR="00BF34A6" w:rsidRPr="009F7F88">
        <w:rPr>
          <w:rFonts w:hint="eastAsia"/>
          <w:color w:val="000000" w:themeColor="text1"/>
        </w:rPr>
        <w:instrText>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page":"8092-8101","publisher":"Royal Society of Chemistry","title":"A new PEGDA/CNF aerogel-wet hydrogel scaffold fabricated by a two-step m</w:instrText>
      </w:r>
      <w:r w:rsidR="00BF34A6" w:rsidRPr="009F7F88">
        <w:rPr>
          <w:color w:val="000000" w:themeColor="text1"/>
        </w:rPr>
        <w:instrText>ethod","type":"article-journal","volume":"15"},"uris":["http://www.mendeley.com/documents/?uuid=63983ca0-5020-4f32-ba58-0f44f5f006cb"]}],"mendeley":{"formattedCitation":"&lt;sup&gt;22&lt;/sup&gt;","plainTextFormattedCitation":"22","previouslyFormattedCitation":"&lt;sup&gt;22&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2</w:t>
      </w:r>
      <w:r w:rsidRPr="009F7F88">
        <w:rPr>
          <w:color w:val="000000" w:themeColor="text1"/>
        </w:rPr>
        <w:fldChar w:fldCharType="end"/>
      </w:r>
      <w:r w:rsidRPr="009F7F88">
        <w:rPr>
          <w:color w:val="000000" w:themeColor="text1"/>
        </w:rPr>
        <w:t xml:space="preserve"> and </w:t>
      </w:r>
      <w:proofErr w:type="spellStart"/>
      <w:r w:rsidRPr="009F7F88">
        <w:rPr>
          <w:color w:val="000000" w:themeColor="text1"/>
        </w:rPr>
        <w:t>gelatin</w:t>
      </w:r>
      <w:proofErr w:type="spellEnd"/>
      <w:r w:rsidRPr="009F7F88">
        <w:rPr>
          <w:color w:val="000000" w:themeColor="text1"/>
        </w:rPr>
        <w:t>/poly(lactic-co-glycolic acid) (PLGA)</w:t>
      </w:r>
      <w:r w:rsidRPr="009F7F88">
        <w:rPr>
          <w:color w:val="000000" w:themeColor="text1"/>
        </w:rPr>
        <w:fldChar w:fldCharType="begin" w:fldLock="1"/>
      </w:r>
      <w:r w:rsidR="00BF34A6" w:rsidRPr="009F7F88">
        <w:rPr>
          <w:color w:val="000000" w:themeColor="text1"/>
        </w:rPr>
        <w:instrText>ADDIN CSL_CITATION {"citationItems":[{"id":"ITEM-1","itemData":{"DOI":"10.1016/j.matdes.2019.107886","ISSN":"18734197","abstract":"The fabrication of three-dimensional (3D) electrospun fibrous scaffolds with customizable shapes and large pores is a challenging task. In this study, for the first time, one-dimensional (1D) gelatin/poly (lactic-co-glycolic acid) (PLGA) electrospun fibers were processed into inks suitable for 3D printing. By combining 3D printing and freeze drying, electrospun fiber-based inks were successfully fabricated into 3D-printed scaffolds (3DP) with precisely controlled shapes and large pores, in addition to fibrous surface morphologies similar to that of a native extracellular matrix (ECM). The 3DP exhibited good elasticity and water-induced shape memory, and was found to be superior to 3D-printed scaffolds fabricated using pure gelatin fibers and freeze-shaped scaffolds fabricated using non-fibrous gelatin/PLGA powder. Moreover, 3DP combined with chondrocytes achieved satisfactory cartilage regeneration in vivo. The novel strategy of 3D printing electrospun fibers established in this study provides a research model for the design and fabrication of multiple scaffolds for various tissue regeneration applications.","author":[{"dropping-particle":"","family":"Chen","given":"Weiming","non-dropping-particle":"","parse-names":false,"suffix":""},{"dropping-particle":"","family":"Xu","given":"Yong","non-dropping-particle":"","parse-names":false,"suffix":""},{"dropping-particle":"","family":"Liu","given":"Yanqun","non-dropping-particle":"","parse-names":false,"suffix":""},{"dropping-particle":"","family":"Wang","given":"Zongxin","non-dropping-particle":"","parse-names":false,"suffix":""},{"dropping-particle":"","family":"Li","given":"Yaqiang","non-dropping-particle":"","parse-names":false,"suffix":""},{"dropping-particle":"","family":"Jiang","given":"Gening","non-dropping-particle":"","parse-names":false,"suffix":""},{"dropping-particle":"","family":"Mo","given":"Xiumei","non-dropping-particle":"","parse-names":false,"suffix":""},{"dropping-particle":"","family":"Zhou","given":"Guangdong","non-dropping-particle":"","parse-names":false,"suffix":""}],"container-title":"Materials and Design","id":"ITEM-1","issued":{"date-parts":[["2019"]]},"no</w:instrText>
      </w:r>
      <w:r w:rsidR="00BF34A6" w:rsidRPr="009F7F88">
        <w:rPr>
          <w:rFonts w:hint="eastAsia"/>
          <w:color w:val="000000" w:themeColor="text1"/>
        </w:rPr>
        <w:instrText>te":"</w:instrText>
      </w:r>
      <w:r w:rsidR="00BF34A6" w:rsidRPr="009F7F88">
        <w:rPr>
          <w:rFonts w:hint="eastAsia"/>
          <w:color w:val="000000" w:themeColor="text1"/>
        </w:rPr>
        <w:instrText>已加，放沾边中</w:instrText>
      </w:r>
      <w:r w:rsidR="00BF34A6" w:rsidRPr="009F7F88">
        <w:rPr>
          <w:rFonts w:hint="eastAsia"/>
          <w:color w:val="000000" w:themeColor="text1"/>
        </w:rPr>
        <w:instrText>\n</w:instrText>
      </w:r>
      <w:r w:rsidR="00BF34A6" w:rsidRPr="009F7F88">
        <w:rPr>
          <w:rFonts w:hint="eastAsia"/>
          <w:color w:val="000000" w:themeColor="text1"/>
        </w:rPr>
        <w:instrText>非明确气凝胶，沾点边。</w:instrText>
      </w:r>
      <w:r w:rsidR="00BF34A6" w:rsidRPr="009F7F88">
        <w:rPr>
          <w:rFonts w:hint="eastAsia"/>
          <w:color w:val="000000" w:themeColor="text1"/>
        </w:rPr>
        <w:instrText>\n</w:instrText>
      </w:r>
      <w:r w:rsidR="00BF34A6" w:rsidRPr="009F7F88">
        <w:rPr>
          <w:rFonts w:hint="eastAsia"/>
          <w:color w:val="000000" w:themeColor="text1"/>
        </w:rPr>
        <w:instrText>冷冻干燥</w:instrText>
      </w:r>
      <w:r w:rsidR="00BF34A6" w:rsidRPr="009F7F88">
        <w:rPr>
          <w:rFonts w:hint="eastAsia"/>
          <w:color w:val="000000" w:themeColor="text1"/>
        </w:rPr>
        <w:instrText>\n</w:instrText>
      </w:r>
      <w:r w:rsidR="00BF34A6" w:rsidRPr="009F7F88">
        <w:rPr>
          <w:rFonts w:hint="eastAsia"/>
          <w:color w:val="000000" w:themeColor="text1"/>
        </w:rPr>
        <w:instrText>静电纺明胶</w:instrText>
      </w:r>
      <w:r w:rsidR="00BF34A6" w:rsidRPr="009F7F88">
        <w:rPr>
          <w:rFonts w:hint="eastAsia"/>
          <w:color w:val="000000" w:themeColor="text1"/>
        </w:rPr>
        <w:instrText>/</w:instrText>
      </w:r>
      <w:r w:rsidR="00BF34A6" w:rsidRPr="009F7F88">
        <w:rPr>
          <w:rFonts w:hint="eastAsia"/>
          <w:color w:val="000000" w:themeColor="text1"/>
        </w:rPr>
        <w:instrText>聚（乳酸</w:instrText>
      </w:r>
      <w:r w:rsidR="00BF34A6" w:rsidRPr="009F7F88">
        <w:rPr>
          <w:rFonts w:hint="eastAsia"/>
          <w:color w:val="000000" w:themeColor="text1"/>
        </w:rPr>
        <w:instrText xml:space="preserve"> - </w:instrText>
      </w:r>
      <w:r w:rsidR="00BF34A6" w:rsidRPr="009F7F88">
        <w:rPr>
          <w:rFonts w:hint="eastAsia"/>
          <w:color w:val="000000" w:themeColor="text1"/>
        </w:rPr>
        <w:instrText>共</w:instrText>
      </w:r>
      <w:r w:rsidR="00BF34A6" w:rsidRPr="009F7F88">
        <w:rPr>
          <w:rFonts w:hint="eastAsia"/>
          <w:color w:val="000000" w:themeColor="text1"/>
        </w:rPr>
        <w:instrText xml:space="preserve"> - </w:instrText>
      </w:r>
      <w:r w:rsidR="00BF34A6" w:rsidRPr="009F7F88">
        <w:rPr>
          <w:rFonts w:hint="eastAsia"/>
          <w:color w:val="000000" w:themeColor="text1"/>
        </w:rPr>
        <w:instrText>乙醇酸）</w:instrText>
      </w:r>
      <w:r w:rsidR="00BF34A6" w:rsidRPr="009F7F88">
        <w:rPr>
          <w:rFonts w:hint="eastAsia"/>
          <w:color w:val="000000" w:themeColor="text1"/>
        </w:rPr>
        <w:instrText>Gelatin/PLGA</w:instrText>
      </w:r>
      <w:r w:rsidR="00BF34A6" w:rsidRPr="009F7F88">
        <w:rPr>
          <w:rFonts w:hint="eastAsia"/>
          <w:color w:val="000000" w:themeColor="text1"/>
        </w:rPr>
        <w:instrText>纤维分散，</w:instrText>
      </w:r>
      <w:r w:rsidR="00BF34A6" w:rsidRPr="009F7F88">
        <w:rPr>
          <w:rFonts w:hint="eastAsia"/>
          <w:color w:val="000000" w:themeColor="text1"/>
        </w:rPr>
        <w:instrText>3D</w:instrText>
      </w:r>
      <w:r w:rsidR="00BF34A6" w:rsidRPr="009F7F88">
        <w:rPr>
          <w:rFonts w:hint="eastAsia"/>
          <w:color w:val="000000" w:themeColor="text1"/>
        </w:rPr>
        <w:instrText>打印成骨架</w:instrText>
      </w:r>
      <w:r w:rsidR="00BF34A6" w:rsidRPr="009F7F88">
        <w:rPr>
          <w:rFonts w:hint="eastAsia"/>
          <w:color w:val="000000" w:themeColor="text1"/>
        </w:rPr>
        <w:instrText>\n</w:instrText>
      </w:r>
      <w:r w:rsidR="00BF34A6" w:rsidRPr="009F7F88">
        <w:rPr>
          <w:rFonts w:hint="eastAsia"/>
          <w:color w:val="000000" w:themeColor="text1"/>
        </w:rPr>
        <w:instrText>用于软骨再生</w:instrText>
      </w:r>
      <w:r w:rsidR="00BF34A6" w:rsidRPr="009F7F88">
        <w:rPr>
          <w:rFonts w:hint="eastAsia"/>
          <w:color w:val="000000" w:themeColor="text1"/>
        </w:rPr>
        <w:instrText>","page":"107886","publisher":"The Authors","title":"Three-dimensional printed electrospun fiber-based scaffold for cartilage regeneration","type":"article-journal","vol</w:instrText>
      </w:r>
      <w:r w:rsidR="00BF34A6" w:rsidRPr="009F7F88">
        <w:rPr>
          <w:color w:val="000000" w:themeColor="text1"/>
        </w:rPr>
        <w:instrText>ume":"179"},"uris":["http://www.mendeley.com/documents/?uuid=8accaad7-589d-49ca-96b3-2e55a353f570"]}],"mendeley":{"formattedCitation":"&lt;sup&gt;23&lt;/sup&gt;","plainTextFormattedCitation":"23","previouslyFormattedCitation":"&lt;sup&gt;23&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3</w:t>
      </w:r>
      <w:r w:rsidRPr="009F7F88">
        <w:rPr>
          <w:color w:val="000000" w:themeColor="text1"/>
        </w:rPr>
        <w:fldChar w:fldCharType="end"/>
      </w:r>
      <w:r w:rsidRPr="009F7F88">
        <w:rPr>
          <w:color w:val="000000" w:themeColor="text1"/>
        </w:rPr>
        <w:t xml:space="preserve"> have been investigated. </w:t>
      </w:r>
      <w:r w:rsidR="00B01630" w:rsidRPr="009F7F88">
        <w:rPr>
          <w:color w:val="000000" w:themeColor="text1"/>
        </w:rPr>
        <w:t xml:space="preserve">For example, </w:t>
      </w:r>
      <w:r w:rsidRPr="009F7F88">
        <w:rPr>
          <w:color w:val="000000" w:themeColor="text1"/>
        </w:rPr>
        <w:t xml:space="preserve">3D printed </w:t>
      </w:r>
      <w:proofErr w:type="spellStart"/>
      <w:r w:rsidRPr="009F7F88">
        <w:rPr>
          <w:color w:val="000000" w:themeColor="text1"/>
        </w:rPr>
        <w:t>gelatin</w:t>
      </w:r>
      <w:proofErr w:type="spellEnd"/>
      <w:r w:rsidRPr="009F7F88">
        <w:rPr>
          <w:color w:val="000000" w:themeColor="text1"/>
        </w:rPr>
        <w:t>/PLGA</w:t>
      </w:r>
      <w:r w:rsidR="003E1D8C" w:rsidRPr="009F7F88">
        <w:rPr>
          <w:color w:val="000000" w:themeColor="text1"/>
        </w:rPr>
        <w:fldChar w:fldCharType="begin" w:fldLock="1"/>
      </w:r>
      <w:r w:rsidR="00BF34A6" w:rsidRPr="009F7F88">
        <w:rPr>
          <w:color w:val="000000" w:themeColor="text1"/>
        </w:rPr>
        <w:instrText>ADDIN CSL_CITATION {"citationItems":[{"id":"ITEM-1","itemData":{"DOI":"10.1016/j.matdes.2019.107886","ISSN":"18734197","abstract":"The fabrication of three-dimensional (3D) electrospun fibrous scaffolds with customizable shapes and large pores is a challenging task. In this study, for the first time, one-dimensional (1D) gelatin/poly (lactic-co-glycolic acid) (PLGA) electrospun fibers were processed into inks suitable for 3D printing. By combining 3D printing and freeze drying, electrospun fiber-based inks were successfully fabricated into 3D-printed scaffolds (3DP) with precisely controlled shapes and large pores, in addition to fibrous surface morphologies similar to that of a native extracellular matrix (ECM). The 3DP exhibited good elasticity and water-induced shape memory, and was found to be superior to 3D-printed scaffolds fabricated using pure gelatin fibers and freeze-shaped scaffolds fabricated using non-fibrous gelatin/PLGA powder. Moreover, 3DP combined with chondrocytes achieved satisfactory cartilage regeneration in vivo. The novel strategy of 3D printing electrospun fibers established in this study provides a research model for the design and fabrication of multiple scaffolds for various tissue regeneration applications.","author":[{"dropping-particle":"","family":"Chen","given":"Weiming","non-dropping-particle":"","parse-names":false,"suffix":""},{"dropping-particle":"","family":"Xu","given":"Yong","non-dropping-particle":"","parse-names":false,"suffix":""},{"dropping-particle":"","family":"Liu","given":"Yanqun","non-dropping-particle":"","parse-names":false,"suffix":""},{"dropping-particle":"","family":"Wang","given":"Zongxin","non-dropping-particle":"","parse-names":false,"suffix":""},{"dropping-particle":"","family":"Li","given":"Yaqiang","non-dropping-particle":"","parse-names":false,"suffix":""},{"dropping-particle":"","family":"Jiang","given":"Gening","non-dropping-particle":"","parse-names":false,"suffix":""},{"dropping-particle":"","family":"Mo","given":"Xiumei","non-dropping-particle":"","parse-names":false,"suffix":""},{"dropping-particle":"","family":"Zhou","given":"Guangdong","non-dropping-particle":"","parse-names":false,"suffix":""}],"container-title":"Materials and Design","id":"ITEM-1","issued":{"date-parts":[["2019"]]},"no</w:instrText>
      </w:r>
      <w:r w:rsidR="00BF34A6" w:rsidRPr="009F7F88">
        <w:rPr>
          <w:rFonts w:hint="eastAsia"/>
          <w:color w:val="000000" w:themeColor="text1"/>
        </w:rPr>
        <w:instrText>te":"</w:instrText>
      </w:r>
      <w:r w:rsidR="00BF34A6" w:rsidRPr="009F7F88">
        <w:rPr>
          <w:rFonts w:hint="eastAsia"/>
          <w:color w:val="000000" w:themeColor="text1"/>
        </w:rPr>
        <w:instrText>已加，放沾边中</w:instrText>
      </w:r>
      <w:r w:rsidR="00BF34A6" w:rsidRPr="009F7F88">
        <w:rPr>
          <w:rFonts w:hint="eastAsia"/>
          <w:color w:val="000000" w:themeColor="text1"/>
        </w:rPr>
        <w:instrText>\n</w:instrText>
      </w:r>
      <w:r w:rsidR="00BF34A6" w:rsidRPr="009F7F88">
        <w:rPr>
          <w:rFonts w:hint="eastAsia"/>
          <w:color w:val="000000" w:themeColor="text1"/>
        </w:rPr>
        <w:instrText>非明确气凝胶，沾点边。</w:instrText>
      </w:r>
      <w:r w:rsidR="00BF34A6" w:rsidRPr="009F7F88">
        <w:rPr>
          <w:rFonts w:hint="eastAsia"/>
          <w:color w:val="000000" w:themeColor="text1"/>
        </w:rPr>
        <w:instrText>\n</w:instrText>
      </w:r>
      <w:r w:rsidR="00BF34A6" w:rsidRPr="009F7F88">
        <w:rPr>
          <w:rFonts w:hint="eastAsia"/>
          <w:color w:val="000000" w:themeColor="text1"/>
        </w:rPr>
        <w:instrText>冷冻干燥</w:instrText>
      </w:r>
      <w:r w:rsidR="00BF34A6" w:rsidRPr="009F7F88">
        <w:rPr>
          <w:rFonts w:hint="eastAsia"/>
          <w:color w:val="000000" w:themeColor="text1"/>
        </w:rPr>
        <w:instrText>\n</w:instrText>
      </w:r>
      <w:r w:rsidR="00BF34A6" w:rsidRPr="009F7F88">
        <w:rPr>
          <w:rFonts w:hint="eastAsia"/>
          <w:color w:val="000000" w:themeColor="text1"/>
        </w:rPr>
        <w:instrText>静电纺明胶</w:instrText>
      </w:r>
      <w:r w:rsidR="00BF34A6" w:rsidRPr="009F7F88">
        <w:rPr>
          <w:rFonts w:hint="eastAsia"/>
          <w:color w:val="000000" w:themeColor="text1"/>
        </w:rPr>
        <w:instrText>/</w:instrText>
      </w:r>
      <w:r w:rsidR="00BF34A6" w:rsidRPr="009F7F88">
        <w:rPr>
          <w:rFonts w:hint="eastAsia"/>
          <w:color w:val="000000" w:themeColor="text1"/>
        </w:rPr>
        <w:instrText>聚（乳酸</w:instrText>
      </w:r>
      <w:r w:rsidR="00BF34A6" w:rsidRPr="009F7F88">
        <w:rPr>
          <w:rFonts w:hint="eastAsia"/>
          <w:color w:val="000000" w:themeColor="text1"/>
        </w:rPr>
        <w:instrText xml:space="preserve"> - </w:instrText>
      </w:r>
      <w:r w:rsidR="00BF34A6" w:rsidRPr="009F7F88">
        <w:rPr>
          <w:rFonts w:hint="eastAsia"/>
          <w:color w:val="000000" w:themeColor="text1"/>
        </w:rPr>
        <w:instrText>共</w:instrText>
      </w:r>
      <w:r w:rsidR="00BF34A6" w:rsidRPr="009F7F88">
        <w:rPr>
          <w:rFonts w:hint="eastAsia"/>
          <w:color w:val="000000" w:themeColor="text1"/>
        </w:rPr>
        <w:instrText xml:space="preserve"> - </w:instrText>
      </w:r>
      <w:r w:rsidR="00BF34A6" w:rsidRPr="009F7F88">
        <w:rPr>
          <w:rFonts w:hint="eastAsia"/>
          <w:color w:val="000000" w:themeColor="text1"/>
        </w:rPr>
        <w:instrText>乙醇酸）</w:instrText>
      </w:r>
      <w:r w:rsidR="00BF34A6" w:rsidRPr="009F7F88">
        <w:rPr>
          <w:rFonts w:hint="eastAsia"/>
          <w:color w:val="000000" w:themeColor="text1"/>
        </w:rPr>
        <w:instrText>Gelatin/PLGA</w:instrText>
      </w:r>
      <w:r w:rsidR="00BF34A6" w:rsidRPr="009F7F88">
        <w:rPr>
          <w:rFonts w:hint="eastAsia"/>
          <w:color w:val="000000" w:themeColor="text1"/>
        </w:rPr>
        <w:instrText>纤维分散，</w:instrText>
      </w:r>
      <w:r w:rsidR="00BF34A6" w:rsidRPr="009F7F88">
        <w:rPr>
          <w:rFonts w:hint="eastAsia"/>
          <w:color w:val="000000" w:themeColor="text1"/>
        </w:rPr>
        <w:instrText>3D</w:instrText>
      </w:r>
      <w:r w:rsidR="00BF34A6" w:rsidRPr="009F7F88">
        <w:rPr>
          <w:rFonts w:hint="eastAsia"/>
          <w:color w:val="000000" w:themeColor="text1"/>
        </w:rPr>
        <w:instrText>打印成骨架</w:instrText>
      </w:r>
      <w:r w:rsidR="00BF34A6" w:rsidRPr="009F7F88">
        <w:rPr>
          <w:rFonts w:hint="eastAsia"/>
          <w:color w:val="000000" w:themeColor="text1"/>
        </w:rPr>
        <w:instrText>\n</w:instrText>
      </w:r>
      <w:r w:rsidR="00BF34A6" w:rsidRPr="009F7F88">
        <w:rPr>
          <w:rFonts w:hint="eastAsia"/>
          <w:color w:val="000000" w:themeColor="text1"/>
        </w:rPr>
        <w:instrText>用于软骨再生</w:instrText>
      </w:r>
      <w:r w:rsidR="00BF34A6" w:rsidRPr="009F7F88">
        <w:rPr>
          <w:rFonts w:hint="eastAsia"/>
          <w:color w:val="000000" w:themeColor="text1"/>
        </w:rPr>
        <w:instrText>","page":"107886","publisher":"The Authors","title":"Three-dimensional printed electrospun fiber-based scaffold for cartilage regeneration","type":"article-journal","vol</w:instrText>
      </w:r>
      <w:r w:rsidR="00BF34A6" w:rsidRPr="009F7F88">
        <w:rPr>
          <w:color w:val="000000" w:themeColor="text1"/>
        </w:rPr>
        <w:instrText>ume":"179"},"uris":["http://www.mendeley.com/documents/?uuid=8accaad7-589d-49ca-96b3-2e55a353f570"]}],"mendeley":{"formattedCitation":"&lt;sup&gt;23&lt;/sup&gt;","plainTextFormattedCitation":"23","previouslyFormattedCitation":"&lt;sup&gt;23&lt;/sup&gt;"},"properties":{"noteIndex":0},"schema":"https://github.com/citation-style-language/schema/raw/master/csl-citation.json"}</w:instrText>
      </w:r>
      <w:r w:rsidR="003E1D8C" w:rsidRPr="009F7F88">
        <w:rPr>
          <w:color w:val="000000" w:themeColor="text1"/>
        </w:rPr>
        <w:fldChar w:fldCharType="separate"/>
      </w:r>
      <w:r w:rsidR="00BF34A6" w:rsidRPr="009F7F88">
        <w:rPr>
          <w:noProof/>
          <w:color w:val="000000" w:themeColor="text1"/>
          <w:vertAlign w:val="superscript"/>
        </w:rPr>
        <w:t>23</w:t>
      </w:r>
      <w:r w:rsidR="003E1D8C" w:rsidRPr="009F7F88">
        <w:rPr>
          <w:color w:val="000000" w:themeColor="text1"/>
        </w:rPr>
        <w:fldChar w:fldCharType="end"/>
      </w:r>
      <w:r w:rsidR="003E1D8C" w:rsidRPr="009F7F88">
        <w:rPr>
          <w:color w:val="000000" w:themeColor="text1"/>
        </w:rPr>
        <w:t xml:space="preserve"> </w:t>
      </w:r>
      <w:r w:rsidR="00B01630" w:rsidRPr="009F7F88">
        <w:rPr>
          <w:color w:val="000000" w:themeColor="text1"/>
        </w:rPr>
        <w:t xml:space="preserve">has been evaluated for </w:t>
      </w:r>
      <w:r w:rsidR="003E1D8C" w:rsidRPr="009F7F88">
        <w:rPr>
          <w:i/>
          <w:iCs/>
          <w:color w:val="000000" w:themeColor="text1"/>
        </w:rPr>
        <w:t>in vitro</w:t>
      </w:r>
      <w:r w:rsidR="003E1D8C" w:rsidRPr="009F7F88">
        <w:rPr>
          <w:color w:val="000000" w:themeColor="text1"/>
        </w:rPr>
        <w:t xml:space="preserve"> cartilage regeneration using scaffolds in conjunction with chondrocytes (</w:t>
      </w:r>
      <w:r w:rsidR="003E1D8C" w:rsidRPr="009F7F88">
        <w:rPr>
          <w:color w:val="000000" w:themeColor="text1"/>
        </w:rPr>
        <w:fldChar w:fldCharType="begin"/>
      </w:r>
      <w:r w:rsidR="003E1D8C" w:rsidRPr="009F7F88">
        <w:rPr>
          <w:color w:val="000000" w:themeColor="text1"/>
        </w:rPr>
        <w:instrText xml:space="preserve"> REF _Ref41201218 \h </w:instrText>
      </w:r>
      <w:r w:rsidR="003E1D8C" w:rsidRPr="009F7F88">
        <w:rPr>
          <w:color w:val="000000" w:themeColor="text1"/>
        </w:rPr>
      </w:r>
      <w:r w:rsidR="003E1D8C"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31</w:t>
      </w:r>
      <w:r w:rsidR="003E1D8C" w:rsidRPr="009F7F88">
        <w:rPr>
          <w:color w:val="000000" w:themeColor="text1"/>
        </w:rPr>
        <w:fldChar w:fldCharType="end"/>
      </w:r>
      <w:r w:rsidR="003E1D8C" w:rsidRPr="009F7F88">
        <w:rPr>
          <w:color w:val="000000" w:themeColor="text1"/>
        </w:rPr>
        <w:t>).</w:t>
      </w:r>
      <w:r w:rsidR="003E1D8C" w:rsidRPr="009F7F88">
        <w:rPr>
          <w:color w:val="000000" w:themeColor="text1"/>
        </w:rPr>
        <w:fldChar w:fldCharType="begin" w:fldLock="1"/>
      </w:r>
      <w:r w:rsidR="00BF34A6" w:rsidRPr="009F7F88">
        <w:rPr>
          <w:color w:val="000000" w:themeColor="text1"/>
        </w:rPr>
        <w:instrText>ADDIN CSL_CITATION {"citationItems":[{"id":"ITEM-1","itemData":{"DOI":"10.1016/j.matdes.2019.107886","ISSN":"18734197","abstract":"The fabrication of three-dimensional (3D) electrospun fibrous scaffolds with customizable shapes and large pores is a challenging task. In this study, for the first time, one-dimensional (1D) gelatin/poly (lactic-co-glycolic acid) (PLGA) electrospun fibers were processed into inks suitable for 3D printing. By combining 3D printing and freeze drying, electrospun fiber-based inks were successfully fabricated into 3D-printed scaffolds (3DP) with precisely controlled shapes and large pores, in addition to fibrous surface morphologies similar to that of a native extracellular matrix (ECM). The 3DP exhibited good elasticity and water-induced shape memory, and was found to be superior to 3D-printed scaffolds fabricated using pure gelatin fibers and freeze-shaped scaffolds fabricated using non-fibrous gelatin/PLGA powder. Moreover, 3DP combined with chondrocytes achieved satisfactory cartilage regeneration in vivo. The novel strategy of 3D printing electrospun fibers established in this study provides a research model for the design and fabrication of multiple scaffolds for various tissue regeneration applications.","author":[{"dropping-particle":"","family":"Chen","given":"Weiming","non-dropping-particle":"","parse-names":false,"suffix":""},{"dropping-particle":"","family":"Xu","given":"Yong","non-dropping-particle":"","parse-names":false,"suffix":""},{"dropping-particle":"","family":"Liu","given":"Yanqun","non-dropping-particle":"","parse-names":false,"suffix":""},{"dropping-particle":"","family":"Wang","given":"Zongxin","non-dropping-particle":"","parse-names":false,"suffix":""},{"dropping-particle":"","family":"Li","given":"Yaqiang","non-dropping-particle":"","parse-names":false,"suffix":""},{"dropping-particle":"","family":"Jiang","given":"Gening","non-dropping-particle":"","parse-names":false,"suffix":""},{"dropping-particle":"","family":"Mo","given":"Xiumei","non-dropping-particle":"","parse-names":false,"suffix":""},{"dropping-particle":"","family":"Zhou","given":"Guangdong","non-dropping-particle":"","parse-names":false,"suffix":""}],"container-title":"Materials and Design","id":"ITEM-1","issued":{"date-parts":[["2019"]]},"no</w:instrText>
      </w:r>
      <w:r w:rsidR="00BF34A6" w:rsidRPr="009F7F88">
        <w:rPr>
          <w:rFonts w:hint="eastAsia"/>
          <w:color w:val="000000" w:themeColor="text1"/>
        </w:rPr>
        <w:instrText>te":"</w:instrText>
      </w:r>
      <w:r w:rsidR="00BF34A6" w:rsidRPr="009F7F88">
        <w:rPr>
          <w:rFonts w:hint="eastAsia"/>
          <w:color w:val="000000" w:themeColor="text1"/>
        </w:rPr>
        <w:instrText>已加，放沾边中</w:instrText>
      </w:r>
      <w:r w:rsidR="00BF34A6" w:rsidRPr="009F7F88">
        <w:rPr>
          <w:rFonts w:hint="eastAsia"/>
          <w:color w:val="000000" w:themeColor="text1"/>
        </w:rPr>
        <w:instrText>\n</w:instrText>
      </w:r>
      <w:r w:rsidR="00BF34A6" w:rsidRPr="009F7F88">
        <w:rPr>
          <w:rFonts w:hint="eastAsia"/>
          <w:color w:val="000000" w:themeColor="text1"/>
        </w:rPr>
        <w:instrText>非明确气凝胶，沾点边。</w:instrText>
      </w:r>
      <w:r w:rsidR="00BF34A6" w:rsidRPr="009F7F88">
        <w:rPr>
          <w:rFonts w:hint="eastAsia"/>
          <w:color w:val="000000" w:themeColor="text1"/>
        </w:rPr>
        <w:instrText>\n</w:instrText>
      </w:r>
      <w:r w:rsidR="00BF34A6" w:rsidRPr="009F7F88">
        <w:rPr>
          <w:rFonts w:hint="eastAsia"/>
          <w:color w:val="000000" w:themeColor="text1"/>
        </w:rPr>
        <w:instrText>冷冻干燥</w:instrText>
      </w:r>
      <w:r w:rsidR="00BF34A6" w:rsidRPr="009F7F88">
        <w:rPr>
          <w:rFonts w:hint="eastAsia"/>
          <w:color w:val="000000" w:themeColor="text1"/>
        </w:rPr>
        <w:instrText>\n</w:instrText>
      </w:r>
      <w:r w:rsidR="00BF34A6" w:rsidRPr="009F7F88">
        <w:rPr>
          <w:rFonts w:hint="eastAsia"/>
          <w:color w:val="000000" w:themeColor="text1"/>
        </w:rPr>
        <w:instrText>静电纺明胶</w:instrText>
      </w:r>
      <w:r w:rsidR="00BF34A6" w:rsidRPr="009F7F88">
        <w:rPr>
          <w:rFonts w:hint="eastAsia"/>
          <w:color w:val="000000" w:themeColor="text1"/>
        </w:rPr>
        <w:instrText>/</w:instrText>
      </w:r>
      <w:r w:rsidR="00BF34A6" w:rsidRPr="009F7F88">
        <w:rPr>
          <w:rFonts w:hint="eastAsia"/>
          <w:color w:val="000000" w:themeColor="text1"/>
        </w:rPr>
        <w:instrText>聚（乳酸</w:instrText>
      </w:r>
      <w:r w:rsidR="00BF34A6" w:rsidRPr="009F7F88">
        <w:rPr>
          <w:rFonts w:hint="eastAsia"/>
          <w:color w:val="000000" w:themeColor="text1"/>
        </w:rPr>
        <w:instrText xml:space="preserve"> - </w:instrText>
      </w:r>
      <w:r w:rsidR="00BF34A6" w:rsidRPr="009F7F88">
        <w:rPr>
          <w:rFonts w:hint="eastAsia"/>
          <w:color w:val="000000" w:themeColor="text1"/>
        </w:rPr>
        <w:instrText>共</w:instrText>
      </w:r>
      <w:r w:rsidR="00BF34A6" w:rsidRPr="009F7F88">
        <w:rPr>
          <w:rFonts w:hint="eastAsia"/>
          <w:color w:val="000000" w:themeColor="text1"/>
        </w:rPr>
        <w:instrText xml:space="preserve"> - </w:instrText>
      </w:r>
      <w:r w:rsidR="00BF34A6" w:rsidRPr="009F7F88">
        <w:rPr>
          <w:rFonts w:hint="eastAsia"/>
          <w:color w:val="000000" w:themeColor="text1"/>
        </w:rPr>
        <w:instrText>乙醇酸）</w:instrText>
      </w:r>
      <w:r w:rsidR="00BF34A6" w:rsidRPr="009F7F88">
        <w:rPr>
          <w:rFonts w:hint="eastAsia"/>
          <w:color w:val="000000" w:themeColor="text1"/>
        </w:rPr>
        <w:instrText>Gelatin/PLGA</w:instrText>
      </w:r>
      <w:r w:rsidR="00BF34A6" w:rsidRPr="009F7F88">
        <w:rPr>
          <w:rFonts w:hint="eastAsia"/>
          <w:color w:val="000000" w:themeColor="text1"/>
        </w:rPr>
        <w:instrText>纤维分散，</w:instrText>
      </w:r>
      <w:r w:rsidR="00BF34A6" w:rsidRPr="009F7F88">
        <w:rPr>
          <w:rFonts w:hint="eastAsia"/>
          <w:color w:val="000000" w:themeColor="text1"/>
        </w:rPr>
        <w:instrText>3D</w:instrText>
      </w:r>
      <w:r w:rsidR="00BF34A6" w:rsidRPr="009F7F88">
        <w:rPr>
          <w:rFonts w:hint="eastAsia"/>
          <w:color w:val="000000" w:themeColor="text1"/>
        </w:rPr>
        <w:instrText>打印成骨架</w:instrText>
      </w:r>
      <w:r w:rsidR="00BF34A6" w:rsidRPr="009F7F88">
        <w:rPr>
          <w:rFonts w:hint="eastAsia"/>
          <w:color w:val="000000" w:themeColor="text1"/>
        </w:rPr>
        <w:instrText>\n</w:instrText>
      </w:r>
      <w:r w:rsidR="00BF34A6" w:rsidRPr="009F7F88">
        <w:rPr>
          <w:rFonts w:hint="eastAsia"/>
          <w:color w:val="000000" w:themeColor="text1"/>
        </w:rPr>
        <w:instrText>用于软骨再生</w:instrText>
      </w:r>
      <w:r w:rsidR="00BF34A6" w:rsidRPr="009F7F88">
        <w:rPr>
          <w:rFonts w:hint="eastAsia"/>
          <w:color w:val="000000" w:themeColor="text1"/>
        </w:rPr>
        <w:instrText>","page":"107886","publisher":"The Authors","title":"Three-dimensional printed electrospun fiber-based scaffold for cartilage regeneration","type":"article-journal","vol</w:instrText>
      </w:r>
      <w:r w:rsidR="00BF34A6" w:rsidRPr="009F7F88">
        <w:rPr>
          <w:color w:val="000000" w:themeColor="text1"/>
        </w:rPr>
        <w:instrText>ume":"179"},"uris":["http://www.mendeley.com/documents/?uuid=8accaad7-589d-49ca-96b3-2e55a353f570"]}],"mendeley":{"formattedCitation":"&lt;sup&gt;23&lt;/sup&gt;","plainTextFormattedCitation":"23","previouslyFormattedCitation":"&lt;sup&gt;23&lt;/sup&gt;"},"properties":{"noteIndex":0},"schema":"https://github.com/citation-style-language/schema/raw/master/csl-citation.json"}</w:instrText>
      </w:r>
      <w:r w:rsidR="003E1D8C" w:rsidRPr="009F7F88">
        <w:rPr>
          <w:color w:val="000000" w:themeColor="text1"/>
        </w:rPr>
        <w:fldChar w:fldCharType="separate"/>
      </w:r>
      <w:r w:rsidR="00BF34A6" w:rsidRPr="009F7F88">
        <w:rPr>
          <w:noProof/>
          <w:color w:val="000000" w:themeColor="text1"/>
          <w:vertAlign w:val="superscript"/>
        </w:rPr>
        <w:t>23</w:t>
      </w:r>
      <w:r w:rsidR="003E1D8C" w:rsidRPr="009F7F88">
        <w:rPr>
          <w:color w:val="000000" w:themeColor="text1"/>
        </w:rPr>
        <w:fldChar w:fldCharType="end"/>
      </w:r>
      <w:r w:rsidR="003E1D8C" w:rsidRPr="009F7F88">
        <w:rPr>
          <w:color w:val="000000" w:themeColor="text1"/>
        </w:rPr>
        <w:t xml:space="preserve"> A large number of live cells (green) are observed in both the non-printed (</w:t>
      </w:r>
      <w:r w:rsidR="003E1D8C" w:rsidRPr="009F7F88">
        <w:rPr>
          <w:color w:val="000000" w:themeColor="text1"/>
        </w:rPr>
        <w:fldChar w:fldCharType="begin"/>
      </w:r>
      <w:r w:rsidR="003E1D8C" w:rsidRPr="009F7F88">
        <w:rPr>
          <w:color w:val="000000" w:themeColor="text1"/>
        </w:rPr>
        <w:instrText xml:space="preserve"> REF _Ref41201218 \h </w:instrText>
      </w:r>
      <w:r w:rsidR="003E1D8C" w:rsidRPr="009F7F88">
        <w:rPr>
          <w:color w:val="000000" w:themeColor="text1"/>
        </w:rPr>
      </w:r>
      <w:r w:rsidR="003E1D8C"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31</w:t>
      </w:r>
      <w:r w:rsidR="003E1D8C" w:rsidRPr="009F7F88">
        <w:rPr>
          <w:color w:val="000000" w:themeColor="text1"/>
        </w:rPr>
        <w:fldChar w:fldCharType="end"/>
      </w:r>
      <w:r w:rsidR="003E1D8C" w:rsidRPr="009F7F88">
        <w:rPr>
          <w:color w:val="000000" w:themeColor="text1"/>
        </w:rPr>
        <w:t>a) and the 3D printed (</w:t>
      </w:r>
      <w:r w:rsidR="003E1D8C" w:rsidRPr="009F7F88">
        <w:rPr>
          <w:color w:val="000000" w:themeColor="text1"/>
        </w:rPr>
        <w:fldChar w:fldCharType="begin"/>
      </w:r>
      <w:r w:rsidR="003E1D8C" w:rsidRPr="009F7F88">
        <w:rPr>
          <w:color w:val="000000" w:themeColor="text1"/>
        </w:rPr>
        <w:instrText xml:space="preserve"> REF _Ref41201218 \h </w:instrText>
      </w:r>
      <w:r w:rsidR="003E1D8C" w:rsidRPr="009F7F88">
        <w:rPr>
          <w:color w:val="000000" w:themeColor="text1"/>
        </w:rPr>
      </w:r>
      <w:r w:rsidR="003E1D8C"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31</w:t>
      </w:r>
      <w:r w:rsidR="003E1D8C" w:rsidRPr="009F7F88">
        <w:rPr>
          <w:color w:val="000000" w:themeColor="text1"/>
        </w:rPr>
        <w:fldChar w:fldCharType="end"/>
      </w:r>
      <w:r w:rsidR="003E1D8C" w:rsidRPr="009F7F88">
        <w:rPr>
          <w:color w:val="000000" w:themeColor="text1"/>
        </w:rPr>
        <w:t>g)</w:t>
      </w:r>
      <w:r w:rsidR="00B01630" w:rsidRPr="009F7F88">
        <w:rPr>
          <w:color w:val="000000" w:themeColor="text1"/>
        </w:rPr>
        <w:t xml:space="preserve"> samples</w:t>
      </w:r>
      <w:r w:rsidR="003E1D8C" w:rsidRPr="009F7F88">
        <w:rPr>
          <w:color w:val="000000" w:themeColor="text1"/>
        </w:rPr>
        <w:t xml:space="preserve">, </w:t>
      </w:r>
      <w:r w:rsidR="00B01630" w:rsidRPr="009F7F88">
        <w:rPr>
          <w:color w:val="000000" w:themeColor="text1"/>
        </w:rPr>
        <w:t xml:space="preserve">with </w:t>
      </w:r>
      <w:r w:rsidR="003E1D8C" w:rsidRPr="009F7F88">
        <w:rPr>
          <w:color w:val="000000" w:themeColor="text1"/>
        </w:rPr>
        <w:t>cartilage-like tissue form</w:t>
      </w:r>
      <w:r w:rsidR="00B01630" w:rsidRPr="009F7F88">
        <w:rPr>
          <w:color w:val="000000" w:themeColor="text1"/>
        </w:rPr>
        <w:t>ing</w:t>
      </w:r>
      <w:r w:rsidR="003E1D8C" w:rsidRPr="009F7F88">
        <w:rPr>
          <w:color w:val="000000" w:themeColor="text1"/>
        </w:rPr>
        <w:t xml:space="preserve"> in both groups (</w:t>
      </w:r>
      <w:r w:rsidR="003E1D8C" w:rsidRPr="009F7F88">
        <w:rPr>
          <w:color w:val="000000" w:themeColor="text1"/>
        </w:rPr>
        <w:fldChar w:fldCharType="begin"/>
      </w:r>
      <w:r w:rsidR="003E1D8C" w:rsidRPr="009F7F88">
        <w:rPr>
          <w:color w:val="000000" w:themeColor="text1"/>
        </w:rPr>
        <w:instrText xml:space="preserve"> REF _Ref41201218 \h </w:instrText>
      </w:r>
      <w:r w:rsidR="003E1D8C" w:rsidRPr="009F7F88">
        <w:rPr>
          <w:color w:val="000000" w:themeColor="text1"/>
        </w:rPr>
      </w:r>
      <w:r w:rsidR="003E1D8C"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31</w:t>
      </w:r>
      <w:r w:rsidR="003E1D8C" w:rsidRPr="009F7F88">
        <w:rPr>
          <w:color w:val="000000" w:themeColor="text1"/>
        </w:rPr>
        <w:fldChar w:fldCharType="end"/>
      </w:r>
      <w:r w:rsidR="003E1D8C" w:rsidRPr="009F7F88">
        <w:rPr>
          <w:color w:val="000000" w:themeColor="text1"/>
        </w:rPr>
        <w:t xml:space="preserve">b, h). </w:t>
      </w:r>
      <w:r w:rsidR="003C7EB1" w:rsidRPr="009F7F88">
        <w:rPr>
          <w:color w:val="000000" w:themeColor="text1"/>
        </w:rPr>
        <w:t>Chondrocytes produced rich extracellular matrixes, covering both the scaffolds (</w:t>
      </w:r>
      <w:r w:rsidR="003C7EB1" w:rsidRPr="009F7F88">
        <w:rPr>
          <w:color w:val="000000" w:themeColor="text1"/>
        </w:rPr>
        <w:fldChar w:fldCharType="begin"/>
      </w:r>
      <w:r w:rsidR="003C7EB1" w:rsidRPr="009F7F88">
        <w:rPr>
          <w:color w:val="000000" w:themeColor="text1"/>
        </w:rPr>
        <w:instrText xml:space="preserve"> REF _Ref41201218 \h </w:instrText>
      </w:r>
      <w:r w:rsidR="003C7EB1" w:rsidRPr="009F7F88">
        <w:rPr>
          <w:color w:val="000000" w:themeColor="text1"/>
        </w:rPr>
      </w:r>
      <w:r w:rsidR="003C7EB1"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31</w:t>
      </w:r>
      <w:r w:rsidR="003C7EB1" w:rsidRPr="009F7F88">
        <w:rPr>
          <w:color w:val="000000" w:themeColor="text1"/>
        </w:rPr>
        <w:fldChar w:fldCharType="end"/>
      </w:r>
      <w:r w:rsidR="003C7EB1" w:rsidRPr="009F7F88">
        <w:rPr>
          <w:color w:val="000000" w:themeColor="text1"/>
        </w:rPr>
        <w:t xml:space="preserve">c, </w:t>
      </w:r>
      <w:proofErr w:type="spellStart"/>
      <w:r w:rsidR="003C7EB1" w:rsidRPr="009F7F88">
        <w:rPr>
          <w:color w:val="000000" w:themeColor="text1"/>
        </w:rPr>
        <w:t>i</w:t>
      </w:r>
      <w:proofErr w:type="spellEnd"/>
      <w:r w:rsidR="003C7EB1" w:rsidRPr="009F7F88">
        <w:rPr>
          <w:color w:val="000000" w:themeColor="text1"/>
        </w:rPr>
        <w:t>). However, the specimens from the non-printed group are irregularly shaped and form very thin tissues (</w:t>
      </w:r>
      <w:r w:rsidR="003C7EB1" w:rsidRPr="009F7F88">
        <w:rPr>
          <w:color w:val="000000" w:themeColor="text1"/>
        </w:rPr>
        <w:fldChar w:fldCharType="begin"/>
      </w:r>
      <w:r w:rsidR="003C7EB1" w:rsidRPr="009F7F88">
        <w:rPr>
          <w:color w:val="000000" w:themeColor="text1"/>
        </w:rPr>
        <w:instrText xml:space="preserve"> REF _Ref41201218 \h </w:instrText>
      </w:r>
      <w:r w:rsidR="003C7EB1" w:rsidRPr="009F7F88">
        <w:rPr>
          <w:color w:val="000000" w:themeColor="text1"/>
        </w:rPr>
      </w:r>
      <w:r w:rsidR="003C7EB1"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31</w:t>
      </w:r>
      <w:r w:rsidR="003C7EB1" w:rsidRPr="009F7F88">
        <w:rPr>
          <w:color w:val="000000" w:themeColor="text1"/>
        </w:rPr>
        <w:fldChar w:fldCharType="end"/>
      </w:r>
      <w:r w:rsidR="003C7EB1" w:rsidRPr="009F7F88">
        <w:rPr>
          <w:color w:val="000000" w:themeColor="text1"/>
        </w:rPr>
        <w:t>d-f). In contrast, the specimens in the 3D printed group with controlled pore structure retain their original square shape and form thicker tissues (</w:t>
      </w:r>
      <w:r w:rsidR="003C7EB1" w:rsidRPr="009F7F88">
        <w:rPr>
          <w:color w:val="000000" w:themeColor="text1"/>
        </w:rPr>
        <w:fldChar w:fldCharType="begin"/>
      </w:r>
      <w:r w:rsidR="003C7EB1" w:rsidRPr="009F7F88">
        <w:rPr>
          <w:color w:val="000000" w:themeColor="text1"/>
        </w:rPr>
        <w:instrText xml:space="preserve"> REF _Ref41201218 \h </w:instrText>
      </w:r>
      <w:r w:rsidR="003C7EB1" w:rsidRPr="009F7F88">
        <w:rPr>
          <w:color w:val="000000" w:themeColor="text1"/>
        </w:rPr>
      </w:r>
      <w:r w:rsidR="003C7EB1"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31</w:t>
      </w:r>
      <w:r w:rsidR="003C7EB1" w:rsidRPr="009F7F88">
        <w:rPr>
          <w:color w:val="000000" w:themeColor="text1"/>
        </w:rPr>
        <w:fldChar w:fldCharType="end"/>
      </w:r>
      <w:r w:rsidR="003C7EB1" w:rsidRPr="009F7F88">
        <w:rPr>
          <w:color w:val="000000" w:themeColor="text1"/>
        </w:rPr>
        <w:t xml:space="preserve">j-l). The improved </w:t>
      </w:r>
      <w:r w:rsidR="003C7EB1" w:rsidRPr="009F7F88">
        <w:rPr>
          <w:color w:val="000000" w:themeColor="text1"/>
        </w:rPr>
        <w:t>cartilage regeneration in the 3D printed samples is primarily due to the controlled pore structure of the 3D printed scaffold</w:t>
      </w:r>
      <w:r w:rsidR="004D4EFE" w:rsidRPr="009F7F88">
        <w:rPr>
          <w:color w:val="000000" w:themeColor="text1"/>
        </w:rPr>
        <w:t>s</w:t>
      </w:r>
      <w:r w:rsidR="003C7EB1" w:rsidRPr="009F7F88">
        <w:rPr>
          <w:color w:val="000000" w:themeColor="text1"/>
        </w:rPr>
        <w:t xml:space="preserve">, which ensures uniform cell distribution and nutritional supply, </w:t>
      </w:r>
      <w:r w:rsidR="0075774A" w:rsidRPr="009F7F88">
        <w:rPr>
          <w:color w:val="000000" w:themeColor="text1"/>
        </w:rPr>
        <w:t xml:space="preserve">forming a relatively uniform cartilage-like tissue. This printed </w:t>
      </w:r>
      <w:bookmarkStart w:id="226" w:name="_Toc39868939"/>
      <w:r w:rsidRPr="009F7F88">
        <w:rPr>
          <w:color w:val="000000" w:themeColor="text1"/>
        </w:rPr>
        <w:t xml:space="preserve">aerogel scaffold has good biocompatibility and rich </w:t>
      </w:r>
      <w:proofErr w:type="spellStart"/>
      <w:r w:rsidRPr="009F7F88">
        <w:rPr>
          <w:color w:val="000000" w:themeColor="text1"/>
        </w:rPr>
        <w:t>macroporous</w:t>
      </w:r>
      <w:proofErr w:type="spellEnd"/>
      <w:r w:rsidRPr="009F7F88">
        <w:rPr>
          <w:color w:val="000000" w:themeColor="text1"/>
        </w:rPr>
        <w:t xml:space="preserve"> structure, all of which are beneficial to its application in tissue engineering.</w:t>
      </w:r>
      <w:r w:rsidRPr="009F7F88">
        <w:rPr>
          <w:color w:val="000000" w:themeColor="text1"/>
        </w:rPr>
        <w:fldChar w:fldCharType="begin" w:fldLock="1"/>
      </w:r>
      <w:r w:rsidR="00BF34A6" w:rsidRPr="009F7F88">
        <w:rPr>
          <w:color w:val="000000" w:themeColor="text1"/>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nFrom Duplicate 2 (A new PEGDA/CNF aerogel-wet hydrogel scaffold fabricated by a two-step method - Sun, Dong; Liu, Wangyu; Tang, Aimin; Guo, Fengjing; Xie, Weigui)\n\n\nFrom Duplicate 2 (A new P</w:instrText>
      </w:r>
      <w:r w:rsidR="00BF34A6" w:rsidRPr="009F7F88">
        <w:rPr>
          <w:color w:val="000000" w:themeColor="text1"/>
        </w:rPr>
        <w:instrText xml:space="preserve">EGDA/CNF aerogel-wet hydrogel scaffold fabricated by a two-step method - Sun, Dong; Liu, Wangyu; Tang, Aimin; Guo, Fengjing; Xie, Weigui)\n\nFrom Duplicate 2 (A new PEGDA/CNF aerogel-wet hydrogel scaffold fabricated by a two-step method - Sun, Dong; Liu, </w:instrText>
      </w:r>
      <w:r w:rsidR="00BF34A6" w:rsidRPr="009F7F88">
        <w:rPr>
          <w:rFonts w:hint="eastAsia"/>
          <w:color w:val="000000" w:themeColor="text1"/>
        </w:rPr>
        <w:instrText>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page":"8092-8101","publisher":"Royal Society of Chemistry","title":"A new PEGDA/CNF aerogel-wet hydrogel scaffold fabricated by a two-step m</w:instrText>
      </w:r>
      <w:r w:rsidR="00BF34A6" w:rsidRPr="009F7F88">
        <w:rPr>
          <w:color w:val="000000" w:themeColor="text1"/>
        </w:rPr>
        <w:instrText>ethod","type":"article-journal","volume":"15"},"uris":["http://www.mendeley.com/documents/?uuid=63983ca0-5020-4f32-ba58-0f44f5f006cb"]},{"id":"ITEM-2","itemData":{"DOI":"10.1016/j.matdes.2019.107886","ISSN":"18734197","abstract":"The fabrication of three-dimensional (3D) electrospun fibrous scaffolds with customizable shapes and large pores is a challenging task. In this study, for the first time, one-dimensional (1D) gelatin/poly (lactic-co-glycolic acid) (PLGA) electrospun fibers were processed into inks suitable for 3D printing. By combining 3D printing and freeze drying, electrospun fiber-based inks were successfully fabricated into 3D-printed scaffolds (3DP) with precisely controlled shapes and large pores, in addition to fibrous surface morphologies similar to that of a native extracellular matrix (ECM). The 3DP exhibited good elasticity and water-induced shape memory, and was found to be superior to 3D-printed scaffolds fabricated using pure gelatin fibers and freeze-shaped scaffolds fabricated using non-fibrous gelatin/PLGA powder. Moreover, 3DP combined with chondrocytes achieved satisfactory cartilage regeneration in vivo. The novel strategy of 3D printing electrospun fibers established in this study provides a research model for the design and fabrication of multiple scaffolds for various tissue regeneration applications.","author":[{"dropping-particle":"","family":"Chen","given":"Weiming","non-dropping-particle":"","parse-names":false,"suffix":""},{"dropping-particle":"","family":"Xu","given":"Yong","non-dropping-particle":"","parse-names":false,"suffix":""},{"dropping-particle":"","family":"Liu","given":"Yanqun","non-dropping-particle":"","parse-names":false,"suffix":""},{"dropping-particle":"","family":"Wang","given":"Zongxin","non-dropping-particle":"","parse-names":false,"suffix":""},{"dropping-particle":"","family":"Li","given":"Yaqiang","non-dropping-particle":"","parse-names":false,"suffix":""},{"dropping-particle":"","family":"Jiang","given":"Gening","non-dropping-particle":"","parse-names":false,"suffix":""},{"dropping-particle":"","family":"Mo","given":"Xiumei","non-dropping-particle":"","parse-names":false,"suffix":""},{"dropping-particle":"","family":"Zhou","given":"Guangdong","non-dropping-particle":"","parse-names":false,"suffix"</w:instrText>
      </w:r>
      <w:r w:rsidR="00BF34A6" w:rsidRPr="009F7F88">
        <w:rPr>
          <w:rFonts w:hint="eastAsia"/>
          <w:color w:val="000000" w:themeColor="text1"/>
        </w:rPr>
        <w:instrText>:""}],"container-title":"Materials and Design","id":"ITEM-2","issued":{"date-parts":[["2019"]]},"note":"</w:instrText>
      </w:r>
      <w:r w:rsidR="00BF34A6" w:rsidRPr="009F7F88">
        <w:rPr>
          <w:rFonts w:hint="eastAsia"/>
          <w:color w:val="000000" w:themeColor="text1"/>
        </w:rPr>
        <w:instrText>已加，放沾边中</w:instrText>
      </w:r>
      <w:r w:rsidR="00BF34A6" w:rsidRPr="009F7F88">
        <w:rPr>
          <w:rFonts w:hint="eastAsia"/>
          <w:color w:val="000000" w:themeColor="text1"/>
        </w:rPr>
        <w:instrText>\n</w:instrText>
      </w:r>
      <w:r w:rsidR="00BF34A6" w:rsidRPr="009F7F88">
        <w:rPr>
          <w:rFonts w:hint="eastAsia"/>
          <w:color w:val="000000" w:themeColor="text1"/>
        </w:rPr>
        <w:instrText>非明确气凝胶，沾点边。</w:instrText>
      </w:r>
      <w:r w:rsidR="00BF34A6" w:rsidRPr="009F7F88">
        <w:rPr>
          <w:rFonts w:hint="eastAsia"/>
          <w:color w:val="000000" w:themeColor="text1"/>
        </w:rPr>
        <w:instrText>\n</w:instrText>
      </w:r>
      <w:r w:rsidR="00BF34A6" w:rsidRPr="009F7F88">
        <w:rPr>
          <w:rFonts w:hint="eastAsia"/>
          <w:color w:val="000000" w:themeColor="text1"/>
        </w:rPr>
        <w:instrText>冷冻干燥</w:instrText>
      </w:r>
      <w:r w:rsidR="00BF34A6" w:rsidRPr="009F7F88">
        <w:rPr>
          <w:rFonts w:hint="eastAsia"/>
          <w:color w:val="000000" w:themeColor="text1"/>
        </w:rPr>
        <w:instrText>\n</w:instrText>
      </w:r>
      <w:r w:rsidR="00BF34A6" w:rsidRPr="009F7F88">
        <w:rPr>
          <w:rFonts w:hint="eastAsia"/>
          <w:color w:val="000000" w:themeColor="text1"/>
        </w:rPr>
        <w:instrText>静电纺明胶</w:instrText>
      </w:r>
      <w:r w:rsidR="00BF34A6" w:rsidRPr="009F7F88">
        <w:rPr>
          <w:rFonts w:hint="eastAsia"/>
          <w:color w:val="000000" w:themeColor="text1"/>
        </w:rPr>
        <w:instrText>/</w:instrText>
      </w:r>
      <w:r w:rsidR="00BF34A6" w:rsidRPr="009F7F88">
        <w:rPr>
          <w:rFonts w:hint="eastAsia"/>
          <w:color w:val="000000" w:themeColor="text1"/>
        </w:rPr>
        <w:instrText>聚（乳酸</w:instrText>
      </w:r>
      <w:r w:rsidR="00BF34A6" w:rsidRPr="009F7F88">
        <w:rPr>
          <w:rFonts w:hint="eastAsia"/>
          <w:color w:val="000000" w:themeColor="text1"/>
        </w:rPr>
        <w:instrText xml:space="preserve"> - </w:instrText>
      </w:r>
      <w:r w:rsidR="00BF34A6" w:rsidRPr="009F7F88">
        <w:rPr>
          <w:rFonts w:hint="eastAsia"/>
          <w:color w:val="000000" w:themeColor="text1"/>
        </w:rPr>
        <w:instrText>共</w:instrText>
      </w:r>
      <w:r w:rsidR="00BF34A6" w:rsidRPr="009F7F88">
        <w:rPr>
          <w:rFonts w:hint="eastAsia"/>
          <w:color w:val="000000" w:themeColor="text1"/>
        </w:rPr>
        <w:instrText xml:space="preserve"> - </w:instrText>
      </w:r>
      <w:r w:rsidR="00BF34A6" w:rsidRPr="009F7F88">
        <w:rPr>
          <w:rFonts w:hint="eastAsia"/>
          <w:color w:val="000000" w:themeColor="text1"/>
        </w:rPr>
        <w:instrText>乙醇酸）</w:instrText>
      </w:r>
      <w:r w:rsidR="00BF34A6" w:rsidRPr="009F7F88">
        <w:rPr>
          <w:rFonts w:hint="eastAsia"/>
          <w:color w:val="000000" w:themeColor="text1"/>
        </w:rPr>
        <w:instrText>Gelatin/PLGA</w:instrText>
      </w:r>
      <w:r w:rsidR="00BF34A6" w:rsidRPr="009F7F88">
        <w:rPr>
          <w:rFonts w:hint="eastAsia"/>
          <w:color w:val="000000" w:themeColor="text1"/>
        </w:rPr>
        <w:instrText>纤维分散，</w:instrText>
      </w:r>
      <w:r w:rsidR="00BF34A6" w:rsidRPr="009F7F88">
        <w:rPr>
          <w:rFonts w:hint="eastAsia"/>
          <w:color w:val="000000" w:themeColor="text1"/>
        </w:rPr>
        <w:instrText>3D</w:instrText>
      </w:r>
      <w:r w:rsidR="00BF34A6" w:rsidRPr="009F7F88">
        <w:rPr>
          <w:rFonts w:hint="eastAsia"/>
          <w:color w:val="000000" w:themeColor="text1"/>
        </w:rPr>
        <w:instrText>打印成骨架</w:instrText>
      </w:r>
      <w:r w:rsidR="00BF34A6" w:rsidRPr="009F7F88">
        <w:rPr>
          <w:rFonts w:hint="eastAsia"/>
          <w:color w:val="000000" w:themeColor="text1"/>
        </w:rPr>
        <w:instrText>\n</w:instrText>
      </w:r>
      <w:r w:rsidR="00BF34A6" w:rsidRPr="009F7F88">
        <w:rPr>
          <w:rFonts w:hint="eastAsia"/>
          <w:color w:val="000000" w:themeColor="text1"/>
        </w:rPr>
        <w:instrText>用于软骨再生</w:instrText>
      </w:r>
      <w:r w:rsidR="00BF34A6" w:rsidRPr="009F7F88">
        <w:rPr>
          <w:rFonts w:hint="eastAsia"/>
          <w:color w:val="000000" w:themeColor="text1"/>
        </w:rPr>
        <w:instrText>","page":"107886","publisher":"The Authors","title":"Three-dimensional</w:instrText>
      </w:r>
      <w:r w:rsidR="00BF34A6" w:rsidRPr="009F7F88">
        <w:rPr>
          <w:color w:val="000000" w:themeColor="text1"/>
        </w:rPr>
        <w:instrText xml:space="preserve"> printed electrospun fiber-based scaffold for cartilage regeneration","type":"article-journal","volume":"179"},"uris":["http://www.mendeley.com/documents/?uuid=8accaad7-589d-49ca-96b3-2e55a353f570"]}],"mendeley":{"formattedCitation":"&lt;sup&gt;22,23&lt;/sup&gt;","plainTextFormattedCitation":"22,23","previouslyFormattedCitation":"&lt;sup&gt;22,23&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2,23</w:t>
      </w:r>
      <w:r w:rsidRPr="009F7F88">
        <w:rPr>
          <w:color w:val="000000" w:themeColor="text1"/>
        </w:rPr>
        <w:fldChar w:fldCharType="end"/>
      </w:r>
    </w:p>
    <w:p w14:paraId="48EB50F6" w14:textId="77777777" w:rsidR="00AE5429" w:rsidRPr="009F7F88" w:rsidRDefault="000A6A0D" w:rsidP="00AE5429">
      <w:pPr>
        <w:pStyle w:val="RSCB02ArticleText"/>
        <w:ind w:firstLineChars="100" w:firstLine="195"/>
        <w:rPr>
          <w:color w:val="000000" w:themeColor="text1"/>
        </w:rPr>
      </w:pPr>
      <w:r w:rsidRPr="009F7F88">
        <w:rPr>
          <w:rStyle w:val="RSCB08CHeadingIn-lineChar"/>
          <w:color w:val="000000" w:themeColor="text1"/>
        </w:rPr>
        <w:t>5.5.2 Drug deliver</w:t>
      </w:r>
      <w:bookmarkEnd w:id="226"/>
      <w:r w:rsidR="00B01630" w:rsidRPr="009F7F88">
        <w:rPr>
          <w:rStyle w:val="RSCB08CHeadingIn-lineChar"/>
          <w:color w:val="000000" w:themeColor="text1"/>
        </w:rPr>
        <w:t>y</w:t>
      </w:r>
      <w:r w:rsidRPr="009F7F88">
        <w:rPr>
          <w:rStyle w:val="RSCB08CHeadingIn-lineChar"/>
          <w:color w:val="000000" w:themeColor="text1"/>
        </w:rPr>
        <w:t>.</w:t>
      </w:r>
      <w:r w:rsidRPr="009F7F88">
        <w:rPr>
          <w:b/>
          <w:bCs/>
          <w:color w:val="000000" w:themeColor="text1"/>
        </w:rPr>
        <w:t xml:space="preserve"> </w:t>
      </w:r>
      <w:r w:rsidRPr="009F7F88">
        <w:rPr>
          <w:color w:val="000000" w:themeColor="text1"/>
        </w:rPr>
        <w:t xml:space="preserve">Drug delivery involves loading drugs in a carrier that provide accurate control of drug release rate in both time and space, so that the drug can reach the target efficiently to reduce the dosage and avoid unexpected side effects. This is especially important for cytotoxic (toxic to cells) drugs used to </w:t>
      </w:r>
      <w:r w:rsidR="00AE5429" w:rsidRPr="009F7F88">
        <w:rPr>
          <w:color w:val="000000" w:themeColor="text1"/>
        </w:rPr>
        <w:t>treat certain diseases. These delivery systems need to protect the carried drugs from severe degradation by the physiological environment in the body before arriving at the target.</w:t>
      </w:r>
      <w:r w:rsidR="00AE5429" w:rsidRPr="009F7F88">
        <w:rPr>
          <w:color w:val="000000" w:themeColor="text1"/>
        </w:rPr>
        <w:fldChar w:fldCharType="begin" w:fldLock="1"/>
      </w:r>
      <w:r w:rsidR="00AE5429" w:rsidRPr="009F7F88">
        <w:rPr>
          <w:color w:val="000000" w:themeColor="text1"/>
        </w:rPr>
        <w:instrText>ADDIN CSL_CITATION {"citationItems":[{"id":"ITEM-1","itemData":{"DOI":"10.1016/j.cis.2016.05.011","ISSN":"00018686","PMID":"27321857","abstract":"Aerogels are an exceptional group of nanoporous materials with outstanding physicochemical properties. Due to their unique physical, chemical, and mechanical properties, aerogels are recognized as promising candidates for diverse applications including, thermal insulation, catalysis, environmental cleaning up, chemical sensors, acoustic transducers, energy storage devices, metal casting molds and water repellant coatings. Here, we have provided a comprehensive overview on the synthesis, processing and drying methods of the mostly investigated types of aerogels used in the biological and biomedical contexts, including silica aerogels, silica-polymer composites, polymeric and biopolymer aerogels. In addition, the very recent challenges on these aerogels with regard to their applicability in biomedical field as well as for personalized medicine applications are considered and explained in detail.","author":[{"dropping-particle":"","family":"Maleki","given":"Hajar","non-dropping-particle":"","parse-names":false,"suffix":""},{"dropping-particle":"","family":"Durães","given":"Luisa","non-dropping-particle":"","parse-names":false,"suffix":""},{"dropping-particle":"","family":"García-González","given":"Carlos A.","non-dropping-particle":"","parse-names":false,"suffix":""},{"dropping-particle":"","family":"Gaudio","given":"Pasquale","non-dropping-particle":"del","parse-names":false,"suffix":""},{"dropping-particle":"","family":"Portugal","given":"António","non-dropping-particle":"","parse-names":false,"suffix":""},{"dropping-particle":"","family":"Mahmoudi","given":"Morteza","non-dropping-particle":"","parse-names":false,"suffix":""}],"container-title":"Advances in Colloid and Interface Science","id":"ITEM-1","issued":{"date-parts":[["2016"]]},"page":"1-27","publisher":"Elsevier B.V.","title":"Synthesis and biomedical applications of aerogels: Possibilities and challenges","type":"article-journal","volume":"236"},"uris":["http://www.mendeley.com/documents/?uuid=2f140a24-582b-3cdb-b2bc-26c83ac66171"]}],"mendeley":{"formattedCitation":"&lt;sup&gt;188&lt;/sup&gt;","plainTextFormattedCitation":"188","previouslyFormattedCitation":"&lt;sup&gt;186&lt;/sup&gt;"},"properties":{"noteIndex":0},"schema":"https://github.com/citation-style-language/schema/raw/master/csl-citation.json"}</w:instrText>
      </w:r>
      <w:r w:rsidR="00AE5429" w:rsidRPr="009F7F88">
        <w:rPr>
          <w:color w:val="000000" w:themeColor="text1"/>
        </w:rPr>
        <w:fldChar w:fldCharType="separate"/>
      </w:r>
      <w:r w:rsidR="00AE5429" w:rsidRPr="009F7F88">
        <w:rPr>
          <w:noProof/>
          <w:color w:val="000000" w:themeColor="text1"/>
          <w:vertAlign w:val="superscript"/>
        </w:rPr>
        <w:t>188</w:t>
      </w:r>
      <w:r w:rsidR="00AE5429" w:rsidRPr="009F7F88">
        <w:rPr>
          <w:color w:val="000000" w:themeColor="text1"/>
        </w:rPr>
        <w:fldChar w:fldCharType="end"/>
      </w:r>
      <w:r w:rsidR="00AE5429" w:rsidRPr="009F7F88">
        <w:rPr>
          <w:color w:val="000000" w:themeColor="text1"/>
        </w:rPr>
        <w:t xml:space="preserve"> Additionally, the carrier should be sufficiently small (micron-millimetre range) to be able to flow freely in the human circulatory system (such as blood vessels, respiratory tract, digestive tract, </w:t>
      </w:r>
      <w:r w:rsidR="00AE5429" w:rsidRPr="009F7F88">
        <w:rPr>
          <w:i/>
          <w:iCs/>
          <w:color w:val="000000" w:themeColor="text1"/>
        </w:rPr>
        <w:t>etc.</w:t>
      </w:r>
      <w:r w:rsidR="00AE5429" w:rsidRPr="009F7F88">
        <w:rPr>
          <w:color w:val="000000" w:themeColor="text1"/>
        </w:rPr>
        <w:t>) to reach the target site.</w:t>
      </w:r>
    </w:p>
    <w:p w14:paraId="5BC0A55B" w14:textId="7B0E23DF" w:rsidR="00AE23A4" w:rsidRPr="009F7F88" w:rsidRDefault="00AE5429" w:rsidP="00BC208A">
      <w:pPr>
        <w:pStyle w:val="RSCB02ArticleText"/>
        <w:ind w:firstLineChars="100" w:firstLine="194"/>
        <w:rPr>
          <w:color w:val="000000" w:themeColor="text1"/>
        </w:rPr>
      </w:pPr>
      <w:r w:rsidRPr="009F7F88">
        <w:rPr>
          <w:color w:val="000000" w:themeColor="text1"/>
        </w:rPr>
        <w:t>A wide variety of drug carrier materials in aerogel form have been investigated thus far, including that of SiO</w:t>
      </w:r>
      <w:r w:rsidRPr="009F7F88">
        <w:rPr>
          <w:color w:val="000000" w:themeColor="text1"/>
          <w:vertAlign w:val="subscript"/>
        </w:rPr>
        <w:t>2</w:t>
      </w:r>
      <w:r w:rsidRPr="009F7F88">
        <w:rPr>
          <w:color w:val="000000" w:themeColor="text1"/>
        </w:rPr>
        <w:t>,</w:t>
      </w:r>
      <w:r w:rsidRPr="009F7F88">
        <w:rPr>
          <w:color w:val="000000" w:themeColor="text1"/>
        </w:rPr>
        <w:fldChar w:fldCharType="begin" w:fldLock="1"/>
      </w:r>
      <w:r w:rsidRPr="009F7F88">
        <w:rPr>
          <w:color w:val="000000" w:themeColor="text1"/>
        </w:rPr>
        <w:instrText>ADDIN CSL_CITATION {"citationItems":[{"id":"ITEM-1","itemData":{"DOI":"10.1016/j.jddst.2017.12.017","ISSN":"17732247","abstract":"In the past years, use of aerogel in drug carrier systems has been of great interest among researchers because of its amorphous structure, significant porosity, and other special properties. In this study, the effects of physical characteristics of silica aerogels on the efficient medical application are investigated. To this end, silica aerogels with several densities were synthesized by using a two-stage sol-gel procedure and dilution by acetonitrile in gelation step. Physical characteristics of produced silica aerogels were analyzed by BET and BJH methods. Results reveal that the pore diameter and the surface area of silica aerogel are functions of its density. Using supercritical CO2 method, the efficiency of drug (Ketoprofen) loading on aerogels with respect to aerogel density was investigated. Cell viability and cell growth on silica aerogels were evaluated by MTT assay and SEM analysis, respectively. The drug-loaded materials were characterized by using of FT-IR, XRD, UV-Spectroscopy, and FE-SEM analysis. Results show that the effective density of silica aerogel for a drug carrier system is 0.12 g/cm3.","author":[{"dropping-particle":"","family":"Mohammadian","given":"Manijeh","non-dropping-particle":"","parse-names":false,"suffix":""},{"dropping-particle":"","family":"Jafarzadeh Kashi","given":"Tahereh S.","non-dropping-particle":"","parse-names":false,"suffix":""},{"dropping-particle":"","family":"Erfan","given":"Mohammad","non-dropping-particle":"","parse-names":false,"suffix":""},{"dropping-particle":"","family":"Soorbaghi","given":"Fatemeh Pashaei","non-dropping-particle":"","parse-names":false,"suffix":""}],"container-title":"Journal of Drug Delivery Science and Technology","id":"ITEM-1","issued":{"date-parts":[["2018"]]},"page":"205-212","publisher":"Editions de Sante","title":"Synthesis and characterization of silica aerogel as a promising drug carrier system","type":"article-journal","volume":"44"},"uris":["http://www.mendeley.com/documents/?uuid=9c9a10ce-565c-3e4d-b5fa-9017c80150e4"]}],"mendeley":{"formattedCitation":"&lt;sup&gt;335&lt;/sup&gt;","plainTextFormattedCitation":"335","previouslyFormattedCitation":"&lt;sup&gt;33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5</w:t>
      </w:r>
      <w:r w:rsidRPr="009F7F88">
        <w:rPr>
          <w:color w:val="000000" w:themeColor="text1"/>
        </w:rPr>
        <w:fldChar w:fldCharType="end"/>
      </w:r>
      <w:r w:rsidRPr="009F7F88">
        <w:rPr>
          <w:color w:val="000000" w:themeColor="text1"/>
        </w:rPr>
        <w:t xml:space="preserve"> TiO</w:t>
      </w:r>
      <w:r w:rsidRPr="009F7F88">
        <w:rPr>
          <w:color w:val="000000" w:themeColor="text1"/>
          <w:vertAlign w:val="subscript"/>
        </w:rPr>
        <w:t>2</w:t>
      </w:r>
      <w:r w:rsidRPr="009F7F88">
        <w:rPr>
          <w:color w:val="000000" w:themeColor="text1"/>
        </w:rPr>
        <w:t>,</w:t>
      </w:r>
      <w:r w:rsidRPr="009F7F88">
        <w:rPr>
          <w:color w:val="000000" w:themeColor="text1"/>
        </w:rPr>
        <w:fldChar w:fldCharType="begin" w:fldLock="1"/>
      </w:r>
      <w:r w:rsidRPr="009F7F88">
        <w:rPr>
          <w:color w:val="000000" w:themeColor="text1"/>
        </w:rPr>
        <w:instrText xml:space="preserve">ADDIN CSL_CITATION {"citationItems":[{"id":"ITEM-1","itemData":{"DOI":"10.1039/c1cc10659g","ISSN":"1364548X","PMID":"21451853","abstract":"Mesoporous titania nanoparticles (MTNs) with excellent biocompatibility (LC50 </w:instrText>
      </w:r>
      <w:r w:rsidRPr="009F7F88">
        <w:rPr>
          <w:rFonts w:hint="eastAsia"/>
          <w:color w:val="000000" w:themeColor="text1"/>
        </w:rPr>
        <w:instrText>≈</w:instrText>
      </w:r>
      <w:r w:rsidRPr="009F7F88">
        <w:rPr>
          <w:color w:val="000000" w:themeColor="text1"/>
        </w:rPr>
        <w:instrText xml:space="preserve"> 400 μg mL−1) and a large surface area (ca. 237.3 m2 g−1) were synthesized and further functionalized with a phosphate-containing fluorescent molecule (i.e. flavin mononucleotide; FMN) and loaded with an anticancer drug (i.e. Doxorubicin) for successful intracellular bioimaging and drug delivery, respectively, in human breast cancer cells BT-20. © The Royal Society of Chemistry 2011.","author":[{"dropping-particle":"","family":"Wu","given":"Kevin C.W.","non-dropping-particle":"","parse-names":false,"suffix":""},{"dropping-particle":"","family":"Yamauchi","given":"Yusuke","non-dropping-particle":"","parse-names":false,"suffix":""},{"dropping-particle":"","family":"Hong","given":"Chen Yu","non-dropping-particle":"","parse-names":false,"suffix":""},{"dropping-particle":"","family":"Yang","given":"Ya Huei","non-dropping-particle":"","parse-names":false,"suffix":""},{"dropping-particle":"","family":"Liang","given":"Yung He","non-dropping-particle":"","parse-names":false,"suffix":""},{"dropping-particle":"","family":"Funatsu","given":"Takashi","non-dropping-particle":"","parse-names":false,"suffix":""},{"dropping-particle":"","family":"Tsunoda","given":"Makoto","non-dropping-particle":"","parse-names":false,"suffix":""}],"container-title":"Chemical Communications","id":"ITEM-1","issue":"18","issued":{"date-parts":[["2011"]]},"page":"5232-5234","publisher":"The Royal Society of Chemistry","title":"Biocompatible, surface functionalized mesoporous titania nanoparticles for intracellular imaging and anticancer drug delivery","type":"article-journal","volume":"47"},"uris":["http://www.mendeley.com/documents/?uuid=aa80df09-e527-3051-8a89-b6ba668fdcf3"]}],"mendeley":{"formattedCitation":"&lt;sup&gt;336&lt;/sup&gt;","plainTextFormattedCitation":"336","previouslyFormattedCitation":"&lt;sup&gt;334&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6</w:t>
      </w:r>
      <w:r w:rsidRPr="009F7F88">
        <w:rPr>
          <w:color w:val="000000" w:themeColor="text1"/>
        </w:rPr>
        <w:fldChar w:fldCharType="end"/>
      </w:r>
      <w:r w:rsidRPr="009F7F88">
        <w:rPr>
          <w:color w:val="000000" w:themeColor="text1"/>
        </w:rPr>
        <w:t xml:space="preserve"> chitosan,</w:t>
      </w:r>
      <w:r w:rsidRPr="009F7F88">
        <w:rPr>
          <w:color w:val="000000" w:themeColor="text1"/>
        </w:rPr>
        <w:fldChar w:fldCharType="begin" w:fldLock="1"/>
      </w:r>
      <w:r w:rsidRPr="009F7F88">
        <w:rPr>
          <w:color w:val="000000" w:themeColor="text1"/>
        </w:rPr>
        <w:instrText>ADDIN CSL_CITATION {"citationItems":[{"id":"ITEM-1","itemData":{"DOI":"10.1016/j.carbpol.2019.115744","ISSN":"01448617","PMID":"31888854","abstract":"Chitosan with abundant functional groups is regarded as important ingredients for preparing aerogel materials in life science. The biocompatibility and biodegradability of chitosan aerogels, coupled to the variety of chemical functionalities they include, result in them promising carriers for drug delivery. Moreover, chitosan aerogels as drug delivery vehicles can offer improved drug bioavailability and drug loading capacity due to their highly porous network, considerably large specific surface area and polycationic feature. The major focus of this review lies in preparation methods of chitosan aerogels from acidic aqueous solution and chitosan solution in Ionic Liquids (ILs). In addition, chitosan aerogels as drug delivery carriers are introduced in detail and expected to inspire readers to create new kind of drug delivery system based on chitosan aerogels. Finally, growing points and perspectives of chitosan aerogels in drug delivery system are given.","author":[{"dropping-particle":"","family":"Wei","given":"Shi","non-dropping-particle":"","parse-names":false,"suffix":""},{"dropping-particle":"","family":"Ching","given":"Yern Chee","non-dropping-particle":"","parse-names":false,"suffix":""},{"dropping-particle":"","family":"Chuah","given":"Cheng Hock","non-dropping-particle":"","parse-names":false,"suffix":""}],"container-title":"Carbohydrate Polymers","id":"ITEM-1","issued":{"date-parts":[["2020"]]},"page":"115744","publisher":"Elsevier Ltd","title":"Synthesis of chitosan aerogels as promising carriers for drug delivery: A review","type":"article-journal","volume":"231"},"uris":["http://www.mendeley.com/documents/?uuid=1dc86ec1-4a0f-35b7-9b98-6c4b36209fab"]}],"mendeley":{"formattedCitation":"&lt;sup&gt;337&lt;/sup&gt;","plainTextFormattedCitation":"337","previouslyFormattedCitation":"&lt;sup&gt;335&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7</w:t>
      </w:r>
      <w:r w:rsidRPr="009F7F88">
        <w:rPr>
          <w:color w:val="000000" w:themeColor="text1"/>
        </w:rPr>
        <w:fldChar w:fldCharType="end"/>
      </w:r>
      <w:r w:rsidRPr="009F7F88">
        <w:rPr>
          <w:color w:val="000000" w:themeColor="text1"/>
        </w:rPr>
        <w:t xml:space="preserve"> pectin,</w:t>
      </w:r>
      <w:r w:rsidRPr="009F7F88">
        <w:rPr>
          <w:color w:val="000000" w:themeColor="text1"/>
        </w:rPr>
        <w:fldChar w:fldCharType="begin" w:fldLock="1"/>
      </w:r>
      <w:r w:rsidRPr="009F7F88">
        <w:rPr>
          <w:color w:val="000000" w:themeColor="text1"/>
        </w:rPr>
        <w:instrText>ADDIN CSL_CITATION {"citationItems":[{"id":"ITEM-1","itemData":{"DOI":"10.1016/j.carbpol.2014.06.054","ISSN":"01448617","abstract":"The purpose of this work was to prepare stable citrus (CF) and apple (AF) pectin aerogels for potential pharmaceutical applications. Different shapes of low ester pectin aerogels were prepared by two fundamental methods of ionic cross-linking. Pectins' spherical and multi-membrane gels were first formed by the diffusion method using 0.2 M CaCl2 solution as an ionic cross-linker. The highest specific surface area (593 m2/g) that had so far been reported for pectin aerogels was achieved using this method. Monolithic pectin gels were formed by the internal setting method. Pectin gels were further converted into aerogels by supercritical drying using CO2. As surface area/volume is one of the key parameters in controlling drug release, multi-membrane pectin aerogels were further used as drug delivery carriers. Theophylline and nicotinic acid were used as model drugs for the dissolution study. CF aerogels showed more controlled release behaviour than AF pectin aerogels. Moreover a higher release rate (100%) was observed with CF aerogels. © 2014 Elsevier Ltd.","author":[{"dropping-particle":"","family":"Veronovski","given":"Anja","non-dropping-particle":"","parse-names":false,"suffix":""},{"dropping-particle":"","family":"Tkalec","given":"Gabrijela","non-dropping-particle":"","parse-names":false,"suffix":""},{"dropping-particle":"","family":"Knez","given":"Zeljko","non-dropping-particle":"","parse-names":false,"suffix":""},{"dropping-particle":"","family":"Novak","given":"Zoran","non-dropping-particle":"","parse-names":false,"suffix":""}],"container-title":"Carbohydrate Polymers","id":"ITEM-1","issued":{"date-parts":[["2014"]]},"page":"272-278","publisher":"Elsevier Ltd","title":"Characterisation of biodegradable pectin aerogels and their potential use as drug carriers","type":"article-journal","volume":"113"},"uris":["http://www.mendeley.com/documents/?uuid=fd94e357-e66f-3c31-8249-ba08658ef0ff"]}],"mendeley":{"formattedCitation":"&lt;sup&gt;338&lt;/sup&gt;","plainTextFormattedCitation":"338","previouslyFormattedCitation":"&lt;sup&gt;336&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8</w:t>
      </w:r>
      <w:r w:rsidRPr="009F7F88">
        <w:rPr>
          <w:color w:val="000000" w:themeColor="text1"/>
        </w:rPr>
        <w:fldChar w:fldCharType="end"/>
      </w:r>
      <w:r w:rsidRPr="009F7F88">
        <w:rPr>
          <w:color w:val="000000" w:themeColor="text1"/>
        </w:rPr>
        <w:t xml:space="preserve"> carrageenan,</w:t>
      </w:r>
      <w:r w:rsidRPr="009F7F88">
        <w:rPr>
          <w:color w:val="000000" w:themeColor="text1"/>
        </w:rPr>
        <w:fldChar w:fldCharType="begin" w:fldLock="1"/>
      </w:r>
      <w:r w:rsidRPr="009F7F88">
        <w:rPr>
          <w:color w:val="000000" w:themeColor="text1"/>
        </w:rPr>
        <w:instrText>ADDIN CSL_CITATION {"citationItems":[{"id":"ITEM-1","itemData":{"DOI":"10.1016/j.matchemphys.2020.123290","ISSN":"02540584","abstract":"This work reports the synthesis of kappa-carrageenan aerogels using different dissolution and crosslinking media in order to evaluate its effects on the textural properties of the matrixes and further on the drug loading and release performance. The different aerogel samples were produced through the dissolution of the biopolymer in water with addition of potassium salts as crosslinking agents and, in two different ionic liquids (ILs) derived from imidazolium ion, being further dried with supercritical CO2. The samples were characterized by Attenuated Total Reflectance-Fourier Transform Infrared Spectroscopy (ATR-FTIR), Scanning Electron Microscopy (SEM), Nitrogen Adsorption-Desorption Analysis, Thermogravimetry (TGA) and Differential Scanning Calorimetry (DSC). The synthesized samples presented surface areas similar to the carrageenan aerogels being their structure constituted mainly by meso and macropores. The absence of ionic liquid in samples was demonstrated by DSC analysis and was corroborated by the cytotoxicity assays which revealed that cellular viability in Caco-2 cells was preserved. Tetracycline was used as a model drug and loaded in two of the prepared aerogels samples. The release experiments were performed with the composites to test in vitro drug release at physiologic pH. With a higher macroporosity, the kappa-carrageenan aerogel prepared by dissolution into ionic liquid showed a higher loading capacity than the one prepared by dissolution into water and a slightly higher release rate. The matrixes were considered to present a good potential to be used as biocompatible carriers on drug controlled delivery.","author":[{"dropping-particle":"","family":"Agostinho","given":"Daniela A.S.","non-dropping-particle":"","parse-names":false,"suffix":""},{"dropping-particle":"","family":"Paninho","given":"Ana I.","non-dropping-particle":"","parse-names":false,"suffix":""},{"dropping-particle":"","family":"Cordeiro","given":"Teresa","non-dropping-particle":"","parse-names":false,"suffix":""},{"dropping-particle":"","family":"Nunes","given":"Ana V.M.","non-dropping-particle":"","parse-names":false,"suffix":""},{"dropping-particle":"","family":"Fonseca","given":"Isabel M.","non-dropping-particle":"","parse-names":false,"suffix":""},{"dropping-particle":"","family":"Pereira","given":"Carolina","non-dropping-particle":"","parse-names":false,"suffix":""},{"dropping-particle":"","family":"Matias","given":"Ana","non-dropping-particle":"","parse-names":false,"suffix":""},{"dropping-particle":"","family":"Ventura","given":"Márcia G.","non-dropping-particle":"","parse-names":false,"suffix":""}],"container-title":"Materials Chemistry and Physics","id":"ITEM-1","issued":{"date-parts":[["2020"]]},"page":"123290","publisher":"Elsevier Ltd","title":"Properties of κ-carrageenan aerogels prepared by using different dissolution media and its application as drug delivery systems","type":"article-journal","volume":"253"},"uris":["http://www.mendeley.com/documents/?uuid=3edd2e76-f2fe-3751-bfaf-ac145df5ba48"]}],"mendeley":{"formattedCitation":"&lt;sup&gt;339&lt;/sup&gt;","plainTextFormattedCitation":"339","previouslyFormattedCitation":"&lt;sup&gt;337&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9</w:t>
      </w:r>
      <w:r w:rsidRPr="009F7F88">
        <w:rPr>
          <w:color w:val="000000" w:themeColor="text1"/>
        </w:rPr>
        <w:fldChar w:fldCharType="end"/>
      </w:r>
      <w:r w:rsidRPr="009F7F88">
        <w:rPr>
          <w:color w:val="000000" w:themeColor="text1"/>
        </w:rPr>
        <w:t xml:space="preserve"> alginate,</w:t>
      </w:r>
      <w:r w:rsidRPr="009F7F88">
        <w:rPr>
          <w:color w:val="000000" w:themeColor="text1"/>
        </w:rPr>
        <w:fldChar w:fldCharType="begin" w:fldLock="1"/>
      </w:r>
      <w:r w:rsidRPr="009F7F88">
        <w:rPr>
          <w:color w:val="000000" w:themeColor="text1"/>
        </w:rPr>
        <w:instrText>ADDIN CSL_CITATION {"citationItems":[{"id":"ITEM-1","itemData":{"DOI":"10.1016/j.supflu.2019.04.013","ISSN":"08968446","abstract":"The aim of the present study was the preparation of aerogel microspheres based on alginate and hyaluronic acid for the potential application in pulmonary drug delivery. Both polymers are commonly used in the pharmaceutical and medical fields because of their nontoxicity, biodegradability and biocompatibility characteristics. The bio-based microspheres were produced using an emulsion gelation process with a subsequent drying step by supercritical CO2. The microspheres were characterized by FTIR and SEM. Furthermore, their BET surface area, particle size distribution, and their aerodynamic properties were determined. The microspheres showed a low density in the range of 0.035 – 0.063 g/cm3 and a high porosity of 97.6–98.7 %, as well as good in vitro aerodynamic properties with dA values of about 5 μm. The obtained properties of the alginate- hyaluronic acid microspheres suggest that they are potentially suitable as drug carrier for pulmonary delivery.","author":[{"dropping-particle":"","family":"Athamneh","given":"Tamara","non-dropping-particle":"","parse-names":false,"suffix":""},{"dropping-particle":"","family":"Amin","given":"Adil","non-dropping-particle":"","parse-names":false,"suffix":""},{"dropping-particle":"","family":"Benke","given":"Edit","non-dropping-particle":"","parse-names":false,"suffix":""},{"dropping-particle":"","family":"Ambrus","given":"Rita","non-dropping-particle":"","parse-names":false,"suffix":""},{"dropping-particle":"","family":"Leopold","given":"Claudia S.","non-dropping-particle":"","parse-names":false,"suffix":""},{"dropping-particle":"","family":"Gurikov","given":"Pavel","non-dropping-particle":"","parse-names":false,"suffix":""},{"dropping-particle":"","family":"Smirnova","given":"Irina","non-dropping-particle":"","parse-names":false,"suffix":""}],"container-title":"Journal of Supercritical Fluids","id":"ITEM-1","issued":{"date-parts":[["2019"]]},"page":"49-55","publisher":"Elsevier B.V.","title":"Alginate and hybrid alginate-hyaluronic acid aerogel microspheres as potential carrier for pulmonary drug delivery","type":"article-journal","volume":"150"},"uris":["http://www.mendeley.com/documents/?uuid=f099630e-f0a1-32ec-9d23-bdb7a49ead13"]}],"mendeley":{"formattedCitation":"&lt;sup&gt;340&lt;/sup&gt;","plainTextFormattedCitation":"340","previouslyFormattedCitation":"&lt;sup&gt;338&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40</w:t>
      </w:r>
      <w:r w:rsidRPr="009F7F88">
        <w:rPr>
          <w:color w:val="000000" w:themeColor="text1"/>
        </w:rPr>
        <w:fldChar w:fldCharType="end"/>
      </w:r>
      <w:r w:rsidRPr="009F7F88">
        <w:rPr>
          <w:color w:val="000000" w:themeColor="text1"/>
        </w:rPr>
        <w:t xml:space="preserve"> starch,</w:t>
      </w:r>
      <w:r w:rsidRPr="009F7F88">
        <w:rPr>
          <w:color w:val="000000" w:themeColor="text1"/>
        </w:rPr>
        <w:fldChar w:fldCharType="begin" w:fldLock="1"/>
      </w:r>
      <w:r w:rsidRPr="009F7F88">
        <w:rPr>
          <w:color w:val="000000" w:themeColor="text1"/>
        </w:rPr>
        <w:instrText>ADDIN CSL_CITATION {"citationItems":[{"id":"ITEM-1","itemData":{"DOI":"10.1007/s11367-017-1351-6","ISSN":"16147502","abstract":"Purpose: The aim of this work is the evaluation and minimization, using a life cycle assessment approach, of the environmental impacts of starch aerogel production on different scale plants. Aerogels are porous structures, which can be used as carriers for delivery systems; they are obtained through a supercritical drying. The impacts related to the production of 1 g of starch aerogel on two different scales (vessel internal volumes equal to 0.5 and 5.2 L) were evaluated and compared. The environmental impacts on an industrial scale plant were also simulated. Methods: All the quantities related to materials, energy consumption and emissions to air, soil and water were reported to the chosen functional unit (1 g of starch aerogel obtained on bench or pilot scale plant). Data were analysed using SimaPro 8.0.5 software, whereas the Ecoinvent 3.1 database and primary data were used for the life cycle inventory, according to the reference standard for LCA (i.e., ISO 14040-14044). A detailed analysis, following a gate-to-gate approach to quantify the emissions at plant level, which are generalizable for all polysaccharides’ aerogel productions, was performed. In order to complete the study, the results of a cradle-to-gate analysis, quantifying the emissions at overall level, which are complete but related only to corn starch aerogel production, were also proposed. The IMPACT 2002+ method was used to evaluate the effect of the production on the midpoint and damage impact categories. Results and discussion: Scaling-up the starch aerogel production from bench to pilot scale induced a substantial reduction of the impacts on all the categories. On both scales, the analysis made using midpoint categories showed that supercritical drying step strongly affected carcinogens and mineral extraction, whereas alcogel production step strongly affected respiratory organics. Solutions aimed at minimizing these impacts were proposed. The performed analysis, using both midpoint and endpoint categories, allowed to identify the aerogel production weak points and propose improved solutions. Conclusions: Global emissions related to starch aerogel production were lowered passing from bench scale to pilot scale. By using damage categories, it was possible to quantify a global reduction of 40% of the emissions on human health, climate change, ecosystem quality and resources. The simulation on industrial scale led to a total reduction of 82% of the damage with respect to pilot scale p…","author":[{"dropping-particle":"","family":"Marco","given":"Iolanda","non-dropping-particle":"De","parse-names":false,"suffix":""},{"dropping-particle":"","family":"Iannone","given":"Raffaele","non-dropping-particle":"","parse-names":false,"suffix":""},{"dropping-particle":"","family":"Miranda","given":"Salvatore","non-dropping-particle":"","parse-names":false,"suffix":""},{"dropping-particle":"","family":"Riemma","given":"Stefano","non-dropping-particle":"","parse-names":false,"suffix":""}],"container-title":"International Journal of Life Cycle Assessment","id":"ITEM-1","issue":"6","issued":{"date-parts":[["2018"]]},"page":"1228-1239","publisher":"Springer Verlag","title":"An environmental study on starch aerogel for drug delivery applications: effect of plant scale-up","type":"article-journal","volume":"23"},"uris":["http://www.mendeley.com/documents/?uuid=77c33894-e000-36f2-9381-ab302f1936f9"]}],"mendeley":{"formattedCitation":"&lt;sup&gt;341&lt;/sup&gt;","plainTextFormattedCitation":"341","previouslyFormattedCitation":"&lt;sup&gt;339&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41</w:t>
      </w:r>
      <w:r w:rsidRPr="009F7F88">
        <w:rPr>
          <w:color w:val="000000" w:themeColor="text1"/>
        </w:rPr>
        <w:fldChar w:fldCharType="end"/>
      </w:r>
      <w:r w:rsidRPr="009F7F88">
        <w:rPr>
          <w:color w:val="000000" w:themeColor="text1"/>
        </w:rPr>
        <w:t xml:space="preserve"> and cellulose.</w:t>
      </w:r>
      <w:r w:rsidRPr="009F7F88">
        <w:rPr>
          <w:color w:val="000000" w:themeColor="text1"/>
        </w:rPr>
        <w:fldChar w:fldCharType="begin" w:fldLock="1"/>
      </w:r>
      <w:r w:rsidRPr="009F7F88">
        <w:rPr>
          <w:color w:val="000000" w:themeColor="text1"/>
        </w:rPr>
        <w:instrText>ADDIN CSL_CITATION {"citationItems":[{"id":"ITEM-1","itemData":{"DOI":"10.1021/acsabm.8b00004","ISSN":"25766422","abstract":"The development of low-cost biological materials with controlled drug release profile is of great importance but challenging in pharmaceutical industry. Recently, bacterial cellulose nanofibers have provoked intensive research interests in tissue engineering and the pharmaceutical science due to their stability, availability, sustainability, and low toxicity. Here we describe the development of a PEI (polyethylenimine)-grafted bacterial cellulose (BC) as an efficient drug delivery system. The PEI-BC aerogels were characterized by scanning electron microscopy, Fourier transform infrared spectroscopy, X-ray photoelectron spectroscopy, thermogravimetric analysis, and zeta potential measurements. The optimum sample exhibited enhanced mechanical strength, remarkable adsorption capacity toward aspirin, BSA, and gentamicin, prolonged and pH-dependent drug release, and low cytotoxicity. Our work has presented a rational structure design from biomass for controllable drug carrier.","author":[{"dropping-particle":"","family":"Chen","given":"Xiao","non-dropping-particle":"","parse-names":false,"suffix":""},{"dropping-particle":"","family":"Xu","given":"Xuran","non-dropping-particle":"","parse-names":false,"suffix":""},{"dropping-particle":"","family":"Li","given":"Wenping","non-dropping-particle":"","parse-names":false,"suffix":""},{"dropping-particle":"","family":"Sun","given":"Bianjing","non-dropping-particle":"","parse-names":false,"suffix":""},{"dropping-particle":"","family":"Yan","given":"Jun","non-dropping-particle":"","parse-names":false,"suffix":""},{"dropping-particle":"","family":"Chen","given":"Chuntao","non-dropping-particle":"","parse-names":false,"suffix":""},{"dropping-particle":"","family":"Liu","given":"Jian","non-dropping-particle":"","parse-names":false,"suffix":""},{"dropping-particle":"","family":"Qian","given":"Jieshu","non-dropping-particle":"","parse-names":false,"suffix":""},{"dropping-particle":"","family":"Sun","given":"Dongping","non-dropping-particle":"","parse-names":false,"suffix":""}],"container-title":"ACS Applied Bio Materials","id":"ITEM-1","issue":"1","issued":{"date-parts":[["2018"]]},"page":"42-50","publisher":"American Chemical Society","title":"Effective Drug Carrier Based on Polyethylenimine-Functionalized Bacterial Cellulose with Controllable Release Properties","type":"article-journal","volume":"1"},"uris":["http://www.mendeley.com/documents/?uuid=8ca54bd2-c6e7-3ae7-9092-c7a83875d41f"]}],"mendeley":{"formattedCitation":"&lt;sup&gt;342&lt;/sup&gt;","plainTextFormattedCitation":"342","previouslyFormattedCitation":"&lt;sup&gt;340&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42</w:t>
      </w:r>
      <w:r w:rsidRPr="009F7F88">
        <w:rPr>
          <w:color w:val="000000" w:themeColor="text1"/>
        </w:rPr>
        <w:fldChar w:fldCharType="end"/>
      </w:r>
      <w:r w:rsidRPr="009F7F88">
        <w:rPr>
          <w:color w:val="000000" w:themeColor="text1"/>
        </w:rPr>
        <w:t xml:space="preserve"> These aerogels are traditionally shaped by one of the methods such as milling from monoliths, droplets through syringe into solution, and emulsion polymerization.</w:t>
      </w:r>
      <w:r w:rsidRPr="009F7F88">
        <w:rPr>
          <w:color w:val="000000" w:themeColor="text1"/>
        </w:rPr>
        <w:fldChar w:fldCharType="begin" w:fldLock="1"/>
      </w:r>
      <w:r w:rsidRPr="009F7F88">
        <w:rPr>
          <w:color w:val="000000" w:themeColor="text1"/>
        </w:rPr>
        <w:instrText>ADDIN CSL_CITATION {"citationItems":[{"id":"ITEM-1","itemData":{"DOI":"10.1016/J.JCONREL.2013.12.033","ISSN":"0168-3659","abstract":"Over the past few decades, advances in “aerogel science” have provoked an increasing interest for these materials in pharmaceutical sciences for drug delivery applications. Because of their high surface areas, high porosities and open pore structures which can be tuned and controlled by manipulation of synthesis conditions, nanostructured aerogels represent a promising class of materials for delivery of various drugs as well as enzymes and proteins. Along with biocompatible inorganic aerogels and biodegradable organic aerogels, more complex systems such as surface functionalized aerogels, composite aerogels and layered aerogels have also been under development and possess huge potential. Emphasis is given to the details of the aerogel synthesis and drug loading methods as well as the influence of synthesis parameters and loading methods on the adsorption and release of the drugs. Owing to their ability to increase the bioavailability of low solubility drugs, to improve both their stability and their release kinetics, there are an increasing number of research articles concerning aerogels in different drug delivery applications. This review presents an up to date overview of the advances in all kinds of aerogel based drug delivery systems which are currently under investigation.","author":[{"dropping-particle":"","family":"Ulker","given":"Zeynep","non-dropping-particle":"","parse-names":false,"suffix":""},{"dropping-particle":"","family":"Erkey","given":"Can","non-dropping-particle":"","parse-names":false,"suffix":""}],"container-title":"Journal of Controlled Release","id":"ITEM-1","issued":{"date-parts":[["2014"]]},"page":"51-63","publisher":"Elsevier","title":"An emerging platform for drug delivery: Aerogel based systems","type":"article-journal","volume":"177"},"uris":["http://www.mendeley.com/documents/?uuid=f6dab69c-abdd-3b9c-8291-25073b7c400c"]},{"id":"ITEM-2","itemData</w:instrText>
      </w:r>
      <w:r w:rsidRPr="009F7F88">
        <w:rPr>
          <w:rFonts w:hint="eastAsia"/>
          <w:color w:val="000000" w:themeColor="text1"/>
        </w:rPr>
        <w:instrText>":{"DOI":"10.1016/j.carbpol.2011.06.066","ISSN":"01448617","abstract":"</w:instrText>
      </w:r>
      <w:r w:rsidRPr="009F7F88">
        <w:rPr>
          <w:rFonts w:hint="eastAsia"/>
          <w:color w:val="000000" w:themeColor="text1"/>
        </w:rPr>
        <w:instrText>多糖类气凝胶作为可降解药物载体</w:instrText>
      </w:r>
      <w:r w:rsidRPr="009F7F88">
        <w:rPr>
          <w:rFonts w:hint="eastAsia"/>
          <w:color w:val="000000" w:themeColor="text1"/>
        </w:rPr>
        <w:instrText xml:space="preserve">-Polysaccharides are regarded as key ingredients for the production of bio-based materials in life sciences (e.g., food, cosmetics, medical devices, pharmaceutics). The </w:instrText>
      </w:r>
      <w:r w:rsidRPr="009F7F88">
        <w:rPr>
          <w:color w:val="000000" w:themeColor="text1"/>
        </w:rPr>
        <w:instrText>biodegradability and biocompatibility of these biopolymers, coupled to the large variety of chemical functionalities they encompass, make them promising carriers for drug delivery systems. Aerogels are a special class of nanoporous materials with growing interest in biomedical and pharmaceutical applications due to their open pore structure and high surface area. Polysaccharide-based aerogels result in highly porous (ε = 90-99%), lightweight (ρ = 0.07-0.46 g/cm3) drug carriers with high surface area (Sa = 70-680 m2/g), able to provide enhanced drug bioavailability and drug loading capacity. This review focuses on the state-of-the-art of the production of polysaccharide-based aerogels with emphasis on the influence of processing parameters on the resulting end material properties. Case studies on polysaccharide-based aerogels from several sources and own results as well as their behavior regarding drug loading capacity and release are described. © 2011 Elsevier Ltd. All rights reserved.","author":[{"dropping-particle":"","family":"García-González","given":"C. A.","non-dropping-particle":"","parse-names":false,"suffix":""},{"dropping-particle":"","family":"Alnaief","given":"M.","non-dropping-particle":"","parse-names":false,"suffix":""},{"dropping-particle"</w:instrText>
      </w:r>
      <w:r w:rsidRPr="009F7F88">
        <w:rPr>
          <w:rFonts w:hint="eastAsia"/>
          <w:color w:val="000000" w:themeColor="text1"/>
        </w:rPr>
        <w:instrText>:"","family":"Smirnova","given":"I.","non-dropping-particle":"","parse-names":false,"suffix":""}],"container-title":"Carbohydrate Polymers","id":"ITEM-2","issue":"4","issued":{"date-parts":[["2011"]]},"note":"</w:instrText>
      </w:r>
      <w:r w:rsidRPr="009F7F88">
        <w:rPr>
          <w:rFonts w:hint="eastAsia"/>
          <w:color w:val="000000" w:themeColor="text1"/>
        </w:rPr>
        <w:instrText>多糖类气凝胶作为可降解药物载体</w:instrText>
      </w:r>
      <w:r w:rsidRPr="009F7F88">
        <w:rPr>
          <w:rFonts w:hint="eastAsia"/>
          <w:color w:val="000000" w:themeColor="text1"/>
        </w:rPr>
        <w:instrText>","page":"1425-1438","title":"P</w:instrText>
      </w:r>
      <w:r w:rsidRPr="009F7F88">
        <w:rPr>
          <w:color w:val="000000" w:themeColor="text1"/>
        </w:rPr>
        <w:instrText>olysaccharide-based aerogels - Promising biodegradable carriers for drug delivery systems","type":"article-journal","volume":"86"},"uris":["http://www.mendeley.com/documents/?uuid=9f119e6e-57bd-435a-a336-2b194a0538a8"]},{"id":"ITEM-3","itemData":{"DOI":"10.1016/j.carbpol.2014.06.054","ISSN":"01448617","abstract":"The purpose of this work was to prepare stable citrus (CF) and apple (AF) pectin aerogels for potential pharmaceutical applications. Different shapes of low ester pectin aerogels were prepared by two fundamental methods of ionic cross-linking. Pectins' spherical and multi-membrane gels were first formed by the diffusion method using 0.2 M CaCl2 solution as an ionic cross-linker. The highest specific surface area (593 m2/g) that had so far been reported for pectin aerogels was achieved using this method. Monolithic pectin gels were formed by the internal setting method. Pectin gels were further converted into aerogels by supercritical drying using CO2. As surface area/volume is one of the key parameters in controlling drug release, multi-membrane pectin aerogels were further used as drug delivery carriers. Theophylline and nicotinic acid were used as model drugs for the dissolution study. CF aerogels showed more controlled release behaviour than AF pectin aerogels. Moreover a higher release rate (100%) was observed with CF aerogels. © 2014 Elsevier Ltd.","author":[{"dropping-particle":"","family":"Veronovski","given":"Anja","non-dropping-particle":"","parse-names":false,"suffix":""},{"dropping-particle":"","family":"Tkalec","given":"Gabrijela","non-dropping-particle":"","parse-names":false,"suffix":""},{"dropping-particle":"","family":"Knez","given":"Zeljko","non-dropping-particle":"","parse-names":false,"suffix":""},{"dropping-particle":"","family":"Novak","given":"Zoran","non-dropping-particle":"","parse-names":false,"suffix":""}],"container-title":"Carbohydrate Polymers","id":"ITEM-3","issued":{"date-parts":[["2014"]]},"page":"272-278","publisher":"Elsevier Ltd","title":"Characterisation of biodegradable pectin aerogels and their potential use as drug carriers","type":"article-journal","volume":"113"},"uris":["http://www.mendeley.com/documents/?uuid=fd94e357-e66f-3c31-8249-ba08658ef0ff"]},{"id":"ITEM-4","itemData":{"DOI":"10.1007/s00253-018-8804-0","ISBN":"0025301888","ISSN":"14320614","abstract":"Aerogels of chemo-enzymatically oxidized, lyophilized fenugreek gum (EOLFG) were evaluated as “delivery system” (DS) of the microbiocide mix 5-chloro-2-methyl-4-isothiazolin-3-one (CIT) and 2-methyl-4-isothiazolin-3-one (MIT). These biocides have a broad activity spectrum and a low MIC (minimal inhibitory concentration) in the ppm range. They are approved under the EU Biocidal Product Directive for various applications, including cosmetics, are classified as skin sensitizers, and are under increasing scrutiny to limit or eliminate their use. We demonstrate that CIT/MIT can be uptaken into EOLFG aerogel corks by immersion into aqueous solutions of microbiocides, followed by blotting and re-lyophilization to generate “loaded” EOLFG aerogels. Incubation of “loaded” corks in water brings about a slow and almost complete release of the absorbed actives having the same MIC of free biocides against selected bacterial pathogens. This new biomaterial could represent an innovative DS of microbiocides and other actives for a variety of industrial, food, cosmetic, and biomedical applications.","author":[{"dropping-particle":"","family":"Silvetti","given":"Tiziana","non-dropping-particle":"","parse-names":false,"suffix":""},{"dropping-particle":"","family":"Merlini","given":"Luca","non-dropping-particle":"","parse-names":false,"suffix":""},{"dropping-particle":"","family":"Brasca","given":"Milena","non-dropping-particle":"","parse-names":false,"suffix":""},{"dropping-particle":"","family":"Galante","given":"Yves M.","non-dropping-particle":"","parse-names":false,"suffix":""}],"container-title":"Applied Microbiology and Biotechnology","id":"ITEM-4","issue":"6","issued":{"date-parts":[["2018"]]},"page":"2683-2692","publisher":"Applied Microbiology and Biotechnology","title":"Aerogel from chemo-enzymatically oxidized fenugreek gum: an innovative delivery system of isothiazolinones biocides","type":"article-journal","volume":"102"},"uris":["http://www.mendeley.com/documents/?uuid=a631f583-a238-48ac-a0f7-05484aec44ad"]}],"mendeley":{"formattedCitation":"&lt;sup&gt;338,343–345&lt;/sup&gt;","plainTextFormattedCitation":"338,343–345","previouslyFormattedCitation":"&lt;sup&gt;336,341–343&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338,343–345</w:t>
      </w:r>
      <w:r w:rsidRPr="009F7F88">
        <w:rPr>
          <w:color w:val="000000" w:themeColor="text1"/>
        </w:rPr>
        <w:fldChar w:fldCharType="end"/>
      </w:r>
      <w:r w:rsidRPr="009F7F88">
        <w:rPr>
          <w:color w:val="000000" w:themeColor="text1"/>
        </w:rPr>
        <w:t xml:space="preserve"> </w:t>
      </w:r>
    </w:p>
    <w:p w14:paraId="0F6289CC" w14:textId="77777777" w:rsidR="00F10751" w:rsidRPr="009F7F88" w:rsidRDefault="00F10751" w:rsidP="0003396C">
      <w:pPr>
        <w:pStyle w:val="RSCB02ArticleText"/>
        <w:ind w:firstLineChars="100" w:firstLine="194"/>
        <w:rPr>
          <w:color w:val="000000" w:themeColor="text1"/>
        </w:rPr>
      </w:pPr>
    </w:p>
    <w:p w14:paraId="75607A1C" w14:textId="3FE6AC08" w:rsidR="00115421" w:rsidRPr="009F7F88" w:rsidRDefault="00115421" w:rsidP="0003396C">
      <w:pPr>
        <w:pStyle w:val="RSCB02ArticleText"/>
        <w:ind w:firstLineChars="100" w:firstLine="194"/>
        <w:rPr>
          <w:color w:val="000000" w:themeColor="text1"/>
        </w:rPr>
        <w:sectPr w:rsidR="00115421" w:rsidRPr="009F7F88" w:rsidSect="003E1D8C">
          <w:type w:val="continuous"/>
          <w:pgSz w:w="11907" w:h="16840" w:code="9"/>
          <w:pgMar w:top="1009" w:right="851" w:bottom="1758" w:left="851" w:header="851" w:footer="1049" w:gutter="0"/>
          <w:cols w:num="2" w:space="227"/>
          <w:docGrid w:linePitch="360"/>
        </w:sectPr>
      </w:pPr>
    </w:p>
    <w:p w14:paraId="1018550F" w14:textId="0CDC581E" w:rsidR="00F10751" w:rsidRPr="009F7F88" w:rsidRDefault="00F10751" w:rsidP="003E1D8C">
      <w:pPr>
        <w:pStyle w:val="RSCB02ArticleText"/>
        <w:spacing w:line="240" w:lineRule="auto"/>
        <w:rPr>
          <w:color w:val="000000" w:themeColor="text1"/>
        </w:rPr>
      </w:pPr>
      <w:r w:rsidRPr="009F7F88">
        <w:rPr>
          <w:noProof/>
          <w:color w:val="000000" w:themeColor="text1"/>
          <w:w w:val="100"/>
        </w:rPr>
        <mc:AlternateContent>
          <mc:Choice Requires="wpg">
            <w:drawing>
              <wp:inline distT="0" distB="0" distL="0" distR="0" wp14:anchorId="51126376" wp14:editId="7D72A26E">
                <wp:extent cx="6432550" cy="3252084"/>
                <wp:effectExtent l="0" t="0" r="6350" b="5715"/>
                <wp:docPr id="302" name="组合 302"/>
                <wp:cNvGraphicFramePr/>
                <a:graphic xmlns:a="http://schemas.openxmlformats.org/drawingml/2006/main">
                  <a:graphicData uri="http://schemas.microsoft.com/office/word/2010/wordprocessingGroup">
                    <wpg:wgp>
                      <wpg:cNvGrpSpPr/>
                      <wpg:grpSpPr>
                        <a:xfrm>
                          <a:off x="0" y="0"/>
                          <a:ext cx="6432550" cy="3252084"/>
                          <a:chOff x="-133350" y="948225"/>
                          <a:chExt cx="6432550" cy="3252084"/>
                        </a:xfrm>
                      </wpg:grpSpPr>
                      <pic:pic xmlns:pic="http://schemas.openxmlformats.org/drawingml/2006/picture">
                        <pic:nvPicPr>
                          <pic:cNvPr id="300" name="图片 300"/>
                          <pic:cNvPicPr>
                            <a:picLocks noChangeAspect="1"/>
                          </pic:cNvPicPr>
                        </pic:nvPicPr>
                        <pic:blipFill>
                          <a:blip r:embed="rId74"/>
                          <a:srcRect/>
                          <a:stretch/>
                        </pic:blipFill>
                        <pic:spPr bwMode="auto">
                          <a:xfrm>
                            <a:off x="0" y="948225"/>
                            <a:ext cx="6213474" cy="2506003"/>
                          </a:xfrm>
                          <a:prstGeom prst="rect">
                            <a:avLst/>
                          </a:prstGeom>
                          <a:noFill/>
                          <a:ln>
                            <a:noFill/>
                          </a:ln>
                        </pic:spPr>
                      </pic:pic>
                      <wps:wsp>
                        <wps:cNvPr id="301" name="文本框 301"/>
                        <wps:cNvSpPr txBox="1"/>
                        <wps:spPr>
                          <a:xfrm>
                            <a:off x="-133350" y="3541100"/>
                            <a:ext cx="6432550" cy="659209"/>
                          </a:xfrm>
                          <a:prstGeom prst="rect">
                            <a:avLst/>
                          </a:prstGeom>
                          <a:solidFill>
                            <a:prstClr val="white"/>
                          </a:solidFill>
                          <a:ln>
                            <a:noFill/>
                          </a:ln>
                        </wps:spPr>
                        <wps:txbx>
                          <w:txbxContent>
                            <w:p w14:paraId="70656264" w14:textId="4A92B5CB" w:rsidR="005573B9" w:rsidRPr="006E7BAB" w:rsidRDefault="005573B9" w:rsidP="006E7BAB">
                              <w:pPr>
                                <w:pStyle w:val="RSCI05CaptiontoFigureSchemeChartwithbottombar"/>
                                <w:rPr>
                                  <w:rStyle w:val="RSCI05CaptiontoFigureSchemeChartwithbottombarChar"/>
                                  <w:bCs/>
                                </w:rPr>
                              </w:pPr>
                              <w:bookmarkStart w:id="227" w:name="_Ref41201218"/>
                              <w:r w:rsidRPr="006E7BAB">
                                <w:t xml:space="preserve">Fig. </w:t>
                              </w:r>
                              <w:r w:rsidR="00B131A9">
                                <w:fldChar w:fldCharType="begin"/>
                              </w:r>
                              <w:r w:rsidR="00B131A9">
                                <w:instrText xml:space="preserve"> SEQ Fig. \* ARABIC </w:instrText>
                              </w:r>
                              <w:r w:rsidR="00B131A9">
                                <w:fldChar w:fldCharType="separate"/>
                              </w:r>
                              <w:r w:rsidRPr="006E7BAB">
                                <w:t>31</w:t>
                              </w:r>
                              <w:r w:rsidR="00B131A9">
                                <w:fldChar w:fldCharType="end"/>
                              </w:r>
                              <w:bookmarkEnd w:id="227"/>
                              <w:r w:rsidRPr="006E7BAB">
                                <w:t xml:space="preserve">  3D printed </w:t>
                              </w:r>
                              <w:proofErr w:type="spellStart"/>
                              <w:r w:rsidRPr="006E7BAB">
                                <w:t>gelatin</w:t>
                              </w:r>
                              <w:proofErr w:type="spellEnd"/>
                              <w:r w:rsidRPr="006E7BAB">
                                <w:t xml:space="preserve">/PLGA for in vitro cartilage regeneration. Fluorescence micrographs of chondrocytes seeded on (a) non-printed freeze-shaped scaffold and (g) 3D-printed </w:t>
                              </w:r>
                              <w:proofErr w:type="spellStart"/>
                              <w:r w:rsidRPr="006E7BAB">
                                <w:rPr>
                                  <w:rStyle w:val="RSCI05CaptiontoFigureSchemeChartwithbottombarChar"/>
                                  <w:bCs/>
                                </w:rPr>
                                <w:t>gelatin</w:t>
                              </w:r>
                              <w:proofErr w:type="spellEnd"/>
                              <w:r w:rsidRPr="006E7BAB">
                                <w:rPr>
                                  <w:rStyle w:val="RSCI05CaptiontoFigureSchemeChartwithbottombarChar"/>
                                  <w:bCs/>
                                </w:rPr>
                                <w:t>/PLGA scaffold for 24 h (live and dead cells are dyed green and red, respectively). Overall appearance of cell-scaffold constructs in (b) non-printed and (h) 3D-printed groups after six weeks of in vitro culturing. SEM images present the extracellular matrix deposition in the (c) non-printed and (</w:t>
                              </w:r>
                              <w:proofErr w:type="spellStart"/>
                              <w:r w:rsidRPr="006E7BAB">
                                <w:rPr>
                                  <w:rStyle w:val="RSCI05CaptiontoFigureSchemeChartwithbottombarChar"/>
                                  <w:bCs/>
                                </w:rPr>
                                <w:t>i</w:t>
                              </w:r>
                              <w:proofErr w:type="spellEnd"/>
                              <w:r w:rsidRPr="006E7BAB">
                                <w:rPr>
                                  <w:rStyle w:val="RSCI05CaptiontoFigureSchemeChartwithbottombarChar"/>
                                  <w:bCs/>
                                </w:rPr>
                                <w:t xml:space="preserve">) 3D-printed groups after six weeks. Histological analysis of cell-scaffold constructs in (d, e, and f) non-printed and (j, k, and l) 3D-printed groups after six weeks of in vitro culturing. Reproduced with permission from Ref. </w:t>
                              </w:r>
                              <w:bookmarkStart w:id="228" w:name="_Hlk41003715"/>
                              <w:r w:rsidRPr="006E7BAB">
                                <w:rPr>
                                  <w:rStyle w:val="RSCI05CaptiontoFigureSchemeChartwithbottombarChar"/>
                                  <w:bCs/>
                                </w:rPr>
                                <w:fldChar w:fldCharType="begin" w:fldLock="1"/>
                              </w:r>
                              <w:r w:rsidRPr="006E7BAB">
                                <w:rPr>
                                  <w:rStyle w:val="RSCI05CaptiontoFigureSchemeChartwithbottombarChar"/>
                                  <w:bCs/>
                                </w:rPr>
                                <w:instrText>ADDIN CSL_CITATION {"citationItems":[{"id":"ITEM-1","itemData":{"DOI":"10.1016/j.matdes.2019.107886","ISSN":"18734197","abstract":"The fabrication of three-dimensional (3D) electrospun fibrous scaffolds with customizable shapes and large pores is a challenging task. In this study, for the first time, one-dimensional (1D) gelatin/poly (lactic-co-glycolic acid) (PLGA) electrospun fibers were processed into inks suitable for 3D printing. By combining 3D printing and freeze drying, electrospun fiber-based inks were successfully fabricated into 3D-printed scaffolds (3DP) with precisely controlled shapes and large pores, in addition to fibrous surface morphologies similar to that of a native extracellular matrix (ECM). The 3DP exhibited good elasticity and water-induced shape memory, and was found to be superior to 3D-printed scaffolds fabricated using pure gelatin fibers and freeze-shaped scaffolds fabricated using non-fibrous gelatin/PLGA powder. Moreover, 3DP combined with chondrocytes achieved satisfactory cartilage regeneration in vivo. The novel strategy of 3D printing electrospun fibers established in this study provides a research model for the design and fabrication of multiple scaffolds for various tissue regeneration applications.","author":[{"dropping-particle":"","family":"Chen","given":"Weiming","non-dropping-particle":"","parse-names":false,"suffix":""},{"dropping-particle":"","family":"Xu","given":"Yong","non-dropping-particle":"","parse-names":false,"suffix":""},{"dropping-particle":"","family":"Liu","given":"Yanqun","non-dropping-particle":"","parse-names":false,"suffix":""},{"dropping-particle":"","family":"Wang","given":"Zongxin","non-dropping-particle":"","parse-names":false,"suffix":""},{"dropping-particle":"","family":"Li","given":"Yaqiang","non-dropping-particle":"","parse-names":false,"suffix":""},{"dropping-particle":"","family":"Jiang","given":"Gening","non-dropping-particle":"","parse-names":false,"suffix":""},{"dropping-particle":"","family":"Mo","given":"Xiumei","non-dropping-particle":"","parse-names":false,"suffix":""},{"dropping-particle":"","family":"Zhou","given":"Guangdong","non-dropping-particle":"","parse-names":false,"suffix":""}],"container-title":"Materials and Design","id":"ITEM-1","issued":{"date-parts":[["2019"]]},"no</w:instrText>
                              </w:r>
                              <w:r w:rsidRPr="006E7BAB">
                                <w:rPr>
                                  <w:rStyle w:val="RSCI05CaptiontoFigureSchemeChartwithbottombarChar"/>
                                  <w:rFonts w:hint="eastAsia"/>
                                  <w:bCs/>
                                </w:rPr>
                                <w:instrText>te":"</w:instrText>
                              </w:r>
                              <w:r w:rsidRPr="006E7BAB">
                                <w:rPr>
                                  <w:rStyle w:val="RSCI05CaptiontoFigureSchemeChartwithbottombarChar"/>
                                  <w:rFonts w:hint="eastAsia"/>
                                  <w:bCs/>
                                </w:rPr>
                                <w:instrText>已加，放沾边中</w:instrText>
                              </w:r>
                              <w:r w:rsidRPr="006E7BAB">
                                <w:rPr>
                                  <w:rStyle w:val="RSCI05CaptiontoFigureSchemeChartwithbottombarChar"/>
                                  <w:rFonts w:hint="eastAsia"/>
                                  <w:bCs/>
                                </w:rPr>
                                <w:instrText>\n</w:instrText>
                              </w:r>
                              <w:r w:rsidRPr="006E7BAB">
                                <w:rPr>
                                  <w:rStyle w:val="RSCI05CaptiontoFigureSchemeChartwithbottombarChar"/>
                                  <w:rFonts w:hint="eastAsia"/>
                                  <w:bCs/>
                                </w:rPr>
                                <w:instrText>非明确气凝胶，沾点边。</w:instrText>
                              </w:r>
                              <w:r w:rsidRPr="006E7BAB">
                                <w:rPr>
                                  <w:rStyle w:val="RSCI05CaptiontoFigureSchemeChartwithbottombarChar"/>
                                  <w:rFonts w:hint="eastAsia"/>
                                  <w:bCs/>
                                </w:rPr>
                                <w:instrText>\n</w:instrText>
                              </w:r>
                              <w:r w:rsidRPr="006E7BAB">
                                <w:rPr>
                                  <w:rStyle w:val="RSCI05CaptiontoFigureSchemeChartwithbottombarChar"/>
                                  <w:rFonts w:hint="eastAsia"/>
                                  <w:bCs/>
                                </w:rPr>
                                <w:instrText>冷冻干燥</w:instrText>
                              </w:r>
                              <w:r w:rsidRPr="006E7BAB">
                                <w:rPr>
                                  <w:rStyle w:val="RSCI05CaptiontoFigureSchemeChartwithbottombarChar"/>
                                  <w:rFonts w:hint="eastAsia"/>
                                  <w:bCs/>
                                </w:rPr>
                                <w:instrText>\n</w:instrText>
                              </w:r>
                              <w:r w:rsidRPr="006E7BAB">
                                <w:rPr>
                                  <w:rStyle w:val="RSCI05CaptiontoFigureSchemeChartwithbottombarChar"/>
                                  <w:rFonts w:hint="eastAsia"/>
                                  <w:bCs/>
                                </w:rPr>
                                <w:instrText>静电纺明胶</w:instrText>
                              </w:r>
                              <w:r w:rsidRPr="006E7BAB">
                                <w:rPr>
                                  <w:rStyle w:val="RSCI05CaptiontoFigureSchemeChartwithbottombarChar"/>
                                  <w:rFonts w:hint="eastAsia"/>
                                  <w:bCs/>
                                </w:rPr>
                                <w:instrText>/</w:instrText>
                              </w:r>
                              <w:r w:rsidRPr="006E7BAB">
                                <w:rPr>
                                  <w:rStyle w:val="RSCI05CaptiontoFigureSchemeChartwithbottombarChar"/>
                                  <w:rFonts w:hint="eastAsia"/>
                                  <w:bCs/>
                                </w:rPr>
                                <w:instrText>聚（乳酸</w:instrText>
                              </w:r>
                              <w:r w:rsidRPr="006E7BAB">
                                <w:rPr>
                                  <w:rStyle w:val="RSCI05CaptiontoFigureSchemeChartwithbottombarChar"/>
                                  <w:rFonts w:hint="eastAsia"/>
                                  <w:bCs/>
                                </w:rPr>
                                <w:instrText xml:space="preserve"> - </w:instrText>
                              </w:r>
                              <w:r w:rsidRPr="006E7BAB">
                                <w:rPr>
                                  <w:rStyle w:val="RSCI05CaptiontoFigureSchemeChartwithbottombarChar"/>
                                  <w:rFonts w:hint="eastAsia"/>
                                  <w:bCs/>
                                </w:rPr>
                                <w:instrText>共</w:instrText>
                              </w:r>
                              <w:r w:rsidRPr="006E7BAB">
                                <w:rPr>
                                  <w:rStyle w:val="RSCI05CaptiontoFigureSchemeChartwithbottombarChar"/>
                                  <w:rFonts w:hint="eastAsia"/>
                                  <w:bCs/>
                                </w:rPr>
                                <w:instrText xml:space="preserve"> - </w:instrText>
                              </w:r>
                              <w:r w:rsidRPr="006E7BAB">
                                <w:rPr>
                                  <w:rStyle w:val="RSCI05CaptiontoFigureSchemeChartwithbottombarChar"/>
                                  <w:rFonts w:hint="eastAsia"/>
                                  <w:bCs/>
                                </w:rPr>
                                <w:instrText>乙醇酸）</w:instrText>
                              </w:r>
                              <w:r w:rsidRPr="006E7BAB">
                                <w:rPr>
                                  <w:rStyle w:val="RSCI05CaptiontoFigureSchemeChartwithbottombarChar"/>
                                  <w:rFonts w:hint="eastAsia"/>
                                  <w:bCs/>
                                </w:rPr>
                                <w:instrText>Gelatin/PLGA</w:instrText>
                              </w:r>
                              <w:r w:rsidRPr="006E7BAB">
                                <w:rPr>
                                  <w:rStyle w:val="RSCI05CaptiontoFigureSchemeChartwithbottombarChar"/>
                                  <w:rFonts w:hint="eastAsia"/>
                                  <w:bCs/>
                                </w:rPr>
                                <w:instrText>纤维分散，</w:instrText>
                              </w:r>
                              <w:r w:rsidRPr="006E7BAB">
                                <w:rPr>
                                  <w:rStyle w:val="RSCI05CaptiontoFigureSchemeChartwithbottombarChar"/>
                                  <w:rFonts w:hint="eastAsia"/>
                                  <w:bCs/>
                                </w:rPr>
                                <w:instrText>3D</w:instrText>
                              </w:r>
                              <w:r w:rsidRPr="006E7BAB">
                                <w:rPr>
                                  <w:rStyle w:val="RSCI05CaptiontoFigureSchemeChartwithbottombarChar"/>
                                  <w:rFonts w:hint="eastAsia"/>
                                  <w:bCs/>
                                </w:rPr>
                                <w:instrText>打印成骨架</w:instrText>
                              </w:r>
                              <w:r w:rsidRPr="006E7BAB">
                                <w:rPr>
                                  <w:rStyle w:val="RSCI05CaptiontoFigureSchemeChartwithbottombarChar"/>
                                  <w:rFonts w:hint="eastAsia"/>
                                  <w:bCs/>
                                </w:rPr>
                                <w:instrText>\n</w:instrText>
                              </w:r>
                              <w:r w:rsidRPr="006E7BAB">
                                <w:rPr>
                                  <w:rStyle w:val="RSCI05CaptiontoFigureSchemeChartwithbottombarChar"/>
                                  <w:rFonts w:hint="eastAsia"/>
                                  <w:bCs/>
                                </w:rPr>
                                <w:instrText>用于软骨再生</w:instrText>
                              </w:r>
                              <w:r w:rsidRPr="006E7BAB">
                                <w:rPr>
                                  <w:rStyle w:val="RSCI05CaptiontoFigureSchemeChartwithbottombarChar"/>
                                  <w:rFonts w:hint="eastAsia"/>
                                  <w:bCs/>
                                </w:rPr>
                                <w:instrText>","page":"107886","publisher":"The Authors","title":"Three-dimensional printed electrospun fiber-based scaffold for cartilage regeneration","type":"article-journal","vol</w:instrText>
                              </w:r>
                              <w:r w:rsidRPr="006E7BAB">
                                <w:rPr>
                                  <w:rStyle w:val="RSCI05CaptiontoFigureSchemeChartwithbottombarChar"/>
                                  <w:bCs/>
                                </w:rPr>
                                <w:instrText>ume":"179"},"uris":["http://www.mendeley.com/documents/?uuid=8accaad7-589d-49ca-96b3-2e55a353f570"]}],"mendeley":{"formattedCitation":"&lt;sup&gt;23&lt;/sup&gt;","plainTextFormattedCitation":"23","previouslyFormattedCitation":"&lt;sup&gt;23&lt;/sup&gt;"},"properties":{"noteIndex":0},"schema":"https://github.com/citation-style-language/schema/raw/master/csl-citation.json"}</w:instrText>
                              </w:r>
                              <w:r w:rsidRPr="006E7BAB">
                                <w:rPr>
                                  <w:rStyle w:val="RSCI05CaptiontoFigureSchemeChartwithbottombarChar"/>
                                  <w:bCs/>
                                </w:rPr>
                                <w:fldChar w:fldCharType="separate"/>
                              </w:r>
                              <w:r w:rsidRPr="006E7BAB">
                                <w:rPr>
                                  <w:rStyle w:val="RSCI05CaptiontoFigureSchemeChartwithbottombarChar"/>
                                  <w:bCs/>
                                </w:rPr>
                                <w:t>23</w:t>
                              </w:r>
                              <w:r w:rsidRPr="006E7BAB">
                                <w:rPr>
                                  <w:rStyle w:val="RSCI05CaptiontoFigureSchemeChartwithbottombarChar"/>
                                  <w:bCs/>
                                </w:rPr>
                                <w:fldChar w:fldCharType="end"/>
                              </w:r>
                              <w:bookmarkEnd w:id="228"/>
                              <w:r w:rsidRPr="006E7BAB">
                                <w:rPr>
                                  <w:rStyle w:val="RSCI05CaptiontoFigureSchemeChartwithbottombarChar"/>
                                  <w:bCs/>
                                </w:rPr>
                                <w:t>. Copyright 2019 Elsevier L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1126376" id="组合 302" o:spid="_x0000_s1117" style="width:506.5pt;height:256.05pt;mso-position-horizontal-relative:char;mso-position-vertical-relative:line" coordorigin="-1333,9482" coordsize="64325,3252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">
                <v:shape id="图片 300" o:spid="_x0000_s1118" type="#_x0000_t75" style="position:absolute;top:9482;width:62134;height:25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">
                  <v:imagedata r:id="rId75" o:title=""/>
                </v:shape>
                <v:shape id="文本框 301" o:spid="_x0000_s1119" type="#_x0000_t202" style="position:absolute;left:-1333;top:35411;width:64325;height:6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" stroked="f">
                  <v:textbox inset="0,0,0,0">
                    <w:txbxContent>
                      <w:p w14:paraId="70656264" w14:textId="4A92B5CB" w:rsidR="005573B9" w:rsidRPr="006E7BAB" w:rsidRDefault="005573B9" w:rsidP="006E7BAB">
                        <w:pPr>
                          <w:pStyle w:val="RSCI05CaptiontoFigureSchemeChartwithbottombar"/>
                          <w:rPr>
                            <w:rStyle w:val="RSCI05CaptiontoFigureSchemeChartwithbottombarChar"/>
                            <w:bCs/>
                          </w:rPr>
                        </w:pPr>
                        <w:bookmarkStart w:id="282" w:name="_Ref41201218"/>
                        <w:r w:rsidRPr="006E7BAB">
                          <w:t xml:space="preserve">Fig. </w:t>
                        </w:r>
                        <w:fldSimple w:instr=" SEQ Fig. \* ARABIC ">
                          <w:r w:rsidRPr="006E7BAB">
                            <w:t>31</w:t>
                          </w:r>
                        </w:fldSimple>
                        <w:bookmarkEnd w:id="282"/>
                        <w:r w:rsidRPr="006E7BAB">
                          <w:t xml:space="preserve">  3D printed gelatin/PLGA for in vitro cartilage regeneration. Fluorescence micrographs of chondrocytes seeded on (a) non-printed freeze-shaped scaffold and (g) 3D-printed </w:t>
                        </w:r>
                        <w:r w:rsidRPr="006E7BAB">
                          <w:rPr>
                            <w:rStyle w:val="RSCI05CaptiontoFigureSchemeChartwithbottombarChar"/>
                            <w:bCs/>
                          </w:rPr>
                          <w:t xml:space="preserve">gelatin/PLGA scaffold for 24 h (live and dead cells are dyed green and red, respectively). Overall appearance of cell-scaffold constructs in (b) non-printed and (h) 3D-printed groups after six weeks of in vitro culturing. SEM images present the extracellular matrix deposition in the (c) non-printed and (i) 3D-printed groups after six weeks. Histological analysis of cell-scaffold constructs in (d, e, and f) non-printed and (j, k, and l) 3D-printed groups after six weeks of in vitro culturing. Reproduced with permission from Ref. </w:t>
                        </w:r>
                        <w:bookmarkStart w:id="283" w:name="_Hlk41003715"/>
                        <w:r w:rsidRPr="006E7BAB">
                          <w:rPr>
                            <w:rStyle w:val="RSCI05CaptiontoFigureSchemeChartwithbottombarChar"/>
                            <w:bCs/>
                          </w:rPr>
                          <w:fldChar w:fldCharType="begin" w:fldLock="1"/>
                        </w:r>
                        <w:r w:rsidRPr="006E7BAB">
                          <w:rPr>
                            <w:rStyle w:val="RSCI05CaptiontoFigureSchemeChartwithbottombarChar"/>
                            <w:bCs/>
                          </w:rPr>
                          <w:instrText>ADDIN CSL_CITATION {"citationItems":[{"id":"ITEM-1","itemData":{"DOI":"10.1016/j.matdes.2019.107886","ISSN":"18734197","abstract":"The fabrication of three-dimensional (3D) electrospun fibrous scaffolds with customizable shapes and large pores is a challenging task. In this study, for the first time, one-dimensional (1D) gelatin/poly (lactic-co-glycolic acid) (PLGA) electrospun fibers were processed into inks suitable for 3D printing. By combining 3D printing and freeze drying, electrospun fiber-based inks were successfully fabricated into 3D-printed scaffolds (3DP) with precisely controlled shapes and large pores, in addition to fibrous surface morphologies similar to that of a native extracellular matrix (ECM). The 3DP exhibited good elasticity and water-induced shape memory, and was found to be superior to 3D-printed scaffolds fabricated using pure gelatin fibers and freeze-shaped scaffolds fabricated using non-fibrous gelatin/PLGA powder. Moreover, 3DP combined with chondrocytes achieved satisfactory cartilage regeneration in vivo. The novel strategy of 3D printing electrospun fibers established in this study provides a research model for the design and fabrication of multiple scaffolds for various tissue regeneration applications.","author":[{"dropping-particle":"","family":"Chen","given":"Weiming","non-dropping-particle":"","parse-names":false,"suffix":""},{"dropping-particle":"","family":"Xu","given":"Yong","non-dropping-particle":"","parse-names":false,"suffix":""},{"dropping-particle":"","family":"Liu","given":"Yanqun","non-dropping-particle":"","parse-names":false,"suffix":""},{"dropping-particle":"","family":"Wang","given":"Zongxin","non-dropping-particle":"","parse-names":false,"suffix":""},{"dropping-particle":"","family":"Li","given":"Yaqiang","non-dropping-particle":"","parse-names":false,"suffix":""},{"dropping-particle":"","family":"Jiang","given":"Gening","non-dropping-particle":"","parse-names":false,"suffix":""},{"dropping-particle":"","family":"Mo","given":"Xiumei","non-dropping-particle":"","parse-names":false,"suffix":""},{"dropping-particle":"","family":"Zhou","given":"Guangdong","non-dropping-particle":"","parse-names":false,"suffix":""}],"container-title":"Materials and Design","id":"ITEM-1","issued":{"date-parts":[["2019"]]},"no</w:instrText>
                        </w:r>
                        <w:r w:rsidRPr="006E7BAB">
                          <w:rPr>
                            <w:rStyle w:val="RSCI05CaptiontoFigureSchemeChartwithbottombarChar"/>
                            <w:rFonts w:hint="eastAsia"/>
                            <w:bCs/>
                          </w:rPr>
                          <w:instrText>te":"</w:instrText>
                        </w:r>
                        <w:r w:rsidRPr="006E7BAB">
                          <w:rPr>
                            <w:rStyle w:val="RSCI05CaptiontoFigureSchemeChartwithbottombarChar"/>
                            <w:rFonts w:hint="eastAsia"/>
                            <w:bCs/>
                          </w:rPr>
                          <w:instrText>已加，放沾边中</w:instrText>
                        </w:r>
                        <w:r w:rsidRPr="006E7BAB">
                          <w:rPr>
                            <w:rStyle w:val="RSCI05CaptiontoFigureSchemeChartwithbottombarChar"/>
                            <w:rFonts w:hint="eastAsia"/>
                            <w:bCs/>
                          </w:rPr>
                          <w:instrText>\n</w:instrText>
                        </w:r>
                        <w:r w:rsidRPr="006E7BAB">
                          <w:rPr>
                            <w:rStyle w:val="RSCI05CaptiontoFigureSchemeChartwithbottombarChar"/>
                            <w:rFonts w:hint="eastAsia"/>
                            <w:bCs/>
                          </w:rPr>
                          <w:instrText>非明确气凝胶，沾点边。</w:instrText>
                        </w:r>
                        <w:r w:rsidRPr="006E7BAB">
                          <w:rPr>
                            <w:rStyle w:val="RSCI05CaptiontoFigureSchemeChartwithbottombarChar"/>
                            <w:rFonts w:hint="eastAsia"/>
                            <w:bCs/>
                          </w:rPr>
                          <w:instrText>\n</w:instrText>
                        </w:r>
                        <w:r w:rsidRPr="006E7BAB">
                          <w:rPr>
                            <w:rStyle w:val="RSCI05CaptiontoFigureSchemeChartwithbottombarChar"/>
                            <w:rFonts w:hint="eastAsia"/>
                            <w:bCs/>
                          </w:rPr>
                          <w:instrText>冷冻干燥</w:instrText>
                        </w:r>
                        <w:r w:rsidRPr="006E7BAB">
                          <w:rPr>
                            <w:rStyle w:val="RSCI05CaptiontoFigureSchemeChartwithbottombarChar"/>
                            <w:rFonts w:hint="eastAsia"/>
                            <w:bCs/>
                          </w:rPr>
                          <w:instrText>\n</w:instrText>
                        </w:r>
                        <w:r w:rsidRPr="006E7BAB">
                          <w:rPr>
                            <w:rStyle w:val="RSCI05CaptiontoFigureSchemeChartwithbottombarChar"/>
                            <w:rFonts w:hint="eastAsia"/>
                            <w:bCs/>
                          </w:rPr>
                          <w:instrText>静电纺明胶</w:instrText>
                        </w:r>
                        <w:r w:rsidRPr="006E7BAB">
                          <w:rPr>
                            <w:rStyle w:val="RSCI05CaptiontoFigureSchemeChartwithbottombarChar"/>
                            <w:rFonts w:hint="eastAsia"/>
                            <w:bCs/>
                          </w:rPr>
                          <w:instrText>/</w:instrText>
                        </w:r>
                        <w:r w:rsidRPr="006E7BAB">
                          <w:rPr>
                            <w:rStyle w:val="RSCI05CaptiontoFigureSchemeChartwithbottombarChar"/>
                            <w:rFonts w:hint="eastAsia"/>
                            <w:bCs/>
                          </w:rPr>
                          <w:instrText>聚（乳酸</w:instrText>
                        </w:r>
                        <w:r w:rsidRPr="006E7BAB">
                          <w:rPr>
                            <w:rStyle w:val="RSCI05CaptiontoFigureSchemeChartwithbottombarChar"/>
                            <w:rFonts w:hint="eastAsia"/>
                            <w:bCs/>
                          </w:rPr>
                          <w:instrText xml:space="preserve"> - </w:instrText>
                        </w:r>
                        <w:r w:rsidRPr="006E7BAB">
                          <w:rPr>
                            <w:rStyle w:val="RSCI05CaptiontoFigureSchemeChartwithbottombarChar"/>
                            <w:rFonts w:hint="eastAsia"/>
                            <w:bCs/>
                          </w:rPr>
                          <w:instrText>共</w:instrText>
                        </w:r>
                        <w:r w:rsidRPr="006E7BAB">
                          <w:rPr>
                            <w:rStyle w:val="RSCI05CaptiontoFigureSchemeChartwithbottombarChar"/>
                            <w:rFonts w:hint="eastAsia"/>
                            <w:bCs/>
                          </w:rPr>
                          <w:instrText xml:space="preserve"> - </w:instrText>
                        </w:r>
                        <w:r w:rsidRPr="006E7BAB">
                          <w:rPr>
                            <w:rStyle w:val="RSCI05CaptiontoFigureSchemeChartwithbottombarChar"/>
                            <w:rFonts w:hint="eastAsia"/>
                            <w:bCs/>
                          </w:rPr>
                          <w:instrText>乙醇酸）</w:instrText>
                        </w:r>
                        <w:r w:rsidRPr="006E7BAB">
                          <w:rPr>
                            <w:rStyle w:val="RSCI05CaptiontoFigureSchemeChartwithbottombarChar"/>
                            <w:rFonts w:hint="eastAsia"/>
                            <w:bCs/>
                          </w:rPr>
                          <w:instrText>Gelatin/PLGA</w:instrText>
                        </w:r>
                        <w:r w:rsidRPr="006E7BAB">
                          <w:rPr>
                            <w:rStyle w:val="RSCI05CaptiontoFigureSchemeChartwithbottombarChar"/>
                            <w:rFonts w:hint="eastAsia"/>
                            <w:bCs/>
                          </w:rPr>
                          <w:instrText>纤维分散，</w:instrText>
                        </w:r>
                        <w:r w:rsidRPr="006E7BAB">
                          <w:rPr>
                            <w:rStyle w:val="RSCI05CaptiontoFigureSchemeChartwithbottombarChar"/>
                            <w:rFonts w:hint="eastAsia"/>
                            <w:bCs/>
                          </w:rPr>
                          <w:instrText>3D</w:instrText>
                        </w:r>
                        <w:r w:rsidRPr="006E7BAB">
                          <w:rPr>
                            <w:rStyle w:val="RSCI05CaptiontoFigureSchemeChartwithbottombarChar"/>
                            <w:rFonts w:hint="eastAsia"/>
                            <w:bCs/>
                          </w:rPr>
                          <w:instrText>打印成骨架</w:instrText>
                        </w:r>
                        <w:r w:rsidRPr="006E7BAB">
                          <w:rPr>
                            <w:rStyle w:val="RSCI05CaptiontoFigureSchemeChartwithbottombarChar"/>
                            <w:rFonts w:hint="eastAsia"/>
                            <w:bCs/>
                          </w:rPr>
                          <w:instrText>\n</w:instrText>
                        </w:r>
                        <w:r w:rsidRPr="006E7BAB">
                          <w:rPr>
                            <w:rStyle w:val="RSCI05CaptiontoFigureSchemeChartwithbottombarChar"/>
                            <w:rFonts w:hint="eastAsia"/>
                            <w:bCs/>
                          </w:rPr>
                          <w:instrText>用于软骨再生</w:instrText>
                        </w:r>
                        <w:r w:rsidRPr="006E7BAB">
                          <w:rPr>
                            <w:rStyle w:val="RSCI05CaptiontoFigureSchemeChartwithbottombarChar"/>
                            <w:rFonts w:hint="eastAsia"/>
                            <w:bCs/>
                          </w:rPr>
                          <w:instrText>","page":"107886","publisher":"The Authors","title":"Three-dimensional printed electrospun fiber-based scaffold for cartilage regeneration","type":"article-journal","vol</w:instrText>
                        </w:r>
                        <w:r w:rsidRPr="006E7BAB">
                          <w:rPr>
                            <w:rStyle w:val="RSCI05CaptiontoFigureSchemeChartwithbottombarChar"/>
                            <w:bCs/>
                          </w:rPr>
                          <w:instrText>ume":"179"},"uris":["http://www.mendeley.com/documents/?uuid=8accaad7-589d-49ca-96b3-2e55a353f570"]}],"mendeley":{"formattedCitation":"&lt;sup&gt;23&lt;/sup&gt;","plainTextFormattedCitation":"23","previouslyFormattedCitation":"&lt;sup&gt;23&lt;/sup&gt;"},"properties":{"noteIndex":0},"schema":"https://github.com/citation-style-language/schema/raw/master/csl-citation.json"}</w:instrText>
                        </w:r>
                        <w:r w:rsidRPr="006E7BAB">
                          <w:rPr>
                            <w:rStyle w:val="RSCI05CaptiontoFigureSchemeChartwithbottombarChar"/>
                            <w:bCs/>
                          </w:rPr>
                          <w:fldChar w:fldCharType="separate"/>
                        </w:r>
                        <w:r w:rsidRPr="006E7BAB">
                          <w:rPr>
                            <w:rStyle w:val="RSCI05CaptiontoFigureSchemeChartwithbottombarChar"/>
                            <w:bCs/>
                          </w:rPr>
                          <w:t>23</w:t>
                        </w:r>
                        <w:r w:rsidRPr="006E7BAB">
                          <w:rPr>
                            <w:rStyle w:val="RSCI05CaptiontoFigureSchemeChartwithbottombarChar"/>
                            <w:bCs/>
                          </w:rPr>
                          <w:fldChar w:fldCharType="end"/>
                        </w:r>
                        <w:bookmarkEnd w:id="283"/>
                        <w:r w:rsidRPr="006E7BAB">
                          <w:rPr>
                            <w:rStyle w:val="RSCI05CaptiontoFigureSchemeChartwithbottombarChar"/>
                            <w:bCs/>
                          </w:rPr>
                          <w:t>. Copyright 2019 Elsevier Ltd.</w:t>
                        </w:r>
                      </w:p>
                    </w:txbxContent>
                  </v:textbox>
                </v:shape>
                <w10:anchorlock/>
              </v:group>
            </w:pict>
          </mc:Fallback>
        </mc:AlternateContent>
      </w:r>
    </w:p>
    <w:p w14:paraId="7C2D2EB7" w14:textId="77777777" w:rsidR="00763D21" w:rsidRPr="009F7F88" w:rsidRDefault="00763D21" w:rsidP="003E1D8C">
      <w:pPr>
        <w:pStyle w:val="RSCB02ArticleText"/>
        <w:spacing w:line="240" w:lineRule="auto"/>
        <w:rPr>
          <w:color w:val="000000" w:themeColor="text1"/>
        </w:rPr>
      </w:pPr>
    </w:p>
    <w:p w14:paraId="669548D3" w14:textId="77777777" w:rsidR="00F10751" w:rsidRPr="009F7F88" w:rsidRDefault="00F10751" w:rsidP="0003396C">
      <w:pPr>
        <w:pStyle w:val="RSCB02ArticleText"/>
        <w:ind w:firstLineChars="100" w:firstLine="194"/>
        <w:rPr>
          <w:color w:val="000000" w:themeColor="text1"/>
        </w:rPr>
        <w:sectPr w:rsidR="00F10751" w:rsidRPr="009F7F88" w:rsidSect="00F10751">
          <w:type w:val="continuous"/>
          <w:pgSz w:w="11907" w:h="16840" w:code="9"/>
          <w:pgMar w:top="1009" w:right="851" w:bottom="1758" w:left="851" w:header="851" w:footer="1049" w:gutter="0"/>
          <w:cols w:space="227"/>
          <w:titlePg/>
          <w:docGrid w:linePitch="360"/>
        </w:sectPr>
      </w:pPr>
    </w:p>
    <w:p w14:paraId="20A52AD9" w14:textId="75B9695F" w:rsidR="00763D21" w:rsidRPr="009F7F88" w:rsidRDefault="00AE5429" w:rsidP="00763D21">
      <w:pPr>
        <w:pStyle w:val="RSCB02ArticleText"/>
        <w:rPr>
          <w:color w:val="000000" w:themeColor="text1"/>
        </w:rPr>
      </w:pPr>
      <w:bookmarkStart w:id="229" w:name="_Hlk46426910"/>
      <w:r w:rsidRPr="009F7F88">
        <w:rPr>
          <w:color w:val="000000" w:themeColor="text1"/>
        </w:rPr>
        <w:t>Inkjet printing can produce fine ink droplets with</w:t>
      </w:r>
      <w:bookmarkEnd w:id="229"/>
      <w:r w:rsidRPr="009F7F88">
        <w:rPr>
          <w:color w:val="000000" w:themeColor="text1"/>
        </w:rPr>
        <w:t xml:space="preserve"> diameters of tens of microns and as discussed before, can be used to fabricate ultrafine aerogel microspheres for drug delivery applications. Indeed, such a strategy to prepare alginate aerogel microspheres has been demonstrated for lung inhalation delivery of salbutamol sulphate (a drug used to treat bronchi or lung diseases); </w:t>
      </w:r>
      <w:r w:rsidRPr="009F7F88">
        <w:rPr>
          <w:color w:val="000000" w:themeColor="text1"/>
        </w:rPr>
        <w:fldChar w:fldCharType="begin"/>
      </w:r>
      <w:r w:rsidRPr="009F7F88">
        <w:rPr>
          <w:color w:val="000000" w:themeColor="text1"/>
        </w:rPr>
        <w:instrText xml:space="preserve"> REF _Ref4120204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32</w:t>
      </w:r>
      <w:r w:rsidRPr="009F7F88">
        <w:rPr>
          <w:color w:val="000000" w:themeColor="text1"/>
        </w:rPr>
        <w:fldChar w:fldCharType="end"/>
      </w:r>
      <w:r w:rsidRPr="009F7F88">
        <w:rPr>
          <w:color w:val="000000" w:themeColor="text1"/>
        </w:rPr>
        <w:t>.</w:t>
      </w:r>
      <w:bookmarkStart w:id="230" w:name="_Hlk46438365"/>
      <w:r w:rsidRPr="009F7F88">
        <w:rPr>
          <w:color w:val="000000" w:themeColor="text1"/>
        </w:rPr>
        <w:fldChar w:fldCharType="begin" w:fldLock="1"/>
      </w:r>
      <w:r w:rsidRPr="009F7F88">
        <w:rPr>
          <w:color w:val="000000" w:themeColor="text1"/>
        </w:rPr>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Pr="009F7F88">
        <w:rPr>
          <w:rFonts w:hint="eastAsia"/>
          <w:color w:val="000000" w:themeColor="text1"/>
        </w:rPr>
        <w:instrText>":""}],"container-title":"Chemical Engineering Journal","id":"ITEM-1","issued":{"date-parts":[["2019"]]},"note":"</w:instrText>
      </w:r>
      <w:r w:rsidRPr="009F7F88">
        <w:rPr>
          <w:rFonts w:hint="eastAsia"/>
          <w:color w:val="000000" w:themeColor="text1"/>
        </w:rPr>
        <w:instrText>已加</w:instrText>
      </w:r>
      <w:r w:rsidRPr="009F7F88">
        <w:rPr>
          <w:rFonts w:hint="eastAsia"/>
          <w:color w:val="000000" w:themeColor="text1"/>
        </w:rPr>
        <w:instrText>\n</w:instrText>
      </w:r>
      <w:r w:rsidRPr="009F7F88">
        <w:rPr>
          <w:rFonts w:hint="eastAsia"/>
          <w:color w:val="000000" w:themeColor="text1"/>
        </w:rPr>
        <w:instrText>热喷墨打印，</w:instrText>
      </w:r>
      <w:r w:rsidRPr="009F7F88">
        <w:rPr>
          <w:rFonts w:hint="eastAsia"/>
          <w:color w:val="000000" w:themeColor="text1"/>
        </w:rPr>
        <w:instrText>CO2</w:instrText>
      </w:r>
      <w:r w:rsidRPr="009F7F88">
        <w:rPr>
          <w:rFonts w:hint="eastAsia"/>
          <w:color w:val="000000" w:themeColor="text1"/>
        </w:rPr>
        <w:instrText>超临界干燥</w:instrText>
      </w:r>
      <w:r w:rsidRPr="009F7F88">
        <w:rPr>
          <w:rFonts w:hint="eastAsia"/>
          <w:color w:val="000000" w:themeColor="text1"/>
        </w:rPr>
        <w:instrText>\n</w:instrText>
      </w:r>
      <w:r w:rsidRPr="009F7F88">
        <w:rPr>
          <w:rFonts w:hint="eastAsia"/>
          <w:color w:val="000000" w:themeColor="text1"/>
        </w:rPr>
        <w:instrText>海藻酸盐气凝胶颗粒</w:instrText>
      </w:r>
      <w:r w:rsidRPr="009F7F88">
        <w:rPr>
          <w:rFonts w:hint="eastAsia"/>
          <w:color w:val="000000" w:themeColor="text1"/>
        </w:rPr>
        <w:instrText>\npulmonary delivery</w:instrText>
      </w:r>
      <w:r w:rsidRPr="009F7F88">
        <w:rPr>
          <w:rFonts w:hint="eastAsia"/>
          <w:color w:val="000000" w:themeColor="text1"/>
        </w:rPr>
        <w:instrText>肺部输运</w:instrText>
      </w:r>
      <w:r w:rsidRPr="009F7F88">
        <w:rPr>
          <w:rFonts w:hint="eastAsia"/>
          <w:color w:val="000000" w:themeColor="text1"/>
        </w:rPr>
        <w:instrText>","page":"559-566","publisher":"Elsevier","title":"From the printer to the lungs: Inkjet-</w:instrText>
      </w:r>
      <w:r w:rsidRPr="009F7F88">
        <w:rPr>
          <w:color w:val="000000" w:themeColor="text1"/>
        </w:rPr>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209</w:t>
      </w:r>
      <w:r w:rsidRPr="009F7F88">
        <w:rPr>
          <w:color w:val="000000" w:themeColor="text1"/>
        </w:rPr>
        <w:fldChar w:fldCharType="end"/>
      </w:r>
      <w:r w:rsidRPr="009F7F88">
        <w:rPr>
          <w:color w:val="000000" w:themeColor="text1"/>
        </w:rPr>
        <w:t xml:space="preserve"> </w:t>
      </w:r>
      <w:bookmarkEnd w:id="230"/>
      <w:r w:rsidRPr="009F7F88">
        <w:rPr>
          <w:color w:val="000000" w:themeColor="text1"/>
        </w:rPr>
        <w:t xml:space="preserve">Inkjet printing was used to obtain </w:t>
      </w:r>
    </w:p>
    <w:p w14:paraId="6BB40F99" w14:textId="77777777" w:rsidR="00AE5429" w:rsidRPr="009F7F88" w:rsidRDefault="00AE5429" w:rsidP="00763D21">
      <w:pPr>
        <w:pStyle w:val="RSCB02ArticleText"/>
        <w:rPr>
          <w:color w:val="000000" w:themeColor="text1"/>
        </w:rPr>
      </w:pPr>
    </w:p>
    <w:p w14:paraId="561DCBC4" w14:textId="77777777" w:rsidR="000A6A0D" w:rsidRPr="009F7F88" w:rsidRDefault="000A6A0D" w:rsidP="000A6A0D">
      <w:pPr>
        <w:pStyle w:val="RSCB02ArticleText"/>
        <w:spacing w:line="240" w:lineRule="auto"/>
        <w:jc w:val="center"/>
        <w:rPr>
          <w:color w:val="000000" w:themeColor="text1"/>
        </w:rPr>
      </w:pPr>
      <w:r w:rsidRPr="009F7F88">
        <w:rPr>
          <w:noProof/>
          <w:color w:val="000000" w:themeColor="text1"/>
        </w:rPr>
        <w:lastRenderedPageBreak/>
        <mc:AlternateContent>
          <mc:Choice Requires="wpg">
            <w:drawing>
              <wp:inline distT="0" distB="0" distL="0" distR="0" wp14:anchorId="501F1171" wp14:editId="16E7E44D">
                <wp:extent cx="3060700" cy="3830249"/>
                <wp:effectExtent l="0" t="0" r="6350" b="0"/>
                <wp:docPr id="305" name="组合 305"/>
                <wp:cNvGraphicFramePr/>
                <a:graphic xmlns:a="http://schemas.openxmlformats.org/drawingml/2006/main">
                  <a:graphicData uri="http://schemas.microsoft.com/office/word/2010/wordprocessingGroup">
                    <wpg:wgp>
                      <wpg:cNvGrpSpPr/>
                      <wpg:grpSpPr>
                        <a:xfrm>
                          <a:off x="0" y="0"/>
                          <a:ext cx="3060700" cy="3830249"/>
                          <a:chOff x="-63500" y="0"/>
                          <a:chExt cx="3060700" cy="3830249"/>
                        </a:xfrm>
                      </wpg:grpSpPr>
                      <pic:pic xmlns:pic="http://schemas.openxmlformats.org/drawingml/2006/picture">
                        <pic:nvPicPr>
                          <pic:cNvPr id="303" name="图片 303"/>
                          <pic:cNvPicPr>
                            <a:picLocks noChangeAspect="1"/>
                          </pic:cNvPicPr>
                        </pic:nvPicPr>
                        <pic:blipFill>
                          <a:blip r:embed="rId76"/>
                          <a:srcRect/>
                          <a:stretch/>
                        </pic:blipFill>
                        <pic:spPr bwMode="auto">
                          <a:xfrm>
                            <a:off x="247" y="0"/>
                            <a:ext cx="2952256" cy="2787649"/>
                          </a:xfrm>
                          <a:prstGeom prst="rect">
                            <a:avLst/>
                          </a:prstGeom>
                          <a:noFill/>
                          <a:ln>
                            <a:noFill/>
                          </a:ln>
                        </pic:spPr>
                      </pic:pic>
                      <wps:wsp>
                        <wps:cNvPr id="304" name="文本框 304"/>
                        <wps:cNvSpPr txBox="1"/>
                        <wps:spPr>
                          <a:xfrm>
                            <a:off x="-63500" y="2844800"/>
                            <a:ext cx="3060700" cy="985449"/>
                          </a:xfrm>
                          <a:prstGeom prst="rect">
                            <a:avLst/>
                          </a:prstGeom>
                          <a:solidFill>
                            <a:prstClr val="white"/>
                          </a:solidFill>
                          <a:ln>
                            <a:noFill/>
                          </a:ln>
                        </wps:spPr>
                        <wps:txbx>
                          <w:txbxContent>
                            <w:p w14:paraId="57DBE3EC" w14:textId="7DF3DB2E" w:rsidR="005573B9" w:rsidRPr="00C17089" w:rsidRDefault="005573B9" w:rsidP="00763D21">
                              <w:pPr>
                                <w:pStyle w:val="RSCI04CaptiontoFigureSchemeChart"/>
                                <w:rPr>
                                  <w:rFonts w:cs="Times New Roman"/>
                                  <w:noProof/>
                                  <w:w w:val="108"/>
                                  <w:sz w:val="18"/>
                                </w:rPr>
                              </w:pPr>
                              <w:bookmarkStart w:id="231" w:name="_Ref41202045"/>
                              <w:r>
                                <w:t xml:space="preserve">Fig. </w:t>
                              </w:r>
                              <w:r w:rsidR="00B131A9">
                                <w:fldChar w:fldCharType="begin"/>
                              </w:r>
                              <w:r w:rsidR="00B131A9">
                                <w:instrText xml:space="preserve"> SEQ Fig. \* ARABIC </w:instrText>
                              </w:r>
                              <w:r w:rsidR="00B131A9">
                                <w:fldChar w:fldCharType="separate"/>
                              </w:r>
                              <w:r>
                                <w:rPr>
                                  <w:noProof/>
                                </w:rPr>
                                <w:t>32</w:t>
                              </w:r>
                              <w:r w:rsidR="00B131A9">
                                <w:rPr>
                                  <w:noProof/>
                                </w:rPr>
                                <w:fldChar w:fldCharType="end"/>
                              </w:r>
                              <w:bookmarkEnd w:id="231"/>
                              <w:r>
                                <w:t xml:space="preserve">  Inkjet-printed aerogels for drug delivery.</w:t>
                              </w:r>
                              <w:r w:rsidRPr="00D21A62">
                                <w:t xml:space="preserve"> (a, b) SEM images of alginate aerogel microspheres obtained by inkjet printing. (c) </w:t>
                              </w:r>
                              <w:r w:rsidRPr="00D21A62">
                                <w:rPr>
                                  <w:i/>
                                  <w:iCs/>
                                </w:rPr>
                                <w:t>In vitro</w:t>
                              </w:r>
                              <w:r w:rsidRPr="00D21A62">
                                <w:t xml:space="preserve"> release profile of salbutamol sulphate from the aerogel microspheres (white circles) in phosphate buffer solution, compared to the dissolution profile of salbutamol sulphate (black squares) under the same operating conditions. (d) Drug deposition profile of salbutamol sul</w:t>
                              </w:r>
                              <w:r>
                                <w:t>ph</w:t>
                              </w:r>
                              <w:r w:rsidRPr="00D21A62">
                                <w:t xml:space="preserve">ate loaded in alginate aerogel microspheres with a next generation impactor. </w:t>
                              </w:r>
                              <w:bookmarkStart w:id="232" w:name="_Hlk46469780"/>
                              <w:r w:rsidRPr="00D21A62">
                                <w:t>Adapted with permission from Ref.</w:t>
                              </w:r>
                              <w:r w:rsidRPr="00107ADC">
                                <w:t xml:space="preserve"> </w:t>
                              </w:r>
                              <w:bookmarkStart w:id="233" w:name="_Hlk37979107"/>
                              <w:r w:rsidRPr="00107ADC">
                                <w:fldChar w:fldCharType="begin" w:fldLock="1"/>
                              </w:r>
                              <w:r w:rsidRPr="00107ADC">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Pr="00107ADC">
                                <w:rPr>
                                  <w:rFonts w:hint="eastAsia"/>
                                </w:rPr>
                                <w:instrText>":""}],"container-title":"Chemical Engineering Journal","id":"ITEM-1","issued":{"date-parts":[["2019"]]},"note":"</w:instrText>
                              </w:r>
                              <w:r w:rsidRPr="00107ADC">
                                <w:rPr>
                                  <w:rFonts w:hint="eastAsia"/>
                                </w:rPr>
                                <w:instrText>已加</w:instrText>
                              </w:r>
                              <w:r w:rsidRPr="00107ADC">
                                <w:rPr>
                                  <w:rFonts w:hint="eastAsia"/>
                                </w:rPr>
                                <w:instrText>\n</w:instrText>
                              </w:r>
                              <w:r w:rsidRPr="00107ADC">
                                <w:rPr>
                                  <w:rFonts w:hint="eastAsia"/>
                                </w:rPr>
                                <w:instrText>热喷墨打印，</w:instrText>
                              </w:r>
                              <w:r w:rsidRPr="00107ADC">
                                <w:rPr>
                                  <w:rFonts w:hint="eastAsia"/>
                                </w:rPr>
                                <w:instrText>CO2</w:instrText>
                              </w:r>
                              <w:r w:rsidRPr="00107ADC">
                                <w:rPr>
                                  <w:rFonts w:hint="eastAsia"/>
                                </w:rPr>
                                <w:instrText>超临界干燥</w:instrText>
                              </w:r>
                              <w:r w:rsidRPr="00107ADC">
                                <w:rPr>
                                  <w:rFonts w:hint="eastAsia"/>
                                </w:rPr>
                                <w:instrText>\n</w:instrText>
                              </w:r>
                              <w:r w:rsidRPr="00107ADC">
                                <w:rPr>
                                  <w:rFonts w:hint="eastAsia"/>
                                </w:rPr>
                                <w:instrText>海藻酸盐气凝胶颗粒</w:instrText>
                              </w:r>
                              <w:r w:rsidRPr="00107ADC">
                                <w:rPr>
                                  <w:rFonts w:hint="eastAsia"/>
                                </w:rPr>
                                <w:instrText>\npulmonary delivery</w:instrText>
                              </w:r>
                              <w:r w:rsidRPr="00107ADC">
                                <w:rPr>
                                  <w:rFonts w:hint="eastAsia"/>
                                </w:rPr>
                                <w:instrText>肺部输运</w:instrText>
                              </w:r>
                              <w:r w:rsidRPr="00107ADC">
                                <w:rPr>
                                  <w:rFonts w:hint="eastAsia"/>
                                </w:rPr>
                                <w:instrText>","page":"559-566","publisher":"Elsevier","title":"From the printer to the lungs: Inkjet-</w:instrText>
                              </w:r>
                              <w:r w:rsidRPr="00107ADC">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107ADC">
                                <w:fldChar w:fldCharType="separate"/>
                              </w:r>
                              <w:r w:rsidRPr="00107ADC">
                                <w:rPr>
                                  <w:noProof/>
                                </w:rPr>
                                <w:t>209</w:t>
                              </w:r>
                              <w:r w:rsidRPr="00107ADC">
                                <w:fldChar w:fldCharType="end"/>
                              </w:r>
                              <w:bookmarkEnd w:id="233"/>
                              <w:r w:rsidRPr="000936EA">
                                <w:t>.</w:t>
                              </w:r>
                              <w:r w:rsidRPr="00D21A62">
                                <w:t xml:space="preserve"> Copyright 2018 Elsevier B.V.</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01F1171" id="组合 305" o:spid="_x0000_s1120" style="width:241pt;height:301.6pt;mso-position-horizontal-relative:char;mso-position-vertical-relative:line" coordorigin="-635" coordsize="30607,3830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&#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Gb4k8Oab4w8P6joesWkd/pWoQPbXVrMuUkjcEMpH0Nebfs8fsyeD/ANmLRNV0fwV/aEOl&#10;6jcC6ktby7edEkC7SyBj8pICg467RXrdFABRRRQAUUUUAFFFFABRRRQAUUUUAFFFFAGZ4n0GLxT4&#10;c1TRp57i2g1C2ktZJrWQxyorqVJRxyrYJwRyK84/Z5/Zf8Bfsw6DqWl+B9NktV1K4+03VxcytNNK&#10;wACgu3O0DOB0ySe9et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">
                <v:shape id="图片 303" o:spid="_x0000_s1121" type="#_x0000_t75" style="position:absolute;left:2;width:29523;height:27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">
                  <v:imagedata r:id="rId77" o:title=""/>
                </v:shape>
                <v:shape id="文本框 304" o:spid="_x0000_s1122" type="#_x0000_t202" style="position:absolute;left:-635;top:28448;width:30607;height:9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" stroked="f">
                  <v:textbox inset="0,0,0,0">
                    <w:txbxContent>
                      <w:p w14:paraId="57DBE3EC" w14:textId="7DF3DB2E" w:rsidR="005573B9" w:rsidRPr="00C17089" w:rsidRDefault="005573B9" w:rsidP="00763D21">
                        <w:pPr>
                          <w:pStyle w:val="RSCI04CaptiontoFigureSchemeChart"/>
                          <w:rPr>
                            <w:rFonts w:cs="Times New Roman"/>
                            <w:noProof/>
                            <w:w w:val="108"/>
                            <w:sz w:val="18"/>
                          </w:rPr>
                        </w:pPr>
                        <w:bookmarkStart w:id="289" w:name="_Ref41202045"/>
                        <w:r>
                          <w:t xml:space="preserve">Fig. </w:t>
                        </w:r>
                        <w:fldSimple w:instr=" SEQ Fig. \* ARABIC ">
                          <w:r>
                            <w:rPr>
                              <w:noProof/>
                            </w:rPr>
                            <w:t>32</w:t>
                          </w:r>
                        </w:fldSimple>
                        <w:bookmarkEnd w:id="289"/>
                        <w:r>
                          <w:t xml:space="preserve">  Inkjet-printed aerogels for drug delivery.</w:t>
                        </w:r>
                        <w:r w:rsidRPr="00D21A62">
                          <w:t xml:space="preserve"> (a, b) SEM images of alginate aerogel microspheres obtained by inkjet printing. (c) </w:t>
                        </w:r>
                        <w:r w:rsidRPr="00D21A62">
                          <w:rPr>
                            <w:i/>
                            <w:iCs/>
                          </w:rPr>
                          <w:t>In vitro</w:t>
                        </w:r>
                        <w:r w:rsidRPr="00D21A62">
                          <w:t xml:space="preserve"> release profile of salbutamol sulphate from the aerogel microspheres (white circles) in phosphate buffer solution, compared to the dissolution profile of salbutamol sulphate (black squares) under the same operating conditions. (d) Drug deposition profile of salbutamol sul</w:t>
                        </w:r>
                        <w:r>
                          <w:t>ph</w:t>
                        </w:r>
                        <w:r w:rsidRPr="00D21A62">
                          <w:t xml:space="preserve">ate loaded in alginate aerogel microspheres with a next generation impactor. </w:t>
                        </w:r>
                        <w:bookmarkStart w:id="290" w:name="_Hlk46469780"/>
                        <w:r w:rsidRPr="00D21A62">
                          <w:t>Adapted with permission from Ref.</w:t>
                        </w:r>
                        <w:r w:rsidRPr="00107ADC">
                          <w:t xml:space="preserve"> </w:t>
                        </w:r>
                        <w:bookmarkStart w:id="291" w:name="_Hlk37979107"/>
                        <w:r w:rsidRPr="00107ADC">
                          <w:fldChar w:fldCharType="begin" w:fldLock="1"/>
                        </w:r>
                        <w:r w:rsidRPr="00107ADC">
                          <w:instrText>ADDIN CSL_CITATION {"citationItems":[{"id":"ITEM-1","itemData":{"DOI":"10.1016/j.cej.2018.09.159","ISSN":"13858947","abstract":"Inkjet printing is as an emerging technique in the biomedical field offering cost-effective solutions for flexible production and the engineering of personalized medicine solutions. Thermal inkjet printing technology in the “drop on demand” mode allows the design of fully automated deposition patterns with high spatial resolution for applications ranging from microparticles in drug formulations to cell deposition in regenerative medicine. In particular, novel formulations in the form of porous particles are sought for the treatment of respiratory disorders and the systemic administration of bioactive compounds using the pulmonary route. Aerogel particles, i.e. highly porous and light-weight nanoporous powders, are particularly promising as carriers for the pulmonary route. In this work, the preparation of aerogel microspheres by thermal inkjet printing followed by supercritical drying is presented for the first time to overcome the current processing limitations. Alginate aerogel particles were loaded with salbutamol sulphate, a bronchodilator used for the treatment of asthma attacks and chronic obstructive pulmonary disease, as a model drug for sustained pulmonary delivery. The optimized processing method allowed the preparation of reproducible nanostructured microparticles with modified salbutamol sulphate release profile and aerodynamic performance of relevance for oral inhalation purposes.","author":[{"dropping-particle":"","family":"López-Iglesias","given":"Clara","non-dropping-particle":"","parse-names":false,"suffix":""},{"dropping-particle":"","family":"Casielles","given":"Alba M.","non-dropping-particle":"","parse-names":false,"suffix":""},{"dropping-particle":"","family":"Altay","given":"Ayça","non-dropping-particle":"","parse-names":false,"suffix":""},{"dropping-particle":"","family":"Bettini","given":"Ruggero","non-dropping-particle":"","parse-names":false,"suffix":""},{"dropping-particle":"","family":"Alvarez-Lorenzo","given":"Carmen","non-dropping-particle":"","parse-names":false,"suffix":""},{"dropping-particle":"","family":"García-González","given":"Carlos A.","non-dropping-particle":"","parse-names":false,"suffix</w:instrText>
                        </w:r>
                        <w:r w:rsidRPr="00107ADC">
                          <w:rPr>
                            <w:rFonts w:hint="eastAsia"/>
                          </w:rPr>
                          <w:instrText>":""}],"container-title":"Chemical Engineering Journal","id":"ITEM-1","issued":{"date-parts":[["2019"]]},"note":"</w:instrText>
                        </w:r>
                        <w:r w:rsidRPr="00107ADC">
                          <w:rPr>
                            <w:rFonts w:hint="eastAsia"/>
                          </w:rPr>
                          <w:instrText>已加</w:instrText>
                        </w:r>
                        <w:r w:rsidRPr="00107ADC">
                          <w:rPr>
                            <w:rFonts w:hint="eastAsia"/>
                          </w:rPr>
                          <w:instrText>\n</w:instrText>
                        </w:r>
                        <w:r w:rsidRPr="00107ADC">
                          <w:rPr>
                            <w:rFonts w:hint="eastAsia"/>
                          </w:rPr>
                          <w:instrText>热喷墨打印，</w:instrText>
                        </w:r>
                        <w:r w:rsidRPr="00107ADC">
                          <w:rPr>
                            <w:rFonts w:hint="eastAsia"/>
                          </w:rPr>
                          <w:instrText>CO2</w:instrText>
                        </w:r>
                        <w:r w:rsidRPr="00107ADC">
                          <w:rPr>
                            <w:rFonts w:hint="eastAsia"/>
                          </w:rPr>
                          <w:instrText>超临界干燥</w:instrText>
                        </w:r>
                        <w:r w:rsidRPr="00107ADC">
                          <w:rPr>
                            <w:rFonts w:hint="eastAsia"/>
                          </w:rPr>
                          <w:instrText>\n</w:instrText>
                        </w:r>
                        <w:r w:rsidRPr="00107ADC">
                          <w:rPr>
                            <w:rFonts w:hint="eastAsia"/>
                          </w:rPr>
                          <w:instrText>海藻酸盐气凝胶颗粒</w:instrText>
                        </w:r>
                        <w:r w:rsidRPr="00107ADC">
                          <w:rPr>
                            <w:rFonts w:hint="eastAsia"/>
                          </w:rPr>
                          <w:instrText>\npulmonary delivery</w:instrText>
                        </w:r>
                        <w:r w:rsidRPr="00107ADC">
                          <w:rPr>
                            <w:rFonts w:hint="eastAsia"/>
                          </w:rPr>
                          <w:instrText>肺部输运</w:instrText>
                        </w:r>
                        <w:r w:rsidRPr="00107ADC">
                          <w:rPr>
                            <w:rFonts w:hint="eastAsia"/>
                          </w:rPr>
                          <w:instrText>","page":"559-566","publisher":"Elsevier","title":"From the printer to the lungs: Inkjet-</w:instrText>
                        </w:r>
                        <w:r w:rsidRPr="00107ADC">
                          <w:instrText>printed aerogel particles for pulmonary delivery","type":"article-journal","volume":"357"},"uris":["http://www.mendeley.com/documents/?uuid=48b7139e-aa46-48fe-aebe-e2978e4a8b70"]}],"mendeley":{"formattedCitation":"&lt;sup&gt;209&lt;/sup&gt;","plainTextFormattedCitation":"209","previouslyFormattedCitation":"&lt;sup&gt;207&lt;/sup&gt;"},"properties":{"noteIndex":0},"schema":"https://github.com/citation-style-language/schema/raw/master/csl-citation.json"}</w:instrText>
                        </w:r>
                        <w:r w:rsidRPr="00107ADC">
                          <w:fldChar w:fldCharType="separate"/>
                        </w:r>
                        <w:r w:rsidRPr="00107ADC">
                          <w:rPr>
                            <w:noProof/>
                          </w:rPr>
                          <w:t>209</w:t>
                        </w:r>
                        <w:r w:rsidRPr="00107ADC">
                          <w:fldChar w:fldCharType="end"/>
                        </w:r>
                        <w:bookmarkEnd w:id="291"/>
                        <w:r w:rsidRPr="000936EA">
                          <w:t>.</w:t>
                        </w:r>
                        <w:r w:rsidRPr="00D21A62">
                          <w:t xml:space="preserve"> Copyright 2018 Elsevier B.V.</w:t>
                        </w:r>
                        <w:bookmarkEnd w:id="290"/>
                      </w:p>
                    </w:txbxContent>
                  </v:textbox>
                </v:shape>
                <w10:anchorlock/>
              </v:group>
            </w:pict>
          </mc:Fallback>
        </mc:AlternateContent>
      </w:r>
    </w:p>
    <w:p w14:paraId="21FFB739" w14:textId="650C61A3" w:rsidR="007027C7" w:rsidRPr="009F7F88" w:rsidRDefault="006E7BAB" w:rsidP="00AE5429">
      <w:pPr>
        <w:pStyle w:val="RSCB02ArticleText"/>
        <w:rPr>
          <w:color w:val="000000" w:themeColor="text1"/>
        </w:rPr>
      </w:pPr>
      <w:bookmarkStart w:id="234" w:name="_Toc39868940"/>
      <w:r w:rsidRPr="009F7F88">
        <w:rPr>
          <w:color w:val="000000" w:themeColor="text1"/>
        </w:rPr>
        <w:t xml:space="preserve">uniform and fine particle size (23.8 ± 4.5 </w:t>
      </w:r>
      <w:proofErr w:type="spellStart"/>
      <w:r w:rsidRPr="009F7F88">
        <w:rPr>
          <w:color w:val="000000" w:themeColor="text1"/>
        </w:rPr>
        <w:t>μm</w:t>
      </w:r>
      <w:proofErr w:type="spellEnd"/>
      <w:r w:rsidRPr="009F7F88">
        <w:rPr>
          <w:color w:val="000000" w:themeColor="text1"/>
        </w:rPr>
        <w:t xml:space="preserve">, </w:t>
      </w:r>
      <w:r w:rsidRPr="009F7F88">
        <w:rPr>
          <w:color w:val="000000" w:themeColor="text1"/>
        </w:rPr>
        <w:fldChar w:fldCharType="begin"/>
      </w:r>
      <w:r w:rsidRPr="009F7F88">
        <w:rPr>
          <w:color w:val="000000" w:themeColor="text1"/>
        </w:rPr>
        <w:instrText xml:space="preserve"> REF _Ref41202045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32</w:t>
      </w:r>
      <w:r w:rsidRPr="009F7F88">
        <w:rPr>
          <w:color w:val="000000" w:themeColor="text1"/>
        </w:rPr>
        <w:fldChar w:fldCharType="end"/>
      </w:r>
      <w:r w:rsidRPr="009F7F88">
        <w:rPr>
          <w:color w:val="000000" w:themeColor="text1"/>
        </w:rPr>
        <w:t xml:space="preserve">a-b) for high </w:t>
      </w:r>
      <w:r w:rsidR="00AE23A4" w:rsidRPr="009F7F88">
        <w:rPr>
          <w:color w:val="000000" w:themeColor="text1"/>
        </w:rPr>
        <w:t xml:space="preserve">fluidity. Importantly, the salbutamol sulphate-loaded microsphere's fine particle fraction (indicating the flowability) is close to 50%, better </w:t>
      </w:r>
      <w:r w:rsidR="007027C7" w:rsidRPr="009F7F88">
        <w:rPr>
          <w:color w:val="000000" w:themeColor="text1"/>
        </w:rPr>
        <w:t xml:space="preserve">than some commercial salbutamol sulphate </w:t>
      </w:r>
      <w:r w:rsidR="00EB65DA" w:rsidRPr="009F7F88">
        <w:rPr>
          <w:color w:val="000000" w:themeColor="text1"/>
        </w:rPr>
        <w:t xml:space="preserve">formulations </w:t>
      </w:r>
      <w:r w:rsidR="007027C7" w:rsidRPr="009F7F88">
        <w:rPr>
          <w:color w:val="000000" w:themeColor="text1"/>
        </w:rPr>
        <w:t>(26-28%).</w:t>
      </w:r>
      <w:r w:rsidR="007027C7" w:rsidRPr="009F7F88">
        <w:rPr>
          <w:color w:val="000000" w:themeColor="text1"/>
        </w:rPr>
        <w:fldChar w:fldCharType="begin" w:fldLock="1"/>
      </w:r>
      <w:r w:rsidR="004E1277" w:rsidRPr="009F7F88">
        <w:rPr>
          <w:color w:val="000000" w:themeColor="text1"/>
        </w:rPr>
        <w:instrText>ADDIN CSL_CITATION {"citationItems":[{"id":"ITEM-1","itemData":{"DOI":"10.1016/j.ejpb.2011.09.016","ISSN":"09396411","abstract":"The use of thermal ink-jet spray freeze-drying (TIJ-SFD) to engineer inhalable, excipient-free salbutamol sulphate (SS) particles was assessed. A modified Hewlett-Packard printer was used to atomise aqueous SS solutions into liquid nitrogen. The frozen droplets were freeze-dried. It was found that TIJ-SFD could process SS solutions up to 15% w/v; the porous particles produced had a physical diameter of ca. 35 μm. Next generation impactor (NGI) analysis indicated that the particles had a smaller aerodynamic size (MMAD ranging from 6 to 8.7 μm). Particles prepared from the lowest concentration SS solution were too fragile to withstand aerosolisation, but the 5% w/v solution yielded particles having the best combination of strength and aerodynamic properties. Comparison with a commercial SS formulation (Cyclocap®) showed that the SFD preparation had an almost equivalent FPF 6.4μm when analysed with a twin-stage impinger (TSI; 24.0 ± 1.2% and 26.4 ± 2.2%, respectively) and good performance when analysed with NGI (FPF 4.46μm:16.5 ± 2.0 and 27.7 ± 1.7, respectively). TIJ-SFD appears to be an excellent method to prepare inhalable particles. It is scalable yet allows assessment of the viability of the pulmonary route early in the development since it can be used with very small volumes (&lt;0.5 mL) of solution. © 2011 Elsevier B.V. All rights reserved.","author":[{"dropping-particle":"","family":"Mueannoom","given":"Wunlapa","non-dropping-particle":"","parse-names":false,"suffix":""},{"dropping-particle":"","family":"Srisongphan","given":"Amon","non-dropping-particle":"","parse-names":false,"suffix":""},{"dropping-particle":"","family":"Taylor","given":"Kevin M.G.","non-dropping-particle":"","parse-names":false,"suffix":""},{"dropping-particle":"","family":"Hauschild","given":"Stephan","non-dropping-particle":"","parse-names":false,"suffix":""},{"dropping-particle":"","family":"Gaisford","given":"Simon","non-dropping-particle":"","parse-names":false,"suffix":""}],"container-title":"European Journal of Pharmaceutics and Biopharmaceutics","id":"ITEM-1","issue":"1","issued":{"date-parts":[["2012"]]},"page":"149-155","publisher":"Elsevier","title":"Thermal ink-jet spray freeze-drying for preparation of excipient-free salbutamol sulphate for inhalation","type":"article-journal","volume":"80"},"uris":["http://www.mendeley.com/documents/?uuid=b292ec80-d1db-3226-8bcb-8dd73b97fa7f"]},{"id":"ITEM-2","itemData":{"DOI":"10.1016/j.ijpharm.2013.02.045","ISSN":"03785173","abstract":"Thermal ink-jet spray freeze-drying (TIJ-SFD) was used to produce inhalable particles of terbutaline sulphate, the aerosolisation properties of which were compared to the commercial Bricanyl® formulation. Scanning electron micrograph images showed the particles to be spherical, highly porous and suitable for aerosolisation from a simple, capsule-based dry-powder device (Cyclohaler®) without the need for additional excipients. Particle size was dependent upon the concentration of solution jetted, as well as the distance between the print head and the surface of the liquid nitrogen. Starting with a 5% (w/v) solution and maintaining this distance at 3 cm produced spherical, poro</w:instrText>
      </w:r>
      <w:r w:rsidR="004E1277" w:rsidRPr="009F7F88">
        <w:rPr>
          <w:rFonts w:hint="eastAsia"/>
          <w:color w:val="000000" w:themeColor="text1"/>
        </w:rPr>
        <w:instrText xml:space="preserve">us particles of volume median diameter (VMD) 14.1 </w:instrText>
      </w:r>
      <w:r w:rsidR="004E1277" w:rsidRPr="009F7F88">
        <w:rPr>
          <w:rFonts w:hint="eastAsia"/>
          <w:color w:val="000000" w:themeColor="text1"/>
        </w:rPr>
        <w:instrText>±</w:instrText>
      </w:r>
      <w:r w:rsidR="004E1277" w:rsidRPr="009F7F88">
        <w:rPr>
          <w:rFonts w:hint="eastAsia"/>
          <w:color w:val="000000" w:themeColor="text1"/>
        </w:rPr>
        <w:instrText xml:space="preserve"> 0.8 </w:instrText>
      </w:r>
      <w:r w:rsidR="004E1277" w:rsidRPr="009F7F88">
        <w:rPr>
          <w:rFonts w:hint="eastAsia"/>
          <w:color w:val="000000" w:themeColor="text1"/>
        </w:rPr>
        <w:instrText>μ</w:instrText>
      </w:r>
      <w:r w:rsidR="004E1277" w:rsidRPr="009F7F88">
        <w:rPr>
          <w:rFonts w:hint="eastAsia"/>
          <w:color w:val="000000" w:themeColor="text1"/>
        </w:rPr>
        <w:instrText xml:space="preserve">m and mass median aerodynamic diameter (MMAD) 4.0 </w:instrText>
      </w:r>
      <w:r w:rsidR="004E1277" w:rsidRPr="009F7F88">
        <w:rPr>
          <w:rFonts w:hint="eastAsia"/>
          <w:color w:val="000000" w:themeColor="text1"/>
        </w:rPr>
        <w:instrText>±</w:instrText>
      </w:r>
      <w:r w:rsidR="004E1277" w:rsidRPr="009F7F88">
        <w:rPr>
          <w:rFonts w:hint="eastAsia"/>
          <w:color w:val="000000" w:themeColor="text1"/>
        </w:rPr>
        <w:instrText xml:space="preserve"> 0.6 </w:instrText>
      </w:r>
      <w:r w:rsidR="004E1277" w:rsidRPr="009F7F88">
        <w:rPr>
          <w:rFonts w:hint="eastAsia"/>
          <w:color w:val="000000" w:themeColor="text1"/>
        </w:rPr>
        <w:instrText>μ</w:instrText>
      </w:r>
      <w:r w:rsidR="004E1277" w:rsidRPr="009F7F88">
        <w:rPr>
          <w:rFonts w:hint="eastAsia"/>
          <w:color w:val="000000" w:themeColor="text1"/>
        </w:rPr>
        <w:instrText xml:space="preserve">m. The fine particle fraction (proportion of aerosol with MMAD </w:instrText>
      </w:r>
      <w:r w:rsidR="004E1277" w:rsidRPr="009F7F88">
        <w:rPr>
          <w:rFonts w:hint="eastAsia"/>
          <w:color w:val="000000" w:themeColor="text1"/>
        </w:rPr>
        <w:instrText>≤</w:instrText>
      </w:r>
      <w:r w:rsidR="004E1277" w:rsidRPr="009F7F88">
        <w:rPr>
          <w:rFonts w:hint="eastAsia"/>
          <w:color w:val="000000" w:themeColor="text1"/>
        </w:rPr>
        <w:instrText xml:space="preserve"> 4.46 </w:instrText>
      </w:r>
      <w:r w:rsidR="004E1277" w:rsidRPr="009F7F88">
        <w:rPr>
          <w:rFonts w:hint="eastAsia"/>
          <w:color w:val="000000" w:themeColor="text1"/>
        </w:rPr>
        <w:instrText>μ</w:instrText>
      </w:r>
      <w:r w:rsidR="004E1277" w:rsidRPr="009F7F88">
        <w:rPr>
          <w:rFonts w:hint="eastAsia"/>
          <w:color w:val="000000" w:themeColor="text1"/>
        </w:rPr>
        <w:instrText xml:space="preserve">m) was 22.9 </w:instrText>
      </w:r>
      <w:r w:rsidR="004E1277" w:rsidRPr="009F7F88">
        <w:rPr>
          <w:rFonts w:hint="eastAsia"/>
          <w:color w:val="000000" w:themeColor="text1"/>
        </w:rPr>
        <w:instrText>±</w:instrText>
      </w:r>
      <w:r w:rsidR="004E1277" w:rsidRPr="009F7F88">
        <w:rPr>
          <w:rFonts w:hint="eastAsia"/>
          <w:color w:val="000000" w:themeColor="text1"/>
        </w:rPr>
        <w:instrText xml:space="preserve"> 3.3%, which compared favourably with that of the markete</w:instrText>
      </w:r>
      <w:r w:rsidR="004E1277" w:rsidRPr="009F7F88">
        <w:rPr>
          <w:color w:val="000000" w:themeColor="text1"/>
        </w:rPr>
        <w:instrText>d dry powder inhaler formulation of terbutaline (Bricanyl® Turbohaler®; 25.7 ± 3.8%), tested under the same conditions. These findings show that TIJ-SFD is a useful tool to predict the viability of a DPI formulation during preformulation physicochemical characterisation. © 2013 Elsevier B.V.","author":[{"dropping-particle":"","family":"Sharma","given":"Garima","non-dropping-particle":"","parse-names":false,"suffix":""},{"dropping-particle":"","family":"Mueannoom","given":"Wunlapa","non-dropping-particle":"","parse-names":false,"suffix":""},{"dropping-particle":"","family":"Buanz","given":"Asma B.M.","non-dropping-particle":"","parse-names":false,"suffix":""},{"dropping-particle":"","family":"Taylor","given":"Kevin M.G.","non-dropping-particle":"","parse-names":false,"suffix":""},{"dropping-particle":"","family":"Gaisford","given":"Simon","non-dropping-particle":"","parse-names":false,"suffix":""}],"container-title":"International Journal of Pharmaceutics","id":"ITEM-2","issue":"1-2","issued":{"date-parts":[["2013"]]},"page":"165-170","publisher":"Elsevier","title":"In vitro characterisation of terbutaline sulphate particles prepared by thermal ink-jet spray freeze drying","type":"article-journal","volume":"447"},"uris":["http://www.mendeley.com/documents/?uuid=8517296c-2448-3f6c-975f-3efacfed51fa"]}],"mendeley":{"formattedCitation":"&lt;sup&gt;346,347&lt;/sup&gt;","plainTextFormattedCitation":"346,347","previouslyFormattedCitation":"&lt;sup&gt;344,345&lt;/sup&gt;"},"properties":{"noteIndex":0},"schema":"https://github.com/citation-style-language/schema/raw/master/csl-citation.json"}</w:instrText>
      </w:r>
      <w:r w:rsidR="007027C7" w:rsidRPr="009F7F88">
        <w:rPr>
          <w:color w:val="000000" w:themeColor="text1"/>
        </w:rPr>
        <w:fldChar w:fldCharType="separate"/>
      </w:r>
      <w:r w:rsidR="004E1277" w:rsidRPr="009F7F88">
        <w:rPr>
          <w:noProof/>
          <w:color w:val="000000" w:themeColor="text1"/>
          <w:vertAlign w:val="superscript"/>
        </w:rPr>
        <w:t>346,347</w:t>
      </w:r>
      <w:r w:rsidR="007027C7" w:rsidRPr="009F7F88">
        <w:rPr>
          <w:color w:val="000000" w:themeColor="text1"/>
        </w:rPr>
        <w:fldChar w:fldCharType="end"/>
      </w:r>
      <w:r w:rsidR="007027C7" w:rsidRPr="009F7F88">
        <w:rPr>
          <w:color w:val="000000" w:themeColor="text1"/>
        </w:rPr>
        <w:t xml:space="preserve"> </w:t>
      </w:r>
      <w:r w:rsidR="00EB65DA" w:rsidRPr="009F7F88">
        <w:rPr>
          <w:color w:val="000000" w:themeColor="text1"/>
        </w:rPr>
        <w:t xml:space="preserve">Additionally, </w:t>
      </w:r>
      <w:r w:rsidR="007027C7" w:rsidRPr="009F7F88">
        <w:rPr>
          <w:color w:val="000000" w:themeColor="text1"/>
        </w:rPr>
        <w:t xml:space="preserve">fine nanopores </w:t>
      </w:r>
      <w:r w:rsidR="00EB65DA" w:rsidRPr="009F7F88">
        <w:rPr>
          <w:color w:val="000000" w:themeColor="text1"/>
        </w:rPr>
        <w:t xml:space="preserve">in </w:t>
      </w:r>
      <w:r w:rsidR="00D53185" w:rsidRPr="009F7F88">
        <w:rPr>
          <w:color w:val="000000" w:themeColor="text1"/>
        </w:rPr>
        <w:t xml:space="preserve">the </w:t>
      </w:r>
      <w:r w:rsidR="007027C7" w:rsidRPr="009F7F88">
        <w:rPr>
          <w:color w:val="000000" w:themeColor="text1"/>
        </w:rPr>
        <w:t xml:space="preserve">aerogels ensure low continuous </w:t>
      </w:r>
      <w:r w:rsidR="00EB65DA" w:rsidRPr="009F7F88">
        <w:rPr>
          <w:color w:val="000000" w:themeColor="text1"/>
        </w:rPr>
        <w:t xml:space="preserve">drug </w:t>
      </w:r>
      <w:r w:rsidR="007027C7" w:rsidRPr="009F7F88">
        <w:rPr>
          <w:color w:val="000000" w:themeColor="text1"/>
        </w:rPr>
        <w:t xml:space="preserve">release </w:t>
      </w:r>
      <w:r w:rsidR="00EB65DA" w:rsidRPr="009F7F88">
        <w:rPr>
          <w:color w:val="000000" w:themeColor="text1"/>
        </w:rPr>
        <w:t xml:space="preserve">for </w:t>
      </w:r>
      <w:r w:rsidR="007027C7" w:rsidRPr="009F7F88">
        <w:rPr>
          <w:color w:val="000000" w:themeColor="text1"/>
        </w:rPr>
        <w:t>up to 10 hours (</w:t>
      </w:r>
      <w:r w:rsidR="007027C7" w:rsidRPr="009F7F88">
        <w:rPr>
          <w:color w:val="000000" w:themeColor="text1"/>
        </w:rPr>
        <w:fldChar w:fldCharType="begin"/>
      </w:r>
      <w:r w:rsidR="007027C7" w:rsidRPr="009F7F88">
        <w:rPr>
          <w:color w:val="000000" w:themeColor="text1"/>
        </w:rPr>
        <w:instrText xml:space="preserve"> REF _Ref41202045 \h </w:instrText>
      </w:r>
      <w:r w:rsidR="007027C7" w:rsidRPr="009F7F88">
        <w:rPr>
          <w:color w:val="000000" w:themeColor="text1"/>
        </w:rPr>
      </w:r>
      <w:r w:rsidR="007027C7" w:rsidRPr="009F7F88">
        <w:rPr>
          <w:color w:val="000000" w:themeColor="text1"/>
        </w:rPr>
        <w:fldChar w:fldCharType="separate"/>
      </w:r>
      <w:r w:rsidR="003E54B2" w:rsidRPr="009F7F88">
        <w:rPr>
          <w:color w:val="000000" w:themeColor="text1"/>
        </w:rPr>
        <w:t xml:space="preserve">Fig. </w:t>
      </w:r>
      <w:r w:rsidR="003E54B2" w:rsidRPr="009F7F88">
        <w:rPr>
          <w:noProof/>
          <w:color w:val="000000" w:themeColor="text1"/>
        </w:rPr>
        <w:t>32</w:t>
      </w:r>
      <w:r w:rsidR="007027C7" w:rsidRPr="009F7F88">
        <w:rPr>
          <w:color w:val="000000" w:themeColor="text1"/>
        </w:rPr>
        <w:fldChar w:fldCharType="end"/>
      </w:r>
      <w:r w:rsidR="007027C7" w:rsidRPr="009F7F88">
        <w:rPr>
          <w:color w:val="000000" w:themeColor="text1"/>
        </w:rPr>
        <w:t>c). This method can be universally extended to other drug delivery</w:t>
      </w:r>
      <w:r w:rsidR="00D53185" w:rsidRPr="009F7F88">
        <w:rPr>
          <w:color w:val="000000" w:themeColor="text1"/>
        </w:rPr>
        <w:t xml:space="preserve"> approaches</w:t>
      </w:r>
      <w:r w:rsidR="007027C7" w:rsidRPr="009F7F88">
        <w:rPr>
          <w:color w:val="000000" w:themeColor="text1"/>
        </w:rPr>
        <w:t>.</w:t>
      </w:r>
    </w:p>
    <w:p w14:paraId="6A24CECA" w14:textId="7D860E64" w:rsidR="007027C7" w:rsidRPr="009F7F88" w:rsidRDefault="007027C7" w:rsidP="007027C7">
      <w:pPr>
        <w:pStyle w:val="RSCB07BHeadingSub-Section-standalone"/>
        <w:rPr>
          <w:color w:val="000000" w:themeColor="text1"/>
          <w:w w:val="108"/>
        </w:rPr>
      </w:pPr>
      <w:r w:rsidRPr="009F7F88">
        <w:rPr>
          <w:color w:val="000000" w:themeColor="text1"/>
          <w:w w:val="108"/>
        </w:rPr>
        <w:t>5.6 Printed aerogels for light-harvesting applications</w:t>
      </w:r>
      <w:bookmarkEnd w:id="234"/>
    </w:p>
    <w:p w14:paraId="211E0077" w14:textId="3DD1399C" w:rsidR="007027C7" w:rsidRPr="009F7F88" w:rsidRDefault="007027C7" w:rsidP="007027C7">
      <w:pPr>
        <w:pStyle w:val="RSCB02ArticleText"/>
        <w:rPr>
          <w:color w:val="000000" w:themeColor="text1"/>
        </w:rPr>
      </w:pPr>
      <w:r w:rsidRPr="009F7F88">
        <w:rPr>
          <w:color w:val="000000" w:themeColor="text1"/>
        </w:rPr>
        <w:t>Solar energy can be harvested through conversion to heat, electricity, and energy-rich chemicals (fuel), based on mechanisms such as solar-thermal conversion, photovoltaic effect, photocatalysis, photosynthesis, and photoelectrochemistry.</w:t>
      </w:r>
      <w:r w:rsidRPr="009F7F88">
        <w:rPr>
          <w:color w:val="000000" w:themeColor="text1"/>
        </w:rPr>
        <w:fldChar w:fldCharType="begin" w:fldLock="1"/>
      </w:r>
      <w:r w:rsidR="004E1277" w:rsidRPr="009F7F88">
        <w:rPr>
          <w:color w:val="000000" w:themeColor="text1"/>
        </w:rPr>
        <w:instrText>ADDIN CSL_CITATION {"citationItems":[{"id":"ITEM-1","itemData":{"DOI":"10.1021/acs.chemrev.6b00807","ISSN":"15206890","abstract":"Electrons are the workhorses of solar energy conversion. Conversion of the energy of light to electricity in photovoltaics, or to energy-rich molecules (solar fuel) through photocatalytic processes, invariably starts with photoinduced generation of energy-rich electrons. The harvesting of these electrons in practical devices rests on a series of electron transfer processes whose dynamics and efficiencies determine the function of materials and devices. To capture the energy of a photogenerated electron-hole pair in a solar cell material, charges of opposite sign have to be separated against electrostatic attractions, prevented from recombining and being transported through the active material to electrodes where they can be extracted. In photocatalytic solar fuel production, these electron processes are coupled to chemical reactions leading to storage of the energy of light in chemical bonds. With the focus on the ultrafast time scale, we here discuss the light-induced electron processes underlying the function of several molecular and hybrid materials currently under development for solar energy applications in dye or quantum dot-sensitized solar cells, polymer-fullerene polymer solar cells, organometal halide perovskite solar cells, and finally some photocatalytic systems.","author":[{"dropping-particle":"","family":"Ponseca","given":"Carlito S.","non-dropping-particle":"","parse-names":false,"suffix":""},{"dropping-particle":"","family":"Chábera","given":"Pavel","non-dropping-particle":"","parse-names":false,"suffix":""},{"dropping-particle":"","family":"Uhlig","given":"Jens","non-dropping-particle":"","parse-names":false,"suffix":""},{"dropping-particle":"","family":"Persson","given":"Petter","non-dropping-particle":"","parse-names":false,"suffix":""},{"dropping-particle":"","family":"Sundström","given":"Villy","non-dropping-particle":"","parse-names":false,"suffix":""}],"container-title":"Chemical Reviews","id":"ITEM-1","issue":"16","issued":{"date-parts":[["2017"]]},"page":"10940-11024","publisher":"American Chemical Society","title":"Ultrafast Electron Dynamics in Solar Energy Conversion","type":"article-journal","volume":"117"},"uris":["http://www.mendeley.com/documents/?uuid=38a603d3-4455-3409-ba4d-b0bb1f16bd5f"]},{"id":"ITEM-2","itemData":{"DOI":"10.1021/acs.chemrev.9b00232","ISSN":"15206890","abstract":"Recent applications of photoelectrochemistry at the semiconductor/liquid interface provide a renewable route of mimicking natural photosynthesis and yielding chemicals from sunlight, water, and air. Nanowires, defined as one-dimensional nanostructures, exhibit multiple unique features for photoelectrochemical applications and promise better performance as compared to their bulk counterparts. This article reviews the use of semiconductor nanowires in photoelectrochemistry. After introducing fundamental concepts essential to understanding nanowires and photoelectrochemistry, the review considers answers to the following questions: (1) How can we interface semiconductor nanowires with other building blocks for enhanced photoelectrochemical responses? (2) How are nanowires utilized for photoelectrochemical half reactions? (3) What are the techniques that allow us to obtain fundamental insights of photoelectrochemistry at single-nanowire level? (4) What are the design strategies for an integrated nanosystem that mimics a closed cycle in artificial photosynthesis? This framework should help readers evaluate the salient features of nanowires for photoelectrochemical applications, promoting the sustainable development of solar-powered chemical plants that will benefit our society in the long run.","author":[{"dropping-particle":"","family":"Deng","given":"Jiao","non-dropping-particle":"","parse-names":false,"suffix":""},{"dropping-particle":"","family":"Su","given":"Yude","non-dropping-particle":"","parse-names":false,"suffix":""},{"dropping-particle":"","family":"Liu","given":"Dong","non-dropping-particle":"","parse-names":false,"suffix":""},{"dropping-particle":"","family":"Yang","given":"Peidong","non-dropping-particle":"","parse-names":false,"suffix":""},{"dropping-particle":"","family":"Liu","given":"Bin","non-dropping-particle":"","parse-names":false,"suffix":""},{"dropping-particle":"","family":"Liu","given":"Chong","non-dropping-particle":"","parse-names":false,"suffix":""}],"container-title":"Chemical Reviews","id":"ITEM-2","issue":"15","issued":{"date-parts":[["2019"]]},"page":"9221-9259","publisher":"American Chemical Society","title":"Nanowire Photoelectrochemistry","type":"article-journal","volume":"119"},"uris":["http://www.mendeley.com/documents/?uuid=bc0e1ef4-108a-3881-a5cf-73939374c486"]}],"mendeley":{"formattedCitation":"&lt;sup&gt;348,349&lt;/sup&gt;","plainTextFormattedCitation":"348,349","previouslyFormattedCitation":"&lt;sup&gt;346,347&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48,349</w:t>
      </w:r>
      <w:r w:rsidRPr="009F7F88">
        <w:rPr>
          <w:color w:val="000000" w:themeColor="text1"/>
        </w:rPr>
        <w:fldChar w:fldCharType="end"/>
      </w:r>
      <w:r w:rsidRPr="009F7F88">
        <w:rPr>
          <w:color w:val="000000" w:themeColor="text1"/>
        </w:rPr>
        <w:t xml:space="preserve"> Thus far, non-printed aerogels have been used for a range of light-harvesting applications, including </w:t>
      </w:r>
      <w:proofErr w:type="spellStart"/>
      <w:r w:rsidRPr="009F7F88">
        <w:rPr>
          <w:color w:val="000000" w:themeColor="text1"/>
        </w:rPr>
        <w:t>rGO</w:t>
      </w:r>
      <w:proofErr w:type="spellEnd"/>
      <w:r w:rsidRPr="009F7F88">
        <w:rPr>
          <w:color w:val="000000" w:themeColor="text1"/>
        </w:rPr>
        <w:t>-polyacrylamide (</w:t>
      </w:r>
      <w:proofErr w:type="spellStart"/>
      <w:r w:rsidRPr="009F7F88">
        <w:rPr>
          <w:color w:val="000000" w:themeColor="text1"/>
        </w:rPr>
        <w:t>rGO</w:t>
      </w:r>
      <w:proofErr w:type="spellEnd"/>
      <w:r w:rsidRPr="009F7F88">
        <w:rPr>
          <w:color w:val="000000" w:themeColor="text1"/>
        </w:rPr>
        <w:t>-PAM),</w:t>
      </w:r>
      <w:r w:rsidRPr="009F7F88">
        <w:rPr>
          <w:color w:val="000000" w:themeColor="text1"/>
        </w:rPr>
        <w:fldChar w:fldCharType="begin" w:fldLock="1"/>
      </w:r>
      <w:r w:rsidR="004E1277" w:rsidRPr="009F7F88">
        <w:rPr>
          <w:color w:val="000000" w:themeColor="text1"/>
        </w:rPr>
        <w:instrText>ADDIN CSL_CITATION {"citationItems":[{"id":"ITEM-1","itemData":{"DOI":"10.1021/acsaem.9b01530","ISSN":"25740962","abstract":"Lacking clean water has become a matter of urgency and harvesting solar energy for water evaporation is an efficient solution. Loading photothermal materials into porous and hydrophilic matrix prominently facilitates the water evaporation efficiency. In this work, cryopolymerization was adopted first to fabricate macroporous and hydrophilic matrix-cryogel of polyacrylamide (PAM) while reduced graphene oxide (rGO) was hybridized during the fabrication with thermal reduction of graphene oxide (GO). Inspired by the transpiration of natural mushroom, the solar-heating device was integrated with the stipe of PAM cryogel, which expedited the transport of water from the water reservoir to the pileus and the elimination of heating energy loss, and the pileus composed of rGO/PAM hybrid cryogel, which enabled the high efficiency of solar light absorption and solar-heating conversion. Such a mushroom-like device achieved rapid water vapor generation and high overall efficiency of solar-heating evaporation under one-sun illumination. As well, this mushroom-like device exhibited the identical practicability of solar-heating evaporation for the different water sources such as the wastewater containing salt, surfactant, or oil, compared with pure water. Within 10 cycles, those mushroom-like rGO/PAM hybrid cryogels retained the analogous solar-heating evaporation performance. The mushroom bioinspiration and cryopolymerization would afford a novel and convenient route for highly efficient solar-heating water evaporation.","author":[{"dropping-particle":"","family":"Hu","given":"Chuan Shan","non-dropping-particle":"","parse-names":false,"suffix":""},{"dropping-particle":"","family":"Li","given":"Hui Juan","non-dropping-particle":"","parse-names":false,"suffix":""},{"dropping-particle":"","family":"Wang","given":"Jia Yun","non-dropping-particle":"","parse-names":false,"suffix":""},{"dropping-particle":"","family":"Haleem","given":"Abdul","non-dropping-particle":"","parse-names":false,"suffix":""},{"dropping-particle":"","family":"Li","given":"Xi Chuan","non-dropping-particle":"","parse-names":false,"suffix":""},{"dropping-particle":"","family":"Siddiq","given":"Muhammad","non-dropping-particle":"","parse-names":false,"suffix":""},{"dropping-particle":"","family":"He","given":"Wei Dong","non-dropping-particle":"","parse-names":false,"suffix":""}],"container-title":"ACS Applied Energy Materials","id":"ITEM-1","issue":"10","issued":{"date-parts":[["2019"]]},"page":"7554-7563","publisher":"American Chemical Society","title":"Mushroom-Like rGO/PAM Hybrid Cryogels with Efficient Solar-Heating Water Evaporation","type":"article-journal","volume":"2"},"uris":["http://www.mendeley.com/documents/?uuid=0f346342-e029-3770-8a3f-b3c1e3a85e82"]}],"mendeley":{"formattedCitation":"&lt;sup&gt;350&lt;/sup&gt;","plainTextFormattedCitation":"350","previouslyFormattedCitation":"&lt;sup&gt;34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50</w:t>
      </w:r>
      <w:r w:rsidRPr="009F7F88">
        <w:rPr>
          <w:color w:val="000000" w:themeColor="text1"/>
        </w:rPr>
        <w:fldChar w:fldCharType="end"/>
      </w:r>
      <w:r w:rsidRPr="009F7F88">
        <w:rPr>
          <w:color w:val="000000" w:themeColor="text1"/>
        </w:rPr>
        <w:t xml:space="preserve"> hollow-carbon-nanotubes,</w:t>
      </w:r>
      <w:r w:rsidRPr="009F7F88">
        <w:rPr>
          <w:color w:val="000000" w:themeColor="text1"/>
        </w:rPr>
        <w:fldChar w:fldCharType="begin" w:fldLock="1"/>
      </w:r>
      <w:r w:rsidR="004E1277" w:rsidRPr="009F7F88">
        <w:rPr>
          <w:color w:val="000000" w:themeColor="text1"/>
        </w:rPr>
        <w:instrText>ADDIN CSL_CITATION {"citationItems":[{"id":"ITEM-1","itemData":{"DOI":"10.1002/aenm.201802158","ISSN":"16146832","abstract":"Solar steam generation has been proven to be one of the most efficient approaches for harvesting solar energy for diverse applications such as distillation, desalination, and production of freshwater. Here, the synthesis of monolithic carbon aerogels by facile carbonization of conjugated microporous polymer nanotubes as efficient solar steam generators is reported. The monolithic carbon-aerogel networks consist of randomly aggregated hollow-carbon-nanotubes (HCNTs) with 100–250 nm in diameter and a length of up to several micrometers to form a hierarchically nanoporous network structure. Treatment of the HCNTs aerogels with an ammonium peroxydisulfate/sulfuric acid solution endows their superhydrophilic wettability which is beneficial for rapid transportation of water molecules. In combination with their abundant porosity (92%) with open channel structure, low apparent density (57 mg cm−3), high specific surface area (826 m2 g−1), low thermal conductivity (0.192 W m−1 K−1), and broad light absorption (99%), an exceptionally high conversion efficiency of 86.8% is achieved under 1 sun irradiation, showing great potential as an efficient photothermal material for solar steam generation. The findings may provide a new opportunity for tailored design and creation of new carbon-aerogels-based photothermal materials with adjustable structure, tunable porosity, simple fabrication process, and high solar energy conversion efficiency for solar steam generation.","author":[{"dropping-particle":"","family":"Mu","given":"Peng","non-dropping-particle":"","parse-names":false,"suffix":""},{"dropping-particle":"","family":"Zhang","given":"Zheng","non-dropping-particle":"","parse-names":false,"suffix":""},{"dropping-particle":"","family":"Bai","given":"Wei","non-dropping-particle":"","parse-names":false,"suffix":""},{"dropping-particle":"","family":"He","given":"Jingxian","non-dropping-particle":"","parse-names":false,"suffix":""},{"dropping-particle":"","family":"Sun","given":"Hanxue","non-dropping-particle":"","parse-names":false,"suffix":""},{"dropping-particle":"","family":"Zhu","given":"Zhaoqi","non-dropping-particle":"","parse-names":false,"suffix":""},{"dropping-particle":"","family":"Liang","given":"Weidong","non-dropping-particle":"","parse-names":false,"suffix":""},{"dropping-particle":"","family":"Li","given":"An","non-dropping-particle":"","parse-names":false,"suffix":""}],"container-title":"Advanced Energy Materials","id":"ITEM-1","issue":"1","issued":{"date-parts":[["2019"]]},"page":"1802158","publisher":"Wiley-VCH Verlag","title":"Superwetting Monolithic Hollow-Carbon-Nanotubes Aerogels with Hierarchically Nanoporous Structure for Efficient Solar Steam Generation","type":"article-journal","volume":"9"},"uris":["http://www.mendeley.com/documents/?uuid=48c58619-6560-32ef-a87f-f9fb01ae97b5"]}],"mendeley":{"formattedCitation":"&lt;sup&gt;351&lt;/sup&gt;","plainTextFormattedCitation":"351","previouslyFormattedCitation":"&lt;sup&gt;34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51</w:t>
      </w:r>
      <w:r w:rsidRPr="009F7F88">
        <w:rPr>
          <w:color w:val="000000" w:themeColor="text1"/>
        </w:rPr>
        <w:fldChar w:fldCharType="end"/>
      </w:r>
      <w:r w:rsidRPr="009F7F88">
        <w:rPr>
          <w:color w:val="000000" w:themeColor="text1"/>
        </w:rPr>
        <w:t xml:space="preserve"> conjugated microporous polymer nanotube,</w:t>
      </w:r>
      <w:r w:rsidRPr="009F7F88">
        <w:rPr>
          <w:color w:val="000000" w:themeColor="text1"/>
        </w:rPr>
        <w:fldChar w:fldCharType="begin" w:fldLock="1"/>
      </w:r>
      <w:r w:rsidR="004E1277" w:rsidRPr="009F7F88">
        <w:rPr>
          <w:color w:val="000000" w:themeColor="text1"/>
        </w:rPr>
        <w:instrText xml:space="preserve">ADDIN CSL_CITATION {"citationItems":[{"id":"ITEM-1","itemData":{"DOI":"10.1039/c8ta05698f","ISSN":"20507496","abstract":"The creation of a porous medium with high solar energy harvesting and conversion efficiency as well as desired robustness is essential for construction of an efficient solar steam generation system. Herein, we report the first example of conjugated microporous polymer (CMP) aerogel-based solar steam generators, which were synthesized by using 1,3,5-triethynylbenzene, 1,4-dibromobenzene </w:instrText>
      </w:r>
      <w:r w:rsidR="004E1277" w:rsidRPr="009F7F88">
        <w:rPr>
          <w:rFonts w:hint="eastAsia"/>
          <w:color w:val="000000" w:themeColor="text1"/>
        </w:rPr>
        <w:instrText>and 4,4</w:instrText>
      </w:r>
      <w:r w:rsidR="004E1277" w:rsidRPr="009F7F88">
        <w:rPr>
          <w:rFonts w:hint="eastAsia"/>
          <w:color w:val="000000" w:themeColor="text1"/>
        </w:rPr>
        <w:instrText>′</w:instrText>
      </w:r>
      <w:r w:rsidR="004E1277" w:rsidRPr="009F7F88">
        <w:rPr>
          <w:rFonts w:hint="eastAsia"/>
          <w:color w:val="000000" w:themeColor="text1"/>
        </w:rPr>
        <w:instrText>-dibromobiphenyl as building blocks through Sonogashira-Hagihara cross-coupling reaction. The resulting CMP aerogels show high porosity of greater than 94%, owing to their porous three-dimensional network architecture which is constructed by CMP n</w:instrText>
      </w:r>
      <w:r w:rsidR="004E1277" w:rsidRPr="009F7F88">
        <w:rPr>
          <w:color w:val="000000" w:themeColor="text1"/>
        </w:rPr>
        <w:instrText>anotubes with diameters of ca. 100 nm. The CMP aerogels possess low thermal conductivity (0.022 W m-1 K-1) and exceptional mechanical properties with a compressive strength of up to 0.54 MPa under loading of 75% strain. Solar steam generation efficiencies of up to 81%, 85% and 88% are achieved at light intensities of 1 kW m-2, 2 kW m-2 and 3 kW m-2, respectively. The findings of this study may provide a new opportunity for rational design and construction of new CMP-based solar steam generators due to the designable flexibility of CMPs which makes it possible to fine tune both porosity and chemical composition of the resulting CMP product only by varying the CMP building blocks through a simple one-pot reaction.","author":[{"dropping-particle":"","family":"Mu","given":"Peng","non-dropping-particle":"","parse-names":false,"suffix":""},{"dropping-particle":"","family":"Bai","given":"Wei","non-dropping-particle":"","parse-names":false,"suffix":""},{"dropping-particle":"","family":"Zhang","given":"Zheng","non-dropping-particle":"","parse-names":false,"suffix":""},{"dropping-particle":"","family":"He","given":"Jingxian","non-dropping-particle":"","parse-names":false,"suffix":""},{"dropping-particle":"","family":"Sun","given":"Hanxue","non-dropping-particle":"","parse-names":false,"suffix":""},{"dropping-particle":"","family":"Zhu","given":"Zhaoqi","non-dropping-particle":"","parse-names":false,"suffix":""},{"dropping-particle":"","family":"Liang","given":"Weidong","non-dropping-particle":"","parse-names":false,"suffix":""},{"dropping-particle":"","family":"Li","given":"An","non-dropping-particle":"","parse-names":false,"suffix":""}],"container-title":"Journal of Materials Chemistry A","id":"ITEM-1","issue":"37","issued":{"date-parts":[["2018"]]},"page":"18183-18190","publisher":"Royal Society of Chemistry","title":"Robust aerogels based on conjugated microporous polymer nanotubes with exceptional mechanical strength for efficient solar steam generation","type":"article-journal","volume":"6"},"uris":["http://www.mendeley.com/documents/?uuid=0c586bf7-f6bc-3c08-b6f8-e0ac0456cb63"]}],"mendeley":{"formattedCitation":"&lt;sup&gt;352&lt;/sup&gt;","plainTextFormattedCitation":"352","previouslyFormattedCitation":"&lt;sup&gt;350&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52</w:t>
      </w:r>
      <w:r w:rsidRPr="009F7F88">
        <w:rPr>
          <w:color w:val="000000" w:themeColor="text1"/>
        </w:rPr>
        <w:fldChar w:fldCharType="end"/>
      </w:r>
      <w:r w:rsidRPr="009F7F88">
        <w:rPr>
          <w:color w:val="000000" w:themeColor="text1"/>
        </w:rPr>
        <w:t xml:space="preserve"> graphene,</w:t>
      </w:r>
      <w:r w:rsidRPr="009F7F88">
        <w:rPr>
          <w:color w:val="000000" w:themeColor="text1"/>
        </w:rPr>
        <w:fldChar w:fldCharType="begin" w:fldLock="1"/>
      </w:r>
      <w:r w:rsidR="004E1277" w:rsidRPr="009F7F88">
        <w:rPr>
          <w:color w:val="000000" w:themeColor="text1"/>
        </w:rPr>
        <w:instrText>ADDIN CSL_CITATION {"citationItems":[{"id":"ITEM-1","itemData":{"DOI":"10.1021/acssuschemeng.6b03207","ISSN":"21680485","abstract":"Solar steam generation through heat localization is a new approach to efficiently utilize solar energy. Nanocomposites with noble metals and other porous materials have been employed to generate solar vapor at a high light intensity. However, large-scale applications of the nanocomposites based on noble metals are restricted due to their high cost, complex preparation, and low recycling stability. Herein, we report a simple method toward fabricating graphene aerogel (GA) from graphene oxides only by photoreduction, which is for the first time used to harvest solar energy. GA can not only convert almost the entire incident solar light to heat energy but can also self-float on the surface of water and pump the interface water forming a constant water steam. Solar steam generation efficiencies of 53.6 ± 2.5% and 82.7 ± 2.5% are achieved at light intensities of 1 and 10 kW m-2, respectively. Furthermore, this efficiency is still kept at a high value, and the morphology of GA is hardly broken after 10 cycles of testing. This technology of steam generation through efficiently harvesting solar energy is highly promising for sterilization of waste and seawater desalination.","author":[{"dropping-particle":"","family":"Fu","given":"Yang","non-dropping-particle":"","parse-names":false,"suffix":""},{"dropping-particle":"","family":"Wang","given":"Gang","non-dropping-particle":"","parse-names":false,"suffix":""},{"dropping-particle":"","family":"Mei","given":"Tao","non-dropping-particle":"","parse-names":false,"suffix":""},{"dropping-particle":"","family":"Li","given":"Jinhua","non-dropping-particle":"","parse-names":false,"suffix":""},{"dropping-particle":"","family":"Wang","given":"Jianying","non-dropping-particle":"","parse-names":false,"suffix":""},{"dropping-particle":"","family":"Wang","given":"Xianbao","non-dropping-particle":"","parse-names":false,"suffix":""}],"container-title":"ACS Sustainable Chemistry and Engineering","id":"ITEM-1","issue":"6","issued":{"date-parts":[["2017"]]},"page":"4665-4671","publisher":"American Chemical Society","title":"Accessible Graphene Aerogel for Efficiently Harvesting Solar Energy","type":"article-journal","volume":"5"},"uris":["http://www.mendeley.com/documents/?uuid=87520e64-5081-3c54-a573-a8b7c155f54e"]}],"mendeley":{"formattedCitation":"&lt;sup&gt;353&lt;/sup&gt;","plainTextFormattedCitation":"353","previouslyFormattedCitation":"&lt;sup&gt;351&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53</w:t>
      </w:r>
      <w:r w:rsidRPr="009F7F88">
        <w:rPr>
          <w:color w:val="000000" w:themeColor="text1"/>
        </w:rPr>
        <w:fldChar w:fldCharType="end"/>
      </w:r>
      <w:r w:rsidRPr="009F7F88">
        <w:rPr>
          <w:color w:val="000000" w:themeColor="text1"/>
        </w:rPr>
        <w:t xml:space="preserve"> and MoS</w:t>
      </w:r>
      <w:r w:rsidRPr="009F7F88">
        <w:rPr>
          <w:color w:val="000000" w:themeColor="text1"/>
          <w:vertAlign w:val="subscript"/>
        </w:rPr>
        <w:t>2</w:t>
      </w:r>
      <w:r w:rsidRPr="009F7F88">
        <w:rPr>
          <w:color w:val="000000" w:themeColor="text1"/>
        </w:rPr>
        <w:t>-graphene</w:t>
      </w:r>
      <w:r w:rsidRPr="009F7F88">
        <w:rPr>
          <w:color w:val="000000" w:themeColor="text1"/>
        </w:rPr>
        <w:fldChar w:fldCharType="begin" w:fldLock="1"/>
      </w:r>
      <w:r w:rsidR="004E1277" w:rsidRPr="009F7F88">
        <w:rPr>
          <w:color w:val="000000" w:themeColor="text1"/>
        </w:rPr>
        <w:instrText>ADDIN CSL_CITATION {"citationItems":[{"id":"ITEM-1","itemData":{"DOI":"10.1039/c8ta09062a","ISSN":"20507496","abstract":"Graphene aerogel has attracted great attention due to its unique properties in solar vapor generation for water purification and desalination. However, many challenges remain in promoting their development and practical application, such as scalable fabrication and facile use in a large area of water. Herein, we report a simple self-assembly approach to prepare onion-like graphene aerogel beads on a millimeter scale. The floatable, low-density graphene aerogel beads are used to promote water evaporation under non-concentrated illumination for the first time. MoS 2 microflakes with a strong light absorption capability in the visible and near-infrared regions are incorporated to form hybrid beads with a much enhanced water evaporation performance. A record steam generation efficiency of 74% is obtained under illumination of only 0.5 kW m -2 with a single layer of hybrid beads, corresponding to a remarkable evaporation rate of 0.54 kg m -2 h -1 . When scaled up to a 0.05 m 2 active area in a home-made solar water still for use in an outdoor environment, the hybrid beads are easily dispersed on the water surface by self-spreading action. Their freshwater generation rate is about 2.0 L m -2 day -1 on a typical spring day in Hong Kong, which is sufficient to satisfy the daily drinking needs of a person. By simultaneously addressing both the requirements of high-efficiency operation and facile fabrication, the graphene aerogel beads developed in this study may offer a viable solution for drinking water problems in water-stressed regions.","author":[{"dropping-particle":"","family":"Feng","given":"Xiaming","non-dropping-particle":"","parse-names":false,"suffix":""},{"dropping-particle":"","family":"Zhao","given":"Jinliang","non-dropping-particle":"","parse-names":false,"suffix":""},{"dropping-particle":"","family":"Sun","given":"Dawei","non-dropping-particle":"","parse-names":false,"suffix":""},{"dropping-particle":"","family":"Shanmugam","given":"Logesh","non-dropping-particle":"","parse-names":false,"suffix":""},{"dropping-particle":"","family":"Kim","given":"Jang Kyo","non-dropping-particle":"","parse-names":false,"suffix":""},{"dropping-par</w:instrText>
      </w:r>
      <w:r w:rsidR="004E1277" w:rsidRPr="009F7F88">
        <w:rPr>
          <w:rFonts w:hint="eastAsia"/>
          <w:color w:val="000000" w:themeColor="text1"/>
        </w:rPr>
        <w:instrText>ticle":"","family":"Yang","given":"Jinglei","non-dropping-particle":"","parse-names":false,"suffix":""}],"container-title":"Journal of Materials Chemistry A","id":"ITEM-1","issue":"9","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注射器滴入溶液中成型，洋葱形石墨烯</w:instrText>
      </w:r>
      <w:r w:rsidR="004E1277" w:rsidRPr="009F7F88">
        <w:rPr>
          <w:rFonts w:hint="eastAsia"/>
          <w:color w:val="000000" w:themeColor="text1"/>
        </w:rPr>
        <w:instrText>-MoS</w:instrText>
      </w:r>
      <w:r w:rsidR="004E1277" w:rsidRPr="009F7F88">
        <w:rPr>
          <w:rFonts w:hint="eastAsia"/>
          <w:color w:val="000000" w:themeColor="text1"/>
        </w:rPr>
        <w:instrText>气凝胶</w:instrText>
      </w:r>
      <w:r w:rsidR="004E1277" w:rsidRPr="009F7F88">
        <w:rPr>
          <w:rFonts w:hint="eastAsia"/>
          <w:color w:val="000000" w:themeColor="text1"/>
        </w:rPr>
        <w:instrText>\n</w:instrText>
      </w:r>
      <w:r w:rsidR="004E1277" w:rsidRPr="009F7F88">
        <w:rPr>
          <w:rFonts w:hint="eastAsia"/>
          <w:color w:val="000000" w:themeColor="text1"/>
        </w:rPr>
        <w:instrText>作为太阳能蒸汽发生器</w:instrText>
      </w:r>
      <w:r w:rsidR="004E1277" w:rsidRPr="009F7F88">
        <w:rPr>
          <w:rFonts w:hint="eastAsia"/>
          <w:color w:val="000000" w:themeColor="text1"/>
        </w:rPr>
        <w:instrText>","page":"4400-4407","publisher":"Royal Society of Chemistry","title":"Novel onion-like graphene aerogel beads for efficient solar vapor generation under non-concentrated illumination","type":"article-journal","volume":"7"},"uris":["http://www</w:instrText>
      </w:r>
      <w:r w:rsidR="004E1277" w:rsidRPr="009F7F88">
        <w:rPr>
          <w:color w:val="000000" w:themeColor="text1"/>
        </w:rPr>
        <w:instrText>.mendeley.com/documents/?uuid=1120dedd-9bfd-4ee6-887f-1cc14d8e27a5"]}],"mendeley":{"formattedCitation":"&lt;sup&gt;254&lt;/sup&gt;","plainTextFormattedCitation":"254","previouslyFormattedCitation":"&lt;sup&gt;25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54</w:t>
      </w:r>
      <w:r w:rsidRPr="009F7F88">
        <w:rPr>
          <w:color w:val="000000" w:themeColor="text1"/>
        </w:rPr>
        <w:fldChar w:fldCharType="end"/>
      </w:r>
      <w:r w:rsidRPr="009F7F88">
        <w:rPr>
          <w:color w:val="000000" w:themeColor="text1"/>
        </w:rPr>
        <w:t xml:space="preserve"> for solar-steam generation, g-C</w:t>
      </w:r>
      <w:r w:rsidRPr="009F7F88">
        <w:rPr>
          <w:color w:val="000000" w:themeColor="text1"/>
          <w:vertAlign w:val="subscript"/>
        </w:rPr>
        <w:t>3</w:t>
      </w:r>
      <w:r w:rsidRPr="009F7F88">
        <w:rPr>
          <w:color w:val="000000" w:themeColor="text1"/>
        </w:rPr>
        <w:t>N</w:t>
      </w:r>
      <w:r w:rsidRPr="009F7F88">
        <w:rPr>
          <w:color w:val="000000" w:themeColor="text1"/>
          <w:vertAlign w:val="subscript"/>
        </w:rPr>
        <w:t>4</w:t>
      </w:r>
      <w:r w:rsidRPr="009F7F88">
        <w:rPr>
          <w:color w:val="000000" w:themeColor="text1"/>
        </w:rPr>
        <w:t>/GO for broad-spectrum photocatalyst,</w:t>
      </w:r>
      <w:r w:rsidRPr="009F7F88">
        <w:rPr>
          <w:color w:val="000000" w:themeColor="text1"/>
        </w:rPr>
        <w:fldChar w:fldCharType="begin" w:fldLock="1"/>
      </w:r>
      <w:r w:rsidR="004E1277" w:rsidRPr="009F7F88">
        <w:rPr>
          <w:color w:val="000000" w:themeColor="text1"/>
        </w:rPr>
        <w:instrText xml:space="preserve">ADDIN CSL_CITATION {"citationItems":[{"id":"ITEM-1","itemData":{"DOI":"10.1016/j.apcatb.2017.07.053","ISSN":"09263373","abstract":"Herein, a g-C3N4/GO aerogel hybrid with macroscopic 3D architecture is fabricated and applied in visible-light-induced water mediation. The composite photocatalyst with compressibility and recyclability is extraordinarily suitable for practical application. The morphologies and properties are carefully characterized, suggesting g-C3N4 is well decorated on the surface of GO by </w:instrText>
      </w:r>
      <w:r w:rsidR="004E1277" w:rsidRPr="009F7F88">
        <w:rPr>
          <w:rFonts w:hint="eastAsia"/>
          <w:color w:val="000000" w:themeColor="text1"/>
        </w:rPr>
        <w:instrText>π</w:instrText>
      </w:r>
      <w:r w:rsidR="004E1277" w:rsidRPr="009F7F88">
        <w:rPr>
          <w:color w:val="000000" w:themeColor="text1"/>
        </w:rPr>
        <w:instrText xml:space="preserve">-π stacking and the GO sheets are well interlaced. A moderate amount of g-C3N4 in the hybrid is beneficial to photocatalytic activity for dyes and bromates. When the mass ratio of g-C3N4 and GO is 3:5, the % degradation of MO and MB (20 mg L−1) can reach </w:instrText>
      </w:r>
      <w:r w:rsidR="004E1277" w:rsidRPr="009F7F88">
        <w:rPr>
          <w:rFonts w:ascii="Cambria Math" w:hAnsi="Cambria Math" w:cs="Cambria Math"/>
          <w:color w:val="000000" w:themeColor="text1"/>
        </w:rPr>
        <w:instrText>∼</w:instrText>
      </w:r>
      <w:r w:rsidR="004E1277" w:rsidRPr="009F7F88">
        <w:rPr>
          <w:color w:val="000000" w:themeColor="text1"/>
        </w:rPr>
        <w:instrText>90% in 40 min visible-light illumination, and%conversion of bromate (250 μg L−1) can be obtained almost 80% in 60 min illumination. Underlying premise of maintaining intact macro appearance, the photocatalytic performance of the hybrid scarcely any lowers after 5 successive runs on degradation of MO, and the mass loss is below 4%. The composite mainly interacts with the contaminants by π-π adsorption, implying it can be an important broad-spectrum photocatalyst since most of the contaminants in the environments contain π-bond structure. Through scavenger experiments and ESR determination, peroxide radical anions are proven as the predominant species during the photodegradation processes.","author":[{"dropping-particle":"","family":"Tang","given":"Liang","non-dropping-particle":"","parse-names":false,"suffix":""},{"dropping-particle":"","family":"Jia","given":"Chengtao","non-dropping-particle":"","parse-names":false,"suffix":""},{"dropping-particle":"","family":"Xue","given":"Yuancheng","non-dropping-particle":"","parse-names":false,"suffix":""},{"dropping-particle":"","family":"Li","given":"Lin","non-dropping-particle":"","parse-names":false,"suffix":""},{"dropping-particle":"","family":"Wang","given":"Anqi","non-dropping-particle":"","parse-names":false,"suffix":""},{"dropping-particle":"","family":"Xu","given":"Gang","non-dropping-particle":"","parse-names":false,"suffix":""},{"dropping-particle":"","family":"Liu","given":"Ning","non-dropping-particle":"","parse-names":false,"suffix":""},{"dropping-particle":"","family":"Wu","given":"Minghong","non-dropping-particle":"","parse-names":false,"suffix":""}],"container-title":"Applied Catalysis B: Environmental","id":"ITEM-1","issued":{"date-parts":[["2017"]]},"page":"241-248","publisher":"Elsevier B.V.","title":"Fabrication of compressible and recyclable macroscopic g-C3N4/GO aerogel hybrids for visible-light harvesting: A promising strategy for water remediation","type":"article-journal","volume":"219"},"uris":["http://www.mendeley.com/documents/?uuid=1b1dd69a-0768-3fc5-82f1-f8799d60fadf"]}],"mendeley":{"formattedCitation":"&lt;sup&gt;354&lt;/sup&gt;","plainTextFormattedCitation":"354","previouslyFormattedCitation":"&lt;sup&gt;35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54</w:t>
      </w:r>
      <w:r w:rsidRPr="009F7F88">
        <w:rPr>
          <w:color w:val="000000" w:themeColor="text1"/>
        </w:rPr>
        <w:fldChar w:fldCharType="end"/>
      </w:r>
      <w:r w:rsidRPr="009F7F88">
        <w:rPr>
          <w:color w:val="000000" w:themeColor="text1"/>
        </w:rPr>
        <w:t xml:space="preserve"> </w:t>
      </w:r>
      <w:r w:rsidR="00462836" w:rsidRPr="009F7F88">
        <w:rPr>
          <w:color w:val="000000" w:themeColor="text1"/>
        </w:rPr>
        <w:t>g-</w:t>
      </w:r>
      <w:r w:rsidRPr="009F7F88">
        <w:rPr>
          <w:color w:val="000000" w:themeColor="text1"/>
        </w:rPr>
        <w:t>C</w:t>
      </w:r>
      <w:r w:rsidRPr="009F7F88">
        <w:rPr>
          <w:color w:val="000000" w:themeColor="text1"/>
          <w:vertAlign w:val="subscript"/>
        </w:rPr>
        <w:t>3</w:t>
      </w:r>
      <w:r w:rsidRPr="009F7F88">
        <w:rPr>
          <w:color w:val="000000" w:themeColor="text1"/>
        </w:rPr>
        <w:t>N</w:t>
      </w:r>
      <w:r w:rsidRPr="009F7F88">
        <w:rPr>
          <w:color w:val="000000" w:themeColor="text1"/>
          <w:vertAlign w:val="subscript"/>
        </w:rPr>
        <w:t>4</w:t>
      </w:r>
      <w:r w:rsidRPr="009F7F88">
        <w:rPr>
          <w:color w:val="000000" w:themeColor="text1"/>
        </w:rPr>
        <w:t>/graphene/</w:t>
      </w:r>
      <w:proofErr w:type="spellStart"/>
      <w:r w:rsidRPr="009F7F88">
        <w:rPr>
          <w:color w:val="000000" w:themeColor="text1"/>
        </w:rPr>
        <w:t>NiFe</w:t>
      </w:r>
      <w:proofErr w:type="spellEnd"/>
      <w:r w:rsidRPr="009F7F88">
        <w:rPr>
          <w:color w:val="000000" w:themeColor="text1"/>
        </w:rPr>
        <w:t xml:space="preserve"> hydroxide for solar-driven photoelectrochemical water oxidation,</w:t>
      </w:r>
      <w:r w:rsidRPr="009F7F88">
        <w:rPr>
          <w:color w:val="000000" w:themeColor="text1"/>
        </w:rPr>
        <w:fldChar w:fldCharType="begin" w:fldLock="1"/>
      </w:r>
      <w:r w:rsidR="004E1277" w:rsidRPr="009F7F88">
        <w:rPr>
          <w:color w:val="000000" w:themeColor="text1"/>
        </w:rPr>
        <w:instrText>ADDIN CSL_CITATION {"citationItems":[{"id":"ITEM-1","itemData":{"DOI":"10.1021/acs.nanolett.5b04496","ISSN":"15306992","abstract":"Developing photoanodes with efficient sunlight harvesting, excellent charge separation and transfer, and fast surface reaction kinetics remains a key challenge in photoelectrochemical water splitting devices. Here we report a new strongly coupled ternary hybrid aerogel that is designed and constructed by in situ assembly of N-deficient porous carbon nitride nanosheets and NiFe-layered double hydroxide into a 3D N-doped graphene framework architecture using a facile hydrothermal method. Such a 3D hierarchical structure combines several advantageous features, including effective light-trapping, multidimensional electron transport pathways, short charge transport time and distance, strong coupling effect, and improved surface reaction kinetics. Benefiting from the desirable nanostructure, the ternary hybrid aerogels exhibited remarkable photoelectrochemical performance for water oxidation. Results included a record-high photocurrent density that reached 162.3 μA cm-2 at 1.4 V versus the reversible hydrogen electrode with a maximum incident photon-to-current efficiency of 2.5% at 350 nm under AM 1.5G irradiation, and remarkable photostability. The work represents a significant step toward the development of novel 3D aerogel-based photoanodes for solar water splitting.","author":[{"dropping-particle":"","family":"Hou","given":"Yang","non-dropping-particle":"","parse-names":false,"suffix":""},{"dropping-particle":"","family":"Wen","given":"Zhenhai","non-dropping-particle":"","parse-names":false,"suffix":""},{"dropping-particle":"","family":"Cui","given":"Shumao","non-dropping-particle":"","parse-names":false,"suffix":""},{"dropping-particle":"","family":"Feng","given":"Xinliang","non-dropping-particle":"","parse-names":false,"suffix":""},{"dropping-particle":"","family":"Chen","given":"Junhong","non-dropping-particle":"","parse-names":false,"suffix":""}],"container-title":"Nano Letters","id":"ITEM-1","issue":"4","issued":{"date-parts":[["2016"]]},"page":"2268-2277","publisher":"American Chemical Society","title":"Strongly Coupled Ternary Hybrid Aerogels of N-deficient Porous Graphitic-C3N4 Nanosheets/N-Doped Graphene/NiFe-Layered Double Hydroxide for Solar-Driven Photoelectrochemical Water Oxidation","type":"article-journal","volume":"16"},"uris":["http://www.mendeley.com/documents/?uuid=8f8c3c00-7708-3bb1-8a14-1a6174644452"]}],"mendeley":{"formattedCitation":"&lt;sup&gt;355&lt;/sup&gt;","plainTextFormattedCitation":"355","previouslyFormattedCitation":"&lt;sup&gt;353&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55</w:t>
      </w:r>
      <w:r w:rsidRPr="009F7F88">
        <w:rPr>
          <w:color w:val="000000" w:themeColor="text1"/>
        </w:rPr>
        <w:fldChar w:fldCharType="end"/>
      </w:r>
      <w:r w:rsidRPr="009F7F88">
        <w:rPr>
          <w:color w:val="000000" w:themeColor="text1"/>
        </w:rPr>
        <w:t xml:space="preserve"> and SiO</w:t>
      </w:r>
      <w:r w:rsidRPr="009F7F88">
        <w:rPr>
          <w:color w:val="000000" w:themeColor="text1"/>
          <w:vertAlign w:val="subscript"/>
        </w:rPr>
        <w:t>2</w:t>
      </w:r>
      <w:r w:rsidRPr="009F7F88">
        <w:rPr>
          <w:color w:val="000000" w:themeColor="text1"/>
        </w:rPr>
        <w:t>-TiO</w:t>
      </w:r>
      <w:r w:rsidRPr="009F7F88">
        <w:rPr>
          <w:color w:val="000000" w:themeColor="text1"/>
          <w:vertAlign w:val="subscript"/>
        </w:rPr>
        <w:t>2</w:t>
      </w:r>
      <w:r w:rsidRPr="009F7F88">
        <w:rPr>
          <w:color w:val="000000" w:themeColor="text1"/>
        </w:rPr>
        <w:t xml:space="preserve"> for dye-sensitized solar cells.</w:t>
      </w:r>
      <w:r w:rsidRPr="009F7F88">
        <w:rPr>
          <w:color w:val="000000" w:themeColor="text1"/>
        </w:rPr>
        <w:fldChar w:fldCharType="begin" w:fldLock="1"/>
      </w:r>
      <w:r w:rsidR="004E1277" w:rsidRPr="009F7F88">
        <w:rPr>
          <w:color w:val="000000" w:themeColor="text1"/>
        </w:rPr>
        <w:instrText>ADDIN CSL_CITATION {"citationItems":[{"id":"ITEM-1","itemData":{"DOI":"10.1039/c2jm33945e","ISSN":"13645501","abstract":"It is intriguing and challenging to utilize aerogels with a very high surface area to enhance the light-harvesting capacity of a photoanode. Here we demonstrate highly efficient aerogel-modified photoanodes by modifying both the aerogel's microstructure and the photoanode's functions. A low-cost sol-gel and ambient-drying route is developed to fabricate high-quality SiO2 and SiO2-TiO2 hybrid aerogels with tunable surface area (500-1170 m2 g-1) and packing density (0.03-0.27 g cm -3). Two series of hybrid photoanodes integrating SiO 2-TiO2 aerogel microparticles and TiO2 nanocrystallites are designed, to overcome the intrinsic weakness of the mesoporous structure in the electron-transporting property. The aerogel-modified photoanodes yield significantly higher photocurrent densities than the TiO 2 nanocrystallite photoanode due to their increased dye-loading capacity and the enhanced visible light scattering effect. A distinctive interaction enhancement of the cell efficiency between the dye-loading and the light-scattering effect induced by the aerogel microparticles is observed. At optimal conditions (aerogel: 0.202 g cm-3 packing density, 15 wt% incorporation), the primitive aerogel-modified photoanode exhibits a conversion efficiency of 7.57%, much higher than the pure TiO2 counterpart (3.67%). When optimized with TiCl4 treatment and a higher film thickness, it shows the highest efficiency of 9.41%, 16% higher than the TiCl4-treated TiO2 photoanode modified with a conventional scattering layer. The work affords a simple, powerful and versatile route towards highly efficient hybrid photoanodes utilizing mesoporous materials, and also shows great promise for extension to other applications such as supercapacitors or photocatalysis. © The Royal Society of Chemistry.","author":[{"dropping-particle":"","family":"Gao","given":"Xiang Dong","non-dropping-particle":"","parse-names":false,"suffix":""},{"dropping-particle":"","family":"Li","given":"Xiao Min","non-dropping-particle":"","parse-names":false,"suffix":""},{"dropping-particle":"","family":"Gan","given":"Xiao Yan","non-dropping-particle":"","parse-names":false,"suffix":""},{"dropping-particle":"","family":"Wu","given":"Yong Qing","non-dropping-particle":"","parse-names":false,"suffix":""},{"dropping-particle":"","family":"Zheng","given":"Ren Kui","non-dropping-particle":"","parse-names":false,"suffix":""},{"dropping-particle":"","family":"Wang","given":"Cai Lu","non-dropping-particle":"","parse-names":false,"suffix":""},{"dropping-particle":"","family":"Gu","given":"Zheng Ying","non-dropping-particle":"","parse-names":false,"suffix":""},{"dropping-particle":"","family":"He","given":"Peng","non-dropping-particle":"","parse-names":false,"suffix":""}],"container-title":"Journal of Materials Chemistry","id":"ITEM-1","issue":"36","issued":{"date-parts":[["2012"]]},"page":"18930-18938","publisher":"Royal Society of Chemistry","title":"Aerogel based SiO2-TiO2 hybrid photoanodes for enhanced light harvesting in dye-sensitized solar cells","type":"article-journal","volume":"22"},"uris":["http://www.mendeley.com/documents/?uuid=54b8041f-2a28-3d86-aa54-e49363873c19"]}],"mendeley":{"formattedCitation":"&lt;sup&gt;356&lt;/sup&gt;","plainTextFormattedCitation":"356","previouslyFormattedCitation":"&lt;sup&gt;35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356</w:t>
      </w:r>
      <w:r w:rsidRPr="009F7F88">
        <w:rPr>
          <w:color w:val="000000" w:themeColor="text1"/>
        </w:rPr>
        <w:fldChar w:fldCharType="end"/>
      </w:r>
      <w:r w:rsidRPr="009F7F88">
        <w:rPr>
          <w:color w:val="000000" w:themeColor="text1"/>
        </w:rPr>
        <w:t xml:space="preserve"> Printing technologies allow for fabrication and direct integration of </w:t>
      </w:r>
      <w:r w:rsidR="00AA5E7E" w:rsidRPr="009F7F88">
        <w:rPr>
          <w:color w:val="000000" w:themeColor="text1"/>
        </w:rPr>
        <w:t xml:space="preserve">these </w:t>
      </w:r>
      <w:r w:rsidRPr="009F7F88">
        <w:rPr>
          <w:color w:val="000000" w:themeColor="text1"/>
        </w:rPr>
        <w:t xml:space="preserve">aerogels into light-harvesting devices, especially in fine and gradient structure configurations, and therefore, can greatly enhance device performance and </w:t>
      </w:r>
      <w:r w:rsidR="00AA5E7E" w:rsidRPr="009F7F88">
        <w:rPr>
          <w:color w:val="000000" w:themeColor="text1"/>
        </w:rPr>
        <w:t xml:space="preserve">overall </w:t>
      </w:r>
      <w:r w:rsidRPr="009F7F88">
        <w:rPr>
          <w:color w:val="000000" w:themeColor="text1"/>
        </w:rPr>
        <w:t>manufacturability.</w:t>
      </w:r>
    </w:p>
    <w:p w14:paraId="40D5D39B" w14:textId="77777777" w:rsidR="006E7BAB" w:rsidRPr="009F7F88" w:rsidRDefault="007027C7" w:rsidP="006E7BAB">
      <w:pPr>
        <w:pStyle w:val="RSCB02ArticleText"/>
        <w:ind w:firstLineChars="100" w:firstLine="195"/>
        <w:rPr>
          <w:color w:val="000000" w:themeColor="text1"/>
        </w:rPr>
      </w:pPr>
      <w:bookmarkStart w:id="235" w:name="_Toc39868941"/>
      <w:r w:rsidRPr="009F7F88">
        <w:rPr>
          <w:rStyle w:val="RSCB08CHeadingIn-lineChar"/>
          <w:color w:val="000000" w:themeColor="text1"/>
        </w:rPr>
        <w:t>5.6.1 Solar steam generation</w:t>
      </w:r>
      <w:bookmarkEnd w:id="235"/>
      <w:r w:rsidRPr="009F7F88">
        <w:rPr>
          <w:rStyle w:val="RSCB08CHeadingIn-lineChar"/>
          <w:color w:val="000000" w:themeColor="text1"/>
        </w:rPr>
        <w:t>.</w:t>
      </w:r>
      <w:r w:rsidRPr="009F7F88">
        <w:rPr>
          <w:b/>
          <w:bCs/>
          <w:color w:val="000000" w:themeColor="text1"/>
        </w:rPr>
        <w:t xml:space="preserve"> </w:t>
      </w:r>
      <w:r w:rsidRPr="009F7F88">
        <w:rPr>
          <w:color w:val="000000" w:themeColor="text1"/>
        </w:rPr>
        <w:t>Solar steam generator is a device that can directly a</w:t>
      </w:r>
      <w:r w:rsidR="00116605" w:rsidRPr="009F7F88">
        <w:rPr>
          <w:color w:val="000000" w:themeColor="text1"/>
        </w:rPr>
        <w:t>b</w:t>
      </w:r>
      <w:r w:rsidRPr="009F7F88">
        <w:rPr>
          <w:color w:val="000000" w:themeColor="text1"/>
        </w:rPr>
        <w:t xml:space="preserve">sorb the sunlight, and turn it into heat </w:t>
      </w:r>
      <w:r w:rsidR="00FD7D5D" w:rsidRPr="009F7F88">
        <w:rPr>
          <w:color w:val="000000" w:themeColor="text1"/>
        </w:rPr>
        <w:t>to create steam from water. To achieve a highly efficient energy conversion, it is necessary to have strong light a</w:t>
      </w:r>
      <w:r w:rsidR="00116605" w:rsidRPr="009F7F88">
        <w:rPr>
          <w:color w:val="000000" w:themeColor="text1"/>
        </w:rPr>
        <w:t>b</w:t>
      </w:r>
      <w:r w:rsidR="00FD7D5D" w:rsidRPr="009F7F88">
        <w:rPr>
          <w:color w:val="000000" w:themeColor="text1"/>
        </w:rPr>
        <w:t xml:space="preserve">sorption, stable water transmission, and effective heat insulation of the </w:t>
      </w:r>
      <w:r w:rsidR="00FD7D5D" w:rsidRPr="009F7F88">
        <w:rPr>
          <w:color w:val="000000" w:themeColor="text1"/>
        </w:rPr>
        <w:t>steam generators.</w:t>
      </w:r>
      <w:r w:rsidR="002F202B" w:rsidRPr="009F7F88">
        <w:rPr>
          <w:color w:val="000000" w:themeColor="text1"/>
        </w:rPr>
        <w:fldChar w:fldCharType="begin" w:fldLock="1"/>
      </w:r>
      <w:r w:rsidR="004E1277" w:rsidRPr="009F7F88">
        <w:rPr>
          <w:color w:val="000000" w:themeColor="text1"/>
        </w:rPr>
        <w:instrText>ADDIN CSL_CITATION {"citationItems":[{"id":"ITEM-1","itemData":{"DOI":"10.1021/acsnano.9b02976","ISSN":"1936086X","abstract":"Heat at intermediate temperatures (120-220 °C) is in significant demand in both industrial and domestic sectors for applications such as water and space heating, steam generation, sterilization, and other industrial processes. Harnessing heat from solar energy at these temperatures, however, requires costly optical and mechanical components to concentrate the dilute solar flux and suppress heat losses. Thus, achieving high temperatures under unconcentrated sunlight remains a technological challenge as well as an opportunity for utilizing solar thermal energy. In this work, we demonstrate a solar receiver capable of reaching over 265 °C under ambient conditions without optical concentration. The high temperatures are achieved by leveraging an artificial greenhouse effect within an optimized monolithic silica aerogel to reduce heat losses while maintaining high solar transparency. This study demonstrates a viable path to promote cost-effective solar thermal energy at intermediate temperatures.","author":[{"dropping-particle":"","family":"Zhao","given":"Lin","non-dropping-particle":"","parse-names":false,"suffix":""},{"dropping-particle":"","family":"Bhatia","given":"Bikram","non-dropping-particle":"","parse-names":false,"suffix":""},{"dropping-particle":"","family":"Yang","given":"Sungwoo","non-dropping-particle":"","parse-names":false,"suffix":""},{"dropping-particle":"","family":"Strobach","given":"Elise","non-dropping-particle":"","parse-names":false,"suffix":""},{"dropping-particle":"","family":"Weinstein","given":"Lee A.","non-dropping-particle":"","parse-names":false,"suffix":""},{"dropping-particle":"","family":"Cooper","given":"Thomas A.","non-dropping-particle":"","parse-names":false,"suffix":""},{"dropping-particle":"","family":"Chen","given":"Gang","non-dropping-particle":"","parse-names":false,"suffix":""},{"dropping-particle":"","family":"Wang","given":"Evelyn N.","non-d</w:instrText>
      </w:r>
      <w:r w:rsidR="004E1277" w:rsidRPr="009F7F88">
        <w:rPr>
          <w:rFonts w:hint="eastAsia"/>
          <w:color w:val="000000" w:themeColor="text1"/>
        </w:rPr>
        <w:instrText>ropping-particle":"","parse-names":false,"suffix":""}],"container-title":"ACS Nano","id":"ITEM-1","issued":{"date-parts":[["2019"]]},"note":"</w:instrText>
      </w:r>
      <w:r w:rsidR="004E1277" w:rsidRPr="009F7F88">
        <w:rPr>
          <w:rFonts w:hint="eastAsia"/>
          <w:color w:val="000000" w:themeColor="text1"/>
        </w:rPr>
        <w:instrText>非常重要</w:instrText>
      </w:r>
      <w:r w:rsidR="004E1277" w:rsidRPr="009F7F88">
        <w:rPr>
          <w:rFonts w:hint="eastAsia"/>
          <w:color w:val="000000" w:themeColor="text1"/>
        </w:rPr>
        <w:instrText>\nTo dry the wet gels in EtOH without cracks, it is important to dry them slowly to minimize capillary pressur</w:instrText>
      </w:r>
      <w:r w:rsidR="004E1277" w:rsidRPr="009F7F88">
        <w:rPr>
          <w:color w:val="000000" w:themeColor="text1"/>
        </w:rPr>
        <w:instrText xml:space="preserve">e during the CPD process. A bleed rate of 100 psi/h was used to decrease the CPD chamber pressure from </w:instrText>
      </w:r>
      <w:r w:rsidR="004E1277" w:rsidRPr="009F7F88">
        <w:rPr>
          <w:rFonts w:ascii="Cambria Math" w:hAnsi="Cambria Math" w:cs="Cambria Math"/>
          <w:color w:val="000000" w:themeColor="text1"/>
        </w:rPr>
        <w:instrText>∼</w:instrText>
      </w:r>
      <w:r w:rsidR="004E1277" w:rsidRPr="009F7F88">
        <w:rPr>
          <w:color w:val="000000" w:themeColor="text1"/>
        </w:rPr>
        <w:instrText>1300 psi to ambient pressure","page":"7508-7516","publisher":"American Chemical Society","title":"Harnessing Heat beyond 200 °C from Unconcentrated Sunlight with Nonevacuated Transparent Aerogels","type":"article-journal","volume":"13"},"uris":["http://www.mendeley.com/documents/?uuid=4936c2c0-7dd0-3be4-a35d-f54a4842e567"]},{"id":"ITEM-2","itemData":{"DOI":"10.1038/s41560-018-0260-7","ISSN":"20587546","abstract":"As a ubiquitous solar-thermal energy conversion process, solar-driven evaporation has attracted tremendous research attention owing to its high conversion efficiency of solar energy and transformative industrial potential. In recent years, solar-driven interfacial evaporation by localization of solar-thermal energy conversion to the air/liquid interface has been proposed as a promising alternative to conventional bulk heating-based evaporation, potentially reducing thermal losses and improving energy conversion efficiency. In this Review, we discuss the development of the key components for achieving high-performance evaporation, including solar absorbers, evaporation structures, thermal insulators and thermal concentrators, and discuss how they improve the performance of the solar-driven interfacial evaporation system. We describe the possibilities for applying this efficient solar-driven interfacial evaporation process for energy conversion applications. The exciting opportunities and challenges in both fundamental research and practical implementation of the solar-driven interfacial evaporation process are also discussed.","author":[{"dropping-particle":"","family":"Tao","given":"Peng","non-dropping-particle":"","parse-names":false,"suffix":""},{"dropping-particle":"","family":"Ni","given":"George","non-dropping-particle":"","parse-names":false,"suffix":""},{"dropping-particle":"","family":"Song","given":"Chengyi","non-dropping-particle":"","parse-names":false,"suffix":""},{"dropping-particle":"","family":"Shang","given":"Wen","non-dropping-particle":"","parse-names":false,"suffix":""},{"dropping-particle":"","family":"Wu","given":"Jianbo","non-dropping-particle":"","parse-names":false,"suffix":""},{"dropping-particle":"","family":"Zhu","given":"Jia","non-dropping-particle":"","parse-names":false,"suffix":""},{"dropping-particle":"","family":"Chen","given":"Gang","non-dropping-particle":"","parse-names":false,"suffix":""},{"dropping-particle":"","family":"Deng","given":"Tao","non-dropping-particle":"","parse-names":false,"suffix":""}],"container-title":"Nature Energy","id":"ITEM-2","issue":"12","issued":{"date-parts":[["2018"]]},"page":"1031-1041","publisher":"Springer US","title":"Solar-driven interfacial evaporation","type":"article-journal","volume":"3"},"uris":["http://www.mendeley.com/documents/?uuid=623ef3d1-943c-42fe-bd16-901651bb64c9"]}],"mendeley":{"formattedCitation":"&lt;sup&gt;357,358&lt;/sup&gt;","plainTextFormattedCitation":"357,358","previouslyFormattedCitation":"&lt;sup&gt;355,356&lt;/sup&gt;"},"properties":{"noteIndex":0},"schema":"https://github.com/citation-style-language/schema/raw/master/csl-citation.json"}</w:instrText>
      </w:r>
      <w:r w:rsidR="002F202B" w:rsidRPr="009F7F88">
        <w:rPr>
          <w:color w:val="000000" w:themeColor="text1"/>
        </w:rPr>
        <w:fldChar w:fldCharType="separate"/>
      </w:r>
      <w:r w:rsidR="004E1277" w:rsidRPr="009F7F88">
        <w:rPr>
          <w:noProof/>
          <w:color w:val="000000" w:themeColor="text1"/>
          <w:vertAlign w:val="superscript"/>
        </w:rPr>
        <w:t>357,358</w:t>
      </w:r>
      <w:r w:rsidR="002F202B" w:rsidRPr="009F7F88">
        <w:rPr>
          <w:color w:val="000000" w:themeColor="text1"/>
        </w:rPr>
        <w:fldChar w:fldCharType="end"/>
      </w:r>
      <w:r w:rsidR="00FD7D5D" w:rsidRPr="009F7F88">
        <w:rPr>
          <w:color w:val="000000" w:themeColor="text1"/>
        </w:rPr>
        <w:t xml:space="preserve"> To address these, a layered 3D printing </w:t>
      </w:r>
      <w:r w:rsidR="00BC208A" w:rsidRPr="009F7F88">
        <w:rPr>
          <w:color w:val="000000" w:themeColor="text1"/>
        </w:rPr>
        <w:t>technology has been used to fabricate an integrated device with a concave structure that can efficiently generate solar steam with a high efficiency of 85.6% under 1 sun illumination (</w:t>
      </w:r>
      <w:r w:rsidR="00BC208A" w:rsidRPr="009F7F88">
        <w:rPr>
          <w:color w:val="000000" w:themeColor="text1"/>
        </w:rPr>
        <w:fldChar w:fldCharType="begin"/>
      </w:r>
      <w:r w:rsidR="00BC208A" w:rsidRPr="009F7F88">
        <w:rPr>
          <w:color w:val="000000" w:themeColor="text1"/>
        </w:rPr>
        <w:instrText xml:space="preserve"> REF _Ref41202601 \h </w:instrText>
      </w:r>
      <w:r w:rsidR="00BC208A" w:rsidRPr="009F7F88">
        <w:rPr>
          <w:color w:val="000000" w:themeColor="text1"/>
        </w:rPr>
      </w:r>
      <w:r w:rsidR="00BC208A" w:rsidRPr="009F7F88">
        <w:rPr>
          <w:color w:val="000000" w:themeColor="text1"/>
        </w:rPr>
        <w:fldChar w:fldCharType="separate"/>
      </w:r>
      <w:r w:rsidR="00BC208A" w:rsidRPr="009F7F88">
        <w:rPr>
          <w:color w:val="000000" w:themeColor="text1"/>
        </w:rPr>
        <w:t xml:space="preserve">Fig. </w:t>
      </w:r>
      <w:r w:rsidR="00BC208A" w:rsidRPr="009F7F88">
        <w:rPr>
          <w:noProof/>
          <w:color w:val="000000" w:themeColor="text1"/>
        </w:rPr>
        <w:t>33</w:t>
      </w:r>
      <w:r w:rsidR="00BC208A" w:rsidRPr="009F7F88">
        <w:rPr>
          <w:color w:val="000000" w:themeColor="text1"/>
        </w:rPr>
        <w:fldChar w:fldCharType="end"/>
      </w:r>
      <w:r w:rsidR="00BC208A" w:rsidRPr="009F7F88">
        <w:rPr>
          <w:color w:val="000000" w:themeColor="text1"/>
        </w:rPr>
        <w:t>).</w:t>
      </w:r>
      <w:r w:rsidR="00BC208A" w:rsidRPr="009F7F88">
        <w:rPr>
          <w:color w:val="000000" w:themeColor="text1"/>
        </w:rPr>
        <w:fldChar w:fldCharType="begin" w:fldLock="1"/>
      </w:r>
      <w:r w:rsidR="004E1277" w:rsidRPr="009F7F88">
        <w:rPr>
          <w:color w:val="000000" w:themeColor="text1"/>
        </w:rPr>
        <w:instrText>ADDIN CSL_CITATION {"citationItems":[{"id":"ITEM-1","itemData":{"DOI":"10.1002/adma.201700981","ISSN":"15214095","abstract":"Using solar energy to generate steam is a clean and sustainable approach to addressing the issue of water shortage. The current challenge for solar steam generation is to develop easy-to-manufacture and scalable methods which can convert solar irradiation into exploitable thermal energy with high efficiency. Although various material and structure designs have been reported, high efficiency in solar steam generation usually can be achieved only at concentrated solar illumination. For the first time, 3D printing to construct an all-in-one evaporator with a concave structure for high-efficiency solar steam generation under 1 sun illumination is used. The solar-steam-generation device has a high porosity (97.3%) and efficient broadband solar absorption (&gt;97%). The 3D-printed porous evaporator with intrinsic low thermal conductivity enables heat localization and effectively alleviates thermal dissipation to the bulk water. As a result, the 3D-printed evaporator has a high solar steam efficiency of 85.6% under 1 sun illumination (1 kW m −2 ), which is among the best compared with other reported evaporators. The all-in-one structure design using the advanced 3D printing fabrication technique offers a new approach to solar energy harvesting for high-efficiency steam generation.","author":[{"dropping-particle":"","family":"Li","given":"Yiju","non-dropping-particle":"","parse-names":false,"suffix":""},{"dropping-particle":"","family":"Gao","given":"Tingting","non-dropping-particle":"","parse-names":false,"suffix":""},{"dropping-particle":"","family":"Yang","given":"Zhi","non-dropping-particle":"","parse-names":false,"suffix":""},{"dropping-particle":"","family":"Chen","given":"Chaoji","non-dropping-particle":"","parse-names":false,"suffix":""},{"dropping-particle":"","family":"Luo","given":"Wei","non-dropping-particle":"","parse-names":false,"suffix":""},{"dropping-particle":"","family":"Song","given":"Jianwei","non-dropping-particle":"","parse-names":false,"suffix":""},{"dropping-particle":"","family":"Hitz","given":"Emily","non-dropping-particle":"","parse-names":false,"suffix":""},{"dropping-particle":"","family":"Jia","given":"Chao","non-dropping-particle":"","parse-names":false,"suffix":""},{"dropping-particle":"","family":"Zhou","given":"Yubing","non-dropping-particle":"","parse-names":false,"suffix":""},{"dropping-particle":"","family":"Liu","given":"Boyang","non-dropping-particle":"","parse-names":false,"suffix":""},{"dropping-particle":"","family":"Yang","given":"Bao","non-dropping-particle":"","parse-names":false,"suffix":""},{"dropping-particle":"","family":"Hu","given":"Liangbing","non-dropping-particle":"","parse-names":false,"s</w:instrText>
      </w:r>
      <w:r w:rsidR="004E1277" w:rsidRPr="009F7F88">
        <w:rPr>
          <w:rFonts w:hint="eastAsia"/>
          <w:color w:val="000000" w:themeColor="text1"/>
        </w:rPr>
        <w:instrText>uffix":""}],"container-title":"Advanced Materials","id":"ITEM-1","issue":"26","issued":{"date-parts":[["2017"]]},"note":"</w:instrText>
      </w:r>
      <w:r w:rsidR="004E1277" w:rsidRPr="009F7F88">
        <w:rPr>
          <w:rFonts w:hint="eastAsia"/>
          <w:color w:val="000000" w:themeColor="text1"/>
        </w:rPr>
        <w:instrText>已加，放沾边中</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碳纳米管</w:instrText>
      </w:r>
      <w:r w:rsidR="004E1277" w:rsidRPr="009F7F88">
        <w:rPr>
          <w:rFonts w:hint="eastAsia"/>
          <w:color w:val="000000" w:themeColor="text1"/>
        </w:rPr>
        <w:instrText>/</w:instrText>
      </w:r>
      <w:r w:rsidR="004E1277" w:rsidRPr="009F7F88">
        <w:rPr>
          <w:rFonts w:hint="eastAsia"/>
          <w:color w:val="000000" w:themeColor="text1"/>
        </w:rPr>
        <w:instrText>氧化石墨烯辐射吸收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水传输层</w:instrText>
      </w:r>
      <w:r w:rsidR="004E1277" w:rsidRPr="009F7F88">
        <w:rPr>
          <w:rFonts w:hint="eastAsia"/>
          <w:color w:val="000000" w:themeColor="text1"/>
        </w:rPr>
        <w:instrText>+</w:instrText>
      </w:r>
      <w:r w:rsidR="004E1277" w:rsidRPr="009F7F88">
        <w:rPr>
          <w:rFonts w:hint="eastAsia"/>
          <w:color w:val="000000" w:themeColor="text1"/>
        </w:rPr>
        <w:instrText>氧化石墨烯</w:instrText>
      </w:r>
      <w:r w:rsidR="004E1277" w:rsidRPr="009F7F88">
        <w:rPr>
          <w:rFonts w:hint="eastAsia"/>
          <w:color w:val="000000" w:themeColor="text1"/>
        </w:rPr>
        <w:instrText>/</w:instrText>
      </w:r>
      <w:r w:rsidR="004E1277" w:rsidRPr="009F7F88">
        <w:rPr>
          <w:rFonts w:hint="eastAsia"/>
          <w:color w:val="000000" w:themeColor="text1"/>
        </w:rPr>
        <w:instrText>纳米原纤化纤维素吸水（隔热）壁三部分结构</w:instrText>
      </w:r>
      <w:r w:rsidR="004E1277" w:rsidRPr="009F7F88">
        <w:rPr>
          <w:rFonts w:hint="eastAsia"/>
          <w:color w:val="000000" w:themeColor="text1"/>
        </w:rPr>
        <w:instrText>\n</w:instrText>
      </w:r>
      <w:r w:rsidR="004E1277" w:rsidRPr="009F7F88">
        <w:rPr>
          <w:rFonts w:hint="eastAsia"/>
          <w:color w:val="000000" w:themeColor="text1"/>
        </w:rPr>
        <w:instrText>太阳能蒸发器</w:instrText>
      </w:r>
      <w:r w:rsidR="004E1277" w:rsidRPr="009F7F88">
        <w:rPr>
          <w:rFonts w:hint="eastAsia"/>
          <w:color w:val="000000" w:themeColor="text1"/>
        </w:rPr>
        <w:instrText>","page":"1700981","title":"3D-Printed, All-in</w:instrText>
      </w:r>
      <w:r w:rsidR="004E1277" w:rsidRPr="009F7F88">
        <w:rPr>
          <w:color w:val="000000" w:themeColor="text1"/>
        </w:rPr>
        <w:instrText>-One Evaporator for High-Efficiency Solar Steam Generation under 1 Sun Illumination","type":"article-journal","volume":"29"},"uris":["http://www.mendeley.com/documents/?uuid=5cb9fb4d-357a-42b7-a73a-7001b6416969"]}],"mendeley":{"formattedCitation":"&lt;sup&gt;216&lt;/sup&gt;","plainTextFormattedCitation":"216","previouslyFormattedCitation":"&lt;sup&gt;214&lt;/sup&gt;"},"properties":{"noteIndex":0},"schema":"https://github.com/citation-style-language/schema/raw/master/csl-citation.json"}</w:instrText>
      </w:r>
      <w:r w:rsidR="00BC208A" w:rsidRPr="009F7F88">
        <w:rPr>
          <w:color w:val="000000" w:themeColor="text1"/>
        </w:rPr>
        <w:fldChar w:fldCharType="separate"/>
      </w:r>
      <w:r w:rsidR="004E1277" w:rsidRPr="009F7F88">
        <w:rPr>
          <w:noProof/>
          <w:color w:val="000000" w:themeColor="text1"/>
          <w:vertAlign w:val="superscript"/>
        </w:rPr>
        <w:t>216</w:t>
      </w:r>
      <w:r w:rsidR="00BC208A" w:rsidRPr="009F7F88">
        <w:rPr>
          <w:color w:val="000000" w:themeColor="text1"/>
        </w:rPr>
        <w:fldChar w:fldCharType="end"/>
      </w:r>
      <w:r w:rsidR="00BC208A" w:rsidRPr="009F7F88">
        <w:rPr>
          <w:color w:val="000000" w:themeColor="text1"/>
        </w:rPr>
        <w:t xml:space="preserve"> The integrated structure is composed of three parts of aerogels, CNT/GO sunlight absorbing layer, GO/CNF water diffusion layer, and GO/CNF water delivery wall (</w:t>
      </w:r>
      <w:r w:rsidR="00BC208A" w:rsidRPr="009F7F88">
        <w:rPr>
          <w:color w:val="000000" w:themeColor="text1"/>
        </w:rPr>
        <w:fldChar w:fldCharType="begin"/>
      </w:r>
      <w:r w:rsidR="00BC208A" w:rsidRPr="009F7F88">
        <w:rPr>
          <w:color w:val="000000" w:themeColor="text1"/>
        </w:rPr>
        <w:instrText xml:space="preserve"> REF _Ref41202601 \h </w:instrText>
      </w:r>
      <w:r w:rsidR="00BC208A" w:rsidRPr="009F7F88">
        <w:rPr>
          <w:color w:val="000000" w:themeColor="text1"/>
        </w:rPr>
      </w:r>
      <w:r w:rsidR="00BC208A" w:rsidRPr="009F7F88">
        <w:rPr>
          <w:color w:val="000000" w:themeColor="text1"/>
        </w:rPr>
        <w:fldChar w:fldCharType="separate"/>
      </w:r>
      <w:r w:rsidR="00BC208A" w:rsidRPr="009F7F88">
        <w:rPr>
          <w:color w:val="000000" w:themeColor="text1"/>
        </w:rPr>
        <w:t xml:space="preserve">Fig. </w:t>
      </w:r>
      <w:r w:rsidR="00BC208A" w:rsidRPr="009F7F88">
        <w:rPr>
          <w:noProof/>
          <w:color w:val="000000" w:themeColor="text1"/>
        </w:rPr>
        <w:t>33</w:t>
      </w:r>
      <w:r w:rsidR="00BC208A" w:rsidRPr="009F7F88">
        <w:rPr>
          <w:color w:val="000000" w:themeColor="text1"/>
        </w:rPr>
        <w:fldChar w:fldCharType="end"/>
      </w:r>
      <w:r w:rsidR="00BC208A" w:rsidRPr="009F7F88">
        <w:rPr>
          <w:color w:val="000000" w:themeColor="text1"/>
        </w:rPr>
        <w:t xml:space="preserve">b). The </w:t>
      </w:r>
      <w:r w:rsidR="00763D21" w:rsidRPr="009F7F88">
        <w:rPr>
          <w:color w:val="000000" w:themeColor="text1"/>
        </w:rPr>
        <w:t xml:space="preserve">air surrounded by the GO/CNF wall can act as an effective thermal insulation, reducing the heat loss at the top. This </w:t>
      </w:r>
      <w:r w:rsidR="006E7BAB" w:rsidRPr="009F7F88">
        <w:rPr>
          <w:color w:val="000000" w:themeColor="text1"/>
        </w:rPr>
        <w:t>example of 3D printing to create an integrated stacking of three different aerogels provides a new method to efficiently convert sunlight energy into steam, which may promote its use in areas such as desalination.</w:t>
      </w:r>
    </w:p>
    <w:p w14:paraId="33D694F0" w14:textId="18545066" w:rsidR="00BC208A" w:rsidRPr="009F7F88" w:rsidRDefault="006E7BAB" w:rsidP="006E7BAB">
      <w:pPr>
        <w:pStyle w:val="RSCB02ArticleText"/>
        <w:ind w:firstLineChars="100" w:firstLine="195"/>
        <w:rPr>
          <w:color w:val="000000" w:themeColor="text1"/>
        </w:rPr>
      </w:pPr>
      <w:bookmarkStart w:id="236" w:name="_Toc39868942"/>
      <w:r w:rsidRPr="009F7F88">
        <w:rPr>
          <w:rStyle w:val="RSCB08CHeadingIn-lineChar"/>
          <w:color w:val="000000" w:themeColor="text1"/>
        </w:rPr>
        <w:t>5.6.2 Photocatalysis application</w:t>
      </w:r>
      <w:bookmarkEnd w:id="236"/>
      <w:r w:rsidRPr="009F7F88">
        <w:rPr>
          <w:rStyle w:val="RSCB08CHeadingIn-lineChar"/>
          <w:color w:val="000000" w:themeColor="text1"/>
        </w:rPr>
        <w:t>.</w:t>
      </w:r>
      <w:r w:rsidRPr="009F7F88">
        <w:rPr>
          <w:b/>
          <w:bCs/>
          <w:color w:val="000000" w:themeColor="text1"/>
        </w:rPr>
        <w:t xml:space="preserve"> </w:t>
      </w:r>
      <w:r w:rsidRPr="009F7F88">
        <w:rPr>
          <w:color w:val="000000" w:themeColor="text1"/>
        </w:rPr>
        <w:t>3D printed aerogel membranes with patterned macrostructures have also been used for solar wastewater remediation (</w:t>
      </w:r>
      <w:r w:rsidRPr="009F7F88">
        <w:rPr>
          <w:color w:val="000000" w:themeColor="text1"/>
        </w:rPr>
        <w:fldChar w:fldCharType="begin"/>
      </w:r>
      <w:r w:rsidRPr="009F7F88">
        <w:rPr>
          <w:color w:val="000000" w:themeColor="text1"/>
        </w:rPr>
        <w:instrText xml:space="preserve"> REF _Ref41202916 \h  \* MERGEFORMAT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34</w:t>
      </w:r>
      <w:r w:rsidRPr="009F7F88">
        <w:rPr>
          <w:color w:val="000000" w:themeColor="text1"/>
        </w:rPr>
        <w:fldChar w:fldCharType="end"/>
      </w:r>
      <w:r w:rsidRPr="009F7F88">
        <w:rPr>
          <w:color w:val="000000" w:themeColor="text1"/>
        </w:rPr>
        <w:t>).</w:t>
      </w:r>
      <w:bookmarkStart w:id="237" w:name="_Hlk46448012"/>
      <w:r w:rsidRPr="009F7F88">
        <w:rPr>
          <w:color w:val="000000" w:themeColor="text1"/>
        </w:rPr>
        <w:fldChar w:fldCharType="begin" w:fldLock="1"/>
      </w:r>
      <w:r w:rsidRPr="009F7F88">
        <w:rPr>
          <w:color w:val="000000" w:themeColor="text1"/>
        </w:rPr>
        <w:instrText>ADDIN CSL_CITATION {"citationItems":[{"id":"ITEM-1","itemData":{"DOI":"10.1002/adfm.201801121","ISSN":"16163028","abstract":"Controlled scalable assembly of 2D building blocks into macroscopic 3D architectures is highly significant. However, the assembly of g-C3N4 into tailored, 3D architectures is not yet reported. Here, a 3D printing methodology to enable the programmable construction of carbon nitride–based hybrid aerogel membranes with patterned macroscopic architectures is proposed. g-C3N4 nanosheets (CNNS) are used as the building block, and sodium alginate (SA) increases the viscosity of the ink to obtain the desired rheological properties. Three printing routes, including printing directly in air and in the supporting reservoirs composed of CaCl2/glycerol solution or Pluronic F127, are demonstrated for printing versatility. The printed Au nanobipyramid–CNNS–SA hybrid aerogels exhibit broadband visible-light absorption and superior solar wastewater remediation performance with excellent cyclic stability and easy manipulation features. Remarkably, the activity of the 3D-printed aerogel is about 2.5 times of that of the contrast sample, attributing to the enhanced liquid velocity and solution diffusion efficiency because of the 3D-printed structure, which is demonstrated by experimental and theoretical simulations. This approach can be extended to the macroscopic assembly of other 2D materials for myriad applications.","author":[{"dropping-particle":"","family":"He","given":"Peisheng","non-dropping-particle":"","parse-names":false,"suffix":""},{"dropping-particle":"","family":"Tang","given":"Xingwei","non-dropping-particle":"","parse-names":false,"suffix":""},{"dropping-particle":"","family":"Chen","given":"Liao","non-dropping-particle":"","parse-names":false,"suffix":""},{"dropping-particle":"","family":"Xie","given":"Peiwen","non-dropping-particle":"","parse-names":false,"suffix":""},{"dropping-particle":"","family":"He","given":"Lu","non-dropping-particle":"","parse-names":false,"suffix":""},{"dropping-particle":"","family":"Zhou","given":"Han","non-dropping-particle":"","parse-names":false,"suffix":""},{"dropping-particle":"","family":"Zhang","given":"Di","non-dropping-particle":"","parse-names":false,"suffix":""},{"dropping-particle":"","family"</w:instrText>
      </w:r>
      <w:r w:rsidRPr="009F7F88">
        <w:rPr>
          <w:rFonts w:hint="eastAsia"/>
          <w:color w:val="000000" w:themeColor="text1"/>
        </w:rPr>
        <w:instrText>:"Fan","given":"Tongxiang","non-dropping-particle":"","parse-names":false,"suffix":""}],"container-title":"Advanced Functional Materials","id":"ITEM-1","issue":"29","issued":{"date-parts":[["2018"]]},"note":"</w:instrText>
      </w:r>
      <w:r w:rsidRPr="009F7F88">
        <w:rPr>
          <w:rFonts w:hint="eastAsia"/>
          <w:color w:val="000000" w:themeColor="text1"/>
        </w:rPr>
        <w:instrText>已加</w:instrText>
      </w:r>
      <w:r w:rsidRPr="009F7F88">
        <w:rPr>
          <w:rFonts w:hint="eastAsia"/>
          <w:color w:val="000000" w:themeColor="text1"/>
        </w:rPr>
        <w:instrText>\n3D</w:instrText>
      </w:r>
      <w:r w:rsidRPr="009F7F88">
        <w:rPr>
          <w:rFonts w:hint="eastAsia"/>
          <w:color w:val="000000" w:themeColor="text1"/>
        </w:rPr>
        <w:instrText>打印</w:instrText>
      </w:r>
      <w:r w:rsidRPr="009F7F88">
        <w:rPr>
          <w:rFonts w:hint="eastAsia"/>
          <w:color w:val="000000" w:themeColor="text1"/>
        </w:rPr>
        <w:instrText>\ng-C3N4 nanosheets (CNNS) -</w:instrText>
      </w:r>
      <w:r w:rsidRPr="009F7F88">
        <w:rPr>
          <w:rFonts w:hint="eastAsia"/>
          <w:color w:val="000000" w:themeColor="text1"/>
        </w:rPr>
        <w:instrText>海藻酸钠</w:instrText>
      </w:r>
      <w:r w:rsidRPr="009F7F88">
        <w:rPr>
          <w:rFonts w:hint="eastAsia"/>
          <w:color w:val="000000" w:themeColor="text1"/>
        </w:rPr>
        <w:instrText>sodium alginate (SA)</w:instrText>
      </w:r>
      <w:r w:rsidRPr="009F7F88">
        <w:rPr>
          <w:rFonts w:hint="eastAsia"/>
          <w:color w:val="000000" w:themeColor="text1"/>
        </w:rPr>
        <w:instrText>气凝胶</w:instrText>
      </w:r>
      <w:r w:rsidRPr="009F7F88">
        <w:rPr>
          <w:rFonts w:hint="eastAsia"/>
          <w:color w:val="000000" w:themeColor="text1"/>
        </w:rPr>
        <w:instrText>\n</w:instrText>
      </w:r>
      <w:r w:rsidRPr="009F7F88">
        <w:rPr>
          <w:rFonts w:hint="eastAsia"/>
          <w:color w:val="000000" w:themeColor="text1"/>
        </w:rPr>
        <w:instrText>宽频太阳能废水处理</w:instrText>
      </w:r>
      <w:r w:rsidRPr="009F7F88">
        <w:rPr>
          <w:rFonts w:hint="eastAsia"/>
          <w:color w:val="000000" w:themeColor="text1"/>
        </w:rPr>
        <w:instrText>","page":"1801121","title":"Patterned Carbon Nitride</w:instrText>
      </w:r>
      <w:r w:rsidRPr="009F7F88">
        <w:rPr>
          <w:rFonts w:hint="eastAsia"/>
          <w:color w:val="000000" w:themeColor="text1"/>
        </w:rPr>
        <w:instrText>–</w:instrText>
      </w:r>
      <w:r w:rsidRPr="009F7F88">
        <w:rPr>
          <w:rFonts w:hint="eastAsia"/>
          <w:color w:val="000000" w:themeColor="text1"/>
        </w:rPr>
        <w:instrText>Based Hybrid Aerogel Membranes via 3D Printing for Broadband Solar Wastewater Remediation","type":"article-journal","volume":"28"},"uris":["http://www.mendeley.com/documents/?</w:instrText>
      </w:r>
      <w:r w:rsidRPr="009F7F88">
        <w:rPr>
          <w:color w:val="000000" w:themeColor="text1"/>
        </w:rPr>
        <w:instrText>uuid=f1539d23-bdfd-4cf5-a320-026f9f6c5964"]}],"mendeley":{"formattedCitation":"&lt;sup&gt;183&lt;/sup&gt;","plainTextFormattedCitation":"183","previouslyFormattedCitation":"&lt;sup&gt;181&lt;/sup&gt;"},"properties":{"noteIndex":0},"schema":"https://github.com/citation-style-language/schema/raw/master/csl-citation.json"}</w:instrText>
      </w:r>
      <w:r w:rsidRPr="009F7F88">
        <w:rPr>
          <w:color w:val="000000" w:themeColor="text1"/>
        </w:rPr>
        <w:fldChar w:fldCharType="separate"/>
      </w:r>
      <w:r w:rsidRPr="009F7F88">
        <w:rPr>
          <w:noProof/>
          <w:color w:val="000000" w:themeColor="text1"/>
          <w:vertAlign w:val="superscript"/>
        </w:rPr>
        <w:t>183</w:t>
      </w:r>
      <w:r w:rsidRPr="009F7F88">
        <w:rPr>
          <w:color w:val="000000" w:themeColor="text1"/>
        </w:rPr>
        <w:fldChar w:fldCharType="end"/>
      </w:r>
      <w:bookmarkEnd w:id="237"/>
      <w:r w:rsidRPr="009F7F88">
        <w:rPr>
          <w:color w:val="000000" w:themeColor="text1"/>
        </w:rPr>
        <w:t xml:space="preserve"> The extrusion printed Au/g-C</w:t>
      </w:r>
      <w:r w:rsidRPr="009F7F88">
        <w:rPr>
          <w:color w:val="000000" w:themeColor="text1"/>
          <w:vertAlign w:val="subscript"/>
        </w:rPr>
        <w:t>3</w:t>
      </w:r>
      <w:r w:rsidRPr="009F7F88">
        <w:rPr>
          <w:color w:val="000000" w:themeColor="text1"/>
        </w:rPr>
        <w:t>N</w:t>
      </w:r>
      <w:r w:rsidRPr="009F7F88">
        <w:rPr>
          <w:color w:val="000000" w:themeColor="text1"/>
          <w:vertAlign w:val="subscript"/>
        </w:rPr>
        <w:t>4</w:t>
      </w:r>
      <w:r w:rsidRPr="009F7F88">
        <w:rPr>
          <w:color w:val="000000" w:themeColor="text1"/>
        </w:rPr>
        <w:t>-sodium alginate (Au/CN-SA) aerogel shows excellent photodegradation activity of methylene blue, reaching an efficiency of more than 93% in 60 minutes, this is 1.5 times more active than a control sample of non-printed aerogel (</w:t>
      </w:r>
      <w:r w:rsidRPr="009F7F88">
        <w:rPr>
          <w:color w:val="000000" w:themeColor="text1"/>
        </w:rPr>
        <w:fldChar w:fldCharType="begin"/>
      </w:r>
      <w:r w:rsidRPr="009F7F88">
        <w:rPr>
          <w:color w:val="000000" w:themeColor="text1"/>
        </w:rPr>
        <w:instrText xml:space="preserve"> REF _Ref41202916 \h </w:instrText>
      </w:r>
      <w:r w:rsidRPr="009F7F88">
        <w:rPr>
          <w:color w:val="000000" w:themeColor="text1"/>
        </w:rPr>
      </w:r>
      <w:r w:rsidRPr="009F7F88">
        <w:rPr>
          <w:color w:val="000000" w:themeColor="text1"/>
        </w:rPr>
        <w:fldChar w:fldCharType="separate"/>
      </w:r>
      <w:r w:rsidRPr="009F7F88">
        <w:rPr>
          <w:color w:val="000000" w:themeColor="text1"/>
        </w:rPr>
        <w:t xml:space="preserve">Fig. </w:t>
      </w:r>
      <w:r w:rsidRPr="009F7F88">
        <w:rPr>
          <w:noProof/>
          <w:color w:val="000000" w:themeColor="text1"/>
        </w:rPr>
        <w:t>34</w:t>
      </w:r>
      <w:r w:rsidRPr="009F7F88">
        <w:rPr>
          <w:color w:val="000000" w:themeColor="text1"/>
        </w:rPr>
        <w:fldChar w:fldCharType="end"/>
      </w:r>
      <w:r w:rsidRPr="009F7F88">
        <w:rPr>
          <w:color w:val="000000" w:themeColor="text1"/>
        </w:rPr>
        <w:t xml:space="preserve">e). The authors propose that the performance enhancement is due to the fast liquid flow and </w:t>
      </w:r>
    </w:p>
    <w:p w14:paraId="759D2268" w14:textId="77777777" w:rsidR="006E7BAB" w:rsidRPr="009F7F88" w:rsidRDefault="006E7BAB" w:rsidP="006E7BAB">
      <w:pPr>
        <w:pStyle w:val="RSCB02ArticleText"/>
        <w:ind w:firstLineChars="100" w:firstLine="194"/>
        <w:rPr>
          <w:color w:val="000000" w:themeColor="text1"/>
        </w:rPr>
      </w:pPr>
    </w:p>
    <w:p w14:paraId="0C8ACB81" w14:textId="081E7D08" w:rsidR="002B52AF" w:rsidRPr="009F7F88" w:rsidRDefault="002B52AF" w:rsidP="002B52AF">
      <w:pPr>
        <w:pStyle w:val="RSCB02ArticleText"/>
        <w:spacing w:line="240" w:lineRule="auto"/>
        <w:rPr>
          <w:color w:val="000000" w:themeColor="text1"/>
        </w:rPr>
      </w:pPr>
      <w:r w:rsidRPr="009F7F88">
        <w:rPr>
          <w:noProof/>
          <w:color w:val="000000" w:themeColor="text1"/>
          <w:w w:val="100"/>
        </w:rPr>
        <w:lastRenderedPageBreak/>
        <mc:AlternateContent>
          <mc:Choice Requires="wpg">
            <w:drawing>
              <wp:inline distT="0" distB="0" distL="0" distR="0" wp14:anchorId="2CE7543F" wp14:editId="592E2527">
                <wp:extent cx="3175635" cy="5232693"/>
                <wp:effectExtent l="0" t="0" r="5715" b="6350"/>
                <wp:docPr id="308" name="组合 308"/>
                <wp:cNvGraphicFramePr/>
                <a:graphic xmlns:a="http://schemas.openxmlformats.org/drawingml/2006/main">
                  <a:graphicData uri="http://schemas.microsoft.com/office/word/2010/wordprocessingGroup">
                    <wpg:wgp>
                      <wpg:cNvGrpSpPr/>
                      <wpg:grpSpPr>
                        <a:xfrm>
                          <a:off x="0" y="0"/>
                          <a:ext cx="3175635" cy="5232692"/>
                          <a:chOff x="2447099" y="463"/>
                          <a:chExt cx="3175635" cy="5232692"/>
                        </a:xfrm>
                      </wpg:grpSpPr>
                      <pic:pic xmlns:pic="http://schemas.openxmlformats.org/drawingml/2006/picture">
                        <pic:nvPicPr>
                          <pic:cNvPr id="1916" name="图片 1916"/>
                          <pic:cNvPicPr preferRelativeResize="0">
                            <a:picLocks noChangeAspect="1"/>
                          </pic:cNvPicPr>
                        </pic:nvPicPr>
                        <pic:blipFill>
                          <a:blip r:embed="rId78"/>
                          <a:srcRect/>
                          <a:stretch/>
                        </pic:blipFill>
                        <pic:spPr bwMode="auto">
                          <a:xfrm>
                            <a:off x="2558095" y="463"/>
                            <a:ext cx="2988000" cy="4103357"/>
                          </a:xfrm>
                          <a:prstGeom prst="rect">
                            <a:avLst/>
                          </a:prstGeom>
                          <a:noFill/>
                          <a:ln>
                            <a:noFill/>
                          </a:ln>
                        </pic:spPr>
                      </pic:pic>
                      <wps:wsp>
                        <wps:cNvPr id="306" name="文本框 306"/>
                        <wps:cNvSpPr txBox="1"/>
                        <wps:spPr>
                          <a:xfrm>
                            <a:off x="2447099" y="4155902"/>
                            <a:ext cx="3175635" cy="1077253"/>
                          </a:xfrm>
                          <a:prstGeom prst="rect">
                            <a:avLst/>
                          </a:prstGeom>
                          <a:solidFill>
                            <a:prstClr val="white"/>
                          </a:solidFill>
                          <a:ln>
                            <a:noFill/>
                          </a:ln>
                        </wps:spPr>
                        <wps:txbx>
                          <w:txbxContent>
                            <w:p w14:paraId="73B5EBC1" w14:textId="498B924E" w:rsidR="005573B9" w:rsidRPr="003B21FF" w:rsidRDefault="005573B9" w:rsidP="000A6A0D">
                              <w:pPr>
                                <w:pStyle w:val="RSCI04CaptiontoFigureSchemeChart"/>
                                <w:rPr>
                                  <w:rFonts w:cs="Times New Roman"/>
                                  <w:noProof/>
                                  <w:w w:val="108"/>
                                  <w:sz w:val="18"/>
                                </w:rPr>
                              </w:pPr>
                              <w:bookmarkStart w:id="238" w:name="_Ref41202601"/>
                              <w:r>
                                <w:t xml:space="preserve">Fig. </w:t>
                              </w:r>
                              <w:r w:rsidR="00B131A9">
                                <w:fldChar w:fldCharType="begin"/>
                              </w:r>
                              <w:r w:rsidR="00B131A9">
                                <w:instrText xml:space="preserve"> SEQ Fig. \* ARABIC </w:instrText>
                              </w:r>
                              <w:r w:rsidR="00B131A9">
                                <w:fldChar w:fldCharType="separate"/>
                              </w:r>
                              <w:r>
                                <w:rPr>
                                  <w:noProof/>
                                </w:rPr>
                                <w:t>33</w:t>
                              </w:r>
                              <w:r w:rsidR="00B131A9">
                                <w:rPr>
                                  <w:noProof/>
                                </w:rPr>
                                <w:fldChar w:fldCharType="end"/>
                              </w:r>
                              <w:bookmarkEnd w:id="238"/>
                              <w:r>
                                <w:t xml:space="preserve">  </w:t>
                              </w:r>
                              <w:r w:rsidRPr="006C0841">
                                <w:t xml:space="preserve">All-in-one 3D printed aerogel structure for solar steam generation. (a) Schematic </w:t>
                              </w:r>
                              <w:r>
                                <w:t xml:space="preserve">diagram </w:t>
                              </w:r>
                              <w:r w:rsidRPr="006C0841">
                                <w:t xml:space="preserve">showing </w:t>
                              </w:r>
                              <w:r>
                                <w:t xml:space="preserve">the </w:t>
                              </w:r>
                              <w:r w:rsidRPr="006C0841">
                                <w:t>3D print</w:t>
                              </w:r>
                              <w:r>
                                <w:t>ing enabled</w:t>
                              </w:r>
                              <w:r w:rsidRPr="006C0841">
                                <w:t xml:space="preserve"> fabrication</w:t>
                              </w:r>
                              <w:r>
                                <w:t xml:space="preserve"> process</w:t>
                              </w:r>
                              <w:r w:rsidRPr="006C0841">
                                <w:t xml:space="preserve">. (b) </w:t>
                              </w:r>
                              <w:r>
                                <w:t>Three-layer structure of the 3D printed evaporator</w:t>
                              </w:r>
                              <w:r w:rsidRPr="006C0841">
                                <w:t xml:space="preserve">. (c) Photograph </w:t>
                              </w:r>
                              <w:r w:rsidRPr="00BD0CA2">
                                <w:t>of light-weight</w:t>
                              </w:r>
                              <w:r>
                                <w:t xml:space="preserve"> evaporator</w:t>
                              </w:r>
                              <w:r w:rsidRPr="006C0841">
                                <w:t>. (d) Schematic illustration of solar steam generation. (e) Infrared images of pure water and the generator at various time points under 1 sun illumination. (f) Curves showing surface temperature change of pure water and the generator as a function of irradiation time. (g) Cumulative weight loss of pure water and the generator through water evaporation over time. Reproduced with permission from Ref.</w:t>
                              </w:r>
                              <w:r w:rsidRPr="000936EA">
                                <w:t xml:space="preserve"> </w:t>
                              </w:r>
                              <w:bookmarkStart w:id="239" w:name="_Hlk37980608"/>
                              <w:r w:rsidRPr="00107ADC">
                                <w:fldChar w:fldCharType="begin" w:fldLock="1"/>
                              </w:r>
                              <w:r w:rsidRPr="00107ADC">
                                <w:instrText>ADDIN CSL_CITATION {"citationItems":[{"id":"ITEM-1","itemData":{"DOI":"10.1002/adma.201700981","ISSN":"15214095","abstract":"Using solar energy to generate steam is a clean and sustainable approach to addressing the issue of water shortage. The current challenge for solar steam generation is to develop easy-to-manufacture and scalable methods which can convert solar irradiation into exploitable thermal energy with high efficiency. Although various material and structure designs have been reported, high efficiency in solar steam generation usually can be achieved only at concentrated solar illumination. For the first time, 3D printing to construct an all-in-one evaporator with a concave structure for high-efficiency solar steam generation under 1 sun illumination is used. The solar-steam-generation device has a high porosity (97.3%) and efficient broadband solar absorption (&gt;97%). The 3D-printed porous evaporator with intrinsic low thermal conductivity enables heat localization and effectively alleviates thermal dissipation to the bulk water. As a result, the 3D-printed evaporator has a high solar steam efficiency of 85.6% under 1 sun illumination (1 kW m −2 ), which is among the best compared with other reported evaporators. The all-in-one structure design using the advanced 3D printing fabrication technique offers a new approach to solar energy harvesting for high-efficiency steam generation.","author":[{"dropping-particle":"","family":"Li","given":"Yiju","non-dropping-particle":"","parse-names":false,"suffix":""},{"dropping-particle":"","family":"Gao","given":"Tingting","non-dropping-particle":"","parse-names":false,"suffix":""},{"dropping-particle":"","family":"Yang","given":"Zhi","non-dropping-particle":"","parse-names":false,"suffix":""},{"dropping-particle":"","family":"Chen","given":"Chaoji","non-dropping-particle":"","parse-names":false,"suffix":""},{"dropping-particle":"","family":"Luo","given":"Wei","non-dropping-particle":"","parse-names":false,"suffix":""},{"dropping-particle":"","family":"Song","given":"Jianwei","non-dropping-particle":"","parse-names":false,"suffix":""},{"dropping-particle":"","family":"Hitz","given":"Emily","non-dropping-particle":"","parse-names":false,"suffix":""},{"dropping-particle":"","family":"Jia","given":"Chao","non-dropping-particle":"","parse-names":false,"suffix":""},{"dropping-particle":"","family":"Zhou","given":"Yubing","non-dropping-particle":"","parse-names":false,"suffix":""},{"dropping-particle":"","family":"Liu","given":"Boyang","non-dropping-particle":"","parse-names":false,"suffix":""},{"dropping-particle":"","family":"Yang","given":"Bao","non-dropping-particle":"","parse-names":false,"suffix":""},{"dropping-particle":"","family":"Hu","given":"Liangbing","non-dropping-particle":"","parse-names":false,"s</w:instrText>
                              </w:r>
                              <w:r w:rsidRPr="00107ADC">
                                <w:rPr>
                                  <w:rFonts w:hint="eastAsia"/>
                                </w:rPr>
                                <w:instrText>uffix":""}],"container-title":"Advanced Materials","id":"ITEM-1","issue":"26","issued":{"date-parts":[["2017"]]},"note":"</w:instrText>
                              </w:r>
                              <w:r w:rsidRPr="00107ADC">
                                <w:rPr>
                                  <w:rFonts w:hint="eastAsia"/>
                                </w:rPr>
                                <w:instrText>已加，放沾边中</w:instrText>
                              </w:r>
                              <w:r w:rsidRPr="00107ADC">
                                <w:rPr>
                                  <w:rFonts w:hint="eastAsia"/>
                                </w:rPr>
                                <w:instrText>\n3D</w:instrText>
                              </w:r>
                              <w:r w:rsidRPr="00107ADC">
                                <w:rPr>
                                  <w:rFonts w:hint="eastAsia"/>
                                </w:rPr>
                                <w:instrText>打印冷冻干燥</w:instrText>
                              </w:r>
                              <w:r w:rsidRPr="00107ADC">
                                <w:rPr>
                                  <w:rFonts w:hint="eastAsia"/>
                                </w:rPr>
                                <w:instrText>\n</w:instrText>
                              </w:r>
                              <w:r w:rsidRPr="00107ADC">
                                <w:rPr>
                                  <w:rFonts w:hint="eastAsia"/>
                                </w:rPr>
                                <w:instrText>碳纳米管</w:instrText>
                              </w:r>
                              <w:r w:rsidRPr="00107ADC">
                                <w:rPr>
                                  <w:rFonts w:hint="eastAsia"/>
                                </w:rPr>
                                <w:instrText>/</w:instrText>
                              </w:r>
                              <w:r w:rsidRPr="00107ADC">
                                <w:rPr>
                                  <w:rFonts w:hint="eastAsia"/>
                                </w:rPr>
                                <w:instrText>氧化石墨烯辐射吸收层</w:instrText>
                              </w:r>
                              <w:r w:rsidRPr="00107ADC">
                                <w:rPr>
                                  <w:rFonts w:hint="eastAsia"/>
                                </w:rPr>
                                <w:instrText>+</w:instrText>
                              </w:r>
                              <w:r w:rsidRPr="00107ADC">
                                <w:rPr>
                                  <w:rFonts w:hint="eastAsia"/>
                                </w:rPr>
                                <w:instrText>氧化石墨烯</w:instrText>
                              </w:r>
                              <w:r w:rsidRPr="00107ADC">
                                <w:rPr>
                                  <w:rFonts w:hint="eastAsia"/>
                                </w:rPr>
                                <w:instrText>/</w:instrText>
                              </w:r>
                              <w:r w:rsidRPr="00107ADC">
                                <w:rPr>
                                  <w:rFonts w:hint="eastAsia"/>
                                </w:rPr>
                                <w:instrText>纳米原纤化纤维素水传输层</w:instrText>
                              </w:r>
                              <w:r w:rsidRPr="00107ADC">
                                <w:rPr>
                                  <w:rFonts w:hint="eastAsia"/>
                                </w:rPr>
                                <w:instrText>+</w:instrText>
                              </w:r>
                              <w:r w:rsidRPr="00107ADC">
                                <w:rPr>
                                  <w:rFonts w:hint="eastAsia"/>
                                </w:rPr>
                                <w:instrText>氧化石墨烯</w:instrText>
                              </w:r>
                              <w:r w:rsidRPr="00107ADC">
                                <w:rPr>
                                  <w:rFonts w:hint="eastAsia"/>
                                </w:rPr>
                                <w:instrText>/</w:instrText>
                              </w:r>
                              <w:r w:rsidRPr="00107ADC">
                                <w:rPr>
                                  <w:rFonts w:hint="eastAsia"/>
                                </w:rPr>
                                <w:instrText>纳米原纤化纤维素吸水（隔热）壁三部分结构</w:instrText>
                              </w:r>
                              <w:r w:rsidRPr="00107ADC">
                                <w:rPr>
                                  <w:rFonts w:hint="eastAsia"/>
                                </w:rPr>
                                <w:instrText>\n</w:instrText>
                              </w:r>
                              <w:r w:rsidRPr="00107ADC">
                                <w:rPr>
                                  <w:rFonts w:hint="eastAsia"/>
                                </w:rPr>
                                <w:instrText>太阳能蒸发器</w:instrText>
                              </w:r>
                              <w:r w:rsidRPr="00107ADC">
                                <w:rPr>
                                  <w:rFonts w:hint="eastAsia"/>
                                </w:rPr>
                                <w:instrText>","page":"1700981","title":"3D-Printed, All-in</w:instrText>
                              </w:r>
                              <w:r w:rsidRPr="00107ADC">
                                <w:instrText>-One Evaporator for High-Efficiency Solar Steam Generation under 1 Sun Illumination","type":"article-journal","volume":"29"},"uris":["http://www.mendeley.com/documents/?uuid=5cb9fb4d-357a-42b7-a73a-7001b6416969"]}],"mendeley":{"formattedCitation":"&lt;sup&gt;216&lt;/sup&gt;","plainTextFormattedCitation":"216","previouslyFormattedCitation":"&lt;sup&gt;214&lt;/sup&gt;"},"properties":{"noteIndex":0},"schema":"https://github.com/citation-style-language/schema/raw/master/csl-citation.json"}</w:instrText>
                              </w:r>
                              <w:r w:rsidRPr="00107ADC">
                                <w:fldChar w:fldCharType="separate"/>
                              </w:r>
                              <w:r w:rsidRPr="00107ADC">
                                <w:rPr>
                                  <w:noProof/>
                                </w:rPr>
                                <w:t>216</w:t>
                              </w:r>
                              <w:r w:rsidRPr="00107ADC">
                                <w:fldChar w:fldCharType="end"/>
                              </w:r>
                              <w:bookmarkEnd w:id="239"/>
                              <w:r w:rsidRPr="000936EA">
                                <w:t>.</w:t>
                              </w:r>
                              <w:r w:rsidRPr="006C0841">
                                <w:t xml:space="preserve"> Copyright 2017 WILEY</w:t>
                              </w:r>
                              <w:r w:rsidRPr="006C0841">
                                <w:rPr>
                                  <w:rFonts w:hint="eastAsia"/>
                                </w:rPr>
                                <w:t>‐</w:t>
                              </w:r>
                              <w:r w:rsidRPr="006C0841">
                                <w:t>V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CE7543F" id="组合 308" o:spid="_x0000_s1123" style="width:250.05pt;height:412pt;mso-position-horizontal-relative:char;mso-position-vertical-relative:line" coordorigin="24470,4" coordsize="31756,5232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TcOTQGB6V8j/Fb/AIKJ+GfAv7RF&#10;l8GvDvhXU/HfiqeeGykbTLiOOGG6kP8AqWZs8ouGdui5IPKtj632577T7UALuG7Hf6UUxI2ViTK7&#10;j0YL/QU/aKAFooooAKKK+SfjZ/wUQ8O/s9fH6x+G3jjwjqulWN41u8Pifz42szbynb5+3Abajhlf&#10;uNjdeMgH1tRTIZkuIklidZInUMrochgeQQe4p9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8O/a0/ay8M/sk/D6LxDrdu+raheTeRp+jwTCKW6bqx3EHaqjqcHqPWt39mn41ah+0F8KdN8c&#10;XnhOfwfb6kWezsrm7FxJJDnCykhFwG6jrxQB6pRRRQAUUUUAFFFeQ/tR/Hi//Zv+Fd145tvCE/jC&#10;ysZVF7bW14Ld4ImOPNyUYFQcA9OooA9eorxf9lP9qbwz+1h8N18UaDE2nXcMpt7/AEiaUSS2co5A&#10;JAG4Ecg4GR2Fe0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m/xy/Z38A/t&#10;GeFzofjvQINWgTcbe6H7u5tGP8UUo+ZD046HAyDX5T/tef8ABL3RfgHo0niPw/49vrvS5GYRabqO&#10;nI80YAzzOkihv+/YoooA+FfB/hf/AISvxJBpP2n7L5jbfO8vfjkDpkevrX6i/s7/APBHnwRrWl6d&#10;4l8beNtU8RWVwqyppOn2i6enuskm+RmB/wBnYfeiigD9H/h38NPC3wm8MW3h3wfoVl4f0a3HyWtl&#10;EEBPdmPVmPdmJJ7mum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">
                <v:shape id="图片 1916" o:spid="_x0000_s1124" type="#_x0000_t75" style="position:absolute;left:25580;top:4;width:29880;height:410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">
                  <v:imagedata r:id="rId79" o:title=""/>
                </v:shape>
                <v:shape id="文本框 306" o:spid="_x0000_s1125" type="#_x0000_t202" style="position:absolute;left:24470;top:41559;width:31757;height:10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" stroked="f">
                  <v:textbox inset="0,0,0,0">
                    <w:txbxContent>
                      <w:p w14:paraId="73B5EBC1" w14:textId="498B924E" w:rsidR="005573B9" w:rsidRPr="003B21FF" w:rsidRDefault="005573B9" w:rsidP="000A6A0D">
                        <w:pPr>
                          <w:pStyle w:val="RSCI04CaptiontoFigureSchemeChart"/>
                          <w:rPr>
                            <w:rFonts w:cs="Times New Roman"/>
                            <w:noProof/>
                            <w:w w:val="108"/>
                            <w:sz w:val="18"/>
                          </w:rPr>
                        </w:pPr>
                        <w:bookmarkStart w:id="298" w:name="_Ref41202601"/>
                        <w:r>
                          <w:t xml:space="preserve">Fig. </w:t>
                        </w:r>
                        <w:fldSimple w:instr=" SEQ Fig. \* ARABIC ">
                          <w:r>
                            <w:rPr>
                              <w:noProof/>
                            </w:rPr>
                            <w:t>33</w:t>
                          </w:r>
                        </w:fldSimple>
                        <w:bookmarkEnd w:id="298"/>
                        <w:r>
                          <w:t xml:space="preserve">  </w:t>
                        </w:r>
                        <w:r w:rsidRPr="006C0841">
                          <w:t xml:space="preserve">All-in-one 3D printed aerogel structure for solar steam generation. (a) Schematic </w:t>
                        </w:r>
                        <w:r>
                          <w:t xml:space="preserve">diagram </w:t>
                        </w:r>
                        <w:r w:rsidRPr="006C0841">
                          <w:t xml:space="preserve">showing </w:t>
                        </w:r>
                        <w:r>
                          <w:t xml:space="preserve">the </w:t>
                        </w:r>
                        <w:r w:rsidRPr="006C0841">
                          <w:t>3D print</w:t>
                        </w:r>
                        <w:r>
                          <w:t>ing enabled</w:t>
                        </w:r>
                        <w:r w:rsidRPr="006C0841">
                          <w:t xml:space="preserve"> fabrication</w:t>
                        </w:r>
                        <w:r>
                          <w:t xml:space="preserve"> process</w:t>
                        </w:r>
                        <w:r w:rsidRPr="006C0841">
                          <w:t xml:space="preserve">. (b) </w:t>
                        </w:r>
                        <w:r>
                          <w:t>Three-layer structure of the 3D printed evaporator</w:t>
                        </w:r>
                        <w:r w:rsidRPr="006C0841">
                          <w:t xml:space="preserve">. (c) Photograph </w:t>
                        </w:r>
                        <w:r w:rsidRPr="00BD0CA2">
                          <w:t>of light-weight</w:t>
                        </w:r>
                        <w:r>
                          <w:t xml:space="preserve"> evaporator</w:t>
                        </w:r>
                        <w:r w:rsidRPr="006C0841">
                          <w:t>. (d) Schematic illustration of solar steam generation. (e) Infrared images of pure water and the generator at various time points under 1 sun illumination. (f) Curves showing surface temperature change of pure water and the generator as a function of irradiation time. (g) Cumulative weight loss of pure water and the generator through water evaporation over time. Reproduced with permission from Ref.</w:t>
                        </w:r>
                        <w:r w:rsidRPr="000936EA">
                          <w:t xml:space="preserve"> </w:t>
                        </w:r>
                        <w:bookmarkStart w:id="299" w:name="_Hlk37980608"/>
                        <w:r w:rsidRPr="00107ADC">
                          <w:fldChar w:fldCharType="begin" w:fldLock="1"/>
                        </w:r>
                        <w:r w:rsidRPr="00107ADC">
                          <w:instrText>ADDIN CSL_CITATION {"citationItems":[{"id":"ITEM-1","itemData":{"DOI":"10.1002/adma.201700981","ISSN":"15214095","abstract":"Using solar energy to generate steam is a clean and sustainable approach to addressing the issue of water shortage. The current challenge for solar steam generation is to develop easy-to-manufacture and scalable methods which can convert solar irradiation into exploitable thermal energy with high efficiency. Although various material and structure designs have been reported, high efficiency in solar steam generation usually can be achieved only at concentrated solar illumination. For the first time, 3D printing to construct an all-in-one evaporator with a concave structure for high-efficiency solar steam generation under 1 sun illumination is used. The solar-steam-generation device has a high porosity (97.3%) and efficient broadband solar absorption (&gt;97%). The 3D-printed porous evaporator with intrinsic low thermal conductivity enables heat localization and effectively alleviates thermal dissipation to the bulk water. As a result, the 3D-printed evaporator has a high solar steam efficiency of 85.6% under 1 sun illumination (1 kW m −2 ), which is among the best compared with other reported evaporators. The all-in-one structure design using the advanced 3D printing fabrication technique offers a new approach to solar energy harvesting for high-efficiency steam generation.","author":[{"dropping-particle":"","family":"Li","given":"Yiju","non-dropping-particle":"","parse-names":false,"suffix":""},{"dropping-particle":"","family":"Gao","given":"Tingting","non-dropping-particle":"","parse-names":false,"suffix":""},{"dropping-particle":"","family":"Yang","given":"Zhi","non-dropping-particle":"","parse-names":false,"suffix":""},{"dropping-particle":"","family":"Chen","given":"Chaoji","non-dropping-particle":"","parse-names":false,"suffix":""},{"dropping-particle":"","family":"Luo","given":"Wei","non-dropping-particle":"","parse-names":false,"suffix":""},{"dropping-particle":"","family":"Song","given":"Jianwei","non-dropping-particle":"","parse-names":false,"suffix":""},{"dropping-particle":"","family":"Hitz","given":"Emily","non-dropping-particle":"","parse-names":false,"suffix":""},{"dropping-particle":"","family":"Jia","given":"Chao","non-dropping-particle":"","parse-names":false,"suffix":""},{"dropping-particle":"","family":"Zhou","given":"Yubing","non-dropping-particle":"","parse-names":false,"suffix":""},{"dropping-particle":"","family":"Liu","given":"Boyang","non-dropping-particle":"","parse-names":false,"suffix":""},{"dropping-particle":"","family":"Yang","given":"Bao","non-dropping-particle":"","parse-names":false,"suffix":""},{"dropping-particle":"","family":"Hu","given":"Liangbing","non-dropping-particle":"","parse-names":false,"s</w:instrText>
                        </w:r>
                        <w:r w:rsidRPr="00107ADC">
                          <w:rPr>
                            <w:rFonts w:hint="eastAsia"/>
                          </w:rPr>
                          <w:instrText>uffix":""}],"container-title":"Advanced Materials","id":"ITEM-1","issue":"26","issued":{"date-parts":[["2017"]]},"note":"</w:instrText>
                        </w:r>
                        <w:r w:rsidRPr="00107ADC">
                          <w:rPr>
                            <w:rFonts w:hint="eastAsia"/>
                          </w:rPr>
                          <w:instrText>已加，放沾边中</w:instrText>
                        </w:r>
                        <w:r w:rsidRPr="00107ADC">
                          <w:rPr>
                            <w:rFonts w:hint="eastAsia"/>
                          </w:rPr>
                          <w:instrText>\n3D</w:instrText>
                        </w:r>
                        <w:r w:rsidRPr="00107ADC">
                          <w:rPr>
                            <w:rFonts w:hint="eastAsia"/>
                          </w:rPr>
                          <w:instrText>打印冷冻干燥</w:instrText>
                        </w:r>
                        <w:r w:rsidRPr="00107ADC">
                          <w:rPr>
                            <w:rFonts w:hint="eastAsia"/>
                          </w:rPr>
                          <w:instrText>\n</w:instrText>
                        </w:r>
                        <w:r w:rsidRPr="00107ADC">
                          <w:rPr>
                            <w:rFonts w:hint="eastAsia"/>
                          </w:rPr>
                          <w:instrText>碳纳米管</w:instrText>
                        </w:r>
                        <w:r w:rsidRPr="00107ADC">
                          <w:rPr>
                            <w:rFonts w:hint="eastAsia"/>
                          </w:rPr>
                          <w:instrText>/</w:instrText>
                        </w:r>
                        <w:r w:rsidRPr="00107ADC">
                          <w:rPr>
                            <w:rFonts w:hint="eastAsia"/>
                          </w:rPr>
                          <w:instrText>氧化石墨烯辐射吸收层</w:instrText>
                        </w:r>
                        <w:r w:rsidRPr="00107ADC">
                          <w:rPr>
                            <w:rFonts w:hint="eastAsia"/>
                          </w:rPr>
                          <w:instrText>+</w:instrText>
                        </w:r>
                        <w:r w:rsidRPr="00107ADC">
                          <w:rPr>
                            <w:rFonts w:hint="eastAsia"/>
                          </w:rPr>
                          <w:instrText>氧化石墨烯</w:instrText>
                        </w:r>
                        <w:r w:rsidRPr="00107ADC">
                          <w:rPr>
                            <w:rFonts w:hint="eastAsia"/>
                          </w:rPr>
                          <w:instrText>/</w:instrText>
                        </w:r>
                        <w:r w:rsidRPr="00107ADC">
                          <w:rPr>
                            <w:rFonts w:hint="eastAsia"/>
                          </w:rPr>
                          <w:instrText>纳米原纤化纤维素水传输层</w:instrText>
                        </w:r>
                        <w:r w:rsidRPr="00107ADC">
                          <w:rPr>
                            <w:rFonts w:hint="eastAsia"/>
                          </w:rPr>
                          <w:instrText>+</w:instrText>
                        </w:r>
                        <w:r w:rsidRPr="00107ADC">
                          <w:rPr>
                            <w:rFonts w:hint="eastAsia"/>
                          </w:rPr>
                          <w:instrText>氧化石墨烯</w:instrText>
                        </w:r>
                        <w:r w:rsidRPr="00107ADC">
                          <w:rPr>
                            <w:rFonts w:hint="eastAsia"/>
                          </w:rPr>
                          <w:instrText>/</w:instrText>
                        </w:r>
                        <w:r w:rsidRPr="00107ADC">
                          <w:rPr>
                            <w:rFonts w:hint="eastAsia"/>
                          </w:rPr>
                          <w:instrText>纳米原纤化纤维素吸水（隔热）壁三部分结构</w:instrText>
                        </w:r>
                        <w:r w:rsidRPr="00107ADC">
                          <w:rPr>
                            <w:rFonts w:hint="eastAsia"/>
                          </w:rPr>
                          <w:instrText>\n</w:instrText>
                        </w:r>
                        <w:r w:rsidRPr="00107ADC">
                          <w:rPr>
                            <w:rFonts w:hint="eastAsia"/>
                          </w:rPr>
                          <w:instrText>太阳能蒸发器</w:instrText>
                        </w:r>
                        <w:r w:rsidRPr="00107ADC">
                          <w:rPr>
                            <w:rFonts w:hint="eastAsia"/>
                          </w:rPr>
                          <w:instrText>","page":"1700981","title":"3D-Printed, All-in</w:instrText>
                        </w:r>
                        <w:r w:rsidRPr="00107ADC">
                          <w:instrText>-One Evaporator for High-Efficiency Solar Steam Generation under 1 Sun Illumination","type":"article-journal","volume":"29"},"uris":["http://www.mendeley.com/documents/?uuid=5cb9fb4d-357a-42b7-a73a-7001b6416969"]}],"mendeley":{"formattedCitation":"&lt;sup&gt;216&lt;/sup&gt;","plainTextFormattedCitation":"216","previouslyFormattedCitation":"&lt;sup&gt;214&lt;/sup&gt;"},"properties":{"noteIndex":0},"schema":"https://github.com/citation-style-language/schema/raw/master/csl-citation.json"}</w:instrText>
                        </w:r>
                        <w:r w:rsidRPr="00107ADC">
                          <w:fldChar w:fldCharType="separate"/>
                        </w:r>
                        <w:r w:rsidRPr="00107ADC">
                          <w:rPr>
                            <w:noProof/>
                          </w:rPr>
                          <w:t>216</w:t>
                        </w:r>
                        <w:r w:rsidRPr="00107ADC">
                          <w:fldChar w:fldCharType="end"/>
                        </w:r>
                        <w:bookmarkEnd w:id="299"/>
                        <w:r w:rsidRPr="000936EA">
                          <w:t>.</w:t>
                        </w:r>
                        <w:r w:rsidRPr="006C0841">
                          <w:t xml:space="preserve"> Copyright 2017 WILEY</w:t>
                        </w:r>
                        <w:r w:rsidRPr="006C0841">
                          <w:rPr>
                            <w:rFonts w:hint="eastAsia"/>
                          </w:rPr>
                          <w:t>‐</w:t>
                        </w:r>
                        <w:r w:rsidRPr="006C0841">
                          <w:t>VCH.</w:t>
                        </w:r>
                      </w:p>
                    </w:txbxContent>
                  </v:textbox>
                </v:shape>
                <w10:anchorlock/>
              </v:group>
            </w:pict>
          </mc:Fallback>
        </mc:AlternateContent>
      </w:r>
    </w:p>
    <w:bookmarkStart w:id="240" w:name="_Toc39868943"/>
    <w:p w14:paraId="2D282612" w14:textId="34AF4E36" w:rsidR="000A6A0D" w:rsidRPr="009F7F88" w:rsidRDefault="000A6A0D" w:rsidP="004C5442">
      <w:pPr>
        <w:pStyle w:val="RSCB02ArticleText"/>
        <w:spacing w:line="240" w:lineRule="auto"/>
        <w:jc w:val="center"/>
        <w:rPr>
          <w:color w:val="000000" w:themeColor="text1"/>
        </w:rPr>
      </w:pPr>
      <w:r w:rsidRPr="009F7F88">
        <w:rPr>
          <w:noProof/>
          <w:color w:val="000000" w:themeColor="text1"/>
          <w:w w:val="100"/>
        </w:rPr>
        <mc:AlternateContent>
          <mc:Choice Requires="wpg">
            <w:drawing>
              <wp:inline distT="0" distB="0" distL="0" distR="0" wp14:anchorId="3826F3B6" wp14:editId="5A54386F">
                <wp:extent cx="3083153" cy="4038160"/>
                <wp:effectExtent l="0" t="0" r="3175" b="635"/>
                <wp:docPr id="311" name="组合 311"/>
                <wp:cNvGraphicFramePr/>
                <a:graphic xmlns:a="http://schemas.openxmlformats.org/drawingml/2006/main">
                  <a:graphicData uri="http://schemas.microsoft.com/office/word/2010/wordprocessingGroup">
                    <wpg:wgp>
                      <wpg:cNvGrpSpPr/>
                      <wpg:grpSpPr>
                        <a:xfrm>
                          <a:off x="0" y="0"/>
                          <a:ext cx="3083152" cy="4038159"/>
                          <a:chOff x="1487603" y="1"/>
                          <a:chExt cx="3238268" cy="4241321"/>
                        </a:xfrm>
                      </wpg:grpSpPr>
                      <pic:pic xmlns:pic="http://schemas.openxmlformats.org/drawingml/2006/picture">
                        <pic:nvPicPr>
                          <pic:cNvPr id="1917" name="图片 1917"/>
                          <pic:cNvPicPr>
                            <a:picLocks noChangeAspect="1"/>
                          </pic:cNvPicPr>
                        </pic:nvPicPr>
                        <pic:blipFill>
                          <a:blip r:embed="rId80"/>
                          <a:srcRect/>
                          <a:stretch/>
                        </pic:blipFill>
                        <pic:spPr bwMode="auto">
                          <a:xfrm>
                            <a:off x="1487603" y="1"/>
                            <a:ext cx="3238268" cy="3121023"/>
                          </a:xfrm>
                          <a:prstGeom prst="rect">
                            <a:avLst/>
                          </a:prstGeom>
                          <a:noFill/>
                          <a:ln>
                            <a:noFill/>
                          </a:ln>
                        </pic:spPr>
                      </pic:pic>
                      <wps:wsp>
                        <wps:cNvPr id="310" name="文本框 310"/>
                        <wps:cNvSpPr txBox="1"/>
                        <wps:spPr>
                          <a:xfrm>
                            <a:off x="1487604" y="3177336"/>
                            <a:ext cx="3238030" cy="1063986"/>
                          </a:xfrm>
                          <a:prstGeom prst="rect">
                            <a:avLst/>
                          </a:prstGeom>
                          <a:solidFill>
                            <a:prstClr val="white"/>
                          </a:solidFill>
                          <a:ln>
                            <a:noFill/>
                          </a:ln>
                        </wps:spPr>
                        <wps:txbx>
                          <w:txbxContent>
                            <w:p w14:paraId="3C1192B1" w14:textId="46A4F37F" w:rsidR="005573B9" w:rsidRPr="00C47F0F" w:rsidRDefault="005573B9" w:rsidP="000A6A0D">
                              <w:pPr>
                                <w:pStyle w:val="RSCI05CaptiontoFigureSchemeChartwithbottombar"/>
                                <w:rPr>
                                  <w:rFonts w:cs="Times New Roman"/>
                                  <w:b/>
                                  <w:w w:val="108"/>
                                  <w:sz w:val="18"/>
                                </w:rPr>
                              </w:pPr>
                              <w:bookmarkStart w:id="241" w:name="_Ref41202916"/>
                              <w:r>
                                <w:t xml:space="preserve">Fig. </w:t>
                              </w:r>
                              <w:r w:rsidR="00B131A9">
                                <w:fldChar w:fldCharType="begin"/>
                              </w:r>
                              <w:r w:rsidR="00B131A9">
                                <w:instrText xml:space="preserve"> SEQ Fig. \* ARABIC </w:instrText>
                              </w:r>
                              <w:r w:rsidR="00B131A9">
                                <w:fldChar w:fldCharType="separate"/>
                              </w:r>
                              <w:r>
                                <w:rPr>
                                  <w:noProof/>
                                </w:rPr>
                                <w:t>34</w:t>
                              </w:r>
                              <w:r w:rsidR="00B131A9">
                                <w:rPr>
                                  <w:noProof/>
                                </w:rPr>
                                <w:fldChar w:fldCharType="end"/>
                              </w:r>
                              <w:bookmarkEnd w:id="241"/>
                              <w:r>
                                <w:t xml:space="preserve">  </w:t>
                              </w:r>
                              <w:r w:rsidRPr="00D6694F">
                                <w:t xml:space="preserve">Photocatalysis application of printed </w:t>
                              </w:r>
                              <w:r>
                                <w:t xml:space="preserve">Au/CN-SA </w:t>
                              </w:r>
                              <w:r w:rsidRPr="00D6694F">
                                <w:t xml:space="preserve">aerogels. </w:t>
                              </w:r>
                              <w:r w:rsidRPr="00AE7A2B">
                                <w:t>(a) Schematic illustration of the aerogel fabrication</w:t>
                              </w:r>
                              <w:r>
                                <w:t>/printing</w:t>
                              </w:r>
                              <w:r w:rsidRPr="00AE7A2B">
                                <w:t xml:space="preserve"> process. Photographs of (b) a structure printed directly in air, (c) the printed structure after thorough cross-linking in a CaCl</w:t>
                              </w:r>
                              <w:r w:rsidRPr="00AE7A2B">
                                <w:rPr>
                                  <w:vertAlign w:val="subscript"/>
                                </w:rPr>
                                <w:t>2</w:t>
                              </w:r>
                              <w:r w:rsidRPr="00AE7A2B">
                                <w:t xml:space="preserve"> solution, and (d) </w:t>
                              </w:r>
                              <w:proofErr w:type="spellStart"/>
                              <w:r w:rsidRPr="00AE7A2B">
                                <w:t>supercritically</w:t>
                              </w:r>
                              <w:proofErr w:type="spellEnd"/>
                              <w:r w:rsidRPr="00AE7A2B">
                                <w:t xml:space="preserve"> dried aerogel. </w:t>
                              </w:r>
                              <w:r w:rsidRPr="00D6694F">
                                <w:t>(</w:t>
                              </w:r>
                              <w:r>
                                <w:t>e</w:t>
                              </w:r>
                              <w:r w:rsidRPr="00D6694F">
                                <w:t xml:space="preserve">) </w:t>
                              </w:r>
                              <w:r>
                                <w:t>C</w:t>
                              </w:r>
                              <w:r w:rsidRPr="00D6694F">
                                <w:t xml:space="preserve">omparison of the photocatalytic methylene blue degradation rates (λ &gt; 420 nm) of the 3D-printed structure and non-printed contrast </w:t>
                              </w:r>
                              <w:r>
                                <w:t>aerogel sample</w:t>
                              </w:r>
                              <w:r w:rsidRPr="00D6694F">
                                <w:t>. Adapted with permission from Ref</w:t>
                              </w:r>
                              <w:r w:rsidRPr="000936EA">
                                <w:t xml:space="preserve">. </w:t>
                              </w:r>
                              <w:r w:rsidRPr="00107ADC">
                                <w:fldChar w:fldCharType="begin" w:fldLock="1"/>
                              </w:r>
                              <w:r w:rsidRPr="00107ADC">
                                <w:instrText>ADDIN CSL_CITATION {"citationItems":[{"id":"ITEM-1","itemData":{"DOI":"10.1002/adfm.201801121","ISSN":"16163028","abstract":"Controlled scalable assembly of 2D building blocks into macroscopic 3D architectures is highly significant. However, the assembly of g-C3N4 into tailored, 3D architectures is not yet reported. Here, a 3D printing methodology to enable the programmable construction of carbon nitride–based hybrid aerogel membranes with patterned macroscopic architectures is proposed. g-C3N4 nanosheets (CNNS) are used as the building block, and sodium alginate (SA) increases the viscosity of the ink to obtain the desired rheological properties. Three printing routes, including printing directly in air and in the supporting reservoirs composed of CaCl2/glycerol solution or Pluronic F127, are demonstrated for printing versatility. The printed Au nanobipyramid–CNNS–SA hybrid aerogels exhibit broadband visible-light absorption and superior solar wastewater remediation performance with excellent cyclic stability and easy manipulation features. Remarkably, the activity of the 3D-printed aerogel is about 2.5 times of that of the contrast sample, attributing to the enhanced liquid velocity and solution diffusion efficiency because of the 3D-printed structure, which is demonstrated by experimental and theoretical simulations. This approach can be extended to the macroscopic assembly of other 2D materials for myriad applications.","author":[{"dropping-particle":"","family":"He","given":"Peisheng","non-dropping-particle":"","parse-names":false,"suffix":""},{"dropping-particle":"","family":"Tang","given":"Xingwei","non-dropping-particle":"","parse-names":false,"suffix":""},{"dropping-particle":"","family":"Chen","given":"Liao","non-dropping-particle":"","parse-names":false,"suffix":""},{"dropping-particle":"","family":"Xie","given":"Peiwen","non-dropping-particle":"","parse-names":false,"suffix":""},{"dropping-particle":"","family":"He","given":"Lu","non-dropping-particle":"","parse-names":false,"suffix":""},{"dropping-particle":"","family":"Zhou","given":"Han","non-dropping-particle":"","parse-names":false,"suffix":""},{"dropping-particle":"","family":"Zhang","given":"Di","non-dropping-particle":"","parse-names":false,"suffix":""},{"dropping-particle":"","family"</w:instrText>
                              </w:r>
                              <w:r w:rsidRPr="00107ADC">
                                <w:rPr>
                                  <w:rFonts w:hint="eastAsia"/>
                                </w:rPr>
                                <w:instrText>:"Fan","given":"Tongxiang","non-dropping-particle":"","parse-names":false,"suffix":""}],"container-title":"Advanced Functional Materials","id":"ITEM-1","issue":"29","issued":{"date-parts":[["2018"]]},"note":"</w:instrText>
                              </w:r>
                              <w:r w:rsidRPr="00107ADC">
                                <w:rPr>
                                  <w:rFonts w:hint="eastAsia"/>
                                </w:rPr>
                                <w:instrText>已加</w:instrText>
                              </w:r>
                              <w:r w:rsidRPr="00107ADC">
                                <w:rPr>
                                  <w:rFonts w:hint="eastAsia"/>
                                </w:rPr>
                                <w:instrText>\n3D</w:instrText>
                              </w:r>
                              <w:r w:rsidRPr="00107ADC">
                                <w:rPr>
                                  <w:rFonts w:hint="eastAsia"/>
                                </w:rPr>
                                <w:instrText>打印</w:instrText>
                              </w:r>
                              <w:r w:rsidRPr="00107ADC">
                                <w:rPr>
                                  <w:rFonts w:hint="eastAsia"/>
                                </w:rPr>
                                <w:instrText>\ng-C3N4 nanosheets (CNNS) -</w:instrText>
                              </w:r>
                              <w:r w:rsidRPr="00107ADC">
                                <w:rPr>
                                  <w:rFonts w:hint="eastAsia"/>
                                </w:rPr>
                                <w:instrText>海藻酸钠</w:instrText>
                              </w:r>
                              <w:r w:rsidRPr="00107ADC">
                                <w:rPr>
                                  <w:rFonts w:hint="eastAsia"/>
                                </w:rPr>
                                <w:instrText>sodium alginate (SA)</w:instrText>
                              </w:r>
                              <w:r w:rsidRPr="00107ADC">
                                <w:rPr>
                                  <w:rFonts w:hint="eastAsia"/>
                                </w:rPr>
                                <w:instrText>气凝胶</w:instrText>
                              </w:r>
                              <w:r w:rsidRPr="00107ADC">
                                <w:rPr>
                                  <w:rFonts w:hint="eastAsia"/>
                                </w:rPr>
                                <w:instrText>\n</w:instrText>
                              </w:r>
                              <w:r w:rsidRPr="00107ADC">
                                <w:rPr>
                                  <w:rFonts w:hint="eastAsia"/>
                                </w:rPr>
                                <w:instrText>宽频太阳能废水处理</w:instrText>
                              </w:r>
                              <w:r w:rsidRPr="00107ADC">
                                <w:rPr>
                                  <w:rFonts w:hint="eastAsia"/>
                                </w:rPr>
                                <w:instrText>","page":"1801121","title":"Patterned Carbon Nitride</w:instrText>
                              </w:r>
                              <w:r w:rsidRPr="00107ADC">
                                <w:rPr>
                                  <w:rFonts w:hint="eastAsia"/>
                                </w:rPr>
                                <w:instrText>–</w:instrText>
                              </w:r>
                              <w:r w:rsidRPr="00107ADC">
                                <w:rPr>
                                  <w:rFonts w:hint="eastAsia"/>
                                </w:rPr>
                                <w:instrText>Based Hybrid Aerogel Membranes via 3D Printing for Broadband Solar Wastewater Remediation","type":"article-journal","volume":"28"},"uris":["http://www.mendeley.com/documents/?</w:instrText>
                              </w:r>
                              <w:r w:rsidRPr="00107ADC">
                                <w:instrText>uuid=f1539d23-bdfd-4cf5-a320-026f9f6c5964"]}],"mendeley":{"formattedCitation":"&lt;sup&gt;183&lt;/sup&gt;","plainTextFormattedCitation":"183","previouslyFormattedCitation":"&lt;sup&gt;181&lt;/sup&gt;"},"properties":{"noteIndex":0},"schema":"https://github.com/citation-style-language/schema/raw/master/csl-citation.json"}</w:instrText>
                              </w:r>
                              <w:r w:rsidRPr="00107ADC">
                                <w:fldChar w:fldCharType="separate"/>
                              </w:r>
                              <w:r w:rsidRPr="00107ADC">
                                <w:rPr>
                                  <w:noProof/>
                                </w:rPr>
                                <w:t>183</w:t>
                              </w:r>
                              <w:r w:rsidRPr="00107ADC">
                                <w:fldChar w:fldCharType="end"/>
                              </w:r>
                              <w:r w:rsidRPr="000936EA">
                                <w:t xml:space="preserve">. </w:t>
                              </w:r>
                              <w:r w:rsidRPr="00D6694F">
                                <w:t>Copyright 2018 WILEY</w:t>
                              </w:r>
                              <w:r w:rsidRPr="00D6694F">
                                <w:rPr>
                                  <w:rFonts w:hint="eastAsia"/>
                                </w:rPr>
                                <w:t>‐</w:t>
                              </w:r>
                              <w:r w:rsidRPr="00D6694F">
                                <w:t>V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826F3B6" id="组合 311" o:spid="_x0000_s1126" style="width:242.75pt;height:317.95pt;mso-position-horizontal-relative:char;mso-position-vertical-relative:line" coordorigin="14876" coordsize="32382,4241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iigAooooAKKKKACiiigAooooAKKKKACi&#10;iigAooooAKKKKACiiigAooooAKKKKACiiigAooooAKKKKACiiigAooooAKKSigBaKSigBaKTcKKA&#10;FopKKAFopM0bqAF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koAW&#10;kopGYKuScUALuBoqH7QjAkEFR1OaiTUrZj/r4wc/3qjmV7AW6WmKwbDAhl9RTqsBa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k/lQAtFNyc+1Ln1oAWim&#10;7sAnilVtwzQAtFFFABRRSc0ALTVZfWl4NN2Bc8cUANWZNx5p3mL/AHhisLVtSWNjHEPm9a5ua41K&#10;Zj5e7FPQm534uIt2A4z9aeGU9CDXnkNrrDNkK1StDr0fKbuO1ILnes23qAKGZR1YCvNL3VvEEOC8&#10;TACqbeMrpWCzFkIoGeprcRNIVDfNUv8AKvLrPxLJLIWE22uj0bVJ76TaLkfiaYanX0VUjhnjOS+4&#10;VaXNIY6iiigAooooAKKTN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OP+LDbfA96f9uP/ANDFeC+d717t8X22+A74/wC3F/6GK+e/OoAv+d711vwpk3eO&#10;LIf7Mn/oDVwnnV2Pwik3ePbAf7Ev/otqAPoa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iPj&#10;M234f35/24v/AEYtfOHnV9F/G5tvw61A/wC3F/6MWvmbzqAL3nV23wak3fEHTx/sS/8Aotq8786u&#10;5+Ccm74jacP9ib/0W1AH03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wHx0bb8NdRP8A00h/&#10;9GLXy353vX1D8ev+SZal/wBdIf8A0YtfKmTQBb873rvfgZJu+JWmj/Ym/wDRbV5vuNeg/Ab/AJKd&#10;pv8A1zm/9FNQB9W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">
                <v:shape id="图片 1917" o:spid="_x0000_s1127" type="#_x0000_t75" style="position:absolute;left:14876;width:32382;height:31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">
                  <v:imagedata r:id="rId81" o:title=""/>
                </v:shape>
                <v:shape id="文本框 310" o:spid="_x0000_s1128" type="#_x0000_t202" style="position:absolute;left:14876;top:31773;width:32380;height:10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" stroked="f">
                  <v:textbox inset="0,0,0,0">
                    <w:txbxContent>
                      <w:p w14:paraId="3C1192B1" w14:textId="46A4F37F" w:rsidR="005573B9" w:rsidRPr="00C47F0F" w:rsidRDefault="005573B9" w:rsidP="000A6A0D">
                        <w:pPr>
                          <w:pStyle w:val="RSCI05CaptiontoFigureSchemeChartwithbottombar"/>
                          <w:rPr>
                            <w:rFonts w:cs="Times New Roman"/>
                            <w:b/>
                            <w:w w:val="108"/>
                            <w:sz w:val="18"/>
                          </w:rPr>
                        </w:pPr>
                        <w:bookmarkStart w:id="302" w:name="_Ref41202916"/>
                        <w:r>
                          <w:t xml:space="preserve">Fig. </w:t>
                        </w:r>
                        <w:fldSimple w:instr=" SEQ Fig. \* ARABIC ">
                          <w:r>
                            <w:rPr>
                              <w:noProof/>
                            </w:rPr>
                            <w:t>34</w:t>
                          </w:r>
                        </w:fldSimple>
                        <w:bookmarkEnd w:id="302"/>
                        <w:r>
                          <w:t xml:space="preserve">  </w:t>
                        </w:r>
                        <w:r w:rsidRPr="00D6694F">
                          <w:t xml:space="preserve">Photocatalysis application of printed </w:t>
                        </w:r>
                        <w:r>
                          <w:t xml:space="preserve">Au/CN-SA </w:t>
                        </w:r>
                        <w:r w:rsidRPr="00D6694F">
                          <w:t xml:space="preserve">aerogels. </w:t>
                        </w:r>
                        <w:r w:rsidRPr="00AE7A2B">
                          <w:t>(a) Schematic illustration of the aerogel fabrication</w:t>
                        </w:r>
                        <w:r>
                          <w:t>/printing</w:t>
                        </w:r>
                        <w:r w:rsidRPr="00AE7A2B">
                          <w:t xml:space="preserve"> process. Photographs of (b) a structure printed directly in air, (c) the printed structure after thorough cross-linking in a CaCl</w:t>
                        </w:r>
                        <w:r w:rsidRPr="00AE7A2B">
                          <w:rPr>
                            <w:vertAlign w:val="subscript"/>
                          </w:rPr>
                          <w:t>2</w:t>
                        </w:r>
                        <w:r w:rsidRPr="00AE7A2B">
                          <w:t xml:space="preserve"> solution, and (d) supercritically dried aerogel. </w:t>
                        </w:r>
                        <w:r w:rsidRPr="00D6694F">
                          <w:t>(</w:t>
                        </w:r>
                        <w:r>
                          <w:t>e</w:t>
                        </w:r>
                        <w:r w:rsidRPr="00D6694F">
                          <w:t xml:space="preserve">) </w:t>
                        </w:r>
                        <w:r>
                          <w:t>C</w:t>
                        </w:r>
                        <w:r w:rsidRPr="00D6694F">
                          <w:t xml:space="preserve">omparison of the photocatalytic methylene blue degradation rates (λ &gt; 420 nm) of the 3D-printed structure and non-printed contrast </w:t>
                        </w:r>
                        <w:r>
                          <w:t>aerogel sample</w:t>
                        </w:r>
                        <w:r w:rsidRPr="00D6694F">
                          <w:t>. Adapted with permission from Ref</w:t>
                        </w:r>
                        <w:r w:rsidRPr="000936EA">
                          <w:t xml:space="preserve">. </w:t>
                        </w:r>
                        <w:r w:rsidRPr="00107ADC">
                          <w:fldChar w:fldCharType="begin" w:fldLock="1"/>
                        </w:r>
                        <w:r w:rsidRPr="00107ADC">
                          <w:instrText>ADDIN CSL_CITATION {"citationItems":[{"id":"ITEM-1","itemData":{"DOI":"10.1002/adfm.201801121","ISSN":"16163028","abstract":"Controlled scalable assembly of 2D building blocks into macroscopic 3D architectures is highly significant. However, the assembly of g-C3N4 into tailored, 3D architectures is not yet reported. Here, a 3D printing methodology to enable the programmable construction of carbon nitride–based hybrid aerogel membranes with patterned macroscopic architectures is proposed. g-C3N4 nanosheets (CNNS) are used as the building block, and sodium alginate (SA) increases the viscosity of the ink to obtain the desired rheological properties. Three printing routes, including printing directly in air and in the supporting reservoirs composed of CaCl2/glycerol solution or Pluronic F127, are demonstrated for printing versatility. The printed Au nanobipyramid–CNNS–SA hybrid aerogels exhibit broadband visible-light absorption and superior solar wastewater remediation performance with excellent cyclic stability and easy manipulation features. Remarkably, the activity of the 3D-printed aerogel is about 2.5 times of that of the contrast sample, attributing to the enhanced liquid velocity and solution diffusion efficiency because of the 3D-printed structure, which is demonstrated by experimental and theoretical simulations. This approach can be extended to the macroscopic assembly of other 2D materials for myriad applications.","author":[{"dropping-particle":"","family":"He","given":"Peisheng","non-dropping-particle":"","parse-names":false,"suffix":""},{"dropping-particle":"","family":"Tang","given":"Xingwei","non-dropping-particle":"","parse-names":false,"suffix":""},{"dropping-particle":"","family":"Chen","given":"Liao","non-dropping-particle":"","parse-names":false,"suffix":""},{"dropping-particle":"","family":"Xie","given":"Peiwen","non-dropping-particle":"","parse-names":false,"suffix":""},{"dropping-particle":"","family":"He","given":"Lu","non-dropping-particle":"","parse-names":false,"suffix":""},{"dropping-particle":"","family":"Zhou","given":"Han","non-dropping-particle":"","parse-names":false,"suffix":""},{"dropping-particle":"","family":"Zhang","given":"Di","non-dropping-particle":"","parse-names":false,"suffix":""},{"dropping-particle":"","family"</w:instrText>
                        </w:r>
                        <w:r w:rsidRPr="00107ADC">
                          <w:rPr>
                            <w:rFonts w:hint="eastAsia"/>
                          </w:rPr>
                          <w:instrText>:"Fan","given":"Tongxiang","non-dropping-particle":"","parse-names":false,"suffix":""}],"container-title":"Advanced Functional Materials","id":"ITEM-1","issue":"29","issued":{"date-parts":[["2018"]]},"note":"</w:instrText>
                        </w:r>
                        <w:r w:rsidRPr="00107ADC">
                          <w:rPr>
                            <w:rFonts w:hint="eastAsia"/>
                          </w:rPr>
                          <w:instrText>已加</w:instrText>
                        </w:r>
                        <w:r w:rsidRPr="00107ADC">
                          <w:rPr>
                            <w:rFonts w:hint="eastAsia"/>
                          </w:rPr>
                          <w:instrText>\n3D</w:instrText>
                        </w:r>
                        <w:r w:rsidRPr="00107ADC">
                          <w:rPr>
                            <w:rFonts w:hint="eastAsia"/>
                          </w:rPr>
                          <w:instrText>打印</w:instrText>
                        </w:r>
                        <w:r w:rsidRPr="00107ADC">
                          <w:rPr>
                            <w:rFonts w:hint="eastAsia"/>
                          </w:rPr>
                          <w:instrText>\ng-C3N4 nanosheets (CNNS) -</w:instrText>
                        </w:r>
                        <w:r w:rsidRPr="00107ADC">
                          <w:rPr>
                            <w:rFonts w:hint="eastAsia"/>
                          </w:rPr>
                          <w:instrText>海藻酸钠</w:instrText>
                        </w:r>
                        <w:r w:rsidRPr="00107ADC">
                          <w:rPr>
                            <w:rFonts w:hint="eastAsia"/>
                          </w:rPr>
                          <w:instrText>sodium alginate (SA)</w:instrText>
                        </w:r>
                        <w:r w:rsidRPr="00107ADC">
                          <w:rPr>
                            <w:rFonts w:hint="eastAsia"/>
                          </w:rPr>
                          <w:instrText>气凝胶</w:instrText>
                        </w:r>
                        <w:r w:rsidRPr="00107ADC">
                          <w:rPr>
                            <w:rFonts w:hint="eastAsia"/>
                          </w:rPr>
                          <w:instrText>\n</w:instrText>
                        </w:r>
                        <w:r w:rsidRPr="00107ADC">
                          <w:rPr>
                            <w:rFonts w:hint="eastAsia"/>
                          </w:rPr>
                          <w:instrText>宽频太阳能废水处理</w:instrText>
                        </w:r>
                        <w:r w:rsidRPr="00107ADC">
                          <w:rPr>
                            <w:rFonts w:hint="eastAsia"/>
                          </w:rPr>
                          <w:instrText>","page":"1801121","title":"Patterned Carbon Nitride</w:instrText>
                        </w:r>
                        <w:r w:rsidRPr="00107ADC">
                          <w:rPr>
                            <w:rFonts w:hint="eastAsia"/>
                          </w:rPr>
                          <w:instrText>–</w:instrText>
                        </w:r>
                        <w:r w:rsidRPr="00107ADC">
                          <w:rPr>
                            <w:rFonts w:hint="eastAsia"/>
                          </w:rPr>
                          <w:instrText>Based Hybrid Aerogel Membranes via 3D Printing for Broadband Solar Wastewater Remediation","type":"article-journal","volume":"28"},"uris":["http://www.mendeley.com/documents/?</w:instrText>
                        </w:r>
                        <w:r w:rsidRPr="00107ADC">
                          <w:instrText>uuid=f1539d23-bdfd-4cf5-a320-026f9f6c5964"]}],"mendeley":{"formattedCitation":"&lt;sup&gt;183&lt;/sup&gt;","plainTextFormattedCitation":"183","previouslyFormattedCitation":"&lt;sup&gt;181&lt;/sup&gt;"},"properties":{"noteIndex":0},"schema":"https://github.com/citation-style-language/schema/raw/master/csl-citation.json"}</w:instrText>
                        </w:r>
                        <w:r w:rsidRPr="00107ADC">
                          <w:fldChar w:fldCharType="separate"/>
                        </w:r>
                        <w:r w:rsidRPr="00107ADC">
                          <w:rPr>
                            <w:noProof/>
                          </w:rPr>
                          <w:t>183</w:t>
                        </w:r>
                        <w:r w:rsidRPr="00107ADC">
                          <w:fldChar w:fldCharType="end"/>
                        </w:r>
                        <w:r w:rsidRPr="000936EA">
                          <w:t xml:space="preserve">. </w:t>
                        </w:r>
                        <w:r w:rsidRPr="00D6694F">
                          <w:t>Copyright 2018 WILEY</w:t>
                        </w:r>
                        <w:r w:rsidRPr="00D6694F">
                          <w:rPr>
                            <w:rFonts w:hint="eastAsia"/>
                          </w:rPr>
                          <w:t>‐</w:t>
                        </w:r>
                        <w:r w:rsidRPr="00D6694F">
                          <w:t>VCH.</w:t>
                        </w:r>
                      </w:p>
                    </w:txbxContent>
                  </v:textbox>
                </v:shape>
                <w10:anchorlock/>
              </v:group>
            </w:pict>
          </mc:Fallback>
        </mc:AlternateContent>
      </w:r>
    </w:p>
    <w:p w14:paraId="44583FD0" w14:textId="283DE951" w:rsidR="00710B63" w:rsidRPr="009F7F88" w:rsidRDefault="00710B63" w:rsidP="00710B63">
      <w:pPr>
        <w:pStyle w:val="RSCB02ArticleText"/>
        <w:spacing w:line="240" w:lineRule="auto"/>
        <w:jc w:val="left"/>
        <w:rPr>
          <w:color w:val="000000" w:themeColor="text1"/>
        </w:rPr>
      </w:pPr>
    </w:p>
    <w:p w14:paraId="6A2C93E0" w14:textId="4B31F535" w:rsidR="006E7BAB" w:rsidRPr="009F7F88" w:rsidRDefault="006E7BAB" w:rsidP="006E7BAB">
      <w:pPr>
        <w:pStyle w:val="RSCB02ArticleText"/>
        <w:rPr>
          <w:color w:val="000000" w:themeColor="text1"/>
        </w:rPr>
      </w:pPr>
      <w:r w:rsidRPr="009F7F88">
        <w:rPr>
          <w:color w:val="000000" w:themeColor="text1"/>
        </w:rPr>
        <w:t>efficient dye diffusion facilitated by the ordered 3D printed macropore structure. These examples all show that printing technologies bring clear advantages in device fabrication and integration, and specific performance improvement in the application of aerogels in photovoltaics and photocatalysis.</w:t>
      </w:r>
    </w:p>
    <w:p w14:paraId="23D77244" w14:textId="64C3281D" w:rsidR="007027C7" w:rsidRPr="009F7F88" w:rsidRDefault="007027C7" w:rsidP="007027C7">
      <w:pPr>
        <w:pStyle w:val="RSCB04AHeadingSection"/>
        <w:rPr>
          <w:color w:val="000000" w:themeColor="text1"/>
          <w:w w:val="108"/>
        </w:rPr>
      </w:pPr>
      <w:r w:rsidRPr="009F7F88">
        <w:rPr>
          <w:color w:val="000000" w:themeColor="text1"/>
          <w:w w:val="108"/>
        </w:rPr>
        <w:t>6</w:t>
      </w:r>
      <w:r w:rsidRPr="009F7F88">
        <w:rPr>
          <w:color w:val="000000" w:themeColor="text1"/>
        </w:rPr>
        <w:t>.</w:t>
      </w:r>
      <w:r w:rsidRPr="009F7F88">
        <w:rPr>
          <w:color w:val="000000" w:themeColor="text1"/>
          <w:w w:val="108"/>
        </w:rPr>
        <w:t xml:space="preserve"> Conclusion and perspectives</w:t>
      </w:r>
      <w:bookmarkEnd w:id="240"/>
    </w:p>
    <w:p w14:paraId="1B476842" w14:textId="77777777" w:rsidR="007027C7" w:rsidRPr="009F7F88" w:rsidRDefault="007027C7" w:rsidP="007027C7">
      <w:pPr>
        <w:pStyle w:val="RSCB07BHeadingSub-Section-standalone"/>
        <w:rPr>
          <w:color w:val="000000" w:themeColor="text1"/>
          <w:w w:val="108"/>
        </w:rPr>
      </w:pPr>
      <w:bookmarkStart w:id="242" w:name="_Toc39868944"/>
      <w:r w:rsidRPr="009F7F88">
        <w:rPr>
          <w:color w:val="000000" w:themeColor="text1"/>
          <w:w w:val="108"/>
        </w:rPr>
        <w:t xml:space="preserve">6.1 Research perspectives: </w:t>
      </w:r>
      <w:bookmarkStart w:id="243" w:name="_Hlk43137844"/>
      <w:r w:rsidRPr="009F7F88">
        <w:rPr>
          <w:color w:val="000000" w:themeColor="text1"/>
          <w:w w:val="108"/>
        </w:rPr>
        <w:t>Challenges and future directions</w:t>
      </w:r>
      <w:bookmarkEnd w:id="242"/>
      <w:bookmarkEnd w:id="243"/>
    </w:p>
    <w:p w14:paraId="1D775F61" w14:textId="78293B90" w:rsidR="007027C7" w:rsidRPr="009F7F88" w:rsidRDefault="007027C7" w:rsidP="001F519E">
      <w:pPr>
        <w:pStyle w:val="RSCB02ArticleText"/>
        <w:rPr>
          <w:color w:val="000000" w:themeColor="text1"/>
          <w:lang w:val="en-US"/>
        </w:rPr>
      </w:pPr>
      <w:r w:rsidRPr="009F7F88">
        <w:rPr>
          <w:color w:val="000000" w:themeColor="text1"/>
        </w:rPr>
        <w:t xml:space="preserve">In the past 5 years, significant breakthroughs have been achieved in combining aerogels and advanced printing technologies, leading to the realization of a variety of printed aerogels with a wide range of functionalities. Indeed, this has clearly brought a great improvement in aerogel properties and application-specific adaptability, considerably expanding their scope. However, this field is still in its infancy and great strides are needed before they can be widely accepted and exploited on an industrial scale as an additive manufacturing technology. In this section, </w:t>
      </w:r>
      <w:r w:rsidRPr="009F7F88">
        <w:rPr>
          <w:color w:val="000000" w:themeColor="text1"/>
          <w:lang w:val="en-US"/>
        </w:rPr>
        <w:t xml:space="preserve">we summarize the research achievements, and present our opinion on </w:t>
      </w:r>
      <w:r w:rsidRPr="009F7F88">
        <w:rPr>
          <w:color w:val="000000" w:themeColor="text1"/>
        </w:rPr>
        <w:t>the key challenges that need to be overcome in the near to mid-term</w:t>
      </w:r>
      <w:r w:rsidRPr="009F7F88">
        <w:rPr>
          <w:color w:val="000000" w:themeColor="text1"/>
          <w:lang w:val="en-US"/>
        </w:rPr>
        <w:t xml:space="preserve"> from the perspectives of design and ink formulation, printing process, and application.</w:t>
      </w:r>
    </w:p>
    <w:p w14:paraId="3D752BD6" w14:textId="06293F1F" w:rsidR="00245134" w:rsidRPr="009F7F88" w:rsidRDefault="00245134" w:rsidP="00245134">
      <w:pPr>
        <w:pStyle w:val="RSCB02ArticleText"/>
        <w:ind w:firstLineChars="100" w:firstLine="195"/>
        <w:rPr>
          <w:color w:val="000000" w:themeColor="text1"/>
        </w:rPr>
      </w:pPr>
      <w:r w:rsidRPr="009F7F88">
        <w:rPr>
          <w:rStyle w:val="RSCB08CHeadingIn-lineChar"/>
          <w:color w:val="000000" w:themeColor="text1"/>
        </w:rPr>
        <w:t>6.1.1 Design and ink formulation.</w:t>
      </w:r>
      <w:r w:rsidRPr="009F7F88">
        <w:rPr>
          <w:color w:val="000000" w:themeColor="text1"/>
        </w:rPr>
        <w:t xml:space="preserve"> Considerable recent progress has been made in the formulation of inks for printed aerogels. Examples include a new type of photocurable siloxane precursors designed for light-based printing,</w:t>
      </w:r>
      <w:r w:rsidRPr="009F7F88">
        <w:rPr>
          <w:color w:val="000000" w:themeColor="text1"/>
        </w:rPr>
        <w:fldChar w:fldCharType="begin" w:fldLock="1"/>
      </w:r>
      <w:r w:rsidR="004E1277" w:rsidRPr="009F7F88">
        <w:rPr>
          <w:color w:val="000000" w:themeColor="text1"/>
        </w:rPr>
        <w:instrText>ADDIN CSL_CITATION {"citationItems":[{"id":"ITEM-1","itemData":{"DOI":"10.1021/acsami.8b03766","ISSN":"19448252","abstract":"A sol, aqueous solution-based ink is presented for fabrication of 3D transparent silica glass objects with complex geometries, by a simple 3D printing process conducted at room temperature. The ink combines a hybrid ceramic precursor that can undergo both the photopolymerization reaction and a sol-gel process, both in the solution form, without any particles. The printing is conducted by localized photopolymerization with the use of a low-cost 3D printer. Following printing, upon aging and densifying, the resulting objects convert from a gel to a xerogel and then to a fused silica. The printed objects, which are composed of fused silica, are transparent and have tunable density and refractive indices.","author":[{"dropping-particle":"","family":"Cooperstein","given":"Ido","non-dropping-particle":"","parse-names":false,"suffix":""},{"dropping-particle":"","family":"Shukrun","given":"Efrat","non-dropping-particle":"","parse-names":false,"suffix":""},{"dropping-particle":"","family":"Press","given":"Ofir","non-dropping-particle":"","parse-names":false,"suffix":""},{"dropping-particle":"","family":"Kamyshny","given":"Alexander","non-dropping-particle":"","parse-names":false,"suffix":""},{"dropping-particle":"","family":"Magdassi","given":"Shlomo","non-dropping-particle":"","parse-names":false,"suffix":""}],"container-title":"ACS Applied Materials and Interfaces","id":"ITEM-1","issue":"2</w:instrText>
      </w:r>
      <w:r w:rsidR="004E1277" w:rsidRPr="009F7F88">
        <w:rPr>
          <w:rFonts w:hint="eastAsia"/>
          <w:color w:val="000000" w:themeColor="text1"/>
        </w:rPr>
        <w:instrText>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w:instrText>
      </w:r>
      <w:r w:rsidR="004E1277" w:rsidRPr="009F7F88">
        <w:rPr>
          <w:rFonts w:hint="eastAsia"/>
          <w:color w:val="000000" w:themeColor="text1"/>
        </w:rPr>
        <w:instrText>墨水原料含</w:instrText>
      </w:r>
      <w:r w:rsidR="004E1277" w:rsidRPr="009F7F88">
        <w:rPr>
          <w:rFonts w:hint="eastAsia"/>
          <w:color w:val="000000" w:themeColor="text1"/>
        </w:rPr>
        <w:instrText>\n3D</w:instrText>
      </w:r>
      <w:r w:rsidR="004E1277" w:rsidRPr="009F7F88">
        <w:rPr>
          <w:rFonts w:hint="eastAsia"/>
          <w:color w:val="000000" w:themeColor="text1"/>
        </w:rPr>
        <w:instrText>打印，紫外光固化，在扎小孔的密封瓶子中常压干燥</w:instrText>
      </w:r>
      <w:r w:rsidR="004E1277" w:rsidRPr="009F7F88">
        <w:rPr>
          <w:rFonts w:hint="eastAsia"/>
          <w:color w:val="000000" w:themeColor="text1"/>
        </w:rPr>
        <w:instrText>50</w:instrText>
      </w:r>
      <w:r w:rsidR="004E1277" w:rsidRPr="009F7F88">
        <w:rPr>
          <w:rFonts w:hint="eastAsia"/>
          <w:color w:val="000000" w:themeColor="text1"/>
        </w:rPr>
        <w:instrText>℃</w:instrText>
      </w:r>
      <w:r w:rsidR="004E1277" w:rsidRPr="009F7F88">
        <w:rPr>
          <w:rFonts w:hint="eastAsia"/>
          <w:color w:val="000000" w:themeColor="text1"/>
        </w:rPr>
        <w:instrText>5</w:instrText>
      </w:r>
      <w:r w:rsidR="004E1277" w:rsidRPr="009F7F88">
        <w:rPr>
          <w:rFonts w:hint="eastAsia"/>
          <w:color w:val="000000" w:themeColor="text1"/>
        </w:rPr>
        <w:instrText>天，</w:instrText>
      </w:r>
      <w:r w:rsidR="004E1277" w:rsidRPr="009F7F88">
        <w:rPr>
          <w:rFonts w:hint="eastAsia"/>
          <w:color w:val="000000" w:themeColor="text1"/>
        </w:rPr>
        <w:instrText>800</w:instrText>
      </w:r>
      <w:r w:rsidR="004E1277" w:rsidRPr="009F7F88">
        <w:rPr>
          <w:rFonts w:hint="eastAsia"/>
          <w:color w:val="000000" w:themeColor="text1"/>
        </w:rPr>
        <w:instrText>℃烧结</w:instrText>
      </w:r>
      <w:r w:rsidR="004E1277" w:rsidRPr="009F7F88">
        <w:rPr>
          <w:rFonts w:hint="eastAsia"/>
          <w:color w:val="000000" w:themeColor="text1"/>
        </w:rPr>
        <w:instrText>1</w:instrText>
      </w:r>
      <w:r w:rsidR="004E1277" w:rsidRPr="009F7F88">
        <w:rPr>
          <w:rFonts w:hint="eastAsia"/>
          <w:color w:val="000000" w:themeColor="text1"/>
        </w:rPr>
        <w:instrText>小时除去有机物，真空烧结</w:instrText>
      </w:r>
      <w:r w:rsidR="004E1277" w:rsidRPr="009F7F88">
        <w:rPr>
          <w:rFonts w:hint="eastAsia"/>
          <w:color w:val="000000" w:themeColor="text1"/>
        </w:rPr>
        <w:instrText>900</w:instrText>
      </w:r>
      <w:r w:rsidR="004E1277" w:rsidRPr="009F7F88">
        <w:rPr>
          <w:rFonts w:hint="eastAsia"/>
          <w:color w:val="000000" w:themeColor="text1"/>
        </w:rPr>
        <w:instrText>℃</w:instrText>
      </w:r>
      <w:r w:rsidR="004E1277" w:rsidRPr="009F7F88">
        <w:rPr>
          <w:rFonts w:hint="eastAsia"/>
          <w:color w:val="000000" w:themeColor="text1"/>
        </w:rPr>
        <w:instrText>30min</w:instrText>
      </w:r>
      <w:r w:rsidR="004E1277" w:rsidRPr="009F7F88">
        <w:rPr>
          <w:rFonts w:hint="eastAsia"/>
          <w:color w:val="000000" w:themeColor="text1"/>
        </w:rPr>
        <w:instrText>、</w:instrText>
      </w:r>
      <w:r w:rsidR="004E1277" w:rsidRPr="009F7F88">
        <w:rPr>
          <w:rFonts w:hint="eastAsia"/>
          <w:color w:val="000000" w:themeColor="text1"/>
        </w:rPr>
        <w:instrText>950</w:instrText>
      </w:r>
      <w:r w:rsidR="004E1277" w:rsidRPr="009F7F88">
        <w:rPr>
          <w:rFonts w:hint="eastAsia"/>
          <w:color w:val="000000" w:themeColor="text1"/>
        </w:rPr>
        <w:instrText>℃</w:instrText>
      </w:r>
      <w:r w:rsidR="004E1277" w:rsidRPr="009F7F88">
        <w:rPr>
          <w:rFonts w:hint="eastAsia"/>
          <w:color w:val="000000" w:themeColor="text1"/>
        </w:rPr>
        <w:instrText>10min</w:instrText>
      </w:r>
      <w:r w:rsidR="004E1277" w:rsidRPr="009F7F88">
        <w:rPr>
          <w:rFonts w:hint="eastAsia"/>
          <w:color w:val="000000" w:themeColor="text1"/>
        </w:rPr>
        <w:instrText>、</w:instrText>
      </w:r>
      <w:r w:rsidR="004E1277" w:rsidRPr="009F7F88">
        <w:rPr>
          <w:rFonts w:hint="eastAsia"/>
          <w:color w:val="000000" w:themeColor="text1"/>
        </w:rPr>
        <w:instrText>1000</w:instrText>
      </w:r>
      <w:r w:rsidR="004E1277" w:rsidRPr="009F7F88">
        <w:rPr>
          <w:rFonts w:hint="eastAsia"/>
          <w:color w:val="000000" w:themeColor="text1"/>
        </w:rPr>
        <w:instrText>℃</w:instrText>
      </w:r>
      <w:r w:rsidR="004E1277" w:rsidRPr="009F7F88">
        <w:rPr>
          <w:rFonts w:hint="eastAsia"/>
          <w:color w:val="000000" w:themeColor="text1"/>
        </w:rPr>
        <w:instrText>15min</w:instrText>
      </w:r>
      <w:r w:rsidR="004E1277" w:rsidRPr="009F7F88">
        <w:rPr>
          <w:rFonts w:hint="eastAsia"/>
          <w:color w:val="000000" w:themeColor="text1"/>
        </w:rPr>
        <w:instrText>、</w:instrText>
      </w:r>
      <w:r w:rsidR="004E1277" w:rsidRPr="009F7F88">
        <w:rPr>
          <w:rFonts w:hint="eastAsia"/>
          <w:color w:val="000000" w:themeColor="text1"/>
        </w:rPr>
        <w:instrText>1100</w:instrText>
      </w:r>
      <w:r w:rsidR="004E1277" w:rsidRPr="009F7F88">
        <w:rPr>
          <w:rFonts w:hint="eastAsia"/>
          <w:color w:val="000000" w:themeColor="text1"/>
        </w:rPr>
        <w:instrText>℃</w:instrText>
      </w:r>
      <w:r w:rsidR="004E1277" w:rsidRPr="009F7F88">
        <w:rPr>
          <w:rFonts w:hint="eastAsia"/>
          <w:color w:val="000000" w:themeColor="text1"/>
        </w:rPr>
        <w:instrText>5min</w:instrText>
      </w:r>
      <w:r w:rsidR="004E1277" w:rsidRPr="009F7F88">
        <w:rPr>
          <w:rFonts w:hint="eastAsia"/>
          <w:color w:val="000000" w:themeColor="text1"/>
        </w:rPr>
        <w:instrText>，加热速率</w:instrText>
      </w:r>
      <w:r w:rsidR="004E1277" w:rsidRPr="009F7F88">
        <w:rPr>
          <w:rFonts w:hint="eastAsia"/>
          <w:color w:val="000000" w:themeColor="text1"/>
        </w:rPr>
        <w:instrText>5min/</w:instrText>
      </w:r>
      <w:r w:rsidR="004E1277" w:rsidRPr="009F7F88">
        <w:rPr>
          <w:rFonts w:hint="eastAsia"/>
          <w:color w:val="000000" w:themeColor="text1"/>
        </w:rPr>
        <w:instrText>℃</w:instrText>
      </w:r>
      <w:r w:rsidR="004E1277" w:rsidRPr="009F7F88">
        <w:rPr>
          <w:rFonts w:hint="eastAsia"/>
          <w:color w:val="000000" w:themeColor="text1"/>
        </w:rPr>
        <w:instrText>\n</w:instrText>
      </w:r>
      <w:r w:rsidR="004E1277" w:rsidRPr="009F7F88">
        <w:rPr>
          <w:rFonts w:hint="eastAsia"/>
          <w:color w:val="000000" w:themeColor="text1"/>
        </w:rPr>
        <w:instrText>获得透明玻璃，也可超临界干燥获得气凝胶</w:instrText>
      </w:r>
      <w:r w:rsidR="004E1277" w:rsidRPr="009F7F88">
        <w:rPr>
          <w:rFonts w:hint="eastAsia"/>
          <w:color w:val="000000" w:themeColor="text1"/>
        </w:rPr>
        <w:instrText>\n</w:instrText>
      </w:r>
      <w:r w:rsidR="004E1277" w:rsidRPr="009F7F88">
        <w:rPr>
          <w:rFonts w:hint="eastAsia"/>
          <w:color w:val="000000" w:themeColor="text1"/>
        </w:rPr>
        <w:instrText>含毛细管张力的计算公式</w:instrText>
      </w:r>
      <w:r w:rsidR="004E1277" w:rsidRPr="009F7F88">
        <w:rPr>
          <w:rFonts w:hint="eastAsia"/>
          <w:color w:val="000000" w:themeColor="text1"/>
        </w:rPr>
        <w:instrText>\n</w:instrText>
      </w:r>
      <w:r w:rsidR="004E1277" w:rsidRPr="009F7F88">
        <w:rPr>
          <w:rFonts w:hint="eastAsia"/>
          <w:color w:val="000000" w:themeColor="text1"/>
        </w:rPr>
        <w:instrText>本文主要通过控制水含量和加入乙醇来减少液</w:instrText>
      </w:r>
      <w:r w:rsidR="004E1277" w:rsidRPr="009F7F88">
        <w:rPr>
          <w:rFonts w:hint="eastAsia"/>
          <w:color w:val="000000" w:themeColor="text1"/>
        </w:rPr>
        <w:instrText>-</w:instrText>
      </w:r>
      <w:r w:rsidR="004E1277" w:rsidRPr="009F7F88">
        <w:rPr>
          <w:rFonts w:hint="eastAsia"/>
          <w:color w:val="000000" w:themeColor="text1"/>
        </w:rPr>
        <w:instrText>气表面张力，控制收缩平衡</w:instrText>
      </w:r>
      <w:r w:rsidR="004E1277" w:rsidRPr="009F7F88">
        <w:rPr>
          <w:rFonts w:hint="eastAsia"/>
          <w:color w:val="000000" w:themeColor="text1"/>
        </w:rPr>
        <w:instrText>","page":"18879-18885","titl</w:instrText>
      </w:r>
      <w:r w:rsidR="004E1277" w:rsidRPr="009F7F88">
        <w:rPr>
          <w:color w:val="000000" w:themeColor="text1"/>
        </w:rPr>
        <w:instrText>e":"Additive Manufacturing of Transparent Silica Glass from Solutions","type":"article-journal","volume":"10"},"uris":["http://www.mendeley.com/documents/?uuid=56c5d69a-88b4-4bf1-a510-c69a02fc4fc0"]}],"mendeley":{"formattedCitation":"&lt;sup&gt;206&lt;/sup&gt;","plainTextFormattedCitation":"206","previouslyFormattedCitation":"&lt;sup&gt;204&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06</w:t>
      </w:r>
      <w:r w:rsidRPr="009F7F88">
        <w:rPr>
          <w:color w:val="000000" w:themeColor="text1"/>
        </w:rPr>
        <w:fldChar w:fldCharType="end"/>
      </w:r>
      <w:r w:rsidRPr="009F7F88">
        <w:rPr>
          <w:color w:val="000000" w:themeColor="text1"/>
        </w:rPr>
        <w:t xml:space="preserve"> </w:t>
      </w:r>
      <w:r w:rsidR="006255AA" w:rsidRPr="009F7F88">
        <w:rPr>
          <w:color w:val="000000" w:themeColor="text1"/>
        </w:rPr>
        <w:t>SiO</w:t>
      </w:r>
      <w:r w:rsidR="006255AA" w:rsidRPr="009F7F88">
        <w:rPr>
          <w:color w:val="000000" w:themeColor="text1"/>
          <w:vertAlign w:val="subscript"/>
        </w:rPr>
        <w:t>2</w:t>
      </w:r>
      <w:r w:rsidRPr="009F7F88">
        <w:rPr>
          <w:color w:val="000000" w:themeColor="text1"/>
        </w:rPr>
        <w:t>-based</w:t>
      </w:r>
      <w:r w:rsidRPr="009F7F88">
        <w:rPr>
          <w:color w:val="000000" w:themeColor="text1"/>
        </w:rPr>
        <w:fldChar w:fldCharType="begin" w:fldLock="1"/>
      </w:r>
      <w:r w:rsidR="004E1277" w:rsidRPr="009F7F88">
        <w:rPr>
          <w:color w:val="000000" w:themeColor="text1"/>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id":"ITEM-2","itemData":{"DOI":"10.1021/acsami.8b05856","ISSN":"19448252","abstract":"Thanks to the exceptional materials properties of silica aerogels, this fascinating highly porous material has found high-performance and real-life applications in various modern industries. However, a requirement for a broadening of these applications is based on the further improvement of the aerogel properties, especially with regard to mechanical strength and postsynthesis processability with minimum compromise to the other physical properties. Here, we report an entirely novel, simple, and aqueous-based synthesis approach to prepare mechanically robust aerogel hybrids by cogelation of silk fibroin (SF) biopolymer extracted from silkworm cocoons. The synthesis is based on sequential processes of acid catalyzed (physical) cross-linking of the SF biopolymer and simultaneous polycondensation of tetramethylorthosilicate (TMOS) in the presence of 5-(trimethoxysilyl)pentanoic acid (TMSPA) as a coupling agent and subsequent solvent exchange and supercritical drying. Extensive characterization by solid-state 1H NMR, 29Si NMR, and 2D 1H-29Si heteronuclear correlation (HETCOR) MAS NMR spectroscopy as well as various microscopic techniques (SEM, TEM) and mechanical assessment confirmed the molecular-level homogeneity of the hybrid nanostructure. The developed silica-SF aerogel hybrids contained an improved set of material properties, such as low density (b,average = 0.11-0.2 g cm-3), high porosity (</w:instrText>
      </w:r>
      <w:r w:rsidR="004E1277" w:rsidRPr="009F7F88">
        <w:rPr>
          <w:rFonts w:ascii="Cambria Math" w:hAnsi="Cambria Math" w:cs="Cambria Math"/>
          <w:color w:val="000000" w:themeColor="text1"/>
        </w:rPr>
        <w:instrText>∼</w:instrText>
      </w:r>
      <w:r w:rsidR="004E1277" w:rsidRPr="009F7F88">
        <w:rPr>
          <w:color w:val="000000" w:themeColor="text1"/>
        </w:rPr>
        <w:instrText>90%), high specific surface area (</w:instrText>
      </w:r>
      <w:r w:rsidR="004E1277" w:rsidRPr="009F7F88">
        <w:rPr>
          <w:rFonts w:ascii="Cambria Math" w:hAnsi="Cambria Math" w:cs="Cambria Math"/>
          <w:color w:val="000000" w:themeColor="text1"/>
        </w:rPr>
        <w:instrText>∼</w:instrText>
      </w:r>
      <w:r w:rsidR="004E1277" w:rsidRPr="009F7F88">
        <w:rPr>
          <w:color w:val="000000" w:themeColor="text1"/>
        </w:rPr>
        <w:instrText>400-800 m2 g-1), and excellent flexibility in compression (up to 80% of strain) with three orders of magnitude improvement in the Young's modulus over that of pristine silica aerogels. In addition, the silica-SF hybrid aerogels are fire retardant and demonstrated excellent thermal insulation performance with thermal conductivities (λ) of 0.033-0.039 W m-1 K-1. As a further advantage, the formulated hybrid silica-SF aerogel showed an excellent printability in the wet state using a microextrusion-based 3D printing approach. The printed structures had comparable properties to their monolith counterparts, improving postsynthesis processing or shaping of the silica aerogels significantly. Finally, the hybrid silica-SF aerogels reported here represent significant progress for a mechanically customized and robust aerogel for multipurpose applications, namely, as a customized thermal insulation material or as a dual porous open-cell biomaterial used in regenerative medicine.","author":[{"dropping-particle":"","family":"Maleki","given":"Hajar","non-dropping-particle":"","parse-names":false,"suffix":""},{"dropping-particle":"","family":"Montes","given":"Susan","non-dropping-particle":"","parse-names":false,"suffix":""},{"dropping-particle":"","family":"Hayati-Roodbari","given":"Nastaran","non-dropping-particle":"","parse-names":false,"suffix":""},{"dropping-particle":"","family":"Putz","given":"Florian","non-dropping-particle":"","parse-names":false,"suffix":""},{"dropping-particle":"","family":"Huesing","given":"Nicola","non-dropping-particle"</w:instrText>
      </w:r>
      <w:r w:rsidR="004E1277" w:rsidRPr="009F7F88">
        <w:rPr>
          <w:rFonts w:hint="eastAsia"/>
          <w:color w:val="000000" w:themeColor="text1"/>
        </w:rPr>
        <w:instrText>:"","parse-names":false,"suffix":""}],"container-title":"ACS Applied Materials and Interfaces","genre":"research-article","id":"ITEM-2","issued":{"date-parts":[["2018"]]},"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置换，超临界干燥</w:instrText>
      </w:r>
      <w:r w:rsidR="004E1277" w:rsidRPr="009F7F88">
        <w:rPr>
          <w:rFonts w:hint="eastAsia"/>
          <w:color w:val="000000" w:themeColor="text1"/>
        </w:rPr>
        <w:instrText>\n</w:instrText>
      </w:r>
      <w:r w:rsidR="004E1277" w:rsidRPr="009F7F88">
        <w:rPr>
          <w:rFonts w:hint="eastAsia"/>
          <w:color w:val="000000" w:themeColor="text1"/>
        </w:rPr>
        <w:instrText>氧化硅</w:instrText>
      </w:r>
      <w:r w:rsidR="004E1277" w:rsidRPr="009F7F88">
        <w:rPr>
          <w:rFonts w:hint="eastAsia"/>
          <w:color w:val="000000" w:themeColor="text1"/>
        </w:rPr>
        <w:instrText>-</w:instrText>
      </w:r>
      <w:r w:rsidR="004E1277" w:rsidRPr="009F7F88">
        <w:rPr>
          <w:rFonts w:hint="eastAsia"/>
          <w:color w:val="000000" w:themeColor="text1"/>
        </w:rPr>
        <w:instrText>蚕丝蛋白气凝胶</w:instrText>
      </w:r>
      <w:r w:rsidR="004E1277" w:rsidRPr="009F7F88">
        <w:rPr>
          <w:rFonts w:hint="eastAsia"/>
          <w:color w:val="000000" w:themeColor="text1"/>
        </w:rPr>
        <w:instrText>\n</w:instrText>
      </w:r>
      <w:r w:rsidR="004E1277" w:rsidRPr="009F7F88">
        <w:rPr>
          <w:rFonts w:hint="eastAsia"/>
          <w:color w:val="000000" w:themeColor="text1"/>
        </w:rPr>
        <w:instrText>用于隔热或骨质再生医疗支架</w:instrText>
      </w:r>
      <w:r w:rsidR="004E1277" w:rsidRPr="009F7F88">
        <w:rPr>
          <w:rFonts w:hint="eastAsia"/>
          <w:color w:val="000000" w:themeColor="text1"/>
        </w:rPr>
        <w:instrText>","page":"22718-22730","publish</w:instrText>
      </w:r>
      <w:r w:rsidR="004E1277" w:rsidRPr="009F7F88">
        <w:rPr>
          <w:color w:val="000000" w:themeColor="text1"/>
        </w:rPr>
        <w:instrText>er":"American Chemical Society","title":"Compressible, Thermally Insulating, and Fire Retardant Aerogels through Self-Assembling Silk Fibroin Biopolymers Inside a Silica Structure - An Approach towards 3D Printing of Aerogels","type":"article-journal","volume":"10"},"uris":["http://www.mendeley.com/documents/?uuid=892155f0-658c-4d2e-ba5a-0fa139da355b"]}],"mendeley":{"formattedCitation":"&lt;sup&gt;179,207&lt;/sup&gt;","plainTextFormattedCitation":"179,207","previouslyFormattedCitation":"&lt;sup&gt;177,20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79,207</w:t>
      </w:r>
      <w:r w:rsidRPr="009F7F88">
        <w:rPr>
          <w:color w:val="000000" w:themeColor="text1"/>
        </w:rPr>
        <w:fldChar w:fldCharType="end"/>
      </w:r>
      <w:r w:rsidRPr="009F7F88">
        <w:rPr>
          <w:color w:val="000000" w:themeColor="text1"/>
        </w:rPr>
        <w:t xml:space="preserve"> and </w:t>
      </w:r>
      <w:bookmarkStart w:id="244" w:name="OLE_LINK3"/>
      <w:bookmarkStart w:id="245" w:name="OLE_LINK4"/>
      <w:r w:rsidRPr="009F7F88">
        <w:rPr>
          <w:color w:val="000000" w:themeColor="text1"/>
        </w:rPr>
        <w:t>RF</w:t>
      </w:r>
      <w:r w:rsidRPr="009F7F88">
        <w:rPr>
          <w:color w:val="000000" w:themeColor="text1"/>
        </w:rPr>
        <w:fldChar w:fldCharType="begin" w:fldLock="1"/>
      </w:r>
      <w:r w:rsidR="004E1277" w:rsidRPr="009F7F88">
        <w:rPr>
          <w:color w:val="000000" w:themeColor="text1"/>
        </w:rPr>
        <w:instrText>ADDIN CSL_CITATION {"citationItems":[{"id":"ITEM-1","itemData":{"DOI":"10.1557/jmr.2018.104","ISSN":"20445326","abstract":"We designed a resorcinol-formaldehyde (RF) sol-gel ink for direct ink writing of the microlattices. To improve the formability, the fresh microlattices were strengthened by surface catalysis with HCl atmosphere. After supercritical drying and carbonization, the sample's specific surface area was 631 m2/g and the average pore size was 3.81 nm. Both RF aerogel and carbonized RF aerogel samples had millimeter-scale pore, micron-scale pore, and nanoscale skeleton. The pore and skeleton could provide high surface area and diffusion channels, which were beneficial to the adsorption performances. The carbonized RF aerogel sample fully adsorbed Dulbecco's modified eagle medium in 250 min, which exhibited a good capacity of quick adsorption and indicated the potential application for cell supports.","author":[{"dropping-particle":"","family":"Ge","given":"Yingting","non-dropping-particle":"","parse-names":false,"suffix":""},{"dropping-particle":"","family":"Zhang","given":"Ting","non-dropping-particle":"","parse-names":false,"suffix":""},{"dropping-particle":"","family":"Zhou","given":"Bin","non-dropping-particle":"","parse-names":false,"suffix":""},{"dropping-particle":"","family":"Wang","given":"Hongqiang","non-dropping-particle":"","parse-names":false,"suffix":""},{"dropping-particle":"","family":"Zhang","given":"Zhihua","non-dropping-particle":"","parse-names":false,"suffix":""},{"dropping-particle":"","family":"Shen","given":"Jun","non-dropping-particle":"","parse-names":false,"suffix":""},{"dropping-particle":"","family":"Du","given":"Ai","non-dropping-particle":"","parse-names":false,"suffix":""}],"container-title":"Journal of Materials Research","id":"ITEM-1","issue":"14","issued":{"date-parts":[["2018"]]},"page":"2052-2061","publisher":"Cambridge University Press","title":"Nanostructured resorcinol-formaldehyde ink for 3D direct writing","type":"article-journal","volume":"33"},"uris":["http://www.mendeley.com/documents/?uuid=b695be7c-ea5a-4eea-a12a-7848acefc2b1"]}],"mendeley":{"formattedCitation":"&lt;sup&gt;180&lt;/sup&gt;","plainTextFormattedCitation":"180","previouslyFormattedCitation":"&lt;sup&gt;17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180</w:t>
      </w:r>
      <w:r w:rsidRPr="009F7F88">
        <w:rPr>
          <w:color w:val="000000" w:themeColor="text1"/>
        </w:rPr>
        <w:fldChar w:fldCharType="end"/>
      </w:r>
      <w:r w:rsidRPr="009F7F88">
        <w:rPr>
          <w:color w:val="000000" w:themeColor="text1"/>
        </w:rPr>
        <w:t xml:space="preserve"> sol prepared from the traditional molecule-derived route, and a variety of ink formulation approaches with 1D </w:t>
      </w:r>
      <w:r w:rsidRPr="009F7F88">
        <w:rPr>
          <w:color w:val="000000" w:themeColor="text1"/>
        </w:rPr>
        <w:lastRenderedPageBreak/>
        <w:t>(</w:t>
      </w:r>
      <w:r w:rsidRPr="009F7F88">
        <w:rPr>
          <w:color w:val="000000" w:themeColor="text1"/>
        </w:rPr>
        <w:fldChar w:fldCharType="begin"/>
      </w:r>
      <w:r w:rsidRPr="009F7F88">
        <w:rPr>
          <w:color w:val="000000" w:themeColor="text1"/>
        </w:rPr>
        <w:instrText xml:space="preserve"> REF _Ref41094560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4</w:t>
      </w:r>
      <w:r w:rsidRPr="009F7F88">
        <w:rPr>
          <w:color w:val="000000" w:themeColor="text1"/>
        </w:rPr>
        <w:fldChar w:fldCharType="end"/>
      </w:r>
      <w:r w:rsidRPr="009F7F88">
        <w:rPr>
          <w:color w:val="000000" w:themeColor="text1"/>
        </w:rPr>
        <w:t>) and 2D (</w:t>
      </w:r>
      <w:r w:rsidRPr="009F7F88">
        <w:rPr>
          <w:color w:val="000000" w:themeColor="text1"/>
        </w:rPr>
        <w:fldChar w:fldCharType="begin"/>
      </w:r>
      <w:r w:rsidRPr="009F7F88">
        <w:rPr>
          <w:color w:val="000000" w:themeColor="text1"/>
        </w:rPr>
        <w:instrText xml:space="preserve"> REF _Ref41104826 \h </w:instrText>
      </w:r>
      <w:r w:rsidRPr="009F7F88">
        <w:rPr>
          <w:color w:val="000000" w:themeColor="text1"/>
        </w:rPr>
      </w:r>
      <w:r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5</w:t>
      </w:r>
      <w:r w:rsidRPr="009F7F88">
        <w:rPr>
          <w:color w:val="000000" w:themeColor="text1"/>
        </w:rPr>
        <w:fldChar w:fldCharType="end"/>
      </w:r>
      <w:r w:rsidRPr="009F7F88">
        <w:rPr>
          <w:color w:val="000000" w:themeColor="text1"/>
        </w:rPr>
        <w:t>) nanomaterials. Nevertheless, the range of suitable material ty</w:t>
      </w:r>
      <w:bookmarkEnd w:id="244"/>
      <w:bookmarkEnd w:id="245"/>
      <w:r w:rsidRPr="009F7F88">
        <w:rPr>
          <w:color w:val="000000" w:themeColor="text1"/>
        </w:rPr>
        <w:t xml:space="preserve">pes in these formulations </w:t>
      </w:r>
      <w:r w:rsidR="007055C5" w:rsidRPr="009F7F88">
        <w:rPr>
          <w:color w:val="000000" w:themeColor="text1"/>
        </w:rPr>
        <w:t>is</w:t>
      </w:r>
      <w:r w:rsidRPr="009F7F88">
        <w:rPr>
          <w:color w:val="000000" w:themeColor="text1"/>
        </w:rPr>
        <w:t xml:space="preserve"> still limited, and faces a series of following challenges:</w:t>
      </w:r>
    </w:p>
    <w:p w14:paraId="449F9554" w14:textId="6C41B0AC" w:rsidR="00320E21" w:rsidRPr="009F7F88" w:rsidRDefault="00245134" w:rsidP="004C5442">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rPr>
        <w:instrText xml:space="preserve"> = 1 \* roman </w:instrText>
      </w:r>
      <w:r w:rsidRPr="009F7F88">
        <w:rPr>
          <w:color w:val="000000" w:themeColor="text1"/>
        </w:rPr>
        <w:fldChar w:fldCharType="separate"/>
      </w:r>
      <w:proofErr w:type="spellStart"/>
      <w:r w:rsidRPr="009F7F88">
        <w:rPr>
          <w:color w:val="000000" w:themeColor="text1"/>
        </w:rPr>
        <w:t>i</w:t>
      </w:r>
      <w:proofErr w:type="spellEnd"/>
      <w:r w:rsidRPr="009F7F88">
        <w:rPr>
          <w:color w:val="000000" w:themeColor="text1"/>
        </w:rPr>
        <w:fldChar w:fldCharType="end"/>
      </w:r>
      <w:r w:rsidRPr="009F7F88">
        <w:rPr>
          <w:color w:val="000000" w:themeColor="text1"/>
        </w:rPr>
        <w:t>) Design and synthesis of precursors: For printing oxide aerogels from molecule-derived formulation, the types of</w:t>
      </w:r>
      <w:r w:rsidR="001F519E" w:rsidRPr="009F7F88">
        <w:rPr>
          <w:color w:val="000000" w:themeColor="text1"/>
        </w:rPr>
        <w:t xml:space="preserve"> </w:t>
      </w:r>
      <w:r w:rsidR="00320E21" w:rsidRPr="009F7F88">
        <w:rPr>
          <w:color w:val="000000" w:themeColor="text1"/>
        </w:rPr>
        <w:t xml:space="preserve">aerogel precursors that have been </w:t>
      </w:r>
      <w:r w:rsidR="005C45D3" w:rsidRPr="009F7F88">
        <w:rPr>
          <w:color w:val="000000" w:themeColor="text1"/>
        </w:rPr>
        <w:t>studied thus</w:t>
      </w:r>
      <w:r w:rsidR="00320E21" w:rsidRPr="009F7F88">
        <w:rPr>
          <w:color w:val="000000" w:themeColor="text1"/>
        </w:rPr>
        <w:t xml:space="preserve"> far are very few, </w:t>
      </w:r>
      <w:r w:rsidR="005C45D3" w:rsidRPr="009F7F88">
        <w:rPr>
          <w:color w:val="000000" w:themeColor="text1"/>
        </w:rPr>
        <w:t xml:space="preserve">and are limited to </w:t>
      </w:r>
      <w:r w:rsidR="00320E21" w:rsidRPr="009F7F88">
        <w:rPr>
          <w:color w:val="000000" w:themeColor="text1"/>
        </w:rPr>
        <w:t xml:space="preserve">only </w:t>
      </w:r>
      <w:r w:rsidR="006255AA" w:rsidRPr="009F7F88">
        <w:rPr>
          <w:color w:val="000000" w:themeColor="text1"/>
        </w:rPr>
        <w:t>SiO</w:t>
      </w:r>
      <w:r w:rsidR="006255AA" w:rsidRPr="009F7F88">
        <w:rPr>
          <w:color w:val="000000" w:themeColor="text1"/>
          <w:vertAlign w:val="subscript"/>
        </w:rPr>
        <w:t>2</w:t>
      </w:r>
      <w:r w:rsidR="00320E21" w:rsidRPr="009F7F88">
        <w:rPr>
          <w:color w:val="000000" w:themeColor="text1"/>
        </w:rPr>
        <w:t xml:space="preserve">-based precursors. </w:t>
      </w:r>
      <w:r w:rsidR="005C45D3" w:rsidRPr="009F7F88">
        <w:rPr>
          <w:color w:val="000000" w:themeColor="text1"/>
        </w:rPr>
        <w:t>N</w:t>
      </w:r>
      <w:r w:rsidR="00320E21" w:rsidRPr="009F7F88">
        <w:rPr>
          <w:color w:val="000000" w:themeColor="text1"/>
        </w:rPr>
        <w:t xml:space="preserve">ew types of precursors and chemical structures are needed to </w:t>
      </w:r>
      <w:r w:rsidR="00D410E4" w:rsidRPr="009F7F88">
        <w:rPr>
          <w:color w:val="000000" w:themeColor="text1"/>
        </w:rPr>
        <w:t xml:space="preserve">be </w:t>
      </w:r>
      <w:r w:rsidR="00320E21" w:rsidRPr="009F7F88">
        <w:rPr>
          <w:color w:val="000000" w:themeColor="text1"/>
        </w:rPr>
        <w:t>design</w:t>
      </w:r>
      <w:r w:rsidR="00D410E4" w:rsidRPr="009F7F88">
        <w:rPr>
          <w:color w:val="000000" w:themeColor="text1"/>
        </w:rPr>
        <w:t>ed</w:t>
      </w:r>
      <w:r w:rsidR="00320E21" w:rsidRPr="009F7F88">
        <w:rPr>
          <w:color w:val="000000" w:themeColor="text1"/>
        </w:rPr>
        <w:t xml:space="preserve"> and synthesiz</w:t>
      </w:r>
      <w:r w:rsidR="00D410E4" w:rsidRPr="009F7F88">
        <w:rPr>
          <w:color w:val="000000" w:themeColor="text1"/>
        </w:rPr>
        <w:t>ed</w:t>
      </w:r>
      <w:r w:rsidR="00320E21" w:rsidRPr="009F7F88">
        <w:rPr>
          <w:color w:val="000000" w:themeColor="text1"/>
        </w:rPr>
        <w:t xml:space="preserve"> </w:t>
      </w:r>
      <w:r w:rsidR="00D410E4" w:rsidRPr="009F7F88">
        <w:rPr>
          <w:color w:val="000000" w:themeColor="text1"/>
        </w:rPr>
        <w:t xml:space="preserve">for printing </w:t>
      </w:r>
      <w:r w:rsidR="00320E21" w:rsidRPr="009F7F88">
        <w:rPr>
          <w:color w:val="000000" w:themeColor="text1"/>
        </w:rPr>
        <w:t xml:space="preserve">other materials and oxides such as polymers, </w:t>
      </w:r>
      <w:r w:rsidR="00553E4D" w:rsidRPr="009F7F88">
        <w:rPr>
          <w:color w:val="000000" w:themeColor="text1"/>
        </w:rPr>
        <w:t>Al</w:t>
      </w:r>
      <w:r w:rsidR="00553E4D" w:rsidRPr="009F7F88">
        <w:rPr>
          <w:color w:val="000000" w:themeColor="text1"/>
          <w:vertAlign w:val="subscript"/>
        </w:rPr>
        <w:t>2</w:t>
      </w:r>
      <w:r w:rsidR="00553E4D" w:rsidRPr="009F7F88">
        <w:rPr>
          <w:color w:val="000000" w:themeColor="text1"/>
        </w:rPr>
        <w:t>O</w:t>
      </w:r>
      <w:r w:rsidR="00553E4D" w:rsidRPr="009F7F88">
        <w:rPr>
          <w:color w:val="000000" w:themeColor="text1"/>
          <w:vertAlign w:val="subscript"/>
        </w:rPr>
        <w:t>3</w:t>
      </w:r>
      <w:r w:rsidR="00320E21" w:rsidRPr="009F7F88">
        <w:rPr>
          <w:color w:val="000000" w:themeColor="text1"/>
        </w:rPr>
        <w:t xml:space="preserve"> and </w:t>
      </w:r>
      <w:r w:rsidR="00366E61" w:rsidRPr="009F7F88">
        <w:rPr>
          <w:color w:val="000000" w:themeColor="text1"/>
        </w:rPr>
        <w:t>ZrO</w:t>
      </w:r>
      <w:r w:rsidR="00366E61" w:rsidRPr="009F7F88">
        <w:rPr>
          <w:color w:val="000000" w:themeColor="text1"/>
          <w:vertAlign w:val="subscript"/>
        </w:rPr>
        <w:t>2</w:t>
      </w:r>
      <w:r w:rsidR="004C5442" w:rsidRPr="009F7F88">
        <w:rPr>
          <w:color w:val="000000" w:themeColor="text1"/>
        </w:rPr>
        <w:t xml:space="preserve">. </w:t>
      </w:r>
    </w:p>
    <w:p w14:paraId="2106AF41" w14:textId="3752A24D" w:rsidR="0098081A" w:rsidRPr="009F7F88" w:rsidRDefault="004C5442" w:rsidP="0098081A">
      <w:pPr>
        <w:pStyle w:val="RSCB02ArticleText"/>
        <w:ind w:firstLineChars="100" w:firstLine="194"/>
        <w:rPr>
          <w:color w:val="000000" w:themeColor="text1"/>
        </w:rPr>
      </w:pPr>
      <w:r w:rsidRPr="009F7F88">
        <w:rPr>
          <w:color w:val="000000" w:themeColor="text1"/>
        </w:rPr>
        <w:t>For photocurable print</w:t>
      </w:r>
      <w:r w:rsidR="005C45D3" w:rsidRPr="009F7F88">
        <w:rPr>
          <w:color w:val="000000" w:themeColor="text1"/>
        </w:rPr>
        <w:t>ed</w:t>
      </w:r>
      <w:r w:rsidRPr="009F7F88">
        <w:rPr>
          <w:color w:val="000000" w:themeColor="text1"/>
        </w:rPr>
        <w:t xml:space="preserve"> aerogels, the design and synthesis </w:t>
      </w:r>
      <w:bookmarkStart w:id="246" w:name="_Hlk46465259"/>
      <w:bookmarkStart w:id="247" w:name="_Toc39868945"/>
    </w:p>
    <w:p w14:paraId="57A2B9D1" w14:textId="0DFF9513" w:rsidR="00245134" w:rsidRPr="009F7F88" w:rsidRDefault="00245134" w:rsidP="004C5442">
      <w:pPr>
        <w:pStyle w:val="RSCB02ArticleText"/>
        <w:rPr>
          <w:color w:val="000000" w:themeColor="text1"/>
        </w:rPr>
      </w:pPr>
      <w:r w:rsidRPr="009F7F88">
        <w:rPr>
          <w:color w:val="000000" w:themeColor="text1"/>
        </w:rPr>
        <w:t>of new precursor materials containing both photocurable groups and hydrolysable polycondensation groups are required.</w:t>
      </w:r>
    </w:p>
    <w:p w14:paraId="18BF7AD8" w14:textId="21773C3F" w:rsidR="00245134" w:rsidRPr="009F7F88" w:rsidRDefault="00245134" w:rsidP="00245134">
      <w:pPr>
        <w:pStyle w:val="RSCB02ArticleText"/>
        <w:ind w:firstLineChars="100" w:firstLine="194"/>
        <w:rPr>
          <w:color w:val="000000" w:themeColor="text1"/>
        </w:rPr>
      </w:pPr>
      <w:r w:rsidRPr="009F7F88">
        <w:rPr>
          <w:color w:val="000000" w:themeColor="text1"/>
        </w:rPr>
        <w:t>For the formulation of inks using the nanomaterial-derived route, another important research direction is the development of inexpensive material synthesis strategies such that the materials can be directly used for ink preparation without any purification and other processes.</w:t>
      </w:r>
    </w:p>
    <w:p w14:paraId="131518AF" w14:textId="6D6DDFE2" w:rsidR="001F519E" w:rsidRPr="009F7F88" w:rsidRDefault="00245134" w:rsidP="00245134">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rPr>
        <w:instrText xml:space="preserve"> = 2 \* roman </w:instrText>
      </w:r>
      <w:r w:rsidRPr="009F7F88">
        <w:rPr>
          <w:color w:val="000000" w:themeColor="text1"/>
        </w:rPr>
        <w:fldChar w:fldCharType="separate"/>
      </w:r>
      <w:r w:rsidRPr="009F7F88">
        <w:rPr>
          <w:color w:val="000000" w:themeColor="text1"/>
        </w:rPr>
        <w:t>ii</w:t>
      </w:r>
      <w:r w:rsidRPr="009F7F88">
        <w:rPr>
          <w:color w:val="000000" w:themeColor="text1"/>
        </w:rPr>
        <w:fldChar w:fldCharType="end"/>
      </w:r>
      <w:r w:rsidRPr="009F7F88">
        <w:rPr>
          <w:color w:val="000000" w:themeColor="text1"/>
        </w:rPr>
        <w:t xml:space="preserve">) Standardization of ink formulation: Generally, the lower the target aerogel density, the lower the concentration of corresponding materials in the ink, and consequently, the ink viscosity (and vice versa). To meet various printing requirements and wide target application performance (such as a wide density range), designing and synthesizing inks with appropriate rheological properties to fit different printing technologies has always been </w:t>
      </w:r>
      <w:r w:rsidR="00D410E4" w:rsidRPr="009F7F88">
        <w:rPr>
          <w:color w:val="000000" w:themeColor="text1"/>
        </w:rPr>
        <w:t xml:space="preserve">a difficult </w:t>
      </w:r>
      <w:r w:rsidRPr="009F7F88">
        <w:rPr>
          <w:color w:val="000000" w:themeColor="text1"/>
        </w:rPr>
        <w:t xml:space="preserve">research challenge. For example, 3D extrusion requires inks not only with suitable viscosity but also with shear-thinning behaviour </w:t>
      </w:r>
      <w:r w:rsidR="001F519E" w:rsidRPr="009F7F88">
        <w:rPr>
          <w:color w:val="000000" w:themeColor="text1"/>
        </w:rPr>
        <w:t>to ensure smooth extrusion and self-supported filaments after printing. This can be addressed by introducing different ink additives. Rapid gelation formulations through light excitation, gas reaction, and liquid bath are also promising means to address this issue. However, these approaches are mostly empirically derived and do not currently have a general understanding or standardized protocol. Such universal criterion for extrusion ink formulation can considerably simplify this step.</w:t>
      </w:r>
    </w:p>
    <w:p w14:paraId="2B60B9E2" w14:textId="6F63C138" w:rsidR="001F519E" w:rsidRPr="009F7F88" w:rsidRDefault="001F519E" w:rsidP="001F519E">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rPr>
        <w:instrText xml:space="preserve"> = 3 \* roman </w:instrText>
      </w:r>
      <w:r w:rsidRPr="009F7F88">
        <w:rPr>
          <w:color w:val="000000" w:themeColor="text1"/>
        </w:rPr>
        <w:fldChar w:fldCharType="separate"/>
      </w:r>
      <w:r w:rsidRPr="009F7F88">
        <w:rPr>
          <w:color w:val="000000" w:themeColor="text1"/>
        </w:rPr>
        <w:t>iii</w:t>
      </w:r>
      <w:r w:rsidRPr="009F7F88">
        <w:rPr>
          <w:color w:val="000000" w:themeColor="text1"/>
        </w:rPr>
        <w:fldChar w:fldCharType="end"/>
      </w:r>
      <w:r w:rsidRPr="009F7F88">
        <w:rPr>
          <w:color w:val="000000" w:themeColor="text1"/>
        </w:rPr>
        <w:t>) Design of hierarchical</w:t>
      </w:r>
      <w:r w:rsidR="00870ACF" w:rsidRPr="009F7F88">
        <w:rPr>
          <w:color w:val="000000" w:themeColor="text1"/>
        </w:rPr>
        <w:t>ly</w:t>
      </w:r>
      <w:r w:rsidRPr="009F7F88">
        <w:rPr>
          <w:color w:val="000000" w:themeColor="text1"/>
        </w:rPr>
        <w:t xml:space="preserve"> </w:t>
      </w:r>
      <w:r w:rsidR="00870ACF" w:rsidRPr="009F7F88">
        <w:rPr>
          <w:color w:val="000000" w:themeColor="text1"/>
        </w:rPr>
        <w:t>porous</w:t>
      </w:r>
      <w:r w:rsidRPr="009F7F88">
        <w:rPr>
          <w:color w:val="000000" w:themeColor="text1"/>
        </w:rPr>
        <w:t xml:space="preserve"> structures: For applications such as tissue engineering and catalysis, pore size gradient and hierarchical distribution is critical to reconcile and coordinate two competing properties of volume utilization rate and mass transfer.</w:t>
      </w:r>
      <w:r w:rsidR="002D6767" w:rsidRPr="009F7F88">
        <w:rPr>
          <w:color w:val="000000" w:themeColor="text1"/>
        </w:rPr>
        <w:fldChar w:fldCharType="begin" w:fldLock="1"/>
      </w:r>
      <w:r w:rsidR="004E1277" w:rsidRPr="009F7F88">
        <w:rPr>
          <w:color w:val="000000" w:themeColor="text1"/>
        </w:rPr>
        <w:instrText>ADDIN CSL_CITATION {"citationItems":[{"id":"ITEM-1","itemData":{"DOI":"10.1038/ncomms14921","ISSN":"20411723","abstract":"Both plants and animals possess analogous tissues containing hierarchical networks of pores, with pore size ratios that have evolved to maximize mass transport and rates of reactions. The underlying physical principles of this optimized hierarchical design are embodied in Murray's law. However, we are yet to realize the benefit of mimicking nature's Murray networks in synthetic materials due to the challenges in fabricating vascularized structures. Here we emulate optimum natural systems following Murray's law using a bottom-up approach. Such bio-inspired materials, whose pore sizes decrease across multiple scales and finally terminate in size-invariant units like plant stems, leaf veins and vascular and respiratory systems provide hierarchical branching and precise diameter ratios for connecting multi-scale pores from macro to micro levels. Our Murray material mimics enable highly enhanced mass exchange and transfer in liquid-solid, gas-solid and electrochemical reactions and exhibit enhanced performance in photocatalysis, gas sensing and as Li-ion battery electrodes.","author":[{"dropping-particle":"","family":"Zheng","given":"Xianfeng","non-dropping-particle":"","parse-names":false,"suffix":""},{"dropping-particle":"","family":"Shen","given":"Guofang","non-dropping-particle":"","parse-names":false,"suffix":""},{"dropping-particle":"","family":"Wang","given":"Chao","non-dropping-particle":"","parse-names":false,"suffix":""},{"dropping-particle":"","family":"Li","given":"Yu","non-dropping-particle":"","parse-names":false,"suffix":""},{"dropping-particle":"","family":"Dunphy","given":"Darren","non-dropping-particle":"","parse-names":false,"suffix":""},{"dropping-particle":"","family":"Hasan","given":"Tawfique","non-dropping-particle":"","parse-names":false,"suffix":""},{"dropping-particle":"","family":"Brinker","given":"C. Jeffrey","non-dropping-particle":"","parse-names":false,"suffix":""},{"dropping-particle":"","family":"Su","given":"Bao Lian","non-dropping-particle":"","parse-names":false,"suffix":""}],"container-title":"Nature Communications","id":"ITEM-1","issued":{"date-parts":[["2017"]]},"page":"14921","publisher":"Nature Publishing Group","title":"Bio-inspired Murray materials for mass transfer and activity","type":"article-journal","volume":"8"},"uris":["http://www.mendeley.com/documents/?uuid=1f3b74fa-e703-3b97-a2cd-e86112126c82"]},{"id":"ITEM-2","itemData":{"DOI":"10.1021/acs.chemrev.0c00016","ISSN":"0009-2665","abstract":"Hierarchical zeolites combine the intrinsic catalytic properties of microporous zeolites and the enhanced access and transport of the additional meso- and/or macroporous system. These materials are...","author":[{"dropping-particle":"","family":"Chen","given":"Li-Hua","non-dropping-particle":"","parse-names":false,"suffix":""},{"dropping-particle":"","family":"Sun","given":"Ming-Hui","non-dropping-particle":"","parse-names":false,"suffix":""},{"dropping-particle":"","family":"Wang","given":"Zhao","non-dropping-particle":"","parse-names":false,"suffix":""},{"dropping-particle":"","family":"Yang","given":"Weimin","non-dropping-particle":"","parse-names":false,"suffix":""},{"dropping-particle":"","family":"Xie","given":"Zaiku","non-dropping-particle":"","parse-names":false,"suffix":""},{"dropping-particle":"","family":"Su","given":"Bao-Lian","non-dropping-particle":"","parse-names":false,"suffix":""}],"container-title":"Chemical Reviews","id":"ITEM-2","issue":"20","issued":{"date-parts":[["2020"]]},"page":"11194–11294","publisher":"American Chemical Society","title":"Hierarchically Structured Zeolites: From Design to Application","type":"article-journal","volume":"120"},"uris":["http://www.mendeley.com/documents/?uuid=2408a0e1-e243-3534-9916-c3a967809726"]}],"mendeley":{"formattedCitation":"&lt;sup&gt;289,359&lt;/sup&gt;","plainTextFormattedCitation":"289,359","previouslyFormattedCitation":"&lt;sup&gt;287,357&lt;/sup&gt;"},"properties":{"noteIndex":0},"schema":"https://github.com/citation-style-language/schema/raw/master/csl-citation.json"}</w:instrText>
      </w:r>
      <w:r w:rsidR="002D6767" w:rsidRPr="009F7F88">
        <w:rPr>
          <w:color w:val="000000" w:themeColor="text1"/>
        </w:rPr>
        <w:fldChar w:fldCharType="separate"/>
      </w:r>
      <w:r w:rsidR="004E1277" w:rsidRPr="009F7F88">
        <w:rPr>
          <w:noProof/>
          <w:color w:val="000000" w:themeColor="text1"/>
          <w:vertAlign w:val="superscript"/>
        </w:rPr>
        <w:t>289,359</w:t>
      </w:r>
      <w:r w:rsidR="002D6767" w:rsidRPr="009F7F88">
        <w:rPr>
          <w:color w:val="000000" w:themeColor="text1"/>
        </w:rPr>
        <w:fldChar w:fldCharType="end"/>
      </w:r>
      <w:r w:rsidRPr="009F7F88">
        <w:rPr>
          <w:color w:val="000000" w:themeColor="text1"/>
        </w:rPr>
        <w:t xml:space="preserve"> For 3D printing aerogel scaffolds, the pore structure of the printed aerogel consists of the nanopores of the aerogel itself and the voids between the printed filament structure</w:t>
      </w:r>
      <w:r w:rsidR="007055C5" w:rsidRPr="009F7F88">
        <w:rPr>
          <w:color w:val="000000" w:themeColor="text1"/>
        </w:rPr>
        <w:t>s</w:t>
      </w:r>
      <w:r w:rsidRPr="009F7F88">
        <w:rPr>
          <w:color w:val="000000" w:themeColor="text1"/>
        </w:rPr>
        <w:t xml:space="preserve"> (</w:t>
      </w:r>
      <w:r w:rsidRPr="009F7F88">
        <w:rPr>
          <w:i/>
          <w:iCs/>
          <w:color w:val="000000" w:themeColor="text1"/>
        </w:rPr>
        <w:t>i.e.</w:t>
      </w:r>
      <w:r w:rsidR="004A4378" w:rsidRPr="009F7F88">
        <w:rPr>
          <w:color w:val="000000" w:themeColor="text1"/>
        </w:rPr>
        <w:t>,</w:t>
      </w:r>
      <w:r w:rsidRPr="009F7F88">
        <w:rPr>
          <w:color w:val="000000" w:themeColor="text1"/>
        </w:rPr>
        <w:t xml:space="preserve"> pores above the micrometre range). The design and optimization of these pore structures, including their pore size hierarchy and proportions are important determinants of the aerogel performance. In spite of this, very limited research in this aspect ha</w:t>
      </w:r>
      <w:r w:rsidR="00B7378E" w:rsidRPr="009F7F88">
        <w:rPr>
          <w:rFonts w:hint="eastAsia"/>
          <w:color w:val="000000" w:themeColor="text1"/>
          <w:lang w:eastAsia="zh-CN"/>
        </w:rPr>
        <w:t>s</w:t>
      </w:r>
      <w:r w:rsidRPr="009F7F88">
        <w:rPr>
          <w:color w:val="000000" w:themeColor="text1"/>
        </w:rPr>
        <w:t xml:space="preserve"> been carried out</w:t>
      </w:r>
      <w:r w:rsidR="00870ACF" w:rsidRPr="009F7F88">
        <w:rPr>
          <w:color w:val="000000" w:themeColor="text1"/>
        </w:rPr>
        <w:t xml:space="preserve"> thus far</w:t>
      </w:r>
      <w:r w:rsidRPr="009F7F88">
        <w:rPr>
          <w:color w:val="000000" w:themeColor="text1"/>
        </w:rPr>
        <w:t>. For specific applications, conceiving the hierarchically ideal pore structure through theoretical calculations,</w:t>
      </w:r>
      <w:r w:rsidR="002D6767" w:rsidRPr="009F7F88">
        <w:rPr>
          <w:color w:val="000000" w:themeColor="text1"/>
        </w:rPr>
        <w:fldChar w:fldCharType="begin" w:fldLock="1"/>
      </w:r>
      <w:r w:rsidR="004E1277" w:rsidRPr="009F7F88">
        <w:rPr>
          <w:color w:val="000000" w:themeColor="text1"/>
        </w:rPr>
        <w:instrText>ADDIN CSL_CITATION {"citationItems":[{"id":"ITEM-1","itemData":{"DOI":"10.1038/ncomms14921","ISSN":"20411723","abstract":"Both plants and animals possess analogous tissues containing hierarchical networks of pores, with pore size ratios that have evolved to maximize mass transport and rates of reactions. The underlying physical principles of this optimized hierarchical design are embodied in Murray's law. However, we are yet to realize the benefit of mimicking nature's Murray networks in synthetic materials due to the challenges in fabricating vascularized structures. Here we emulate optimum natural systems following Murray's law using a bottom-up approach. Such bio-inspired materials, whose pore sizes decrease across multiple scales and finally terminate in size-invariant units like plant stems, leaf veins and vascular and respiratory systems provide hierarchical branching and precise diameter ratios for connecting multi-scale pores from macro to micro levels. Our Murray material mimics enable highly enhanced mass exchange and transfer in liquid-solid, gas-solid and electrochemical reactions and exhibit enhanced performance in photocatalysis, gas sensing and as Li-ion battery electrodes.","author":[{"dropping-particle":"","family":"Zheng","given":"Xianfeng","non-dropping-particle":"","parse-names":false,"suffix":""},{"dropping-particle":"","family":"Shen","given":"Guofang","non-dropping-particle":"","parse-names":false,"suffix":""},{"dropping-particle":"","family":"Wang","given":"Chao","non-dropping-particle":"","parse-names":false,"suffix":""},{"dropping-particle":"","family":"Li","given":"Yu","non-dropping-particle":"","parse-names":false,"suffix":""},{"dropping-particle":"","family":"Dunphy","given":"Darren","non-dropping-particle":"","parse-names":false,"suffix":""},{"dropping-particle":"","family":"Hasan","given":"Tawfique","non-dropping-particle":"","parse-names":false,"suffix":""},{"dropping-particle":"","family":"Brinker","given":"C. Jeffrey","non-dropping-particle":"","parse-names":false,"suffix":""},{"dropping-particle":"","family":"Su","given":"Bao Lian","non-dropping-particle":"","parse-names":false,"suffix":""}],"container-title":"Nature Communications","id":"ITEM-1","issued":{"date-parts":[["2017"]]},"page":"14921","publisher":"Nature Publishing Group","title":"Bio-inspired Murray materials for mass transfer and activity","type":"article-journal","volume":"8"},"uris":["http://www.mendeley.com/documents/?uuid=1f3b74fa-e703-3b97-a2cd-e86112126c82"]}],"mendeley":{"formattedCitation":"&lt;sup&gt;289&lt;/sup&gt;","plainTextFormattedCitation":"289","previouslyFormattedCitation":"&lt;sup&gt;287&lt;/sup&gt;"},"properties":{"noteIndex":0},"schema":"https://github.com/citation-style-language/schema/raw/master/csl-citation.json"}</w:instrText>
      </w:r>
      <w:r w:rsidR="002D6767" w:rsidRPr="009F7F88">
        <w:rPr>
          <w:color w:val="000000" w:themeColor="text1"/>
        </w:rPr>
        <w:fldChar w:fldCharType="separate"/>
      </w:r>
      <w:r w:rsidR="004E1277" w:rsidRPr="009F7F88">
        <w:rPr>
          <w:noProof/>
          <w:color w:val="000000" w:themeColor="text1"/>
          <w:vertAlign w:val="superscript"/>
        </w:rPr>
        <w:t>289</w:t>
      </w:r>
      <w:r w:rsidR="002D6767" w:rsidRPr="009F7F88">
        <w:rPr>
          <w:color w:val="000000" w:themeColor="text1"/>
        </w:rPr>
        <w:fldChar w:fldCharType="end"/>
      </w:r>
      <w:r w:rsidRPr="009F7F88">
        <w:rPr>
          <w:color w:val="000000" w:themeColor="text1"/>
        </w:rPr>
        <w:t xml:space="preserve"> then adjusting the print parameters, ink formulation, and gelation process to realize the designed pore structure and to verify mass transfer and related performance would be a game changer for the aerogel family of materials.</w:t>
      </w:r>
    </w:p>
    <w:p w14:paraId="35A4448F" w14:textId="72B1E428" w:rsidR="00B867FC" w:rsidRPr="009F7F88" w:rsidRDefault="00B867FC" w:rsidP="00B867FC">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lang w:val="en-US"/>
        </w:rPr>
        <w:instrText xml:space="preserve"> = 4 \* roman </w:instrText>
      </w:r>
      <w:r w:rsidRPr="009F7F88">
        <w:rPr>
          <w:color w:val="000000" w:themeColor="text1"/>
        </w:rPr>
        <w:fldChar w:fldCharType="separate"/>
      </w:r>
      <w:r w:rsidRPr="009F7F88">
        <w:rPr>
          <w:color w:val="000000" w:themeColor="text1"/>
          <w:lang w:val="en-US"/>
        </w:rPr>
        <w:t>iv</w:t>
      </w:r>
      <w:r w:rsidRPr="009F7F88">
        <w:rPr>
          <w:color w:val="000000" w:themeColor="text1"/>
        </w:rPr>
        <w:fldChar w:fldCharType="end"/>
      </w:r>
      <w:r w:rsidRPr="009F7F88">
        <w:rPr>
          <w:color w:val="000000" w:themeColor="text1"/>
          <w:lang w:val="en-US"/>
        </w:rPr>
        <w:t xml:space="preserve">) </w:t>
      </w:r>
      <w:r w:rsidRPr="009F7F88">
        <w:rPr>
          <w:color w:val="000000" w:themeColor="text1"/>
        </w:rPr>
        <w:t xml:space="preserve">Strengthening of aerogel structure: Since aerogels are low-density, high-porosity materials, their mechanical strength is very low. For the case of layer by layer 3D printing, additional </w:t>
      </w:r>
      <w:r w:rsidRPr="009F7F88">
        <w:rPr>
          <w:color w:val="000000" w:themeColor="text1"/>
        </w:rPr>
        <w:t xml:space="preserve">structural weakness </w:t>
      </w:r>
      <w:r w:rsidR="0013276B" w:rsidRPr="009F7F88">
        <w:rPr>
          <w:color w:val="000000" w:themeColor="text1"/>
        </w:rPr>
        <w:t>may appear</w:t>
      </w:r>
      <w:r w:rsidRPr="009F7F88">
        <w:rPr>
          <w:color w:val="000000" w:themeColor="text1"/>
        </w:rPr>
        <w:t xml:space="preserve"> at the interface between the layers. The traditional method of reinforcement is to add fibres to form a composite material. In the field of printing, this may lead to new challenges in terms of ink rheology and printability. </w:t>
      </w:r>
      <w:r w:rsidRPr="009F7F88">
        <w:rPr>
          <w:color w:val="000000" w:themeColor="text1"/>
          <w:lang w:val="en-US"/>
        </w:rPr>
        <w:t xml:space="preserve">Therefore, understanding the effect of reinforcements, and </w:t>
      </w:r>
      <w:r w:rsidR="00612EAD" w:rsidRPr="009F7F88">
        <w:rPr>
          <w:color w:val="000000" w:themeColor="text1"/>
          <w:lang w:val="en-US"/>
        </w:rPr>
        <w:t xml:space="preserve">the </w:t>
      </w:r>
      <w:r w:rsidRPr="009F7F88">
        <w:rPr>
          <w:color w:val="000000" w:themeColor="text1"/>
          <w:lang w:val="en-US"/>
        </w:rPr>
        <w:t>design of skeleton crosslinking through chemical reactions while maintaining the print performance</w:t>
      </w:r>
      <w:r w:rsidR="00C17C43" w:rsidRPr="009F7F88">
        <w:rPr>
          <w:color w:val="000000" w:themeColor="text1"/>
          <w:lang w:val="en-US"/>
        </w:rPr>
        <w:t>,</w:t>
      </w:r>
      <w:r w:rsidRPr="009F7F88">
        <w:rPr>
          <w:color w:val="000000" w:themeColor="text1"/>
          <w:lang w:val="en-US"/>
        </w:rPr>
        <w:t xml:space="preserve"> could form an important research direction. Adding short </w:t>
      </w:r>
      <w:proofErr w:type="spellStart"/>
      <w:r w:rsidRPr="009F7F88">
        <w:rPr>
          <w:color w:val="000000" w:themeColor="text1"/>
          <w:lang w:val="en-US"/>
        </w:rPr>
        <w:t>fibres</w:t>
      </w:r>
      <w:proofErr w:type="spellEnd"/>
      <w:r w:rsidRPr="009F7F88">
        <w:rPr>
          <w:color w:val="000000" w:themeColor="text1"/>
          <w:lang w:val="en-US"/>
        </w:rPr>
        <w:t xml:space="preserve"> or</w:t>
      </w:r>
      <w:r w:rsidRPr="009F7F88">
        <w:rPr>
          <w:color w:val="000000" w:themeColor="text1"/>
        </w:rPr>
        <w:t xml:space="preserve"> introducing special supramolecular interaction or dynamic covalent bond linking between the printed layers may address this, and improve the Z-direction strength. This could offer huge flexibility in ink formulation for printed aerogels.</w:t>
      </w:r>
    </w:p>
    <w:p w14:paraId="79E7006E" w14:textId="2B2FD979" w:rsidR="00B867FC" w:rsidRPr="009F7F88" w:rsidRDefault="00B867FC" w:rsidP="00B867FC">
      <w:pPr>
        <w:pStyle w:val="RSCB02ArticleText"/>
        <w:ind w:firstLineChars="100" w:firstLine="195"/>
        <w:rPr>
          <w:color w:val="000000" w:themeColor="text1"/>
        </w:rPr>
      </w:pPr>
      <w:r w:rsidRPr="009F7F88">
        <w:rPr>
          <w:b/>
          <w:bCs/>
          <w:color w:val="000000" w:themeColor="text1"/>
        </w:rPr>
        <w:t>6.1.2 Printing process.</w:t>
      </w:r>
      <w:r w:rsidRPr="009F7F88">
        <w:rPr>
          <w:color w:val="000000" w:themeColor="text1"/>
        </w:rPr>
        <w:t xml:space="preserve"> </w:t>
      </w:r>
      <w:r w:rsidR="00C949BD" w:rsidRPr="009F7F88">
        <w:rPr>
          <w:color w:val="000000" w:themeColor="text1"/>
        </w:rPr>
        <w:t xml:space="preserve">Thus </w:t>
      </w:r>
      <w:r w:rsidRPr="009F7F88">
        <w:rPr>
          <w:color w:val="000000" w:themeColor="text1"/>
        </w:rPr>
        <w:t xml:space="preserve">far, a variety of printing technologies for aerogels have been developed and verified, such as inkjet, screen, light-based, 3D extrusion printing, and 3D printed templates. On the printed shape, aerogel microspheres, films, patterns, complex shapes, 3D scaffolds have been successfully printed, breaking the boundaries of traditional machining or mould shaping methods. Despite these achievements, there are still some </w:t>
      </w:r>
      <w:r w:rsidR="00F11BD6" w:rsidRPr="009F7F88">
        <w:rPr>
          <w:color w:val="000000" w:themeColor="text1"/>
        </w:rPr>
        <w:t xml:space="preserve">significant </w:t>
      </w:r>
      <w:r w:rsidRPr="009F7F88">
        <w:rPr>
          <w:color w:val="000000" w:themeColor="text1"/>
        </w:rPr>
        <w:t>challenges.</w:t>
      </w:r>
    </w:p>
    <w:p w14:paraId="2E087E0A" w14:textId="736BCC90" w:rsidR="00B867FC" w:rsidRPr="009F7F88" w:rsidRDefault="00B867FC" w:rsidP="00B867FC">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lang w:val="en-US"/>
        </w:rPr>
        <w:instrText xml:space="preserve"> = 1 \* roman </w:instrText>
      </w:r>
      <w:r w:rsidRPr="009F7F88">
        <w:rPr>
          <w:color w:val="000000" w:themeColor="text1"/>
        </w:rPr>
        <w:fldChar w:fldCharType="separate"/>
      </w:r>
      <w:proofErr w:type="spellStart"/>
      <w:r w:rsidRPr="009F7F88">
        <w:rPr>
          <w:color w:val="000000" w:themeColor="text1"/>
          <w:lang w:val="en-US"/>
        </w:rPr>
        <w:t>i</w:t>
      </w:r>
      <w:proofErr w:type="spellEnd"/>
      <w:r w:rsidRPr="009F7F88">
        <w:rPr>
          <w:color w:val="000000" w:themeColor="text1"/>
        </w:rPr>
        <w:fldChar w:fldCharType="end"/>
      </w:r>
      <w:r w:rsidRPr="009F7F88">
        <w:rPr>
          <w:color w:val="000000" w:themeColor="text1"/>
          <w:lang w:val="en-US"/>
        </w:rPr>
        <w:t>)</w:t>
      </w:r>
      <w:r w:rsidRPr="009F7F88">
        <w:rPr>
          <w:color w:val="000000" w:themeColor="text1"/>
        </w:rPr>
        <w:t xml:space="preserve"> Printing of fine and intricate structures. </w:t>
      </w:r>
      <w:r w:rsidRPr="009F7F88">
        <w:rPr>
          <w:color w:val="000000" w:themeColor="text1"/>
          <w:lang w:val="en-US"/>
        </w:rPr>
        <w:t>Certain applications demand extremely strict size and resolution, and require the basic structural unit to be sufficiently small. For example, tissue engineering requires very high print dimensional accuracy</w:t>
      </w:r>
      <w:r w:rsidR="00D40D92" w:rsidRPr="009F7F88">
        <w:rPr>
          <w:color w:val="000000" w:themeColor="text1"/>
          <w:lang w:val="en-US"/>
        </w:rPr>
        <w:t xml:space="preserve"> to </w:t>
      </w:r>
      <w:r w:rsidRPr="009F7F88">
        <w:rPr>
          <w:color w:val="000000" w:themeColor="text1"/>
          <w:lang w:val="en"/>
        </w:rPr>
        <w:t>mimic the environment of the cell</w:t>
      </w:r>
      <w:r w:rsidRPr="009F7F88">
        <w:rPr>
          <w:color w:val="000000" w:themeColor="text1"/>
          <w:lang w:val="en-US"/>
        </w:rPr>
        <w:t>.</w:t>
      </w:r>
      <w:r w:rsidRPr="009F7F88">
        <w:rPr>
          <w:color w:val="000000" w:themeColor="text1"/>
        </w:rPr>
        <w:fldChar w:fldCharType="begin" w:fldLock="1"/>
      </w:r>
      <w:r w:rsidR="004E1277" w:rsidRPr="009F7F88">
        <w:rPr>
          <w:color w:val="000000" w:themeColor="text1"/>
          <w:lang w:val="en-US"/>
        </w:rPr>
        <w:instrText>ADDIN CSL_CITATION {"citationItems":[{"id":"ITEM-1","itemData":{"DOI":"10.1039/c5cs00278h","ISSN":"14604744","abstract":"3D printing technology has attracted much attention due to its high potential in scientific and industrial applications. As an outstanding 3D printing technology, two-photon polymerization (TPP) microfabrication has been applied in the fields of micro/nanophotonics, micro-electromechanical systems, microfluidics, biomedical implants and microdevices. In particular, TPP microfabrication is very useful in tissue engineering and drug delivery due to its powerful fabrication capability for precise microstructures with high spatial resolution on both the microscopic and the nanometric scale. The design and fabrication of 3D hydrogels widely used in tissue engineering and drug delivery has been an important research area of TPP microfabrication. The resolution is a key parameter for 3D hydrogels to simulate the native 3D environment in which the cells reside and the drug is controlled to release with optimal temporal and spatial distribution in vitro and in vivo. The resolution of 3D hydrogels largely depends on the efficiency of TPP initiators. In this paper, we will review the widely used photoresists, the development of TPP photoinitiators, the strategies for improving the resolution and the microfabrication of 3D hydrogels.","author":[{"dropping-particle":"","family":"Xing","given":"Jin Feng","non-dropping-particle":"","parse-names":false,"suffix":""},{"dropping-particle":"","family":"Zheng","given":"Mei Ling","non-dropping-particle":"","parse-names":false,"suffix":""},{"dropping-particle":"","family":"Duan","given":"Xuan Ming","non-dropping-particle":"","parse-names":false,"suffix":""}],"container-title":"Chemical Society Reviews","id":"ITEM-1","issue":"15","issued":{"date-parts":[["2015"]]},"page":"5031-5039","publisher":"Royal Society of Chemistry","title":"Two-photon polymerization microfabrication of hydrogels: an advanced 3D printing technology for tissue engineering and drug delivery","type":"article-journal","volume":"44"},"uris":["http://www.mendeley.com/documents/?uuid=0d99c606-4ea5-33ed-973d-fe96b93df544"]}],"mendeley":{"formattedCitation":"&lt;sup&gt;360&lt;/sup&gt;","plainTextFormattedCitation":"360","previouslyFormattedCitation":"&lt;sup&gt;35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lang w:val="en-US"/>
        </w:rPr>
        <w:t>360</w:t>
      </w:r>
      <w:r w:rsidRPr="009F7F88">
        <w:rPr>
          <w:color w:val="000000" w:themeColor="text1"/>
        </w:rPr>
        <w:fldChar w:fldCharType="end"/>
      </w:r>
      <w:r w:rsidRPr="009F7F88">
        <w:rPr>
          <w:color w:val="000000" w:themeColor="text1"/>
          <w:lang w:val="en-US"/>
        </w:rPr>
        <w:t xml:space="preserve"> In addition to the dimensional accuracy, the availability of printing complex structures to achieve the best mechanical strength is also an important prerequisite for structural design.</w:t>
      </w:r>
      <w:r w:rsidRPr="009F7F88">
        <w:rPr>
          <w:color w:val="000000" w:themeColor="text1"/>
        </w:rPr>
        <w:fldChar w:fldCharType="begin" w:fldLock="1"/>
      </w:r>
      <w:r w:rsidR="004E1277" w:rsidRPr="009F7F88">
        <w:rPr>
          <w:color w:val="000000" w:themeColor="text1"/>
          <w:lang w:val="en-US"/>
        </w:rPr>
        <w:instrText>ADDIN CSL_CITATION {"citationItems":[{"id":"ITEM-1","itemData":{"DOI":"10.1126/science.1211649","ISSN":"1095-9203","PMID":"22096194","abstract":"The mechanical properties of ordinary materials degrade substantially with reduced density because their structural elements bend under applied load. We report a class of microarchitected materials that maintain a nearly constant stiffness per unit mass density, even at ultralow density. This performance derives from a network of nearly isotropic microscale unit cells with high structural connectivity and nanoscale features, whose structural members are designed to carry loads in tension or compression. Production of these microlattices, with polymers, metals, or ceramics as constituent materials, is made possible by projection microstereolithography (an additive micromanufacturing technique) combined with nanoscale coating and postprocessing. We found that these materials exhibit ultrastiff properties across more than three orders of magnitude in density, regardless of the constituent material. N","author":[{"dropping-particle":"","family":"Schaedler","given":"T A","non-dropping-particle":"","parse-names":false,"suffix":""},{"dropping-particle":"","family":"Jacobsen","given":"A J","non-dropping-particle":"","parse-names":false,"suffix":""},{"dropping-particle":"","family":"Torrents","given":"A","non-dropping-particle":"","parse-names":false,"suffix":""},{"dropping-particle":"","family":"Sorensen","given":"A E","non-dropping-particle":"","parse-names":false,"suffix":""},{"dropping-particle":"","family":"Lian","given":"J","non-dropping-particle":"","parse-names":false,"suffix":""},{"dropping-particle":"","family":"Greer","given":"J R","non-dropping-particle":"","parse-names":false,"suffix":""},{"dropping-particle":"","family":"Valdevit","given":"L","non-dropping-particle":"","parse-names":false,"suffix":""},{"dropping-particle":"","family":"Carter","given":"W B","non-dropping-particle":"","parse-names":false,"suffix":""},{"dropping-particle":"","family":"Ge","given":"Qi","non-dropping-particle":"","parse-names":false,"suffix":""},{"dropping-particle":"","family":"Jackson","given":"Julie A.","non-dropping-particle":"","parse-names":false,"suffix":""},{"dropping-particle":"","family":"Kucheyev","given":"Sergei O.","non-dropping-particle":"","parse-names":false,"suffix":""},{"dropping-particle":"","family":"Fang","given":"Nicholas X.","non-dropping-particle":"","parse-names":false,"suffix":""},{"dropping-particle":"","family":"Spadaccini","given":"Christopher M.","non-dropping-particle":"","parse-names":false,"suffix":""}],"container-title":"Science","id":"ITEM-1","issue":"6058","issued":{"date-parts":[["2011"]]},"page":"1373-1377","publisher":"American Association for the Advancement of Science","title":"Ultralight, Ultrastiff Mechanical Metamaterials","type":"article-journal","volume":"334"},"uris":["http://www.mendeley.com/documents/?uuid=11ce25de-98b1-3d85-bf3c-46469533608c"]}],"mendeley":{"formattedCitation":"&lt;sup&gt;361&lt;/sup&gt;","plainTextFormattedCitation":"361","previouslyFormattedCitation":"&lt;sup&gt;359&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lang w:val="en-US"/>
        </w:rPr>
        <w:t>361</w:t>
      </w:r>
      <w:r w:rsidRPr="009F7F88">
        <w:rPr>
          <w:color w:val="000000" w:themeColor="text1"/>
        </w:rPr>
        <w:fldChar w:fldCharType="end"/>
      </w:r>
      <w:r w:rsidRPr="009F7F88">
        <w:rPr>
          <w:color w:val="000000" w:themeColor="text1"/>
        </w:rPr>
        <w:t xml:space="preserve"> Since 3D extrusion printing of aerogels requires </w:t>
      </w:r>
      <w:r w:rsidR="00B24478" w:rsidRPr="009F7F88">
        <w:rPr>
          <w:color w:val="000000" w:themeColor="text1"/>
        </w:rPr>
        <w:t xml:space="preserve">the </w:t>
      </w:r>
      <w:r w:rsidRPr="009F7F88">
        <w:rPr>
          <w:color w:val="000000" w:themeColor="text1"/>
        </w:rPr>
        <w:t xml:space="preserve">use of a slurry in </w:t>
      </w:r>
      <w:r w:rsidR="00B24478" w:rsidRPr="009F7F88">
        <w:rPr>
          <w:color w:val="000000" w:themeColor="text1"/>
        </w:rPr>
        <w:t xml:space="preserve">a </w:t>
      </w:r>
      <w:r w:rsidRPr="009F7F88">
        <w:rPr>
          <w:color w:val="000000" w:themeColor="text1"/>
        </w:rPr>
        <w:t xml:space="preserve">semi-gel state, controlling the dimensional accuracy of printing is very challenging. The size of the extrusion nozzle and the step resolution of the stages, also directly affects the print </w:t>
      </w:r>
      <w:r w:rsidR="00ED366D" w:rsidRPr="009F7F88">
        <w:rPr>
          <w:color w:val="000000" w:themeColor="text1"/>
        </w:rPr>
        <w:t>dimensions and accuracy</w:t>
      </w:r>
      <w:r w:rsidRPr="009F7F88">
        <w:rPr>
          <w:color w:val="000000" w:themeColor="text1"/>
        </w:rPr>
        <w:t xml:space="preserve">. </w:t>
      </w:r>
      <w:r w:rsidR="00ED366D" w:rsidRPr="009F7F88">
        <w:rPr>
          <w:color w:val="000000" w:themeColor="text1"/>
        </w:rPr>
        <w:t>However, r</w:t>
      </w:r>
      <w:r w:rsidRPr="009F7F88">
        <w:rPr>
          <w:color w:val="000000" w:themeColor="text1"/>
        </w:rPr>
        <w:t xml:space="preserve">educing the </w:t>
      </w:r>
      <w:r w:rsidRPr="009F7F88">
        <w:rPr>
          <w:color w:val="000000" w:themeColor="text1"/>
          <w:lang w:val="en-US"/>
        </w:rPr>
        <w:t xml:space="preserve">nozzle diameter may not always offer a solution as narrower nozzles are prone to clogging when nanomaterial derived inks are used. Although </w:t>
      </w:r>
      <w:proofErr w:type="spellStart"/>
      <w:r w:rsidRPr="009F7F88">
        <w:rPr>
          <w:color w:val="000000" w:themeColor="text1"/>
          <w:lang w:val="en-US"/>
        </w:rPr>
        <w:t>PmSLA</w:t>
      </w:r>
      <w:proofErr w:type="spellEnd"/>
      <w:r w:rsidRPr="009F7F88">
        <w:rPr>
          <w:color w:val="000000" w:themeColor="text1"/>
          <w:lang w:val="en-US"/>
        </w:rPr>
        <w:t xml:space="preserve"> 3D printing has been used to demonstrate print resolutions down to 10 micron</w:t>
      </w:r>
      <w:r w:rsidR="00B24478" w:rsidRPr="009F7F88">
        <w:rPr>
          <w:color w:val="000000" w:themeColor="text1"/>
          <w:lang w:val="en-US"/>
        </w:rPr>
        <w:t>s</w:t>
      </w:r>
      <w:r w:rsidRPr="009F7F88">
        <w:rPr>
          <w:color w:val="000000" w:themeColor="text1"/>
          <w:lang w:val="en-US"/>
        </w:rPr>
        <w:t>, this has only been demonstrated on GO inks.</w:t>
      </w:r>
      <w:r w:rsidRPr="009F7F88">
        <w:rPr>
          <w:color w:val="000000" w:themeColor="text1"/>
        </w:rPr>
        <w:fldChar w:fldCharType="begin" w:fldLock="1"/>
      </w:r>
      <w:r w:rsidR="004E1277" w:rsidRPr="009F7F88">
        <w:rPr>
          <w:color w:val="000000" w:themeColor="text1"/>
          <w:lang w:val="en-US"/>
        </w:rPr>
        <w:instrText>ADDIN CSL_CITATION {"citationItems":[{"id":"ITEM-1","itemData":{"DOI":"10.1039/c8mh00668g","ISSN":"20516355","abstract":"3D graphene foams exhibit immense degradation of mechanical properties. Micro-architecture can alleviate this problem, but no current technique meets the manufacturing requirements. Herein we developed a light-based 3D printing process to create hierarchical graphene structures with arbitrary complexity and order-of-magnitude finer features, showing enhanced mechanical properties at decreasing density.","author":[{"dropping-particle":"","family":"Hensleigh","given":"Ryan M.","non-dropping-particle":"","parse-names":false,"suffix":""},{"dropping-particle":"","family":"Cui","given":"Huachen","non-dropping-particle":"","parse-names":false,"suffix":""},{"dropping-particle":"","family":"Oakdale","given":"James S.","non-dropping-particle":"","parse-names":false,"suffix":""},{"dropping-particle":"","family":"Ye","given":"Jianchao C.","non-dropping-particle":"","parse-names":false,"suffix":""},{"dropping-particle":"","family":"Campbell","given":"Patrick G.","non-dropping-particle":"","parse-names":false,"suffix":""},{"dropping-particle":"","family":"Duoss","given":"Eric B.","non-dropping-particle":"","parse-names":false,"suffix":""},{"dropping-particle":"","family":"Spadaccini","given":"Christopher M.","non-dropping-particle":"","parse-names":false,"suffix":""},{"dropping-particle":"","family":"Zheng","given":"Xiaoyu","non-dropping-particle":"","parse-names":false,"suffix":""},{"dropping-partic</w:instrText>
      </w:r>
      <w:r w:rsidR="004E1277" w:rsidRPr="009F7F88">
        <w:rPr>
          <w:rFonts w:hint="eastAsia"/>
          <w:color w:val="000000" w:themeColor="text1"/>
          <w:lang w:val="en-US"/>
        </w:rPr>
        <w:instrText>le":"","family":"Worsley","given":"Marcus A.","non-dropping-particle":"","parse-names":false,"suffix":""}],"container-title":"Materials Horizons","id":"ITEM-1","issue":"6","issued":{"date-parts":[["2018"]]},"note":"</w:instrText>
      </w:r>
      <w:r w:rsidR="004E1277" w:rsidRPr="009F7F88">
        <w:rPr>
          <w:rFonts w:hint="eastAsia"/>
          <w:color w:val="000000" w:themeColor="text1"/>
          <w:lang w:val="en-US"/>
        </w:rPr>
        <w:instrText>已加</w:instrText>
      </w:r>
      <w:r w:rsidR="004E1277" w:rsidRPr="009F7F88">
        <w:rPr>
          <w:rFonts w:hint="eastAsia"/>
          <w:color w:val="000000" w:themeColor="text1"/>
          <w:lang w:val="en-US"/>
        </w:rPr>
        <w:instrText>\n</w:instrText>
      </w:r>
      <w:r w:rsidR="004E1277" w:rsidRPr="009F7F88">
        <w:rPr>
          <w:rFonts w:hint="eastAsia"/>
          <w:color w:val="000000" w:themeColor="text1"/>
          <w:lang w:val="en-US"/>
        </w:rPr>
        <w:instrText>光致聚合</w:instrText>
      </w:r>
      <w:r w:rsidR="004E1277" w:rsidRPr="009F7F88">
        <w:rPr>
          <w:rFonts w:hint="eastAsia"/>
          <w:color w:val="000000" w:themeColor="text1"/>
          <w:lang w:val="en-US"/>
        </w:rPr>
        <w:instrText>3D</w:instrText>
      </w:r>
      <w:r w:rsidR="004E1277" w:rsidRPr="009F7F88">
        <w:rPr>
          <w:rFonts w:hint="eastAsia"/>
          <w:color w:val="000000" w:themeColor="text1"/>
          <w:lang w:val="en-US"/>
        </w:rPr>
        <w:instrText>打印石墨烯气凝胶</w:instrText>
      </w:r>
      <w:r w:rsidR="004E1277" w:rsidRPr="009F7F88">
        <w:rPr>
          <w:rFonts w:hint="eastAsia"/>
          <w:color w:val="000000" w:themeColor="text1"/>
          <w:lang w:val="en-US"/>
        </w:rPr>
        <w:instrText>\n</w:instrText>
      </w:r>
      <w:r w:rsidR="004E1277" w:rsidRPr="009F7F88">
        <w:rPr>
          <w:rFonts w:hint="eastAsia"/>
          <w:color w:val="000000" w:themeColor="text1"/>
          <w:lang w:val="en-US"/>
        </w:rPr>
        <w:instrText>打印精细度比其他方法提高</w:instrText>
      </w:r>
      <w:r w:rsidR="004E1277" w:rsidRPr="009F7F88">
        <w:rPr>
          <w:rFonts w:hint="eastAsia"/>
          <w:color w:val="000000" w:themeColor="text1"/>
          <w:lang w:val="en-US"/>
        </w:rPr>
        <w:instrText>1</w:instrText>
      </w:r>
      <w:r w:rsidR="004E1277" w:rsidRPr="009F7F88">
        <w:rPr>
          <w:rFonts w:hint="eastAsia"/>
          <w:color w:val="000000" w:themeColor="text1"/>
          <w:lang w:val="en-US"/>
        </w:rPr>
        <w:instrText>个数量级</w:instrText>
      </w:r>
      <w:r w:rsidR="004E1277" w:rsidRPr="009F7F88">
        <w:rPr>
          <w:rFonts w:hint="eastAsia"/>
          <w:color w:val="000000" w:themeColor="text1"/>
          <w:lang w:val="en-US"/>
        </w:rPr>
        <w:instrText>","</w:instrText>
      </w:r>
      <w:r w:rsidR="004E1277" w:rsidRPr="009F7F88">
        <w:rPr>
          <w:color w:val="000000" w:themeColor="text1"/>
          <w:lang w:val="en-US"/>
        </w:rPr>
        <w:instrText>page":"1035-1041","publisher":"Royal Society of Chemistry","title":"Additive manufacturing of complex micro-architected graphene aerogels","type":"article-journal","volume":"5"},"uris":["http://www.mendeley.com/documents/?uuid=3e5a6833-ba2c-4f34-bd3c-2b0dc8a92139"]}],"mendeley":{"formattedCitation":"&lt;sup&gt;244&lt;/sup&gt;","plainTextFormattedCitation":"244","previouslyFormattedCitation":"&lt;sup&gt;242&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lang w:val="en-US"/>
        </w:rPr>
        <w:t>244</w:t>
      </w:r>
      <w:r w:rsidRPr="009F7F88">
        <w:rPr>
          <w:color w:val="000000" w:themeColor="text1"/>
        </w:rPr>
        <w:fldChar w:fldCharType="end"/>
      </w:r>
      <w:r w:rsidRPr="009F7F88">
        <w:rPr>
          <w:color w:val="000000" w:themeColor="text1"/>
          <w:lang w:val="en-US"/>
        </w:rPr>
        <w:t xml:space="preserve"> Printing aerogels with high-resolution and intricate structures still remains as one of the key research challenges. </w:t>
      </w:r>
      <w:r w:rsidR="00280652" w:rsidRPr="009F7F88">
        <w:rPr>
          <w:color w:val="000000" w:themeColor="text1"/>
          <w:lang w:val="en-US"/>
        </w:rPr>
        <w:t>To this end, r</w:t>
      </w:r>
      <w:r w:rsidRPr="009F7F88">
        <w:rPr>
          <w:color w:val="000000" w:themeColor="text1"/>
          <w:lang w:val="en-US"/>
        </w:rPr>
        <w:t xml:space="preserve">esearch advances in two-photon polymerization could </w:t>
      </w:r>
      <w:r w:rsidR="00ED366D" w:rsidRPr="009F7F88">
        <w:rPr>
          <w:color w:val="000000" w:themeColor="text1"/>
          <w:lang w:val="en-US"/>
        </w:rPr>
        <w:t xml:space="preserve">allow </w:t>
      </w:r>
      <w:r w:rsidRPr="009F7F88">
        <w:rPr>
          <w:color w:val="000000" w:themeColor="text1"/>
          <w:lang w:val="en-US"/>
        </w:rPr>
        <w:t>achiev</w:t>
      </w:r>
      <w:r w:rsidR="00ED366D" w:rsidRPr="009F7F88">
        <w:rPr>
          <w:color w:val="000000" w:themeColor="text1"/>
          <w:lang w:val="en-US"/>
        </w:rPr>
        <w:t>ing</w:t>
      </w:r>
      <w:r w:rsidRPr="009F7F88">
        <w:rPr>
          <w:color w:val="000000" w:themeColor="text1"/>
          <w:lang w:val="en-US"/>
        </w:rPr>
        <w:t xml:space="preserve"> print resolutions as fine as 100 nm.</w:t>
      </w:r>
      <w:r w:rsidRPr="009F7F88">
        <w:rPr>
          <w:color w:val="000000" w:themeColor="text1"/>
        </w:rPr>
        <w:fldChar w:fldCharType="begin" w:fldLock="1"/>
      </w:r>
      <w:r w:rsidR="004E1277" w:rsidRPr="009F7F88">
        <w:rPr>
          <w:color w:val="000000" w:themeColor="text1"/>
          <w:lang w:val="en-US"/>
        </w:rPr>
        <w:instrText>ADDIN CSL_CITATION {"citationItems":[{"id":"ITEM-1","itemData":{"DOI":"10.1039/c5cs00278h","ISSN":"14604744","abstract":"3D printing technology has attracted much attention due to its high potential in scientific and industrial applications. As an outstanding 3D printing technology, two-photon polymerization (TPP) microfabrication has been applied in the fields of micro/nanophotonics, micro-electromechanical systems, microfluidics, biomedical implants and microdevices. In particular, TPP microfabrication is very useful in tissue engineering and drug delivery due to its powerful fabrication capability for precise microstructures with high spatial resolution on both the microscopic and the nanometric scale. The design and fabrication of 3D hydrogels widely used in tissue engineering and drug delivery has been an important research area of TPP microfabrication. The resolution is a key parameter for 3D hydrogels to simulate the native 3D environment in which the cells reside and the drug is controlled to release with optimal temporal and spatial distribution in vitro and in vivo. The resolution of 3D hydrogels largely depends on the efficiency of TPP initiators. In this paper, we will review the widely used photoresists, the development of TPP photoinitiators, the strategies for improving the resolution and the microfabrication of 3D hydrogels.","author":[{"dropping-particle":"","family":"Xing","given":"Jin Feng","non-dropping-particle":"","parse-names":false,"suffix":""},{"dropping-particle":"","family":"Zheng","given":"Mei Ling","non-dropping-particle":"","parse-names":false,"suffix":""},{"dropping-particle":"","family":"Duan","given":"Xuan Ming","non-dropping-particle":"","parse-names":false,"suffix":""}],"container-title":"Chemical Society Reviews","id":"ITEM-1","issue":"15","issued":{"date-parts":[["2015"]]},"page":"5031-5039","publisher":"Royal Society of Chemistry","title":"Two-photon polymerization microfabrication of hydrogels: an advanced 3D printing technology for tissue engineering and drug delivery","type":"article-journal","volume":"44"},"uris":["http://www.mendeley.com/documents/?uuid=0d99c606-4ea5-33ed-973d-fe96b93df544"]}],"mendeley":{"formattedCitation":"&lt;sup&gt;360&lt;/sup&gt;","plainTextFormattedCitation":"360","previouslyFormattedCitation":"&lt;sup&gt;358&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lang w:val="en-US"/>
        </w:rPr>
        <w:t>360</w:t>
      </w:r>
      <w:r w:rsidRPr="009F7F88">
        <w:rPr>
          <w:color w:val="000000" w:themeColor="text1"/>
        </w:rPr>
        <w:fldChar w:fldCharType="end"/>
      </w:r>
    </w:p>
    <w:p w14:paraId="16D805B3" w14:textId="26E8A671" w:rsidR="00B867FC" w:rsidRPr="009F7F88" w:rsidRDefault="00B867FC" w:rsidP="00B867FC">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lang w:val="en-US"/>
        </w:rPr>
        <w:instrText xml:space="preserve"> = 2 \* roman </w:instrText>
      </w:r>
      <w:r w:rsidRPr="009F7F88">
        <w:rPr>
          <w:color w:val="000000" w:themeColor="text1"/>
        </w:rPr>
        <w:fldChar w:fldCharType="separate"/>
      </w:r>
      <w:r w:rsidRPr="009F7F88">
        <w:rPr>
          <w:color w:val="000000" w:themeColor="text1"/>
          <w:lang w:val="en-US"/>
        </w:rPr>
        <w:t>ii</w:t>
      </w:r>
      <w:r w:rsidRPr="009F7F88">
        <w:rPr>
          <w:color w:val="000000" w:themeColor="text1"/>
        </w:rPr>
        <w:fldChar w:fldCharType="end"/>
      </w:r>
      <w:r w:rsidRPr="009F7F88">
        <w:rPr>
          <w:color w:val="000000" w:themeColor="text1"/>
          <w:lang w:val="en-US"/>
        </w:rPr>
        <w:t xml:space="preserve">) </w:t>
      </w:r>
      <w:r w:rsidRPr="009F7F88">
        <w:rPr>
          <w:color w:val="000000" w:themeColor="text1"/>
        </w:rPr>
        <w:t xml:space="preserve">Exploitable aerogel materials: The majority of </w:t>
      </w:r>
      <w:r w:rsidR="008A4AD6" w:rsidRPr="009F7F88">
        <w:rPr>
          <w:color w:val="000000" w:themeColor="text1"/>
        </w:rPr>
        <w:t xml:space="preserve">the </w:t>
      </w:r>
      <w:r w:rsidRPr="009F7F88">
        <w:rPr>
          <w:color w:val="000000" w:themeColor="text1"/>
          <w:lang w:val="en"/>
        </w:rPr>
        <w:t>printed aerogels have focused on nanomaterial-derived inks such as 1D CNF</w:t>
      </w:r>
      <w:r w:rsidR="0098081A" w:rsidRPr="009F7F88">
        <w:rPr>
          <w:color w:val="000000" w:themeColor="text1"/>
          <w:lang w:val="en"/>
        </w:rPr>
        <w:t xml:space="preserve"> or </w:t>
      </w:r>
      <w:r w:rsidRPr="009F7F88">
        <w:rPr>
          <w:color w:val="000000" w:themeColor="text1"/>
          <w:lang w:val="en"/>
        </w:rPr>
        <w:t>CNC (</w:t>
      </w:r>
      <w:r w:rsidR="00B064D2" w:rsidRPr="009F7F88">
        <w:rPr>
          <w:color w:val="000000" w:themeColor="text1"/>
          <w:lang w:val="en"/>
        </w:rPr>
        <w:fldChar w:fldCharType="begin"/>
      </w:r>
      <w:r w:rsidR="00B064D2" w:rsidRPr="009F7F88">
        <w:rPr>
          <w:color w:val="000000" w:themeColor="text1"/>
          <w:lang w:val="en"/>
        </w:rPr>
        <w:instrText xml:space="preserve"> REF _Ref41094560 \h </w:instrText>
      </w:r>
      <w:r w:rsidR="00B064D2" w:rsidRPr="009F7F88">
        <w:rPr>
          <w:color w:val="000000" w:themeColor="text1"/>
          <w:lang w:val="en"/>
        </w:rPr>
      </w:r>
      <w:r w:rsidR="00B064D2" w:rsidRPr="009F7F88">
        <w:rPr>
          <w:color w:val="000000" w:themeColor="text1"/>
          <w:lang w:val="en"/>
        </w:rPr>
        <w:fldChar w:fldCharType="separate"/>
      </w:r>
      <w:r w:rsidR="003E54B2" w:rsidRPr="009F7F88">
        <w:rPr>
          <w:color w:val="000000" w:themeColor="text1"/>
        </w:rPr>
        <w:t xml:space="preserve">Table </w:t>
      </w:r>
      <w:r w:rsidR="003E54B2" w:rsidRPr="009F7F88">
        <w:rPr>
          <w:noProof/>
          <w:color w:val="000000" w:themeColor="text1"/>
        </w:rPr>
        <w:t>4</w:t>
      </w:r>
      <w:r w:rsidR="00B064D2" w:rsidRPr="009F7F88">
        <w:rPr>
          <w:color w:val="000000" w:themeColor="text1"/>
          <w:lang w:val="en"/>
        </w:rPr>
        <w:fldChar w:fldCharType="end"/>
      </w:r>
      <w:r w:rsidRPr="009F7F88">
        <w:rPr>
          <w:color w:val="000000" w:themeColor="text1"/>
          <w:lang w:val="en"/>
        </w:rPr>
        <w:t xml:space="preserve">) and 2D nanosheets (such as GO, </w:t>
      </w:r>
      <w:r w:rsidR="00B064D2" w:rsidRPr="009F7F88">
        <w:rPr>
          <w:color w:val="000000" w:themeColor="text1"/>
          <w:lang w:val="en"/>
        </w:rPr>
        <w:fldChar w:fldCharType="begin"/>
      </w:r>
      <w:r w:rsidR="00B064D2" w:rsidRPr="009F7F88">
        <w:rPr>
          <w:color w:val="000000" w:themeColor="text1"/>
          <w:lang w:val="en"/>
        </w:rPr>
        <w:instrText xml:space="preserve"> REF _Ref41104826 \h </w:instrText>
      </w:r>
      <w:r w:rsidR="00B064D2" w:rsidRPr="009F7F88">
        <w:rPr>
          <w:color w:val="000000" w:themeColor="text1"/>
          <w:lang w:val="en"/>
        </w:rPr>
      </w:r>
      <w:r w:rsidR="00B064D2" w:rsidRPr="009F7F88">
        <w:rPr>
          <w:color w:val="000000" w:themeColor="text1"/>
          <w:lang w:val="en"/>
        </w:rPr>
        <w:fldChar w:fldCharType="separate"/>
      </w:r>
      <w:r w:rsidR="003E54B2" w:rsidRPr="009F7F88">
        <w:rPr>
          <w:color w:val="000000" w:themeColor="text1"/>
        </w:rPr>
        <w:t xml:space="preserve">Table </w:t>
      </w:r>
      <w:r w:rsidR="003E54B2" w:rsidRPr="009F7F88">
        <w:rPr>
          <w:noProof/>
          <w:color w:val="000000" w:themeColor="text1"/>
        </w:rPr>
        <w:t>5</w:t>
      </w:r>
      <w:r w:rsidR="00B064D2" w:rsidRPr="009F7F88">
        <w:rPr>
          <w:color w:val="000000" w:themeColor="text1"/>
          <w:lang w:val="en"/>
        </w:rPr>
        <w:fldChar w:fldCharType="end"/>
      </w:r>
      <w:r w:rsidRPr="009F7F88">
        <w:rPr>
          <w:color w:val="000000" w:themeColor="text1"/>
          <w:lang w:val="en"/>
        </w:rPr>
        <w:t xml:space="preserve">). Formulation of molecule- (such as </w:t>
      </w:r>
      <w:r w:rsidR="00B35D17" w:rsidRPr="009F7F88">
        <w:rPr>
          <w:color w:val="000000" w:themeColor="text1"/>
          <w:lang w:val="en"/>
        </w:rPr>
        <w:t xml:space="preserve">for </w:t>
      </w:r>
      <w:r w:rsidR="00553E4D" w:rsidRPr="009F7F88">
        <w:rPr>
          <w:color w:val="000000" w:themeColor="text1"/>
        </w:rPr>
        <w:t>Al</w:t>
      </w:r>
      <w:r w:rsidR="00553E4D" w:rsidRPr="009F7F88">
        <w:rPr>
          <w:color w:val="000000" w:themeColor="text1"/>
          <w:vertAlign w:val="subscript"/>
        </w:rPr>
        <w:t>2</w:t>
      </w:r>
      <w:r w:rsidR="00553E4D" w:rsidRPr="009F7F88">
        <w:rPr>
          <w:color w:val="000000" w:themeColor="text1"/>
        </w:rPr>
        <w:t>O</w:t>
      </w:r>
      <w:r w:rsidR="00553E4D" w:rsidRPr="009F7F88">
        <w:rPr>
          <w:color w:val="000000" w:themeColor="text1"/>
          <w:vertAlign w:val="subscript"/>
        </w:rPr>
        <w:t>3</w:t>
      </w:r>
      <w:r w:rsidRPr="009F7F88">
        <w:rPr>
          <w:color w:val="000000" w:themeColor="text1"/>
          <w:lang w:val="en"/>
        </w:rPr>
        <w:t xml:space="preserve">, </w:t>
      </w:r>
      <w:r w:rsidR="00366E61" w:rsidRPr="009F7F88">
        <w:rPr>
          <w:color w:val="000000" w:themeColor="text1"/>
        </w:rPr>
        <w:t>ZrO</w:t>
      </w:r>
      <w:r w:rsidR="00366E61" w:rsidRPr="009F7F88">
        <w:rPr>
          <w:color w:val="000000" w:themeColor="text1"/>
          <w:vertAlign w:val="subscript"/>
        </w:rPr>
        <w:t>2</w:t>
      </w:r>
      <w:r w:rsidRPr="009F7F88">
        <w:rPr>
          <w:color w:val="000000" w:themeColor="text1"/>
          <w:lang w:val="en"/>
        </w:rPr>
        <w:t xml:space="preserve">) or 0D nanoparticle- (such as metal, non-oxide ceramics) derived inks are less common. This is, in our opinion, primarily </w:t>
      </w:r>
      <w:r w:rsidR="00B24478" w:rsidRPr="009F7F88">
        <w:rPr>
          <w:color w:val="000000" w:themeColor="text1"/>
          <w:lang w:val="en"/>
        </w:rPr>
        <w:t>due to</w:t>
      </w:r>
      <w:r w:rsidRPr="009F7F88">
        <w:rPr>
          <w:color w:val="000000" w:themeColor="text1"/>
          <w:lang w:val="en"/>
        </w:rPr>
        <w:t xml:space="preserve"> the </w:t>
      </w:r>
      <w:r w:rsidR="00B35D17" w:rsidRPr="009F7F88">
        <w:rPr>
          <w:color w:val="000000" w:themeColor="text1"/>
          <w:lang w:val="en"/>
        </w:rPr>
        <w:t xml:space="preserve">challenges </w:t>
      </w:r>
      <w:r w:rsidRPr="009F7F88">
        <w:rPr>
          <w:color w:val="000000" w:themeColor="text1"/>
          <w:lang w:val="en"/>
        </w:rPr>
        <w:t xml:space="preserve">involved in </w:t>
      </w:r>
      <w:r w:rsidR="00B35D17" w:rsidRPr="009F7F88">
        <w:rPr>
          <w:color w:val="000000" w:themeColor="text1"/>
          <w:lang w:val="en"/>
        </w:rPr>
        <w:t xml:space="preserve">ink </w:t>
      </w:r>
      <w:r w:rsidRPr="009F7F88">
        <w:rPr>
          <w:color w:val="000000" w:themeColor="text1"/>
          <w:lang w:val="en"/>
        </w:rPr>
        <w:t>formulation. For example, control</w:t>
      </w:r>
      <w:r w:rsidR="00B24478" w:rsidRPr="009F7F88">
        <w:rPr>
          <w:color w:val="000000" w:themeColor="text1"/>
          <w:lang w:val="en"/>
        </w:rPr>
        <w:t>s</w:t>
      </w:r>
      <w:r w:rsidRPr="009F7F88">
        <w:rPr>
          <w:color w:val="000000" w:themeColor="text1"/>
          <w:lang w:val="en"/>
        </w:rPr>
        <w:t xml:space="preserve"> of cross-linking degree of </w:t>
      </w:r>
      <w:r w:rsidR="00553E4D" w:rsidRPr="009F7F88">
        <w:rPr>
          <w:color w:val="000000" w:themeColor="text1"/>
        </w:rPr>
        <w:t>Al</w:t>
      </w:r>
      <w:r w:rsidR="00553E4D" w:rsidRPr="009F7F88">
        <w:rPr>
          <w:color w:val="000000" w:themeColor="text1"/>
          <w:vertAlign w:val="subscript"/>
        </w:rPr>
        <w:t>2</w:t>
      </w:r>
      <w:r w:rsidR="00553E4D" w:rsidRPr="009F7F88">
        <w:rPr>
          <w:color w:val="000000" w:themeColor="text1"/>
        </w:rPr>
        <w:t>O</w:t>
      </w:r>
      <w:r w:rsidR="00553E4D" w:rsidRPr="009F7F88">
        <w:rPr>
          <w:color w:val="000000" w:themeColor="text1"/>
          <w:vertAlign w:val="subscript"/>
        </w:rPr>
        <w:t>3</w:t>
      </w:r>
      <w:r w:rsidRPr="009F7F88">
        <w:rPr>
          <w:color w:val="000000" w:themeColor="text1"/>
          <w:lang w:val="en"/>
        </w:rPr>
        <w:t xml:space="preserve"> or </w:t>
      </w:r>
      <w:r w:rsidR="00366E61" w:rsidRPr="009F7F88">
        <w:rPr>
          <w:color w:val="000000" w:themeColor="text1"/>
        </w:rPr>
        <w:t>ZrO</w:t>
      </w:r>
      <w:r w:rsidR="00366E61" w:rsidRPr="009F7F88">
        <w:rPr>
          <w:color w:val="000000" w:themeColor="text1"/>
          <w:vertAlign w:val="subscript"/>
        </w:rPr>
        <w:t>2</w:t>
      </w:r>
      <w:r w:rsidRPr="009F7F88">
        <w:rPr>
          <w:color w:val="000000" w:themeColor="text1"/>
          <w:lang w:val="en"/>
        </w:rPr>
        <w:t xml:space="preserve"> precursors</w:t>
      </w:r>
      <w:r w:rsidR="00B24478" w:rsidRPr="009F7F88">
        <w:rPr>
          <w:color w:val="000000" w:themeColor="text1"/>
          <w:lang w:val="en"/>
        </w:rPr>
        <w:t>,</w:t>
      </w:r>
      <w:r w:rsidRPr="009F7F88">
        <w:rPr>
          <w:color w:val="000000" w:themeColor="text1"/>
          <w:lang w:val="en"/>
        </w:rPr>
        <w:t xml:space="preserve"> and therefore the viscosity</w:t>
      </w:r>
      <w:r w:rsidR="00B24478" w:rsidRPr="009F7F88">
        <w:rPr>
          <w:color w:val="000000" w:themeColor="text1"/>
          <w:lang w:val="en"/>
        </w:rPr>
        <w:t>,</w:t>
      </w:r>
      <w:r w:rsidRPr="009F7F88">
        <w:rPr>
          <w:color w:val="000000" w:themeColor="text1"/>
          <w:lang w:val="en"/>
        </w:rPr>
        <w:t xml:space="preserve"> </w:t>
      </w:r>
      <w:r w:rsidR="00B24478" w:rsidRPr="009F7F88">
        <w:rPr>
          <w:color w:val="000000" w:themeColor="text1"/>
          <w:lang w:val="en"/>
        </w:rPr>
        <w:t>are</w:t>
      </w:r>
      <w:r w:rsidRPr="009F7F88">
        <w:rPr>
          <w:color w:val="000000" w:themeColor="text1"/>
          <w:lang w:val="en"/>
        </w:rPr>
        <w:t xml:space="preserve"> more difficult than </w:t>
      </w:r>
      <w:r w:rsidR="00B24478" w:rsidRPr="009F7F88">
        <w:rPr>
          <w:color w:val="000000" w:themeColor="text1"/>
          <w:lang w:val="en"/>
        </w:rPr>
        <w:t xml:space="preserve">that of </w:t>
      </w:r>
      <w:r w:rsidRPr="009F7F88">
        <w:rPr>
          <w:color w:val="000000" w:themeColor="text1"/>
          <w:lang w:val="en"/>
        </w:rPr>
        <w:t xml:space="preserve">the precursors of common </w:t>
      </w:r>
      <w:r w:rsidR="006255AA" w:rsidRPr="009F7F88">
        <w:rPr>
          <w:color w:val="000000" w:themeColor="text1"/>
        </w:rPr>
        <w:t>SiO</w:t>
      </w:r>
      <w:r w:rsidR="006255AA" w:rsidRPr="009F7F88">
        <w:rPr>
          <w:color w:val="000000" w:themeColor="text1"/>
          <w:vertAlign w:val="subscript"/>
        </w:rPr>
        <w:t>2</w:t>
      </w:r>
      <w:r w:rsidRPr="009F7F88">
        <w:rPr>
          <w:color w:val="000000" w:themeColor="text1"/>
          <w:lang w:val="en"/>
        </w:rPr>
        <w:t xml:space="preserve">. The time window of printability is also shorter. </w:t>
      </w:r>
      <w:r w:rsidR="00B35D17" w:rsidRPr="009F7F88">
        <w:rPr>
          <w:color w:val="000000" w:themeColor="text1"/>
          <w:lang w:val="en"/>
        </w:rPr>
        <w:t>Similarly</w:t>
      </w:r>
      <w:r w:rsidRPr="009F7F88">
        <w:rPr>
          <w:color w:val="000000" w:themeColor="text1"/>
          <w:lang w:val="en"/>
        </w:rPr>
        <w:t xml:space="preserve">, the 0D nanoparticle-derived inks (such as metal and non-oxide ceramics), may struggle to form a solid structure after the binder is removed as the particles do not entangle like 1D </w:t>
      </w:r>
      <w:proofErr w:type="spellStart"/>
      <w:r w:rsidRPr="009F7F88">
        <w:rPr>
          <w:color w:val="000000" w:themeColor="text1"/>
          <w:lang w:val="en"/>
        </w:rPr>
        <w:t>nanofibres</w:t>
      </w:r>
      <w:proofErr w:type="spellEnd"/>
      <w:r w:rsidRPr="009F7F88">
        <w:rPr>
          <w:color w:val="000000" w:themeColor="text1"/>
          <w:lang w:val="en"/>
        </w:rPr>
        <w:t xml:space="preserve"> or 2D nanosheets.</w:t>
      </w:r>
      <w:r w:rsidRPr="009F7F88">
        <w:rPr>
          <w:color w:val="000000" w:themeColor="text1"/>
        </w:rPr>
        <w:t xml:space="preserve"> </w:t>
      </w:r>
      <w:r w:rsidR="00B24478" w:rsidRPr="009F7F88">
        <w:rPr>
          <w:color w:val="000000" w:themeColor="text1"/>
        </w:rPr>
        <w:t>The i</w:t>
      </w:r>
      <w:r w:rsidRPr="009F7F88">
        <w:rPr>
          <w:color w:val="000000" w:themeColor="text1"/>
        </w:rPr>
        <w:t xml:space="preserve">nvestigation into these materials </w:t>
      </w:r>
      <w:r w:rsidR="00B24478" w:rsidRPr="009F7F88">
        <w:rPr>
          <w:color w:val="000000" w:themeColor="text1"/>
        </w:rPr>
        <w:t>is</w:t>
      </w:r>
      <w:r w:rsidRPr="009F7F88">
        <w:rPr>
          <w:color w:val="000000" w:themeColor="text1"/>
        </w:rPr>
        <w:t xml:space="preserve"> critical to expand the application scope of aerogels. </w:t>
      </w:r>
      <w:r w:rsidRPr="009F7F88">
        <w:rPr>
          <w:color w:val="000000" w:themeColor="text1"/>
        </w:rPr>
        <w:lastRenderedPageBreak/>
        <w:t xml:space="preserve">Indeed, </w:t>
      </w:r>
      <w:r w:rsidRPr="009F7F88">
        <w:rPr>
          <w:color w:val="000000" w:themeColor="text1"/>
          <w:lang w:val="en"/>
        </w:rPr>
        <w:t>the huge potential of these materials for high temperature catalysis or support (</w:t>
      </w:r>
      <w:r w:rsidR="00553E4D" w:rsidRPr="009F7F88">
        <w:rPr>
          <w:color w:val="000000" w:themeColor="text1"/>
        </w:rPr>
        <w:t>Al</w:t>
      </w:r>
      <w:r w:rsidR="00553E4D" w:rsidRPr="009F7F88">
        <w:rPr>
          <w:color w:val="000000" w:themeColor="text1"/>
          <w:vertAlign w:val="subscript"/>
        </w:rPr>
        <w:t>2</w:t>
      </w:r>
      <w:r w:rsidR="00553E4D" w:rsidRPr="009F7F88">
        <w:rPr>
          <w:color w:val="000000" w:themeColor="text1"/>
        </w:rPr>
        <w:t>O</w:t>
      </w:r>
      <w:r w:rsidR="00553E4D" w:rsidRPr="009F7F88">
        <w:rPr>
          <w:color w:val="000000" w:themeColor="text1"/>
          <w:vertAlign w:val="subscript"/>
        </w:rPr>
        <w:t>3</w:t>
      </w:r>
      <w:r w:rsidRPr="009F7F88">
        <w:rPr>
          <w:color w:val="000000" w:themeColor="text1"/>
          <w:lang w:val="en"/>
        </w:rPr>
        <w:t xml:space="preserve">, Pt, </w:t>
      </w:r>
      <w:proofErr w:type="spellStart"/>
      <w:r w:rsidRPr="009F7F88">
        <w:rPr>
          <w:color w:val="000000" w:themeColor="text1"/>
          <w:lang w:val="en"/>
        </w:rPr>
        <w:t>SiC</w:t>
      </w:r>
      <w:proofErr w:type="spellEnd"/>
      <w:r w:rsidRPr="009F7F88">
        <w:rPr>
          <w:color w:val="000000" w:themeColor="text1"/>
          <w:lang w:val="en"/>
        </w:rPr>
        <w:t xml:space="preserve">, </w:t>
      </w:r>
      <w:r w:rsidRPr="009F7F88">
        <w:rPr>
          <w:i/>
          <w:iCs/>
          <w:color w:val="000000" w:themeColor="text1"/>
          <w:lang w:val="en"/>
        </w:rPr>
        <w:t>etc.</w:t>
      </w:r>
      <w:r w:rsidRPr="009F7F88">
        <w:rPr>
          <w:color w:val="000000" w:themeColor="text1"/>
          <w:lang w:val="en"/>
        </w:rPr>
        <w:t>), and electromagnetic shielding and energy devices (</w:t>
      </w:r>
      <w:r w:rsidR="00B35D17" w:rsidRPr="009F7F88">
        <w:rPr>
          <w:i/>
          <w:iCs/>
          <w:color w:val="000000" w:themeColor="text1"/>
          <w:lang w:val="en"/>
        </w:rPr>
        <w:t>e.g.</w:t>
      </w:r>
      <w:r w:rsidR="004A4378" w:rsidRPr="009F7F88">
        <w:rPr>
          <w:color w:val="000000" w:themeColor="text1"/>
          <w:lang w:val="en"/>
        </w:rPr>
        <w:t>,</w:t>
      </w:r>
      <w:r w:rsidR="00B35D17" w:rsidRPr="009F7F88">
        <w:rPr>
          <w:color w:val="000000" w:themeColor="text1"/>
          <w:lang w:val="en"/>
        </w:rPr>
        <w:t xml:space="preserve"> </w:t>
      </w:r>
      <w:proofErr w:type="spellStart"/>
      <w:r w:rsidRPr="009F7F88">
        <w:rPr>
          <w:color w:val="000000" w:themeColor="text1"/>
          <w:lang w:val="en"/>
        </w:rPr>
        <w:t>MXene</w:t>
      </w:r>
      <w:proofErr w:type="spellEnd"/>
      <w:r w:rsidRPr="009F7F88">
        <w:rPr>
          <w:color w:val="000000" w:themeColor="text1"/>
          <w:lang w:val="en"/>
        </w:rPr>
        <w:t xml:space="preserve">) make them </w:t>
      </w:r>
      <w:r w:rsidRPr="009F7F88">
        <w:rPr>
          <w:color w:val="000000" w:themeColor="text1"/>
          <w:lang w:val="en-US"/>
        </w:rPr>
        <w:t>worth exploring.</w:t>
      </w:r>
    </w:p>
    <w:p w14:paraId="785F631D" w14:textId="5004D789" w:rsidR="00B867FC" w:rsidRPr="009F7F88" w:rsidRDefault="00B867FC" w:rsidP="00B867FC">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rPr>
        <w:instrText xml:space="preserve"> = 3 \* roman </w:instrText>
      </w:r>
      <w:r w:rsidRPr="009F7F88">
        <w:rPr>
          <w:color w:val="000000" w:themeColor="text1"/>
        </w:rPr>
        <w:fldChar w:fldCharType="separate"/>
      </w:r>
      <w:r w:rsidRPr="009F7F88">
        <w:rPr>
          <w:color w:val="000000" w:themeColor="text1"/>
        </w:rPr>
        <w:t>iii</w:t>
      </w:r>
      <w:r w:rsidRPr="009F7F88">
        <w:rPr>
          <w:color w:val="000000" w:themeColor="text1"/>
        </w:rPr>
        <w:fldChar w:fldCharType="end"/>
      </w:r>
      <w:r w:rsidRPr="009F7F88">
        <w:rPr>
          <w:color w:val="000000" w:themeColor="text1"/>
        </w:rPr>
        <w:t xml:space="preserve">) Improving the print speed: </w:t>
      </w:r>
      <w:r w:rsidR="00B35D17" w:rsidRPr="009F7F88">
        <w:rPr>
          <w:color w:val="000000" w:themeColor="text1"/>
        </w:rPr>
        <w:t xml:space="preserve">The efficiencies of </w:t>
      </w:r>
      <w:r w:rsidRPr="009F7F88">
        <w:rPr>
          <w:color w:val="000000" w:themeColor="text1"/>
        </w:rPr>
        <w:t xml:space="preserve">inkjet or screen printing </w:t>
      </w:r>
      <w:r w:rsidR="00B35D17" w:rsidRPr="009F7F88">
        <w:rPr>
          <w:color w:val="000000" w:themeColor="text1"/>
        </w:rPr>
        <w:t xml:space="preserve">for </w:t>
      </w:r>
      <w:r w:rsidRPr="009F7F88">
        <w:rPr>
          <w:color w:val="000000" w:themeColor="text1"/>
        </w:rPr>
        <w:t>aerogel microspheres or films</w:t>
      </w:r>
      <w:r w:rsidR="00B35D17" w:rsidRPr="009F7F88">
        <w:rPr>
          <w:color w:val="000000" w:themeColor="text1"/>
        </w:rPr>
        <w:t xml:space="preserve"> </w:t>
      </w:r>
      <w:r w:rsidRPr="009F7F88">
        <w:rPr>
          <w:color w:val="000000" w:themeColor="text1"/>
        </w:rPr>
        <w:t xml:space="preserve">are </w:t>
      </w:r>
      <w:r w:rsidR="00B35D17" w:rsidRPr="009F7F88">
        <w:rPr>
          <w:color w:val="000000" w:themeColor="text1"/>
        </w:rPr>
        <w:t xml:space="preserve">somewhat </w:t>
      </w:r>
      <w:r w:rsidRPr="009F7F88">
        <w:rPr>
          <w:color w:val="000000" w:themeColor="text1"/>
        </w:rPr>
        <w:t xml:space="preserve">acceptable. However, for 3D printing such as light- or extrusion-based techniques, the print speed and overall print efficiency are low for mass production. Light-based 3D printing usually has a very low print speed of only a few </w:t>
      </w:r>
      <w:r w:rsidR="00B064D2" w:rsidRPr="009F7F88">
        <w:rPr>
          <w:color w:val="000000" w:themeColor="text1"/>
        </w:rPr>
        <w:t>millimetres</w:t>
      </w:r>
      <w:r w:rsidRPr="009F7F88">
        <w:rPr>
          <w:color w:val="000000" w:themeColor="text1"/>
        </w:rPr>
        <w:t xml:space="preserve"> per hour in </w:t>
      </w:r>
      <w:r w:rsidR="00B35D17" w:rsidRPr="009F7F88">
        <w:rPr>
          <w:color w:val="000000" w:themeColor="text1"/>
        </w:rPr>
        <w:t xml:space="preserve">the </w:t>
      </w:r>
      <w:r w:rsidRPr="009F7F88">
        <w:rPr>
          <w:color w:val="000000" w:themeColor="text1"/>
        </w:rPr>
        <w:t>vertical direction,</w:t>
      </w:r>
      <w:r w:rsidRPr="009F7F88">
        <w:rPr>
          <w:color w:val="000000" w:themeColor="text1"/>
        </w:rPr>
        <w:fldChar w:fldCharType="begin" w:fldLock="1"/>
      </w:r>
      <w:r w:rsidR="00BF34A6" w:rsidRPr="009F7F88">
        <w:rPr>
          <w:color w:val="000000" w:themeColor="text1"/>
        </w:rPr>
        <w:instrText>ADDIN CSL_CITATION {"citationItems":[{"id":"ITEM-1","itemData":{"DOI":"10.1126/science.aaa2397","ISSN":"10959203","abstract":"Additive manufacturing processes such as 3D printing use time-consuming, stepwise layer-by-layer approaches to object fabrication. We demonstrate the continuous generation of monolithic polymeric parts up to tens of centimeters in size with feature resolution below 100 micrometers. Continuous liquid interface production is achieved with an oxygen-permeable window below the ultraviolet image projection plane, which creates a \"dead zone\" (persistent liquid interface) where photopolymerization is inhibited between the window and the polymerizing part. We delineate critical control parameters and show that complex solid parts can be drawn out of the resin at rates of hundreds of millimeters per hour. These print speeds allow parts to be produced in minutes instead of hours.","author":[{"dropping-particle":"","family":"Tumbleston","given":"John R.","non-dropping-particle":"","parse-names":false,"suffix":""},{"dropping-particle":"","family":"Shirvanyants","given":"David","non-dropping-particle":"","parse-names":false,"suffix":""},{"dropping-particle":"","family":"Ermoshkin","given":"Nikita","non-dropping-particle":"","parse-names":false,"suffix":""},{"dropping-particle":"","family":"Janusziewicz","given":"Rima","non-dropping-particle":"","parse-names":false,"suffix":""},{"dropping-particle":"","family":"Johnson","given":"Ashley R.","non-dropping-particle":"","parse-names":false,"suffix":""},{"dropping-particle":"","family":"Kelly","given":"David","non-dropping-particle":"","parse-names":false,"suffix":""},{"dropping-particle":"","family":"Chen","given":"Kai","non-dropping-particle":"","parse-names":false,"suffix":""},{"dropping-particle":"","family":"Pinschmidt","given":"Robert","non-dropping-particle":"","parse-names":false,"suffix":""},{"dropping-particle":"","family":"Rolland","given":"Jason P.","non-dropping-particle":"","parse-names":false,"suffix":""},{"dropping-particle":"","family":"Ermoshkin","given":"Alexander","non-dropping-particle":"","parse-names":false,"suffix":""},{"dropping-particle":"","family":"Samulski","given":"Edward T.","non-dropping-particle":"","parse-names":false,"suffix":""},{"dropping-particle":"","family":"DeSimone","given":"Joseph M.","non-dropping-particle":"","parse-names":false,"suffix":""}],"container-title":"Science","id":"ITEM-1","issue":"6228","issued":{"date-parts":[["2015"]]},"page":"1349-1352","publisher":"American Association for the Advancement of Science","title":"Continuous liquid interface production of 3D objects","type":"article-journal","volume":"347"},"uris":["http://www.mendeley.com/documents/?uuid=0f05d0e8-bff2-3284-9379-554083edecb4"]}],"mendeley":{"formattedCitation":"&lt;sup&gt;142&lt;/sup&gt;","plainTextFormattedCitation":"142","previouslyFormattedCitation":"&lt;sup&gt;142&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42</w:t>
      </w:r>
      <w:r w:rsidRPr="009F7F88">
        <w:rPr>
          <w:color w:val="000000" w:themeColor="text1"/>
        </w:rPr>
        <w:fldChar w:fldCharType="end"/>
      </w:r>
      <w:r w:rsidRPr="009F7F88">
        <w:rPr>
          <w:color w:val="000000" w:themeColor="text1"/>
        </w:rPr>
        <w:t xml:space="preserve"> and is limited by the rheology of the inks. The print-head movement speed in extrusion-based 3D printing is </w:t>
      </w:r>
      <w:r w:rsidR="00B35D17" w:rsidRPr="009F7F88">
        <w:rPr>
          <w:color w:val="000000" w:themeColor="text1"/>
        </w:rPr>
        <w:t xml:space="preserve">usually </w:t>
      </w:r>
      <w:r w:rsidRPr="009F7F88">
        <w:rPr>
          <w:color w:val="000000" w:themeColor="text1"/>
        </w:rPr>
        <w:t>less than 20 mm s</w:t>
      </w:r>
      <w:r w:rsidRPr="009F7F88">
        <w:rPr>
          <w:color w:val="000000" w:themeColor="text1"/>
          <w:vertAlign w:val="superscript"/>
        </w:rPr>
        <w:t>-1</w:t>
      </w:r>
      <w:r w:rsidRPr="009F7F88">
        <w:rPr>
          <w:color w:val="000000" w:themeColor="text1"/>
        </w:rPr>
        <w:t xml:space="preserve"> (</w:t>
      </w:r>
      <w:r w:rsidR="00B064D2" w:rsidRPr="009F7F88">
        <w:rPr>
          <w:color w:val="000000" w:themeColor="text1"/>
        </w:rPr>
        <w:fldChar w:fldCharType="begin"/>
      </w:r>
      <w:r w:rsidR="00B064D2" w:rsidRPr="009F7F88">
        <w:rPr>
          <w:color w:val="000000" w:themeColor="text1"/>
        </w:rPr>
        <w:instrText xml:space="preserve"> REF _Ref41111735 \h </w:instrText>
      </w:r>
      <w:r w:rsidR="00B064D2" w:rsidRPr="009F7F88">
        <w:rPr>
          <w:color w:val="000000" w:themeColor="text1"/>
        </w:rPr>
      </w:r>
      <w:r w:rsidR="00B064D2" w:rsidRPr="009F7F88">
        <w:rPr>
          <w:color w:val="000000" w:themeColor="text1"/>
        </w:rPr>
        <w:fldChar w:fldCharType="separate"/>
      </w:r>
      <w:r w:rsidR="003E54B2" w:rsidRPr="009F7F88">
        <w:rPr>
          <w:color w:val="000000" w:themeColor="text1"/>
        </w:rPr>
        <w:t xml:space="preserve">Table </w:t>
      </w:r>
      <w:r w:rsidR="003E54B2" w:rsidRPr="009F7F88">
        <w:rPr>
          <w:noProof/>
          <w:color w:val="000000" w:themeColor="text1"/>
        </w:rPr>
        <w:t>7</w:t>
      </w:r>
      <w:r w:rsidR="00B064D2" w:rsidRPr="009F7F88">
        <w:rPr>
          <w:color w:val="000000" w:themeColor="text1"/>
        </w:rPr>
        <w:fldChar w:fldCharType="end"/>
      </w:r>
      <w:r w:rsidRPr="009F7F88">
        <w:rPr>
          <w:color w:val="000000" w:themeColor="text1"/>
        </w:rPr>
        <w:t xml:space="preserve">). These are unacceptable for industrial scale production. Therefore, </w:t>
      </w:r>
      <w:r w:rsidR="00B24478" w:rsidRPr="009F7F88">
        <w:rPr>
          <w:color w:val="000000" w:themeColor="text1"/>
        </w:rPr>
        <w:t xml:space="preserve">relevant </w:t>
      </w:r>
      <w:r w:rsidRPr="009F7F88">
        <w:rPr>
          <w:color w:val="000000" w:themeColor="text1"/>
        </w:rPr>
        <w:t>research in improving the efficiency of 3D printing of aerogels is very important towards their industrial exploitation. The development of new printing methods, such as multi-nozzle</w:t>
      </w:r>
      <w:r w:rsidR="00782C87" w:rsidRPr="009F7F88">
        <w:rPr>
          <w:color w:val="000000" w:themeColor="text1"/>
        </w:rPr>
        <w:t>,</w:t>
      </w:r>
      <w:r w:rsidRPr="009F7F88">
        <w:rPr>
          <w:color w:val="000000" w:themeColor="text1"/>
        </w:rPr>
        <w:t xml:space="preserve"> multi-material printing may greatly increase the production efficiency.</w:t>
      </w:r>
      <w:r w:rsidR="00BC7ABC" w:rsidRPr="009F7F88">
        <w:rPr>
          <w:color w:val="000000" w:themeColor="text1"/>
        </w:rPr>
        <w:fldChar w:fldCharType="begin" w:fldLock="1"/>
      </w:r>
      <w:r w:rsidR="004E1277" w:rsidRPr="009F7F88">
        <w:rPr>
          <w:color w:val="000000" w:themeColor="text1"/>
        </w:rPr>
        <w:instrText>ADDIN CSL_CITATION {"citationItems":[{"id":"ITEM-1","itemData":{"DOI":"10.1038/s41586-019-1736-8","ISSN":"0028-0836","author":[{"dropping-particle":"","family":"Skylar-Scott","given":"Mark A.","non-dropping-particle":"","parse-names":false,"suffix":""},{"dropping-particle":"","family":"Mueller","given":"Jochen","non-dropping-particle":"","parse-names":false,"suffix":""},{"dropping-particle":"","family":"Visser","given":"Claas W.","non-dropping-particle":"","parse-names":false,"suffix":""},{"dropping-parti</w:instrText>
      </w:r>
      <w:r w:rsidR="004E1277" w:rsidRPr="009F7F88">
        <w:rPr>
          <w:rFonts w:hint="eastAsia"/>
          <w:color w:val="000000" w:themeColor="text1"/>
        </w:rPr>
        <w:instrText>cle":"","family":"Lewis","given":"Jennifer A.","non-dropping-particle":"","parse-names":false,"suffix":""}],"container-title":"Nature","id":"ITEM-1","issue":"7782","issued":{"date-parts":[["2019"]]},"note":"</w:instrText>
      </w:r>
      <w:r w:rsidR="004E1277" w:rsidRPr="009F7F88">
        <w:rPr>
          <w:rFonts w:hint="eastAsia"/>
          <w:color w:val="000000" w:themeColor="text1"/>
        </w:rPr>
        <w:instrText>多头多物</w:instrText>
      </w:r>
      <w:r w:rsidR="004E1277" w:rsidRPr="009F7F88">
        <w:rPr>
          <w:rFonts w:hint="eastAsia"/>
          <w:color w:val="000000" w:themeColor="text1"/>
        </w:rPr>
        <w:instrText>3D</w:instrText>
      </w:r>
      <w:r w:rsidR="004E1277" w:rsidRPr="009F7F88">
        <w:rPr>
          <w:rFonts w:hint="eastAsia"/>
          <w:color w:val="000000" w:themeColor="text1"/>
        </w:rPr>
        <w:instrText>打印水凝胶</w:instrText>
      </w:r>
      <w:r w:rsidR="004E1277" w:rsidRPr="009F7F88">
        <w:rPr>
          <w:rFonts w:hint="eastAsia"/>
          <w:color w:val="000000" w:themeColor="text1"/>
        </w:rPr>
        <w:instrText>","page":"330-335","title":"Voxelated</w:instrText>
      </w:r>
      <w:r w:rsidR="004E1277" w:rsidRPr="009F7F88">
        <w:rPr>
          <w:color w:val="000000" w:themeColor="text1"/>
        </w:rPr>
        <w:instrText xml:space="preserve"> soft matter via multimaterial multinozzle 3D printing","type":"article-journal","volume":"575"},"uris":["http://www.mendeley.com/documents/?uuid=cdab6595-81be-33ed-ba33-059c05526a59"]}],"mendeley":{"formattedCitation":"&lt;sup&gt;362&lt;/sup&gt;","plainTextFormattedCitation":"362","previouslyFormattedCitation":"&lt;sup&gt;360&lt;/sup&gt;"},"properties":{"noteIndex":0},"schema":"https://github.com/citation-style-language/schema/raw/master/csl-citation.json"}</w:instrText>
      </w:r>
      <w:r w:rsidR="00BC7ABC" w:rsidRPr="009F7F88">
        <w:rPr>
          <w:color w:val="000000" w:themeColor="text1"/>
        </w:rPr>
        <w:fldChar w:fldCharType="separate"/>
      </w:r>
      <w:r w:rsidR="004E1277" w:rsidRPr="009F7F88">
        <w:rPr>
          <w:noProof/>
          <w:color w:val="000000" w:themeColor="text1"/>
          <w:vertAlign w:val="superscript"/>
        </w:rPr>
        <w:t>362</w:t>
      </w:r>
      <w:r w:rsidR="00BC7ABC" w:rsidRPr="009F7F88">
        <w:rPr>
          <w:color w:val="000000" w:themeColor="text1"/>
        </w:rPr>
        <w:fldChar w:fldCharType="end"/>
      </w:r>
      <w:r w:rsidRPr="009F7F88">
        <w:rPr>
          <w:color w:val="000000" w:themeColor="text1"/>
        </w:rPr>
        <w:t xml:space="preserve"> For light-based printing, computed axial lithography</w:t>
      </w:r>
      <w:r w:rsidRPr="009F7F88">
        <w:rPr>
          <w:color w:val="000000" w:themeColor="text1"/>
        </w:rPr>
        <w:fldChar w:fldCharType="begin" w:fldLock="1"/>
      </w:r>
      <w:r w:rsidR="00BF34A6" w:rsidRPr="009F7F88">
        <w:rPr>
          <w:color w:val="000000" w:themeColor="text1"/>
        </w:rPr>
        <w:instrText>ADDIN CSL_CITATION {"citationItems":[{"id":"ITEM-1","itemData":{"DOI":"10.1126/science.aau7114","ISSN":"10959203","PMID":"30705152","abstract":"Additive manufacturing promises enormous geometrical freedom and the potential to combine materials for complex functions. The speed, geometry, and surface quality limitations of additive processes are linked to their reliance on material layering. We demonstrated concurrent printing of all points within a three-dimensional object by illuminating a rotating volume of photosensitive material with a dynamically evolving light pattern. We printed features as small as 0.3 millimeters in engineering acrylate polymers and printed soft structures with exceptionally smooth surfaces into a gelatin methacrylate hydrogel. Our process enables us to construct components that encase other preexisting solid objects, allowing for multimaterial fabrication. We developed models to describe speed and spatial resolution capabilities and demonstrated printing times of 30 to 120 seconds for diverse centimeter-scale objects.","author":[{"dropping-particle":"","family":"Kelly","given":"Brett E.","non-dropping-particle":"","parse-names":false,"suffix":""},{"dropping-particle":"","family":"Bhattacharya","given":"Indrasen","non-dropping-particle":"","parse-names":false,"suffix":""},{"dropping-particle":"","family":"Heidari","given":"Hossein","non-dropping-particle":"","parse-names":false,"suffix":""},{"dropping-particle":"","family":"Shusteff","given":"Maxim","non-dropping-particle":"","parse-names":false,"suffix":""},{"dropping-particle":"","family":"Spadaccini","given":"Christopher M.","non-dropping-particle":"","parse-names":false,"suffix":""},{"dropping-particle":"","family":"Taylor","given":"Hayden K.","non-dropping-particle":"","parse-names":false,"suffix":""}],"container-title":"Science","id":"ITEM-1","issue":"6431","issued":{"date-parts":[["2019"]]},"page":"1075-1079","publisher":"American Association for the Advancement of Science","title":"Volumetric additive manufacturing via tomographic reconstruction","type":"article-journal","volume":"363"},"uris":["http://www.mendeley.com/documents/?uuid=b42d4dbd-d3be-3f46-a699-59470b7c4bee"]}],"mendeley":{"formattedCitation":"&lt;sup&gt;143&lt;/sup&gt;","plainTextFormattedCitation":"143","previouslyFormattedCitation":"&lt;sup&gt;143&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43</w:t>
      </w:r>
      <w:r w:rsidRPr="009F7F88">
        <w:rPr>
          <w:color w:val="000000" w:themeColor="text1"/>
        </w:rPr>
        <w:fldChar w:fldCharType="end"/>
      </w:r>
      <w:r w:rsidRPr="009F7F88">
        <w:rPr>
          <w:color w:val="000000" w:themeColor="text1"/>
        </w:rPr>
        <w:t xml:space="preserve"> or DLP assisted by continuous liquid interface production</w:t>
      </w:r>
      <w:r w:rsidRPr="009F7F88">
        <w:rPr>
          <w:color w:val="000000" w:themeColor="text1"/>
        </w:rPr>
        <w:fldChar w:fldCharType="begin" w:fldLock="1"/>
      </w:r>
      <w:r w:rsidR="00BF34A6" w:rsidRPr="009F7F88">
        <w:rPr>
          <w:color w:val="000000" w:themeColor="text1"/>
        </w:rPr>
        <w:instrText>ADDIN CSL_CITATION {"citationItems":[{"id":"ITEM-1","itemData":{"DOI":"10.1126/science.aaa2397","ISSN":"10959203","abstract":"Additive manufacturing processes such as 3D printing use time-consuming, stepwise layer-by-layer approaches to object fabrication. We demonstrate the continuous generation of monolithic polymeric parts up to tens of centimeters in size with feature resolution below 100 micrometers. Continuous liquid interface production is achieved with an oxygen-permeable window below the ultraviolet image projection plane, which creates a \"dead zone\" (persistent liquid interface) where photopolymerization is inhibited between the window and the polymerizing part. We delineate critical control parameters and show that complex solid parts can be drawn out of the resin at rates of hundreds of millimeters per hour. These print speeds allow parts to be produced in minutes instead of hours.","author":[{"dropping-particle":"","family":"Tumbleston","given":"John R.","non-dropping-particle":"","parse-names":false,"suffix":""},{"dropping-particle":"","family":"Shirvanyants","given":"David","non-dropping-particle":"","parse-names":false,"suffix":""},{"dropping-particle":"","family":"Ermoshkin","given":"Nikita","non-dropping-particle":"","parse-names":false,"suffix":""},{"dropping-particle":"","family":"Janusziewicz","given":"Rima","non-dropping-particle":"","parse-names":false,"suffix":""},{"dropping-particle":"","family":"Johnson","given":"Ashley R.","non-dropping-particle":"","parse-names":false,"suffix":""},{"dropping-particle":"","family":"Kelly","given":"David","non-dropping-particle":"","parse-names":false,"suffix":""},{"dropping-particle":"","family":"Chen","given":"Kai","non-dropping-particle":"","parse-names":false,"suffix":""},{"dropping-particle":"","family":"Pinschmidt","given":"Robert","non-dropping-particle":"","parse-names":false,"suffix":""},{"dropping-particle":"","family":"Rolland","given":"Jason P.","non-dropping-particle":"","parse-names":false,"suffix":""},{"dropping-particle":"","family":"Ermoshkin","given":"Alexander","non-dropping-particle":"","parse-names":false,"suffix":""},{"dropping-particle":"","family":"Samulski","given":"Edward T.","non-dropping-particle":"","parse-names":false,"suffix":""},{"dropping-particle":"","family":"DeSimone","given":"Joseph M.","non-dropping-particle":"","parse-names":false,"suffix":""}],"container-title":"Science","id":"ITEM-1","issue":"6228","issued":{"date-parts":[["2015"]]},"page":"1349-1352","publisher":"American Association for the Advancement of Science","title":"Continuous liquid interface production of 3D objects","type":"article-journal","volume":"347"},"uris":["http://www.mendeley.com/documents/?uuid=0f05d0e8-bff2-3284-9379-554083edecb4"]}],"mendeley":{"formattedCitation":"&lt;sup&gt;142&lt;/sup&gt;","plainTextFormattedCitation":"142","previouslyFormattedCitation":"&lt;sup&gt;142&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142</w:t>
      </w:r>
      <w:r w:rsidRPr="009F7F88">
        <w:rPr>
          <w:color w:val="000000" w:themeColor="text1"/>
        </w:rPr>
        <w:fldChar w:fldCharType="end"/>
      </w:r>
      <w:r w:rsidRPr="009F7F88">
        <w:rPr>
          <w:color w:val="000000" w:themeColor="text1"/>
        </w:rPr>
        <w:t xml:space="preserve"> could be used. However, considerable challenges in ink formulation with these photocurable resins and aerogel precursors </w:t>
      </w:r>
      <w:r w:rsidR="00782C87" w:rsidRPr="009F7F88">
        <w:rPr>
          <w:color w:val="000000" w:themeColor="text1"/>
        </w:rPr>
        <w:t>remain</w:t>
      </w:r>
      <w:r w:rsidRPr="009F7F88">
        <w:rPr>
          <w:color w:val="000000" w:themeColor="text1"/>
        </w:rPr>
        <w:t>, and require extensive investigation.</w:t>
      </w:r>
    </w:p>
    <w:p w14:paraId="7E6A4D7C" w14:textId="41D2D6DB" w:rsidR="00B867FC" w:rsidRPr="009F7F88" w:rsidRDefault="00B867FC" w:rsidP="00B867FC">
      <w:pPr>
        <w:pStyle w:val="RSCB02ArticleText"/>
        <w:ind w:firstLineChars="100" w:firstLine="195"/>
        <w:rPr>
          <w:color w:val="000000" w:themeColor="text1"/>
        </w:rPr>
      </w:pPr>
      <w:r w:rsidRPr="009F7F88">
        <w:rPr>
          <w:b/>
          <w:bCs/>
          <w:color w:val="000000" w:themeColor="text1"/>
        </w:rPr>
        <w:t>6.1.3 Application.</w:t>
      </w:r>
      <w:r w:rsidRPr="009F7F88">
        <w:rPr>
          <w:color w:val="000000" w:themeColor="text1"/>
        </w:rPr>
        <w:t xml:space="preserve"> </w:t>
      </w:r>
      <w:r w:rsidR="00B35D17" w:rsidRPr="009F7F88">
        <w:rPr>
          <w:color w:val="000000" w:themeColor="text1"/>
        </w:rPr>
        <w:t>As discussed above, e</w:t>
      </w:r>
      <w:r w:rsidRPr="009F7F88">
        <w:rPr>
          <w:color w:val="000000" w:themeColor="text1"/>
        </w:rPr>
        <w:t xml:space="preserve">xample applications of aerogel printing include inkjet </w:t>
      </w:r>
      <w:proofErr w:type="spellStart"/>
      <w:r w:rsidRPr="009F7F88">
        <w:rPr>
          <w:color w:val="000000" w:themeColor="text1"/>
        </w:rPr>
        <w:t>printed</w:t>
      </w:r>
      <w:proofErr w:type="spellEnd"/>
      <w:r w:rsidRPr="009F7F88">
        <w:rPr>
          <w:color w:val="000000" w:themeColor="text1"/>
        </w:rPr>
        <w:t xml:space="preserve"> aerogel microspheres for drug delivery, and intricate and customised 3D architectures for </w:t>
      </w:r>
      <w:r w:rsidR="0013405D" w:rsidRPr="009F7F88">
        <w:rPr>
          <w:color w:val="000000" w:themeColor="text1"/>
        </w:rPr>
        <w:t>thermal insulations,</w:t>
      </w:r>
      <w:r w:rsidR="0013405D" w:rsidRPr="009F7F88">
        <w:rPr>
          <w:color w:val="000000" w:themeColor="text1"/>
          <w:vertAlign w:val="superscript"/>
        </w:rPr>
        <w:fldChar w:fldCharType="begin" w:fldLock="1"/>
      </w:r>
      <w:r w:rsidR="004E1277" w:rsidRPr="009F7F88">
        <w:rPr>
          <w:color w:val="000000" w:themeColor="text1"/>
          <w:vertAlign w:val="superscript"/>
        </w:rPr>
        <w:instrText>ADDIN CSL_CITATION {"citationItems":[{"id":"ITEM-1","itemData":{"DOI":"10.1038/s41586-020-2594-0","ISBN":"4158602025","ISSN":"1476-4687","abstract":"Owing to their ultralow thermal conductivity and open pore structure1–3 , silica aerogels are widely used in thermal insulation4,5, catalysis6, physics7,8 , environmental remediation6,9 , optical devices10 and hypervelocity particle capture11 . Thermal insulation is by far the largest market for silica aerogels, which are ideal materials when space is limited. One drawback of silica aerogels is their brittleness. Fibre reinforcement and binders can be used to overcome this for large-volume applications in building and industrial insulation5,12 , but their poor machinability, combined with the difficulty of precisely casting small objects, limits the miniaturization potential of silica aerogels. Additive manufacturing provides an alternative route to miniaturization, but was “considered not feasible for silica aerogel”13 . Here we present a direct ink writing protocol to create miniaturized silica aerogel objects from a slurry of silica aerogel powder in a dilute silica nanoparticle suspension (sol). The inks exhibit shear-thinning behaviour, owing to the high volume fraction of gel particles. As a result, they flow easily through the nozzle during printing, but their viscosity increases rapidly after printing, ensuring that the printed objects retain their shape. After printing, the silica sol is gelled in an ammonia atmosphere to enable subsequent processing into aerogels. The printed aerogel objects are pure silica and retain the high specific surface area (751 square metres per gram) and ultralow thermal conductivity (15.9 milliwatts per metre per kelvin) typical of silica aerogels. Furthermore, we demonstrate the ease with which functional nanoparticles can be incorporated. The printed silica aerogel objects can be used for thermal management, as miniaturized gas pumps and to degrade volatile organic compounds, illustrating the potential of our protocol. Aerogels","author":[{"dropping-particle":"","family":"Zhao","given":"Shanyu","non-dropping-particle":"","parse-names":false,"suffix":""},{"dropping-particle":"","family":"Siqueira","given":"Gilberto","non-dropping-particle":"","parse-names":false,"suffix":""},{"dropping-particle":"","family":"Drdova","given":"Sarka","non-dropping-particle":"","parse-names":false,"suffix":""},{"dropping-particle":"","family":"Norris","given":"David","non-dropping-particle":"","parse-names":false,"suffix":""},{"dropping-particle":"","family":"Ubert","given":"Christopher","non-dropping-particle":"","parse-names":false,"suffix":""},{"dropping-particle":"","family":"Bonnin","given":"Anne","non-dropping-particle":"","parse-names":false,"suffix":""},{"dropping-particle":"","family":"Galmarini","given":"Sandra","non-dropping-particle":"","parse-names":false,"suffix":""},{"dropping-particle":"","family":"Ganobjak","given":"Michal","non-dropping-particle":"","parse-names":false,"suffix":""},{"dropping-particle":"","family":"Pan","given":"Zhengyuan","non-dropping-particle":"","parse-names":false,"suffix":""},{"dropping-particle":"","family":"Brunner","given":"Samuel","non-dropping-particle":"","parse-names":false,"suffix":""},{"dropping-particle":"","family":"Nyström","given":"Gustav","non-dropping-particle":"","parse-names":false,"suffix":""},{"dropping-particle":"","family":"Wang","given":"Jing","non-dropping-particle":"","parse-names":false,"suffix":""},{"dropping-particle":"","family":"Koebel","given":"Matthias M","non-dropping-particle":"","parse-names":false,"suffix":""},{"dropping-particle":"","family":"Malfait","given":"Wim J","non-dropping-particle":"","parse-names":false,"suffix":""}],"container-title":"Nature","id":"ITEM-1","issued":{"date-parts":[["2020"]]},"page":"387-392","publisher":"Springer Nature","title":"Additive manufacturing of silica aerogels","type":"article-journal","volume":"584"},"uris":["http://www.mendeley.com/documents/?uuid=93fa5296-a3bd-451e-9bc4-925a5f2b5248"]}],"mendeley":{"formattedCitation":"&lt;sup&gt;179&lt;/sup&gt;","plainTextFormattedCitation":"179","previouslyFormattedCitation":"&lt;sup&gt;177&lt;/sup&gt;"},"properties":{"noteIndex":0},"schema":"https://github.com/citation-style-language/schema/raw/master/csl-citation.json"}</w:instrText>
      </w:r>
      <w:r w:rsidR="0013405D" w:rsidRPr="009F7F88">
        <w:rPr>
          <w:color w:val="000000" w:themeColor="text1"/>
          <w:vertAlign w:val="superscript"/>
        </w:rPr>
        <w:fldChar w:fldCharType="separate"/>
      </w:r>
      <w:r w:rsidR="004E1277" w:rsidRPr="009F7F88">
        <w:rPr>
          <w:noProof/>
          <w:color w:val="000000" w:themeColor="text1"/>
          <w:vertAlign w:val="superscript"/>
        </w:rPr>
        <w:t>179</w:t>
      </w:r>
      <w:r w:rsidR="0013405D" w:rsidRPr="009F7F88">
        <w:rPr>
          <w:color w:val="000000" w:themeColor="text1"/>
          <w:vertAlign w:val="superscript"/>
        </w:rPr>
        <w:fldChar w:fldCharType="end"/>
      </w:r>
      <w:r w:rsidR="0013405D" w:rsidRPr="009F7F88">
        <w:rPr>
          <w:color w:val="000000" w:themeColor="text1"/>
        </w:rPr>
        <w:t xml:space="preserve"> </w:t>
      </w:r>
      <w:r w:rsidRPr="009F7F88">
        <w:rPr>
          <w:color w:val="000000" w:themeColor="text1"/>
        </w:rPr>
        <w:t>supercapacitors,</w:t>
      </w:r>
      <w:r w:rsidRPr="009F7F88">
        <w:rPr>
          <w:color w:val="000000" w:themeColor="text1"/>
        </w:rPr>
        <w:fldChar w:fldCharType="begin" w:fldLock="1"/>
      </w:r>
      <w:r w:rsidR="00BF34A6" w:rsidRPr="009F7F88">
        <w:rPr>
          <w:color w:val="000000" w:themeColor="text1"/>
        </w:rPr>
        <w:instrText>ADDIN CSL_CITATION {"citationItems":[{"id":"ITEM-1","itemData":{"DOI":"10.1016/j.joule.2018.09.020","ISSN":"25424351","abstract":"Retaining sound electrochemical performance of electrodes at high mass loading holds significant importance to energy storage. Pseudocapacitive materials such as manganese oxide (MnO 2 ) deposited on current collectors have achieved outstanding gravimetric capacitances, sometimes even close to their theoretical values. Yet, this is only achievable with very small mass loading of active material typically less than 1 mg cm −2 . Increasing mass loading often leads to drastic decay of capacitive performance due to sluggish ion diffusion in bulk material. Here, we demonstrate a 3D printed graphene aerogel electrode with MnO 2 loading of 182.2 mg cm −2 , which achieves a record-high areal capacitance of 44.13 F cm −2 . Most importantly, this 3D printed graphene aerogel/MnO 2 electrode can simultaneously achieve excellent capacitance normalized to area, gravimetry, and volume, which is the trade-off for most electrodes. This work successfully validates the feasibility of printing practical pseudocapacitive electrodes, which might revolutionize pseudocapacitor fabrication. Supercapacitors should have a good loading of active materials, typically higher than 10 mg cm −2 , to be practically feasible. However, most capacitive materials, especially pseudocapacitive materials, suffer from drastic capacitance loss with the increase of mass loading and/or electrode thickness due to the sluggish ion diffusion. Therefore, to retain a good capacitive performance at high loading of active material has been an outstanding challenge for supercapacitors. In this work, we demonstrate a major breakthrough in increasing the mass loading of MnO 2 , a commonly used pseudocapacitive material, to a record high level by using a 3D printed porous carbon aerogel scaffold. Significantly, the capacitive performance of the 3D electrode is not limited by ion diffusion even at extremely high mass loadings which is impossible for conventional bulk electrodes. Most importantly, these findings validate the new concept of “printing” practically feasible pseudocapacitor electrodes and devices. Capacitance loss with the increase of mass loading represents an outstanding challenge for supercapacitors. Here we demonstrate for the first time a mm-thick, 3D printed graphene aerogel structure that can support pseudocapacitive MnO 2 to hundreds of mg/cm 2 without sacrificing its gravimetric and volumetric performance. The electrode simultaneously achieves high gravimetric, areal, and volumetric capac…","author":[{"dropping-particle":"","family":"Yao","given":"Bin","non-dropping-particle":"","parse-names":false,"suffix":""},{"dropping-particle":"","family":"Chandrasekaran","given":"Swetha","non-dropping-particle":"","parse-names":false,"suffix":""},{"dropping-particle":"","family":"Zhang","given":"Jing","non-dropping-particle":"","parse-names":false,"suffix":""},{"dropping-particle":"","family":"Xiao","given":"Wang","non-dropping-particle":"","parse-names":false,"suffix":""},{"dropping-particle":"","family":"Qian","given":"Fang","non-dropping-particle":"","parse-names":false,"suffix":""},{"dropping-particle":"","family":"Zhu","given":"Cheng","non-dropping-particle":"","parse-names":false,"suffix":""},{"dropping-particle":"","family":"Duoss","given":"Eric B.","non-dropping-particle":"","parse-names":false,"suffix":""},{"dropping-particle":"","family":"Spadaccini","given":"Christopher M.","non-dropping-particle":"","parse-names":false,"suffix":""},{"dropping-particle":"","family":"Worsley","given":"Marcus A.","non-dropping-particle":"","parse-names":false,"suffix":""},{"dropping-particle":"","family":"Li","given":"Yat","non-dropping-particle":"","parse-names":false,"suffix":""}</w:instrText>
      </w:r>
      <w:r w:rsidR="00BF34A6" w:rsidRPr="009F7F88">
        <w:rPr>
          <w:rFonts w:hint="eastAsia"/>
          <w:color w:val="000000" w:themeColor="text1"/>
        </w:rPr>
        <w:instrText>],"container-title":"Joule","id":"ITEM-1","issue":"2","issued":{"date-parts":[["2019"]]},"note":"</w:instrText>
      </w:r>
      <w:r w:rsidR="00BF34A6" w:rsidRPr="009F7F88">
        <w:rPr>
          <w:rFonts w:hint="eastAsia"/>
          <w:color w:val="000000" w:themeColor="text1"/>
        </w:rPr>
        <w:instrText>已加</w:instrText>
      </w:r>
      <w:r w:rsidR="00BF34A6" w:rsidRPr="009F7F88">
        <w:rPr>
          <w:rFonts w:hint="eastAsia"/>
          <w:color w:val="000000" w:themeColor="text1"/>
        </w:rPr>
        <w:instrText>\n3D</w:instrText>
      </w:r>
      <w:r w:rsidR="00BF34A6" w:rsidRPr="009F7F88">
        <w:rPr>
          <w:rFonts w:hint="eastAsia"/>
          <w:color w:val="000000" w:themeColor="text1"/>
        </w:rPr>
        <w:instrText>打印氧化石墨烯，冷冻干燥，裂解，电化学沉积</w:instrText>
      </w:r>
      <w:r w:rsidR="00BF34A6" w:rsidRPr="009F7F88">
        <w:rPr>
          <w:rFonts w:hint="eastAsia"/>
          <w:color w:val="000000" w:themeColor="text1"/>
        </w:rPr>
        <w:instrText>MnO2</w:instrText>
      </w:r>
      <w:r w:rsidR="00BF34A6" w:rsidRPr="009F7F88">
        <w:rPr>
          <w:rFonts w:hint="eastAsia"/>
          <w:color w:val="000000" w:themeColor="text1"/>
        </w:rPr>
        <w:instrText>，</w:instrText>
      </w:r>
      <w:r w:rsidR="00BF34A6" w:rsidRPr="009F7F88">
        <w:rPr>
          <w:rFonts w:hint="eastAsia"/>
          <w:color w:val="000000" w:themeColor="text1"/>
        </w:rPr>
        <w:instrText>\n</w:instrText>
      </w:r>
      <w:r w:rsidR="00BF34A6" w:rsidRPr="009F7F88">
        <w:rPr>
          <w:rFonts w:hint="eastAsia"/>
          <w:color w:val="000000" w:themeColor="text1"/>
        </w:rPr>
        <w:instrText>负载</w:instrText>
      </w:r>
      <w:r w:rsidR="00BF34A6" w:rsidRPr="009F7F88">
        <w:rPr>
          <w:rFonts w:hint="eastAsia"/>
          <w:color w:val="000000" w:themeColor="text1"/>
        </w:rPr>
        <w:instrText>MnO2</w:instrText>
      </w:r>
      <w:r w:rsidR="00BF34A6" w:rsidRPr="009F7F88">
        <w:rPr>
          <w:rFonts w:hint="eastAsia"/>
          <w:color w:val="000000" w:themeColor="text1"/>
        </w:rPr>
        <w:instrText>石墨烯气凝胶</w:instrText>
      </w:r>
      <w:r w:rsidR="00BF34A6" w:rsidRPr="009F7F88">
        <w:rPr>
          <w:rFonts w:hint="eastAsia"/>
          <w:color w:val="000000" w:themeColor="text1"/>
        </w:rPr>
        <w:instrText>\n</w:instrText>
      </w:r>
      <w:r w:rsidR="00BF34A6" w:rsidRPr="009F7F88">
        <w:rPr>
          <w:rFonts w:hint="eastAsia"/>
          <w:color w:val="000000" w:themeColor="text1"/>
        </w:rPr>
        <w:instrText>作为超级电容器</w:instrText>
      </w:r>
      <w:r w:rsidR="00BF34A6" w:rsidRPr="009F7F88">
        <w:rPr>
          <w:rFonts w:hint="eastAsia"/>
          <w:color w:val="000000" w:themeColor="text1"/>
        </w:rPr>
        <w:instrText>","page":"459-470","title":"Efficient 3D Printed Pseudocapacitive Electrodes with Ultrahigh MnO2 Loadin</w:instrText>
      </w:r>
      <w:r w:rsidR="00BF34A6" w:rsidRPr="009F7F88">
        <w:rPr>
          <w:color w:val="000000" w:themeColor="text1"/>
        </w:rPr>
        <w:instrText>g","type":"article-journal","volume":"3"},"uris":["http://www.mendeley.com/documents/?uuid=6a12c2b6-de59-4d30-861f-41fe223f5ea7"]}],"mendeley":{"formattedCitation":"&lt;sup&gt;21&lt;/sup&gt;","plainTextFormattedCitation":"21","previouslyFormattedCitation":"&lt;sup&gt;21&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1</w:t>
      </w:r>
      <w:r w:rsidRPr="009F7F88">
        <w:rPr>
          <w:color w:val="000000" w:themeColor="text1"/>
        </w:rPr>
        <w:fldChar w:fldCharType="end"/>
      </w:r>
      <w:r w:rsidRPr="009F7F88">
        <w:rPr>
          <w:color w:val="000000" w:themeColor="text1"/>
        </w:rPr>
        <w:t xml:space="preserve"> batteries,</w:t>
      </w:r>
      <w:r w:rsidRPr="009F7F88">
        <w:rPr>
          <w:color w:val="000000" w:themeColor="text1"/>
        </w:rPr>
        <w:fldChar w:fldCharType="begin" w:fldLock="1"/>
      </w:r>
      <w:r w:rsidR="004E1277" w:rsidRPr="009F7F88">
        <w:rPr>
          <w:color w:val="000000" w:themeColor="text1"/>
        </w:rPr>
        <w:instrText>ADDIN CSL_CITATION {"citationItems":[{"id":"ITEM-1","itemData":{"DOI":"10.1002/adma.201807313","ISSN":"15214095","abstract":"Batteries constructed via 3D printing techniques have inherent advantages including opportunities for miniaturization, autonomous shaping, and controllable structural prototyping. However, 3D-printed lithium metal batteries (LMBs) have not yet been reported due to the difficulties of printing lithium (Li) metal. Here, for the first time, high-performance LMBs are fabricated through a 3D printing technique using cellulose nanofiber (CNF), which is one of the most earth-abundant biopolymers. The unique shear thinning properties of CNF gel enables the printing of a LiFePO 4 electrode and stable scaffold for Li. The printability of the CNF gel is also investigated theoretically. Moreover, the porous structure of the CNF scaffold also helps to improve ion accessibility and decreases the local current density of Li anode. Thus, dendrite formation due to uneven Li plating/stripping is suppressed. A multiscale computational approach integrating first-principle density function theory and a phase-field model is performed and reveals that the porous structures have more uniform Li deposition. Consequently, a full cell built with a 3D-printed Li anode and a LiFePO 4 cathode exhibits a high capacity of 80 mA h g −1 at a charge/discharge rate of 10 C with capacity retention of 85% even after 3000 cycles.","author":[{"dropping-particle":"","family":"Cao","given":"Daxian","non-dropping-particle":"","parse-names":false,"suffix":""},{"dropping-particle":"","family":"Xing","given":"Yingjie","non-dropping-particle":"","parse-names":false,"suffix":""},{"dropping-particle":"","family":"Tantratian","given":"Karnpiwat","non-dropping-particle":"","parse-names":false,"suffix":""},{"dropping-particle":"","family":"Wang","given":"Xiao","non-dropping-particle":"","parse-names":false,"suffix":""},{"dropping-particle":"","family":"Ma","given":"Yi","non-dropping-particle":"","parse-names":false,"suffix":""},{"dropping-particle":"","family":"Mukhopadhyay","given":"Alolika","non-dropping-particle":"","parse-names":false,"suffix":""},{"dropping-particle":"","family":"Cheng","given":"Zheng","non-dropping-particle":"","parse-names":false,"suffix":""},{"dropping-particle":"","family":"Zhang","given":"Qing","non-dropping-particle":"","parse-names":false,"suffix":""},{"dropping-particle":"","family":"Jiao","given":"Yucong","non-dropping-particle":"","parse-names":false,"suffix":""},{"dropping-particle":"","family":"Chen","given":"Lei","non-dropping-particle":"","parse-names":false,"suffix":""},{"dropping-particle":"","family":"Zhu","given":"Hongli","non-dropping-particle":"","parse-names":false,"suffix":""}],"container-title":"Advanced Materials","id":"ITEM-1","issue":"1</w:instrText>
      </w:r>
      <w:r w:rsidR="004E1277" w:rsidRPr="009F7F88">
        <w:rPr>
          <w:rFonts w:hint="eastAsia"/>
          <w:color w:val="000000" w:themeColor="text1"/>
        </w:rPr>
        <w:instrText>4","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纤维素纤维，炭化，</w:instrText>
      </w:r>
      <w:r w:rsidR="004E1277" w:rsidRPr="009F7F88">
        <w:rPr>
          <w:rFonts w:hint="eastAsia"/>
          <w:color w:val="000000" w:themeColor="text1"/>
        </w:rPr>
        <w:instrText>\n</w:instrText>
      </w:r>
      <w:r w:rsidR="004E1277" w:rsidRPr="009F7F88">
        <w:rPr>
          <w:rFonts w:hint="eastAsia"/>
          <w:color w:val="000000" w:themeColor="text1"/>
        </w:rPr>
        <w:instrText>作为锂金属电池</w:instrText>
      </w:r>
      <w:r w:rsidR="004E1277" w:rsidRPr="009F7F88">
        <w:rPr>
          <w:rFonts w:hint="eastAsia"/>
          <w:color w:val="000000" w:themeColor="text1"/>
        </w:rPr>
        <w:instrText>","page":"1807313","title":"3D Printed High-Performance Lithium Metal Microbatteries Enabled by Nanocellulose","type":"article-journal","volume":"31"},"uris":["http://www.mendeley.com</w:instrText>
      </w:r>
      <w:r w:rsidR="004E1277" w:rsidRPr="009F7F88">
        <w:rPr>
          <w:color w:val="000000" w:themeColor="text1"/>
        </w:rPr>
        <w:instrText>/documents/?uuid=d8edc444-f0c0-4591-92a1-ac9248f97a90"]}],"mendeley":{"formattedCitation":"&lt;sup&gt;218&lt;/sup&gt;","plainTextFormattedCitation":"218","previouslyFormattedCitation":"&lt;sup&gt;21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18</w:t>
      </w:r>
      <w:r w:rsidRPr="009F7F88">
        <w:rPr>
          <w:color w:val="000000" w:themeColor="text1"/>
        </w:rPr>
        <w:fldChar w:fldCharType="end"/>
      </w:r>
      <w:r w:rsidRPr="009F7F88">
        <w:rPr>
          <w:color w:val="000000" w:themeColor="text1"/>
        </w:rPr>
        <w:t xml:space="preserve"> TENGs,</w:t>
      </w:r>
      <w:r w:rsidRPr="009F7F88">
        <w:rPr>
          <w:color w:val="000000" w:themeColor="text1"/>
        </w:rPr>
        <w:fldChar w:fldCharType="begin" w:fldLock="1"/>
      </w:r>
      <w:r w:rsidR="004E1277" w:rsidRPr="009F7F88">
        <w:rPr>
          <w:color w:val="000000" w:themeColor="text1"/>
        </w:rPr>
        <w:instrText xml:space="preserve">ADDIN CSL_CITATION {"citationItems":[{"id":"ITEM-1","itemData":{"DOI":"10.1016/j.nanoen.2019.103885","ISSN":"22112855","abstract":"The forthcoming ubiquitous innovations driven by flexible electronics and Internet of Things have inspired the relentless pursuit of advanced environmental-friendly power source for multi-functional sensors. Here, an all-printing method is utilized to fabricate high-performance biocompatible cellulose based triboelectric nanogenerators (TENGs) with 3D micro/nano hierarchically patterned structure. The printed triboelectric micro-3D pattern and the nano-porous aerogel structure in the all-printed triboelectric nanogenerator (AP-TENG) could significantly enhance the effectively utilizing of structure and contribute to the contact area, surface roughness and mechanical resilience of the device, which consequently contributes to improve the triboelectric response. The hierarchical micro/nano 3D structure of the AP-TENG results in higher voltage output than the traditional molding TENG counterpart. AP-TENGs with different contact angles are readily fabricated and systematically calculated and investigated. The AP-TENGs can efficiently harvest mechanical energy to drive 88 light-emitting diodes and act as self-powered mechanical sensor and humidity sensor. This work provides a new strategy to design and tailor high-performance 3D TENG that will be very useful for diverse multi-functional electronic applications.","author":[{"dropping-particle":"","family":"Qian","given":"Cuncun","non-dropping-particle":"","parse-names":false,"suffix":""},{"dropping-particle":"","family":"Li","given":"Lihong","non-dropping-particle":"","parse-names":false,"suffix":""},{"dropping-particle":"","family":"Gao","given":"Meng","non-dropping-particle":"","parse-names":false,"suffix":""},{"dropping-particle":"","family":"Yang","given":"Haoyue","non-dropping-particle":"","parse-names":false,"suffix":""},{"dropping-particle":"","family":"Cai","given":"Zheren","non-dropping-particle":"","parse-names":false,"suffix":""},{"dropping-particle":"","family":"Chen","given":"Bingda","non-dropping-particle":"","parse-names":false,"suffix":""},{"dropping-particle":"","family":"Xiang","given":"Zhongyuan","non-dropping-particle":"","parse-names":false,"suffix":""},{"dropping-particle":"","family":"Zhang","given":"Zhengjian","non-dropping-particle":"","parse-names":false,"suffix":""},{"dropping-particle":"","family":"Song","given":"Yanlin","non-dropping-particle":"","parse-names":false,"suffix":""}],"container-title":"Nano </w:instrText>
      </w:r>
      <w:r w:rsidR="004E1277" w:rsidRPr="009F7F88">
        <w:rPr>
          <w:rFonts w:hint="eastAsia"/>
          <w:color w:val="000000" w:themeColor="text1"/>
        </w:rPr>
        <w:instrText>Energy","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冷冻干燥</w:instrText>
      </w:r>
      <w:r w:rsidR="004E1277" w:rsidRPr="009F7F88">
        <w:rPr>
          <w:rFonts w:hint="eastAsia"/>
          <w:color w:val="000000" w:themeColor="text1"/>
        </w:rPr>
        <w:instrText>\n</w:instrText>
      </w:r>
      <w:r w:rsidR="004E1277" w:rsidRPr="009F7F88">
        <w:rPr>
          <w:rFonts w:hint="eastAsia"/>
          <w:color w:val="000000" w:themeColor="text1"/>
        </w:rPr>
        <w:instrText>纤维素气凝胶</w:instrText>
      </w:r>
      <w:r w:rsidR="004E1277" w:rsidRPr="009F7F88">
        <w:rPr>
          <w:rFonts w:hint="eastAsia"/>
          <w:color w:val="000000" w:themeColor="text1"/>
        </w:rPr>
        <w:instrText>\n</w:instrText>
      </w:r>
      <w:r w:rsidR="004E1277" w:rsidRPr="009F7F88">
        <w:rPr>
          <w:rFonts w:hint="eastAsia"/>
          <w:color w:val="000000" w:themeColor="text1"/>
        </w:rPr>
        <w:instrText>作为摩擦纳米发电机，用于多功能传感器</w:instrText>
      </w:r>
      <w:r w:rsidR="004E1277" w:rsidRPr="009F7F88">
        <w:rPr>
          <w:rFonts w:hint="eastAsia"/>
          <w:color w:val="000000" w:themeColor="text1"/>
        </w:rPr>
        <w:instrText>","page":"103885","publisher":"Elsevier Ltd","title":"All-printed 3D hierarchically structured cellulose aerogel based triboelectric nanogenerator fo</w:instrText>
      </w:r>
      <w:r w:rsidR="004E1277" w:rsidRPr="009F7F88">
        <w:rPr>
          <w:color w:val="000000" w:themeColor="text1"/>
        </w:rPr>
        <w:instrText>r multi-functional sensors","type":"article-journal","volume":"63"},"uris":["http://www.mendeley.com/documents/?uuid=e693f407-c458-4049-9c0e-d420ff0645ab"]}],"mendeley":{"formattedCitation":"&lt;sup&gt;228&lt;/sup&gt;","plainTextFormattedCitation":"228","previouslyFormattedCitation":"&lt;sup&gt;226&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28</w:t>
      </w:r>
      <w:r w:rsidRPr="009F7F88">
        <w:rPr>
          <w:color w:val="000000" w:themeColor="text1"/>
        </w:rPr>
        <w:fldChar w:fldCharType="end"/>
      </w:r>
      <w:r w:rsidRPr="009F7F88">
        <w:rPr>
          <w:color w:val="000000" w:themeColor="text1"/>
        </w:rPr>
        <w:t xml:space="preserve"> catalysis,</w:t>
      </w:r>
      <w:r w:rsidRPr="009F7F88">
        <w:rPr>
          <w:color w:val="000000" w:themeColor="text1"/>
        </w:rPr>
        <w:fldChar w:fldCharType="begin" w:fldLock="1"/>
      </w:r>
      <w:r w:rsidR="004E1277" w:rsidRPr="009F7F88">
        <w:rPr>
          <w:color w:val="000000" w:themeColor="text1"/>
        </w:rPr>
        <w:instrText>ADDIN CSL_CITATION {"citationItems":[{"id":"ITEM-1","itemData":{"DOI":"10.1016/j.jclepro.2018.12.274","ISSN":"09596526","abstract":"A rapidly-growing 3D printing technology is innovatively employed for the manufacture of a new class of heterogenous catalysts for the conversion of CO 2 into industrially relevant chemicals such as cyclic carbonates. For the first time, directly printed graphene-based 3D structured nanocatalysts have been developed combining the exceptional properties of graphene and active CeZrLa mixed-oxide nanoparticles. It constitutes a significant advance on previous attempts at 3D printing graphene inks in that it does not merely explore the printability itself, but enhances the efficiency of industrially relevant reactions, such as CO 2 utilisation for direct propylene carbonate (PC) production in the absence of organic solvents. In comparison to the starting powder, 3D printed GO-supported CeZeLa catalysts showed improved activity with higher conversion and no noticeable change in selectivity. This can be attributed to the spatially uniform distribution of nanoparticles over the 2D and 3D surfaces, and the larger surface area and pore volume of the printed structures. 3D printed GO-supported CeZeLa catalysts compared to unsupported 3D printed samples exhibited higher selectivity and yield owing to the great number of new weak acid sites appearing in the supported sample, as observed by NH3-TPD analysis. In addition, the catalyst's facile separation from the product has the capacity to massively reduce materials and operating costs resulting in increased sustainability. It convincingly shows the potential of these printing technologies in revolutionising the way catalysts and catalytic reactors are designed in the general quest for clean technologies and greener chemistry.","author":[{"dropping-particle":"","family":"Middelkoop","given":"Vesna","non-dropping-particle":"","parse-names":false,"suffix":""},{"dropping-particle":"","family":"Slater","given":"Thomas","non-dropping-particle":"","parse-names":false,"suffix":""},{"dropping-particle":"","family":"Florea","given":"Mihaela","non-dropping-particle":"","parse-names":false,"suffix":""},{"dropping-particle":"","family":"Neațu","given":"Florentina","non-dropping-particle":"","parse-names":false,"suffix":""},{"dropping-particle":"","family":"Danaci","given":"Simge","non-dropping-particle":"","parse-names":false,"suffix":""},{"dropping-particle":"","family":"Onyenkeadi","given":"Victor","non-dropping-particle":"","parse-names":false,"suffix":""},{"dropping-particle":"","family":"Boonen","given":"Katrien","non-dropping-particle":"","parse-names":false,"suffix":""},{"dropping-particle":"","family":"Saha","given":"Basudeb","non-dropping-particle":"","parse-names":false,"suffix":""},{"dropping-particle":"","family":"Baragau","given":"Ioan Alexandru","non-dropping-particle":"","parse-names":false,"suffix":""},{"dropping-particle":"","family":"Kellici","given":"Suela","non-dropping-particle":"","parse-names":false,"suffix":""}],"container-tit</w:instrText>
      </w:r>
      <w:r w:rsidR="004E1277" w:rsidRPr="009F7F88">
        <w:rPr>
          <w:rFonts w:hint="eastAsia"/>
          <w:color w:val="000000" w:themeColor="text1"/>
        </w:rPr>
        <w:instrText>le":"Journal of Cleaner Production","id":"ITEM-1","issued":{"date-parts":[["2019"]]},"note":"</w:instrText>
      </w:r>
      <w:r w:rsidR="004E1277" w:rsidRPr="009F7F88">
        <w:rPr>
          <w:rFonts w:hint="eastAsia"/>
          <w:color w:val="000000" w:themeColor="text1"/>
        </w:rPr>
        <w:instrText>已加</w:instrText>
      </w:r>
      <w:r w:rsidR="004E1277" w:rsidRPr="009F7F88">
        <w:rPr>
          <w:rFonts w:hint="eastAsia"/>
          <w:color w:val="000000" w:themeColor="text1"/>
        </w:rPr>
        <w:instrText>\n3D</w:instrText>
      </w:r>
      <w:r w:rsidR="004E1277" w:rsidRPr="009F7F88">
        <w:rPr>
          <w:rFonts w:hint="eastAsia"/>
          <w:color w:val="000000" w:themeColor="text1"/>
        </w:rPr>
        <w:instrText>打印，常压干燥，裂解</w:instrText>
      </w:r>
      <w:r w:rsidR="004E1277" w:rsidRPr="009F7F88">
        <w:rPr>
          <w:rFonts w:hint="eastAsia"/>
          <w:color w:val="000000" w:themeColor="text1"/>
        </w:rPr>
        <w:instrText>\n</w:instrText>
      </w:r>
      <w:r w:rsidR="004E1277" w:rsidRPr="009F7F88">
        <w:rPr>
          <w:rFonts w:hint="eastAsia"/>
          <w:color w:val="000000" w:themeColor="text1"/>
        </w:rPr>
        <w:instrText>负载</w:instrText>
      </w:r>
      <w:r w:rsidR="004E1277" w:rsidRPr="009F7F88">
        <w:rPr>
          <w:rFonts w:hint="eastAsia"/>
          <w:color w:val="000000" w:themeColor="text1"/>
        </w:rPr>
        <w:instrText>CeZrLa</w:instrText>
      </w:r>
      <w:r w:rsidR="004E1277" w:rsidRPr="009F7F88">
        <w:rPr>
          <w:rFonts w:hint="eastAsia"/>
          <w:color w:val="000000" w:themeColor="text1"/>
        </w:rPr>
        <w:instrText>石墨烯</w:instrText>
      </w:r>
      <w:r w:rsidR="004E1277" w:rsidRPr="009F7F88">
        <w:rPr>
          <w:rFonts w:hint="eastAsia"/>
          <w:color w:val="000000" w:themeColor="text1"/>
        </w:rPr>
        <w:instrText>\n</w:instrText>
      </w:r>
      <w:r w:rsidR="004E1277" w:rsidRPr="009F7F88">
        <w:rPr>
          <w:rFonts w:hint="eastAsia"/>
          <w:color w:val="000000" w:themeColor="text1"/>
        </w:rPr>
        <w:instrText>作为纳米催化剂用于</w:instrText>
      </w:r>
      <w:r w:rsidR="004E1277" w:rsidRPr="009F7F88">
        <w:rPr>
          <w:rFonts w:hint="eastAsia"/>
          <w:color w:val="000000" w:themeColor="text1"/>
        </w:rPr>
        <w:instrText>CO2</w:instrText>
      </w:r>
      <w:r w:rsidR="004E1277" w:rsidRPr="009F7F88">
        <w:rPr>
          <w:rFonts w:hint="eastAsia"/>
          <w:color w:val="000000" w:themeColor="text1"/>
        </w:rPr>
        <w:instrText>利用和直接合成碳酸亚丙酯</w:instrText>
      </w:r>
      <w:r w:rsidR="004E1277" w:rsidRPr="009F7F88">
        <w:rPr>
          <w:rFonts w:hint="eastAsia"/>
          <w:color w:val="000000" w:themeColor="text1"/>
        </w:rPr>
        <w:instrText>","page":"606-614","title":"Next frontiers in cleaner synthesis: 3D printed graphene-supported CeZrLa mixed</w:instrText>
      </w:r>
      <w:r w:rsidR="004E1277" w:rsidRPr="009F7F88">
        <w:rPr>
          <w:color w:val="000000" w:themeColor="text1"/>
        </w:rPr>
        <w:instrText>-oxide nanocatalyst for CO2 utilisation and direct propylene carbonate production","type":"article-journal","volume":"214"},"uris":["http://www.mendeley.com/documents/?uuid=cbb92a73-e040-4483-8b80-c74096b3ddf6"]}],"mendeley":{"formattedCitation":"&lt;sup&gt;247&lt;/sup&gt;","plainTextFormattedCitation":"247","previouslyFormattedCitation":"&lt;sup&gt;245&lt;/sup&gt;"},"properties":{"noteIndex":0},"schema":"https://github.com/citation-style-language/schema/raw/master/csl-citation.json"}</w:instrText>
      </w:r>
      <w:r w:rsidRPr="009F7F88">
        <w:rPr>
          <w:color w:val="000000" w:themeColor="text1"/>
        </w:rPr>
        <w:fldChar w:fldCharType="separate"/>
      </w:r>
      <w:r w:rsidR="004E1277" w:rsidRPr="009F7F88">
        <w:rPr>
          <w:noProof/>
          <w:color w:val="000000" w:themeColor="text1"/>
          <w:vertAlign w:val="superscript"/>
        </w:rPr>
        <w:t>247</w:t>
      </w:r>
      <w:r w:rsidRPr="009F7F88">
        <w:rPr>
          <w:color w:val="000000" w:themeColor="text1"/>
        </w:rPr>
        <w:fldChar w:fldCharType="end"/>
      </w:r>
      <w:r w:rsidRPr="009F7F88">
        <w:rPr>
          <w:color w:val="000000" w:themeColor="text1"/>
        </w:rPr>
        <w:t xml:space="preserve"> and even tissue engineering</w:t>
      </w:r>
      <w:r w:rsidR="00C17C43" w:rsidRPr="009F7F88">
        <w:rPr>
          <w:color w:val="000000" w:themeColor="text1"/>
        </w:rPr>
        <w:t>.</w:t>
      </w:r>
      <w:r w:rsidRPr="009F7F88">
        <w:rPr>
          <w:color w:val="000000" w:themeColor="text1"/>
        </w:rPr>
        <w:fldChar w:fldCharType="begin" w:fldLock="1"/>
      </w:r>
      <w:r w:rsidR="00BF34A6" w:rsidRPr="009F7F88">
        <w:rPr>
          <w:color w:val="000000" w:themeColor="text1"/>
        </w:rPr>
        <w:instrText>ADDIN CSL_CITATION {"citationItems":[{"id":"ITEM-1","itemData":{"DOI":"10.1039/c9sm00899c","ISSN":"1744-683X","abstract":"The scaffold is one of the most important components in tissue engineering.The scaffold is one of the most important components in tissue engineering. There are a lot of natural or synthetic materials applied for the fabrication of scaffolds. Among them, cellulose nanofibril (CNF) is an important natural polymer with characteristics of superior biocompatibility, notable nanostructure effect and excellent hydrophilia, which make it qualified for serving as a raw material of scaffolds. In this paper, polyethylene glycol diacrylate (PEGDA) was mixed with CNF at different content ratios, which were 0%, 0.35%, 0.7%, 1.05% and 1.4% (m/v). Furthermore, the visible light photoinitiator (eosin Y + TEA + NVP) was first added to this mixture solution to form a new kind of bio-resin. A two-step method including stereolithography and freeze–drying is put forward to fabricate a new aerogel-wet hydrogel scaffold. Scaffolds were fabricated by using a self-built stereolithography platform and the mechanical properties, printability and biocompatibility of the hydrogel scaffolds were investigated thoroughly. The original hydrogel scaffold was fabricated through stereolithography, where CNFs were applied to regulate the mechanical properties of the hydrogel and the printability of the bio-resin. After the freeze–drying process, the original hydrogel was transformed into the aerogel-wet hydrogel whose compressive modulus is reduced by 20%. Furthermore, the surface structure of the hydrogel scaffold is modified to provide a better environment for adhesion and growth of BMSc.","author":[{"dropping-particle":"","family":"Sun","given":"Dong","non-dropping-particle":"","parse-names":false,"suffix":""},{"dropping-particle":"","family":"Liu","given":"Wangyu","non-dropping-particle":"","parse-names":false,"suffix":""},{"dropping-particle":"","family":"Tang","given":"Aimin","non-dropping-particle":"","parse-names":false,"suffix":""},{"dropping-particle":"","family":"Guo","given":"Fengjing","non-dropping-particle":"","parse-names":false,"suffix":""},{"dropping-particle":"","family":"Xie","given":"Weigui","non-dropping-particle":"","parse-names":false,"suffix":""}],"container-title":"Soft Matter","id":"ITEM-1","issued":{"date-parts":[["2019"]]},"note":"From Duplicate 1 (A new PEGDA/CNF aerogel-wet hydrogel scaffold fabricated by a two-step method - Sun, Dong; Liu, 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nFrom Duplicate 2 (A new PEGDA/CNF aerogel-wet hydrogel scaffold fabricated by a two-step method - Sun, Dong; Liu, Wangyu; Tang, Aimin; Guo, Fengjing; Xie, Weigui)\n\n\nFrom Duplicate 2 (A new P</w:instrText>
      </w:r>
      <w:r w:rsidR="00BF34A6" w:rsidRPr="009F7F88">
        <w:rPr>
          <w:color w:val="000000" w:themeColor="text1"/>
        </w:rPr>
        <w:instrText xml:space="preserve">EGDA/CNF aerogel-wet hydrogel scaffold fabricated by a two-step method - Sun, Dong; Liu, Wangyu; Tang, Aimin; Guo, Fengjing; Xie, Weigui)\n\nFrom Duplicate 2 (A new PEGDA/CNF aerogel-wet hydrogel scaffold fabricated by a two-step method - Sun, Dong; Liu, </w:instrText>
      </w:r>
      <w:r w:rsidR="00BF34A6" w:rsidRPr="009F7F88">
        <w:rPr>
          <w:rFonts w:hint="eastAsia"/>
          <w:color w:val="000000" w:themeColor="text1"/>
        </w:rPr>
        <w:instrText>Wangyu; Tang, Aimin; Guo, Fengjing; Xie, Weigui)\n\n</w:instrText>
      </w:r>
      <w:r w:rsidR="00BF34A6" w:rsidRPr="009F7F88">
        <w:rPr>
          <w:rFonts w:hint="eastAsia"/>
          <w:color w:val="000000" w:themeColor="text1"/>
        </w:rPr>
        <w:instrText>已加</w:instrText>
      </w:r>
      <w:r w:rsidR="00BF34A6" w:rsidRPr="009F7F88">
        <w:rPr>
          <w:rFonts w:hint="eastAsia"/>
          <w:color w:val="000000" w:themeColor="text1"/>
        </w:rPr>
        <w:instrText>\n</w:instrText>
      </w:r>
      <w:r w:rsidR="00BF34A6" w:rsidRPr="009F7F88">
        <w:rPr>
          <w:rFonts w:hint="eastAsia"/>
          <w:color w:val="000000" w:themeColor="text1"/>
        </w:rPr>
        <w:instrText>立体光刻法，冷冻干燥</w:instrText>
      </w:r>
      <w:r w:rsidR="00BF34A6" w:rsidRPr="009F7F88">
        <w:rPr>
          <w:rFonts w:hint="eastAsia"/>
          <w:color w:val="000000" w:themeColor="text1"/>
        </w:rPr>
        <w:instrText>\n</w:instrText>
      </w:r>
      <w:r w:rsidR="00BF34A6" w:rsidRPr="009F7F88">
        <w:rPr>
          <w:rFonts w:hint="eastAsia"/>
          <w:color w:val="000000" w:themeColor="text1"/>
        </w:rPr>
        <w:instrText>制备聚乙二醇二丙烯酸酯</w:instrText>
      </w:r>
      <w:r w:rsidR="00BF34A6" w:rsidRPr="009F7F88">
        <w:rPr>
          <w:rFonts w:hint="eastAsia"/>
          <w:color w:val="000000" w:themeColor="text1"/>
        </w:rPr>
        <w:instrText>/</w:instrText>
      </w:r>
      <w:r w:rsidR="00BF34A6" w:rsidRPr="009F7F88">
        <w:rPr>
          <w:rFonts w:hint="eastAsia"/>
          <w:color w:val="000000" w:themeColor="text1"/>
        </w:rPr>
        <w:instrText>纳米纤维素气凝胶、水凝胶、湿凝胶</w:instrText>
      </w:r>
      <w:r w:rsidR="00BF34A6" w:rsidRPr="009F7F88">
        <w:rPr>
          <w:rFonts w:hint="eastAsia"/>
          <w:color w:val="000000" w:themeColor="text1"/>
        </w:rPr>
        <w:instrText>\n</w:instrText>
      </w:r>
      <w:r w:rsidR="00BF34A6" w:rsidRPr="009F7F88">
        <w:rPr>
          <w:rFonts w:hint="eastAsia"/>
          <w:color w:val="000000" w:themeColor="text1"/>
        </w:rPr>
        <w:instrText>用于组织工程（间充质干细胞）</w:instrText>
      </w:r>
      <w:r w:rsidR="00BF34A6" w:rsidRPr="009F7F88">
        <w:rPr>
          <w:rFonts w:hint="eastAsia"/>
          <w:color w:val="000000" w:themeColor="text1"/>
        </w:rPr>
        <w:instrText>","page":"8092-8101","publisher":"Royal Society of Chemistry","title":"A new PEGDA/CNF aerogel-wet hydrogel scaffold fabricated by a two-step m</w:instrText>
      </w:r>
      <w:r w:rsidR="00BF34A6" w:rsidRPr="009F7F88">
        <w:rPr>
          <w:color w:val="000000" w:themeColor="text1"/>
        </w:rPr>
        <w:instrText>ethod","type":"article-journal","volume":"15"},"uris":["http://www.mendeley.com/documents/?uuid=63983ca0-5020-4f32-ba58-0f44f5f006cb"]}],"mendeley":{"formattedCitation":"&lt;sup&gt;22&lt;/sup&gt;","plainTextFormattedCitation":"22","previouslyFormattedCitation":"&lt;sup&gt;22&lt;/sup&gt;"},"properties":{"noteIndex":0},"schema":"https://github.com/citation-style-language/schema/raw/master/csl-citation.json"}</w:instrText>
      </w:r>
      <w:r w:rsidRPr="009F7F88">
        <w:rPr>
          <w:color w:val="000000" w:themeColor="text1"/>
        </w:rPr>
        <w:fldChar w:fldCharType="separate"/>
      </w:r>
      <w:r w:rsidR="00BF34A6" w:rsidRPr="009F7F88">
        <w:rPr>
          <w:noProof/>
          <w:color w:val="000000" w:themeColor="text1"/>
          <w:vertAlign w:val="superscript"/>
        </w:rPr>
        <w:t>22</w:t>
      </w:r>
      <w:r w:rsidRPr="009F7F88">
        <w:rPr>
          <w:color w:val="000000" w:themeColor="text1"/>
        </w:rPr>
        <w:fldChar w:fldCharType="end"/>
      </w:r>
      <w:r w:rsidRPr="009F7F88">
        <w:rPr>
          <w:color w:val="000000" w:themeColor="text1"/>
        </w:rPr>
        <w:t xml:space="preserve"> </w:t>
      </w:r>
      <w:r w:rsidR="00C17C43" w:rsidRPr="009F7F88">
        <w:rPr>
          <w:color w:val="000000" w:themeColor="text1"/>
        </w:rPr>
        <w:t xml:space="preserve">The motivations for those examples are typically, </w:t>
      </w:r>
      <w:r w:rsidRPr="009F7F88">
        <w:rPr>
          <w:color w:val="000000" w:themeColor="text1"/>
        </w:rPr>
        <w:t xml:space="preserve">either to achieve superior performance, or to conquer the difficulty of shaping and integration that cannot be addressed by the traditional methods. However, from the perspective of practical applications, these developments are still very preliminary and imperfect. </w:t>
      </w:r>
      <w:r w:rsidR="004E5CE7" w:rsidRPr="009F7F88">
        <w:rPr>
          <w:color w:val="000000" w:themeColor="text1"/>
        </w:rPr>
        <w:t>W</w:t>
      </w:r>
      <w:r w:rsidRPr="009F7F88">
        <w:rPr>
          <w:color w:val="000000" w:themeColor="text1"/>
        </w:rPr>
        <w:t xml:space="preserve">e believe that the near and mid-term challenges </w:t>
      </w:r>
      <w:r w:rsidR="00C123E1" w:rsidRPr="009F7F88">
        <w:rPr>
          <w:color w:val="000000" w:themeColor="text1"/>
        </w:rPr>
        <w:t xml:space="preserve">in these </w:t>
      </w:r>
      <w:r w:rsidRPr="009F7F88">
        <w:rPr>
          <w:color w:val="000000" w:themeColor="text1"/>
        </w:rPr>
        <w:t>are</w:t>
      </w:r>
      <w:r w:rsidR="00C123E1" w:rsidRPr="009F7F88">
        <w:rPr>
          <w:color w:val="000000" w:themeColor="text1"/>
        </w:rPr>
        <w:t>as are</w:t>
      </w:r>
      <w:r w:rsidRPr="009F7F88">
        <w:rPr>
          <w:color w:val="000000" w:themeColor="text1"/>
        </w:rPr>
        <w:t>:</w:t>
      </w:r>
    </w:p>
    <w:p w14:paraId="4F2B9B49" w14:textId="4131C37B" w:rsidR="00B867FC" w:rsidRPr="009F7F88" w:rsidRDefault="00B867FC" w:rsidP="00B867FC">
      <w:pPr>
        <w:pStyle w:val="RSCB02ArticleText"/>
        <w:ind w:firstLineChars="100" w:firstLine="194"/>
        <w:rPr>
          <w:color w:val="000000" w:themeColor="text1"/>
          <w:lang w:val="en"/>
        </w:rPr>
      </w:pPr>
      <w:r w:rsidRPr="009F7F88">
        <w:rPr>
          <w:color w:val="000000" w:themeColor="text1"/>
        </w:rPr>
        <w:fldChar w:fldCharType="begin"/>
      </w:r>
      <w:r w:rsidRPr="009F7F88">
        <w:rPr>
          <w:color w:val="000000" w:themeColor="text1"/>
          <w:lang w:val="en-US"/>
        </w:rPr>
        <w:instrText xml:space="preserve"> = 1 \* roman </w:instrText>
      </w:r>
      <w:r w:rsidRPr="009F7F88">
        <w:rPr>
          <w:color w:val="000000" w:themeColor="text1"/>
        </w:rPr>
        <w:fldChar w:fldCharType="separate"/>
      </w:r>
      <w:proofErr w:type="spellStart"/>
      <w:r w:rsidRPr="009F7F88">
        <w:rPr>
          <w:color w:val="000000" w:themeColor="text1"/>
          <w:lang w:val="en-US"/>
        </w:rPr>
        <w:t>i</w:t>
      </w:r>
      <w:proofErr w:type="spellEnd"/>
      <w:r w:rsidRPr="009F7F88">
        <w:rPr>
          <w:color w:val="000000" w:themeColor="text1"/>
        </w:rPr>
        <w:fldChar w:fldCharType="end"/>
      </w:r>
      <w:r w:rsidRPr="009F7F88">
        <w:rPr>
          <w:color w:val="000000" w:themeColor="text1"/>
          <w:lang w:val="en-US"/>
        </w:rPr>
        <w:t xml:space="preserve">) Comprehensive testing of printed aerogels: </w:t>
      </w:r>
      <w:r w:rsidRPr="009F7F88">
        <w:rPr>
          <w:color w:val="000000" w:themeColor="text1"/>
        </w:rPr>
        <w:t>Printed aerogels clearly exhibit advantages in both mechanism and performance parameters in a wide range of application areas. However, for printed aerogel technologies to be ad</w:t>
      </w:r>
      <w:r w:rsidR="0086191F" w:rsidRPr="009F7F88">
        <w:rPr>
          <w:color w:val="000000" w:themeColor="text1"/>
        </w:rPr>
        <w:t>o</w:t>
      </w:r>
      <w:r w:rsidRPr="009F7F88">
        <w:rPr>
          <w:color w:val="000000" w:themeColor="text1"/>
        </w:rPr>
        <w:t xml:space="preserve">pted in industrial production for commercial applications, in-depth research in long-term performance and stability is needed, in particular, the changes in microstructure under realistic operating conditions, performance degradation rates, and their causes. </w:t>
      </w:r>
      <w:r w:rsidRPr="009F7F88">
        <w:rPr>
          <w:color w:val="000000" w:themeColor="text1"/>
          <w:lang w:val="en-US"/>
        </w:rPr>
        <w:t>In addition, the toxicity, health effects, and degrada</w:t>
      </w:r>
      <w:r w:rsidR="00C123E1" w:rsidRPr="009F7F88">
        <w:rPr>
          <w:color w:val="000000" w:themeColor="text1"/>
          <w:lang w:val="en-US"/>
        </w:rPr>
        <w:t>tion</w:t>
      </w:r>
      <w:r w:rsidRPr="009F7F88">
        <w:rPr>
          <w:color w:val="000000" w:themeColor="text1"/>
          <w:lang w:val="en-US"/>
        </w:rPr>
        <w:t xml:space="preserve"> of printed aerogels are also </w:t>
      </w:r>
      <w:r w:rsidR="00C123E1" w:rsidRPr="009F7F88">
        <w:rPr>
          <w:color w:val="000000" w:themeColor="text1"/>
          <w:lang w:val="en-US"/>
        </w:rPr>
        <w:t>subjects</w:t>
      </w:r>
      <w:r w:rsidRPr="009F7F88">
        <w:rPr>
          <w:color w:val="000000" w:themeColor="text1"/>
          <w:lang w:val="en-US"/>
        </w:rPr>
        <w:t xml:space="preserve"> that need </w:t>
      </w:r>
      <w:r w:rsidR="00C123E1" w:rsidRPr="009F7F88">
        <w:rPr>
          <w:color w:val="000000" w:themeColor="text1"/>
          <w:lang w:val="en-US"/>
        </w:rPr>
        <w:t xml:space="preserve">close </w:t>
      </w:r>
      <w:r w:rsidRPr="009F7F88">
        <w:rPr>
          <w:color w:val="000000" w:themeColor="text1"/>
          <w:lang w:val="en-US"/>
        </w:rPr>
        <w:t>investigat</w:t>
      </w:r>
      <w:r w:rsidR="00C123E1" w:rsidRPr="009F7F88">
        <w:rPr>
          <w:color w:val="000000" w:themeColor="text1"/>
          <w:lang w:val="en-US"/>
        </w:rPr>
        <w:t>ion</w:t>
      </w:r>
      <w:r w:rsidRPr="009F7F88">
        <w:rPr>
          <w:color w:val="000000" w:themeColor="text1"/>
          <w:lang w:val="en"/>
        </w:rPr>
        <w:t xml:space="preserve">, </w:t>
      </w:r>
      <w:r w:rsidR="00C123E1" w:rsidRPr="009F7F88">
        <w:rPr>
          <w:color w:val="000000" w:themeColor="text1"/>
          <w:lang w:val="en"/>
        </w:rPr>
        <w:t>especially</w:t>
      </w:r>
      <w:r w:rsidRPr="009F7F88">
        <w:rPr>
          <w:color w:val="000000" w:themeColor="text1"/>
          <w:lang w:val="en"/>
        </w:rPr>
        <w:t>, for tissue engineering and drug delivery.</w:t>
      </w:r>
    </w:p>
    <w:p w14:paraId="56F1287E" w14:textId="1B7E645B" w:rsidR="00B867FC" w:rsidRPr="009F7F88" w:rsidRDefault="00B867FC" w:rsidP="00B867FC">
      <w:pPr>
        <w:pStyle w:val="RSCB02ArticleText"/>
        <w:ind w:firstLineChars="100" w:firstLine="194"/>
        <w:rPr>
          <w:color w:val="000000" w:themeColor="text1"/>
        </w:rPr>
      </w:pPr>
      <w:r w:rsidRPr="009F7F88">
        <w:rPr>
          <w:color w:val="000000" w:themeColor="text1"/>
        </w:rPr>
        <w:fldChar w:fldCharType="begin"/>
      </w:r>
      <w:r w:rsidRPr="009F7F88">
        <w:rPr>
          <w:color w:val="000000" w:themeColor="text1"/>
        </w:rPr>
        <w:instrText xml:space="preserve"> = 2 \* roman </w:instrText>
      </w:r>
      <w:r w:rsidRPr="009F7F88">
        <w:rPr>
          <w:color w:val="000000" w:themeColor="text1"/>
        </w:rPr>
        <w:fldChar w:fldCharType="separate"/>
      </w:r>
      <w:r w:rsidRPr="009F7F88">
        <w:rPr>
          <w:color w:val="000000" w:themeColor="text1"/>
        </w:rPr>
        <w:t>ii</w:t>
      </w:r>
      <w:r w:rsidRPr="009F7F88">
        <w:rPr>
          <w:color w:val="000000" w:themeColor="text1"/>
        </w:rPr>
        <w:fldChar w:fldCharType="end"/>
      </w:r>
      <w:r w:rsidRPr="009F7F88">
        <w:rPr>
          <w:color w:val="000000" w:themeColor="text1"/>
        </w:rPr>
        <w:t>) Standardization of design and processing: The use of printing technolog</w:t>
      </w:r>
      <w:r w:rsidR="0086191F" w:rsidRPr="009F7F88">
        <w:rPr>
          <w:color w:val="000000" w:themeColor="text1"/>
        </w:rPr>
        <w:t>ies</w:t>
      </w:r>
      <w:r w:rsidRPr="009F7F88">
        <w:rPr>
          <w:color w:val="000000" w:themeColor="text1"/>
        </w:rPr>
        <w:t xml:space="preserve"> can greatly improve the flexibility of design and allow customization and quick realization of prototypes. However, the presence of multiple design software, materials, printing and drying methods, and application fields, without standardization, is a hindrance towards their practical use. To serve a wider range of applications, we believe that it is necessary to learn from the experience of industrialized large-scale production, and standardize the design software, ink, process, testing methods, product performance, as well as </w:t>
      </w:r>
      <w:r w:rsidRPr="009F7F88">
        <w:rPr>
          <w:color w:val="000000" w:themeColor="text1"/>
        </w:rPr>
        <w:t>protective measures for handlers to achieve complete and comprehensive quality control, ensuring continuity, repeatability and unity of production.</w:t>
      </w:r>
    </w:p>
    <w:p w14:paraId="7CAB55F7" w14:textId="72C38068" w:rsidR="00B867FC" w:rsidRPr="009F7F88" w:rsidRDefault="00B867FC" w:rsidP="00B867FC">
      <w:pPr>
        <w:pStyle w:val="RSCB02ArticleText"/>
        <w:ind w:firstLineChars="100" w:firstLine="194"/>
        <w:rPr>
          <w:color w:val="000000" w:themeColor="text1"/>
        </w:rPr>
      </w:pPr>
      <w:r w:rsidRPr="009F7F88">
        <w:rPr>
          <w:color w:val="000000" w:themeColor="text1"/>
        </w:rPr>
        <w:t>The above research perspectives and directions involve multiple disciplines and require strengthening the relationship not only between different branches of academia (such as experts in software</w:t>
      </w:r>
      <w:r w:rsidR="004E5CE7" w:rsidRPr="009F7F88">
        <w:rPr>
          <w:color w:val="000000" w:themeColor="text1"/>
        </w:rPr>
        <w:t xml:space="preserve"> and hardware</w:t>
      </w:r>
      <w:r w:rsidRPr="009F7F88">
        <w:rPr>
          <w:color w:val="000000" w:themeColor="text1"/>
        </w:rPr>
        <w:t xml:space="preserve">, chemistry, chemical engineering, materials, environment, bioengineering, medicine, </w:t>
      </w:r>
      <w:r w:rsidR="00C01778" w:rsidRPr="009F7F88">
        <w:rPr>
          <w:color w:val="000000" w:themeColor="text1"/>
        </w:rPr>
        <w:t xml:space="preserve">and </w:t>
      </w:r>
      <w:r w:rsidRPr="009F7F88">
        <w:rPr>
          <w:color w:val="000000" w:themeColor="text1"/>
        </w:rPr>
        <w:t>health</w:t>
      </w:r>
      <w:r w:rsidR="00C01778" w:rsidRPr="009F7F88">
        <w:rPr>
          <w:color w:val="000000" w:themeColor="text1"/>
        </w:rPr>
        <w:t xml:space="preserve"> and</w:t>
      </w:r>
      <w:r w:rsidRPr="009F7F88">
        <w:rPr>
          <w:color w:val="000000" w:themeColor="text1"/>
        </w:rPr>
        <w:t xml:space="preserve"> safety), but also between industry and academia. This would promote joint interdisciplinary research and accelerate the transfer of knowledge and expertise from the laboratory to the pilot scale, and then to large-scale industrial production to serve</w:t>
      </w:r>
      <w:bookmarkStart w:id="248" w:name="_Hlk46205207"/>
      <w:r w:rsidRPr="009F7F88">
        <w:rPr>
          <w:color w:val="000000" w:themeColor="text1"/>
        </w:rPr>
        <w:t xml:space="preserve"> industrial progress</w:t>
      </w:r>
      <w:bookmarkEnd w:id="248"/>
      <w:r w:rsidRPr="009F7F88">
        <w:rPr>
          <w:color w:val="000000" w:themeColor="text1"/>
        </w:rPr>
        <w:t>, economic development, and environmental and societal wellbeing.</w:t>
      </w:r>
      <w:bookmarkEnd w:id="246"/>
    </w:p>
    <w:p w14:paraId="4D7B369E" w14:textId="098D1B02" w:rsidR="00EE20A4" w:rsidRPr="009F7F88" w:rsidRDefault="00EE20A4" w:rsidP="00EE20A4">
      <w:pPr>
        <w:pStyle w:val="RSCB07BHeadingSub-Section-standalone"/>
        <w:rPr>
          <w:color w:val="000000" w:themeColor="text1"/>
          <w:w w:val="108"/>
        </w:rPr>
      </w:pPr>
      <w:r w:rsidRPr="009F7F88">
        <w:rPr>
          <w:color w:val="000000" w:themeColor="text1"/>
          <w:w w:val="108"/>
        </w:rPr>
        <w:t>6.2 Concluding remarks</w:t>
      </w:r>
      <w:bookmarkEnd w:id="247"/>
    </w:p>
    <w:p w14:paraId="0AEB2ADC" w14:textId="49A172C8" w:rsidR="00EE20A4" w:rsidRPr="009F7F88" w:rsidRDefault="00EE20A4" w:rsidP="00EE20A4">
      <w:pPr>
        <w:pStyle w:val="RSCB02ArticleText"/>
        <w:rPr>
          <w:color w:val="000000" w:themeColor="text1"/>
        </w:rPr>
      </w:pPr>
      <w:r w:rsidRPr="009F7F88">
        <w:rPr>
          <w:color w:val="000000" w:themeColor="text1"/>
        </w:rPr>
        <w:t>The world of aerogel</w:t>
      </w:r>
      <w:r w:rsidR="004E6437" w:rsidRPr="009F7F88">
        <w:rPr>
          <w:color w:val="000000" w:themeColor="text1"/>
        </w:rPr>
        <w:t>s</w:t>
      </w:r>
      <w:r w:rsidRPr="009F7F88">
        <w:rPr>
          <w:color w:val="000000" w:themeColor="text1"/>
        </w:rPr>
        <w:t xml:space="preserve"> is exciting and fascinating. </w:t>
      </w:r>
      <w:bookmarkStart w:id="249" w:name="OLE_LINK1"/>
      <w:bookmarkStart w:id="250" w:name="OLE_LINK2"/>
      <w:r w:rsidRPr="009F7F88">
        <w:rPr>
          <w:color w:val="000000" w:themeColor="text1"/>
        </w:rPr>
        <w:t xml:space="preserve">Apart from the mature thermal insulation industry, research and applications of aerogels </w:t>
      </w:r>
      <w:r w:rsidR="004869A6" w:rsidRPr="009F7F88">
        <w:rPr>
          <w:color w:val="000000" w:themeColor="text1"/>
        </w:rPr>
        <w:t xml:space="preserve">have </w:t>
      </w:r>
      <w:r w:rsidRPr="009F7F88">
        <w:rPr>
          <w:color w:val="000000" w:themeColor="text1"/>
        </w:rPr>
        <w:t>thriv</w:t>
      </w:r>
      <w:r w:rsidR="004869A6" w:rsidRPr="009F7F88">
        <w:rPr>
          <w:color w:val="000000" w:themeColor="text1"/>
        </w:rPr>
        <w:t>ed</w:t>
      </w:r>
      <w:r w:rsidRPr="009F7F88">
        <w:rPr>
          <w:color w:val="000000" w:themeColor="text1"/>
        </w:rPr>
        <w:t xml:space="preserve"> </w:t>
      </w:r>
      <w:r w:rsidR="004869A6" w:rsidRPr="009F7F88">
        <w:rPr>
          <w:color w:val="000000" w:themeColor="text1"/>
        </w:rPr>
        <w:t xml:space="preserve">in </w:t>
      </w:r>
      <w:r w:rsidRPr="009F7F88">
        <w:rPr>
          <w:color w:val="000000" w:themeColor="text1"/>
        </w:rPr>
        <w:t xml:space="preserve">the past decade. </w:t>
      </w:r>
      <w:bookmarkEnd w:id="249"/>
      <w:bookmarkEnd w:id="250"/>
      <w:r w:rsidRPr="009F7F88">
        <w:rPr>
          <w:color w:val="000000" w:themeColor="text1"/>
        </w:rPr>
        <w:t>From thermal insulation to energy</w:t>
      </w:r>
      <w:r w:rsidR="0024091E" w:rsidRPr="009F7F88">
        <w:rPr>
          <w:color w:val="000000" w:themeColor="text1"/>
        </w:rPr>
        <w:t xml:space="preserve"> and</w:t>
      </w:r>
      <w:r w:rsidRPr="009F7F88">
        <w:rPr>
          <w:color w:val="000000" w:themeColor="text1"/>
        </w:rPr>
        <w:t xml:space="preserve"> biotechnology applications, the social and economic impact of these porous solids</w:t>
      </w:r>
      <w:r w:rsidR="00B04E36" w:rsidRPr="009F7F88">
        <w:rPr>
          <w:color w:val="000000" w:themeColor="text1"/>
        </w:rPr>
        <w:t>, in our opinion,</w:t>
      </w:r>
      <w:r w:rsidRPr="009F7F88">
        <w:rPr>
          <w:color w:val="000000" w:themeColor="text1"/>
        </w:rPr>
        <w:t xml:space="preserve"> will become increasingly apparent in the coming years. However, in combination with the rapidly progressing additive manufacturing technologies, printed aerogels have only just </w:t>
      </w:r>
      <w:r w:rsidR="00BE2C95" w:rsidRPr="009F7F88">
        <w:rPr>
          <w:color w:val="000000" w:themeColor="text1"/>
        </w:rPr>
        <w:t>begun</w:t>
      </w:r>
      <w:r w:rsidRPr="009F7F88">
        <w:rPr>
          <w:color w:val="000000" w:themeColor="text1"/>
        </w:rPr>
        <w:t xml:space="preserve"> to appear in the past 5 years. Indeed, recent research efforts and attempts in this direction already indicate great potential in many fields of applications and new market opportunities</w:t>
      </w:r>
      <w:r w:rsidR="001130FD" w:rsidRPr="009F7F88">
        <w:rPr>
          <w:color w:val="000000" w:themeColor="text1"/>
        </w:rPr>
        <w:t xml:space="preserve"> by </w:t>
      </w:r>
      <w:r w:rsidRPr="009F7F88">
        <w:rPr>
          <w:color w:val="000000" w:themeColor="text1"/>
        </w:rPr>
        <w:t>overcom</w:t>
      </w:r>
      <w:r w:rsidR="001130FD" w:rsidRPr="009F7F88">
        <w:rPr>
          <w:color w:val="000000" w:themeColor="text1"/>
        </w:rPr>
        <w:t>ing</w:t>
      </w:r>
      <w:r w:rsidRPr="009F7F88">
        <w:rPr>
          <w:color w:val="000000" w:themeColor="text1"/>
        </w:rPr>
        <w:t xml:space="preserve"> the limitations of </w:t>
      </w:r>
      <w:r w:rsidR="00AB655F" w:rsidRPr="009F7F88">
        <w:rPr>
          <w:color w:val="000000" w:themeColor="text1"/>
        </w:rPr>
        <w:t xml:space="preserve">current </w:t>
      </w:r>
      <w:r w:rsidRPr="009F7F88">
        <w:rPr>
          <w:color w:val="000000" w:themeColor="text1"/>
        </w:rPr>
        <w:t>aerogel materials</w:t>
      </w:r>
      <w:r w:rsidR="001130FD" w:rsidRPr="009F7F88">
        <w:rPr>
          <w:color w:val="000000" w:themeColor="text1"/>
        </w:rPr>
        <w:t>.</w:t>
      </w:r>
      <w:r w:rsidR="002204A9" w:rsidRPr="009F7F88">
        <w:rPr>
          <w:color w:val="000000" w:themeColor="text1"/>
        </w:rPr>
        <w:t xml:space="preserve"> </w:t>
      </w:r>
      <w:r w:rsidR="008E5D95" w:rsidRPr="009F7F88">
        <w:rPr>
          <w:color w:val="000000" w:themeColor="text1"/>
        </w:rPr>
        <w:t>This statement is especially relevant to processing. For example, t</w:t>
      </w:r>
      <w:r w:rsidRPr="009F7F88">
        <w:rPr>
          <w:color w:val="000000" w:themeColor="text1"/>
        </w:rPr>
        <w:t xml:space="preserve">he unique </w:t>
      </w:r>
      <w:r w:rsidR="00430A81" w:rsidRPr="009F7F88">
        <w:rPr>
          <w:color w:val="000000" w:themeColor="text1"/>
        </w:rPr>
        <w:t xml:space="preserve">designs </w:t>
      </w:r>
      <w:r w:rsidRPr="009F7F88">
        <w:rPr>
          <w:color w:val="000000" w:themeColor="text1"/>
        </w:rPr>
        <w:t xml:space="preserve">of macrostructures such as minimum-surface </w:t>
      </w:r>
      <w:proofErr w:type="spellStart"/>
      <w:r w:rsidRPr="009F7F88">
        <w:rPr>
          <w:color w:val="000000" w:themeColor="text1"/>
        </w:rPr>
        <w:t>Schwarts</w:t>
      </w:r>
      <w:proofErr w:type="spellEnd"/>
      <w:r w:rsidRPr="009F7F88">
        <w:rPr>
          <w:color w:val="000000" w:themeColor="text1"/>
        </w:rPr>
        <w:t xml:space="preserve">, Gyroid, and Diamond structures </w:t>
      </w:r>
      <w:r w:rsidR="00430A81" w:rsidRPr="009F7F88">
        <w:rPr>
          <w:color w:val="000000" w:themeColor="text1"/>
        </w:rPr>
        <w:t xml:space="preserve">could </w:t>
      </w:r>
      <w:r w:rsidRPr="009F7F88">
        <w:rPr>
          <w:color w:val="000000" w:themeColor="text1"/>
        </w:rPr>
        <w:t xml:space="preserve">be </w:t>
      </w:r>
      <w:r w:rsidR="008E5D95" w:rsidRPr="009F7F88">
        <w:rPr>
          <w:color w:val="000000" w:themeColor="text1"/>
        </w:rPr>
        <w:t xml:space="preserve">efficiently </w:t>
      </w:r>
      <w:r w:rsidRPr="009F7F88">
        <w:rPr>
          <w:color w:val="000000" w:themeColor="text1"/>
        </w:rPr>
        <w:t>realized by 3D printing</w:t>
      </w:r>
      <w:r w:rsidR="00430A81" w:rsidRPr="009F7F88">
        <w:rPr>
          <w:color w:val="000000" w:themeColor="text1"/>
        </w:rPr>
        <w:t xml:space="preserve"> </w:t>
      </w:r>
      <w:r w:rsidR="008E5D95" w:rsidRPr="009F7F88">
        <w:rPr>
          <w:color w:val="000000" w:themeColor="text1"/>
        </w:rPr>
        <w:t xml:space="preserve">to </w:t>
      </w:r>
      <w:r w:rsidR="00430A81" w:rsidRPr="009F7F88">
        <w:rPr>
          <w:color w:val="000000" w:themeColor="text1"/>
        </w:rPr>
        <w:t xml:space="preserve">fine-tune and improve the </w:t>
      </w:r>
      <w:r w:rsidR="0068341D" w:rsidRPr="009F7F88">
        <w:rPr>
          <w:color w:val="000000" w:themeColor="text1"/>
        </w:rPr>
        <w:t>application-</w:t>
      </w:r>
      <w:r w:rsidR="005B4F2A" w:rsidRPr="009F7F88">
        <w:rPr>
          <w:color w:val="000000" w:themeColor="text1"/>
        </w:rPr>
        <w:t xml:space="preserve">specific </w:t>
      </w:r>
      <w:r w:rsidRPr="009F7F88">
        <w:rPr>
          <w:color w:val="000000" w:themeColor="text1"/>
        </w:rPr>
        <w:t xml:space="preserve">aerogel properties. </w:t>
      </w:r>
      <w:r w:rsidR="00396829" w:rsidRPr="009F7F88">
        <w:rPr>
          <w:color w:val="000000" w:themeColor="text1"/>
        </w:rPr>
        <w:t>Therefore, i</w:t>
      </w:r>
      <w:r w:rsidRPr="009F7F88">
        <w:rPr>
          <w:color w:val="000000" w:themeColor="text1"/>
        </w:rPr>
        <w:t xml:space="preserve">n spite of the </w:t>
      </w:r>
      <w:r w:rsidR="00430A81" w:rsidRPr="009F7F88">
        <w:rPr>
          <w:color w:val="000000" w:themeColor="text1"/>
        </w:rPr>
        <w:t xml:space="preserve">future </w:t>
      </w:r>
      <w:r w:rsidR="00AB655F" w:rsidRPr="009F7F88">
        <w:rPr>
          <w:color w:val="000000" w:themeColor="text1"/>
        </w:rPr>
        <w:t>technological</w:t>
      </w:r>
      <w:r w:rsidRPr="009F7F88">
        <w:rPr>
          <w:color w:val="000000" w:themeColor="text1"/>
        </w:rPr>
        <w:t xml:space="preserve"> challenges</w:t>
      </w:r>
      <w:r w:rsidR="00E66CF1" w:rsidRPr="009F7F88">
        <w:rPr>
          <w:color w:val="000000" w:themeColor="text1"/>
        </w:rPr>
        <w:t xml:space="preserve"> discussed above</w:t>
      </w:r>
      <w:r w:rsidR="00BE17F9" w:rsidRPr="009F7F88">
        <w:rPr>
          <w:color w:val="000000" w:themeColor="text1"/>
        </w:rPr>
        <w:t>,</w:t>
      </w:r>
      <w:r w:rsidRPr="009F7F88">
        <w:rPr>
          <w:color w:val="000000" w:themeColor="text1"/>
        </w:rPr>
        <w:t xml:space="preserve"> </w:t>
      </w:r>
      <w:r w:rsidR="00096754" w:rsidRPr="009F7F88">
        <w:rPr>
          <w:color w:val="000000" w:themeColor="text1"/>
        </w:rPr>
        <w:t xml:space="preserve">we </w:t>
      </w:r>
      <w:r w:rsidR="00396829" w:rsidRPr="009F7F88">
        <w:rPr>
          <w:color w:val="000000" w:themeColor="text1"/>
        </w:rPr>
        <w:t xml:space="preserve">are convinced </w:t>
      </w:r>
      <w:r w:rsidR="00096754" w:rsidRPr="009F7F88">
        <w:rPr>
          <w:color w:val="000000" w:themeColor="text1"/>
        </w:rPr>
        <w:t xml:space="preserve">that the </w:t>
      </w:r>
      <w:r w:rsidR="00396829" w:rsidRPr="009F7F88">
        <w:rPr>
          <w:color w:val="000000" w:themeColor="text1"/>
        </w:rPr>
        <w:t xml:space="preserve">adoption </w:t>
      </w:r>
      <w:r w:rsidR="00C34631" w:rsidRPr="009F7F88">
        <w:rPr>
          <w:color w:val="000000" w:themeColor="text1"/>
        </w:rPr>
        <w:t xml:space="preserve">of </w:t>
      </w:r>
      <w:r w:rsidRPr="009F7F88">
        <w:rPr>
          <w:color w:val="000000" w:themeColor="text1"/>
        </w:rPr>
        <w:t>printing technologies</w:t>
      </w:r>
      <w:r w:rsidR="00C34631" w:rsidRPr="009F7F88">
        <w:rPr>
          <w:color w:val="000000" w:themeColor="text1"/>
        </w:rPr>
        <w:t xml:space="preserve"> could herald</w:t>
      </w:r>
      <w:r w:rsidRPr="009F7F88">
        <w:rPr>
          <w:color w:val="000000" w:themeColor="text1"/>
        </w:rPr>
        <w:t xml:space="preserve"> </w:t>
      </w:r>
      <w:r w:rsidR="0086191F" w:rsidRPr="009F7F88">
        <w:rPr>
          <w:color w:val="000000" w:themeColor="text1"/>
        </w:rPr>
        <w:t xml:space="preserve">a </w:t>
      </w:r>
      <w:r w:rsidRPr="009F7F88">
        <w:rPr>
          <w:color w:val="000000" w:themeColor="text1"/>
        </w:rPr>
        <w:t>new generation of low-cost, customizable, and adaptable aerogels</w:t>
      </w:r>
      <w:r w:rsidR="00C34631" w:rsidRPr="009F7F88">
        <w:rPr>
          <w:color w:val="000000" w:themeColor="text1"/>
        </w:rPr>
        <w:t xml:space="preserve"> that</w:t>
      </w:r>
      <w:r w:rsidRPr="009F7F88">
        <w:rPr>
          <w:color w:val="000000" w:themeColor="text1"/>
        </w:rPr>
        <w:t xml:space="preserve"> could potentially </w:t>
      </w:r>
      <w:r w:rsidR="00396829" w:rsidRPr="009F7F88">
        <w:rPr>
          <w:color w:val="000000" w:themeColor="text1"/>
        </w:rPr>
        <w:t xml:space="preserve">create </w:t>
      </w:r>
      <w:r w:rsidR="00096754" w:rsidRPr="009F7F88">
        <w:rPr>
          <w:color w:val="000000" w:themeColor="text1"/>
        </w:rPr>
        <w:t xml:space="preserve">new functionalities and boost the existing </w:t>
      </w:r>
      <w:r w:rsidRPr="009F7F88">
        <w:rPr>
          <w:color w:val="000000" w:themeColor="text1"/>
        </w:rPr>
        <w:t xml:space="preserve">application areas, </w:t>
      </w:r>
      <w:r w:rsidR="00096754" w:rsidRPr="009F7F88">
        <w:rPr>
          <w:color w:val="000000" w:themeColor="text1"/>
        </w:rPr>
        <w:t xml:space="preserve">in particular, in </w:t>
      </w:r>
      <w:r w:rsidRPr="009F7F88">
        <w:rPr>
          <w:color w:val="000000" w:themeColor="text1"/>
        </w:rPr>
        <w:t xml:space="preserve">energy, sensing, and bio-medical </w:t>
      </w:r>
      <w:r w:rsidR="00096754" w:rsidRPr="009F7F88">
        <w:rPr>
          <w:color w:val="000000" w:themeColor="text1"/>
        </w:rPr>
        <w:t>fields</w:t>
      </w:r>
      <w:r w:rsidRPr="009F7F88">
        <w:rPr>
          <w:color w:val="000000" w:themeColor="text1"/>
        </w:rPr>
        <w:t>.</w:t>
      </w:r>
    </w:p>
    <w:p w14:paraId="6A2D985B" w14:textId="70EA4B0E" w:rsidR="00C9557D" w:rsidRPr="009F7F88" w:rsidRDefault="00C9557D" w:rsidP="00C9557D">
      <w:pPr>
        <w:pStyle w:val="RSCB04AHeadingSection"/>
        <w:rPr>
          <w:color w:val="000000" w:themeColor="text1"/>
        </w:rPr>
      </w:pPr>
      <w:r w:rsidRPr="009F7F88">
        <w:rPr>
          <w:color w:val="000000" w:themeColor="text1"/>
        </w:rPr>
        <w:t>Conflict</w:t>
      </w:r>
      <w:r w:rsidR="00F05C18" w:rsidRPr="009F7F88">
        <w:rPr>
          <w:color w:val="000000" w:themeColor="text1"/>
        </w:rPr>
        <w:t>s</w:t>
      </w:r>
      <w:r w:rsidRPr="009F7F88">
        <w:rPr>
          <w:color w:val="000000" w:themeColor="text1"/>
        </w:rPr>
        <w:t xml:space="preserve"> of interest</w:t>
      </w:r>
    </w:p>
    <w:p w14:paraId="52B05C6A" w14:textId="7AE71BCC" w:rsidR="00A05364" w:rsidRPr="009F7F88" w:rsidRDefault="00A05364" w:rsidP="00A05364">
      <w:pPr>
        <w:rPr>
          <w:rFonts w:cs="Times New Roman"/>
          <w:color w:val="000000" w:themeColor="text1"/>
          <w:w w:val="108"/>
          <w:sz w:val="18"/>
          <w:szCs w:val="18"/>
        </w:rPr>
      </w:pPr>
      <w:r w:rsidRPr="009F7F88">
        <w:rPr>
          <w:rFonts w:cs="Times New Roman"/>
          <w:color w:val="000000" w:themeColor="text1"/>
          <w:w w:val="108"/>
          <w:sz w:val="18"/>
          <w:szCs w:val="18"/>
        </w:rPr>
        <w:t>There are no conflicts to declare.</w:t>
      </w:r>
    </w:p>
    <w:p w14:paraId="52D6293F" w14:textId="05F8728D" w:rsidR="00FA2DA2" w:rsidRPr="009F7F88" w:rsidRDefault="00FA2DA2" w:rsidP="00FA2DA2">
      <w:pPr>
        <w:pStyle w:val="RSCB04AHeadingSection"/>
        <w:rPr>
          <w:color w:val="000000" w:themeColor="text1"/>
        </w:rPr>
      </w:pPr>
      <w:r w:rsidRPr="009F7F88">
        <w:rPr>
          <w:color w:val="000000" w:themeColor="text1"/>
        </w:rPr>
        <w:t>Acknowledgements</w:t>
      </w:r>
    </w:p>
    <w:p w14:paraId="7CF92E73" w14:textId="31260DC5" w:rsidR="00FA2DA2" w:rsidRPr="009F7F88" w:rsidRDefault="00E963B9" w:rsidP="00E963B9">
      <w:pPr>
        <w:pStyle w:val="RSCB02ArticleText"/>
        <w:rPr>
          <w:color w:val="000000" w:themeColor="text1"/>
        </w:rPr>
      </w:pPr>
      <w:r w:rsidRPr="009F7F88">
        <w:rPr>
          <w:rFonts w:hint="eastAsia"/>
          <w:color w:val="000000" w:themeColor="text1"/>
          <w:lang w:eastAsia="zh-CN"/>
        </w:rPr>
        <w:t>Feng</w:t>
      </w:r>
      <w:r w:rsidRPr="009F7F88">
        <w:rPr>
          <w:color w:val="000000" w:themeColor="text1"/>
        </w:rPr>
        <w:t xml:space="preserve"> </w:t>
      </w:r>
      <w:r w:rsidRPr="009F7F88">
        <w:rPr>
          <w:rFonts w:hint="eastAsia"/>
          <w:color w:val="000000" w:themeColor="text1"/>
          <w:lang w:eastAsia="zh-CN"/>
        </w:rPr>
        <w:t>J</w:t>
      </w:r>
      <w:r w:rsidRPr="009F7F88">
        <w:rPr>
          <w:color w:val="000000" w:themeColor="text1"/>
        </w:rPr>
        <w:t xml:space="preserve">.Z., Feng J., and Wang L. acknowledge financial support from the National Natural Science Foundation of China (51712360). </w:t>
      </w:r>
      <w:proofErr w:type="spellStart"/>
      <w:r w:rsidR="00FD43C2" w:rsidRPr="009F7F88">
        <w:rPr>
          <w:color w:val="000000" w:themeColor="text1"/>
        </w:rPr>
        <w:t>Su</w:t>
      </w:r>
      <w:proofErr w:type="spellEnd"/>
      <w:r w:rsidR="00FD43C2" w:rsidRPr="009F7F88">
        <w:rPr>
          <w:color w:val="000000" w:themeColor="text1"/>
        </w:rPr>
        <w:t xml:space="preserve"> B.L. thanks Program for Changjiang Scholars and Innovative Research Team in University (IRT_15R52) of the Ministry of Education, China, the National Natural Science Foundation of China (U1663225), the 111 Project (Grant No. B20002) from the Ministry of Science and Technology and the Ministry of Education, China.</w:t>
      </w:r>
      <w:r w:rsidR="009130F4" w:rsidRPr="009F7F88">
        <w:rPr>
          <w:color w:val="000000" w:themeColor="text1"/>
        </w:rPr>
        <w:t xml:space="preserve"> </w:t>
      </w:r>
      <w:proofErr w:type="spellStart"/>
      <w:r w:rsidR="009130F4" w:rsidRPr="009F7F88">
        <w:rPr>
          <w:color w:val="000000" w:themeColor="text1"/>
        </w:rPr>
        <w:t>Ogbeide</w:t>
      </w:r>
      <w:proofErr w:type="spellEnd"/>
      <w:r w:rsidR="009130F4" w:rsidRPr="009F7F88">
        <w:rPr>
          <w:color w:val="000000" w:themeColor="text1"/>
        </w:rPr>
        <w:t xml:space="preserve"> O. acknowledges support from the Engineering and Physical Sciences Research Council (EP/L016087/1) and </w:t>
      </w:r>
      <w:proofErr w:type="spellStart"/>
      <w:r w:rsidR="009130F4" w:rsidRPr="009F7F88">
        <w:rPr>
          <w:color w:val="000000" w:themeColor="text1"/>
        </w:rPr>
        <w:t>Alphasense</w:t>
      </w:r>
      <w:proofErr w:type="spellEnd"/>
      <w:r w:rsidR="009130F4" w:rsidRPr="009F7F88">
        <w:rPr>
          <w:color w:val="000000" w:themeColor="text1"/>
        </w:rPr>
        <w:t xml:space="preserve"> Limited, United Kingdom.</w:t>
      </w:r>
    </w:p>
    <w:p w14:paraId="7F74EB87" w14:textId="1E7ADB6F" w:rsidR="004D00C6" w:rsidRPr="009F7F88" w:rsidRDefault="002878DB" w:rsidP="00BF34A6">
      <w:pPr>
        <w:pStyle w:val="RSCB04AHeadingSection"/>
        <w:rPr>
          <w:color w:val="000000" w:themeColor="text1"/>
        </w:rPr>
      </w:pPr>
      <w:bookmarkStart w:id="251" w:name="_Hlk55444183"/>
      <w:r w:rsidRPr="009F7F88">
        <w:rPr>
          <w:rFonts w:hint="eastAsia"/>
          <w:color w:val="000000" w:themeColor="text1"/>
          <w:lang w:eastAsia="zh-CN"/>
        </w:rPr>
        <w:lastRenderedPageBreak/>
        <w:t>R</w:t>
      </w:r>
      <w:r w:rsidR="00E61949" w:rsidRPr="009F7F88">
        <w:rPr>
          <w:color w:val="000000" w:themeColor="text1"/>
        </w:rPr>
        <w:t>eferences</w:t>
      </w:r>
    </w:p>
    <w:bookmarkEnd w:id="251"/>
    <w:p w14:paraId="3AB2E86E" w14:textId="4EA9F1AC" w:rsidR="004E1277" w:rsidRPr="009F7F88" w:rsidRDefault="00BF34A6"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color w:val="000000" w:themeColor="text1"/>
        </w:rPr>
        <w:fldChar w:fldCharType="begin" w:fldLock="1"/>
      </w:r>
      <w:r w:rsidRPr="009F7F88">
        <w:rPr>
          <w:color w:val="000000" w:themeColor="text1"/>
        </w:rPr>
        <w:instrText xml:space="preserve">ADDIN Mendeley Bibliography CSL_BIBLIOGRAPHY </w:instrText>
      </w:r>
      <w:r w:rsidRPr="009F7F88">
        <w:rPr>
          <w:color w:val="000000" w:themeColor="text1"/>
        </w:rPr>
        <w:fldChar w:fldCharType="separate"/>
      </w:r>
      <w:r w:rsidR="004E1277" w:rsidRPr="009F7F88">
        <w:rPr>
          <w:rFonts w:ascii="Calibri" w:hAnsi="Calibri" w:cs="Calibri"/>
          <w:noProof/>
          <w:color w:val="000000" w:themeColor="text1"/>
          <w:sz w:val="18"/>
          <w:szCs w:val="24"/>
        </w:rPr>
        <w:t>1</w:t>
      </w:r>
      <w:r w:rsidR="004E1277" w:rsidRPr="009F7F88">
        <w:rPr>
          <w:rFonts w:ascii="Calibri" w:hAnsi="Calibri" w:cs="Calibri"/>
          <w:noProof/>
          <w:color w:val="000000" w:themeColor="text1"/>
          <w:sz w:val="18"/>
          <w:szCs w:val="24"/>
        </w:rPr>
        <w:tab/>
        <w:t xml:space="preserve">N. Shaari and S. K. Kamarudin, </w:t>
      </w:r>
      <w:r w:rsidR="004E1277" w:rsidRPr="009F7F88">
        <w:rPr>
          <w:rFonts w:ascii="Calibri" w:hAnsi="Calibri" w:cs="Calibri"/>
          <w:i/>
          <w:iCs/>
          <w:noProof/>
          <w:color w:val="000000" w:themeColor="text1"/>
          <w:sz w:val="18"/>
          <w:szCs w:val="24"/>
        </w:rPr>
        <w:t>Int. J. Energy Res.</w:t>
      </w:r>
      <w:r w:rsidR="004E1277" w:rsidRPr="009F7F88">
        <w:rPr>
          <w:rFonts w:ascii="Calibri" w:hAnsi="Calibri" w:cs="Calibri"/>
          <w:noProof/>
          <w:color w:val="000000" w:themeColor="text1"/>
          <w:sz w:val="18"/>
          <w:szCs w:val="24"/>
        </w:rPr>
        <w:t xml:space="preserve">, 2019, </w:t>
      </w:r>
      <w:r w:rsidR="004E1277" w:rsidRPr="009F7F88">
        <w:rPr>
          <w:rFonts w:ascii="Calibri" w:hAnsi="Calibri" w:cs="Calibri"/>
          <w:b/>
          <w:bCs/>
          <w:noProof/>
          <w:color w:val="000000" w:themeColor="text1"/>
          <w:sz w:val="18"/>
          <w:szCs w:val="24"/>
        </w:rPr>
        <w:t>43</w:t>
      </w:r>
      <w:r w:rsidR="004E1277" w:rsidRPr="009F7F88">
        <w:rPr>
          <w:rFonts w:ascii="Calibri" w:hAnsi="Calibri" w:cs="Calibri"/>
          <w:noProof/>
          <w:color w:val="000000" w:themeColor="text1"/>
          <w:sz w:val="18"/>
          <w:szCs w:val="24"/>
        </w:rPr>
        <w:t>, 2447–2467.</w:t>
      </w:r>
    </w:p>
    <w:p w14:paraId="7C8B932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w:t>
      </w:r>
      <w:r w:rsidRPr="009F7F88">
        <w:rPr>
          <w:rFonts w:ascii="Calibri" w:hAnsi="Calibri" w:cs="Calibri"/>
          <w:noProof/>
          <w:color w:val="000000" w:themeColor="text1"/>
          <w:sz w:val="18"/>
          <w:szCs w:val="24"/>
        </w:rPr>
        <w:tab/>
        <w:t xml:space="preserve">H. Maleki and N. Hüsing, </w:t>
      </w:r>
      <w:r w:rsidRPr="009F7F88">
        <w:rPr>
          <w:rFonts w:ascii="Calibri" w:hAnsi="Calibri" w:cs="Calibri"/>
          <w:i/>
          <w:iCs/>
          <w:noProof/>
          <w:color w:val="000000" w:themeColor="text1"/>
          <w:sz w:val="18"/>
          <w:szCs w:val="24"/>
        </w:rPr>
        <w:t>Appl. Catal. B Environ.</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21</w:t>
      </w:r>
      <w:r w:rsidRPr="009F7F88">
        <w:rPr>
          <w:rFonts w:ascii="Calibri" w:hAnsi="Calibri" w:cs="Calibri"/>
          <w:noProof/>
          <w:color w:val="000000" w:themeColor="text1"/>
          <w:sz w:val="18"/>
          <w:szCs w:val="24"/>
        </w:rPr>
        <w:t>, 530–555.</w:t>
      </w:r>
    </w:p>
    <w:p w14:paraId="1199658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w:t>
      </w:r>
      <w:r w:rsidRPr="009F7F88">
        <w:rPr>
          <w:rFonts w:ascii="Calibri" w:hAnsi="Calibri" w:cs="Calibri"/>
          <w:noProof/>
          <w:color w:val="000000" w:themeColor="text1"/>
          <w:sz w:val="18"/>
          <w:szCs w:val="24"/>
        </w:rPr>
        <w:tab/>
        <w:t xml:space="preserve">J. Yang, Y. Li, Y. Zheng, Y. Xu, Z. Zheng, X. Chen and W. Liu, </w:t>
      </w:r>
      <w:r w:rsidRPr="009F7F88">
        <w:rPr>
          <w:rFonts w:ascii="Calibri" w:hAnsi="Calibri" w:cs="Calibri"/>
          <w:i/>
          <w:iCs/>
          <w:noProof/>
          <w:color w:val="000000" w:themeColor="text1"/>
          <w:sz w:val="18"/>
          <w:szCs w:val="24"/>
        </w:rPr>
        <w:t>Small</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5</w:t>
      </w:r>
      <w:r w:rsidRPr="009F7F88">
        <w:rPr>
          <w:rFonts w:ascii="Calibri" w:hAnsi="Calibri" w:cs="Calibri"/>
          <w:noProof/>
          <w:color w:val="000000" w:themeColor="text1"/>
          <w:sz w:val="18"/>
          <w:szCs w:val="24"/>
        </w:rPr>
        <w:t>, 1902826.</w:t>
      </w:r>
    </w:p>
    <w:p w14:paraId="44D80F5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w:t>
      </w:r>
      <w:r w:rsidRPr="009F7F88">
        <w:rPr>
          <w:rFonts w:ascii="Calibri" w:hAnsi="Calibri" w:cs="Calibri"/>
          <w:noProof/>
          <w:color w:val="000000" w:themeColor="text1"/>
          <w:sz w:val="18"/>
          <w:szCs w:val="24"/>
        </w:rPr>
        <w:tab/>
        <w:t xml:space="preserve">H. Maleki, </w:t>
      </w:r>
      <w:r w:rsidRPr="009F7F88">
        <w:rPr>
          <w:rFonts w:ascii="Calibri" w:hAnsi="Calibri" w:cs="Calibri"/>
          <w:i/>
          <w:iCs/>
          <w:noProof/>
          <w:color w:val="000000" w:themeColor="text1"/>
          <w:sz w:val="18"/>
          <w:szCs w:val="24"/>
        </w:rPr>
        <w:t>Chem. Eng. J.</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300</w:t>
      </w:r>
      <w:r w:rsidRPr="009F7F88">
        <w:rPr>
          <w:rFonts w:ascii="Calibri" w:hAnsi="Calibri" w:cs="Calibri"/>
          <w:noProof/>
          <w:color w:val="000000" w:themeColor="text1"/>
          <w:sz w:val="18"/>
          <w:szCs w:val="24"/>
        </w:rPr>
        <w:t>, 98–118.</w:t>
      </w:r>
    </w:p>
    <w:p w14:paraId="2FD1FBD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w:t>
      </w:r>
      <w:r w:rsidRPr="009F7F88">
        <w:rPr>
          <w:rFonts w:ascii="Calibri" w:hAnsi="Calibri" w:cs="Calibri"/>
          <w:noProof/>
          <w:color w:val="000000" w:themeColor="text1"/>
          <w:sz w:val="18"/>
          <w:szCs w:val="24"/>
        </w:rPr>
        <w:tab/>
        <w:t xml:space="preserve">X. Xu, Q. Zhang, M. Hao, Y. Hu, Z. Lin, L. Peng, T. Wang, X. Ren, C. Wang, Z. Zhao, C. Wan, H. Fei, L. Wang, J. Zhu, H. Sun, W. Chen, T. Du, B. Deng, G. J. Cheng, I. Shakir, C. Dames, T. S. Fisher, X. Zhang, H. Li, Y. Huang and X. Duan,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63</w:t>
      </w:r>
      <w:r w:rsidRPr="009F7F88">
        <w:rPr>
          <w:rFonts w:ascii="Calibri" w:hAnsi="Calibri" w:cs="Calibri"/>
          <w:noProof/>
          <w:color w:val="000000" w:themeColor="text1"/>
          <w:sz w:val="18"/>
          <w:szCs w:val="24"/>
        </w:rPr>
        <w:t>, 723–727.</w:t>
      </w:r>
    </w:p>
    <w:p w14:paraId="25B627A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w:t>
      </w:r>
      <w:r w:rsidRPr="009F7F88">
        <w:rPr>
          <w:rFonts w:ascii="Calibri" w:hAnsi="Calibri" w:cs="Calibri"/>
          <w:noProof/>
          <w:color w:val="000000" w:themeColor="text1"/>
          <w:sz w:val="18"/>
          <w:szCs w:val="24"/>
        </w:rPr>
        <w:tab/>
        <w:t xml:space="preserve">S. Zhao, W. J. Malfait, N. Guerrero-Alburquerque, M. M. Koebel and G. Nyström, </w:t>
      </w:r>
      <w:r w:rsidRPr="009F7F88">
        <w:rPr>
          <w:rFonts w:ascii="Calibri" w:hAnsi="Calibri" w:cs="Calibri"/>
          <w:i/>
          <w:iCs/>
          <w:noProof/>
          <w:color w:val="000000" w:themeColor="text1"/>
          <w:sz w:val="18"/>
          <w:szCs w:val="24"/>
        </w:rPr>
        <w:t>Angew. Chemie - Int. Ed.</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57</w:t>
      </w:r>
      <w:r w:rsidRPr="009F7F88">
        <w:rPr>
          <w:rFonts w:ascii="Calibri" w:hAnsi="Calibri" w:cs="Calibri"/>
          <w:noProof/>
          <w:color w:val="000000" w:themeColor="text1"/>
          <w:sz w:val="18"/>
          <w:szCs w:val="24"/>
        </w:rPr>
        <w:t>, 7580–7608.</w:t>
      </w:r>
    </w:p>
    <w:p w14:paraId="581C7B1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w:t>
      </w:r>
      <w:r w:rsidRPr="009F7F88">
        <w:rPr>
          <w:rFonts w:ascii="Calibri" w:hAnsi="Calibri" w:cs="Calibri"/>
          <w:noProof/>
          <w:color w:val="000000" w:themeColor="text1"/>
          <w:sz w:val="18"/>
          <w:szCs w:val="24"/>
        </w:rPr>
        <w:tab/>
        <w:t xml:space="preserve">Y. Kebukawa, K. Okudaira, H. Yabuta, S. Hasegawa, M. Tabata, Y. Furukawa, M. Ito, A. Nakato, A. L. David Kilcoyne, K. Kobayashi, S. I. Yokobori, E. Imai, Y. Kawaguchi, H. Yano and A. Yamagishi, </w:t>
      </w:r>
      <w:r w:rsidRPr="009F7F88">
        <w:rPr>
          <w:rFonts w:ascii="Calibri" w:hAnsi="Calibri" w:cs="Calibri"/>
          <w:i/>
          <w:iCs/>
          <w:noProof/>
          <w:color w:val="000000" w:themeColor="text1"/>
          <w:sz w:val="18"/>
          <w:szCs w:val="24"/>
        </w:rPr>
        <w:t>Geochem. J.</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53</w:t>
      </w:r>
      <w:r w:rsidRPr="009F7F88">
        <w:rPr>
          <w:rFonts w:ascii="Calibri" w:hAnsi="Calibri" w:cs="Calibri"/>
          <w:noProof/>
          <w:color w:val="000000" w:themeColor="text1"/>
          <w:sz w:val="18"/>
          <w:szCs w:val="24"/>
        </w:rPr>
        <w:t>, 53–67.</w:t>
      </w:r>
    </w:p>
    <w:p w14:paraId="57AA6B5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w:t>
      </w:r>
      <w:r w:rsidRPr="009F7F88">
        <w:rPr>
          <w:rFonts w:ascii="Calibri" w:hAnsi="Calibri" w:cs="Calibri"/>
          <w:noProof/>
          <w:color w:val="000000" w:themeColor="text1"/>
          <w:sz w:val="18"/>
          <w:szCs w:val="24"/>
        </w:rPr>
        <w:tab/>
        <w:t xml:space="preserve">S. B. Riffat and G. Qiu, </w:t>
      </w:r>
      <w:r w:rsidRPr="009F7F88">
        <w:rPr>
          <w:rFonts w:ascii="Calibri" w:hAnsi="Calibri" w:cs="Calibri"/>
          <w:i/>
          <w:iCs/>
          <w:noProof/>
          <w:color w:val="000000" w:themeColor="text1"/>
          <w:sz w:val="18"/>
          <w:szCs w:val="24"/>
        </w:rPr>
        <w:t>Int. J. Low-Carbon Technol.</w:t>
      </w:r>
      <w:r w:rsidRPr="009F7F88">
        <w:rPr>
          <w:rFonts w:ascii="Calibri" w:hAnsi="Calibri" w:cs="Calibri"/>
          <w:noProof/>
          <w:color w:val="000000" w:themeColor="text1"/>
          <w:sz w:val="18"/>
          <w:szCs w:val="24"/>
        </w:rPr>
        <w:t xml:space="preserve">, 2013,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1–6.</w:t>
      </w:r>
    </w:p>
    <w:p w14:paraId="3FE4772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w:t>
      </w:r>
      <w:r w:rsidRPr="009F7F88">
        <w:rPr>
          <w:rFonts w:ascii="Calibri" w:hAnsi="Calibri" w:cs="Calibri"/>
          <w:noProof/>
          <w:color w:val="000000" w:themeColor="text1"/>
          <w:sz w:val="18"/>
          <w:szCs w:val="24"/>
        </w:rPr>
        <w:tab/>
        <w:t xml:space="preserve">I. Smirnova and P. Gurikov, </w:t>
      </w:r>
      <w:r w:rsidRPr="009F7F88">
        <w:rPr>
          <w:rFonts w:ascii="Calibri" w:hAnsi="Calibri" w:cs="Calibri"/>
          <w:i/>
          <w:iCs/>
          <w:noProof/>
          <w:color w:val="000000" w:themeColor="text1"/>
          <w:sz w:val="18"/>
          <w:szCs w:val="24"/>
        </w:rPr>
        <w:t>Annu. Rev. Chem. Biomol. Eng.</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307–334.</w:t>
      </w:r>
    </w:p>
    <w:p w14:paraId="3ABB830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w:t>
      </w:r>
      <w:r w:rsidRPr="009F7F88">
        <w:rPr>
          <w:rFonts w:ascii="Calibri" w:hAnsi="Calibri" w:cs="Calibri"/>
          <w:noProof/>
          <w:color w:val="000000" w:themeColor="text1"/>
          <w:sz w:val="18"/>
          <w:szCs w:val="24"/>
        </w:rPr>
        <w:tab/>
        <w:t xml:space="preserve">N. Bheekhun, A. R. A. Talib and M. R. Hassan, </w:t>
      </w:r>
      <w:r w:rsidRPr="009F7F88">
        <w:rPr>
          <w:rFonts w:ascii="Calibri" w:hAnsi="Calibri" w:cs="Calibri"/>
          <w:i/>
          <w:iCs/>
          <w:noProof/>
          <w:color w:val="000000" w:themeColor="text1"/>
          <w:sz w:val="18"/>
          <w:szCs w:val="24"/>
        </w:rPr>
        <w:t>Adv. Mater. Sci. Eng.</w:t>
      </w:r>
      <w:r w:rsidRPr="009F7F88">
        <w:rPr>
          <w:rFonts w:ascii="Calibri" w:hAnsi="Calibri" w:cs="Calibri"/>
          <w:noProof/>
          <w:color w:val="000000" w:themeColor="text1"/>
          <w:sz w:val="18"/>
          <w:szCs w:val="24"/>
        </w:rPr>
        <w:t>, 2013, 406065.</w:t>
      </w:r>
    </w:p>
    <w:p w14:paraId="469FAE4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w:t>
      </w:r>
      <w:r w:rsidRPr="009F7F88">
        <w:rPr>
          <w:rFonts w:ascii="Calibri" w:hAnsi="Calibri" w:cs="Calibri"/>
          <w:noProof/>
          <w:color w:val="000000" w:themeColor="text1"/>
          <w:sz w:val="18"/>
          <w:szCs w:val="24"/>
        </w:rPr>
        <w:tab/>
        <w:t xml:space="preserve">K. Dong, X. Peng and Z. L. Wang,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32</w:t>
      </w:r>
      <w:r w:rsidRPr="009F7F88">
        <w:rPr>
          <w:rFonts w:ascii="Calibri" w:hAnsi="Calibri" w:cs="Calibri"/>
          <w:noProof/>
          <w:color w:val="000000" w:themeColor="text1"/>
          <w:sz w:val="18"/>
          <w:szCs w:val="24"/>
        </w:rPr>
        <w:t>, 1902549.</w:t>
      </w:r>
    </w:p>
    <w:p w14:paraId="76ED3C0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w:t>
      </w:r>
      <w:r w:rsidRPr="009F7F88">
        <w:rPr>
          <w:rFonts w:ascii="Calibri" w:hAnsi="Calibri" w:cs="Calibri"/>
          <w:noProof/>
          <w:color w:val="000000" w:themeColor="text1"/>
          <w:sz w:val="18"/>
          <w:szCs w:val="24"/>
        </w:rPr>
        <w:tab/>
        <w:t xml:space="preserve">J. D. Prince, </w:t>
      </w:r>
      <w:r w:rsidRPr="009F7F88">
        <w:rPr>
          <w:rFonts w:ascii="Calibri" w:hAnsi="Calibri" w:cs="Calibri"/>
          <w:i/>
          <w:iCs/>
          <w:noProof/>
          <w:color w:val="000000" w:themeColor="text1"/>
          <w:sz w:val="18"/>
          <w:szCs w:val="24"/>
        </w:rPr>
        <w:t>J. Electron. Resour. Med. Libr.</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11</w:t>
      </w:r>
      <w:r w:rsidRPr="009F7F88">
        <w:rPr>
          <w:rFonts w:ascii="Calibri" w:hAnsi="Calibri" w:cs="Calibri"/>
          <w:noProof/>
          <w:color w:val="000000" w:themeColor="text1"/>
          <w:sz w:val="18"/>
          <w:szCs w:val="24"/>
        </w:rPr>
        <w:t>, 39–45.</w:t>
      </w:r>
    </w:p>
    <w:p w14:paraId="06256DE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w:t>
      </w:r>
      <w:r w:rsidRPr="009F7F88">
        <w:rPr>
          <w:rFonts w:ascii="Calibri" w:hAnsi="Calibri" w:cs="Calibri"/>
          <w:noProof/>
          <w:color w:val="000000" w:themeColor="text1"/>
          <w:sz w:val="18"/>
          <w:szCs w:val="24"/>
        </w:rPr>
        <w:tab/>
        <w:t>Manufacturing - The third industrial revolution | Leaders | The Economist, https://www.economist.com/leaders/2012/04/21/the-third-industrial-revolution, (accessed 28 March 2020).</w:t>
      </w:r>
    </w:p>
    <w:p w14:paraId="64F707B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w:t>
      </w:r>
      <w:r w:rsidRPr="009F7F88">
        <w:rPr>
          <w:rFonts w:ascii="Calibri" w:hAnsi="Calibri" w:cs="Calibri"/>
          <w:noProof/>
          <w:color w:val="000000" w:themeColor="text1"/>
          <w:sz w:val="18"/>
          <w:szCs w:val="24"/>
        </w:rPr>
        <w:tab/>
        <w:t xml:space="preserve">A. Ambrosi and M. Pumera, </w:t>
      </w:r>
      <w:r w:rsidRPr="009F7F88">
        <w:rPr>
          <w:rFonts w:ascii="Calibri" w:hAnsi="Calibri" w:cs="Calibri"/>
          <w:i/>
          <w:iCs/>
          <w:noProof/>
          <w:color w:val="000000" w:themeColor="text1"/>
          <w:sz w:val="18"/>
          <w:szCs w:val="24"/>
        </w:rPr>
        <w:t>Chem. Soc. Rev.</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45</w:t>
      </w:r>
      <w:r w:rsidRPr="009F7F88">
        <w:rPr>
          <w:rFonts w:ascii="Calibri" w:hAnsi="Calibri" w:cs="Calibri"/>
          <w:noProof/>
          <w:color w:val="000000" w:themeColor="text1"/>
          <w:sz w:val="18"/>
          <w:szCs w:val="24"/>
        </w:rPr>
        <w:t>, 2740–2755.</w:t>
      </w:r>
    </w:p>
    <w:p w14:paraId="73F009E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w:t>
      </w:r>
      <w:r w:rsidRPr="009F7F88">
        <w:rPr>
          <w:rFonts w:ascii="Calibri" w:hAnsi="Calibri" w:cs="Calibri"/>
          <w:noProof/>
          <w:color w:val="000000" w:themeColor="text1"/>
          <w:sz w:val="18"/>
          <w:szCs w:val="24"/>
        </w:rPr>
        <w:tab/>
        <w:t xml:space="preserve">B. Bhushan and M. Caspers, </w:t>
      </w:r>
      <w:r w:rsidRPr="009F7F88">
        <w:rPr>
          <w:rFonts w:ascii="Calibri" w:hAnsi="Calibri" w:cs="Calibri"/>
          <w:i/>
          <w:iCs/>
          <w:noProof/>
          <w:color w:val="000000" w:themeColor="text1"/>
          <w:sz w:val="18"/>
          <w:szCs w:val="24"/>
        </w:rPr>
        <w:t>Microsyst. Technol.</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3</w:t>
      </w:r>
      <w:r w:rsidRPr="009F7F88">
        <w:rPr>
          <w:rFonts w:ascii="Calibri" w:hAnsi="Calibri" w:cs="Calibri"/>
          <w:noProof/>
          <w:color w:val="000000" w:themeColor="text1"/>
          <w:sz w:val="18"/>
          <w:szCs w:val="24"/>
        </w:rPr>
        <w:t>, 1117–1124.</w:t>
      </w:r>
    </w:p>
    <w:p w14:paraId="5AB846D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w:t>
      </w:r>
      <w:r w:rsidRPr="009F7F88">
        <w:rPr>
          <w:rFonts w:ascii="Calibri" w:hAnsi="Calibri" w:cs="Calibri"/>
          <w:noProof/>
          <w:color w:val="000000" w:themeColor="text1"/>
          <w:sz w:val="18"/>
          <w:szCs w:val="24"/>
        </w:rPr>
        <w:tab/>
        <w:t xml:space="preserve">A. Zhakeyev, P. Wang, L. Zhang, W. Shu, H. Wang and J. Xuan, </w:t>
      </w:r>
      <w:r w:rsidRPr="009F7F88">
        <w:rPr>
          <w:rFonts w:ascii="Calibri" w:hAnsi="Calibri" w:cs="Calibri"/>
          <w:i/>
          <w:iCs/>
          <w:noProof/>
          <w:color w:val="000000" w:themeColor="text1"/>
          <w:sz w:val="18"/>
          <w:szCs w:val="24"/>
        </w:rPr>
        <w:t>Adv. Sci.</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1700187.</w:t>
      </w:r>
    </w:p>
    <w:p w14:paraId="6A81BBC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w:t>
      </w:r>
      <w:r w:rsidRPr="009F7F88">
        <w:rPr>
          <w:rFonts w:ascii="Calibri" w:hAnsi="Calibri" w:cs="Calibri"/>
          <w:noProof/>
          <w:color w:val="000000" w:themeColor="text1"/>
          <w:sz w:val="18"/>
          <w:szCs w:val="24"/>
        </w:rPr>
        <w:tab/>
        <w:t xml:space="preserve">W. Gao, Y. Zhang, D. Ramanujan, K. Ramani, Y. Chen, C. B. Williams, C. C. L. Wang, Y. C. Shin, S. Zhang and P. D. Zavattieri, </w:t>
      </w:r>
      <w:r w:rsidRPr="009F7F88">
        <w:rPr>
          <w:rFonts w:ascii="Calibri" w:hAnsi="Calibri" w:cs="Calibri"/>
          <w:i/>
          <w:iCs/>
          <w:noProof/>
          <w:color w:val="000000" w:themeColor="text1"/>
          <w:sz w:val="18"/>
          <w:szCs w:val="24"/>
        </w:rPr>
        <w:t>Comput. Des.</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69</w:t>
      </w:r>
      <w:r w:rsidRPr="009F7F88">
        <w:rPr>
          <w:rFonts w:ascii="Calibri" w:hAnsi="Calibri" w:cs="Calibri"/>
          <w:noProof/>
          <w:color w:val="000000" w:themeColor="text1"/>
          <w:sz w:val="18"/>
          <w:szCs w:val="24"/>
        </w:rPr>
        <w:t>, 65–89.</w:t>
      </w:r>
    </w:p>
    <w:p w14:paraId="0E0DCB2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w:t>
      </w:r>
      <w:r w:rsidRPr="009F7F88">
        <w:rPr>
          <w:rFonts w:ascii="Calibri" w:hAnsi="Calibri" w:cs="Calibri"/>
          <w:noProof/>
          <w:color w:val="000000" w:themeColor="text1"/>
          <w:sz w:val="18"/>
          <w:szCs w:val="24"/>
        </w:rPr>
        <w:tab/>
        <w:t xml:space="preserve">C. Zhu, T. Y. J. Han, E. B. Duoss, A. M. Golobic, J. D. Kuntz, C. M. Spadaccini and M. A. Worsley, </w:t>
      </w:r>
      <w:r w:rsidRPr="009F7F88">
        <w:rPr>
          <w:rFonts w:ascii="Calibri" w:hAnsi="Calibri" w:cs="Calibri"/>
          <w:i/>
          <w:iCs/>
          <w:noProof/>
          <w:color w:val="000000" w:themeColor="text1"/>
          <w:sz w:val="18"/>
          <w:szCs w:val="24"/>
        </w:rPr>
        <w:t>Nat. Commun.</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6962.</w:t>
      </w:r>
    </w:p>
    <w:p w14:paraId="4237C62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w:t>
      </w:r>
      <w:r w:rsidRPr="009F7F88">
        <w:rPr>
          <w:rFonts w:ascii="Calibri" w:hAnsi="Calibri" w:cs="Calibri"/>
          <w:noProof/>
          <w:color w:val="000000" w:themeColor="text1"/>
          <w:sz w:val="18"/>
          <w:szCs w:val="24"/>
        </w:rPr>
        <w:tab/>
        <w:t xml:space="preserve">S. Chandrasekaran, B. Yao, T. Liu, W. Xiao, Y. Song, F. Qian, C. Zhu, E. B. Duoss, C. M. Spadaccini, Y. Li and M. A. Worsley, </w:t>
      </w:r>
      <w:r w:rsidRPr="009F7F88">
        <w:rPr>
          <w:rFonts w:ascii="Calibri" w:hAnsi="Calibri" w:cs="Calibri"/>
          <w:i/>
          <w:iCs/>
          <w:noProof/>
          <w:color w:val="000000" w:themeColor="text1"/>
          <w:sz w:val="18"/>
          <w:szCs w:val="24"/>
        </w:rPr>
        <w:t>Mater. Horizon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1166–1175.</w:t>
      </w:r>
    </w:p>
    <w:p w14:paraId="70B8987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w:t>
      </w:r>
      <w:r w:rsidRPr="009F7F88">
        <w:rPr>
          <w:rFonts w:ascii="Calibri" w:hAnsi="Calibri" w:cs="Calibri"/>
          <w:noProof/>
          <w:color w:val="000000" w:themeColor="text1"/>
          <w:sz w:val="18"/>
          <w:szCs w:val="24"/>
        </w:rPr>
        <w:tab/>
        <w:t xml:space="preserve">C. Zhu, T. Liu, F. Qian, T. Y. J. Han, E. B. Duoss, J. D. Kuntz, C. M. Spadaccini, M. A. Worsley and Y. Li, </w:t>
      </w:r>
      <w:r w:rsidRPr="009F7F88">
        <w:rPr>
          <w:rFonts w:ascii="Calibri" w:hAnsi="Calibri" w:cs="Calibri"/>
          <w:i/>
          <w:iCs/>
          <w:noProof/>
          <w:color w:val="000000" w:themeColor="text1"/>
          <w:sz w:val="18"/>
          <w:szCs w:val="24"/>
        </w:rPr>
        <w:t>Nano Lett.</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16</w:t>
      </w:r>
      <w:r w:rsidRPr="009F7F88">
        <w:rPr>
          <w:rFonts w:ascii="Calibri" w:hAnsi="Calibri" w:cs="Calibri"/>
          <w:noProof/>
          <w:color w:val="000000" w:themeColor="text1"/>
          <w:sz w:val="18"/>
          <w:szCs w:val="24"/>
        </w:rPr>
        <w:t>, 3448–3456.</w:t>
      </w:r>
    </w:p>
    <w:p w14:paraId="74BEA53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w:t>
      </w:r>
      <w:r w:rsidRPr="009F7F88">
        <w:rPr>
          <w:rFonts w:ascii="Calibri" w:hAnsi="Calibri" w:cs="Calibri"/>
          <w:noProof/>
          <w:color w:val="000000" w:themeColor="text1"/>
          <w:sz w:val="18"/>
          <w:szCs w:val="24"/>
        </w:rPr>
        <w:tab/>
        <w:t xml:space="preserve">B. Yao, S. Chandrasekaran, J. Zhang, W. Xiao, F. Qian, C. Zhu, E. B. Duoss, C. M. Spadaccini, M. A. Worsley and Y. Li, </w:t>
      </w:r>
      <w:r w:rsidRPr="009F7F88">
        <w:rPr>
          <w:rFonts w:ascii="Calibri" w:hAnsi="Calibri" w:cs="Calibri"/>
          <w:i/>
          <w:iCs/>
          <w:noProof/>
          <w:color w:val="000000" w:themeColor="text1"/>
          <w:sz w:val="18"/>
          <w:szCs w:val="24"/>
        </w:rPr>
        <w:t>Joule</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459–470.</w:t>
      </w:r>
    </w:p>
    <w:p w14:paraId="50D5E70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w:t>
      </w:r>
      <w:r w:rsidRPr="009F7F88">
        <w:rPr>
          <w:rFonts w:ascii="Calibri" w:hAnsi="Calibri" w:cs="Calibri"/>
          <w:noProof/>
          <w:color w:val="000000" w:themeColor="text1"/>
          <w:sz w:val="18"/>
          <w:szCs w:val="24"/>
        </w:rPr>
        <w:tab/>
        <w:t xml:space="preserve">D. Sun, W. Liu, A. Tang, F. Guo and W. Xie, </w:t>
      </w:r>
      <w:r w:rsidRPr="009F7F88">
        <w:rPr>
          <w:rFonts w:ascii="Calibri" w:hAnsi="Calibri" w:cs="Calibri"/>
          <w:i/>
          <w:iCs/>
          <w:noProof/>
          <w:color w:val="000000" w:themeColor="text1"/>
          <w:sz w:val="18"/>
          <w:szCs w:val="24"/>
        </w:rPr>
        <w:t>Soft Mat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5</w:t>
      </w:r>
      <w:r w:rsidRPr="009F7F88">
        <w:rPr>
          <w:rFonts w:ascii="Calibri" w:hAnsi="Calibri" w:cs="Calibri"/>
          <w:noProof/>
          <w:color w:val="000000" w:themeColor="text1"/>
          <w:sz w:val="18"/>
          <w:szCs w:val="24"/>
        </w:rPr>
        <w:t>, 8092–8101.</w:t>
      </w:r>
    </w:p>
    <w:p w14:paraId="390DF27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w:t>
      </w:r>
      <w:r w:rsidRPr="009F7F88">
        <w:rPr>
          <w:rFonts w:ascii="Calibri" w:hAnsi="Calibri" w:cs="Calibri"/>
          <w:noProof/>
          <w:color w:val="000000" w:themeColor="text1"/>
          <w:sz w:val="18"/>
          <w:szCs w:val="24"/>
        </w:rPr>
        <w:tab/>
        <w:t xml:space="preserve">W. Chen, Y. Xu, Y. Liu, Z. Wang, Y. Li, G. Jiang, X. Mo and G. Zhou, </w:t>
      </w:r>
      <w:r w:rsidRPr="009F7F88">
        <w:rPr>
          <w:rFonts w:ascii="Calibri" w:hAnsi="Calibri" w:cs="Calibri"/>
          <w:i/>
          <w:iCs/>
          <w:noProof/>
          <w:color w:val="000000" w:themeColor="text1"/>
          <w:sz w:val="18"/>
          <w:szCs w:val="24"/>
        </w:rPr>
        <w:t>Mater. D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79</w:t>
      </w:r>
      <w:r w:rsidRPr="009F7F88">
        <w:rPr>
          <w:rFonts w:ascii="Calibri" w:hAnsi="Calibri" w:cs="Calibri"/>
          <w:noProof/>
          <w:color w:val="000000" w:themeColor="text1"/>
          <w:sz w:val="18"/>
          <w:szCs w:val="24"/>
        </w:rPr>
        <w:t>, 107886.</w:t>
      </w:r>
    </w:p>
    <w:p w14:paraId="671B3B5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w:t>
      </w:r>
      <w:r w:rsidRPr="009F7F88">
        <w:rPr>
          <w:rFonts w:ascii="Calibri" w:hAnsi="Calibri" w:cs="Calibri"/>
          <w:noProof/>
          <w:color w:val="000000" w:themeColor="text1"/>
          <w:sz w:val="18"/>
          <w:szCs w:val="24"/>
        </w:rPr>
        <w:tab/>
        <w:t xml:space="preserve">S. S. Kistler, </w:t>
      </w:r>
      <w:r w:rsidRPr="009F7F88">
        <w:rPr>
          <w:rFonts w:ascii="Calibri" w:hAnsi="Calibri" w:cs="Calibri"/>
          <w:i/>
          <w:iCs/>
          <w:noProof/>
          <w:color w:val="000000" w:themeColor="text1"/>
          <w:sz w:val="18"/>
          <w:szCs w:val="24"/>
        </w:rPr>
        <w:t>Nature</w:t>
      </w:r>
      <w:r w:rsidRPr="009F7F88">
        <w:rPr>
          <w:rFonts w:ascii="Calibri" w:hAnsi="Calibri" w:cs="Calibri"/>
          <w:noProof/>
          <w:color w:val="000000" w:themeColor="text1"/>
          <w:sz w:val="18"/>
          <w:szCs w:val="24"/>
        </w:rPr>
        <w:t xml:space="preserve">, 1931, </w:t>
      </w:r>
      <w:r w:rsidRPr="009F7F88">
        <w:rPr>
          <w:rFonts w:ascii="Calibri" w:hAnsi="Calibri" w:cs="Calibri"/>
          <w:b/>
          <w:bCs/>
          <w:noProof/>
          <w:color w:val="000000" w:themeColor="text1"/>
          <w:sz w:val="18"/>
          <w:szCs w:val="24"/>
        </w:rPr>
        <w:t>127</w:t>
      </w:r>
      <w:r w:rsidRPr="009F7F88">
        <w:rPr>
          <w:rFonts w:ascii="Calibri" w:hAnsi="Calibri" w:cs="Calibri"/>
          <w:noProof/>
          <w:color w:val="000000" w:themeColor="text1"/>
          <w:sz w:val="18"/>
          <w:szCs w:val="24"/>
        </w:rPr>
        <w:t>, 741.</w:t>
      </w:r>
    </w:p>
    <w:p w14:paraId="1AC01B0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w:t>
      </w:r>
      <w:r w:rsidRPr="009F7F88">
        <w:rPr>
          <w:rFonts w:ascii="Calibri" w:hAnsi="Calibri" w:cs="Calibri"/>
          <w:noProof/>
          <w:color w:val="000000" w:themeColor="text1"/>
          <w:sz w:val="18"/>
          <w:szCs w:val="24"/>
        </w:rPr>
        <w:tab/>
        <w:t xml:space="preserve">J. Alemán, A. V. Chadwick, J. He, M. Hess, K. Horie, R. G. Jones, P. Kratochvíl, I. Meisel, I. Mita, G. Moad, S. Penczek and R. F. T. Stepto, </w:t>
      </w:r>
      <w:r w:rsidRPr="009F7F88">
        <w:rPr>
          <w:rFonts w:ascii="Calibri" w:hAnsi="Calibri" w:cs="Calibri"/>
          <w:i/>
          <w:iCs/>
          <w:noProof/>
          <w:color w:val="000000" w:themeColor="text1"/>
          <w:sz w:val="18"/>
          <w:szCs w:val="24"/>
        </w:rPr>
        <w:t>Pure Appl. Chem.</w:t>
      </w:r>
      <w:r w:rsidRPr="009F7F88">
        <w:rPr>
          <w:rFonts w:ascii="Calibri" w:hAnsi="Calibri" w:cs="Calibri"/>
          <w:noProof/>
          <w:color w:val="000000" w:themeColor="text1"/>
          <w:sz w:val="18"/>
          <w:szCs w:val="24"/>
        </w:rPr>
        <w:t xml:space="preserve">, 2007, </w:t>
      </w:r>
      <w:r w:rsidRPr="009F7F88">
        <w:rPr>
          <w:rFonts w:ascii="Calibri" w:hAnsi="Calibri" w:cs="Calibri"/>
          <w:b/>
          <w:bCs/>
          <w:noProof/>
          <w:color w:val="000000" w:themeColor="text1"/>
          <w:sz w:val="18"/>
          <w:szCs w:val="24"/>
        </w:rPr>
        <w:t>79</w:t>
      </w:r>
      <w:r w:rsidRPr="009F7F88">
        <w:rPr>
          <w:rFonts w:ascii="Calibri" w:hAnsi="Calibri" w:cs="Calibri"/>
          <w:noProof/>
          <w:color w:val="000000" w:themeColor="text1"/>
          <w:sz w:val="18"/>
          <w:szCs w:val="24"/>
        </w:rPr>
        <w:t>, 1801–1829.</w:t>
      </w:r>
    </w:p>
    <w:p w14:paraId="56D890C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w:t>
      </w:r>
      <w:r w:rsidRPr="009F7F88">
        <w:rPr>
          <w:rFonts w:ascii="Calibri" w:hAnsi="Calibri" w:cs="Calibri"/>
          <w:noProof/>
          <w:color w:val="000000" w:themeColor="text1"/>
          <w:sz w:val="18"/>
          <w:szCs w:val="24"/>
        </w:rPr>
        <w:tab/>
        <w:t xml:space="preserve">A. C. Pierre and G. M. Pajonk, </w:t>
      </w:r>
      <w:r w:rsidRPr="009F7F88">
        <w:rPr>
          <w:rFonts w:ascii="Calibri" w:hAnsi="Calibri" w:cs="Calibri"/>
          <w:i/>
          <w:iCs/>
          <w:noProof/>
          <w:color w:val="000000" w:themeColor="text1"/>
          <w:sz w:val="18"/>
          <w:szCs w:val="24"/>
        </w:rPr>
        <w:t>Chem. Rev.</w:t>
      </w:r>
      <w:r w:rsidRPr="009F7F88">
        <w:rPr>
          <w:rFonts w:ascii="Calibri" w:hAnsi="Calibri" w:cs="Calibri"/>
          <w:noProof/>
          <w:color w:val="000000" w:themeColor="text1"/>
          <w:sz w:val="18"/>
          <w:szCs w:val="24"/>
        </w:rPr>
        <w:t xml:space="preserve">, 2002, </w:t>
      </w:r>
      <w:r w:rsidRPr="009F7F88">
        <w:rPr>
          <w:rFonts w:ascii="Calibri" w:hAnsi="Calibri" w:cs="Calibri"/>
          <w:b/>
          <w:bCs/>
          <w:noProof/>
          <w:color w:val="000000" w:themeColor="text1"/>
          <w:sz w:val="18"/>
          <w:szCs w:val="24"/>
        </w:rPr>
        <w:t>102</w:t>
      </w:r>
      <w:r w:rsidRPr="009F7F88">
        <w:rPr>
          <w:rFonts w:ascii="Calibri" w:hAnsi="Calibri" w:cs="Calibri"/>
          <w:noProof/>
          <w:color w:val="000000" w:themeColor="text1"/>
          <w:sz w:val="18"/>
          <w:szCs w:val="24"/>
        </w:rPr>
        <w:t>, 4243–4265.</w:t>
      </w:r>
    </w:p>
    <w:p w14:paraId="4D375B4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w:t>
      </w:r>
      <w:r w:rsidRPr="009F7F88">
        <w:rPr>
          <w:rFonts w:ascii="Calibri" w:hAnsi="Calibri" w:cs="Calibri"/>
          <w:noProof/>
          <w:color w:val="000000" w:themeColor="text1"/>
          <w:sz w:val="18"/>
          <w:szCs w:val="24"/>
        </w:rPr>
        <w:tab/>
        <w:t xml:space="preserve">C. Ziegler, A. Wolf, W. Liu, A. K. Herrmann, N. Gaponik and A. Eychmüller, </w:t>
      </w:r>
      <w:r w:rsidRPr="009F7F88">
        <w:rPr>
          <w:rFonts w:ascii="Calibri" w:hAnsi="Calibri" w:cs="Calibri"/>
          <w:i/>
          <w:iCs/>
          <w:noProof/>
          <w:color w:val="000000" w:themeColor="text1"/>
          <w:sz w:val="18"/>
          <w:szCs w:val="24"/>
        </w:rPr>
        <w:t>Angew. Chemie - Int. Ed.</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56</w:t>
      </w:r>
      <w:r w:rsidRPr="009F7F88">
        <w:rPr>
          <w:rFonts w:ascii="Calibri" w:hAnsi="Calibri" w:cs="Calibri"/>
          <w:noProof/>
          <w:color w:val="000000" w:themeColor="text1"/>
          <w:sz w:val="18"/>
          <w:szCs w:val="24"/>
        </w:rPr>
        <w:t>, 13200–13221.</w:t>
      </w:r>
    </w:p>
    <w:p w14:paraId="5FB611C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w:t>
      </w:r>
      <w:r w:rsidRPr="009F7F88">
        <w:rPr>
          <w:rFonts w:ascii="Calibri" w:hAnsi="Calibri" w:cs="Calibri"/>
          <w:noProof/>
          <w:color w:val="000000" w:themeColor="text1"/>
          <w:sz w:val="18"/>
          <w:szCs w:val="24"/>
        </w:rPr>
        <w:tab/>
        <w:t>Aerogel.org » What is Aerogel?, http://www.aerogel.org/?p=3, (accessed 21 May 2020).</w:t>
      </w:r>
    </w:p>
    <w:p w14:paraId="66D4EEB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w:t>
      </w:r>
      <w:r w:rsidRPr="009F7F88">
        <w:rPr>
          <w:rFonts w:ascii="Calibri" w:hAnsi="Calibri" w:cs="Calibri"/>
          <w:noProof/>
          <w:color w:val="000000" w:themeColor="text1"/>
          <w:sz w:val="18"/>
          <w:szCs w:val="24"/>
        </w:rPr>
        <w:tab/>
        <w:t xml:space="preserve">S. M. Jung, H. Y. Jung, M. S. Dresselhaus, Y. J. Jung and J. Kong, </w:t>
      </w:r>
      <w:r w:rsidRPr="009F7F88">
        <w:rPr>
          <w:rFonts w:ascii="Calibri" w:hAnsi="Calibri" w:cs="Calibri"/>
          <w:i/>
          <w:iCs/>
          <w:noProof/>
          <w:color w:val="000000" w:themeColor="text1"/>
          <w:sz w:val="18"/>
          <w:szCs w:val="24"/>
        </w:rPr>
        <w:t>Sci. Rep.</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2</w:t>
      </w:r>
      <w:r w:rsidRPr="009F7F88">
        <w:rPr>
          <w:rFonts w:ascii="Calibri" w:hAnsi="Calibri" w:cs="Calibri"/>
          <w:noProof/>
          <w:color w:val="000000" w:themeColor="text1"/>
          <w:sz w:val="18"/>
          <w:szCs w:val="24"/>
        </w:rPr>
        <w:t>, 849.</w:t>
      </w:r>
    </w:p>
    <w:p w14:paraId="11D699C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w:t>
      </w:r>
      <w:r w:rsidRPr="009F7F88">
        <w:rPr>
          <w:rFonts w:ascii="Calibri" w:hAnsi="Calibri" w:cs="Calibri"/>
          <w:noProof/>
          <w:color w:val="000000" w:themeColor="text1"/>
          <w:sz w:val="18"/>
          <w:szCs w:val="24"/>
        </w:rPr>
        <w:tab/>
        <w:t xml:space="preserve">D. Shin, J. Kim, C. Kim, K. Bae, S. Baek, G. Kang, Y. Urzhumov, D. R. Smith and K. Kim, </w:t>
      </w:r>
      <w:r w:rsidRPr="009F7F88">
        <w:rPr>
          <w:rFonts w:ascii="Calibri" w:hAnsi="Calibri" w:cs="Calibri"/>
          <w:i/>
          <w:iCs/>
          <w:noProof/>
          <w:color w:val="000000" w:themeColor="text1"/>
          <w:sz w:val="18"/>
          <w:szCs w:val="24"/>
        </w:rPr>
        <w:t>Nat. Commun.</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16090.</w:t>
      </w:r>
    </w:p>
    <w:p w14:paraId="70D6431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w:t>
      </w:r>
      <w:r w:rsidRPr="009F7F88">
        <w:rPr>
          <w:rFonts w:ascii="Calibri" w:hAnsi="Calibri" w:cs="Calibri"/>
          <w:noProof/>
          <w:color w:val="000000" w:themeColor="text1"/>
          <w:sz w:val="18"/>
          <w:szCs w:val="24"/>
        </w:rPr>
        <w:tab/>
        <w:t xml:space="preserve">L. Wang, J. Feng, Y. Jiang, S. Zhang, L. Li and J. Feng, </w:t>
      </w:r>
      <w:r w:rsidRPr="009F7F88">
        <w:rPr>
          <w:rFonts w:ascii="Calibri" w:hAnsi="Calibri" w:cs="Calibri"/>
          <w:i/>
          <w:iCs/>
          <w:noProof/>
          <w:color w:val="000000" w:themeColor="text1"/>
          <w:sz w:val="18"/>
          <w:szCs w:val="24"/>
        </w:rPr>
        <w:t>J. Sol-Gel Sci. Technol.</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94</w:t>
      </w:r>
      <w:r w:rsidRPr="009F7F88">
        <w:rPr>
          <w:rFonts w:ascii="Calibri" w:hAnsi="Calibri" w:cs="Calibri"/>
          <w:noProof/>
          <w:color w:val="000000" w:themeColor="text1"/>
          <w:sz w:val="18"/>
          <w:szCs w:val="24"/>
        </w:rPr>
        <w:t>, 88–97.</w:t>
      </w:r>
    </w:p>
    <w:p w14:paraId="66D843A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w:t>
      </w:r>
      <w:r w:rsidRPr="009F7F88">
        <w:rPr>
          <w:rFonts w:ascii="Calibri" w:hAnsi="Calibri" w:cs="Calibri"/>
          <w:noProof/>
          <w:color w:val="000000" w:themeColor="text1"/>
          <w:sz w:val="18"/>
          <w:szCs w:val="24"/>
        </w:rPr>
        <w:tab/>
        <w:t xml:space="preserve">F. Cao, L. Ren and X. Li, </w:t>
      </w:r>
      <w:r w:rsidRPr="009F7F88">
        <w:rPr>
          <w:rFonts w:ascii="Calibri" w:hAnsi="Calibri" w:cs="Calibri"/>
          <w:i/>
          <w:iCs/>
          <w:noProof/>
          <w:color w:val="000000" w:themeColor="text1"/>
          <w:sz w:val="18"/>
          <w:szCs w:val="24"/>
        </w:rPr>
        <w:t>RSC Adv.</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18025–18028.</w:t>
      </w:r>
    </w:p>
    <w:p w14:paraId="11A88BB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w:t>
      </w:r>
      <w:r w:rsidRPr="009F7F88">
        <w:rPr>
          <w:rFonts w:ascii="Calibri" w:hAnsi="Calibri" w:cs="Calibri"/>
          <w:noProof/>
          <w:color w:val="000000" w:themeColor="text1"/>
          <w:sz w:val="18"/>
          <w:szCs w:val="24"/>
        </w:rPr>
        <w:tab/>
        <w:t xml:space="preserve">G. O. Kiselev, A. P. Kiseleva, D. A. Ilatovskii, E. D. Koshevaya, D. A. Nazarovskaia, D. S. Gets, V. V. Vinogradov, P. V. Krivoshapkin and E. F. Krivoshapkina, </w:t>
      </w:r>
      <w:r w:rsidRPr="009F7F88">
        <w:rPr>
          <w:rFonts w:ascii="Calibri" w:hAnsi="Calibri" w:cs="Calibri"/>
          <w:i/>
          <w:iCs/>
          <w:noProof/>
          <w:color w:val="000000" w:themeColor="text1"/>
          <w:sz w:val="18"/>
          <w:szCs w:val="24"/>
        </w:rPr>
        <w:t>Chem. Commun.</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55</w:t>
      </w:r>
      <w:r w:rsidRPr="009F7F88">
        <w:rPr>
          <w:rFonts w:ascii="Calibri" w:hAnsi="Calibri" w:cs="Calibri"/>
          <w:noProof/>
          <w:color w:val="000000" w:themeColor="text1"/>
          <w:sz w:val="18"/>
          <w:szCs w:val="24"/>
        </w:rPr>
        <w:t>, 8174–8177.</w:t>
      </w:r>
    </w:p>
    <w:p w14:paraId="0A05368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w:t>
      </w:r>
      <w:r w:rsidRPr="009F7F88">
        <w:rPr>
          <w:rFonts w:ascii="Calibri" w:hAnsi="Calibri" w:cs="Calibri"/>
          <w:noProof/>
          <w:color w:val="000000" w:themeColor="text1"/>
          <w:sz w:val="18"/>
          <w:szCs w:val="24"/>
        </w:rPr>
        <w:tab/>
        <w:t xml:space="preserve">Y. Kong, X. D. Shen and S. Cui, </w:t>
      </w:r>
      <w:r w:rsidRPr="009F7F88">
        <w:rPr>
          <w:rFonts w:ascii="Calibri" w:hAnsi="Calibri" w:cs="Calibri"/>
          <w:i/>
          <w:iCs/>
          <w:noProof/>
          <w:color w:val="000000" w:themeColor="text1"/>
          <w:sz w:val="18"/>
          <w:szCs w:val="24"/>
        </w:rPr>
        <w:t>Mater. Lett.</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117</w:t>
      </w:r>
      <w:r w:rsidRPr="009F7F88">
        <w:rPr>
          <w:rFonts w:ascii="Calibri" w:hAnsi="Calibri" w:cs="Calibri"/>
          <w:noProof/>
          <w:color w:val="000000" w:themeColor="text1"/>
          <w:sz w:val="18"/>
          <w:szCs w:val="24"/>
        </w:rPr>
        <w:t>, 192–194.</w:t>
      </w:r>
    </w:p>
    <w:p w14:paraId="050A090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w:t>
      </w:r>
      <w:r w:rsidRPr="009F7F88">
        <w:rPr>
          <w:rFonts w:ascii="Calibri" w:hAnsi="Calibri" w:cs="Calibri"/>
          <w:noProof/>
          <w:color w:val="000000" w:themeColor="text1"/>
          <w:sz w:val="18"/>
          <w:szCs w:val="24"/>
        </w:rPr>
        <w:tab/>
        <w:t xml:space="preserve">A. E. Gash, T. M. Tillotson, J. H. Satcher Jr, L. W. Hrubesh and R. L. Simpson, </w:t>
      </w:r>
      <w:r w:rsidRPr="009F7F88">
        <w:rPr>
          <w:rFonts w:ascii="Calibri" w:hAnsi="Calibri" w:cs="Calibri"/>
          <w:i/>
          <w:iCs/>
          <w:noProof/>
          <w:color w:val="000000" w:themeColor="text1"/>
          <w:sz w:val="18"/>
          <w:szCs w:val="24"/>
        </w:rPr>
        <w:t>J. Non. Cryst. Solids</w:t>
      </w:r>
      <w:r w:rsidRPr="009F7F88">
        <w:rPr>
          <w:rFonts w:ascii="Calibri" w:hAnsi="Calibri" w:cs="Calibri"/>
          <w:noProof/>
          <w:color w:val="000000" w:themeColor="text1"/>
          <w:sz w:val="18"/>
          <w:szCs w:val="24"/>
        </w:rPr>
        <w:t xml:space="preserve">, 2001, </w:t>
      </w:r>
      <w:r w:rsidRPr="009F7F88">
        <w:rPr>
          <w:rFonts w:ascii="Calibri" w:hAnsi="Calibri" w:cs="Calibri"/>
          <w:b/>
          <w:bCs/>
          <w:noProof/>
          <w:color w:val="000000" w:themeColor="text1"/>
          <w:sz w:val="18"/>
          <w:szCs w:val="24"/>
        </w:rPr>
        <w:t>285</w:t>
      </w:r>
      <w:r w:rsidRPr="009F7F88">
        <w:rPr>
          <w:rFonts w:ascii="Calibri" w:hAnsi="Calibri" w:cs="Calibri"/>
          <w:noProof/>
          <w:color w:val="000000" w:themeColor="text1"/>
          <w:sz w:val="18"/>
          <w:szCs w:val="24"/>
        </w:rPr>
        <w:t>, 22–28.</w:t>
      </w:r>
    </w:p>
    <w:p w14:paraId="6D0A050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6</w:t>
      </w:r>
      <w:r w:rsidRPr="009F7F88">
        <w:rPr>
          <w:rFonts w:ascii="Calibri" w:hAnsi="Calibri" w:cs="Calibri"/>
          <w:noProof/>
          <w:color w:val="000000" w:themeColor="text1"/>
          <w:sz w:val="18"/>
          <w:szCs w:val="24"/>
        </w:rPr>
        <w:tab/>
        <w:t xml:space="preserve">Y. J. Huang, Y. J. Lin, H. J. Chien, Y. F. Lin and K. C. Ho, </w:t>
      </w:r>
      <w:r w:rsidRPr="009F7F88">
        <w:rPr>
          <w:rFonts w:ascii="Calibri" w:hAnsi="Calibri" w:cs="Calibri"/>
          <w:i/>
          <w:iCs/>
          <w:noProof/>
          <w:color w:val="000000" w:themeColor="text1"/>
          <w:sz w:val="18"/>
          <w:szCs w:val="24"/>
        </w:rPr>
        <w:t>Nanoscale</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w:t>
      </w:r>
      <w:r w:rsidRPr="009F7F88">
        <w:rPr>
          <w:rFonts w:ascii="Calibri" w:hAnsi="Calibri" w:cs="Calibri"/>
          <w:noProof/>
          <w:color w:val="000000" w:themeColor="text1"/>
          <w:sz w:val="18"/>
          <w:szCs w:val="24"/>
        </w:rPr>
        <w:t>, 12507–12516.</w:t>
      </w:r>
    </w:p>
    <w:p w14:paraId="3470889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7</w:t>
      </w:r>
      <w:r w:rsidRPr="009F7F88">
        <w:rPr>
          <w:rFonts w:ascii="Calibri" w:hAnsi="Calibri" w:cs="Calibri"/>
          <w:noProof/>
          <w:color w:val="000000" w:themeColor="text1"/>
          <w:sz w:val="18"/>
          <w:szCs w:val="24"/>
        </w:rPr>
        <w:tab/>
        <w:t xml:space="preserve">H. Bi, I. W. Chen, T. Lin and F. Huang,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27</w:t>
      </w:r>
      <w:r w:rsidRPr="009F7F88">
        <w:rPr>
          <w:rFonts w:ascii="Calibri" w:hAnsi="Calibri" w:cs="Calibri"/>
          <w:noProof/>
          <w:color w:val="000000" w:themeColor="text1"/>
          <w:sz w:val="18"/>
          <w:szCs w:val="24"/>
        </w:rPr>
        <w:t>, 5943–5949.</w:t>
      </w:r>
    </w:p>
    <w:p w14:paraId="5C34934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8</w:t>
      </w:r>
      <w:r w:rsidRPr="009F7F88">
        <w:rPr>
          <w:rFonts w:ascii="Calibri" w:hAnsi="Calibri" w:cs="Calibri"/>
          <w:noProof/>
          <w:color w:val="000000" w:themeColor="text1"/>
          <w:sz w:val="18"/>
          <w:szCs w:val="24"/>
        </w:rPr>
        <w:tab/>
        <w:t xml:space="preserve">M. B. Bryning, D. E. Milkie, M. F. Islam, L. A. Hough, J. M. Kikkawa and A. G. Yodh,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07, </w:t>
      </w:r>
      <w:r w:rsidRPr="009F7F88">
        <w:rPr>
          <w:rFonts w:ascii="Calibri" w:hAnsi="Calibri" w:cs="Calibri"/>
          <w:b/>
          <w:bCs/>
          <w:noProof/>
          <w:color w:val="000000" w:themeColor="text1"/>
          <w:sz w:val="18"/>
          <w:szCs w:val="24"/>
        </w:rPr>
        <w:t>19</w:t>
      </w:r>
      <w:r w:rsidRPr="009F7F88">
        <w:rPr>
          <w:rFonts w:ascii="Calibri" w:hAnsi="Calibri" w:cs="Calibri"/>
          <w:noProof/>
          <w:color w:val="000000" w:themeColor="text1"/>
          <w:sz w:val="18"/>
          <w:szCs w:val="24"/>
        </w:rPr>
        <w:t>, 661–664.</w:t>
      </w:r>
    </w:p>
    <w:p w14:paraId="6802A16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9</w:t>
      </w:r>
      <w:r w:rsidRPr="009F7F88">
        <w:rPr>
          <w:rFonts w:ascii="Calibri" w:hAnsi="Calibri" w:cs="Calibri"/>
          <w:noProof/>
          <w:color w:val="000000" w:themeColor="text1"/>
          <w:sz w:val="18"/>
          <w:szCs w:val="24"/>
        </w:rPr>
        <w:tab/>
        <w:t xml:space="preserve">M. A. Worsley, S. O. Kucheyev, J. H. Satcher, A. V. Hamza and T. F. Baumann, </w:t>
      </w:r>
      <w:r w:rsidRPr="009F7F88">
        <w:rPr>
          <w:rFonts w:ascii="Calibri" w:hAnsi="Calibri" w:cs="Calibri"/>
          <w:i/>
          <w:iCs/>
          <w:noProof/>
          <w:color w:val="000000" w:themeColor="text1"/>
          <w:sz w:val="18"/>
          <w:szCs w:val="24"/>
        </w:rPr>
        <w:t>Appl. Phys. Lett.</w:t>
      </w:r>
      <w:r w:rsidRPr="009F7F88">
        <w:rPr>
          <w:rFonts w:ascii="Calibri" w:hAnsi="Calibri" w:cs="Calibri"/>
          <w:noProof/>
          <w:color w:val="000000" w:themeColor="text1"/>
          <w:sz w:val="18"/>
          <w:szCs w:val="24"/>
        </w:rPr>
        <w:t xml:space="preserve">, 2009, </w:t>
      </w:r>
      <w:r w:rsidRPr="009F7F88">
        <w:rPr>
          <w:rFonts w:ascii="Calibri" w:hAnsi="Calibri" w:cs="Calibri"/>
          <w:b/>
          <w:bCs/>
          <w:noProof/>
          <w:color w:val="000000" w:themeColor="text1"/>
          <w:sz w:val="18"/>
          <w:szCs w:val="24"/>
        </w:rPr>
        <w:t>94</w:t>
      </w:r>
      <w:r w:rsidRPr="009F7F88">
        <w:rPr>
          <w:rFonts w:ascii="Calibri" w:hAnsi="Calibri" w:cs="Calibri"/>
          <w:noProof/>
          <w:color w:val="000000" w:themeColor="text1"/>
          <w:sz w:val="18"/>
          <w:szCs w:val="24"/>
        </w:rPr>
        <w:t>, 073115.</w:t>
      </w:r>
    </w:p>
    <w:p w14:paraId="47F7808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0</w:t>
      </w:r>
      <w:r w:rsidRPr="009F7F88">
        <w:rPr>
          <w:rFonts w:ascii="Calibri" w:hAnsi="Calibri" w:cs="Calibri"/>
          <w:noProof/>
          <w:color w:val="000000" w:themeColor="text1"/>
          <w:sz w:val="18"/>
          <w:szCs w:val="24"/>
        </w:rPr>
        <w:tab/>
        <w:t xml:space="preserve">X. Zhao, W. Yao, W. Gao, H. Chen and C. Gao,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9</w:t>
      </w:r>
      <w:r w:rsidRPr="009F7F88">
        <w:rPr>
          <w:rFonts w:ascii="Calibri" w:hAnsi="Calibri" w:cs="Calibri"/>
          <w:noProof/>
          <w:color w:val="000000" w:themeColor="text1"/>
          <w:sz w:val="18"/>
          <w:szCs w:val="24"/>
        </w:rPr>
        <w:t>, 1701482.</w:t>
      </w:r>
    </w:p>
    <w:p w14:paraId="7D0AA22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1</w:t>
      </w:r>
      <w:r w:rsidRPr="009F7F88">
        <w:rPr>
          <w:rFonts w:ascii="Calibri" w:hAnsi="Calibri" w:cs="Calibri"/>
          <w:noProof/>
          <w:color w:val="000000" w:themeColor="text1"/>
          <w:sz w:val="18"/>
          <w:szCs w:val="24"/>
        </w:rPr>
        <w:tab/>
        <w:t xml:space="preserve">Y. Jiang, Z. Xu, T. Huang, Y. Liu, F. Guo, J. Xi, W. Gao and C. Gao,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1707024.</w:t>
      </w:r>
    </w:p>
    <w:p w14:paraId="1BFB3CE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2</w:t>
      </w:r>
      <w:r w:rsidRPr="009F7F88">
        <w:rPr>
          <w:rFonts w:ascii="Calibri" w:hAnsi="Calibri" w:cs="Calibri"/>
          <w:noProof/>
          <w:color w:val="000000" w:themeColor="text1"/>
          <w:sz w:val="18"/>
          <w:szCs w:val="24"/>
        </w:rPr>
        <w:tab/>
        <w:t xml:space="preserve">R. W. Pekala, </w:t>
      </w:r>
      <w:r w:rsidRPr="009F7F88">
        <w:rPr>
          <w:rFonts w:ascii="Calibri" w:hAnsi="Calibri" w:cs="Calibri"/>
          <w:i/>
          <w:iCs/>
          <w:noProof/>
          <w:color w:val="000000" w:themeColor="text1"/>
          <w:sz w:val="18"/>
          <w:szCs w:val="24"/>
        </w:rPr>
        <w:t>J. Mater. Sci.</w:t>
      </w:r>
      <w:r w:rsidRPr="009F7F88">
        <w:rPr>
          <w:rFonts w:ascii="Calibri" w:hAnsi="Calibri" w:cs="Calibri"/>
          <w:noProof/>
          <w:color w:val="000000" w:themeColor="text1"/>
          <w:sz w:val="18"/>
          <w:szCs w:val="24"/>
        </w:rPr>
        <w:t xml:space="preserve">, 1989, </w:t>
      </w:r>
      <w:r w:rsidRPr="009F7F88">
        <w:rPr>
          <w:rFonts w:ascii="Calibri" w:hAnsi="Calibri" w:cs="Calibri"/>
          <w:b/>
          <w:bCs/>
          <w:noProof/>
          <w:color w:val="000000" w:themeColor="text1"/>
          <w:sz w:val="18"/>
          <w:szCs w:val="24"/>
        </w:rPr>
        <w:t>24</w:t>
      </w:r>
      <w:r w:rsidRPr="009F7F88">
        <w:rPr>
          <w:rFonts w:ascii="Calibri" w:hAnsi="Calibri" w:cs="Calibri"/>
          <w:noProof/>
          <w:color w:val="000000" w:themeColor="text1"/>
          <w:sz w:val="18"/>
          <w:szCs w:val="24"/>
        </w:rPr>
        <w:t>, 3221–3227.</w:t>
      </w:r>
    </w:p>
    <w:p w14:paraId="105B830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3</w:t>
      </w:r>
      <w:r w:rsidRPr="009F7F88">
        <w:rPr>
          <w:rFonts w:ascii="Calibri" w:hAnsi="Calibri" w:cs="Calibri"/>
          <w:noProof/>
          <w:color w:val="000000" w:themeColor="text1"/>
          <w:sz w:val="18"/>
          <w:szCs w:val="24"/>
        </w:rPr>
        <w:tab/>
        <w:t xml:space="preserve">M. Aghabararpour, M. Mohsenpour and S. Motahari, </w:t>
      </w:r>
      <w:r w:rsidRPr="009F7F88">
        <w:rPr>
          <w:rFonts w:ascii="Calibri" w:hAnsi="Calibri" w:cs="Calibri"/>
          <w:i/>
          <w:iCs/>
          <w:noProof/>
          <w:color w:val="000000" w:themeColor="text1"/>
          <w:sz w:val="18"/>
          <w:szCs w:val="24"/>
        </w:rPr>
        <w:t>Mater. Res. Expres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075059.</w:t>
      </w:r>
    </w:p>
    <w:p w14:paraId="21BF07C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4</w:t>
      </w:r>
      <w:r w:rsidRPr="009F7F88">
        <w:rPr>
          <w:rFonts w:ascii="Calibri" w:hAnsi="Calibri" w:cs="Calibri"/>
          <w:noProof/>
          <w:color w:val="000000" w:themeColor="text1"/>
          <w:sz w:val="18"/>
          <w:szCs w:val="24"/>
        </w:rPr>
        <w:tab/>
        <w:t xml:space="preserve">Z. Saadatnia, S. G. Mosanenzadeh, E. Esmailzadeh and H. E. Naguib, </w:t>
      </w:r>
      <w:r w:rsidRPr="009F7F88">
        <w:rPr>
          <w:rFonts w:ascii="Calibri" w:hAnsi="Calibri" w:cs="Calibri"/>
          <w:i/>
          <w:iCs/>
          <w:noProof/>
          <w:color w:val="000000" w:themeColor="text1"/>
          <w:sz w:val="18"/>
          <w:szCs w:val="24"/>
        </w:rPr>
        <w:t>Sci. Rep.</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1370.</w:t>
      </w:r>
    </w:p>
    <w:p w14:paraId="389A1B6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5</w:t>
      </w:r>
      <w:r w:rsidRPr="009F7F88">
        <w:rPr>
          <w:rFonts w:ascii="Calibri" w:hAnsi="Calibri" w:cs="Calibri"/>
          <w:noProof/>
          <w:color w:val="000000" w:themeColor="text1"/>
          <w:sz w:val="18"/>
          <w:szCs w:val="24"/>
        </w:rPr>
        <w:tab/>
        <w:t xml:space="preserve">J. Lyu, Z. Liu, X. Wu, G. Li, D. Fang and X. Zhang,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3</w:t>
      </w:r>
      <w:r w:rsidRPr="009F7F88">
        <w:rPr>
          <w:rFonts w:ascii="Calibri" w:hAnsi="Calibri" w:cs="Calibri"/>
          <w:noProof/>
          <w:color w:val="000000" w:themeColor="text1"/>
          <w:sz w:val="18"/>
          <w:szCs w:val="24"/>
        </w:rPr>
        <w:t>, 2236–2245.</w:t>
      </w:r>
    </w:p>
    <w:p w14:paraId="0B1A54E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6</w:t>
      </w:r>
      <w:r w:rsidRPr="009F7F88">
        <w:rPr>
          <w:rFonts w:ascii="Calibri" w:hAnsi="Calibri" w:cs="Calibri"/>
          <w:noProof/>
          <w:color w:val="000000" w:themeColor="text1"/>
          <w:sz w:val="18"/>
          <w:szCs w:val="24"/>
        </w:rPr>
        <w:tab/>
        <w:t xml:space="preserve">Y. Xiao, L. Li, S. Zhang, J. Feng, Y. Jiang and J. Feng, </w:t>
      </w:r>
      <w:r w:rsidRPr="009F7F88">
        <w:rPr>
          <w:rFonts w:ascii="Calibri" w:hAnsi="Calibri" w:cs="Calibri"/>
          <w:i/>
          <w:iCs/>
          <w:noProof/>
          <w:color w:val="000000" w:themeColor="text1"/>
          <w:sz w:val="18"/>
          <w:szCs w:val="24"/>
        </w:rPr>
        <w:t>J. Mater. Sci.</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54</w:t>
      </w:r>
      <w:r w:rsidRPr="009F7F88">
        <w:rPr>
          <w:rFonts w:ascii="Calibri" w:hAnsi="Calibri" w:cs="Calibri"/>
          <w:noProof/>
          <w:color w:val="000000" w:themeColor="text1"/>
          <w:sz w:val="18"/>
          <w:szCs w:val="24"/>
        </w:rPr>
        <w:t>, 12951–12961.</w:t>
      </w:r>
    </w:p>
    <w:p w14:paraId="0C36E50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7</w:t>
      </w:r>
      <w:r w:rsidRPr="009F7F88">
        <w:rPr>
          <w:rFonts w:ascii="Calibri" w:hAnsi="Calibri" w:cs="Calibri"/>
          <w:noProof/>
          <w:color w:val="000000" w:themeColor="text1"/>
          <w:sz w:val="18"/>
          <w:szCs w:val="24"/>
        </w:rPr>
        <w:tab/>
        <w:t xml:space="preserve">P. Tseng, B. Napier, S. Zhao, A. N. Mitropoulos, M. B. Applegate, B. Marelli, D. L. Kaplan and F. G. Omenetto, </w:t>
      </w:r>
      <w:r w:rsidRPr="009F7F88">
        <w:rPr>
          <w:rFonts w:ascii="Calibri" w:hAnsi="Calibri" w:cs="Calibri"/>
          <w:i/>
          <w:iCs/>
          <w:noProof/>
          <w:color w:val="000000" w:themeColor="text1"/>
          <w:sz w:val="18"/>
          <w:szCs w:val="24"/>
        </w:rPr>
        <w:t>Nat. Nanotechnol.</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12</w:t>
      </w:r>
      <w:r w:rsidRPr="009F7F88">
        <w:rPr>
          <w:rFonts w:ascii="Calibri" w:hAnsi="Calibri" w:cs="Calibri"/>
          <w:noProof/>
          <w:color w:val="000000" w:themeColor="text1"/>
          <w:sz w:val="18"/>
          <w:szCs w:val="24"/>
        </w:rPr>
        <w:t>, 474–480.</w:t>
      </w:r>
    </w:p>
    <w:p w14:paraId="30FCF43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48</w:t>
      </w:r>
      <w:r w:rsidRPr="009F7F88">
        <w:rPr>
          <w:rFonts w:ascii="Calibri" w:hAnsi="Calibri" w:cs="Calibri"/>
          <w:noProof/>
          <w:color w:val="000000" w:themeColor="text1"/>
          <w:sz w:val="18"/>
          <w:szCs w:val="24"/>
        </w:rPr>
        <w:tab/>
        <w:t xml:space="preserve">Z. Li, L. Zhong, T. Zhang, F. Qiu, X. Yue and D. Yang, </w:t>
      </w:r>
      <w:r w:rsidRPr="009F7F88">
        <w:rPr>
          <w:rFonts w:ascii="Calibri" w:hAnsi="Calibri" w:cs="Calibri"/>
          <w:i/>
          <w:iCs/>
          <w:noProof/>
          <w:color w:val="000000" w:themeColor="text1"/>
          <w:sz w:val="18"/>
          <w:szCs w:val="24"/>
        </w:rPr>
        <w:t>ACS Sustain. Chem. Eng.</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9984–9994.</w:t>
      </w:r>
    </w:p>
    <w:p w14:paraId="7332B8E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lastRenderedPageBreak/>
        <w:t>49</w:t>
      </w:r>
      <w:r w:rsidRPr="009F7F88">
        <w:rPr>
          <w:rFonts w:ascii="Calibri" w:hAnsi="Calibri" w:cs="Calibri"/>
          <w:noProof/>
          <w:color w:val="000000" w:themeColor="text1"/>
          <w:sz w:val="18"/>
          <w:szCs w:val="24"/>
        </w:rPr>
        <w:tab/>
        <w:t xml:space="preserve">S. Takeshita, A. Sadeghpour, W. J. Malfait, A. Konishi, K. Otake and S. Yoda, </w:t>
      </w:r>
      <w:r w:rsidRPr="009F7F88">
        <w:rPr>
          <w:rFonts w:ascii="Calibri" w:hAnsi="Calibri" w:cs="Calibri"/>
          <w:i/>
          <w:iCs/>
          <w:noProof/>
          <w:color w:val="000000" w:themeColor="text1"/>
          <w:sz w:val="18"/>
          <w:szCs w:val="24"/>
        </w:rPr>
        <w:t>Biomacromolecul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0</w:t>
      </w:r>
      <w:r w:rsidRPr="009F7F88">
        <w:rPr>
          <w:rFonts w:ascii="Calibri" w:hAnsi="Calibri" w:cs="Calibri"/>
          <w:noProof/>
          <w:color w:val="000000" w:themeColor="text1"/>
          <w:sz w:val="18"/>
          <w:szCs w:val="24"/>
        </w:rPr>
        <w:t>, 2051–2057.</w:t>
      </w:r>
    </w:p>
    <w:p w14:paraId="7BED441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0</w:t>
      </w:r>
      <w:r w:rsidRPr="009F7F88">
        <w:rPr>
          <w:rFonts w:ascii="Calibri" w:hAnsi="Calibri" w:cs="Calibri"/>
          <w:noProof/>
          <w:color w:val="000000" w:themeColor="text1"/>
          <w:sz w:val="18"/>
          <w:szCs w:val="24"/>
        </w:rPr>
        <w:tab/>
        <w:t xml:space="preserve">R. Rodríguez-Dorado, C. López-Iglesias, C. García-González, G. Auriemma, R. Aquino and P. Del Gaudio, </w:t>
      </w:r>
      <w:r w:rsidRPr="009F7F88">
        <w:rPr>
          <w:rFonts w:ascii="Calibri" w:hAnsi="Calibri" w:cs="Calibri"/>
          <w:i/>
          <w:iCs/>
          <w:noProof/>
          <w:color w:val="000000" w:themeColor="text1"/>
          <w:sz w:val="18"/>
          <w:szCs w:val="24"/>
        </w:rPr>
        <w:t>Molecul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4</w:t>
      </w:r>
      <w:r w:rsidRPr="009F7F88">
        <w:rPr>
          <w:rFonts w:ascii="Calibri" w:hAnsi="Calibri" w:cs="Calibri"/>
          <w:noProof/>
          <w:color w:val="000000" w:themeColor="text1"/>
          <w:sz w:val="18"/>
          <w:szCs w:val="24"/>
        </w:rPr>
        <w:t>, 1049.</w:t>
      </w:r>
    </w:p>
    <w:p w14:paraId="585A516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1</w:t>
      </w:r>
      <w:r w:rsidRPr="009F7F88">
        <w:rPr>
          <w:rFonts w:ascii="Calibri" w:hAnsi="Calibri" w:cs="Calibri"/>
          <w:noProof/>
          <w:color w:val="000000" w:themeColor="text1"/>
          <w:sz w:val="18"/>
          <w:szCs w:val="24"/>
        </w:rPr>
        <w:tab/>
        <w:t xml:space="preserve">G. W. Nyce, J. R. Hayes, A. V. Hamza and J. H. Satcher, </w:t>
      </w:r>
      <w:r w:rsidRPr="009F7F88">
        <w:rPr>
          <w:rFonts w:ascii="Calibri" w:hAnsi="Calibri" w:cs="Calibri"/>
          <w:i/>
          <w:iCs/>
          <w:noProof/>
          <w:color w:val="000000" w:themeColor="text1"/>
          <w:sz w:val="18"/>
          <w:szCs w:val="24"/>
        </w:rPr>
        <w:t>Chem. Mater.</w:t>
      </w:r>
      <w:r w:rsidRPr="009F7F88">
        <w:rPr>
          <w:rFonts w:ascii="Calibri" w:hAnsi="Calibri" w:cs="Calibri"/>
          <w:noProof/>
          <w:color w:val="000000" w:themeColor="text1"/>
          <w:sz w:val="18"/>
          <w:szCs w:val="24"/>
        </w:rPr>
        <w:t xml:space="preserve">, 2007, </w:t>
      </w:r>
      <w:r w:rsidRPr="009F7F88">
        <w:rPr>
          <w:rFonts w:ascii="Calibri" w:hAnsi="Calibri" w:cs="Calibri"/>
          <w:b/>
          <w:bCs/>
          <w:noProof/>
          <w:color w:val="000000" w:themeColor="text1"/>
          <w:sz w:val="18"/>
          <w:szCs w:val="24"/>
        </w:rPr>
        <w:t>19</w:t>
      </w:r>
      <w:r w:rsidRPr="009F7F88">
        <w:rPr>
          <w:rFonts w:ascii="Calibri" w:hAnsi="Calibri" w:cs="Calibri"/>
          <w:noProof/>
          <w:color w:val="000000" w:themeColor="text1"/>
          <w:sz w:val="18"/>
          <w:szCs w:val="24"/>
        </w:rPr>
        <w:t>, 344–346.</w:t>
      </w:r>
    </w:p>
    <w:p w14:paraId="1BF243B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2</w:t>
      </w:r>
      <w:r w:rsidRPr="009F7F88">
        <w:rPr>
          <w:rFonts w:ascii="Calibri" w:hAnsi="Calibri" w:cs="Calibri"/>
          <w:noProof/>
          <w:color w:val="000000" w:themeColor="text1"/>
          <w:sz w:val="18"/>
          <w:szCs w:val="24"/>
        </w:rPr>
        <w:tab/>
        <w:t xml:space="preserve">F. Qian, A. Troksa, T. M. Fears, M. H. Nielsen, A. J. Nelson, T. F. Baumann, S. O. Kucheyev, T. Y.-J. J. Han and M. Bagge-Hansen, </w:t>
      </w:r>
      <w:r w:rsidRPr="009F7F88">
        <w:rPr>
          <w:rFonts w:ascii="Calibri" w:hAnsi="Calibri" w:cs="Calibri"/>
          <w:i/>
          <w:iCs/>
          <w:noProof/>
          <w:color w:val="000000" w:themeColor="text1"/>
          <w:sz w:val="18"/>
          <w:szCs w:val="24"/>
        </w:rPr>
        <w:t>Nano Lett.</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20</w:t>
      </w:r>
      <w:r w:rsidRPr="009F7F88">
        <w:rPr>
          <w:rFonts w:ascii="Calibri" w:hAnsi="Calibri" w:cs="Calibri"/>
          <w:noProof/>
          <w:color w:val="000000" w:themeColor="text1"/>
          <w:sz w:val="18"/>
          <w:szCs w:val="24"/>
        </w:rPr>
        <w:t>, 131–135.</w:t>
      </w:r>
    </w:p>
    <w:p w14:paraId="381CDF7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3</w:t>
      </w:r>
      <w:r w:rsidRPr="009F7F88">
        <w:rPr>
          <w:rFonts w:ascii="Calibri" w:hAnsi="Calibri" w:cs="Calibri"/>
          <w:noProof/>
          <w:color w:val="000000" w:themeColor="text1"/>
          <w:sz w:val="18"/>
          <w:szCs w:val="24"/>
        </w:rPr>
        <w:tab/>
        <w:t xml:space="preserve">M. Georgi, B. Klemmed, A. Benad and A. Eychmüller, </w:t>
      </w:r>
      <w:r w:rsidRPr="009F7F88">
        <w:rPr>
          <w:rFonts w:ascii="Calibri" w:hAnsi="Calibri" w:cs="Calibri"/>
          <w:i/>
          <w:iCs/>
          <w:noProof/>
          <w:color w:val="000000" w:themeColor="text1"/>
          <w:sz w:val="18"/>
          <w:szCs w:val="24"/>
        </w:rPr>
        <w:t>Mater. Chem. Front.</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1586–1592.</w:t>
      </w:r>
    </w:p>
    <w:p w14:paraId="46B6524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4</w:t>
      </w:r>
      <w:r w:rsidRPr="009F7F88">
        <w:rPr>
          <w:rFonts w:ascii="Calibri" w:hAnsi="Calibri" w:cs="Calibri"/>
          <w:noProof/>
          <w:color w:val="000000" w:themeColor="text1"/>
          <w:sz w:val="18"/>
          <w:szCs w:val="24"/>
        </w:rPr>
        <w:tab/>
        <w:t xml:space="preserve">P. Yan, E. Brown, Q. Su, J. Li, J. Wang, C. Xu, C. Zhou and D. Lin, </w:t>
      </w:r>
      <w:r w:rsidRPr="009F7F88">
        <w:rPr>
          <w:rFonts w:ascii="Calibri" w:hAnsi="Calibri" w:cs="Calibri"/>
          <w:i/>
          <w:iCs/>
          <w:noProof/>
          <w:color w:val="000000" w:themeColor="text1"/>
          <w:sz w:val="18"/>
          <w:szCs w:val="24"/>
        </w:rPr>
        <w:t>Small</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13</w:t>
      </w:r>
      <w:r w:rsidRPr="009F7F88">
        <w:rPr>
          <w:rFonts w:ascii="Calibri" w:hAnsi="Calibri" w:cs="Calibri"/>
          <w:noProof/>
          <w:color w:val="000000" w:themeColor="text1"/>
          <w:sz w:val="18"/>
          <w:szCs w:val="24"/>
        </w:rPr>
        <w:t>, 1701756.</w:t>
      </w:r>
    </w:p>
    <w:p w14:paraId="5B7ED9B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5</w:t>
      </w:r>
      <w:r w:rsidRPr="009F7F88">
        <w:rPr>
          <w:rFonts w:ascii="Calibri" w:hAnsi="Calibri" w:cs="Calibri"/>
          <w:noProof/>
          <w:color w:val="000000" w:themeColor="text1"/>
          <w:sz w:val="18"/>
          <w:szCs w:val="24"/>
        </w:rPr>
        <w:tab/>
        <w:t xml:space="preserve">L. W. Yap, S. Gong, Y. Tang, Y. Zhu and W. Cheng, </w:t>
      </w:r>
      <w:r w:rsidRPr="009F7F88">
        <w:rPr>
          <w:rFonts w:ascii="Calibri" w:hAnsi="Calibri" w:cs="Calibri"/>
          <w:i/>
          <w:iCs/>
          <w:noProof/>
          <w:color w:val="000000" w:themeColor="text1"/>
          <w:sz w:val="18"/>
          <w:szCs w:val="24"/>
        </w:rPr>
        <w:t>Sci. Bull.</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61</w:t>
      </w:r>
      <w:r w:rsidRPr="009F7F88">
        <w:rPr>
          <w:rFonts w:ascii="Calibri" w:hAnsi="Calibri" w:cs="Calibri"/>
          <w:noProof/>
          <w:color w:val="000000" w:themeColor="text1"/>
          <w:sz w:val="18"/>
          <w:szCs w:val="24"/>
        </w:rPr>
        <w:t>, 1624–1630.</w:t>
      </w:r>
    </w:p>
    <w:p w14:paraId="2C73013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6</w:t>
      </w:r>
      <w:r w:rsidRPr="009F7F88">
        <w:rPr>
          <w:rFonts w:ascii="Calibri" w:hAnsi="Calibri" w:cs="Calibri"/>
          <w:noProof/>
          <w:color w:val="000000" w:themeColor="text1"/>
          <w:sz w:val="18"/>
          <w:szCs w:val="24"/>
        </w:rPr>
        <w:tab/>
        <w:t xml:space="preserve">M. Rousseas, A. P. Goldstein, W. Mickelson, M. A. Worsley, L. Woo and A. Zettl,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3,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8540–8546.</w:t>
      </w:r>
    </w:p>
    <w:p w14:paraId="5303977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7</w:t>
      </w:r>
      <w:r w:rsidRPr="009F7F88">
        <w:rPr>
          <w:rFonts w:ascii="Calibri" w:hAnsi="Calibri" w:cs="Calibri"/>
          <w:noProof/>
          <w:color w:val="000000" w:themeColor="text1"/>
          <w:sz w:val="18"/>
          <w:szCs w:val="24"/>
        </w:rPr>
        <w:tab/>
        <w:t xml:space="preserve">L. Su, M. Li, H. Wang, M. Niu, D. Lu and Z. Cai,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w:t>
      </w:r>
      <w:r w:rsidRPr="009F7F88">
        <w:rPr>
          <w:rFonts w:ascii="Calibri" w:hAnsi="Calibri" w:cs="Calibri"/>
          <w:noProof/>
          <w:color w:val="000000" w:themeColor="text1"/>
          <w:sz w:val="18"/>
          <w:szCs w:val="24"/>
        </w:rPr>
        <w:t>, 15795–15803.</w:t>
      </w:r>
    </w:p>
    <w:p w14:paraId="4BD6984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8</w:t>
      </w:r>
      <w:r w:rsidRPr="009F7F88">
        <w:rPr>
          <w:rFonts w:ascii="Calibri" w:hAnsi="Calibri" w:cs="Calibri"/>
          <w:noProof/>
          <w:color w:val="000000" w:themeColor="text1"/>
          <w:sz w:val="18"/>
          <w:szCs w:val="24"/>
        </w:rPr>
        <w:tab/>
        <w:t xml:space="preserve">D. Lu, L. Su, H. Wang, M. Niu, L. Xu, M. Ma, H. Gao, Z. Cai and X. Fan,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w:t>
      </w:r>
      <w:r w:rsidRPr="009F7F88">
        <w:rPr>
          <w:rFonts w:ascii="Calibri" w:hAnsi="Calibri" w:cs="Calibri"/>
          <w:noProof/>
          <w:color w:val="000000" w:themeColor="text1"/>
          <w:sz w:val="18"/>
          <w:szCs w:val="24"/>
        </w:rPr>
        <w:t>, 45338–45344.</w:t>
      </w:r>
    </w:p>
    <w:p w14:paraId="029DCDA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59</w:t>
      </w:r>
      <w:r w:rsidRPr="009F7F88">
        <w:rPr>
          <w:rFonts w:ascii="Calibri" w:hAnsi="Calibri" w:cs="Calibri"/>
          <w:noProof/>
          <w:color w:val="000000" w:themeColor="text1"/>
          <w:sz w:val="18"/>
          <w:szCs w:val="24"/>
        </w:rPr>
        <w:tab/>
        <w:t xml:space="preserve">X. Zhang, R. Lv, A. Wang, W. Guo, X. Liu and J. Luo, </w:t>
      </w:r>
      <w:r w:rsidRPr="009F7F88">
        <w:rPr>
          <w:rFonts w:ascii="Calibri" w:hAnsi="Calibri" w:cs="Calibri"/>
          <w:i/>
          <w:iCs/>
          <w:noProof/>
          <w:color w:val="000000" w:themeColor="text1"/>
          <w:sz w:val="18"/>
          <w:szCs w:val="24"/>
        </w:rPr>
        <w:t>Angew. Chemie - Int. Ed.</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57</w:t>
      </w:r>
      <w:r w:rsidRPr="009F7F88">
        <w:rPr>
          <w:rFonts w:ascii="Calibri" w:hAnsi="Calibri" w:cs="Calibri"/>
          <w:noProof/>
          <w:color w:val="000000" w:themeColor="text1"/>
          <w:sz w:val="18"/>
          <w:szCs w:val="24"/>
        </w:rPr>
        <w:t>, 15028–15033.</w:t>
      </w:r>
    </w:p>
    <w:p w14:paraId="7AE6D63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0</w:t>
      </w:r>
      <w:r w:rsidRPr="009F7F88">
        <w:rPr>
          <w:rFonts w:ascii="Calibri" w:hAnsi="Calibri" w:cs="Calibri"/>
          <w:noProof/>
          <w:color w:val="000000" w:themeColor="text1"/>
          <w:sz w:val="18"/>
          <w:szCs w:val="24"/>
        </w:rPr>
        <w:tab/>
        <w:t xml:space="preserve">L. Korala, J. R. Germain, E. Chen, I. R. Pala, D. Li and S. L. Brock, </w:t>
      </w:r>
      <w:r w:rsidRPr="009F7F88">
        <w:rPr>
          <w:rFonts w:ascii="Calibri" w:hAnsi="Calibri" w:cs="Calibri"/>
          <w:i/>
          <w:iCs/>
          <w:noProof/>
          <w:color w:val="000000" w:themeColor="text1"/>
          <w:sz w:val="18"/>
          <w:szCs w:val="24"/>
        </w:rPr>
        <w:t>Inorg. Chem. Front.</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1451–1457.</w:t>
      </w:r>
    </w:p>
    <w:p w14:paraId="04B5847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1</w:t>
      </w:r>
      <w:r w:rsidRPr="009F7F88">
        <w:rPr>
          <w:rFonts w:ascii="Calibri" w:hAnsi="Calibri" w:cs="Calibri"/>
          <w:noProof/>
          <w:color w:val="000000" w:themeColor="text1"/>
          <w:sz w:val="18"/>
          <w:szCs w:val="24"/>
        </w:rPr>
        <w:tab/>
        <w:t xml:space="preserve">J. L. Mohanan, I. U. Arachchige and S. L. Brock,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05, </w:t>
      </w:r>
      <w:r w:rsidRPr="009F7F88">
        <w:rPr>
          <w:rFonts w:ascii="Calibri" w:hAnsi="Calibri" w:cs="Calibri"/>
          <w:b/>
          <w:bCs/>
          <w:noProof/>
          <w:color w:val="000000" w:themeColor="text1"/>
          <w:sz w:val="18"/>
          <w:szCs w:val="24"/>
        </w:rPr>
        <w:t>307</w:t>
      </w:r>
      <w:r w:rsidRPr="009F7F88">
        <w:rPr>
          <w:rFonts w:ascii="Calibri" w:hAnsi="Calibri" w:cs="Calibri"/>
          <w:noProof/>
          <w:color w:val="000000" w:themeColor="text1"/>
          <w:sz w:val="18"/>
          <w:szCs w:val="24"/>
        </w:rPr>
        <w:t>, 397–400.</w:t>
      </w:r>
    </w:p>
    <w:p w14:paraId="42A8349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2</w:t>
      </w:r>
      <w:r w:rsidRPr="009F7F88">
        <w:rPr>
          <w:rFonts w:ascii="Calibri" w:hAnsi="Calibri" w:cs="Calibri"/>
          <w:noProof/>
          <w:color w:val="000000" w:themeColor="text1"/>
          <w:sz w:val="18"/>
          <w:szCs w:val="24"/>
        </w:rPr>
        <w:tab/>
        <w:t xml:space="preserve">A. Freytag, S. Sánchez-Paradinas, S. Naskar, N. Wendt, M. Colombo, G. Pugliese, J. Poppe, C. Demirci, I. Kretschmer, D. W. Bahnemann, P. Behrens and N. C. Bigall, </w:t>
      </w:r>
      <w:r w:rsidRPr="009F7F88">
        <w:rPr>
          <w:rFonts w:ascii="Calibri" w:hAnsi="Calibri" w:cs="Calibri"/>
          <w:i/>
          <w:iCs/>
          <w:noProof/>
          <w:color w:val="000000" w:themeColor="text1"/>
          <w:sz w:val="18"/>
          <w:szCs w:val="24"/>
        </w:rPr>
        <w:t>Angew. Chemie - Int. Ed.</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55</w:t>
      </w:r>
      <w:r w:rsidRPr="009F7F88">
        <w:rPr>
          <w:rFonts w:ascii="Calibri" w:hAnsi="Calibri" w:cs="Calibri"/>
          <w:noProof/>
          <w:color w:val="000000" w:themeColor="text1"/>
          <w:sz w:val="18"/>
          <w:szCs w:val="24"/>
        </w:rPr>
        <w:t>, 1200–1203.</w:t>
      </w:r>
    </w:p>
    <w:p w14:paraId="49F6000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3</w:t>
      </w:r>
      <w:r w:rsidRPr="009F7F88">
        <w:rPr>
          <w:rFonts w:ascii="Calibri" w:hAnsi="Calibri" w:cs="Calibri"/>
          <w:noProof/>
          <w:color w:val="000000" w:themeColor="text1"/>
          <w:sz w:val="18"/>
          <w:szCs w:val="24"/>
        </w:rPr>
        <w:tab/>
        <w:t xml:space="preserve">V. Sayevich, B. Cai, A. Benad, D. Haubold, L. Sonntag, N. Gaponik, V. Lesnyak and A. Eychmüller, </w:t>
      </w:r>
      <w:r w:rsidRPr="009F7F88">
        <w:rPr>
          <w:rFonts w:ascii="Calibri" w:hAnsi="Calibri" w:cs="Calibri"/>
          <w:i/>
          <w:iCs/>
          <w:noProof/>
          <w:color w:val="000000" w:themeColor="text1"/>
          <w:sz w:val="18"/>
          <w:szCs w:val="24"/>
        </w:rPr>
        <w:t>Angew. Chemie Int. Ed.</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55</w:t>
      </w:r>
      <w:r w:rsidRPr="009F7F88">
        <w:rPr>
          <w:rFonts w:ascii="Calibri" w:hAnsi="Calibri" w:cs="Calibri"/>
          <w:noProof/>
          <w:color w:val="000000" w:themeColor="text1"/>
          <w:sz w:val="18"/>
          <w:szCs w:val="24"/>
        </w:rPr>
        <w:t>, 6334–6338.</w:t>
      </w:r>
    </w:p>
    <w:p w14:paraId="7D6D27A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4</w:t>
      </w:r>
      <w:r w:rsidRPr="009F7F88">
        <w:rPr>
          <w:rFonts w:ascii="Calibri" w:hAnsi="Calibri" w:cs="Calibri"/>
          <w:noProof/>
          <w:color w:val="000000" w:themeColor="text1"/>
          <w:sz w:val="18"/>
          <w:szCs w:val="24"/>
        </w:rPr>
        <w:tab/>
        <w:t xml:space="preserve">R. Wendt, B. Märker, A. Dubavik, A.-K. Herrmann, M. Wollgarten, Y. P. Rakovich, A. Eychmüller, K. Rademann and T. Hendel, </w:t>
      </w:r>
      <w:r w:rsidRPr="009F7F88">
        <w:rPr>
          <w:rFonts w:ascii="Calibri" w:hAnsi="Calibri" w:cs="Calibri"/>
          <w:i/>
          <w:iCs/>
          <w:noProof/>
          <w:color w:val="000000" w:themeColor="text1"/>
          <w:sz w:val="18"/>
          <w:szCs w:val="24"/>
        </w:rPr>
        <w:t>J. Mater. Chem. C</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10251–10259.</w:t>
      </w:r>
    </w:p>
    <w:p w14:paraId="5F97E4B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5</w:t>
      </w:r>
      <w:r w:rsidRPr="009F7F88">
        <w:rPr>
          <w:rFonts w:ascii="Calibri" w:hAnsi="Calibri" w:cs="Calibri"/>
          <w:noProof/>
          <w:color w:val="000000" w:themeColor="text1"/>
          <w:sz w:val="18"/>
          <w:szCs w:val="24"/>
        </w:rPr>
        <w:tab/>
        <w:t xml:space="preserve">B. Cai, K. Akkiraju, W. P. Mounfield, Z. Wang, X. Li, B. Huang, S. Yuan, D. Su, Y. Román-Leshkov and Y. Shao-Horn, </w:t>
      </w:r>
      <w:r w:rsidRPr="009F7F88">
        <w:rPr>
          <w:rFonts w:ascii="Calibri" w:hAnsi="Calibri" w:cs="Calibri"/>
          <w:i/>
          <w:iCs/>
          <w:noProof/>
          <w:color w:val="000000" w:themeColor="text1"/>
          <w:sz w:val="18"/>
          <w:szCs w:val="24"/>
        </w:rPr>
        <w:t>Chem.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1</w:t>
      </w:r>
      <w:r w:rsidRPr="009F7F88">
        <w:rPr>
          <w:rFonts w:ascii="Calibri" w:hAnsi="Calibri" w:cs="Calibri"/>
          <w:noProof/>
          <w:color w:val="000000" w:themeColor="text1"/>
          <w:sz w:val="18"/>
          <w:szCs w:val="24"/>
        </w:rPr>
        <w:t>, 9422–9429.</w:t>
      </w:r>
    </w:p>
    <w:p w14:paraId="612E752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6</w:t>
      </w:r>
      <w:r w:rsidRPr="009F7F88">
        <w:rPr>
          <w:rFonts w:ascii="Calibri" w:hAnsi="Calibri" w:cs="Calibri"/>
          <w:noProof/>
          <w:color w:val="000000" w:themeColor="text1"/>
          <w:sz w:val="18"/>
          <w:szCs w:val="24"/>
        </w:rPr>
        <w:tab/>
        <w:t xml:space="preserve">A. E. Aliev, J. Oh, M. E. Kozlov, A. A. Kuznetsov, S. Fang, A. F. Fonseca, R. Ovalle, M. D. Lima, M. H. Haque, Y. N. Gartstein, M. Zhang, A. A. Zakhidov and R. H. Baughman,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09, </w:t>
      </w:r>
      <w:r w:rsidRPr="009F7F88">
        <w:rPr>
          <w:rFonts w:ascii="Calibri" w:hAnsi="Calibri" w:cs="Calibri"/>
          <w:b/>
          <w:bCs/>
          <w:noProof/>
          <w:color w:val="000000" w:themeColor="text1"/>
          <w:sz w:val="18"/>
          <w:szCs w:val="24"/>
        </w:rPr>
        <w:t>323</w:t>
      </w:r>
      <w:r w:rsidRPr="009F7F88">
        <w:rPr>
          <w:rFonts w:ascii="Calibri" w:hAnsi="Calibri" w:cs="Calibri"/>
          <w:noProof/>
          <w:color w:val="000000" w:themeColor="text1"/>
          <w:sz w:val="18"/>
          <w:szCs w:val="24"/>
        </w:rPr>
        <w:t>, 1575–1578.</w:t>
      </w:r>
    </w:p>
    <w:p w14:paraId="4E5070B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7</w:t>
      </w:r>
      <w:r w:rsidRPr="009F7F88">
        <w:rPr>
          <w:rFonts w:ascii="Calibri" w:hAnsi="Calibri" w:cs="Calibri"/>
          <w:noProof/>
          <w:color w:val="000000" w:themeColor="text1"/>
          <w:sz w:val="18"/>
          <w:szCs w:val="24"/>
        </w:rPr>
        <w:tab/>
        <w:t xml:space="preserve">H. Im, T. Kim, H. Song, J. Choi, J. S. Park, R. Ovalle-Robles, H. D. Yang, K. D. Kihm, R. H. Baughman, H. H. Lee, T. J. Kang and Y. H. Kim, </w:t>
      </w:r>
      <w:r w:rsidRPr="009F7F88">
        <w:rPr>
          <w:rFonts w:ascii="Calibri" w:hAnsi="Calibri" w:cs="Calibri"/>
          <w:i/>
          <w:iCs/>
          <w:noProof/>
          <w:color w:val="000000" w:themeColor="text1"/>
          <w:sz w:val="18"/>
          <w:szCs w:val="24"/>
        </w:rPr>
        <w:t>Nat. Commun.</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10600.</w:t>
      </w:r>
    </w:p>
    <w:p w14:paraId="7F0114B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8</w:t>
      </w:r>
      <w:r w:rsidRPr="009F7F88">
        <w:rPr>
          <w:rFonts w:ascii="Calibri" w:hAnsi="Calibri" w:cs="Calibri"/>
          <w:noProof/>
          <w:color w:val="000000" w:themeColor="text1"/>
          <w:sz w:val="18"/>
          <w:szCs w:val="24"/>
        </w:rPr>
        <w:tab/>
        <w:t xml:space="preserve">Y. L. Li, I. A. Kinloch and A. H. Windle,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04, </w:t>
      </w:r>
      <w:r w:rsidRPr="009F7F88">
        <w:rPr>
          <w:rFonts w:ascii="Calibri" w:hAnsi="Calibri" w:cs="Calibri"/>
          <w:b/>
          <w:bCs/>
          <w:noProof/>
          <w:color w:val="000000" w:themeColor="text1"/>
          <w:sz w:val="18"/>
          <w:szCs w:val="24"/>
        </w:rPr>
        <w:t>304</w:t>
      </w:r>
      <w:r w:rsidRPr="009F7F88">
        <w:rPr>
          <w:rFonts w:ascii="Calibri" w:hAnsi="Calibri" w:cs="Calibri"/>
          <w:noProof/>
          <w:color w:val="000000" w:themeColor="text1"/>
          <w:sz w:val="18"/>
          <w:szCs w:val="24"/>
        </w:rPr>
        <w:t>, 276–278.</w:t>
      </w:r>
    </w:p>
    <w:p w14:paraId="678584F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69</w:t>
      </w:r>
      <w:r w:rsidRPr="009F7F88">
        <w:rPr>
          <w:rFonts w:ascii="Calibri" w:hAnsi="Calibri" w:cs="Calibri"/>
          <w:noProof/>
          <w:color w:val="000000" w:themeColor="text1"/>
          <w:sz w:val="18"/>
          <w:szCs w:val="24"/>
        </w:rPr>
        <w:tab/>
        <w:t xml:space="preserve">J. T. Korhonen, P. Hiekkataipale, J. Malm, M. Karppinen, O. Ikkala and R. H. A. Ras,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1,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1967–1974.</w:t>
      </w:r>
    </w:p>
    <w:p w14:paraId="084A6CD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0</w:t>
      </w:r>
      <w:r w:rsidRPr="009F7F88">
        <w:rPr>
          <w:rFonts w:ascii="Calibri" w:hAnsi="Calibri" w:cs="Calibri"/>
          <w:noProof/>
          <w:color w:val="000000" w:themeColor="text1"/>
          <w:sz w:val="18"/>
          <w:szCs w:val="24"/>
        </w:rPr>
        <w:tab/>
        <w:t xml:space="preserve">Y. Song, B. Li, S. Yang, G. Ding, C. Zhang and X. Xie, </w:t>
      </w:r>
      <w:r w:rsidRPr="009F7F88">
        <w:rPr>
          <w:rFonts w:ascii="Calibri" w:hAnsi="Calibri" w:cs="Calibri"/>
          <w:i/>
          <w:iCs/>
          <w:noProof/>
          <w:color w:val="000000" w:themeColor="text1"/>
          <w:sz w:val="18"/>
          <w:szCs w:val="24"/>
        </w:rPr>
        <w:t>Sci. Rep.</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10337.</w:t>
      </w:r>
    </w:p>
    <w:p w14:paraId="2A3F4D8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1</w:t>
      </w:r>
      <w:r w:rsidRPr="009F7F88">
        <w:rPr>
          <w:rFonts w:ascii="Calibri" w:hAnsi="Calibri" w:cs="Calibri"/>
          <w:noProof/>
          <w:color w:val="000000" w:themeColor="text1"/>
          <w:sz w:val="18"/>
          <w:szCs w:val="24"/>
        </w:rPr>
        <w:tab/>
        <w:t xml:space="preserve">F. Matter, A. L. Luna and M. Niederberger, </w:t>
      </w:r>
      <w:r w:rsidRPr="009F7F88">
        <w:rPr>
          <w:rFonts w:ascii="Calibri" w:hAnsi="Calibri" w:cs="Calibri"/>
          <w:i/>
          <w:iCs/>
          <w:noProof/>
          <w:color w:val="000000" w:themeColor="text1"/>
          <w:sz w:val="18"/>
          <w:szCs w:val="24"/>
        </w:rPr>
        <w:t>Nano Today</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30</w:t>
      </w:r>
      <w:r w:rsidRPr="009F7F88">
        <w:rPr>
          <w:rFonts w:ascii="Calibri" w:hAnsi="Calibri" w:cs="Calibri"/>
          <w:noProof/>
          <w:color w:val="000000" w:themeColor="text1"/>
          <w:sz w:val="18"/>
          <w:szCs w:val="24"/>
        </w:rPr>
        <w:t>, 100827.</w:t>
      </w:r>
    </w:p>
    <w:p w14:paraId="598DF57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2</w:t>
      </w:r>
      <w:r w:rsidRPr="009F7F88">
        <w:rPr>
          <w:rFonts w:ascii="Calibri" w:hAnsi="Calibri" w:cs="Calibri"/>
          <w:noProof/>
          <w:color w:val="000000" w:themeColor="text1"/>
          <w:sz w:val="18"/>
          <w:szCs w:val="24"/>
        </w:rPr>
        <w:tab/>
        <w:t xml:space="preserve">T. Linhares, M. T. Pessoa De Amorim and L. Durães,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22768–22802.</w:t>
      </w:r>
    </w:p>
    <w:p w14:paraId="360E52E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3</w:t>
      </w:r>
      <w:r w:rsidRPr="009F7F88">
        <w:rPr>
          <w:rFonts w:ascii="Calibri" w:hAnsi="Calibri" w:cs="Calibri"/>
          <w:noProof/>
          <w:color w:val="000000" w:themeColor="text1"/>
          <w:sz w:val="18"/>
          <w:szCs w:val="24"/>
        </w:rPr>
        <w:tab/>
        <w:t xml:space="preserve">F. Peng, Y. Jiang, J. Feng, L. Li, H. Cai and J. Feng, </w:t>
      </w:r>
      <w:r w:rsidRPr="009F7F88">
        <w:rPr>
          <w:rFonts w:ascii="Calibri" w:hAnsi="Calibri" w:cs="Calibri"/>
          <w:i/>
          <w:iCs/>
          <w:noProof/>
          <w:color w:val="000000" w:themeColor="text1"/>
          <w:sz w:val="18"/>
          <w:szCs w:val="24"/>
        </w:rPr>
        <w:t>J. Eur. Ceram. Soc.</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40</w:t>
      </w:r>
      <w:r w:rsidRPr="009F7F88">
        <w:rPr>
          <w:rFonts w:ascii="Calibri" w:hAnsi="Calibri" w:cs="Calibri"/>
          <w:noProof/>
          <w:color w:val="000000" w:themeColor="text1"/>
          <w:sz w:val="18"/>
          <w:szCs w:val="24"/>
        </w:rPr>
        <w:t>, 2480–2488.</w:t>
      </w:r>
    </w:p>
    <w:p w14:paraId="5E9074F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4</w:t>
      </w:r>
      <w:r w:rsidRPr="009F7F88">
        <w:rPr>
          <w:rFonts w:ascii="Calibri" w:hAnsi="Calibri" w:cs="Calibri"/>
          <w:noProof/>
          <w:color w:val="000000" w:themeColor="text1"/>
          <w:sz w:val="18"/>
          <w:szCs w:val="24"/>
        </w:rPr>
        <w:tab/>
        <w:t xml:space="preserve">Z. Zhao, D. Chen and X. Jiao, </w:t>
      </w:r>
      <w:r w:rsidRPr="009F7F88">
        <w:rPr>
          <w:rFonts w:ascii="Calibri" w:hAnsi="Calibri" w:cs="Calibri"/>
          <w:i/>
          <w:iCs/>
          <w:noProof/>
          <w:color w:val="000000" w:themeColor="text1"/>
          <w:sz w:val="18"/>
          <w:szCs w:val="24"/>
        </w:rPr>
        <w:t>J. Phys. Chem. C</w:t>
      </w:r>
      <w:r w:rsidRPr="009F7F88">
        <w:rPr>
          <w:rFonts w:ascii="Calibri" w:hAnsi="Calibri" w:cs="Calibri"/>
          <w:noProof/>
          <w:color w:val="000000" w:themeColor="text1"/>
          <w:sz w:val="18"/>
          <w:szCs w:val="24"/>
        </w:rPr>
        <w:t xml:space="preserve">, 2007, </w:t>
      </w:r>
      <w:r w:rsidRPr="009F7F88">
        <w:rPr>
          <w:rFonts w:ascii="Calibri" w:hAnsi="Calibri" w:cs="Calibri"/>
          <w:b/>
          <w:bCs/>
          <w:noProof/>
          <w:color w:val="000000" w:themeColor="text1"/>
          <w:sz w:val="18"/>
          <w:szCs w:val="24"/>
        </w:rPr>
        <w:t>111</w:t>
      </w:r>
      <w:r w:rsidRPr="009F7F88">
        <w:rPr>
          <w:rFonts w:ascii="Calibri" w:hAnsi="Calibri" w:cs="Calibri"/>
          <w:noProof/>
          <w:color w:val="000000" w:themeColor="text1"/>
          <w:sz w:val="18"/>
          <w:szCs w:val="24"/>
        </w:rPr>
        <w:t>, 18738–18743.</w:t>
      </w:r>
    </w:p>
    <w:p w14:paraId="66E3EEE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5</w:t>
      </w:r>
      <w:r w:rsidRPr="009F7F88">
        <w:rPr>
          <w:rFonts w:ascii="Calibri" w:hAnsi="Calibri" w:cs="Calibri"/>
          <w:noProof/>
          <w:color w:val="000000" w:themeColor="text1"/>
          <w:sz w:val="18"/>
          <w:szCs w:val="24"/>
        </w:rPr>
        <w:tab/>
        <w:t xml:space="preserve">Y. Nakanishi, Y. Hara, W. Sakuma, T. Saito, K. Nakanishi and K. Kanamori, </w:t>
      </w:r>
      <w:r w:rsidRPr="009F7F88">
        <w:rPr>
          <w:rFonts w:ascii="Calibri" w:hAnsi="Calibri" w:cs="Calibri"/>
          <w:i/>
          <w:iCs/>
          <w:noProof/>
          <w:color w:val="000000" w:themeColor="text1"/>
          <w:sz w:val="18"/>
          <w:szCs w:val="24"/>
        </w:rPr>
        <w:t>ACS Appl. Nano Mater.</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49–54.</w:t>
      </w:r>
    </w:p>
    <w:p w14:paraId="51514FE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6</w:t>
      </w:r>
      <w:r w:rsidRPr="009F7F88">
        <w:rPr>
          <w:rFonts w:ascii="Calibri" w:hAnsi="Calibri" w:cs="Calibri"/>
          <w:noProof/>
          <w:color w:val="000000" w:themeColor="text1"/>
          <w:sz w:val="18"/>
          <w:szCs w:val="24"/>
        </w:rPr>
        <w:tab/>
        <w:t xml:space="preserve">Y. Xiao, L. Li, S. Zhang, J. Feng, Y. Jiang and J. Feng, </w:t>
      </w:r>
      <w:r w:rsidRPr="009F7F88">
        <w:rPr>
          <w:rFonts w:ascii="Calibri" w:hAnsi="Calibri" w:cs="Calibri"/>
          <w:i/>
          <w:iCs/>
          <w:noProof/>
          <w:color w:val="000000" w:themeColor="text1"/>
          <w:sz w:val="18"/>
          <w:szCs w:val="24"/>
        </w:rPr>
        <w:t>Macromol. Mater. Eng.</w:t>
      </w:r>
      <w:r w:rsidRPr="009F7F88">
        <w:rPr>
          <w:rFonts w:ascii="Calibri" w:hAnsi="Calibri" w:cs="Calibri"/>
          <w:noProof/>
          <w:color w:val="000000" w:themeColor="text1"/>
          <w:sz w:val="18"/>
          <w:szCs w:val="24"/>
        </w:rPr>
        <w:t>, 2019, 1900137.</w:t>
      </w:r>
    </w:p>
    <w:p w14:paraId="377393B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7</w:t>
      </w:r>
      <w:r w:rsidRPr="009F7F88">
        <w:rPr>
          <w:rFonts w:ascii="Calibri" w:hAnsi="Calibri" w:cs="Calibri"/>
          <w:noProof/>
          <w:color w:val="000000" w:themeColor="text1"/>
          <w:sz w:val="18"/>
          <w:szCs w:val="24"/>
        </w:rPr>
        <w:tab/>
        <w:t xml:space="preserve">S. Zhang, J. Feng, J. Feng and Y. Jiang, </w:t>
      </w:r>
      <w:r w:rsidRPr="009F7F88">
        <w:rPr>
          <w:rFonts w:ascii="Calibri" w:hAnsi="Calibri" w:cs="Calibri"/>
          <w:i/>
          <w:iCs/>
          <w:noProof/>
          <w:color w:val="000000" w:themeColor="text1"/>
          <w:sz w:val="18"/>
          <w:szCs w:val="24"/>
        </w:rPr>
        <w:t>Chem. Eng. J.</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309</w:t>
      </w:r>
      <w:r w:rsidRPr="009F7F88">
        <w:rPr>
          <w:rFonts w:ascii="Calibri" w:hAnsi="Calibri" w:cs="Calibri"/>
          <w:noProof/>
          <w:color w:val="000000" w:themeColor="text1"/>
          <w:sz w:val="18"/>
          <w:szCs w:val="24"/>
        </w:rPr>
        <w:t>, 700–707.</w:t>
      </w:r>
    </w:p>
    <w:p w14:paraId="67F750F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8</w:t>
      </w:r>
      <w:r w:rsidRPr="009F7F88">
        <w:rPr>
          <w:rFonts w:ascii="Calibri" w:hAnsi="Calibri" w:cs="Calibri"/>
          <w:noProof/>
          <w:color w:val="000000" w:themeColor="text1"/>
          <w:sz w:val="18"/>
          <w:szCs w:val="24"/>
        </w:rPr>
        <w:tab/>
        <w:t xml:space="preserve">S. Bag, P. N. Trikalitis, P. J. Chupas, G. S. Armatas and M. G. Kanatzidis,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07, </w:t>
      </w:r>
      <w:r w:rsidRPr="009F7F88">
        <w:rPr>
          <w:rFonts w:ascii="Calibri" w:hAnsi="Calibri" w:cs="Calibri"/>
          <w:b/>
          <w:bCs/>
          <w:noProof/>
          <w:color w:val="000000" w:themeColor="text1"/>
          <w:sz w:val="18"/>
          <w:szCs w:val="24"/>
        </w:rPr>
        <w:t>317</w:t>
      </w:r>
      <w:r w:rsidRPr="009F7F88">
        <w:rPr>
          <w:rFonts w:ascii="Calibri" w:hAnsi="Calibri" w:cs="Calibri"/>
          <w:noProof/>
          <w:color w:val="000000" w:themeColor="text1"/>
          <w:sz w:val="18"/>
          <w:szCs w:val="24"/>
        </w:rPr>
        <w:t>, 490–493.</w:t>
      </w:r>
    </w:p>
    <w:p w14:paraId="15E9DA0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79</w:t>
      </w:r>
      <w:r w:rsidRPr="009F7F88">
        <w:rPr>
          <w:rFonts w:ascii="Calibri" w:hAnsi="Calibri" w:cs="Calibri"/>
          <w:noProof/>
          <w:color w:val="000000" w:themeColor="text1"/>
          <w:sz w:val="18"/>
          <w:szCs w:val="24"/>
        </w:rPr>
        <w:tab/>
        <w:t xml:space="preserve">K. S. Subrahmanyam, D. Sarma, C. D. Malliakas, K. Polychronopoulou, B. J. Riley, D. A. Pierce, J. Chun and M. G. Kanatzidis, </w:t>
      </w:r>
      <w:r w:rsidRPr="009F7F88">
        <w:rPr>
          <w:rFonts w:ascii="Calibri" w:hAnsi="Calibri" w:cs="Calibri"/>
          <w:i/>
          <w:iCs/>
          <w:noProof/>
          <w:color w:val="000000" w:themeColor="text1"/>
          <w:sz w:val="18"/>
          <w:szCs w:val="24"/>
        </w:rPr>
        <w:t>Chem. Mater.</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27</w:t>
      </w:r>
      <w:r w:rsidRPr="009F7F88">
        <w:rPr>
          <w:rFonts w:ascii="Calibri" w:hAnsi="Calibri" w:cs="Calibri"/>
          <w:noProof/>
          <w:color w:val="000000" w:themeColor="text1"/>
          <w:sz w:val="18"/>
          <w:szCs w:val="24"/>
        </w:rPr>
        <w:t>, 2619–2626.</w:t>
      </w:r>
    </w:p>
    <w:p w14:paraId="475D8D7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0</w:t>
      </w:r>
      <w:r w:rsidRPr="009F7F88">
        <w:rPr>
          <w:rFonts w:ascii="Calibri" w:hAnsi="Calibri" w:cs="Calibri"/>
          <w:noProof/>
          <w:color w:val="000000" w:themeColor="text1"/>
          <w:sz w:val="18"/>
          <w:szCs w:val="24"/>
        </w:rPr>
        <w:tab/>
        <w:t xml:space="preserve">P. D. Brown, S. K. Gill and L. J. Hope-Weeks, </w:t>
      </w:r>
      <w:r w:rsidRPr="009F7F88">
        <w:rPr>
          <w:rFonts w:ascii="Calibri" w:hAnsi="Calibri" w:cs="Calibri"/>
          <w:i/>
          <w:iCs/>
          <w:noProof/>
          <w:color w:val="000000" w:themeColor="text1"/>
          <w:sz w:val="18"/>
          <w:szCs w:val="24"/>
        </w:rPr>
        <w:t>J. Mater. Chem.</w:t>
      </w:r>
      <w:r w:rsidRPr="009F7F88">
        <w:rPr>
          <w:rFonts w:ascii="Calibri" w:hAnsi="Calibri" w:cs="Calibri"/>
          <w:noProof/>
          <w:color w:val="000000" w:themeColor="text1"/>
          <w:sz w:val="18"/>
          <w:szCs w:val="24"/>
        </w:rPr>
        <w:t xml:space="preserve">, 2011, </w:t>
      </w:r>
      <w:r w:rsidRPr="009F7F88">
        <w:rPr>
          <w:rFonts w:ascii="Calibri" w:hAnsi="Calibri" w:cs="Calibri"/>
          <w:b/>
          <w:bCs/>
          <w:noProof/>
          <w:color w:val="000000" w:themeColor="text1"/>
          <w:sz w:val="18"/>
          <w:szCs w:val="24"/>
        </w:rPr>
        <w:t>21</w:t>
      </w:r>
      <w:r w:rsidRPr="009F7F88">
        <w:rPr>
          <w:rFonts w:ascii="Calibri" w:hAnsi="Calibri" w:cs="Calibri"/>
          <w:noProof/>
          <w:color w:val="000000" w:themeColor="text1"/>
          <w:sz w:val="18"/>
          <w:szCs w:val="24"/>
        </w:rPr>
        <w:t>, 4204–4208.</w:t>
      </w:r>
    </w:p>
    <w:p w14:paraId="6B08E90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1</w:t>
      </w:r>
      <w:r w:rsidRPr="009F7F88">
        <w:rPr>
          <w:rFonts w:ascii="Calibri" w:hAnsi="Calibri" w:cs="Calibri"/>
          <w:noProof/>
          <w:color w:val="000000" w:themeColor="text1"/>
          <w:sz w:val="18"/>
          <w:szCs w:val="24"/>
        </w:rPr>
        <w:tab/>
        <w:t xml:space="preserve">B. J. Clapsaddle, B. Neumann, A. Wittstock, D. W. Sprehn, A. E. Gash, J. H. Satcher, R. L. Simpson and M. Bäumer, </w:t>
      </w:r>
      <w:r w:rsidRPr="009F7F88">
        <w:rPr>
          <w:rFonts w:ascii="Calibri" w:hAnsi="Calibri" w:cs="Calibri"/>
          <w:i/>
          <w:iCs/>
          <w:noProof/>
          <w:color w:val="000000" w:themeColor="text1"/>
          <w:sz w:val="18"/>
          <w:szCs w:val="24"/>
        </w:rPr>
        <w:t>J. Sol-Gel Sci. Technol.</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64</w:t>
      </w:r>
      <w:r w:rsidRPr="009F7F88">
        <w:rPr>
          <w:rFonts w:ascii="Calibri" w:hAnsi="Calibri" w:cs="Calibri"/>
          <w:noProof/>
          <w:color w:val="000000" w:themeColor="text1"/>
          <w:sz w:val="18"/>
          <w:szCs w:val="24"/>
        </w:rPr>
        <w:t>, 381–389.</w:t>
      </w:r>
    </w:p>
    <w:p w14:paraId="4FE12A8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2</w:t>
      </w:r>
      <w:r w:rsidRPr="009F7F88">
        <w:rPr>
          <w:rFonts w:ascii="Calibri" w:hAnsi="Calibri" w:cs="Calibri"/>
          <w:noProof/>
          <w:color w:val="000000" w:themeColor="text1"/>
          <w:sz w:val="18"/>
          <w:szCs w:val="24"/>
        </w:rPr>
        <w:tab/>
        <w:t xml:space="preserve">J. Mrowiec-Białoń, A. B. Jarzȩbski, L. Pajak, Z. Olejniczak and M. Gibas, </w:t>
      </w:r>
      <w:r w:rsidRPr="009F7F88">
        <w:rPr>
          <w:rFonts w:ascii="Calibri" w:hAnsi="Calibri" w:cs="Calibri"/>
          <w:i/>
          <w:iCs/>
          <w:noProof/>
          <w:color w:val="000000" w:themeColor="text1"/>
          <w:sz w:val="18"/>
          <w:szCs w:val="24"/>
        </w:rPr>
        <w:t>Langmuir</w:t>
      </w:r>
      <w:r w:rsidRPr="009F7F88">
        <w:rPr>
          <w:rFonts w:ascii="Calibri" w:hAnsi="Calibri" w:cs="Calibri"/>
          <w:noProof/>
          <w:color w:val="000000" w:themeColor="text1"/>
          <w:sz w:val="18"/>
          <w:szCs w:val="24"/>
        </w:rPr>
        <w:t xml:space="preserve">, 2004, </w:t>
      </w:r>
      <w:r w:rsidRPr="009F7F88">
        <w:rPr>
          <w:rFonts w:ascii="Calibri" w:hAnsi="Calibri" w:cs="Calibri"/>
          <w:b/>
          <w:bCs/>
          <w:noProof/>
          <w:color w:val="000000" w:themeColor="text1"/>
          <w:sz w:val="18"/>
          <w:szCs w:val="24"/>
        </w:rPr>
        <w:t>20</w:t>
      </w:r>
      <w:r w:rsidRPr="009F7F88">
        <w:rPr>
          <w:rFonts w:ascii="Calibri" w:hAnsi="Calibri" w:cs="Calibri"/>
          <w:noProof/>
          <w:color w:val="000000" w:themeColor="text1"/>
          <w:sz w:val="18"/>
          <w:szCs w:val="24"/>
        </w:rPr>
        <w:t>, 10389–10393.</w:t>
      </w:r>
    </w:p>
    <w:p w14:paraId="0C296DA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3</w:t>
      </w:r>
      <w:r w:rsidRPr="009F7F88">
        <w:rPr>
          <w:rFonts w:ascii="Calibri" w:hAnsi="Calibri" w:cs="Calibri"/>
          <w:noProof/>
          <w:color w:val="000000" w:themeColor="text1"/>
          <w:sz w:val="18"/>
          <w:szCs w:val="24"/>
        </w:rPr>
        <w:tab/>
        <w:t xml:space="preserve">D. Levy and M. Zayat, in </w:t>
      </w:r>
      <w:r w:rsidRPr="009F7F88">
        <w:rPr>
          <w:rFonts w:ascii="Calibri" w:hAnsi="Calibri" w:cs="Calibri"/>
          <w:i/>
          <w:iCs/>
          <w:noProof/>
          <w:color w:val="000000" w:themeColor="text1"/>
          <w:sz w:val="18"/>
          <w:szCs w:val="24"/>
        </w:rPr>
        <w:t>The Sol-Gel Handbook</w:t>
      </w:r>
      <w:r w:rsidRPr="009F7F88">
        <w:rPr>
          <w:rFonts w:ascii="Calibri" w:hAnsi="Calibri" w:cs="Calibri"/>
          <w:noProof/>
          <w:color w:val="000000" w:themeColor="text1"/>
          <w:sz w:val="18"/>
          <w:szCs w:val="24"/>
        </w:rPr>
        <w:t>, 2015, vol. 2, pp. 519–574.</w:t>
      </w:r>
    </w:p>
    <w:p w14:paraId="2C60C67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4</w:t>
      </w:r>
      <w:r w:rsidRPr="009F7F88">
        <w:rPr>
          <w:rFonts w:ascii="Calibri" w:hAnsi="Calibri" w:cs="Calibri"/>
          <w:noProof/>
          <w:color w:val="000000" w:themeColor="text1"/>
          <w:sz w:val="18"/>
          <w:szCs w:val="24"/>
        </w:rPr>
        <w:tab/>
        <w:t xml:space="preserve">S. Karamikamkar, H. E. Naguib and C. B. Park, </w:t>
      </w:r>
      <w:r w:rsidRPr="009F7F88">
        <w:rPr>
          <w:rFonts w:ascii="Calibri" w:hAnsi="Calibri" w:cs="Calibri"/>
          <w:i/>
          <w:iCs/>
          <w:noProof/>
          <w:color w:val="000000" w:themeColor="text1"/>
          <w:sz w:val="18"/>
          <w:szCs w:val="24"/>
        </w:rPr>
        <w:t>Adv. Colloid Interface Sci.</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276</w:t>
      </w:r>
      <w:r w:rsidRPr="009F7F88">
        <w:rPr>
          <w:rFonts w:ascii="Calibri" w:hAnsi="Calibri" w:cs="Calibri"/>
          <w:noProof/>
          <w:color w:val="000000" w:themeColor="text1"/>
          <w:sz w:val="18"/>
          <w:szCs w:val="24"/>
        </w:rPr>
        <w:t>, 102101.</w:t>
      </w:r>
    </w:p>
    <w:p w14:paraId="17AA5D1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5</w:t>
      </w:r>
      <w:r w:rsidRPr="009F7F88">
        <w:rPr>
          <w:rFonts w:ascii="Calibri" w:hAnsi="Calibri" w:cs="Calibri"/>
          <w:noProof/>
          <w:color w:val="000000" w:themeColor="text1"/>
          <w:sz w:val="18"/>
          <w:szCs w:val="24"/>
        </w:rPr>
        <w:tab/>
        <w:t xml:space="preserve">S. D. Bhagat, H. Hirashima and A. Venkateswara Rao, </w:t>
      </w:r>
      <w:r w:rsidRPr="009F7F88">
        <w:rPr>
          <w:rFonts w:ascii="Calibri" w:hAnsi="Calibri" w:cs="Calibri"/>
          <w:i/>
          <w:iCs/>
          <w:noProof/>
          <w:color w:val="000000" w:themeColor="text1"/>
          <w:sz w:val="18"/>
          <w:szCs w:val="24"/>
        </w:rPr>
        <w:t>J. Mater. Sci.</w:t>
      </w:r>
      <w:r w:rsidRPr="009F7F88">
        <w:rPr>
          <w:rFonts w:ascii="Calibri" w:hAnsi="Calibri" w:cs="Calibri"/>
          <w:noProof/>
          <w:color w:val="000000" w:themeColor="text1"/>
          <w:sz w:val="18"/>
          <w:szCs w:val="24"/>
        </w:rPr>
        <w:t xml:space="preserve">, 2007, </w:t>
      </w:r>
      <w:r w:rsidRPr="009F7F88">
        <w:rPr>
          <w:rFonts w:ascii="Calibri" w:hAnsi="Calibri" w:cs="Calibri"/>
          <w:b/>
          <w:bCs/>
          <w:noProof/>
          <w:color w:val="000000" w:themeColor="text1"/>
          <w:sz w:val="18"/>
          <w:szCs w:val="24"/>
        </w:rPr>
        <w:t>42</w:t>
      </w:r>
      <w:r w:rsidRPr="009F7F88">
        <w:rPr>
          <w:rFonts w:ascii="Calibri" w:hAnsi="Calibri" w:cs="Calibri"/>
          <w:noProof/>
          <w:color w:val="000000" w:themeColor="text1"/>
          <w:sz w:val="18"/>
          <w:szCs w:val="24"/>
        </w:rPr>
        <w:t>, 3207–3214.</w:t>
      </w:r>
    </w:p>
    <w:p w14:paraId="7DC1BBA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6</w:t>
      </w:r>
      <w:r w:rsidRPr="009F7F88">
        <w:rPr>
          <w:rFonts w:ascii="Calibri" w:hAnsi="Calibri" w:cs="Calibri"/>
          <w:noProof/>
          <w:color w:val="000000" w:themeColor="text1"/>
          <w:sz w:val="18"/>
          <w:szCs w:val="24"/>
        </w:rPr>
        <w:tab/>
        <w:t xml:space="preserve">D. B. Mahadik, A. V. Rao, P. B. Wagh and S. C. Gupta, in </w:t>
      </w:r>
      <w:r w:rsidRPr="009F7F88">
        <w:rPr>
          <w:rFonts w:ascii="Calibri" w:hAnsi="Calibri" w:cs="Calibri"/>
          <w:i/>
          <w:iCs/>
          <w:noProof/>
          <w:color w:val="000000" w:themeColor="text1"/>
          <w:sz w:val="18"/>
          <w:szCs w:val="24"/>
        </w:rPr>
        <w:t>AIP Conference Proceedings</w:t>
      </w:r>
      <w:r w:rsidRPr="009F7F88">
        <w:rPr>
          <w:rFonts w:ascii="Calibri" w:hAnsi="Calibri" w:cs="Calibri"/>
          <w:noProof/>
          <w:color w:val="000000" w:themeColor="text1"/>
          <w:sz w:val="18"/>
          <w:szCs w:val="24"/>
        </w:rPr>
        <w:t>, American Institute of PhysicsAIP, 2013, vol. 1536, pp. 553–554.</w:t>
      </w:r>
    </w:p>
    <w:p w14:paraId="0C48EB6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7</w:t>
      </w:r>
      <w:r w:rsidRPr="009F7F88">
        <w:rPr>
          <w:rFonts w:ascii="Calibri" w:hAnsi="Calibri" w:cs="Calibri"/>
          <w:noProof/>
          <w:color w:val="000000" w:themeColor="text1"/>
          <w:sz w:val="18"/>
          <w:szCs w:val="24"/>
        </w:rPr>
        <w:tab/>
        <w:t xml:space="preserve">Z. Shao, F. Luo, X. Cheng and Y. Zhang, </w:t>
      </w:r>
      <w:r w:rsidRPr="009F7F88">
        <w:rPr>
          <w:rFonts w:ascii="Calibri" w:hAnsi="Calibri" w:cs="Calibri"/>
          <w:i/>
          <w:iCs/>
          <w:noProof/>
          <w:color w:val="000000" w:themeColor="text1"/>
          <w:sz w:val="18"/>
          <w:szCs w:val="24"/>
        </w:rPr>
        <w:t>Mater. Chem. Phys.</w:t>
      </w:r>
      <w:r w:rsidRPr="009F7F88">
        <w:rPr>
          <w:rFonts w:ascii="Calibri" w:hAnsi="Calibri" w:cs="Calibri"/>
          <w:noProof/>
          <w:color w:val="000000" w:themeColor="text1"/>
          <w:sz w:val="18"/>
          <w:szCs w:val="24"/>
        </w:rPr>
        <w:t xml:space="preserve">, 2013, </w:t>
      </w:r>
      <w:r w:rsidRPr="009F7F88">
        <w:rPr>
          <w:rFonts w:ascii="Calibri" w:hAnsi="Calibri" w:cs="Calibri"/>
          <w:b/>
          <w:bCs/>
          <w:noProof/>
          <w:color w:val="000000" w:themeColor="text1"/>
          <w:sz w:val="18"/>
          <w:szCs w:val="24"/>
        </w:rPr>
        <w:t>141</w:t>
      </w:r>
      <w:r w:rsidRPr="009F7F88">
        <w:rPr>
          <w:rFonts w:ascii="Calibri" w:hAnsi="Calibri" w:cs="Calibri"/>
          <w:noProof/>
          <w:color w:val="000000" w:themeColor="text1"/>
          <w:sz w:val="18"/>
          <w:szCs w:val="24"/>
        </w:rPr>
        <w:t>, 570–575.</w:t>
      </w:r>
    </w:p>
    <w:p w14:paraId="647ACFD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8</w:t>
      </w:r>
      <w:r w:rsidRPr="009F7F88">
        <w:rPr>
          <w:rFonts w:ascii="Calibri" w:hAnsi="Calibri" w:cs="Calibri"/>
          <w:noProof/>
          <w:color w:val="000000" w:themeColor="text1"/>
          <w:sz w:val="18"/>
          <w:szCs w:val="24"/>
        </w:rPr>
        <w:tab/>
        <w:t xml:space="preserve">F. Rechberger and M. Niederberger, </w:t>
      </w:r>
      <w:r w:rsidRPr="009F7F88">
        <w:rPr>
          <w:rFonts w:ascii="Calibri" w:hAnsi="Calibri" w:cs="Calibri"/>
          <w:i/>
          <w:iCs/>
          <w:noProof/>
          <w:color w:val="000000" w:themeColor="text1"/>
          <w:sz w:val="18"/>
          <w:szCs w:val="24"/>
        </w:rPr>
        <w:t>Nanoscale Horizons</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w:t>
      </w:r>
      <w:r w:rsidRPr="009F7F88">
        <w:rPr>
          <w:rFonts w:ascii="Calibri" w:hAnsi="Calibri" w:cs="Calibri"/>
          <w:noProof/>
          <w:color w:val="000000" w:themeColor="text1"/>
          <w:sz w:val="18"/>
          <w:szCs w:val="24"/>
        </w:rPr>
        <w:t>, 6–30.</w:t>
      </w:r>
    </w:p>
    <w:p w14:paraId="5685332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89</w:t>
      </w:r>
      <w:r w:rsidRPr="009F7F88">
        <w:rPr>
          <w:rFonts w:ascii="Calibri" w:hAnsi="Calibri" w:cs="Calibri"/>
          <w:noProof/>
          <w:color w:val="000000" w:themeColor="text1"/>
          <w:sz w:val="18"/>
          <w:szCs w:val="24"/>
        </w:rPr>
        <w:tab/>
        <w:t xml:space="preserve">C. A. Saez Cabezas, G. K. Ong, R. B. Jadrich, B. A. Lindquist, A. Agrawal, T. M. Truskett and D. J. Milliron, </w:t>
      </w:r>
      <w:r w:rsidRPr="009F7F88">
        <w:rPr>
          <w:rFonts w:ascii="Calibri" w:hAnsi="Calibri" w:cs="Calibri"/>
          <w:i/>
          <w:iCs/>
          <w:noProof/>
          <w:color w:val="000000" w:themeColor="text1"/>
          <w:sz w:val="18"/>
          <w:szCs w:val="24"/>
        </w:rPr>
        <w:t>Proc. Natl Acad. Sci. USA</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15</w:t>
      </w:r>
      <w:r w:rsidRPr="009F7F88">
        <w:rPr>
          <w:rFonts w:ascii="Calibri" w:hAnsi="Calibri" w:cs="Calibri"/>
          <w:noProof/>
          <w:color w:val="000000" w:themeColor="text1"/>
          <w:sz w:val="18"/>
          <w:szCs w:val="24"/>
        </w:rPr>
        <w:t>, 8925–8930.</w:t>
      </w:r>
    </w:p>
    <w:p w14:paraId="4F07CE7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0</w:t>
      </w:r>
      <w:r w:rsidRPr="009F7F88">
        <w:rPr>
          <w:rFonts w:ascii="Calibri" w:hAnsi="Calibri" w:cs="Calibri"/>
          <w:noProof/>
          <w:color w:val="000000" w:themeColor="text1"/>
          <w:sz w:val="18"/>
          <w:szCs w:val="24"/>
        </w:rPr>
        <w:tab/>
        <w:t xml:space="preserve">D. Wen, W. Liu, D. Haubold, C. Zhu, M. Oschatz, M. Holzschuh, A. Wolf, F. Simon, S. Kaskel and A. Eychmüller,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10</w:t>
      </w:r>
      <w:r w:rsidRPr="009F7F88">
        <w:rPr>
          <w:rFonts w:ascii="Calibri" w:hAnsi="Calibri" w:cs="Calibri"/>
          <w:noProof/>
          <w:color w:val="000000" w:themeColor="text1"/>
          <w:sz w:val="18"/>
          <w:szCs w:val="24"/>
        </w:rPr>
        <w:t>, 2559–2567.</w:t>
      </w:r>
    </w:p>
    <w:p w14:paraId="79884B4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1</w:t>
      </w:r>
      <w:r w:rsidRPr="009F7F88">
        <w:rPr>
          <w:rFonts w:ascii="Calibri" w:hAnsi="Calibri" w:cs="Calibri"/>
          <w:noProof/>
          <w:color w:val="000000" w:themeColor="text1"/>
          <w:sz w:val="18"/>
          <w:szCs w:val="24"/>
        </w:rPr>
        <w:tab/>
        <w:t xml:space="preserve">R. Du, Y. Hu, R. Hübner, J. O. Joswig, X. Fan, K. Schneider and A. Eychmüller, </w:t>
      </w:r>
      <w:r w:rsidRPr="009F7F88">
        <w:rPr>
          <w:rFonts w:ascii="Calibri" w:hAnsi="Calibri" w:cs="Calibri"/>
          <w:i/>
          <w:iCs/>
          <w:noProof/>
          <w:color w:val="000000" w:themeColor="text1"/>
          <w:sz w:val="18"/>
          <w:szCs w:val="24"/>
        </w:rPr>
        <w:t>Sci. Adv.</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eaaw4590.</w:t>
      </w:r>
    </w:p>
    <w:p w14:paraId="7CBD98E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2</w:t>
      </w:r>
      <w:r w:rsidRPr="009F7F88">
        <w:rPr>
          <w:rFonts w:ascii="Calibri" w:hAnsi="Calibri" w:cs="Calibri"/>
          <w:noProof/>
          <w:color w:val="000000" w:themeColor="text1"/>
          <w:sz w:val="18"/>
          <w:szCs w:val="24"/>
        </w:rPr>
        <w:tab/>
        <w:t xml:space="preserve">L. Dong, W. Wang, J. Chen, X. Ding, B. Fang, X. Miao, Y. Liu, F. Yu, H. Xin and X. Wang, </w:t>
      </w:r>
      <w:r w:rsidRPr="009F7F88">
        <w:rPr>
          <w:rFonts w:ascii="Calibri" w:hAnsi="Calibri" w:cs="Calibri"/>
          <w:i/>
          <w:iCs/>
          <w:noProof/>
          <w:color w:val="000000" w:themeColor="text1"/>
          <w:sz w:val="18"/>
          <w:szCs w:val="24"/>
        </w:rPr>
        <w:t>Biomater. Sci.</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2312–2315.</w:t>
      </w:r>
    </w:p>
    <w:p w14:paraId="10A0686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3</w:t>
      </w:r>
      <w:r w:rsidRPr="009F7F88">
        <w:rPr>
          <w:rFonts w:ascii="Calibri" w:hAnsi="Calibri" w:cs="Calibri"/>
          <w:noProof/>
          <w:color w:val="000000" w:themeColor="text1"/>
          <w:sz w:val="18"/>
          <w:szCs w:val="24"/>
        </w:rPr>
        <w:tab/>
        <w:t xml:space="preserve">H. Zhang, S. Lyu, X. Zhou, H. Gu, C. Ma, C. Wang, T. Ding, Q. Shao, H. Liu and Z. Guo, </w:t>
      </w:r>
      <w:r w:rsidRPr="009F7F88">
        <w:rPr>
          <w:rFonts w:ascii="Calibri" w:hAnsi="Calibri" w:cs="Calibri"/>
          <w:i/>
          <w:iCs/>
          <w:noProof/>
          <w:color w:val="000000" w:themeColor="text1"/>
          <w:sz w:val="18"/>
          <w:szCs w:val="24"/>
        </w:rPr>
        <w:t>J. Colloid Interface Sci.</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536</w:t>
      </w:r>
      <w:r w:rsidRPr="009F7F88">
        <w:rPr>
          <w:rFonts w:ascii="Calibri" w:hAnsi="Calibri" w:cs="Calibri"/>
          <w:noProof/>
          <w:color w:val="000000" w:themeColor="text1"/>
          <w:sz w:val="18"/>
          <w:szCs w:val="24"/>
        </w:rPr>
        <w:t>, 245–251.</w:t>
      </w:r>
    </w:p>
    <w:p w14:paraId="74D1389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4</w:t>
      </w:r>
      <w:r w:rsidRPr="009F7F88">
        <w:rPr>
          <w:rFonts w:ascii="Calibri" w:hAnsi="Calibri" w:cs="Calibri"/>
          <w:noProof/>
          <w:color w:val="000000" w:themeColor="text1"/>
          <w:sz w:val="18"/>
          <w:szCs w:val="24"/>
        </w:rPr>
        <w:tab/>
        <w:t xml:space="preserve">H. Yang, Z. Li, G. Sun, X. Jin, B. Lu, P. Zhang, T. Lin and L. Qu,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9</w:t>
      </w:r>
      <w:r w:rsidRPr="009F7F88">
        <w:rPr>
          <w:rFonts w:ascii="Calibri" w:hAnsi="Calibri" w:cs="Calibri"/>
          <w:noProof/>
          <w:color w:val="000000" w:themeColor="text1"/>
          <w:sz w:val="18"/>
          <w:szCs w:val="24"/>
        </w:rPr>
        <w:t>, 1901917.</w:t>
      </w:r>
    </w:p>
    <w:p w14:paraId="1973D8A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5</w:t>
      </w:r>
      <w:r w:rsidRPr="009F7F88">
        <w:rPr>
          <w:rFonts w:ascii="Calibri" w:hAnsi="Calibri" w:cs="Calibri"/>
          <w:noProof/>
          <w:color w:val="000000" w:themeColor="text1"/>
          <w:sz w:val="18"/>
          <w:szCs w:val="24"/>
        </w:rPr>
        <w:tab/>
        <w:t xml:space="preserve">G. Markevicius, R. Ladj, P. Niemeyer, T. Budtova and A. Rigacci, </w:t>
      </w:r>
      <w:r w:rsidRPr="009F7F88">
        <w:rPr>
          <w:rFonts w:ascii="Calibri" w:hAnsi="Calibri" w:cs="Calibri"/>
          <w:i/>
          <w:iCs/>
          <w:noProof/>
          <w:color w:val="000000" w:themeColor="text1"/>
          <w:sz w:val="18"/>
          <w:szCs w:val="24"/>
        </w:rPr>
        <w:t>J. Mater. Sci.</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52</w:t>
      </w:r>
      <w:r w:rsidRPr="009F7F88">
        <w:rPr>
          <w:rFonts w:ascii="Calibri" w:hAnsi="Calibri" w:cs="Calibri"/>
          <w:noProof/>
          <w:color w:val="000000" w:themeColor="text1"/>
          <w:sz w:val="18"/>
          <w:szCs w:val="24"/>
        </w:rPr>
        <w:t>, 2210–2221.</w:t>
      </w:r>
    </w:p>
    <w:p w14:paraId="0C4B980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lastRenderedPageBreak/>
        <w:t>96</w:t>
      </w:r>
      <w:r w:rsidRPr="009F7F88">
        <w:rPr>
          <w:rFonts w:ascii="Calibri" w:hAnsi="Calibri" w:cs="Calibri"/>
          <w:noProof/>
          <w:color w:val="000000" w:themeColor="text1"/>
          <w:sz w:val="18"/>
          <w:szCs w:val="24"/>
        </w:rPr>
        <w:tab/>
        <w:t xml:space="preserve">P. R. Aravind, P. Shajesh, G. D. Soraru and K. G. K. Warrier, </w:t>
      </w:r>
      <w:r w:rsidRPr="009F7F88">
        <w:rPr>
          <w:rFonts w:ascii="Calibri" w:hAnsi="Calibri" w:cs="Calibri"/>
          <w:i/>
          <w:iCs/>
          <w:noProof/>
          <w:color w:val="000000" w:themeColor="text1"/>
          <w:sz w:val="18"/>
          <w:szCs w:val="24"/>
        </w:rPr>
        <w:t>J. Sol-Gel Sci. Technol.</w:t>
      </w:r>
      <w:r w:rsidRPr="009F7F88">
        <w:rPr>
          <w:rFonts w:ascii="Calibri" w:hAnsi="Calibri" w:cs="Calibri"/>
          <w:noProof/>
          <w:color w:val="000000" w:themeColor="text1"/>
          <w:sz w:val="18"/>
          <w:szCs w:val="24"/>
        </w:rPr>
        <w:t xml:space="preserve">, 2010, </w:t>
      </w:r>
      <w:r w:rsidRPr="009F7F88">
        <w:rPr>
          <w:rFonts w:ascii="Calibri" w:hAnsi="Calibri" w:cs="Calibri"/>
          <w:b/>
          <w:bCs/>
          <w:noProof/>
          <w:color w:val="000000" w:themeColor="text1"/>
          <w:sz w:val="18"/>
          <w:szCs w:val="24"/>
        </w:rPr>
        <w:t>54</w:t>
      </w:r>
      <w:r w:rsidRPr="009F7F88">
        <w:rPr>
          <w:rFonts w:ascii="Calibri" w:hAnsi="Calibri" w:cs="Calibri"/>
          <w:noProof/>
          <w:color w:val="000000" w:themeColor="text1"/>
          <w:sz w:val="18"/>
          <w:szCs w:val="24"/>
        </w:rPr>
        <w:t>, 105–117.</w:t>
      </w:r>
    </w:p>
    <w:p w14:paraId="4B14D73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7</w:t>
      </w:r>
      <w:r w:rsidRPr="009F7F88">
        <w:rPr>
          <w:rFonts w:ascii="Calibri" w:hAnsi="Calibri" w:cs="Calibri"/>
          <w:noProof/>
          <w:color w:val="000000" w:themeColor="text1"/>
          <w:sz w:val="18"/>
          <w:szCs w:val="24"/>
        </w:rPr>
        <w:tab/>
        <w:t xml:space="preserve">M. A. Einarsrud, S. Haereid and V. Wittwer, </w:t>
      </w:r>
      <w:r w:rsidRPr="009F7F88">
        <w:rPr>
          <w:rFonts w:ascii="Calibri" w:hAnsi="Calibri" w:cs="Calibri"/>
          <w:i/>
          <w:iCs/>
          <w:noProof/>
          <w:color w:val="000000" w:themeColor="text1"/>
          <w:sz w:val="18"/>
          <w:szCs w:val="24"/>
        </w:rPr>
        <w:t>Sol. Energy Mater. Sol. Cells</w:t>
      </w:r>
      <w:r w:rsidRPr="009F7F88">
        <w:rPr>
          <w:rFonts w:ascii="Calibri" w:hAnsi="Calibri" w:cs="Calibri"/>
          <w:noProof/>
          <w:color w:val="000000" w:themeColor="text1"/>
          <w:sz w:val="18"/>
          <w:szCs w:val="24"/>
        </w:rPr>
        <w:t xml:space="preserve">, 1993, </w:t>
      </w:r>
      <w:r w:rsidRPr="009F7F88">
        <w:rPr>
          <w:rFonts w:ascii="Calibri" w:hAnsi="Calibri" w:cs="Calibri"/>
          <w:b/>
          <w:bCs/>
          <w:noProof/>
          <w:color w:val="000000" w:themeColor="text1"/>
          <w:sz w:val="18"/>
          <w:szCs w:val="24"/>
        </w:rPr>
        <w:t>31</w:t>
      </w:r>
      <w:r w:rsidRPr="009F7F88">
        <w:rPr>
          <w:rFonts w:ascii="Calibri" w:hAnsi="Calibri" w:cs="Calibri"/>
          <w:noProof/>
          <w:color w:val="000000" w:themeColor="text1"/>
          <w:sz w:val="18"/>
          <w:szCs w:val="24"/>
        </w:rPr>
        <w:t>, 341–347.</w:t>
      </w:r>
    </w:p>
    <w:p w14:paraId="7991C83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8</w:t>
      </w:r>
      <w:r w:rsidRPr="009F7F88">
        <w:rPr>
          <w:rFonts w:ascii="Calibri" w:hAnsi="Calibri" w:cs="Calibri"/>
          <w:noProof/>
          <w:color w:val="000000" w:themeColor="text1"/>
          <w:sz w:val="18"/>
          <w:szCs w:val="24"/>
        </w:rPr>
        <w:tab/>
        <w:t xml:space="preserve">S. S. Prakash, C. J. Sankaran, A. J. Hurd and S. M. Rao, </w:t>
      </w:r>
      <w:r w:rsidRPr="009F7F88">
        <w:rPr>
          <w:rFonts w:ascii="Calibri" w:hAnsi="Calibri" w:cs="Calibri"/>
          <w:i/>
          <w:iCs/>
          <w:noProof/>
          <w:color w:val="000000" w:themeColor="text1"/>
          <w:sz w:val="18"/>
          <w:szCs w:val="24"/>
        </w:rPr>
        <w:t>Nature</w:t>
      </w:r>
      <w:r w:rsidRPr="009F7F88">
        <w:rPr>
          <w:rFonts w:ascii="Calibri" w:hAnsi="Calibri" w:cs="Calibri"/>
          <w:noProof/>
          <w:color w:val="000000" w:themeColor="text1"/>
          <w:sz w:val="18"/>
          <w:szCs w:val="24"/>
        </w:rPr>
        <w:t xml:space="preserve">, 1995, </w:t>
      </w:r>
      <w:r w:rsidRPr="009F7F88">
        <w:rPr>
          <w:rFonts w:ascii="Calibri" w:hAnsi="Calibri" w:cs="Calibri"/>
          <w:b/>
          <w:bCs/>
          <w:noProof/>
          <w:color w:val="000000" w:themeColor="text1"/>
          <w:sz w:val="18"/>
          <w:szCs w:val="24"/>
        </w:rPr>
        <w:t>374</w:t>
      </w:r>
      <w:r w:rsidRPr="009F7F88">
        <w:rPr>
          <w:rFonts w:ascii="Calibri" w:hAnsi="Calibri" w:cs="Calibri"/>
          <w:noProof/>
          <w:color w:val="000000" w:themeColor="text1"/>
          <w:sz w:val="18"/>
          <w:szCs w:val="24"/>
        </w:rPr>
        <w:t>, 439–443.</w:t>
      </w:r>
    </w:p>
    <w:p w14:paraId="68BB321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99</w:t>
      </w:r>
      <w:r w:rsidRPr="009F7F88">
        <w:rPr>
          <w:rFonts w:ascii="Calibri" w:hAnsi="Calibri" w:cs="Calibri"/>
          <w:noProof/>
          <w:color w:val="000000" w:themeColor="text1"/>
          <w:sz w:val="18"/>
          <w:szCs w:val="24"/>
        </w:rPr>
        <w:tab/>
        <w:t xml:space="preserve">D. Klvana, J. Chaouki, M. Repellin-Lacroix, G. Pajonk, M. Repellin-lacroix and G. Pajonk, </w:t>
      </w:r>
      <w:r w:rsidRPr="009F7F88">
        <w:rPr>
          <w:rFonts w:ascii="Calibri" w:hAnsi="Calibri" w:cs="Calibri"/>
          <w:i/>
          <w:iCs/>
          <w:noProof/>
          <w:color w:val="000000" w:themeColor="text1"/>
          <w:sz w:val="18"/>
          <w:szCs w:val="24"/>
        </w:rPr>
        <w:t>J. Phys. Colloq.</w:t>
      </w:r>
      <w:r w:rsidRPr="009F7F88">
        <w:rPr>
          <w:rFonts w:ascii="Calibri" w:hAnsi="Calibri" w:cs="Calibri"/>
          <w:noProof/>
          <w:color w:val="000000" w:themeColor="text1"/>
          <w:sz w:val="18"/>
          <w:szCs w:val="24"/>
        </w:rPr>
        <w:t xml:space="preserve">, 1989, </w:t>
      </w:r>
      <w:r w:rsidRPr="009F7F88">
        <w:rPr>
          <w:rFonts w:ascii="Calibri" w:hAnsi="Calibri" w:cs="Calibri"/>
          <w:b/>
          <w:bCs/>
          <w:noProof/>
          <w:color w:val="000000" w:themeColor="text1"/>
          <w:sz w:val="18"/>
          <w:szCs w:val="24"/>
        </w:rPr>
        <w:t>50</w:t>
      </w:r>
      <w:r w:rsidRPr="009F7F88">
        <w:rPr>
          <w:rFonts w:ascii="Calibri" w:hAnsi="Calibri" w:cs="Calibri"/>
          <w:noProof/>
          <w:color w:val="000000" w:themeColor="text1"/>
          <w:sz w:val="18"/>
          <w:szCs w:val="24"/>
        </w:rPr>
        <w:t>, 29–32.</w:t>
      </w:r>
    </w:p>
    <w:p w14:paraId="707D47B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0</w:t>
      </w:r>
      <w:r w:rsidRPr="009F7F88">
        <w:rPr>
          <w:rFonts w:ascii="Calibri" w:hAnsi="Calibri" w:cs="Calibri"/>
          <w:noProof/>
          <w:color w:val="000000" w:themeColor="text1"/>
          <w:sz w:val="18"/>
          <w:szCs w:val="24"/>
        </w:rPr>
        <w:tab/>
        <w:t xml:space="preserve">X. Zhang, Z. Sui, B. Xu, S. Yue, Y. Luo, W. Zhan and B. Liu, </w:t>
      </w:r>
      <w:r w:rsidRPr="009F7F88">
        <w:rPr>
          <w:rFonts w:ascii="Calibri" w:hAnsi="Calibri" w:cs="Calibri"/>
          <w:i/>
          <w:iCs/>
          <w:noProof/>
          <w:color w:val="000000" w:themeColor="text1"/>
          <w:sz w:val="18"/>
          <w:szCs w:val="24"/>
        </w:rPr>
        <w:t>J. Mater. Chem.</w:t>
      </w:r>
      <w:r w:rsidRPr="009F7F88">
        <w:rPr>
          <w:rFonts w:ascii="Calibri" w:hAnsi="Calibri" w:cs="Calibri"/>
          <w:noProof/>
          <w:color w:val="000000" w:themeColor="text1"/>
          <w:sz w:val="18"/>
          <w:szCs w:val="24"/>
        </w:rPr>
        <w:t xml:space="preserve">, 2011, </w:t>
      </w:r>
      <w:r w:rsidRPr="009F7F88">
        <w:rPr>
          <w:rFonts w:ascii="Calibri" w:hAnsi="Calibri" w:cs="Calibri"/>
          <w:b/>
          <w:bCs/>
          <w:noProof/>
          <w:color w:val="000000" w:themeColor="text1"/>
          <w:sz w:val="18"/>
          <w:szCs w:val="24"/>
        </w:rPr>
        <w:t>21</w:t>
      </w:r>
      <w:r w:rsidRPr="009F7F88">
        <w:rPr>
          <w:rFonts w:ascii="Calibri" w:hAnsi="Calibri" w:cs="Calibri"/>
          <w:noProof/>
          <w:color w:val="000000" w:themeColor="text1"/>
          <w:sz w:val="18"/>
          <w:szCs w:val="24"/>
        </w:rPr>
        <w:t>, 6494–6497.</w:t>
      </w:r>
    </w:p>
    <w:p w14:paraId="1135FE0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1</w:t>
      </w:r>
      <w:r w:rsidRPr="009F7F88">
        <w:rPr>
          <w:rFonts w:ascii="Calibri" w:hAnsi="Calibri" w:cs="Calibri"/>
          <w:noProof/>
          <w:color w:val="000000" w:themeColor="text1"/>
          <w:sz w:val="18"/>
          <w:szCs w:val="24"/>
        </w:rPr>
        <w:tab/>
        <w:t xml:space="preserve">M. J. Oh and P. J. Yoo, </w:t>
      </w:r>
      <w:r w:rsidRPr="009F7F88">
        <w:rPr>
          <w:rFonts w:ascii="Calibri" w:hAnsi="Calibri" w:cs="Calibri"/>
          <w:i/>
          <w:iCs/>
          <w:noProof/>
          <w:color w:val="000000" w:themeColor="text1"/>
          <w:sz w:val="18"/>
          <w:szCs w:val="24"/>
        </w:rPr>
        <w:t>Korean J. Chem. Eng.</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37</w:t>
      </w:r>
      <w:r w:rsidRPr="009F7F88">
        <w:rPr>
          <w:rFonts w:ascii="Calibri" w:hAnsi="Calibri" w:cs="Calibri"/>
          <w:noProof/>
          <w:color w:val="000000" w:themeColor="text1"/>
          <w:sz w:val="18"/>
          <w:szCs w:val="24"/>
        </w:rPr>
        <w:t>, 189–208.</w:t>
      </w:r>
    </w:p>
    <w:p w14:paraId="5F5ED01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2</w:t>
      </w:r>
      <w:r w:rsidRPr="009F7F88">
        <w:rPr>
          <w:rFonts w:ascii="Calibri" w:hAnsi="Calibri" w:cs="Calibri"/>
          <w:noProof/>
          <w:color w:val="000000" w:themeColor="text1"/>
          <w:sz w:val="18"/>
          <w:szCs w:val="24"/>
        </w:rPr>
        <w:tab/>
        <w:t xml:space="preserve">H. Sun, Z. Xu and C. Gao,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3, </w:t>
      </w:r>
      <w:r w:rsidRPr="009F7F88">
        <w:rPr>
          <w:rFonts w:ascii="Calibri" w:hAnsi="Calibri" w:cs="Calibri"/>
          <w:b/>
          <w:bCs/>
          <w:noProof/>
          <w:color w:val="000000" w:themeColor="text1"/>
          <w:sz w:val="18"/>
          <w:szCs w:val="24"/>
        </w:rPr>
        <w:t>25</w:t>
      </w:r>
      <w:r w:rsidRPr="009F7F88">
        <w:rPr>
          <w:rFonts w:ascii="Calibri" w:hAnsi="Calibri" w:cs="Calibri"/>
          <w:noProof/>
          <w:color w:val="000000" w:themeColor="text1"/>
          <w:sz w:val="18"/>
          <w:szCs w:val="24"/>
        </w:rPr>
        <w:t>, 2554–2560.</w:t>
      </w:r>
    </w:p>
    <w:p w14:paraId="53611C9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3</w:t>
      </w:r>
      <w:r w:rsidRPr="009F7F88">
        <w:rPr>
          <w:rFonts w:ascii="Calibri" w:hAnsi="Calibri" w:cs="Calibri"/>
          <w:noProof/>
          <w:color w:val="000000" w:themeColor="text1"/>
          <w:sz w:val="18"/>
          <w:szCs w:val="24"/>
        </w:rPr>
        <w:tab/>
        <w:t xml:space="preserve">Y. Si, X. Wang, C. Yan, L. Yang, J. Yu and B. Ding,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9512–9518.</w:t>
      </w:r>
    </w:p>
    <w:p w14:paraId="4F93268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4</w:t>
      </w:r>
      <w:r w:rsidRPr="009F7F88">
        <w:rPr>
          <w:rFonts w:ascii="Calibri" w:hAnsi="Calibri" w:cs="Calibri"/>
          <w:noProof/>
          <w:color w:val="000000" w:themeColor="text1"/>
          <w:sz w:val="18"/>
          <w:szCs w:val="24"/>
        </w:rPr>
        <w:tab/>
        <w:t xml:space="preserve">Z. Wang, R. Wei, J. Gu, H. Liu, C. Liu, C. Luo, J. Kong, Q. Shao, N. Wang, Z. Guo and X. Liu, </w:t>
      </w:r>
      <w:r w:rsidRPr="009F7F88">
        <w:rPr>
          <w:rFonts w:ascii="Calibri" w:hAnsi="Calibri" w:cs="Calibri"/>
          <w:i/>
          <w:iCs/>
          <w:noProof/>
          <w:color w:val="000000" w:themeColor="text1"/>
          <w:sz w:val="18"/>
          <w:szCs w:val="24"/>
        </w:rPr>
        <w:t>Carbon</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39</w:t>
      </w:r>
      <w:r w:rsidRPr="009F7F88">
        <w:rPr>
          <w:rFonts w:ascii="Calibri" w:hAnsi="Calibri" w:cs="Calibri"/>
          <w:noProof/>
          <w:color w:val="000000" w:themeColor="text1"/>
          <w:sz w:val="18"/>
          <w:szCs w:val="24"/>
        </w:rPr>
        <w:t>, 1126–1135.</w:t>
      </w:r>
    </w:p>
    <w:p w14:paraId="5B39AFB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5</w:t>
      </w:r>
      <w:r w:rsidRPr="009F7F88">
        <w:rPr>
          <w:rFonts w:ascii="Calibri" w:hAnsi="Calibri" w:cs="Calibri"/>
          <w:noProof/>
          <w:color w:val="000000" w:themeColor="text1"/>
          <w:sz w:val="18"/>
          <w:szCs w:val="24"/>
        </w:rPr>
        <w:tab/>
        <w:t xml:space="preserve">W. Gao, N. Zhao, W. Yao, Z. Xu, H. Bai and C. Gao, </w:t>
      </w:r>
      <w:r w:rsidRPr="009F7F88">
        <w:rPr>
          <w:rFonts w:ascii="Calibri" w:hAnsi="Calibri" w:cs="Calibri"/>
          <w:i/>
          <w:iCs/>
          <w:noProof/>
          <w:color w:val="000000" w:themeColor="text1"/>
          <w:sz w:val="18"/>
          <w:szCs w:val="24"/>
        </w:rPr>
        <w:t>RSC Adv.</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33600–33605.</w:t>
      </w:r>
    </w:p>
    <w:p w14:paraId="4F16821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6</w:t>
      </w:r>
      <w:r w:rsidRPr="009F7F88">
        <w:rPr>
          <w:rFonts w:ascii="Calibri" w:hAnsi="Calibri" w:cs="Calibri"/>
          <w:noProof/>
          <w:color w:val="000000" w:themeColor="text1"/>
          <w:sz w:val="18"/>
          <w:szCs w:val="24"/>
        </w:rPr>
        <w:tab/>
        <w:t xml:space="preserve">R. Bian, G. He, W. Zhi, S. Xiang, T. Wang and D. Cai, </w:t>
      </w:r>
      <w:r w:rsidRPr="009F7F88">
        <w:rPr>
          <w:rFonts w:ascii="Calibri" w:hAnsi="Calibri" w:cs="Calibri"/>
          <w:i/>
          <w:iCs/>
          <w:noProof/>
          <w:color w:val="000000" w:themeColor="text1"/>
          <w:sz w:val="18"/>
          <w:szCs w:val="24"/>
        </w:rPr>
        <w:t>J. Mater. Chem. C</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474–478.</w:t>
      </w:r>
    </w:p>
    <w:p w14:paraId="2D8A06F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7</w:t>
      </w:r>
      <w:r w:rsidRPr="009F7F88">
        <w:rPr>
          <w:rFonts w:ascii="Calibri" w:hAnsi="Calibri" w:cs="Calibri"/>
          <w:noProof/>
          <w:color w:val="000000" w:themeColor="text1"/>
          <w:sz w:val="18"/>
          <w:szCs w:val="24"/>
        </w:rPr>
        <w:tab/>
        <w:t xml:space="preserve">M. Peng, Z. Wen, L. Xie, J. Cheng, Z. Jia, D. Shi, H. Zeng, B. Zhao, Z. Liang, T. Li and L. Jiang,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1</w:t>
      </w:r>
      <w:r w:rsidRPr="009F7F88">
        <w:rPr>
          <w:rFonts w:ascii="Calibri" w:hAnsi="Calibri" w:cs="Calibri"/>
          <w:noProof/>
          <w:color w:val="000000" w:themeColor="text1"/>
          <w:sz w:val="18"/>
          <w:szCs w:val="24"/>
        </w:rPr>
        <w:t>, 1902930.</w:t>
      </w:r>
    </w:p>
    <w:p w14:paraId="233B3F8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8</w:t>
      </w:r>
      <w:r w:rsidRPr="009F7F88">
        <w:rPr>
          <w:rFonts w:ascii="Calibri" w:hAnsi="Calibri" w:cs="Calibri"/>
          <w:noProof/>
          <w:color w:val="000000" w:themeColor="text1"/>
          <w:sz w:val="18"/>
          <w:szCs w:val="24"/>
        </w:rPr>
        <w:tab/>
        <w:t xml:space="preserve">M. Han, X. Yin, K. Hantanasirisakul, X. Li, A. Iqbal, C. B. Hatter, B. Anasori, C. M. Koo, T. Torita, Y. Soda, L. Zhang, L. Cheng and Y. Gogotsi, </w:t>
      </w:r>
      <w:r w:rsidRPr="009F7F88">
        <w:rPr>
          <w:rFonts w:ascii="Calibri" w:hAnsi="Calibri" w:cs="Calibri"/>
          <w:i/>
          <w:iCs/>
          <w:noProof/>
          <w:color w:val="000000" w:themeColor="text1"/>
          <w:sz w:val="18"/>
          <w:szCs w:val="24"/>
        </w:rPr>
        <w:t>Adv. Opt.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1900267.</w:t>
      </w:r>
    </w:p>
    <w:p w14:paraId="3300DE2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09</w:t>
      </w:r>
      <w:r w:rsidRPr="009F7F88">
        <w:rPr>
          <w:rFonts w:ascii="Calibri" w:hAnsi="Calibri" w:cs="Calibri"/>
          <w:noProof/>
          <w:color w:val="000000" w:themeColor="text1"/>
          <w:sz w:val="18"/>
          <w:szCs w:val="24"/>
        </w:rPr>
        <w:tab/>
        <w:t xml:space="preserve">Q. Zhang, F. Zhang, S. P. Medarametla, H. Li, C. Zhou and D. Lin, </w:t>
      </w:r>
      <w:r w:rsidRPr="009F7F88">
        <w:rPr>
          <w:rFonts w:ascii="Calibri" w:hAnsi="Calibri" w:cs="Calibri"/>
          <w:i/>
          <w:iCs/>
          <w:noProof/>
          <w:color w:val="000000" w:themeColor="text1"/>
          <w:sz w:val="18"/>
          <w:szCs w:val="24"/>
        </w:rPr>
        <w:t>Small</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12</w:t>
      </w:r>
      <w:r w:rsidRPr="009F7F88">
        <w:rPr>
          <w:rFonts w:ascii="Calibri" w:hAnsi="Calibri" w:cs="Calibri"/>
          <w:noProof/>
          <w:color w:val="000000" w:themeColor="text1"/>
          <w:sz w:val="18"/>
          <w:szCs w:val="24"/>
        </w:rPr>
        <w:t>, 1702–1708.</w:t>
      </w:r>
    </w:p>
    <w:p w14:paraId="4358772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0</w:t>
      </w:r>
      <w:r w:rsidRPr="009F7F88">
        <w:rPr>
          <w:rFonts w:ascii="Calibri" w:hAnsi="Calibri" w:cs="Calibri"/>
          <w:noProof/>
          <w:color w:val="000000" w:themeColor="text1"/>
          <w:sz w:val="18"/>
          <w:szCs w:val="24"/>
        </w:rPr>
        <w:tab/>
        <w:t xml:space="preserve">S. Liao, T. Zhai and H. Xia,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1068–1077.</w:t>
      </w:r>
    </w:p>
    <w:p w14:paraId="33DF26D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1</w:t>
      </w:r>
      <w:r w:rsidRPr="009F7F88">
        <w:rPr>
          <w:rFonts w:ascii="Calibri" w:hAnsi="Calibri" w:cs="Calibri"/>
          <w:noProof/>
          <w:color w:val="000000" w:themeColor="text1"/>
          <w:sz w:val="18"/>
          <w:szCs w:val="24"/>
        </w:rPr>
        <w:tab/>
        <w:t xml:space="preserve">P. Paraskevopoulou, D. Chriti, G. Raptopoulos and G. C. Anyfantis, </w:t>
      </w:r>
      <w:r w:rsidRPr="009F7F88">
        <w:rPr>
          <w:rFonts w:ascii="Calibri" w:hAnsi="Calibri" w:cs="Calibri"/>
          <w:i/>
          <w:iCs/>
          <w:noProof/>
          <w:color w:val="000000" w:themeColor="text1"/>
          <w:sz w:val="18"/>
          <w:szCs w:val="24"/>
        </w:rPr>
        <w:t>Materials (Basel).</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2</w:t>
      </w:r>
      <w:r w:rsidRPr="009F7F88">
        <w:rPr>
          <w:rFonts w:ascii="Calibri" w:hAnsi="Calibri" w:cs="Calibri"/>
          <w:noProof/>
          <w:color w:val="000000" w:themeColor="text1"/>
          <w:sz w:val="18"/>
          <w:szCs w:val="24"/>
        </w:rPr>
        <w:t>, 1543.</w:t>
      </w:r>
    </w:p>
    <w:p w14:paraId="12E12D7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2</w:t>
      </w:r>
      <w:r w:rsidRPr="009F7F88">
        <w:rPr>
          <w:rFonts w:ascii="Calibri" w:hAnsi="Calibri" w:cs="Calibri"/>
          <w:noProof/>
          <w:color w:val="000000" w:themeColor="text1"/>
          <w:sz w:val="18"/>
          <w:szCs w:val="24"/>
        </w:rPr>
        <w:tab/>
        <w:t xml:space="preserve">Z. Xu, Y. Zhang, P. Li and C. Gao,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7103–7113.</w:t>
      </w:r>
    </w:p>
    <w:p w14:paraId="639A0CA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3</w:t>
      </w:r>
      <w:r w:rsidRPr="009F7F88">
        <w:rPr>
          <w:rFonts w:ascii="Calibri" w:hAnsi="Calibri" w:cs="Calibri"/>
          <w:noProof/>
          <w:color w:val="000000" w:themeColor="text1"/>
          <w:sz w:val="18"/>
          <w:szCs w:val="24"/>
        </w:rPr>
        <w:tab/>
        <w:t xml:space="preserve">Z. Xu, L. Peng, Y. Liu, Z. Liu, H. Sun, W. Gao and C. Gao, </w:t>
      </w:r>
      <w:r w:rsidRPr="009F7F88">
        <w:rPr>
          <w:rFonts w:ascii="Calibri" w:hAnsi="Calibri" w:cs="Calibri"/>
          <w:i/>
          <w:iCs/>
          <w:noProof/>
          <w:color w:val="000000" w:themeColor="text1"/>
          <w:sz w:val="18"/>
          <w:szCs w:val="24"/>
        </w:rPr>
        <w:t>Chem. Mater.</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9</w:t>
      </w:r>
      <w:r w:rsidRPr="009F7F88">
        <w:rPr>
          <w:rFonts w:ascii="Calibri" w:hAnsi="Calibri" w:cs="Calibri"/>
          <w:noProof/>
          <w:color w:val="000000" w:themeColor="text1"/>
          <w:sz w:val="18"/>
          <w:szCs w:val="24"/>
        </w:rPr>
        <w:t>, 319–330.</w:t>
      </w:r>
    </w:p>
    <w:p w14:paraId="27E3C45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4</w:t>
      </w:r>
      <w:r w:rsidRPr="009F7F88">
        <w:rPr>
          <w:rFonts w:ascii="Calibri" w:hAnsi="Calibri" w:cs="Calibri"/>
          <w:noProof/>
          <w:color w:val="000000" w:themeColor="text1"/>
          <w:sz w:val="18"/>
          <w:szCs w:val="24"/>
        </w:rPr>
        <w:tab/>
        <w:t xml:space="preserve">G. Li, G. Hong, D. Dong, W. Song and X. Zhang,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30</w:t>
      </w:r>
      <w:r w:rsidRPr="009F7F88">
        <w:rPr>
          <w:rFonts w:ascii="Calibri" w:hAnsi="Calibri" w:cs="Calibri"/>
          <w:noProof/>
          <w:color w:val="000000" w:themeColor="text1"/>
          <w:sz w:val="18"/>
          <w:szCs w:val="24"/>
        </w:rPr>
        <w:t>, 1801754.</w:t>
      </w:r>
    </w:p>
    <w:p w14:paraId="67EF685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5</w:t>
      </w:r>
      <w:r w:rsidRPr="009F7F88">
        <w:rPr>
          <w:rFonts w:ascii="Calibri" w:hAnsi="Calibri" w:cs="Calibri"/>
          <w:noProof/>
          <w:color w:val="000000" w:themeColor="text1"/>
          <w:sz w:val="18"/>
          <w:szCs w:val="24"/>
        </w:rPr>
        <w:tab/>
        <w:t xml:space="preserve">X. Y. Sun, W. B. Luo, J. Meng, X. Qing, W. Y. Fu, Y. Shuai and C. G. Wu, </w:t>
      </w:r>
      <w:r w:rsidRPr="009F7F88">
        <w:rPr>
          <w:rFonts w:ascii="Calibri" w:hAnsi="Calibri" w:cs="Calibri"/>
          <w:i/>
          <w:iCs/>
          <w:noProof/>
          <w:color w:val="000000" w:themeColor="text1"/>
          <w:sz w:val="18"/>
          <w:szCs w:val="24"/>
        </w:rPr>
        <w:t>Sensors Actuators, A Phys.</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228</w:t>
      </w:r>
      <w:r w:rsidRPr="009F7F88">
        <w:rPr>
          <w:rFonts w:ascii="Calibri" w:hAnsi="Calibri" w:cs="Calibri"/>
          <w:noProof/>
          <w:color w:val="000000" w:themeColor="text1"/>
          <w:sz w:val="18"/>
          <w:szCs w:val="24"/>
        </w:rPr>
        <w:t>, 69–74.</w:t>
      </w:r>
    </w:p>
    <w:p w14:paraId="6682905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6</w:t>
      </w:r>
      <w:r w:rsidRPr="009F7F88">
        <w:rPr>
          <w:rFonts w:ascii="Calibri" w:hAnsi="Calibri" w:cs="Calibri"/>
          <w:noProof/>
          <w:color w:val="000000" w:themeColor="text1"/>
          <w:sz w:val="18"/>
          <w:szCs w:val="24"/>
        </w:rPr>
        <w:tab/>
        <w:t xml:space="preserve">A. S. Gaikwad, S. A. Gupta and A. M. Mahajan, </w:t>
      </w:r>
      <w:r w:rsidRPr="009F7F88">
        <w:rPr>
          <w:rFonts w:ascii="Calibri" w:hAnsi="Calibri" w:cs="Calibri"/>
          <w:i/>
          <w:iCs/>
          <w:noProof/>
          <w:color w:val="000000" w:themeColor="text1"/>
          <w:sz w:val="18"/>
          <w:szCs w:val="24"/>
        </w:rPr>
        <w:t>Mater. Res. Express</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086403.</w:t>
      </w:r>
    </w:p>
    <w:p w14:paraId="39E774E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7</w:t>
      </w:r>
      <w:r w:rsidRPr="009F7F88">
        <w:rPr>
          <w:rFonts w:ascii="Calibri" w:hAnsi="Calibri" w:cs="Calibri"/>
          <w:noProof/>
          <w:color w:val="000000" w:themeColor="text1"/>
          <w:sz w:val="18"/>
          <w:szCs w:val="24"/>
        </w:rPr>
        <w:tab/>
        <w:t xml:space="preserve">X. Wang, Y. Zhang, J. Luo, D. Wang, H. Gao, J. Zhang, Y. Xing, Z. Yang, H. Cao and W. He, </w:t>
      </w:r>
      <w:r w:rsidRPr="009F7F88">
        <w:rPr>
          <w:rFonts w:ascii="Calibri" w:hAnsi="Calibri" w:cs="Calibri"/>
          <w:i/>
          <w:iCs/>
          <w:noProof/>
          <w:color w:val="000000" w:themeColor="text1"/>
          <w:sz w:val="18"/>
          <w:szCs w:val="24"/>
        </w:rPr>
        <w:t>New J. Chem.</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42</w:t>
      </w:r>
      <w:r w:rsidRPr="009F7F88">
        <w:rPr>
          <w:rFonts w:ascii="Calibri" w:hAnsi="Calibri" w:cs="Calibri"/>
          <w:noProof/>
          <w:color w:val="000000" w:themeColor="text1"/>
          <w:sz w:val="18"/>
          <w:szCs w:val="24"/>
        </w:rPr>
        <w:t>, 6525–6531.</w:t>
      </w:r>
    </w:p>
    <w:p w14:paraId="7F7C96F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8</w:t>
      </w:r>
      <w:r w:rsidRPr="009F7F88">
        <w:rPr>
          <w:rFonts w:ascii="Calibri" w:hAnsi="Calibri" w:cs="Calibri"/>
          <w:noProof/>
          <w:color w:val="000000" w:themeColor="text1"/>
          <w:sz w:val="18"/>
          <w:szCs w:val="24"/>
        </w:rPr>
        <w:tab/>
        <w:t xml:space="preserve">M. A. B. Meador, E. J. Malow, R. Silva, S. Wright, D. Quade, S. L. Vivod, H. Guo, J. Guo and M. Cakmak,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536–544.</w:t>
      </w:r>
    </w:p>
    <w:p w14:paraId="69B83B6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19</w:t>
      </w:r>
      <w:r w:rsidRPr="009F7F88">
        <w:rPr>
          <w:rFonts w:ascii="Calibri" w:hAnsi="Calibri" w:cs="Calibri"/>
          <w:noProof/>
          <w:color w:val="000000" w:themeColor="text1"/>
          <w:sz w:val="18"/>
          <w:szCs w:val="24"/>
        </w:rPr>
        <w:tab/>
        <w:t xml:space="preserve">L. S. White, D. R. Echard, M. F. Bertino, X. Gao, S. Donthula, N. Leventis, N. Shukla, J. Kośny, S. Saeed and K. Saoud, </w:t>
      </w:r>
      <w:r w:rsidRPr="009F7F88">
        <w:rPr>
          <w:rFonts w:ascii="Calibri" w:hAnsi="Calibri" w:cs="Calibri"/>
          <w:i/>
          <w:iCs/>
          <w:noProof/>
          <w:color w:val="000000" w:themeColor="text1"/>
          <w:sz w:val="18"/>
          <w:szCs w:val="24"/>
        </w:rPr>
        <w:t>Transl. Mater. Res.</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015002.</w:t>
      </w:r>
    </w:p>
    <w:p w14:paraId="5BCC995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0</w:t>
      </w:r>
      <w:r w:rsidRPr="009F7F88">
        <w:rPr>
          <w:rFonts w:ascii="Calibri" w:hAnsi="Calibri" w:cs="Calibri"/>
          <w:noProof/>
          <w:color w:val="000000" w:themeColor="text1"/>
          <w:sz w:val="18"/>
          <w:szCs w:val="24"/>
        </w:rPr>
        <w:tab/>
        <w:t xml:space="preserve">G. Hu, J. Kang, L. W. T. Ng, X. Zhu, R. C. T. Howe, C. G. Jones, M. C. Hersam and T. Hasan, </w:t>
      </w:r>
      <w:r w:rsidRPr="009F7F88">
        <w:rPr>
          <w:rFonts w:ascii="Calibri" w:hAnsi="Calibri" w:cs="Calibri"/>
          <w:i/>
          <w:iCs/>
          <w:noProof/>
          <w:color w:val="000000" w:themeColor="text1"/>
          <w:sz w:val="18"/>
          <w:szCs w:val="24"/>
        </w:rPr>
        <w:t>Chem. Soc. Rev.</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47</w:t>
      </w:r>
      <w:r w:rsidRPr="009F7F88">
        <w:rPr>
          <w:rFonts w:ascii="Calibri" w:hAnsi="Calibri" w:cs="Calibri"/>
          <w:noProof/>
          <w:color w:val="000000" w:themeColor="text1"/>
          <w:sz w:val="18"/>
          <w:szCs w:val="24"/>
        </w:rPr>
        <w:t>, 3265–3300.</w:t>
      </w:r>
    </w:p>
    <w:p w14:paraId="5323892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1</w:t>
      </w:r>
      <w:r w:rsidRPr="009F7F88">
        <w:rPr>
          <w:rFonts w:ascii="Calibri" w:hAnsi="Calibri" w:cs="Calibri"/>
          <w:noProof/>
          <w:color w:val="000000" w:themeColor="text1"/>
          <w:sz w:val="18"/>
          <w:szCs w:val="24"/>
        </w:rPr>
        <w:tab/>
        <w:t xml:space="preserve">L. W. T. Ng, G. Hu, R. C. T. Howe, X. Zhu, Z. Yang, C. G. Jones, T. Hasan, L. W. T. Ng, G. Hu, R. C. T. Howe, X. Zhu, Z. Yang, C. G. Jones and T. Hasan, in </w:t>
      </w:r>
      <w:r w:rsidRPr="009F7F88">
        <w:rPr>
          <w:rFonts w:ascii="Calibri" w:hAnsi="Calibri" w:cs="Calibri"/>
          <w:i/>
          <w:iCs/>
          <w:noProof/>
          <w:color w:val="000000" w:themeColor="text1"/>
          <w:sz w:val="18"/>
          <w:szCs w:val="24"/>
        </w:rPr>
        <w:t>Printing of Graphene and Related 2D Materials</w:t>
      </w:r>
      <w:r w:rsidRPr="009F7F88">
        <w:rPr>
          <w:rFonts w:ascii="Calibri" w:hAnsi="Calibri" w:cs="Calibri"/>
          <w:noProof/>
          <w:color w:val="000000" w:themeColor="text1"/>
          <w:sz w:val="18"/>
          <w:szCs w:val="24"/>
        </w:rPr>
        <w:t>, Springer International Publishing, 2018, pp. 103–134.</w:t>
      </w:r>
    </w:p>
    <w:p w14:paraId="1551824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2</w:t>
      </w:r>
      <w:r w:rsidRPr="009F7F88">
        <w:rPr>
          <w:rFonts w:ascii="Calibri" w:hAnsi="Calibri" w:cs="Calibri"/>
          <w:noProof/>
          <w:color w:val="000000" w:themeColor="text1"/>
          <w:sz w:val="18"/>
          <w:szCs w:val="24"/>
        </w:rPr>
        <w:tab/>
        <w:t xml:space="preserve">A. Moya, G. Gabriel, R. Villa and F. Javier del Campo, </w:t>
      </w:r>
      <w:r w:rsidRPr="009F7F88">
        <w:rPr>
          <w:rFonts w:ascii="Calibri" w:hAnsi="Calibri" w:cs="Calibri"/>
          <w:i/>
          <w:iCs/>
          <w:noProof/>
          <w:color w:val="000000" w:themeColor="text1"/>
          <w:sz w:val="18"/>
          <w:szCs w:val="24"/>
        </w:rPr>
        <w:t>Curr. Opin. Electrochem.</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29–39.</w:t>
      </w:r>
    </w:p>
    <w:p w14:paraId="72FE85F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3</w:t>
      </w:r>
      <w:r w:rsidRPr="009F7F88">
        <w:rPr>
          <w:rFonts w:ascii="Calibri" w:hAnsi="Calibri" w:cs="Calibri"/>
          <w:noProof/>
          <w:color w:val="000000" w:themeColor="text1"/>
          <w:sz w:val="18"/>
          <w:szCs w:val="24"/>
        </w:rPr>
        <w:tab/>
        <w:t xml:space="preserve">A. Kamyshny and S. Magdassi, </w:t>
      </w:r>
      <w:r w:rsidRPr="009F7F88">
        <w:rPr>
          <w:rFonts w:ascii="Calibri" w:hAnsi="Calibri" w:cs="Calibri"/>
          <w:i/>
          <w:iCs/>
          <w:noProof/>
          <w:color w:val="000000" w:themeColor="text1"/>
          <w:sz w:val="18"/>
          <w:szCs w:val="24"/>
        </w:rPr>
        <w:t>Chem. Soc. Rev.</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48</w:t>
      </w:r>
      <w:r w:rsidRPr="009F7F88">
        <w:rPr>
          <w:rFonts w:ascii="Calibri" w:hAnsi="Calibri" w:cs="Calibri"/>
          <w:noProof/>
          <w:color w:val="000000" w:themeColor="text1"/>
          <w:sz w:val="18"/>
          <w:szCs w:val="24"/>
        </w:rPr>
        <w:t>, 1712–1740.</w:t>
      </w:r>
    </w:p>
    <w:p w14:paraId="2967830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4</w:t>
      </w:r>
      <w:r w:rsidRPr="009F7F88">
        <w:rPr>
          <w:rFonts w:ascii="Calibri" w:hAnsi="Calibri" w:cs="Calibri"/>
          <w:noProof/>
          <w:color w:val="000000" w:themeColor="text1"/>
          <w:sz w:val="18"/>
          <w:szCs w:val="24"/>
        </w:rPr>
        <w:tab/>
        <w:t xml:space="preserve">T. D. Ngo, A. Kashani, G. Imbalzano, K. T. Q. Nguyen and D. Hui, </w:t>
      </w:r>
      <w:r w:rsidRPr="009F7F88">
        <w:rPr>
          <w:rFonts w:ascii="Calibri" w:hAnsi="Calibri" w:cs="Calibri"/>
          <w:i/>
          <w:iCs/>
          <w:noProof/>
          <w:color w:val="000000" w:themeColor="text1"/>
          <w:sz w:val="18"/>
          <w:szCs w:val="24"/>
        </w:rPr>
        <w:t>Compos. Part B Eng.</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43</w:t>
      </w:r>
      <w:r w:rsidRPr="009F7F88">
        <w:rPr>
          <w:rFonts w:ascii="Calibri" w:hAnsi="Calibri" w:cs="Calibri"/>
          <w:noProof/>
          <w:color w:val="000000" w:themeColor="text1"/>
          <w:sz w:val="18"/>
          <w:szCs w:val="24"/>
        </w:rPr>
        <w:t>, 172–196.</w:t>
      </w:r>
    </w:p>
    <w:p w14:paraId="031B1D2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5</w:t>
      </w:r>
      <w:r w:rsidRPr="009F7F88">
        <w:rPr>
          <w:rFonts w:ascii="Calibri" w:hAnsi="Calibri" w:cs="Calibri"/>
          <w:noProof/>
          <w:color w:val="000000" w:themeColor="text1"/>
          <w:sz w:val="18"/>
          <w:szCs w:val="24"/>
        </w:rPr>
        <w:tab/>
        <w:t xml:space="preserve">P. Wu, J. Wang and X. Wang, </w:t>
      </w:r>
      <w:r w:rsidRPr="009F7F88">
        <w:rPr>
          <w:rFonts w:ascii="Calibri" w:hAnsi="Calibri" w:cs="Calibri"/>
          <w:i/>
          <w:iCs/>
          <w:noProof/>
          <w:color w:val="000000" w:themeColor="text1"/>
          <w:sz w:val="18"/>
          <w:szCs w:val="24"/>
        </w:rPr>
        <w:t>Autom. Constr.</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68</w:t>
      </w:r>
      <w:r w:rsidRPr="009F7F88">
        <w:rPr>
          <w:rFonts w:ascii="Calibri" w:hAnsi="Calibri" w:cs="Calibri"/>
          <w:noProof/>
          <w:color w:val="000000" w:themeColor="text1"/>
          <w:sz w:val="18"/>
          <w:szCs w:val="24"/>
        </w:rPr>
        <w:t>, 21–31.</w:t>
      </w:r>
    </w:p>
    <w:p w14:paraId="4239568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6</w:t>
      </w:r>
      <w:r w:rsidRPr="009F7F88">
        <w:rPr>
          <w:rFonts w:ascii="Calibri" w:hAnsi="Calibri" w:cs="Calibri"/>
          <w:noProof/>
          <w:color w:val="000000" w:themeColor="text1"/>
          <w:sz w:val="18"/>
          <w:szCs w:val="24"/>
        </w:rPr>
        <w:tab/>
        <w:t>2012, ASTM International F2792-12a.</w:t>
      </w:r>
    </w:p>
    <w:p w14:paraId="2CBA37B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7</w:t>
      </w:r>
      <w:r w:rsidRPr="009F7F88">
        <w:rPr>
          <w:rFonts w:ascii="Calibri" w:hAnsi="Calibri" w:cs="Calibri"/>
          <w:noProof/>
          <w:color w:val="000000" w:themeColor="text1"/>
          <w:sz w:val="18"/>
          <w:szCs w:val="24"/>
        </w:rPr>
        <w:tab/>
        <w:t xml:space="preserve">A. J. Pinkerton, </w:t>
      </w:r>
      <w:r w:rsidRPr="009F7F88">
        <w:rPr>
          <w:rFonts w:ascii="Calibri" w:hAnsi="Calibri" w:cs="Calibri"/>
          <w:i/>
          <w:iCs/>
          <w:noProof/>
          <w:color w:val="000000" w:themeColor="text1"/>
          <w:sz w:val="18"/>
          <w:szCs w:val="24"/>
        </w:rPr>
        <w:t>Opt. Laser Technol.</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78</w:t>
      </w:r>
      <w:r w:rsidRPr="009F7F88">
        <w:rPr>
          <w:rFonts w:ascii="Calibri" w:hAnsi="Calibri" w:cs="Calibri"/>
          <w:noProof/>
          <w:color w:val="000000" w:themeColor="text1"/>
          <w:sz w:val="18"/>
          <w:szCs w:val="24"/>
        </w:rPr>
        <w:t>, 25–32.</w:t>
      </w:r>
    </w:p>
    <w:p w14:paraId="7EF845D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8</w:t>
      </w:r>
      <w:r w:rsidRPr="009F7F88">
        <w:rPr>
          <w:rFonts w:ascii="Calibri" w:hAnsi="Calibri" w:cs="Calibri"/>
          <w:noProof/>
          <w:color w:val="000000" w:themeColor="text1"/>
          <w:sz w:val="18"/>
          <w:szCs w:val="24"/>
        </w:rPr>
        <w:tab/>
        <w:t xml:space="preserve">T. DebRoy, T. Mukherjee, J. O. Milewski, J. W. Elmer, B. Ribic, J. J. Blecher and W. Zhang, </w:t>
      </w:r>
      <w:r w:rsidRPr="009F7F88">
        <w:rPr>
          <w:rFonts w:ascii="Calibri" w:hAnsi="Calibri" w:cs="Calibri"/>
          <w:i/>
          <w:iCs/>
          <w:noProof/>
          <w:color w:val="000000" w:themeColor="text1"/>
          <w:sz w:val="18"/>
          <w:szCs w:val="24"/>
        </w:rPr>
        <w:t>Nat.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8</w:t>
      </w:r>
      <w:r w:rsidRPr="009F7F88">
        <w:rPr>
          <w:rFonts w:ascii="Calibri" w:hAnsi="Calibri" w:cs="Calibri"/>
          <w:noProof/>
          <w:color w:val="000000" w:themeColor="text1"/>
          <w:sz w:val="18"/>
          <w:szCs w:val="24"/>
        </w:rPr>
        <w:t>, 1026–1032.</w:t>
      </w:r>
    </w:p>
    <w:p w14:paraId="159B30B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29</w:t>
      </w:r>
      <w:r w:rsidRPr="009F7F88">
        <w:rPr>
          <w:rFonts w:ascii="Calibri" w:hAnsi="Calibri" w:cs="Calibri"/>
          <w:noProof/>
          <w:color w:val="000000" w:themeColor="text1"/>
          <w:sz w:val="18"/>
          <w:szCs w:val="24"/>
        </w:rPr>
        <w:tab/>
        <w:t xml:space="preserve">A. Nycz, M. W. Noakes, B. Richardson, A. Messing, B. Post, J. Paul, J. Flamm and L. Love, in </w:t>
      </w:r>
      <w:r w:rsidRPr="009F7F88">
        <w:rPr>
          <w:rFonts w:ascii="Calibri" w:hAnsi="Calibri" w:cs="Calibri"/>
          <w:i/>
          <w:iCs/>
          <w:noProof/>
          <w:color w:val="000000" w:themeColor="text1"/>
          <w:sz w:val="18"/>
          <w:szCs w:val="24"/>
        </w:rPr>
        <w:t>Solid Freeform Fabrication 2017: Proceedings of the 28th Annual International</w:t>
      </w:r>
      <w:r w:rsidRPr="009F7F88">
        <w:rPr>
          <w:rFonts w:ascii="Calibri" w:hAnsi="Calibri" w:cs="Calibri"/>
          <w:noProof/>
          <w:color w:val="000000" w:themeColor="text1"/>
          <w:sz w:val="18"/>
          <w:szCs w:val="24"/>
        </w:rPr>
        <w:t>, 2017, pp. 24–33.</w:t>
      </w:r>
    </w:p>
    <w:p w14:paraId="7DA831D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0</w:t>
      </w:r>
      <w:r w:rsidRPr="009F7F88">
        <w:rPr>
          <w:rFonts w:ascii="Calibri" w:hAnsi="Calibri" w:cs="Calibri"/>
          <w:noProof/>
          <w:color w:val="000000" w:themeColor="text1"/>
          <w:sz w:val="18"/>
          <w:szCs w:val="24"/>
        </w:rPr>
        <w:tab/>
        <w:t xml:space="preserve">R. J. Mobbs, M. Coughlan, R. Thompson, C. E. Sutterlin and K. Phan, </w:t>
      </w:r>
      <w:r w:rsidRPr="009F7F88">
        <w:rPr>
          <w:rFonts w:ascii="Calibri" w:hAnsi="Calibri" w:cs="Calibri"/>
          <w:i/>
          <w:iCs/>
          <w:noProof/>
          <w:color w:val="000000" w:themeColor="text1"/>
          <w:sz w:val="18"/>
          <w:szCs w:val="24"/>
        </w:rPr>
        <w:t>J. Neurosurg. Spine</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6</w:t>
      </w:r>
      <w:r w:rsidRPr="009F7F88">
        <w:rPr>
          <w:rFonts w:ascii="Calibri" w:hAnsi="Calibri" w:cs="Calibri"/>
          <w:noProof/>
          <w:color w:val="000000" w:themeColor="text1"/>
          <w:sz w:val="18"/>
          <w:szCs w:val="24"/>
        </w:rPr>
        <w:t>, 513–518.</w:t>
      </w:r>
    </w:p>
    <w:p w14:paraId="388D1E1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1</w:t>
      </w:r>
      <w:r w:rsidRPr="009F7F88">
        <w:rPr>
          <w:rFonts w:ascii="Calibri" w:hAnsi="Calibri" w:cs="Calibri"/>
          <w:noProof/>
          <w:color w:val="000000" w:themeColor="text1"/>
          <w:sz w:val="18"/>
          <w:szCs w:val="24"/>
        </w:rPr>
        <w:tab/>
        <w:t xml:space="preserve">A. Al-Halhouli, L. Al-Ghussain, S. El Bouri, H. Liu and D. Zheng, </w:t>
      </w:r>
      <w:r w:rsidRPr="009F7F88">
        <w:rPr>
          <w:rFonts w:ascii="Calibri" w:hAnsi="Calibri" w:cs="Calibri"/>
          <w:i/>
          <w:iCs/>
          <w:noProof/>
          <w:color w:val="000000" w:themeColor="text1"/>
          <w:sz w:val="18"/>
          <w:szCs w:val="24"/>
        </w:rPr>
        <w:t>Polymer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w:t>
      </w:r>
      <w:r w:rsidRPr="009F7F88">
        <w:rPr>
          <w:rFonts w:ascii="Calibri" w:hAnsi="Calibri" w:cs="Calibri"/>
          <w:noProof/>
          <w:color w:val="000000" w:themeColor="text1"/>
          <w:sz w:val="18"/>
          <w:szCs w:val="24"/>
        </w:rPr>
        <w:t>, 1518.</w:t>
      </w:r>
    </w:p>
    <w:p w14:paraId="18C8EEB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2</w:t>
      </w:r>
      <w:r w:rsidRPr="009F7F88">
        <w:rPr>
          <w:rFonts w:ascii="Calibri" w:hAnsi="Calibri" w:cs="Calibri"/>
          <w:noProof/>
          <w:color w:val="000000" w:themeColor="text1"/>
          <w:sz w:val="18"/>
          <w:szCs w:val="24"/>
        </w:rPr>
        <w:tab/>
        <w:t xml:space="preserve">A. Al-Halhouli, L. Al-Ghussain, S. El Bouri, F. Habash, H. Liu and D. Zheng, </w:t>
      </w:r>
      <w:r w:rsidRPr="009F7F88">
        <w:rPr>
          <w:rFonts w:ascii="Calibri" w:hAnsi="Calibri" w:cs="Calibri"/>
          <w:i/>
          <w:iCs/>
          <w:noProof/>
          <w:color w:val="000000" w:themeColor="text1"/>
          <w:sz w:val="18"/>
          <w:szCs w:val="24"/>
        </w:rPr>
        <w:t>Appl. Sci.</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10</w:t>
      </w:r>
      <w:r w:rsidRPr="009F7F88">
        <w:rPr>
          <w:rFonts w:ascii="Calibri" w:hAnsi="Calibri" w:cs="Calibri"/>
          <w:noProof/>
          <w:color w:val="000000" w:themeColor="text1"/>
          <w:sz w:val="18"/>
          <w:szCs w:val="24"/>
        </w:rPr>
        <w:t>, 480.</w:t>
      </w:r>
    </w:p>
    <w:p w14:paraId="6F7AB47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3</w:t>
      </w:r>
      <w:r w:rsidRPr="009F7F88">
        <w:rPr>
          <w:rFonts w:ascii="Calibri" w:hAnsi="Calibri" w:cs="Calibri"/>
          <w:noProof/>
          <w:color w:val="000000" w:themeColor="text1"/>
          <w:sz w:val="18"/>
          <w:szCs w:val="24"/>
        </w:rPr>
        <w:tab/>
        <w:t xml:space="preserve">T. Fiegl, M. Franke and C. Körner, </w:t>
      </w:r>
      <w:r w:rsidRPr="009F7F88">
        <w:rPr>
          <w:rFonts w:ascii="Calibri" w:hAnsi="Calibri" w:cs="Calibri"/>
          <w:i/>
          <w:iCs/>
          <w:noProof/>
          <w:color w:val="000000" w:themeColor="text1"/>
          <w:sz w:val="18"/>
          <w:szCs w:val="24"/>
        </w:rPr>
        <w:t>Opt. Laser Technol.</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1</w:t>
      </w:r>
      <w:r w:rsidRPr="009F7F88">
        <w:rPr>
          <w:rFonts w:ascii="Calibri" w:hAnsi="Calibri" w:cs="Calibri"/>
          <w:noProof/>
          <w:color w:val="000000" w:themeColor="text1"/>
          <w:sz w:val="18"/>
          <w:szCs w:val="24"/>
        </w:rPr>
        <w:t>, 51–57.</w:t>
      </w:r>
    </w:p>
    <w:p w14:paraId="5169950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4</w:t>
      </w:r>
      <w:r w:rsidRPr="009F7F88">
        <w:rPr>
          <w:rFonts w:ascii="Calibri" w:hAnsi="Calibri" w:cs="Calibri"/>
          <w:noProof/>
          <w:color w:val="000000" w:themeColor="text1"/>
          <w:sz w:val="18"/>
          <w:szCs w:val="24"/>
        </w:rPr>
        <w:tab/>
        <w:t xml:space="preserve">J. H. Martin, B. D. Yahata, J. M. Hundley, J. A. Mayer, T. A. Schaedler and T. M. Pollock, </w:t>
      </w:r>
      <w:r w:rsidRPr="009F7F88">
        <w:rPr>
          <w:rFonts w:ascii="Calibri" w:hAnsi="Calibri" w:cs="Calibri"/>
          <w:i/>
          <w:iCs/>
          <w:noProof/>
          <w:color w:val="000000" w:themeColor="text1"/>
          <w:sz w:val="18"/>
          <w:szCs w:val="24"/>
        </w:rPr>
        <w:t>Nature</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549</w:t>
      </w:r>
      <w:r w:rsidRPr="009F7F88">
        <w:rPr>
          <w:rFonts w:ascii="Calibri" w:hAnsi="Calibri" w:cs="Calibri"/>
          <w:noProof/>
          <w:color w:val="000000" w:themeColor="text1"/>
          <w:sz w:val="18"/>
          <w:szCs w:val="24"/>
        </w:rPr>
        <w:t>, 365–369.</w:t>
      </w:r>
    </w:p>
    <w:p w14:paraId="5A8784D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5</w:t>
      </w:r>
      <w:r w:rsidRPr="009F7F88">
        <w:rPr>
          <w:rFonts w:ascii="Calibri" w:hAnsi="Calibri" w:cs="Calibri"/>
          <w:noProof/>
          <w:color w:val="000000" w:themeColor="text1"/>
          <w:sz w:val="18"/>
          <w:szCs w:val="24"/>
        </w:rPr>
        <w:tab/>
        <w:t xml:space="preserve">Y. Zheng, Z. Z. He, J. Yang and J. Liu, </w:t>
      </w:r>
      <w:r w:rsidRPr="009F7F88">
        <w:rPr>
          <w:rFonts w:ascii="Calibri" w:hAnsi="Calibri" w:cs="Calibri"/>
          <w:i/>
          <w:iCs/>
          <w:noProof/>
          <w:color w:val="000000" w:themeColor="text1"/>
          <w:sz w:val="18"/>
          <w:szCs w:val="24"/>
        </w:rPr>
        <w:t>Sci. Rep.</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4588.</w:t>
      </w:r>
    </w:p>
    <w:p w14:paraId="1BFEF3C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6</w:t>
      </w:r>
      <w:r w:rsidRPr="009F7F88">
        <w:rPr>
          <w:rFonts w:ascii="Calibri" w:hAnsi="Calibri" w:cs="Calibri"/>
          <w:noProof/>
          <w:color w:val="000000" w:themeColor="text1"/>
          <w:sz w:val="18"/>
          <w:szCs w:val="24"/>
        </w:rPr>
        <w:tab/>
        <w:t xml:space="preserve">S. Sun, X. Gan, Z. Wang, D. Fu, W. Pu and H. Xia, </w:t>
      </w:r>
      <w:r w:rsidRPr="009F7F88">
        <w:rPr>
          <w:rFonts w:ascii="Calibri" w:hAnsi="Calibri" w:cs="Calibri"/>
          <w:i/>
          <w:iCs/>
          <w:noProof/>
          <w:color w:val="000000" w:themeColor="text1"/>
          <w:sz w:val="18"/>
          <w:szCs w:val="24"/>
        </w:rPr>
        <w:t>Addit. Manuf.</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33</w:t>
      </w:r>
      <w:r w:rsidRPr="009F7F88">
        <w:rPr>
          <w:rFonts w:ascii="Calibri" w:hAnsi="Calibri" w:cs="Calibri"/>
          <w:noProof/>
          <w:color w:val="000000" w:themeColor="text1"/>
          <w:sz w:val="18"/>
          <w:szCs w:val="24"/>
        </w:rPr>
        <w:t>, 101176.</w:t>
      </w:r>
    </w:p>
    <w:p w14:paraId="1EDB1FC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7</w:t>
      </w:r>
      <w:r w:rsidRPr="009F7F88">
        <w:rPr>
          <w:rFonts w:ascii="Calibri" w:hAnsi="Calibri" w:cs="Calibri"/>
          <w:noProof/>
          <w:color w:val="000000" w:themeColor="text1"/>
          <w:sz w:val="18"/>
          <w:szCs w:val="24"/>
        </w:rPr>
        <w:tab/>
        <w:t xml:space="preserve">C. Zhang, X. Lu, G. Fei, Z. Wang, H. Xia and Y. Zhao,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w:t>
      </w:r>
      <w:r w:rsidRPr="009F7F88">
        <w:rPr>
          <w:rFonts w:ascii="Calibri" w:hAnsi="Calibri" w:cs="Calibri"/>
          <w:noProof/>
          <w:color w:val="000000" w:themeColor="text1"/>
          <w:sz w:val="18"/>
          <w:szCs w:val="24"/>
        </w:rPr>
        <w:t>, 44774–44782.</w:t>
      </w:r>
    </w:p>
    <w:p w14:paraId="575F63F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8</w:t>
      </w:r>
      <w:r w:rsidRPr="009F7F88">
        <w:rPr>
          <w:rFonts w:ascii="Calibri" w:hAnsi="Calibri" w:cs="Calibri"/>
          <w:noProof/>
          <w:color w:val="000000" w:themeColor="text1"/>
          <w:sz w:val="18"/>
          <w:szCs w:val="24"/>
        </w:rPr>
        <w:tab/>
        <w:t xml:space="preserve">D. Lv, W. Chen, W. Shen, M. Peng, X. Zhang, R. Wang, L. Xu, W. Xu, W. Song and R. Tan, </w:t>
      </w:r>
      <w:r w:rsidRPr="009F7F88">
        <w:rPr>
          <w:rFonts w:ascii="Calibri" w:hAnsi="Calibri" w:cs="Calibri"/>
          <w:i/>
          <w:iCs/>
          <w:noProof/>
          <w:color w:val="000000" w:themeColor="text1"/>
          <w:sz w:val="18"/>
          <w:szCs w:val="24"/>
        </w:rPr>
        <w:t>Sensors Actuators, B Chem.</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98</w:t>
      </w:r>
      <w:r w:rsidRPr="009F7F88">
        <w:rPr>
          <w:rFonts w:ascii="Calibri" w:hAnsi="Calibri" w:cs="Calibri"/>
          <w:noProof/>
          <w:color w:val="000000" w:themeColor="text1"/>
          <w:sz w:val="18"/>
          <w:szCs w:val="24"/>
        </w:rPr>
        <w:t>, 126890.</w:t>
      </w:r>
    </w:p>
    <w:p w14:paraId="018A136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39</w:t>
      </w:r>
      <w:r w:rsidRPr="009F7F88">
        <w:rPr>
          <w:rFonts w:ascii="Calibri" w:hAnsi="Calibri" w:cs="Calibri"/>
          <w:noProof/>
          <w:color w:val="000000" w:themeColor="text1"/>
          <w:sz w:val="18"/>
          <w:szCs w:val="24"/>
        </w:rPr>
        <w:tab/>
        <w:t xml:space="preserve">T. Chen, O. R. Bilal, K. Shea and C. Daraio, </w:t>
      </w:r>
      <w:r w:rsidRPr="009F7F88">
        <w:rPr>
          <w:rFonts w:ascii="Calibri" w:hAnsi="Calibri" w:cs="Calibri"/>
          <w:i/>
          <w:iCs/>
          <w:noProof/>
          <w:color w:val="000000" w:themeColor="text1"/>
          <w:sz w:val="18"/>
          <w:szCs w:val="24"/>
        </w:rPr>
        <w:t>Proc. Natl Acad. Sci. USA</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15</w:t>
      </w:r>
      <w:r w:rsidRPr="009F7F88">
        <w:rPr>
          <w:rFonts w:ascii="Calibri" w:hAnsi="Calibri" w:cs="Calibri"/>
          <w:noProof/>
          <w:color w:val="000000" w:themeColor="text1"/>
          <w:sz w:val="18"/>
          <w:szCs w:val="24"/>
        </w:rPr>
        <w:t>, 5698–5702.</w:t>
      </w:r>
    </w:p>
    <w:p w14:paraId="2917441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0</w:t>
      </w:r>
      <w:r w:rsidRPr="009F7F88">
        <w:rPr>
          <w:rFonts w:ascii="Calibri" w:hAnsi="Calibri" w:cs="Calibri"/>
          <w:noProof/>
          <w:color w:val="000000" w:themeColor="text1"/>
          <w:sz w:val="18"/>
          <w:szCs w:val="24"/>
        </w:rPr>
        <w:tab/>
        <w:t xml:space="preserve">J. H. Shin, J. H. Heo, S. Jeon, J. H. Park, S. Kim and H. W. Kang, </w:t>
      </w:r>
      <w:r w:rsidRPr="009F7F88">
        <w:rPr>
          <w:rFonts w:ascii="Calibri" w:hAnsi="Calibri" w:cs="Calibri"/>
          <w:i/>
          <w:iCs/>
          <w:noProof/>
          <w:color w:val="000000" w:themeColor="text1"/>
          <w:sz w:val="18"/>
          <w:szCs w:val="24"/>
        </w:rPr>
        <w:t>J. Hazard.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65</w:t>
      </w:r>
      <w:r w:rsidRPr="009F7F88">
        <w:rPr>
          <w:rFonts w:ascii="Calibri" w:hAnsi="Calibri" w:cs="Calibri"/>
          <w:noProof/>
          <w:color w:val="000000" w:themeColor="text1"/>
          <w:sz w:val="18"/>
          <w:szCs w:val="24"/>
        </w:rPr>
        <w:t>, 494–501.</w:t>
      </w:r>
    </w:p>
    <w:p w14:paraId="7C9CE36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1</w:t>
      </w:r>
      <w:r w:rsidRPr="009F7F88">
        <w:rPr>
          <w:rFonts w:ascii="Calibri" w:hAnsi="Calibri" w:cs="Calibri"/>
          <w:noProof/>
          <w:color w:val="000000" w:themeColor="text1"/>
          <w:sz w:val="18"/>
          <w:szCs w:val="24"/>
        </w:rPr>
        <w:tab/>
        <w:t xml:space="preserve">D. A. Walker, J. L. Hedrick and C. A. Mirkin,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66</w:t>
      </w:r>
      <w:r w:rsidRPr="009F7F88">
        <w:rPr>
          <w:rFonts w:ascii="Calibri" w:hAnsi="Calibri" w:cs="Calibri"/>
          <w:noProof/>
          <w:color w:val="000000" w:themeColor="text1"/>
          <w:sz w:val="18"/>
          <w:szCs w:val="24"/>
        </w:rPr>
        <w:t>, 360–364.</w:t>
      </w:r>
    </w:p>
    <w:p w14:paraId="29CBD33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2</w:t>
      </w:r>
      <w:r w:rsidRPr="009F7F88">
        <w:rPr>
          <w:rFonts w:ascii="Calibri" w:hAnsi="Calibri" w:cs="Calibri"/>
          <w:noProof/>
          <w:color w:val="000000" w:themeColor="text1"/>
          <w:sz w:val="18"/>
          <w:szCs w:val="24"/>
        </w:rPr>
        <w:tab/>
        <w:t xml:space="preserve">J. R. Tumbleston, D. Shirvanyants, N. Ermoshkin, R. Janusziewicz, A. R. Johnson, D. Kelly, K. Chen, R. Pinschmidt, J. P. Rolland, A. Ermoshkin, E. T. Samulski and J. M. DeSimone,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347</w:t>
      </w:r>
      <w:r w:rsidRPr="009F7F88">
        <w:rPr>
          <w:rFonts w:ascii="Calibri" w:hAnsi="Calibri" w:cs="Calibri"/>
          <w:noProof/>
          <w:color w:val="000000" w:themeColor="text1"/>
          <w:sz w:val="18"/>
          <w:szCs w:val="24"/>
        </w:rPr>
        <w:t>, 1349–1352.</w:t>
      </w:r>
    </w:p>
    <w:p w14:paraId="0B72FED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3</w:t>
      </w:r>
      <w:r w:rsidRPr="009F7F88">
        <w:rPr>
          <w:rFonts w:ascii="Calibri" w:hAnsi="Calibri" w:cs="Calibri"/>
          <w:noProof/>
          <w:color w:val="000000" w:themeColor="text1"/>
          <w:sz w:val="18"/>
          <w:szCs w:val="24"/>
        </w:rPr>
        <w:tab/>
        <w:t xml:space="preserve">B. E. Kelly, I. Bhattacharya, H. Heidari, M. Shusteff, C. M. Spadaccini and H. K. Taylor,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63</w:t>
      </w:r>
      <w:r w:rsidRPr="009F7F88">
        <w:rPr>
          <w:rFonts w:ascii="Calibri" w:hAnsi="Calibri" w:cs="Calibri"/>
          <w:noProof/>
          <w:color w:val="000000" w:themeColor="text1"/>
          <w:sz w:val="18"/>
          <w:szCs w:val="24"/>
        </w:rPr>
        <w:t>, 1075–1079.</w:t>
      </w:r>
    </w:p>
    <w:p w14:paraId="55A6218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lastRenderedPageBreak/>
        <w:t>144</w:t>
      </w:r>
      <w:r w:rsidRPr="009F7F88">
        <w:rPr>
          <w:rFonts w:ascii="Calibri" w:hAnsi="Calibri" w:cs="Calibri"/>
          <w:noProof/>
          <w:color w:val="000000" w:themeColor="text1"/>
          <w:sz w:val="18"/>
          <w:szCs w:val="24"/>
        </w:rPr>
        <w:tab/>
        <w:t xml:space="preserve">H. Chen, X. Wang, F. Xue, Y. Huang, K. Zhou and D. Zhang, </w:t>
      </w:r>
      <w:r w:rsidRPr="009F7F88">
        <w:rPr>
          <w:rFonts w:ascii="Calibri" w:hAnsi="Calibri" w:cs="Calibri"/>
          <w:i/>
          <w:iCs/>
          <w:noProof/>
          <w:color w:val="000000" w:themeColor="text1"/>
          <w:sz w:val="18"/>
          <w:szCs w:val="24"/>
        </w:rPr>
        <w:t>J. Eur. Ceram. Soc.</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38</w:t>
      </w:r>
      <w:r w:rsidRPr="009F7F88">
        <w:rPr>
          <w:rFonts w:ascii="Calibri" w:hAnsi="Calibri" w:cs="Calibri"/>
          <w:noProof/>
          <w:color w:val="000000" w:themeColor="text1"/>
          <w:sz w:val="18"/>
          <w:szCs w:val="24"/>
        </w:rPr>
        <w:t>, 5294–5300.</w:t>
      </w:r>
    </w:p>
    <w:p w14:paraId="6160A86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5</w:t>
      </w:r>
      <w:r w:rsidRPr="009F7F88">
        <w:rPr>
          <w:rFonts w:ascii="Calibri" w:hAnsi="Calibri" w:cs="Calibri"/>
          <w:noProof/>
          <w:color w:val="000000" w:themeColor="text1"/>
          <w:sz w:val="18"/>
          <w:szCs w:val="24"/>
        </w:rPr>
        <w:tab/>
        <w:t xml:space="preserve">H. Zhang, Y. Yang, B. Liu and Z. Huang, </w:t>
      </w:r>
      <w:r w:rsidRPr="009F7F88">
        <w:rPr>
          <w:rFonts w:ascii="Calibri" w:hAnsi="Calibri" w:cs="Calibri"/>
          <w:i/>
          <w:iCs/>
          <w:noProof/>
          <w:color w:val="000000" w:themeColor="text1"/>
          <w:sz w:val="18"/>
          <w:szCs w:val="24"/>
        </w:rPr>
        <w:t>Ceram. Int.</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45</w:t>
      </w:r>
      <w:r w:rsidRPr="009F7F88">
        <w:rPr>
          <w:rFonts w:ascii="Calibri" w:hAnsi="Calibri" w:cs="Calibri"/>
          <w:noProof/>
          <w:color w:val="000000" w:themeColor="text1"/>
          <w:sz w:val="18"/>
          <w:szCs w:val="24"/>
        </w:rPr>
        <w:t>, 10800–10804.</w:t>
      </w:r>
    </w:p>
    <w:p w14:paraId="542892D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6</w:t>
      </w:r>
      <w:r w:rsidRPr="009F7F88">
        <w:rPr>
          <w:rFonts w:ascii="Calibri" w:hAnsi="Calibri" w:cs="Calibri"/>
          <w:noProof/>
          <w:color w:val="000000" w:themeColor="text1"/>
          <w:sz w:val="18"/>
          <w:szCs w:val="24"/>
        </w:rPr>
        <w:tab/>
        <w:t xml:space="preserve">Y. de Hazan and D. Penner, </w:t>
      </w:r>
      <w:r w:rsidRPr="009F7F88">
        <w:rPr>
          <w:rFonts w:ascii="Calibri" w:hAnsi="Calibri" w:cs="Calibri"/>
          <w:i/>
          <w:iCs/>
          <w:noProof/>
          <w:color w:val="000000" w:themeColor="text1"/>
          <w:sz w:val="18"/>
          <w:szCs w:val="24"/>
        </w:rPr>
        <w:t>J. Eur. Ceram. Soc.</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37</w:t>
      </w:r>
      <w:r w:rsidRPr="009F7F88">
        <w:rPr>
          <w:rFonts w:ascii="Calibri" w:hAnsi="Calibri" w:cs="Calibri"/>
          <w:noProof/>
          <w:color w:val="000000" w:themeColor="text1"/>
          <w:sz w:val="18"/>
          <w:szCs w:val="24"/>
        </w:rPr>
        <w:t>, 5205–5212.</w:t>
      </w:r>
    </w:p>
    <w:p w14:paraId="33970B4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7</w:t>
      </w:r>
      <w:r w:rsidRPr="009F7F88">
        <w:rPr>
          <w:rFonts w:ascii="Calibri" w:hAnsi="Calibri" w:cs="Calibri"/>
          <w:noProof/>
          <w:color w:val="000000" w:themeColor="text1"/>
          <w:sz w:val="18"/>
          <w:szCs w:val="24"/>
        </w:rPr>
        <w:tab/>
        <w:t xml:space="preserve">K. Terrani, B. Jolly and M. Trammell, </w:t>
      </w:r>
      <w:r w:rsidRPr="009F7F88">
        <w:rPr>
          <w:rFonts w:ascii="Calibri" w:hAnsi="Calibri" w:cs="Calibri"/>
          <w:i/>
          <w:iCs/>
          <w:noProof/>
          <w:color w:val="000000" w:themeColor="text1"/>
          <w:sz w:val="18"/>
          <w:szCs w:val="24"/>
        </w:rPr>
        <w:t>J. Am. Ceram. Soc.</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103</w:t>
      </w:r>
      <w:r w:rsidRPr="009F7F88">
        <w:rPr>
          <w:rFonts w:ascii="Calibri" w:hAnsi="Calibri" w:cs="Calibri"/>
          <w:noProof/>
          <w:color w:val="000000" w:themeColor="text1"/>
          <w:sz w:val="18"/>
          <w:szCs w:val="24"/>
        </w:rPr>
        <w:t>, 1575–1581.</w:t>
      </w:r>
    </w:p>
    <w:p w14:paraId="4498078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8</w:t>
      </w:r>
      <w:r w:rsidRPr="009F7F88">
        <w:rPr>
          <w:rFonts w:ascii="Calibri" w:hAnsi="Calibri" w:cs="Calibri"/>
          <w:noProof/>
          <w:color w:val="000000" w:themeColor="text1"/>
          <w:sz w:val="18"/>
          <w:szCs w:val="24"/>
        </w:rPr>
        <w:tab/>
        <w:t xml:space="preserve">S. A. Brinckmann, N. Patra, J. Yao, T. H. Ware, C. P. Frick and R. S. Fertig, </w:t>
      </w:r>
      <w:r w:rsidRPr="009F7F88">
        <w:rPr>
          <w:rFonts w:ascii="Calibri" w:hAnsi="Calibri" w:cs="Calibri"/>
          <w:i/>
          <w:iCs/>
          <w:noProof/>
          <w:color w:val="000000" w:themeColor="text1"/>
          <w:sz w:val="18"/>
          <w:szCs w:val="24"/>
        </w:rPr>
        <w:t>Adv. Eng.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0</w:t>
      </w:r>
      <w:r w:rsidRPr="009F7F88">
        <w:rPr>
          <w:rFonts w:ascii="Calibri" w:hAnsi="Calibri" w:cs="Calibri"/>
          <w:noProof/>
          <w:color w:val="000000" w:themeColor="text1"/>
          <w:sz w:val="18"/>
          <w:szCs w:val="24"/>
        </w:rPr>
        <w:t>, 1800593.</w:t>
      </w:r>
    </w:p>
    <w:p w14:paraId="17654EA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49</w:t>
      </w:r>
      <w:r w:rsidRPr="009F7F88">
        <w:rPr>
          <w:rFonts w:ascii="Calibri" w:hAnsi="Calibri" w:cs="Calibri"/>
          <w:noProof/>
          <w:color w:val="000000" w:themeColor="text1"/>
          <w:sz w:val="18"/>
          <w:szCs w:val="24"/>
        </w:rPr>
        <w:tab/>
        <w:t xml:space="preserve">S. H. Park, M. Kaur, D. Yun and W. S. Kim, </w:t>
      </w:r>
      <w:r w:rsidRPr="009F7F88">
        <w:rPr>
          <w:rFonts w:ascii="Calibri" w:hAnsi="Calibri" w:cs="Calibri"/>
          <w:i/>
          <w:iCs/>
          <w:noProof/>
          <w:color w:val="000000" w:themeColor="text1"/>
          <w:sz w:val="18"/>
          <w:szCs w:val="24"/>
        </w:rPr>
        <w:t>Langmui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34</w:t>
      </w:r>
      <w:r w:rsidRPr="009F7F88">
        <w:rPr>
          <w:rFonts w:ascii="Calibri" w:hAnsi="Calibri" w:cs="Calibri"/>
          <w:noProof/>
          <w:color w:val="000000" w:themeColor="text1"/>
          <w:sz w:val="18"/>
          <w:szCs w:val="24"/>
        </w:rPr>
        <w:t>, 10897–10904.</w:t>
      </w:r>
    </w:p>
    <w:p w14:paraId="24877EF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0</w:t>
      </w:r>
      <w:r w:rsidRPr="009F7F88">
        <w:rPr>
          <w:rFonts w:ascii="Calibri" w:hAnsi="Calibri" w:cs="Calibri"/>
          <w:noProof/>
          <w:color w:val="000000" w:themeColor="text1"/>
          <w:sz w:val="18"/>
          <w:szCs w:val="24"/>
        </w:rPr>
        <w:tab/>
        <w:t xml:space="preserve">B. Furet, P. Poullain and S. Garnier, </w:t>
      </w:r>
      <w:r w:rsidRPr="009F7F88">
        <w:rPr>
          <w:rFonts w:ascii="Calibri" w:hAnsi="Calibri" w:cs="Calibri"/>
          <w:i/>
          <w:iCs/>
          <w:noProof/>
          <w:color w:val="000000" w:themeColor="text1"/>
          <w:sz w:val="18"/>
          <w:szCs w:val="24"/>
        </w:rPr>
        <w:t>Addit. Manuf.</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58–64.</w:t>
      </w:r>
    </w:p>
    <w:p w14:paraId="7D1E8DD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1</w:t>
      </w:r>
      <w:r w:rsidRPr="009F7F88">
        <w:rPr>
          <w:rFonts w:ascii="Calibri" w:hAnsi="Calibri" w:cs="Calibri"/>
          <w:noProof/>
          <w:color w:val="000000" w:themeColor="text1"/>
          <w:sz w:val="18"/>
          <w:szCs w:val="24"/>
        </w:rPr>
        <w:tab/>
        <w:t xml:space="preserve">M. Rieu, M. Camara, G. Tournier, J. P. Viricelle, C. Pijolat, N. F. de Rooij and D. Briand, </w:t>
      </w:r>
      <w:r w:rsidRPr="009F7F88">
        <w:rPr>
          <w:rFonts w:ascii="Calibri" w:hAnsi="Calibri" w:cs="Calibri"/>
          <w:i/>
          <w:iCs/>
          <w:noProof/>
          <w:color w:val="000000" w:themeColor="text1"/>
          <w:sz w:val="18"/>
          <w:szCs w:val="24"/>
        </w:rPr>
        <w:t>Sensors Actuators, B Chem.</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236</w:t>
      </w:r>
      <w:r w:rsidRPr="009F7F88">
        <w:rPr>
          <w:rFonts w:ascii="Calibri" w:hAnsi="Calibri" w:cs="Calibri"/>
          <w:noProof/>
          <w:color w:val="000000" w:themeColor="text1"/>
          <w:sz w:val="18"/>
          <w:szCs w:val="24"/>
        </w:rPr>
        <w:t>, 1091–1097.</w:t>
      </w:r>
    </w:p>
    <w:p w14:paraId="18344F3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2</w:t>
      </w:r>
      <w:r w:rsidRPr="009F7F88">
        <w:rPr>
          <w:rFonts w:ascii="Calibri" w:hAnsi="Calibri" w:cs="Calibri"/>
          <w:noProof/>
          <w:color w:val="000000" w:themeColor="text1"/>
          <w:sz w:val="18"/>
          <w:szCs w:val="24"/>
        </w:rPr>
        <w:tab/>
        <w:t xml:space="preserve">F. Yang, V. Tadepalli and B. J. Wiley, </w:t>
      </w:r>
      <w:r w:rsidRPr="009F7F88">
        <w:rPr>
          <w:rFonts w:ascii="Calibri" w:hAnsi="Calibri" w:cs="Calibri"/>
          <w:i/>
          <w:iCs/>
          <w:noProof/>
          <w:color w:val="000000" w:themeColor="text1"/>
          <w:sz w:val="18"/>
          <w:szCs w:val="24"/>
        </w:rPr>
        <w:t>ACS Biomater. Sci. Eng.</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863–869.</w:t>
      </w:r>
    </w:p>
    <w:p w14:paraId="29CFD03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3</w:t>
      </w:r>
      <w:r w:rsidRPr="009F7F88">
        <w:rPr>
          <w:rFonts w:ascii="Calibri" w:hAnsi="Calibri" w:cs="Calibri"/>
          <w:noProof/>
          <w:color w:val="000000" w:themeColor="text1"/>
          <w:sz w:val="18"/>
          <w:szCs w:val="24"/>
        </w:rPr>
        <w:tab/>
        <w:t xml:space="preserve">H.-W. Kang, S. J. Lee, I. K. Ko, C. Kengla, J. J. Yoo and A. Atala, </w:t>
      </w:r>
      <w:r w:rsidRPr="009F7F88">
        <w:rPr>
          <w:rFonts w:ascii="Calibri" w:hAnsi="Calibri" w:cs="Calibri"/>
          <w:i/>
          <w:iCs/>
          <w:noProof/>
          <w:color w:val="000000" w:themeColor="text1"/>
          <w:sz w:val="18"/>
          <w:szCs w:val="24"/>
        </w:rPr>
        <w:t>Nat. Biotechnol.</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34</w:t>
      </w:r>
      <w:r w:rsidRPr="009F7F88">
        <w:rPr>
          <w:rFonts w:ascii="Calibri" w:hAnsi="Calibri" w:cs="Calibri"/>
          <w:noProof/>
          <w:color w:val="000000" w:themeColor="text1"/>
          <w:sz w:val="18"/>
          <w:szCs w:val="24"/>
        </w:rPr>
        <w:t>, 312–319.</w:t>
      </w:r>
    </w:p>
    <w:p w14:paraId="2473A2A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4</w:t>
      </w:r>
      <w:r w:rsidRPr="009F7F88">
        <w:rPr>
          <w:rFonts w:ascii="Calibri" w:hAnsi="Calibri" w:cs="Calibri"/>
          <w:noProof/>
          <w:color w:val="000000" w:themeColor="text1"/>
          <w:sz w:val="18"/>
          <w:szCs w:val="24"/>
        </w:rPr>
        <w:tab/>
        <w:t xml:space="preserve">L. Yu, Z. Fan, Y. Shao, Z. Tian, J. Sun and Z. Liu, </w:t>
      </w:r>
      <w:r w:rsidRPr="009F7F88">
        <w:rPr>
          <w:rFonts w:ascii="Calibri" w:hAnsi="Calibri" w:cs="Calibri"/>
          <w:i/>
          <w:iCs/>
          <w:noProof/>
          <w:color w:val="000000" w:themeColor="text1"/>
          <w:sz w:val="18"/>
          <w:szCs w:val="24"/>
        </w:rPr>
        <w:t>Adv. Energy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1901839.</w:t>
      </w:r>
    </w:p>
    <w:p w14:paraId="03339DE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5</w:t>
      </w:r>
      <w:r w:rsidRPr="009F7F88">
        <w:rPr>
          <w:rFonts w:ascii="Calibri" w:hAnsi="Calibri" w:cs="Calibri"/>
          <w:noProof/>
          <w:color w:val="000000" w:themeColor="text1"/>
          <w:sz w:val="18"/>
          <w:szCs w:val="24"/>
        </w:rPr>
        <w:tab/>
        <w:t xml:space="preserve">J. W. Jung, J. S. Lee and D. W. Cho, </w:t>
      </w:r>
      <w:r w:rsidRPr="009F7F88">
        <w:rPr>
          <w:rFonts w:ascii="Calibri" w:hAnsi="Calibri" w:cs="Calibri"/>
          <w:i/>
          <w:iCs/>
          <w:noProof/>
          <w:color w:val="000000" w:themeColor="text1"/>
          <w:sz w:val="18"/>
          <w:szCs w:val="24"/>
        </w:rPr>
        <w:t>Sci. Rep.</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21685.</w:t>
      </w:r>
    </w:p>
    <w:p w14:paraId="6E3CD04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6</w:t>
      </w:r>
      <w:r w:rsidRPr="009F7F88">
        <w:rPr>
          <w:rFonts w:ascii="Calibri" w:hAnsi="Calibri" w:cs="Calibri"/>
          <w:noProof/>
          <w:color w:val="000000" w:themeColor="text1"/>
          <w:sz w:val="18"/>
          <w:szCs w:val="24"/>
        </w:rPr>
        <w:tab/>
        <w:t xml:space="preserve">B. Dutta and F. H. Sam Froes, in </w:t>
      </w:r>
      <w:r w:rsidRPr="009F7F88">
        <w:rPr>
          <w:rFonts w:ascii="Calibri" w:hAnsi="Calibri" w:cs="Calibri"/>
          <w:i/>
          <w:iCs/>
          <w:noProof/>
          <w:color w:val="000000" w:themeColor="text1"/>
          <w:sz w:val="18"/>
          <w:szCs w:val="24"/>
        </w:rPr>
        <w:t>Titanium Powder Metallurgy: Science, Technology and Applications</w:t>
      </w:r>
      <w:r w:rsidRPr="009F7F88">
        <w:rPr>
          <w:rFonts w:ascii="Calibri" w:hAnsi="Calibri" w:cs="Calibri"/>
          <w:noProof/>
          <w:color w:val="000000" w:themeColor="text1"/>
          <w:sz w:val="18"/>
          <w:szCs w:val="24"/>
        </w:rPr>
        <w:t>, Elsevier Inc., 2015, pp. 447–468.</w:t>
      </w:r>
    </w:p>
    <w:p w14:paraId="2E0FF4B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7</w:t>
      </w:r>
      <w:r w:rsidRPr="009F7F88">
        <w:rPr>
          <w:rFonts w:ascii="Calibri" w:hAnsi="Calibri" w:cs="Calibri"/>
          <w:noProof/>
          <w:color w:val="000000" w:themeColor="text1"/>
          <w:sz w:val="18"/>
          <w:szCs w:val="24"/>
        </w:rPr>
        <w:tab/>
        <w:t xml:space="preserve">C. Gosselin, R. Duballet, P. Roux, N. Gaudillière, J. Dirrenberger and P. Morel, </w:t>
      </w:r>
      <w:r w:rsidRPr="009F7F88">
        <w:rPr>
          <w:rFonts w:ascii="Calibri" w:hAnsi="Calibri" w:cs="Calibri"/>
          <w:i/>
          <w:iCs/>
          <w:noProof/>
          <w:color w:val="000000" w:themeColor="text1"/>
          <w:sz w:val="18"/>
          <w:szCs w:val="24"/>
        </w:rPr>
        <w:t>Mater. Des.</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100</w:t>
      </w:r>
      <w:r w:rsidRPr="009F7F88">
        <w:rPr>
          <w:rFonts w:ascii="Calibri" w:hAnsi="Calibri" w:cs="Calibri"/>
          <w:noProof/>
          <w:color w:val="000000" w:themeColor="text1"/>
          <w:sz w:val="18"/>
          <w:szCs w:val="24"/>
        </w:rPr>
        <w:t>, 102–109.</w:t>
      </w:r>
    </w:p>
    <w:p w14:paraId="352BD9B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8</w:t>
      </w:r>
      <w:r w:rsidRPr="009F7F88">
        <w:rPr>
          <w:rFonts w:ascii="Calibri" w:hAnsi="Calibri" w:cs="Calibri"/>
          <w:noProof/>
          <w:color w:val="000000" w:themeColor="text1"/>
          <w:sz w:val="18"/>
          <w:szCs w:val="24"/>
        </w:rPr>
        <w:tab/>
        <w:t xml:space="preserve">C. A. García-González, J. J. Uy, M. Alnaief and I. Smirnova, </w:t>
      </w:r>
      <w:r w:rsidRPr="009F7F88">
        <w:rPr>
          <w:rFonts w:ascii="Calibri" w:hAnsi="Calibri" w:cs="Calibri"/>
          <w:i/>
          <w:iCs/>
          <w:noProof/>
          <w:color w:val="000000" w:themeColor="text1"/>
          <w:sz w:val="18"/>
          <w:szCs w:val="24"/>
        </w:rPr>
        <w:t>Carbohydr. Polym.</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88</w:t>
      </w:r>
      <w:r w:rsidRPr="009F7F88">
        <w:rPr>
          <w:rFonts w:ascii="Calibri" w:hAnsi="Calibri" w:cs="Calibri"/>
          <w:noProof/>
          <w:color w:val="000000" w:themeColor="text1"/>
          <w:sz w:val="18"/>
          <w:szCs w:val="24"/>
        </w:rPr>
        <w:t>, 1378–1386.</w:t>
      </w:r>
    </w:p>
    <w:p w14:paraId="6E4AFA2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59</w:t>
      </w:r>
      <w:r w:rsidRPr="009F7F88">
        <w:rPr>
          <w:rFonts w:ascii="Calibri" w:hAnsi="Calibri" w:cs="Calibri"/>
          <w:noProof/>
          <w:color w:val="000000" w:themeColor="text1"/>
          <w:sz w:val="18"/>
          <w:szCs w:val="24"/>
        </w:rPr>
        <w:tab/>
        <w:t xml:space="preserve">W. Stöber, A. Fink and E. Bohn, </w:t>
      </w:r>
      <w:r w:rsidRPr="009F7F88">
        <w:rPr>
          <w:rFonts w:ascii="Calibri" w:hAnsi="Calibri" w:cs="Calibri"/>
          <w:i/>
          <w:iCs/>
          <w:noProof/>
          <w:color w:val="000000" w:themeColor="text1"/>
          <w:sz w:val="18"/>
          <w:szCs w:val="24"/>
        </w:rPr>
        <w:t>J. Colloid Interface Sci.</w:t>
      </w:r>
      <w:r w:rsidRPr="009F7F88">
        <w:rPr>
          <w:rFonts w:ascii="Calibri" w:hAnsi="Calibri" w:cs="Calibri"/>
          <w:noProof/>
          <w:color w:val="000000" w:themeColor="text1"/>
          <w:sz w:val="18"/>
          <w:szCs w:val="24"/>
        </w:rPr>
        <w:t xml:space="preserve">, 1968, </w:t>
      </w:r>
      <w:r w:rsidRPr="009F7F88">
        <w:rPr>
          <w:rFonts w:ascii="Calibri" w:hAnsi="Calibri" w:cs="Calibri"/>
          <w:b/>
          <w:bCs/>
          <w:noProof/>
          <w:color w:val="000000" w:themeColor="text1"/>
          <w:sz w:val="18"/>
          <w:szCs w:val="24"/>
        </w:rPr>
        <w:t>26</w:t>
      </w:r>
      <w:r w:rsidRPr="009F7F88">
        <w:rPr>
          <w:rFonts w:ascii="Calibri" w:hAnsi="Calibri" w:cs="Calibri"/>
          <w:noProof/>
          <w:color w:val="000000" w:themeColor="text1"/>
          <w:sz w:val="18"/>
          <w:szCs w:val="24"/>
        </w:rPr>
        <w:t>, 62–69.</w:t>
      </w:r>
    </w:p>
    <w:p w14:paraId="4D6C3D8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0</w:t>
      </w:r>
      <w:r w:rsidRPr="009F7F88">
        <w:rPr>
          <w:rFonts w:ascii="Calibri" w:hAnsi="Calibri" w:cs="Calibri"/>
          <w:noProof/>
          <w:color w:val="000000" w:themeColor="text1"/>
          <w:sz w:val="18"/>
          <w:szCs w:val="24"/>
        </w:rPr>
        <w:tab/>
        <w:t xml:space="preserve">H. Cai, Y. Jiang, L. Li, J. Feng and J. Feng, </w:t>
      </w:r>
      <w:r w:rsidRPr="009F7F88">
        <w:rPr>
          <w:rFonts w:ascii="Calibri" w:hAnsi="Calibri" w:cs="Calibri"/>
          <w:i/>
          <w:iCs/>
          <w:noProof/>
          <w:color w:val="000000" w:themeColor="text1"/>
          <w:sz w:val="18"/>
          <w:szCs w:val="24"/>
        </w:rPr>
        <w:t>J. Sol-Gel Sci. Technol.</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91</w:t>
      </w:r>
      <w:r w:rsidRPr="009F7F88">
        <w:rPr>
          <w:rFonts w:ascii="Calibri" w:hAnsi="Calibri" w:cs="Calibri"/>
          <w:noProof/>
          <w:color w:val="000000" w:themeColor="text1"/>
          <w:sz w:val="18"/>
          <w:szCs w:val="24"/>
        </w:rPr>
        <w:t>, 44–53.</w:t>
      </w:r>
    </w:p>
    <w:p w14:paraId="4C81524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1</w:t>
      </w:r>
      <w:r w:rsidRPr="009F7F88">
        <w:rPr>
          <w:rFonts w:ascii="Calibri" w:hAnsi="Calibri" w:cs="Calibri"/>
          <w:noProof/>
          <w:color w:val="000000" w:themeColor="text1"/>
          <w:sz w:val="18"/>
          <w:szCs w:val="24"/>
        </w:rPr>
        <w:tab/>
        <w:t xml:space="preserve">A. G. Howard and N. H. Khdary, </w:t>
      </w:r>
      <w:r w:rsidRPr="009F7F88">
        <w:rPr>
          <w:rFonts w:ascii="Calibri" w:hAnsi="Calibri" w:cs="Calibri"/>
          <w:i/>
          <w:iCs/>
          <w:noProof/>
          <w:color w:val="000000" w:themeColor="text1"/>
          <w:sz w:val="18"/>
          <w:szCs w:val="24"/>
        </w:rPr>
        <w:t>Mater. Lett.</w:t>
      </w:r>
      <w:r w:rsidRPr="009F7F88">
        <w:rPr>
          <w:rFonts w:ascii="Calibri" w:hAnsi="Calibri" w:cs="Calibri"/>
          <w:noProof/>
          <w:color w:val="000000" w:themeColor="text1"/>
          <w:sz w:val="18"/>
          <w:szCs w:val="24"/>
        </w:rPr>
        <w:t xml:space="preserve">, 2007, </w:t>
      </w:r>
      <w:r w:rsidRPr="009F7F88">
        <w:rPr>
          <w:rFonts w:ascii="Calibri" w:hAnsi="Calibri" w:cs="Calibri"/>
          <w:b/>
          <w:bCs/>
          <w:noProof/>
          <w:color w:val="000000" w:themeColor="text1"/>
          <w:sz w:val="18"/>
          <w:szCs w:val="24"/>
        </w:rPr>
        <w:t>61</w:t>
      </w:r>
      <w:r w:rsidRPr="009F7F88">
        <w:rPr>
          <w:rFonts w:ascii="Calibri" w:hAnsi="Calibri" w:cs="Calibri"/>
          <w:noProof/>
          <w:color w:val="000000" w:themeColor="text1"/>
          <w:sz w:val="18"/>
          <w:szCs w:val="24"/>
        </w:rPr>
        <w:t>, 1951–1954.</w:t>
      </w:r>
    </w:p>
    <w:p w14:paraId="183DB59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2</w:t>
      </w:r>
      <w:r w:rsidRPr="009F7F88">
        <w:rPr>
          <w:rFonts w:ascii="Calibri" w:hAnsi="Calibri" w:cs="Calibri"/>
          <w:noProof/>
          <w:color w:val="000000" w:themeColor="text1"/>
          <w:sz w:val="18"/>
          <w:szCs w:val="24"/>
        </w:rPr>
        <w:tab/>
        <w:t xml:space="preserve">C. Jiménez-Saelices, B. Seantier, B. Cathala and Y. Grohens, </w:t>
      </w:r>
      <w:r w:rsidRPr="009F7F88">
        <w:rPr>
          <w:rFonts w:ascii="Calibri" w:hAnsi="Calibri" w:cs="Calibri"/>
          <w:i/>
          <w:iCs/>
          <w:noProof/>
          <w:color w:val="000000" w:themeColor="text1"/>
          <w:sz w:val="18"/>
          <w:szCs w:val="24"/>
        </w:rPr>
        <w:t>Carbohydr. Polym.</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157</w:t>
      </w:r>
      <w:r w:rsidRPr="009F7F88">
        <w:rPr>
          <w:rFonts w:ascii="Calibri" w:hAnsi="Calibri" w:cs="Calibri"/>
          <w:noProof/>
          <w:color w:val="000000" w:themeColor="text1"/>
          <w:sz w:val="18"/>
          <w:szCs w:val="24"/>
        </w:rPr>
        <w:t>, 105–113.</w:t>
      </w:r>
    </w:p>
    <w:p w14:paraId="126C7F9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3</w:t>
      </w:r>
      <w:r w:rsidRPr="009F7F88">
        <w:rPr>
          <w:rFonts w:ascii="Calibri" w:hAnsi="Calibri" w:cs="Calibri"/>
          <w:noProof/>
          <w:color w:val="000000" w:themeColor="text1"/>
          <w:sz w:val="18"/>
          <w:szCs w:val="24"/>
        </w:rPr>
        <w:tab/>
        <w:t xml:space="preserve">E. Başaran, T. Alp Arıcı, A. Özcan, Ö. Gök and A. S. Özcan, </w:t>
      </w:r>
      <w:r w:rsidRPr="009F7F88">
        <w:rPr>
          <w:rFonts w:ascii="Calibri" w:hAnsi="Calibri" w:cs="Calibri"/>
          <w:i/>
          <w:iCs/>
          <w:noProof/>
          <w:color w:val="000000" w:themeColor="text1"/>
          <w:sz w:val="18"/>
          <w:szCs w:val="24"/>
        </w:rPr>
        <w:t>J. Sol-Gel Sci. Technol.</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89</w:t>
      </w:r>
      <w:r w:rsidRPr="009F7F88">
        <w:rPr>
          <w:rFonts w:ascii="Calibri" w:hAnsi="Calibri" w:cs="Calibri"/>
          <w:noProof/>
          <w:color w:val="000000" w:themeColor="text1"/>
          <w:sz w:val="18"/>
          <w:szCs w:val="24"/>
        </w:rPr>
        <w:t>, 458–472.</w:t>
      </w:r>
    </w:p>
    <w:p w14:paraId="6767382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4</w:t>
      </w:r>
      <w:r w:rsidRPr="009F7F88">
        <w:rPr>
          <w:rFonts w:ascii="Calibri" w:hAnsi="Calibri" w:cs="Calibri"/>
          <w:noProof/>
          <w:color w:val="000000" w:themeColor="text1"/>
          <w:sz w:val="18"/>
          <w:szCs w:val="24"/>
        </w:rPr>
        <w:tab/>
        <w:t xml:space="preserve">C. A. García-González and I. Smirnova, </w:t>
      </w:r>
      <w:r w:rsidRPr="009F7F88">
        <w:rPr>
          <w:rFonts w:ascii="Calibri" w:hAnsi="Calibri" w:cs="Calibri"/>
          <w:i/>
          <w:iCs/>
          <w:noProof/>
          <w:color w:val="000000" w:themeColor="text1"/>
          <w:sz w:val="18"/>
          <w:szCs w:val="24"/>
        </w:rPr>
        <w:t>J. Supercrit. Fluids</w:t>
      </w:r>
      <w:r w:rsidRPr="009F7F88">
        <w:rPr>
          <w:rFonts w:ascii="Calibri" w:hAnsi="Calibri" w:cs="Calibri"/>
          <w:noProof/>
          <w:color w:val="000000" w:themeColor="text1"/>
          <w:sz w:val="18"/>
          <w:szCs w:val="24"/>
        </w:rPr>
        <w:t xml:space="preserve">, 2013, </w:t>
      </w:r>
      <w:r w:rsidRPr="009F7F88">
        <w:rPr>
          <w:rFonts w:ascii="Calibri" w:hAnsi="Calibri" w:cs="Calibri"/>
          <w:b/>
          <w:bCs/>
          <w:noProof/>
          <w:color w:val="000000" w:themeColor="text1"/>
          <w:sz w:val="18"/>
          <w:szCs w:val="24"/>
        </w:rPr>
        <w:t>79</w:t>
      </w:r>
      <w:r w:rsidRPr="009F7F88">
        <w:rPr>
          <w:rFonts w:ascii="Calibri" w:hAnsi="Calibri" w:cs="Calibri"/>
          <w:noProof/>
          <w:color w:val="000000" w:themeColor="text1"/>
          <w:sz w:val="18"/>
          <w:szCs w:val="24"/>
        </w:rPr>
        <w:t>, 152–158.</w:t>
      </w:r>
    </w:p>
    <w:p w14:paraId="7DE2969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5</w:t>
      </w:r>
      <w:r w:rsidRPr="009F7F88">
        <w:rPr>
          <w:rFonts w:ascii="Calibri" w:hAnsi="Calibri" w:cs="Calibri"/>
          <w:noProof/>
          <w:color w:val="000000" w:themeColor="text1"/>
          <w:sz w:val="18"/>
          <w:szCs w:val="24"/>
        </w:rPr>
        <w:tab/>
        <w:t xml:space="preserve">Y. Wang, Y. Cui, Z. Shao, W. Gao, W. Fan, T. Liu and H. Bai, </w:t>
      </w:r>
      <w:r w:rsidRPr="009F7F88">
        <w:rPr>
          <w:rFonts w:ascii="Calibri" w:hAnsi="Calibri" w:cs="Calibri"/>
          <w:i/>
          <w:iCs/>
          <w:noProof/>
          <w:color w:val="000000" w:themeColor="text1"/>
          <w:sz w:val="18"/>
          <w:szCs w:val="24"/>
        </w:rPr>
        <w:t>Chem. Eng. J.</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390</w:t>
      </w:r>
      <w:r w:rsidRPr="009F7F88">
        <w:rPr>
          <w:rFonts w:ascii="Calibri" w:hAnsi="Calibri" w:cs="Calibri"/>
          <w:noProof/>
          <w:color w:val="000000" w:themeColor="text1"/>
          <w:sz w:val="18"/>
          <w:szCs w:val="24"/>
        </w:rPr>
        <w:t>, 124623.</w:t>
      </w:r>
    </w:p>
    <w:p w14:paraId="78B74DC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6</w:t>
      </w:r>
      <w:r w:rsidRPr="009F7F88">
        <w:rPr>
          <w:rFonts w:ascii="Calibri" w:hAnsi="Calibri" w:cs="Calibri"/>
          <w:noProof/>
          <w:color w:val="000000" w:themeColor="text1"/>
          <w:sz w:val="18"/>
          <w:szCs w:val="24"/>
        </w:rPr>
        <w:tab/>
        <w:t xml:space="preserve">Z. Wang, H. Yang, Y. Li and X. Zheng,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12</w:t>
      </w:r>
      <w:r w:rsidRPr="009F7F88">
        <w:rPr>
          <w:rFonts w:ascii="Calibri" w:hAnsi="Calibri" w:cs="Calibri"/>
          <w:noProof/>
          <w:color w:val="000000" w:themeColor="text1"/>
          <w:sz w:val="18"/>
          <w:szCs w:val="24"/>
        </w:rPr>
        <w:t>, 15726–15736.</w:t>
      </w:r>
    </w:p>
    <w:p w14:paraId="2B2FDD7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7</w:t>
      </w:r>
      <w:r w:rsidRPr="009F7F88">
        <w:rPr>
          <w:rFonts w:ascii="Calibri" w:hAnsi="Calibri" w:cs="Calibri"/>
          <w:noProof/>
          <w:color w:val="000000" w:themeColor="text1"/>
          <w:sz w:val="18"/>
          <w:szCs w:val="24"/>
        </w:rPr>
        <w:tab/>
        <w:t xml:space="preserve">I. Karadagli, B. Schulz, M. Schestakow, B. Milow, T. Gries and L. Ratke, </w:t>
      </w:r>
      <w:r w:rsidRPr="009F7F88">
        <w:rPr>
          <w:rFonts w:ascii="Calibri" w:hAnsi="Calibri" w:cs="Calibri"/>
          <w:i/>
          <w:iCs/>
          <w:noProof/>
          <w:color w:val="000000" w:themeColor="text1"/>
          <w:sz w:val="18"/>
          <w:szCs w:val="24"/>
        </w:rPr>
        <w:t>J. Supercrit. Fluids</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106</w:t>
      </w:r>
      <w:r w:rsidRPr="009F7F88">
        <w:rPr>
          <w:rFonts w:ascii="Calibri" w:hAnsi="Calibri" w:cs="Calibri"/>
          <w:noProof/>
          <w:color w:val="000000" w:themeColor="text1"/>
          <w:sz w:val="18"/>
          <w:szCs w:val="24"/>
        </w:rPr>
        <w:t>, 105–114.</w:t>
      </w:r>
    </w:p>
    <w:p w14:paraId="665079D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8</w:t>
      </w:r>
      <w:r w:rsidRPr="009F7F88">
        <w:rPr>
          <w:rFonts w:ascii="Calibri" w:hAnsi="Calibri" w:cs="Calibri"/>
          <w:noProof/>
          <w:color w:val="000000" w:themeColor="text1"/>
          <w:sz w:val="18"/>
          <w:szCs w:val="24"/>
        </w:rPr>
        <w:tab/>
        <w:t xml:space="preserve">J. Mroszczok, B. Schulz, K. Wilsch, G. Frenzer, S. Kasper and G. Seide, </w:t>
      </w:r>
      <w:r w:rsidRPr="009F7F88">
        <w:rPr>
          <w:rFonts w:ascii="Calibri" w:hAnsi="Calibri" w:cs="Calibri"/>
          <w:i/>
          <w:iCs/>
          <w:noProof/>
          <w:color w:val="000000" w:themeColor="text1"/>
          <w:sz w:val="18"/>
          <w:szCs w:val="24"/>
        </w:rPr>
        <w:t>Mater. Today Proc.</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S244–S248.</w:t>
      </w:r>
    </w:p>
    <w:p w14:paraId="385F3C3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69</w:t>
      </w:r>
      <w:r w:rsidRPr="009F7F88">
        <w:rPr>
          <w:rFonts w:ascii="Calibri" w:hAnsi="Calibri" w:cs="Calibri"/>
          <w:noProof/>
          <w:color w:val="000000" w:themeColor="text1"/>
          <w:sz w:val="18"/>
          <w:szCs w:val="24"/>
        </w:rPr>
        <w:tab/>
        <w:t xml:space="preserve">B. Schulz, T. Meinert, D. Bierbüsse, M. Busen, N. Körtzinger, M. Stankowski and G. Seide, </w:t>
      </w:r>
      <w:r w:rsidRPr="009F7F88">
        <w:rPr>
          <w:rFonts w:ascii="Calibri" w:hAnsi="Calibri" w:cs="Calibri"/>
          <w:i/>
          <w:iCs/>
          <w:noProof/>
          <w:color w:val="000000" w:themeColor="text1"/>
          <w:sz w:val="18"/>
          <w:szCs w:val="24"/>
        </w:rPr>
        <w:t>Chemie Ing. Tech.</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88</w:t>
      </w:r>
      <w:r w:rsidRPr="009F7F88">
        <w:rPr>
          <w:rFonts w:ascii="Calibri" w:hAnsi="Calibri" w:cs="Calibri"/>
          <w:noProof/>
          <w:color w:val="000000" w:themeColor="text1"/>
          <w:sz w:val="18"/>
          <w:szCs w:val="24"/>
        </w:rPr>
        <w:t>, 1501–1507.</w:t>
      </w:r>
    </w:p>
    <w:p w14:paraId="389607A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0</w:t>
      </w:r>
      <w:r w:rsidRPr="009F7F88">
        <w:rPr>
          <w:rFonts w:ascii="Calibri" w:hAnsi="Calibri" w:cs="Calibri"/>
          <w:noProof/>
          <w:color w:val="000000" w:themeColor="text1"/>
          <w:sz w:val="18"/>
          <w:szCs w:val="24"/>
        </w:rPr>
        <w:tab/>
        <w:t xml:space="preserve">J. Zhou and Y. Lo Hsieh, </w:t>
      </w:r>
      <w:r w:rsidRPr="009F7F88">
        <w:rPr>
          <w:rFonts w:ascii="Calibri" w:hAnsi="Calibri" w:cs="Calibri"/>
          <w:i/>
          <w:iCs/>
          <w:noProof/>
          <w:color w:val="000000" w:themeColor="text1"/>
          <w:sz w:val="18"/>
          <w:szCs w:val="24"/>
        </w:rPr>
        <w:t>Nano Energy</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68</w:t>
      </w:r>
      <w:r w:rsidRPr="009F7F88">
        <w:rPr>
          <w:rFonts w:ascii="Calibri" w:hAnsi="Calibri" w:cs="Calibri"/>
          <w:noProof/>
          <w:color w:val="000000" w:themeColor="text1"/>
          <w:sz w:val="18"/>
          <w:szCs w:val="24"/>
        </w:rPr>
        <w:t>, 104305.</w:t>
      </w:r>
    </w:p>
    <w:p w14:paraId="6EAFC32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1</w:t>
      </w:r>
      <w:r w:rsidRPr="009F7F88">
        <w:rPr>
          <w:rFonts w:ascii="Calibri" w:hAnsi="Calibri" w:cs="Calibri"/>
          <w:noProof/>
          <w:color w:val="000000" w:themeColor="text1"/>
          <w:sz w:val="18"/>
          <w:szCs w:val="24"/>
        </w:rPr>
        <w:tab/>
        <w:t xml:space="preserve">T. Xue, H. Yang, B. Shen, F. Li, M. Su, X. Hu, W. Liu and Y. Song, </w:t>
      </w:r>
      <w:r w:rsidRPr="009F7F88">
        <w:rPr>
          <w:rFonts w:ascii="Calibri" w:hAnsi="Calibri" w:cs="Calibri"/>
          <w:i/>
          <w:iCs/>
          <w:noProof/>
          <w:color w:val="000000" w:themeColor="text1"/>
          <w:sz w:val="18"/>
          <w:szCs w:val="24"/>
        </w:rPr>
        <w:t>J. Mater. Chem. C</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6317–6322.</w:t>
      </w:r>
    </w:p>
    <w:p w14:paraId="67DE2E7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2</w:t>
      </w:r>
      <w:r w:rsidRPr="009F7F88">
        <w:rPr>
          <w:rFonts w:ascii="Calibri" w:hAnsi="Calibri" w:cs="Calibri"/>
          <w:noProof/>
          <w:color w:val="000000" w:themeColor="text1"/>
          <w:sz w:val="18"/>
          <w:szCs w:val="24"/>
        </w:rPr>
        <w:tab/>
        <w:t xml:space="preserve">B. Huo, D. Jiang, X. Cao, H. Liang, Z. Liu, C. Li and J. Liu, </w:t>
      </w:r>
      <w:r w:rsidRPr="009F7F88">
        <w:rPr>
          <w:rFonts w:ascii="Calibri" w:hAnsi="Calibri" w:cs="Calibri"/>
          <w:i/>
          <w:iCs/>
          <w:noProof/>
          <w:color w:val="000000" w:themeColor="text1"/>
          <w:sz w:val="18"/>
          <w:szCs w:val="24"/>
        </w:rPr>
        <w:t>Carbon</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42</w:t>
      </w:r>
      <w:r w:rsidRPr="009F7F88">
        <w:rPr>
          <w:rFonts w:ascii="Calibri" w:hAnsi="Calibri" w:cs="Calibri"/>
          <w:noProof/>
          <w:color w:val="000000" w:themeColor="text1"/>
          <w:sz w:val="18"/>
          <w:szCs w:val="24"/>
        </w:rPr>
        <w:t>, 13–19.</w:t>
      </w:r>
    </w:p>
    <w:p w14:paraId="51AA7FB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3</w:t>
      </w:r>
      <w:r w:rsidRPr="009F7F88">
        <w:rPr>
          <w:rFonts w:ascii="Calibri" w:hAnsi="Calibri" w:cs="Calibri"/>
          <w:noProof/>
          <w:color w:val="000000" w:themeColor="text1"/>
          <w:sz w:val="18"/>
          <w:szCs w:val="24"/>
        </w:rPr>
        <w:tab/>
        <w:t xml:space="preserve">V. D. Phadtare, V. G. Parale, T. Kim, K. Y. Lee, S. Pathak and H. H. Park, </w:t>
      </w:r>
      <w:r w:rsidRPr="009F7F88">
        <w:rPr>
          <w:rFonts w:ascii="Calibri" w:hAnsi="Calibri" w:cs="Calibri"/>
          <w:i/>
          <w:iCs/>
          <w:noProof/>
          <w:color w:val="000000" w:themeColor="text1"/>
          <w:sz w:val="18"/>
          <w:szCs w:val="24"/>
        </w:rPr>
        <w:t>J. Alloys Compd.</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823</w:t>
      </w:r>
      <w:r w:rsidRPr="009F7F88">
        <w:rPr>
          <w:rFonts w:ascii="Calibri" w:hAnsi="Calibri" w:cs="Calibri"/>
          <w:noProof/>
          <w:color w:val="000000" w:themeColor="text1"/>
          <w:sz w:val="18"/>
          <w:szCs w:val="24"/>
        </w:rPr>
        <w:t>, 153847.</w:t>
      </w:r>
    </w:p>
    <w:p w14:paraId="14F1CD6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4</w:t>
      </w:r>
      <w:r w:rsidRPr="009F7F88">
        <w:rPr>
          <w:rFonts w:ascii="Calibri" w:hAnsi="Calibri" w:cs="Calibri"/>
          <w:noProof/>
          <w:color w:val="000000" w:themeColor="text1"/>
          <w:sz w:val="18"/>
          <w:szCs w:val="24"/>
        </w:rPr>
        <w:tab/>
        <w:t xml:space="preserve">L. Liu, Z. Cai, S. Lin and X. Hu, </w:t>
      </w:r>
      <w:r w:rsidRPr="009F7F88">
        <w:rPr>
          <w:rFonts w:ascii="Calibri" w:hAnsi="Calibri" w:cs="Calibri"/>
          <w:i/>
          <w:iCs/>
          <w:noProof/>
          <w:color w:val="000000" w:themeColor="text1"/>
          <w:sz w:val="18"/>
          <w:szCs w:val="24"/>
        </w:rPr>
        <w:t>ACS Appl. Nano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w:t>
      </w:r>
      <w:r w:rsidRPr="009F7F88">
        <w:rPr>
          <w:rFonts w:ascii="Calibri" w:hAnsi="Calibri" w:cs="Calibri"/>
          <w:noProof/>
          <w:color w:val="000000" w:themeColor="text1"/>
          <w:sz w:val="18"/>
          <w:szCs w:val="24"/>
        </w:rPr>
        <w:t>, 4910–4917.</w:t>
      </w:r>
    </w:p>
    <w:p w14:paraId="1B616D9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5</w:t>
      </w:r>
      <w:r w:rsidRPr="009F7F88">
        <w:rPr>
          <w:rFonts w:ascii="Calibri" w:hAnsi="Calibri" w:cs="Calibri"/>
          <w:noProof/>
          <w:color w:val="000000" w:themeColor="text1"/>
          <w:sz w:val="18"/>
          <w:szCs w:val="24"/>
        </w:rPr>
        <w:tab/>
        <w:t xml:space="preserve">J. Li, Y. Zhang, K. Ma, X. De Pan, C. X. Li, G. J. Yang and C. J. Li, </w:t>
      </w:r>
      <w:r w:rsidRPr="009F7F88">
        <w:rPr>
          <w:rFonts w:ascii="Calibri" w:hAnsi="Calibri" w:cs="Calibri"/>
          <w:i/>
          <w:iCs/>
          <w:noProof/>
          <w:color w:val="000000" w:themeColor="text1"/>
          <w:sz w:val="18"/>
          <w:szCs w:val="24"/>
        </w:rPr>
        <w:t>J. Therm. Spray Technol.</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7</w:t>
      </w:r>
      <w:r w:rsidRPr="009F7F88">
        <w:rPr>
          <w:rFonts w:ascii="Calibri" w:hAnsi="Calibri" w:cs="Calibri"/>
          <w:noProof/>
          <w:color w:val="000000" w:themeColor="text1"/>
          <w:sz w:val="18"/>
          <w:szCs w:val="24"/>
        </w:rPr>
        <w:t>, 471–482.</w:t>
      </w:r>
    </w:p>
    <w:p w14:paraId="03B601C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6</w:t>
      </w:r>
      <w:r w:rsidRPr="009F7F88">
        <w:rPr>
          <w:rFonts w:ascii="Calibri" w:hAnsi="Calibri" w:cs="Calibri"/>
          <w:noProof/>
          <w:color w:val="000000" w:themeColor="text1"/>
          <w:sz w:val="18"/>
          <w:szCs w:val="24"/>
        </w:rPr>
        <w:tab/>
        <w:t xml:space="preserve">V. C. F. Li, A. Mulyadi, C. K. Dunn, Y. Deng and H. J. Qi, </w:t>
      </w:r>
      <w:r w:rsidRPr="009F7F88">
        <w:rPr>
          <w:rFonts w:ascii="Calibri" w:hAnsi="Calibri" w:cs="Calibri"/>
          <w:i/>
          <w:iCs/>
          <w:noProof/>
          <w:color w:val="000000" w:themeColor="text1"/>
          <w:sz w:val="18"/>
          <w:szCs w:val="24"/>
        </w:rPr>
        <w:t>ACS Sustain. Chem. Eng.</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2011–2022.</w:t>
      </w:r>
    </w:p>
    <w:p w14:paraId="786F643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7</w:t>
      </w:r>
      <w:r w:rsidRPr="009F7F88">
        <w:rPr>
          <w:rFonts w:ascii="Calibri" w:hAnsi="Calibri" w:cs="Calibri"/>
          <w:noProof/>
          <w:color w:val="000000" w:themeColor="text1"/>
          <w:sz w:val="18"/>
          <w:szCs w:val="24"/>
        </w:rPr>
        <w:tab/>
        <w:t xml:space="preserve">N. Teo, P. Joo, E. J. Amis and S. C. Jana, </w:t>
      </w:r>
      <w:r w:rsidRPr="009F7F88">
        <w:rPr>
          <w:rFonts w:ascii="Calibri" w:hAnsi="Calibri" w:cs="Calibri"/>
          <w:i/>
          <w:iCs/>
          <w:noProof/>
          <w:color w:val="000000" w:themeColor="text1"/>
          <w:sz w:val="18"/>
          <w:szCs w:val="24"/>
        </w:rPr>
        <w:t>ACS Appl. Polym.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w:t>
      </w:r>
      <w:r w:rsidRPr="009F7F88">
        <w:rPr>
          <w:rFonts w:ascii="Calibri" w:hAnsi="Calibri" w:cs="Calibri"/>
          <w:noProof/>
          <w:color w:val="000000" w:themeColor="text1"/>
          <w:sz w:val="18"/>
          <w:szCs w:val="24"/>
        </w:rPr>
        <w:t>, 1749–1756.</w:t>
      </w:r>
    </w:p>
    <w:p w14:paraId="646591C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8</w:t>
      </w:r>
      <w:r w:rsidRPr="009F7F88">
        <w:rPr>
          <w:rFonts w:ascii="Calibri" w:hAnsi="Calibri" w:cs="Calibri"/>
          <w:noProof/>
          <w:color w:val="000000" w:themeColor="text1"/>
          <w:sz w:val="18"/>
          <w:szCs w:val="24"/>
        </w:rPr>
        <w:tab/>
        <w:t xml:space="preserve">Y. Lin, F. Liu, G. Casano, R. Bhavsar, I. A. Kinloch and B. Derby,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7993–8000.</w:t>
      </w:r>
    </w:p>
    <w:p w14:paraId="2795CDC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79</w:t>
      </w:r>
      <w:r w:rsidRPr="009F7F88">
        <w:rPr>
          <w:rFonts w:ascii="Calibri" w:hAnsi="Calibri" w:cs="Calibri"/>
          <w:noProof/>
          <w:color w:val="000000" w:themeColor="text1"/>
          <w:sz w:val="18"/>
          <w:szCs w:val="24"/>
        </w:rPr>
        <w:tab/>
        <w:t xml:space="preserve">S. Zhao, G. Siqueira, S. Drdova, D. Norris, C. Ubert, A. Bonnin, S. Galmarini, M. Ganobjak, Z. Pan, S. Brunner, G. Nyström, J. Wang, M. M. Koebel and W. J. Malfait, </w:t>
      </w:r>
      <w:r w:rsidRPr="009F7F88">
        <w:rPr>
          <w:rFonts w:ascii="Calibri" w:hAnsi="Calibri" w:cs="Calibri"/>
          <w:i/>
          <w:iCs/>
          <w:noProof/>
          <w:color w:val="000000" w:themeColor="text1"/>
          <w:sz w:val="18"/>
          <w:szCs w:val="24"/>
        </w:rPr>
        <w:t>Nature</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584</w:t>
      </w:r>
      <w:r w:rsidRPr="009F7F88">
        <w:rPr>
          <w:rFonts w:ascii="Calibri" w:hAnsi="Calibri" w:cs="Calibri"/>
          <w:noProof/>
          <w:color w:val="000000" w:themeColor="text1"/>
          <w:sz w:val="18"/>
          <w:szCs w:val="24"/>
        </w:rPr>
        <w:t>, 387–392.</w:t>
      </w:r>
    </w:p>
    <w:p w14:paraId="3903AF9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0</w:t>
      </w:r>
      <w:r w:rsidRPr="009F7F88">
        <w:rPr>
          <w:rFonts w:ascii="Calibri" w:hAnsi="Calibri" w:cs="Calibri"/>
          <w:noProof/>
          <w:color w:val="000000" w:themeColor="text1"/>
          <w:sz w:val="18"/>
          <w:szCs w:val="24"/>
        </w:rPr>
        <w:tab/>
        <w:t xml:space="preserve">Y. Ge, T. Zhang, B. Zhou, H. Wang, Z. Zhang, J. Shen and A. Du, </w:t>
      </w:r>
      <w:r w:rsidRPr="009F7F88">
        <w:rPr>
          <w:rFonts w:ascii="Calibri" w:hAnsi="Calibri" w:cs="Calibri"/>
          <w:i/>
          <w:iCs/>
          <w:noProof/>
          <w:color w:val="000000" w:themeColor="text1"/>
          <w:sz w:val="18"/>
          <w:szCs w:val="24"/>
        </w:rPr>
        <w:t>J. Mater. Re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33</w:t>
      </w:r>
      <w:r w:rsidRPr="009F7F88">
        <w:rPr>
          <w:rFonts w:ascii="Calibri" w:hAnsi="Calibri" w:cs="Calibri"/>
          <w:noProof/>
          <w:color w:val="000000" w:themeColor="text1"/>
          <w:sz w:val="18"/>
          <w:szCs w:val="24"/>
        </w:rPr>
        <w:t>, 2052–2061.</w:t>
      </w:r>
    </w:p>
    <w:p w14:paraId="5D7345E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1</w:t>
      </w:r>
      <w:r w:rsidRPr="009F7F88">
        <w:rPr>
          <w:rFonts w:ascii="Calibri" w:hAnsi="Calibri" w:cs="Calibri"/>
          <w:noProof/>
          <w:color w:val="000000" w:themeColor="text1"/>
          <w:sz w:val="18"/>
          <w:szCs w:val="24"/>
        </w:rPr>
        <w:tab/>
        <w:t xml:space="preserve">V. C. F. Li, C. K. Dunn, Z. Zhang, Y. Deng and H. J. Qi, </w:t>
      </w:r>
      <w:r w:rsidRPr="009F7F88">
        <w:rPr>
          <w:rFonts w:ascii="Calibri" w:hAnsi="Calibri" w:cs="Calibri"/>
          <w:i/>
          <w:iCs/>
          <w:noProof/>
          <w:color w:val="000000" w:themeColor="text1"/>
          <w:sz w:val="18"/>
          <w:szCs w:val="24"/>
        </w:rPr>
        <w:t>Sci. Rep.</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8018.</w:t>
      </w:r>
    </w:p>
    <w:p w14:paraId="2A4ED01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2</w:t>
      </w:r>
      <w:r w:rsidRPr="009F7F88">
        <w:rPr>
          <w:rFonts w:ascii="Calibri" w:hAnsi="Calibri" w:cs="Calibri"/>
          <w:noProof/>
          <w:color w:val="000000" w:themeColor="text1"/>
          <w:sz w:val="18"/>
          <w:szCs w:val="24"/>
        </w:rPr>
        <w:tab/>
        <w:t xml:space="preserve">F. Lübkemann, J. F. Miethe, F. Steinbach, P. Rusch, A. Schlosser, D. Zámbó, T. Heinemeyer, D. Natke, D. Zok, D. Dorfs and N. C. Bigall, </w:t>
      </w:r>
      <w:r w:rsidRPr="009F7F88">
        <w:rPr>
          <w:rFonts w:ascii="Calibri" w:hAnsi="Calibri" w:cs="Calibri"/>
          <w:i/>
          <w:iCs/>
          <w:noProof/>
          <w:color w:val="000000" w:themeColor="text1"/>
          <w:sz w:val="18"/>
          <w:szCs w:val="24"/>
        </w:rPr>
        <w:t>Small</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5</w:t>
      </w:r>
      <w:r w:rsidRPr="009F7F88">
        <w:rPr>
          <w:rFonts w:ascii="Calibri" w:hAnsi="Calibri" w:cs="Calibri"/>
          <w:noProof/>
          <w:color w:val="000000" w:themeColor="text1"/>
          <w:sz w:val="18"/>
          <w:szCs w:val="24"/>
        </w:rPr>
        <w:t>, 1902186.</w:t>
      </w:r>
    </w:p>
    <w:p w14:paraId="2C92F72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3</w:t>
      </w:r>
      <w:r w:rsidRPr="009F7F88">
        <w:rPr>
          <w:rFonts w:ascii="Calibri" w:hAnsi="Calibri" w:cs="Calibri"/>
          <w:noProof/>
          <w:color w:val="000000" w:themeColor="text1"/>
          <w:sz w:val="18"/>
          <w:szCs w:val="24"/>
        </w:rPr>
        <w:tab/>
        <w:t xml:space="preserve">P. He, X. Tang, L. Chen, P. Xie, L. He, H. Zhou, D. Zhang and T. Fan,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1801121.</w:t>
      </w:r>
    </w:p>
    <w:p w14:paraId="1D1F538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4</w:t>
      </w:r>
      <w:r w:rsidRPr="009F7F88">
        <w:rPr>
          <w:rFonts w:ascii="Calibri" w:hAnsi="Calibri" w:cs="Calibri"/>
          <w:noProof/>
          <w:color w:val="000000" w:themeColor="text1"/>
          <w:sz w:val="18"/>
          <w:szCs w:val="24"/>
        </w:rPr>
        <w:tab/>
        <w:t xml:space="preserve">B. A. García-Torres, A. Aguilar-Elguezabal, M. Román-Aguirre and L. Álvarez-Contreras, </w:t>
      </w:r>
      <w:r w:rsidRPr="009F7F88">
        <w:rPr>
          <w:rFonts w:ascii="Calibri" w:hAnsi="Calibri" w:cs="Calibri"/>
          <w:i/>
          <w:iCs/>
          <w:noProof/>
          <w:color w:val="000000" w:themeColor="text1"/>
          <w:sz w:val="18"/>
          <w:szCs w:val="24"/>
        </w:rPr>
        <w:t>Mater. Chem. Phys.</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172</w:t>
      </w:r>
      <w:r w:rsidRPr="009F7F88">
        <w:rPr>
          <w:rFonts w:ascii="Calibri" w:hAnsi="Calibri" w:cs="Calibri"/>
          <w:noProof/>
          <w:color w:val="000000" w:themeColor="text1"/>
          <w:sz w:val="18"/>
          <w:szCs w:val="24"/>
        </w:rPr>
        <w:t>, 32–38.</w:t>
      </w:r>
    </w:p>
    <w:p w14:paraId="55D33D4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5</w:t>
      </w:r>
      <w:r w:rsidRPr="009F7F88">
        <w:rPr>
          <w:rFonts w:ascii="Calibri" w:hAnsi="Calibri" w:cs="Calibri"/>
          <w:noProof/>
          <w:color w:val="000000" w:themeColor="text1"/>
          <w:sz w:val="18"/>
          <w:szCs w:val="24"/>
        </w:rPr>
        <w:tab/>
        <w:t xml:space="preserve">F. Meng, Z. Dehouche, A. Nutasarin and G. R. Fern, </w:t>
      </w:r>
      <w:r w:rsidRPr="009F7F88">
        <w:rPr>
          <w:rFonts w:ascii="Calibri" w:hAnsi="Calibri" w:cs="Calibri"/>
          <w:i/>
          <w:iCs/>
          <w:noProof/>
          <w:color w:val="000000" w:themeColor="text1"/>
          <w:sz w:val="18"/>
          <w:szCs w:val="24"/>
        </w:rPr>
        <w:t>Int. J. Energy Re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42</w:t>
      </w:r>
      <w:r w:rsidRPr="009F7F88">
        <w:rPr>
          <w:rFonts w:ascii="Calibri" w:hAnsi="Calibri" w:cs="Calibri"/>
          <w:noProof/>
          <w:color w:val="000000" w:themeColor="text1"/>
          <w:sz w:val="18"/>
          <w:szCs w:val="24"/>
        </w:rPr>
        <w:t>, 3915–3927.</w:t>
      </w:r>
    </w:p>
    <w:p w14:paraId="23E2963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6</w:t>
      </w:r>
      <w:r w:rsidRPr="009F7F88">
        <w:rPr>
          <w:rFonts w:ascii="Calibri" w:hAnsi="Calibri" w:cs="Calibri"/>
          <w:noProof/>
          <w:color w:val="000000" w:themeColor="text1"/>
          <w:sz w:val="18"/>
          <w:szCs w:val="24"/>
        </w:rPr>
        <w:tab/>
        <w:t xml:space="preserve">X. Tang, H. Zhou, Z. Cai, D. Cheng, P. He, P. Xie, D. Zhang and T. Fan,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2</w:t>
      </w:r>
      <w:r w:rsidRPr="009F7F88">
        <w:rPr>
          <w:rFonts w:ascii="Calibri" w:hAnsi="Calibri" w:cs="Calibri"/>
          <w:noProof/>
          <w:color w:val="000000" w:themeColor="text1"/>
          <w:sz w:val="18"/>
          <w:szCs w:val="24"/>
        </w:rPr>
        <w:t>, 3502–3511.</w:t>
      </w:r>
    </w:p>
    <w:p w14:paraId="46A9E2D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7</w:t>
      </w:r>
      <w:r w:rsidRPr="009F7F88">
        <w:rPr>
          <w:rFonts w:ascii="Calibri" w:hAnsi="Calibri" w:cs="Calibri"/>
          <w:noProof/>
          <w:color w:val="000000" w:themeColor="text1"/>
          <w:sz w:val="18"/>
          <w:szCs w:val="24"/>
        </w:rPr>
        <w:tab/>
        <w:t xml:space="preserve">L. Wang, S. Chen, T. Shu and X. Hu, </w:t>
      </w:r>
      <w:r w:rsidRPr="009F7F88">
        <w:rPr>
          <w:rFonts w:ascii="Calibri" w:hAnsi="Calibri" w:cs="Calibri"/>
          <w:i/>
          <w:iCs/>
          <w:noProof/>
          <w:color w:val="000000" w:themeColor="text1"/>
          <w:sz w:val="18"/>
          <w:szCs w:val="24"/>
        </w:rPr>
        <w:t>ChemSusChem</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13</w:t>
      </w:r>
      <w:r w:rsidRPr="009F7F88">
        <w:rPr>
          <w:rFonts w:ascii="Calibri" w:hAnsi="Calibri" w:cs="Calibri"/>
          <w:noProof/>
          <w:color w:val="000000" w:themeColor="text1"/>
          <w:sz w:val="18"/>
          <w:szCs w:val="24"/>
        </w:rPr>
        <w:t>, 1330–1353.</w:t>
      </w:r>
    </w:p>
    <w:p w14:paraId="7E70660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8</w:t>
      </w:r>
      <w:r w:rsidRPr="009F7F88">
        <w:rPr>
          <w:rFonts w:ascii="Calibri" w:hAnsi="Calibri" w:cs="Calibri"/>
          <w:noProof/>
          <w:color w:val="000000" w:themeColor="text1"/>
          <w:sz w:val="18"/>
          <w:szCs w:val="24"/>
        </w:rPr>
        <w:tab/>
        <w:t xml:space="preserve">H. Maleki, L. Durães, C. A. García-González, P. del Gaudio, A. Portugal and M. Mahmoudi, </w:t>
      </w:r>
      <w:r w:rsidRPr="009F7F88">
        <w:rPr>
          <w:rFonts w:ascii="Calibri" w:hAnsi="Calibri" w:cs="Calibri"/>
          <w:i/>
          <w:iCs/>
          <w:noProof/>
          <w:color w:val="000000" w:themeColor="text1"/>
          <w:sz w:val="18"/>
          <w:szCs w:val="24"/>
        </w:rPr>
        <w:t>Adv. Colloid Interface Sci.</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236</w:t>
      </w:r>
      <w:r w:rsidRPr="009F7F88">
        <w:rPr>
          <w:rFonts w:ascii="Calibri" w:hAnsi="Calibri" w:cs="Calibri"/>
          <w:noProof/>
          <w:color w:val="000000" w:themeColor="text1"/>
          <w:sz w:val="18"/>
          <w:szCs w:val="24"/>
        </w:rPr>
        <w:t>, 1–27.</w:t>
      </w:r>
    </w:p>
    <w:p w14:paraId="3906705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89</w:t>
      </w:r>
      <w:r w:rsidRPr="009F7F88">
        <w:rPr>
          <w:rFonts w:ascii="Calibri" w:hAnsi="Calibri" w:cs="Calibri"/>
          <w:noProof/>
          <w:color w:val="000000" w:themeColor="text1"/>
          <w:sz w:val="18"/>
          <w:szCs w:val="24"/>
        </w:rPr>
        <w:tab/>
        <w:t xml:space="preserve">S. M. S. Murshed and P. Estellé, </w:t>
      </w:r>
      <w:r w:rsidRPr="009F7F88">
        <w:rPr>
          <w:rFonts w:ascii="Calibri" w:hAnsi="Calibri" w:cs="Calibri"/>
          <w:i/>
          <w:iCs/>
          <w:noProof/>
          <w:color w:val="000000" w:themeColor="text1"/>
          <w:sz w:val="18"/>
          <w:szCs w:val="24"/>
        </w:rPr>
        <w:t>Renew. Sustain. Energy Rev.</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76</w:t>
      </w:r>
      <w:r w:rsidRPr="009F7F88">
        <w:rPr>
          <w:rFonts w:ascii="Calibri" w:hAnsi="Calibri" w:cs="Calibri"/>
          <w:noProof/>
          <w:color w:val="000000" w:themeColor="text1"/>
          <w:sz w:val="18"/>
          <w:szCs w:val="24"/>
        </w:rPr>
        <w:t>, 1134–1152.</w:t>
      </w:r>
    </w:p>
    <w:p w14:paraId="4711493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0</w:t>
      </w:r>
      <w:r w:rsidRPr="009F7F88">
        <w:rPr>
          <w:rFonts w:ascii="Calibri" w:hAnsi="Calibri" w:cs="Calibri"/>
          <w:noProof/>
          <w:color w:val="000000" w:themeColor="text1"/>
          <w:sz w:val="18"/>
          <w:szCs w:val="24"/>
        </w:rPr>
        <w:tab/>
        <w:t xml:space="preserve">R. P. Chhabra, in </w:t>
      </w:r>
      <w:r w:rsidRPr="009F7F88">
        <w:rPr>
          <w:rFonts w:ascii="Calibri" w:hAnsi="Calibri" w:cs="Calibri"/>
          <w:i/>
          <w:iCs/>
          <w:noProof/>
          <w:color w:val="000000" w:themeColor="text1"/>
          <w:sz w:val="18"/>
          <w:szCs w:val="24"/>
        </w:rPr>
        <w:t>Rheology of Complex Fluids</w:t>
      </w:r>
      <w:r w:rsidRPr="009F7F88">
        <w:rPr>
          <w:rFonts w:ascii="Calibri" w:hAnsi="Calibri" w:cs="Calibri"/>
          <w:noProof/>
          <w:color w:val="000000" w:themeColor="text1"/>
          <w:sz w:val="18"/>
          <w:szCs w:val="24"/>
        </w:rPr>
        <w:t>, Springer New York, 2010, pp. 3–34.</w:t>
      </w:r>
    </w:p>
    <w:p w14:paraId="7D32D45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1</w:t>
      </w:r>
      <w:r w:rsidRPr="009F7F88">
        <w:rPr>
          <w:rFonts w:ascii="Calibri" w:hAnsi="Calibri" w:cs="Calibri"/>
          <w:noProof/>
          <w:color w:val="000000" w:themeColor="text1"/>
          <w:sz w:val="18"/>
          <w:szCs w:val="24"/>
        </w:rPr>
        <w:tab/>
        <w:t xml:space="preserve">M. Zeng and Y. Zhang,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23301–23336.</w:t>
      </w:r>
    </w:p>
    <w:p w14:paraId="2208F62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2</w:t>
      </w:r>
      <w:r w:rsidRPr="009F7F88">
        <w:rPr>
          <w:rFonts w:ascii="Calibri" w:hAnsi="Calibri" w:cs="Calibri"/>
          <w:noProof/>
          <w:color w:val="000000" w:themeColor="text1"/>
          <w:sz w:val="18"/>
          <w:szCs w:val="24"/>
        </w:rPr>
        <w:tab/>
        <w:t xml:space="preserve">M. R. Somalu, A. Muchtar, W. R. W. Daud and N. P. Brandon, </w:t>
      </w:r>
      <w:r w:rsidRPr="009F7F88">
        <w:rPr>
          <w:rFonts w:ascii="Calibri" w:hAnsi="Calibri" w:cs="Calibri"/>
          <w:i/>
          <w:iCs/>
          <w:noProof/>
          <w:color w:val="000000" w:themeColor="text1"/>
          <w:sz w:val="18"/>
          <w:szCs w:val="24"/>
        </w:rPr>
        <w:t>Renew. Sustain. Energy Rev.</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75</w:t>
      </w:r>
      <w:r w:rsidRPr="009F7F88">
        <w:rPr>
          <w:rFonts w:ascii="Calibri" w:hAnsi="Calibri" w:cs="Calibri"/>
          <w:noProof/>
          <w:color w:val="000000" w:themeColor="text1"/>
          <w:sz w:val="18"/>
          <w:szCs w:val="24"/>
        </w:rPr>
        <w:t>, 426–439.</w:t>
      </w:r>
    </w:p>
    <w:p w14:paraId="4CD738D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3</w:t>
      </w:r>
      <w:r w:rsidRPr="009F7F88">
        <w:rPr>
          <w:rFonts w:ascii="Calibri" w:hAnsi="Calibri" w:cs="Calibri"/>
          <w:noProof/>
          <w:color w:val="000000" w:themeColor="text1"/>
          <w:sz w:val="18"/>
          <w:szCs w:val="24"/>
        </w:rPr>
        <w:tab/>
        <w:t xml:space="preserve">H. W. Lin, C. P. Chang, W. H. Hwu and M. Der Ger, </w:t>
      </w:r>
      <w:r w:rsidRPr="009F7F88">
        <w:rPr>
          <w:rFonts w:ascii="Calibri" w:hAnsi="Calibri" w:cs="Calibri"/>
          <w:i/>
          <w:iCs/>
          <w:noProof/>
          <w:color w:val="000000" w:themeColor="text1"/>
          <w:sz w:val="18"/>
          <w:szCs w:val="24"/>
        </w:rPr>
        <w:t>J. Mater. Process. Technol.</w:t>
      </w:r>
      <w:r w:rsidRPr="009F7F88">
        <w:rPr>
          <w:rFonts w:ascii="Calibri" w:hAnsi="Calibri" w:cs="Calibri"/>
          <w:noProof/>
          <w:color w:val="000000" w:themeColor="text1"/>
          <w:sz w:val="18"/>
          <w:szCs w:val="24"/>
        </w:rPr>
        <w:t xml:space="preserve">, 2008, </w:t>
      </w:r>
      <w:r w:rsidRPr="009F7F88">
        <w:rPr>
          <w:rFonts w:ascii="Calibri" w:hAnsi="Calibri" w:cs="Calibri"/>
          <w:b/>
          <w:bCs/>
          <w:noProof/>
          <w:color w:val="000000" w:themeColor="text1"/>
          <w:sz w:val="18"/>
          <w:szCs w:val="24"/>
        </w:rPr>
        <w:t>197</w:t>
      </w:r>
      <w:r w:rsidRPr="009F7F88">
        <w:rPr>
          <w:rFonts w:ascii="Calibri" w:hAnsi="Calibri" w:cs="Calibri"/>
          <w:noProof/>
          <w:color w:val="000000" w:themeColor="text1"/>
          <w:sz w:val="18"/>
          <w:szCs w:val="24"/>
        </w:rPr>
        <w:t>, 284–291.</w:t>
      </w:r>
    </w:p>
    <w:p w14:paraId="77AB61D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4</w:t>
      </w:r>
      <w:r w:rsidRPr="009F7F88">
        <w:rPr>
          <w:rFonts w:ascii="Calibri" w:hAnsi="Calibri" w:cs="Calibri"/>
          <w:noProof/>
          <w:color w:val="000000" w:themeColor="text1"/>
          <w:sz w:val="18"/>
          <w:szCs w:val="24"/>
        </w:rPr>
        <w:tab/>
        <w:t xml:space="preserve">R. Durairaj, A. Seman and N. N. Ekere, in </w:t>
      </w:r>
      <w:r w:rsidRPr="009F7F88">
        <w:rPr>
          <w:rFonts w:ascii="Calibri" w:hAnsi="Calibri" w:cs="Calibri"/>
          <w:i/>
          <w:iCs/>
          <w:noProof/>
          <w:color w:val="000000" w:themeColor="text1"/>
          <w:sz w:val="18"/>
          <w:szCs w:val="24"/>
        </w:rPr>
        <w:t>ESTC 2006 - 1st Electronics Systemintegration Technology Conference</w:t>
      </w:r>
      <w:r w:rsidRPr="009F7F88">
        <w:rPr>
          <w:rFonts w:ascii="Calibri" w:hAnsi="Calibri" w:cs="Calibri"/>
          <w:noProof/>
          <w:color w:val="000000" w:themeColor="text1"/>
          <w:sz w:val="18"/>
          <w:szCs w:val="24"/>
        </w:rPr>
        <w:t>, Institute of Electrical and Electronics Engineers Inc., 2006, pp. 347–353.</w:t>
      </w:r>
    </w:p>
    <w:p w14:paraId="04D4A27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5</w:t>
      </w:r>
      <w:r w:rsidRPr="009F7F88">
        <w:rPr>
          <w:rFonts w:ascii="Calibri" w:hAnsi="Calibri" w:cs="Calibri"/>
          <w:noProof/>
          <w:color w:val="000000" w:themeColor="text1"/>
          <w:sz w:val="18"/>
          <w:szCs w:val="24"/>
        </w:rPr>
        <w:tab/>
        <w:t xml:space="preserve">M. Wei, F. Zhang, W. Wang, P. Alexandridis, C. Zhou and G. Wu, </w:t>
      </w:r>
      <w:r w:rsidRPr="009F7F88">
        <w:rPr>
          <w:rFonts w:ascii="Calibri" w:hAnsi="Calibri" w:cs="Calibri"/>
          <w:i/>
          <w:iCs/>
          <w:noProof/>
          <w:color w:val="000000" w:themeColor="text1"/>
          <w:sz w:val="18"/>
          <w:szCs w:val="24"/>
        </w:rPr>
        <w:t>J. Power Sources</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354</w:t>
      </w:r>
      <w:r w:rsidRPr="009F7F88">
        <w:rPr>
          <w:rFonts w:ascii="Calibri" w:hAnsi="Calibri" w:cs="Calibri"/>
          <w:noProof/>
          <w:color w:val="000000" w:themeColor="text1"/>
          <w:sz w:val="18"/>
          <w:szCs w:val="24"/>
        </w:rPr>
        <w:t>, 134–147.</w:t>
      </w:r>
    </w:p>
    <w:p w14:paraId="6C69555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lastRenderedPageBreak/>
        <w:t>196</w:t>
      </w:r>
      <w:r w:rsidRPr="009F7F88">
        <w:rPr>
          <w:rFonts w:ascii="Calibri" w:hAnsi="Calibri" w:cs="Calibri"/>
          <w:noProof/>
          <w:color w:val="000000" w:themeColor="text1"/>
          <w:sz w:val="18"/>
          <w:szCs w:val="24"/>
        </w:rPr>
        <w:tab/>
        <w:t xml:space="preserve">B. Derby, </w:t>
      </w:r>
      <w:r w:rsidRPr="009F7F88">
        <w:rPr>
          <w:rFonts w:ascii="Calibri" w:hAnsi="Calibri" w:cs="Calibri"/>
          <w:i/>
          <w:iCs/>
          <w:noProof/>
          <w:color w:val="000000" w:themeColor="text1"/>
          <w:sz w:val="18"/>
          <w:szCs w:val="24"/>
        </w:rPr>
        <w:t>Annu. Rev. Mater. Res.</w:t>
      </w:r>
      <w:r w:rsidRPr="009F7F88">
        <w:rPr>
          <w:rFonts w:ascii="Calibri" w:hAnsi="Calibri" w:cs="Calibri"/>
          <w:noProof/>
          <w:color w:val="000000" w:themeColor="text1"/>
          <w:sz w:val="18"/>
          <w:szCs w:val="24"/>
        </w:rPr>
        <w:t xml:space="preserve">, 2010, </w:t>
      </w:r>
      <w:r w:rsidRPr="009F7F88">
        <w:rPr>
          <w:rFonts w:ascii="Calibri" w:hAnsi="Calibri" w:cs="Calibri"/>
          <w:b/>
          <w:bCs/>
          <w:noProof/>
          <w:color w:val="000000" w:themeColor="text1"/>
          <w:sz w:val="18"/>
          <w:szCs w:val="24"/>
        </w:rPr>
        <w:t>40</w:t>
      </w:r>
      <w:r w:rsidRPr="009F7F88">
        <w:rPr>
          <w:rFonts w:ascii="Calibri" w:hAnsi="Calibri" w:cs="Calibri"/>
          <w:noProof/>
          <w:color w:val="000000" w:themeColor="text1"/>
          <w:sz w:val="18"/>
          <w:szCs w:val="24"/>
        </w:rPr>
        <w:t>, 395–414.</w:t>
      </w:r>
    </w:p>
    <w:p w14:paraId="1FFCE27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7</w:t>
      </w:r>
      <w:r w:rsidRPr="009F7F88">
        <w:rPr>
          <w:rFonts w:ascii="Calibri" w:hAnsi="Calibri" w:cs="Calibri"/>
          <w:noProof/>
          <w:color w:val="000000" w:themeColor="text1"/>
          <w:sz w:val="18"/>
          <w:szCs w:val="24"/>
        </w:rPr>
        <w:tab/>
        <w:t xml:space="preserve">B. Derby, N. Reis, K. A. M. Seerden, P. S. Grant and J. R. G. Evans, in </w:t>
      </w:r>
      <w:r w:rsidRPr="009F7F88">
        <w:rPr>
          <w:rFonts w:ascii="Calibri" w:hAnsi="Calibri" w:cs="Calibri"/>
          <w:i/>
          <w:iCs/>
          <w:noProof/>
          <w:color w:val="000000" w:themeColor="text1"/>
          <w:sz w:val="18"/>
          <w:szCs w:val="24"/>
        </w:rPr>
        <w:t>Materials Research Society Symposium - Proceedings</w:t>
      </w:r>
      <w:r w:rsidRPr="009F7F88">
        <w:rPr>
          <w:rFonts w:ascii="Calibri" w:hAnsi="Calibri" w:cs="Calibri"/>
          <w:noProof/>
          <w:color w:val="000000" w:themeColor="text1"/>
          <w:sz w:val="18"/>
          <w:szCs w:val="24"/>
        </w:rPr>
        <w:t>, 2000, vol. 625, pp. 195–201.</w:t>
      </w:r>
    </w:p>
    <w:p w14:paraId="43880D7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8</w:t>
      </w:r>
      <w:r w:rsidRPr="009F7F88">
        <w:rPr>
          <w:rFonts w:ascii="Calibri" w:hAnsi="Calibri" w:cs="Calibri"/>
          <w:noProof/>
          <w:color w:val="000000" w:themeColor="text1"/>
          <w:sz w:val="18"/>
          <w:szCs w:val="24"/>
        </w:rPr>
        <w:tab/>
        <w:t xml:space="preserve">F. Torrisi, T. Hasan, W. Wu, Z. Sun, A. Lombardo, T. S. Kulmala, G. W. Hsieh, S. Jung, F. Bonaccorso, P. J. Paul, D. Chu and A. C. Ferrari,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2992–3006.</w:t>
      </w:r>
    </w:p>
    <w:p w14:paraId="5578CD0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199</w:t>
      </w:r>
      <w:r w:rsidRPr="009F7F88">
        <w:rPr>
          <w:rFonts w:ascii="Calibri" w:hAnsi="Calibri" w:cs="Calibri"/>
          <w:noProof/>
          <w:color w:val="000000" w:themeColor="text1"/>
          <w:sz w:val="18"/>
          <w:szCs w:val="24"/>
        </w:rPr>
        <w:tab/>
        <w:t xml:space="preserve">G. Hu, L. Yang, Z. Yang, Y. Wang, X. Jin, J. Dai, Q. Wu, S. Liu, X. Zhu, X. Wang, T. C. Wu, R. C. T. Howe, T. Albrow-Owen, L. W. T. Ng, Q. Yang, L. G. Occhipinti, R. I. Woodward, E. J. R. Kelleher, Z. Sun, X. Huang, M. Zhang, C. D. Bain and T. Hasan, </w:t>
      </w:r>
      <w:r w:rsidRPr="009F7F88">
        <w:rPr>
          <w:rFonts w:ascii="Calibri" w:hAnsi="Calibri" w:cs="Calibri"/>
          <w:i/>
          <w:iCs/>
          <w:noProof/>
          <w:color w:val="000000" w:themeColor="text1"/>
          <w:sz w:val="18"/>
          <w:szCs w:val="24"/>
        </w:rPr>
        <w:t>Sci. Adv.</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eaba5029.</w:t>
      </w:r>
    </w:p>
    <w:p w14:paraId="165EF7C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0</w:t>
      </w:r>
      <w:r w:rsidRPr="009F7F88">
        <w:rPr>
          <w:rFonts w:ascii="Calibri" w:hAnsi="Calibri" w:cs="Calibri"/>
          <w:noProof/>
          <w:color w:val="000000" w:themeColor="text1"/>
          <w:sz w:val="18"/>
          <w:szCs w:val="24"/>
        </w:rPr>
        <w:tab/>
        <w:t xml:space="preserve">G. Hu, T. Albrow-Owen, X. Jin, A. Ali, Y. Hu, R. C. T. Howe, K. Shehzad, Z. Yang, X. Zhu, R. I. Woodward, T. C. Wu, H. Jussila, J. Bin Wu, P. Peng, P. H. Tan, Z. Sun, E. J. R. Kelleher, M. Zhang, Y. Xu and T. Hasan, </w:t>
      </w:r>
      <w:r w:rsidRPr="009F7F88">
        <w:rPr>
          <w:rFonts w:ascii="Calibri" w:hAnsi="Calibri" w:cs="Calibri"/>
          <w:i/>
          <w:iCs/>
          <w:noProof/>
          <w:color w:val="000000" w:themeColor="text1"/>
          <w:sz w:val="18"/>
          <w:szCs w:val="24"/>
        </w:rPr>
        <w:t>Nat. Commun.</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278.</w:t>
      </w:r>
    </w:p>
    <w:p w14:paraId="5454BD3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1</w:t>
      </w:r>
      <w:r w:rsidRPr="009F7F88">
        <w:rPr>
          <w:rFonts w:ascii="Calibri" w:hAnsi="Calibri" w:cs="Calibri"/>
          <w:noProof/>
          <w:color w:val="000000" w:themeColor="text1"/>
          <w:sz w:val="18"/>
          <w:szCs w:val="24"/>
        </w:rPr>
        <w:tab/>
        <w:t xml:space="preserve">J. Dai, O. Ogbeide, N. Macadam, Q. Sun, W. Yu, Y. Li, B. L. Su, T. Hasan, X. Huang and W. Huang, </w:t>
      </w:r>
      <w:r w:rsidRPr="009F7F88">
        <w:rPr>
          <w:rFonts w:ascii="Calibri" w:hAnsi="Calibri" w:cs="Calibri"/>
          <w:i/>
          <w:iCs/>
          <w:noProof/>
          <w:color w:val="000000" w:themeColor="text1"/>
          <w:sz w:val="18"/>
          <w:szCs w:val="24"/>
        </w:rPr>
        <w:t>Chem. Soc. Rev.</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49</w:t>
      </w:r>
      <w:r w:rsidRPr="009F7F88">
        <w:rPr>
          <w:rFonts w:ascii="Calibri" w:hAnsi="Calibri" w:cs="Calibri"/>
          <w:noProof/>
          <w:color w:val="000000" w:themeColor="text1"/>
          <w:sz w:val="18"/>
          <w:szCs w:val="24"/>
        </w:rPr>
        <w:t>, 1756–1789.</w:t>
      </w:r>
    </w:p>
    <w:p w14:paraId="51EC206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2</w:t>
      </w:r>
      <w:r w:rsidRPr="009F7F88">
        <w:rPr>
          <w:rFonts w:ascii="Calibri" w:hAnsi="Calibri" w:cs="Calibri"/>
          <w:noProof/>
          <w:color w:val="000000" w:themeColor="text1"/>
          <w:sz w:val="18"/>
          <w:szCs w:val="24"/>
        </w:rPr>
        <w:tab/>
        <w:t xml:space="preserve">J. Rumble, </w:t>
      </w:r>
      <w:r w:rsidRPr="009F7F88">
        <w:rPr>
          <w:rFonts w:ascii="Calibri" w:hAnsi="Calibri" w:cs="Calibri"/>
          <w:i/>
          <w:iCs/>
          <w:noProof/>
          <w:color w:val="000000" w:themeColor="text1"/>
          <w:sz w:val="18"/>
          <w:szCs w:val="24"/>
        </w:rPr>
        <w:t>CRC handbook of chemistry and physics</w:t>
      </w:r>
      <w:r w:rsidRPr="009F7F88">
        <w:rPr>
          <w:rFonts w:ascii="Calibri" w:hAnsi="Calibri" w:cs="Calibri"/>
          <w:noProof/>
          <w:color w:val="000000" w:themeColor="text1"/>
          <w:sz w:val="18"/>
          <w:szCs w:val="24"/>
        </w:rPr>
        <w:t>, CRC Press, 100th edn., 2019.</w:t>
      </w:r>
    </w:p>
    <w:p w14:paraId="6AA4E4F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3</w:t>
      </w:r>
      <w:r w:rsidRPr="009F7F88">
        <w:rPr>
          <w:rFonts w:ascii="Calibri" w:hAnsi="Calibri" w:cs="Calibri"/>
          <w:noProof/>
          <w:color w:val="000000" w:themeColor="text1"/>
          <w:sz w:val="18"/>
          <w:szCs w:val="24"/>
        </w:rPr>
        <w:tab/>
        <w:t xml:space="preserve">S. Naficy, R. Jalili, S. H. Aboutalebi, R. A. Gorkin, K. Konstantinov, P. C. Innis, G. M. Spinks, P. Poulin and G. G. Wallace, </w:t>
      </w:r>
      <w:r w:rsidRPr="009F7F88">
        <w:rPr>
          <w:rFonts w:ascii="Calibri" w:hAnsi="Calibri" w:cs="Calibri"/>
          <w:i/>
          <w:iCs/>
          <w:noProof/>
          <w:color w:val="000000" w:themeColor="text1"/>
          <w:sz w:val="18"/>
          <w:szCs w:val="24"/>
        </w:rPr>
        <w:t>Mater. Horizons</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1</w:t>
      </w:r>
      <w:r w:rsidRPr="009F7F88">
        <w:rPr>
          <w:rFonts w:ascii="Calibri" w:hAnsi="Calibri" w:cs="Calibri"/>
          <w:noProof/>
          <w:color w:val="000000" w:themeColor="text1"/>
          <w:sz w:val="18"/>
          <w:szCs w:val="24"/>
        </w:rPr>
        <w:t>, 326–331.</w:t>
      </w:r>
    </w:p>
    <w:p w14:paraId="52EFC83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4</w:t>
      </w:r>
      <w:r w:rsidRPr="009F7F88">
        <w:rPr>
          <w:rFonts w:ascii="Calibri" w:hAnsi="Calibri" w:cs="Calibri"/>
          <w:noProof/>
          <w:color w:val="000000" w:themeColor="text1"/>
          <w:sz w:val="18"/>
          <w:szCs w:val="24"/>
        </w:rPr>
        <w:tab/>
        <w:t xml:space="preserve">L. W. T. Ng, X. Zhu, G. Hu, N. Macadam, D. Um, T. Wu, F. Le Moal, C. Jones and T. Hasan,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9</w:t>
      </w:r>
      <w:r w:rsidRPr="009F7F88">
        <w:rPr>
          <w:rFonts w:ascii="Calibri" w:hAnsi="Calibri" w:cs="Calibri"/>
          <w:noProof/>
          <w:color w:val="000000" w:themeColor="text1"/>
          <w:sz w:val="18"/>
          <w:szCs w:val="24"/>
        </w:rPr>
        <w:t>, 1807933.</w:t>
      </w:r>
    </w:p>
    <w:p w14:paraId="53E1D26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5</w:t>
      </w:r>
      <w:r w:rsidRPr="009F7F88">
        <w:rPr>
          <w:rFonts w:ascii="Calibri" w:hAnsi="Calibri" w:cs="Calibri"/>
          <w:noProof/>
          <w:color w:val="000000" w:themeColor="text1"/>
          <w:sz w:val="18"/>
          <w:szCs w:val="24"/>
        </w:rPr>
        <w:tab/>
        <w:t xml:space="preserve">S. Saeed, R. M. Al-Sobaihi, M. F. Bertino, L. S. White and K. M. Saoud,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17606–17611.</w:t>
      </w:r>
    </w:p>
    <w:p w14:paraId="1952B2F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6</w:t>
      </w:r>
      <w:r w:rsidRPr="009F7F88">
        <w:rPr>
          <w:rFonts w:ascii="Calibri" w:hAnsi="Calibri" w:cs="Calibri"/>
          <w:noProof/>
          <w:color w:val="000000" w:themeColor="text1"/>
          <w:sz w:val="18"/>
          <w:szCs w:val="24"/>
        </w:rPr>
        <w:tab/>
        <w:t xml:space="preserve">I. Cooperstein, E. Shukrun, O. Press, A. Kamyshny and S. Magdassi,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0</w:t>
      </w:r>
      <w:r w:rsidRPr="009F7F88">
        <w:rPr>
          <w:rFonts w:ascii="Calibri" w:hAnsi="Calibri" w:cs="Calibri"/>
          <w:noProof/>
          <w:color w:val="000000" w:themeColor="text1"/>
          <w:sz w:val="18"/>
          <w:szCs w:val="24"/>
        </w:rPr>
        <w:t>, 18879–18885.</w:t>
      </w:r>
    </w:p>
    <w:p w14:paraId="14A92C0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7</w:t>
      </w:r>
      <w:r w:rsidRPr="009F7F88">
        <w:rPr>
          <w:rFonts w:ascii="Calibri" w:hAnsi="Calibri" w:cs="Calibri"/>
          <w:noProof/>
          <w:color w:val="000000" w:themeColor="text1"/>
          <w:sz w:val="18"/>
          <w:szCs w:val="24"/>
        </w:rPr>
        <w:tab/>
        <w:t xml:space="preserve">H. Maleki, S. Montes, N. Hayati-Roodbari, F. Putz and N. Huesing,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0</w:t>
      </w:r>
      <w:r w:rsidRPr="009F7F88">
        <w:rPr>
          <w:rFonts w:ascii="Calibri" w:hAnsi="Calibri" w:cs="Calibri"/>
          <w:noProof/>
          <w:color w:val="000000" w:themeColor="text1"/>
          <w:sz w:val="18"/>
          <w:szCs w:val="24"/>
        </w:rPr>
        <w:t>, 22718–22730.</w:t>
      </w:r>
    </w:p>
    <w:p w14:paraId="390B41D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8</w:t>
      </w:r>
      <w:r w:rsidRPr="009F7F88">
        <w:rPr>
          <w:rFonts w:ascii="Calibri" w:hAnsi="Calibri" w:cs="Calibri"/>
          <w:noProof/>
          <w:color w:val="000000" w:themeColor="text1"/>
          <w:sz w:val="18"/>
          <w:szCs w:val="24"/>
        </w:rPr>
        <w:tab/>
        <w:t xml:space="preserve">K. M. Saoud, S. Saeed, M. F. Bertino and L. S. White, </w:t>
      </w:r>
      <w:r w:rsidRPr="009F7F88">
        <w:rPr>
          <w:rFonts w:ascii="Calibri" w:hAnsi="Calibri" w:cs="Calibri"/>
          <w:i/>
          <w:iCs/>
          <w:noProof/>
          <w:color w:val="000000" w:themeColor="text1"/>
          <w:sz w:val="18"/>
          <w:szCs w:val="24"/>
        </w:rPr>
        <w:t>J. Porous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5</w:t>
      </w:r>
      <w:r w:rsidRPr="009F7F88">
        <w:rPr>
          <w:rFonts w:ascii="Calibri" w:hAnsi="Calibri" w:cs="Calibri"/>
          <w:noProof/>
          <w:color w:val="000000" w:themeColor="text1"/>
          <w:sz w:val="18"/>
          <w:szCs w:val="24"/>
        </w:rPr>
        <w:t>, 511–520.</w:t>
      </w:r>
    </w:p>
    <w:p w14:paraId="7FE9B68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09</w:t>
      </w:r>
      <w:r w:rsidRPr="009F7F88">
        <w:rPr>
          <w:rFonts w:ascii="Calibri" w:hAnsi="Calibri" w:cs="Calibri"/>
          <w:noProof/>
          <w:color w:val="000000" w:themeColor="text1"/>
          <w:sz w:val="18"/>
          <w:szCs w:val="24"/>
        </w:rPr>
        <w:tab/>
        <w:t xml:space="preserve">C. López-Iglesias, A. M. Casielles, A. Altay, R. Bettini, C. Alvarez-Lorenzo and C. A. García-González, </w:t>
      </w:r>
      <w:r w:rsidRPr="009F7F88">
        <w:rPr>
          <w:rFonts w:ascii="Calibri" w:hAnsi="Calibri" w:cs="Calibri"/>
          <w:i/>
          <w:iCs/>
          <w:noProof/>
          <w:color w:val="000000" w:themeColor="text1"/>
          <w:sz w:val="18"/>
          <w:szCs w:val="24"/>
        </w:rPr>
        <w:t>Chem. Eng. J.</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57</w:t>
      </w:r>
      <w:r w:rsidRPr="009F7F88">
        <w:rPr>
          <w:rFonts w:ascii="Calibri" w:hAnsi="Calibri" w:cs="Calibri"/>
          <w:noProof/>
          <w:color w:val="000000" w:themeColor="text1"/>
          <w:sz w:val="18"/>
          <w:szCs w:val="24"/>
        </w:rPr>
        <w:t>, 559–566.</w:t>
      </w:r>
    </w:p>
    <w:p w14:paraId="440B9E8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0</w:t>
      </w:r>
      <w:r w:rsidRPr="009F7F88">
        <w:rPr>
          <w:rFonts w:ascii="Calibri" w:hAnsi="Calibri" w:cs="Calibri"/>
          <w:noProof/>
          <w:color w:val="000000" w:themeColor="text1"/>
          <w:sz w:val="18"/>
          <w:szCs w:val="24"/>
        </w:rPr>
        <w:tab/>
        <w:t xml:space="preserve">F. P. W. Melchels, J. Feijen and D. W. Grijpma, </w:t>
      </w:r>
      <w:r w:rsidRPr="009F7F88">
        <w:rPr>
          <w:rFonts w:ascii="Calibri" w:hAnsi="Calibri" w:cs="Calibri"/>
          <w:i/>
          <w:iCs/>
          <w:noProof/>
          <w:color w:val="000000" w:themeColor="text1"/>
          <w:sz w:val="18"/>
          <w:szCs w:val="24"/>
        </w:rPr>
        <w:t>Biomaterials</w:t>
      </w:r>
      <w:r w:rsidRPr="009F7F88">
        <w:rPr>
          <w:rFonts w:ascii="Calibri" w:hAnsi="Calibri" w:cs="Calibri"/>
          <w:noProof/>
          <w:color w:val="000000" w:themeColor="text1"/>
          <w:sz w:val="18"/>
          <w:szCs w:val="24"/>
        </w:rPr>
        <w:t xml:space="preserve">, 2010, </w:t>
      </w:r>
      <w:r w:rsidRPr="009F7F88">
        <w:rPr>
          <w:rFonts w:ascii="Calibri" w:hAnsi="Calibri" w:cs="Calibri"/>
          <w:b/>
          <w:bCs/>
          <w:noProof/>
          <w:color w:val="000000" w:themeColor="text1"/>
          <w:sz w:val="18"/>
          <w:szCs w:val="24"/>
        </w:rPr>
        <w:t>31</w:t>
      </w:r>
      <w:r w:rsidRPr="009F7F88">
        <w:rPr>
          <w:rFonts w:ascii="Calibri" w:hAnsi="Calibri" w:cs="Calibri"/>
          <w:noProof/>
          <w:color w:val="000000" w:themeColor="text1"/>
          <w:sz w:val="18"/>
          <w:szCs w:val="24"/>
        </w:rPr>
        <w:t>, 6121–6130.</w:t>
      </w:r>
    </w:p>
    <w:p w14:paraId="0CCD59E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1</w:t>
      </w:r>
      <w:r w:rsidRPr="009F7F88">
        <w:rPr>
          <w:rFonts w:ascii="Calibri" w:hAnsi="Calibri" w:cs="Calibri"/>
          <w:noProof/>
          <w:color w:val="000000" w:themeColor="text1"/>
          <w:sz w:val="18"/>
          <w:szCs w:val="24"/>
        </w:rPr>
        <w:tab/>
        <w:t xml:space="preserve">J. Koo, J. W. Kim, M. Kim, S. Yoon and J. H. Shim, </w:t>
      </w:r>
      <w:r w:rsidRPr="009F7F88">
        <w:rPr>
          <w:rFonts w:ascii="Calibri" w:hAnsi="Calibri" w:cs="Calibri"/>
          <w:i/>
          <w:iCs/>
          <w:noProof/>
          <w:color w:val="000000" w:themeColor="text1"/>
          <w:sz w:val="18"/>
          <w:szCs w:val="24"/>
        </w:rPr>
        <w:t>Int. J. Precis. Eng. Manuf. - Green Technol.</w:t>
      </w:r>
      <w:r w:rsidRPr="009F7F88">
        <w:rPr>
          <w:rFonts w:ascii="Calibri" w:hAnsi="Calibri" w:cs="Calibri"/>
          <w:noProof/>
          <w:color w:val="000000" w:themeColor="text1"/>
          <w:sz w:val="18"/>
          <w:szCs w:val="24"/>
        </w:rPr>
        <w:t>, 2020, https://doi.org/10.1007/s40684-020-00189-4.</w:t>
      </w:r>
    </w:p>
    <w:p w14:paraId="3CFF3AA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2</w:t>
      </w:r>
      <w:r w:rsidRPr="009F7F88">
        <w:rPr>
          <w:rFonts w:ascii="Calibri" w:hAnsi="Calibri" w:cs="Calibri"/>
          <w:noProof/>
          <w:color w:val="000000" w:themeColor="text1"/>
          <w:sz w:val="18"/>
          <w:szCs w:val="24"/>
        </w:rPr>
        <w:tab/>
        <w:t xml:space="preserve">I. Põldsalu, M. Harjo, T. Tamm, M. Uibu, A. L. Peikolainen and R. Kiefer, </w:t>
      </w:r>
      <w:r w:rsidRPr="009F7F88">
        <w:rPr>
          <w:rFonts w:ascii="Calibri" w:hAnsi="Calibri" w:cs="Calibri"/>
          <w:i/>
          <w:iCs/>
          <w:noProof/>
          <w:color w:val="000000" w:themeColor="text1"/>
          <w:sz w:val="18"/>
          <w:szCs w:val="24"/>
        </w:rPr>
        <w:t>Sensors Actuators B</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50</w:t>
      </w:r>
      <w:r w:rsidRPr="009F7F88">
        <w:rPr>
          <w:rFonts w:ascii="Calibri" w:hAnsi="Calibri" w:cs="Calibri"/>
          <w:noProof/>
          <w:color w:val="000000" w:themeColor="text1"/>
          <w:sz w:val="18"/>
          <w:szCs w:val="24"/>
        </w:rPr>
        <w:t>, 44–51.</w:t>
      </w:r>
    </w:p>
    <w:p w14:paraId="267AE26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3</w:t>
      </w:r>
      <w:r w:rsidRPr="009F7F88">
        <w:rPr>
          <w:rFonts w:ascii="Calibri" w:hAnsi="Calibri" w:cs="Calibri"/>
          <w:noProof/>
          <w:color w:val="000000" w:themeColor="text1"/>
          <w:sz w:val="18"/>
          <w:szCs w:val="24"/>
        </w:rPr>
        <w:tab/>
        <w:t xml:space="preserve">I. Põldsalu, U. Johanson, T. Tamm, A. Punning, F. Greco, A. L. Peikolainen, R. Kiefer and A. Aabloo, </w:t>
      </w:r>
      <w:r w:rsidRPr="009F7F88">
        <w:rPr>
          <w:rFonts w:ascii="Calibri" w:hAnsi="Calibri" w:cs="Calibri"/>
          <w:i/>
          <w:iCs/>
          <w:noProof/>
          <w:color w:val="000000" w:themeColor="text1"/>
          <w:sz w:val="18"/>
          <w:szCs w:val="24"/>
        </w:rPr>
        <w:t>Synth. Met.</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46</w:t>
      </w:r>
      <w:r w:rsidRPr="009F7F88">
        <w:rPr>
          <w:rFonts w:ascii="Calibri" w:hAnsi="Calibri" w:cs="Calibri"/>
          <w:noProof/>
          <w:color w:val="000000" w:themeColor="text1"/>
          <w:sz w:val="18"/>
          <w:szCs w:val="24"/>
        </w:rPr>
        <w:t>, 122–127.</w:t>
      </w:r>
    </w:p>
    <w:p w14:paraId="534D58C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4</w:t>
      </w:r>
      <w:r w:rsidRPr="009F7F88">
        <w:rPr>
          <w:rFonts w:ascii="Calibri" w:hAnsi="Calibri" w:cs="Calibri"/>
          <w:noProof/>
          <w:color w:val="000000" w:themeColor="text1"/>
          <w:sz w:val="18"/>
          <w:szCs w:val="24"/>
        </w:rPr>
        <w:tab/>
        <w:t xml:space="preserve">J. S. Gebauer, V. Mackert, S. Ognjanović and M. Winterer, </w:t>
      </w:r>
      <w:r w:rsidRPr="009F7F88">
        <w:rPr>
          <w:rFonts w:ascii="Calibri" w:hAnsi="Calibri" w:cs="Calibri"/>
          <w:i/>
          <w:iCs/>
          <w:noProof/>
          <w:color w:val="000000" w:themeColor="text1"/>
          <w:sz w:val="18"/>
          <w:szCs w:val="24"/>
        </w:rPr>
        <w:t>J. Colloid Interface Sci.</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526</w:t>
      </w:r>
      <w:r w:rsidRPr="009F7F88">
        <w:rPr>
          <w:rFonts w:ascii="Calibri" w:hAnsi="Calibri" w:cs="Calibri"/>
          <w:noProof/>
          <w:color w:val="000000" w:themeColor="text1"/>
          <w:sz w:val="18"/>
          <w:szCs w:val="24"/>
        </w:rPr>
        <w:t>, 400–409.</w:t>
      </w:r>
    </w:p>
    <w:p w14:paraId="595464D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5</w:t>
      </w:r>
      <w:r w:rsidRPr="009F7F88">
        <w:rPr>
          <w:rFonts w:ascii="Calibri" w:hAnsi="Calibri" w:cs="Calibri"/>
          <w:noProof/>
          <w:color w:val="000000" w:themeColor="text1"/>
          <w:sz w:val="18"/>
          <w:szCs w:val="24"/>
        </w:rPr>
        <w:tab/>
        <w:t xml:space="preserve">F. Kotz, K. Arnold, W. Bauer, D. Schild, N. Keller, K. Sachsenheimer, T. M. Nargang, C. Richter, D. Helmer and B. E. Rapp, </w:t>
      </w:r>
      <w:r w:rsidRPr="009F7F88">
        <w:rPr>
          <w:rFonts w:ascii="Calibri" w:hAnsi="Calibri" w:cs="Calibri"/>
          <w:i/>
          <w:iCs/>
          <w:noProof/>
          <w:color w:val="000000" w:themeColor="text1"/>
          <w:sz w:val="18"/>
          <w:szCs w:val="24"/>
        </w:rPr>
        <w:t>Nature</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544</w:t>
      </w:r>
      <w:r w:rsidRPr="009F7F88">
        <w:rPr>
          <w:rFonts w:ascii="Calibri" w:hAnsi="Calibri" w:cs="Calibri"/>
          <w:noProof/>
          <w:color w:val="000000" w:themeColor="text1"/>
          <w:sz w:val="18"/>
          <w:szCs w:val="24"/>
        </w:rPr>
        <w:t>, 337–339.</w:t>
      </w:r>
    </w:p>
    <w:p w14:paraId="15ADB16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6</w:t>
      </w:r>
      <w:r w:rsidRPr="009F7F88">
        <w:rPr>
          <w:rFonts w:ascii="Calibri" w:hAnsi="Calibri" w:cs="Calibri"/>
          <w:noProof/>
          <w:color w:val="000000" w:themeColor="text1"/>
          <w:sz w:val="18"/>
          <w:szCs w:val="24"/>
        </w:rPr>
        <w:tab/>
        <w:t xml:space="preserve">Y. Li, T. Gao, Z. Yang, C. Chen, W. Luo, J. Song, E. Hitz, C. Jia, Y. Zhou, B. Liu, B. Yang and L. Hu,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9</w:t>
      </w:r>
      <w:r w:rsidRPr="009F7F88">
        <w:rPr>
          <w:rFonts w:ascii="Calibri" w:hAnsi="Calibri" w:cs="Calibri"/>
          <w:noProof/>
          <w:color w:val="000000" w:themeColor="text1"/>
          <w:sz w:val="18"/>
          <w:szCs w:val="24"/>
        </w:rPr>
        <w:t>, 1700981.</w:t>
      </w:r>
    </w:p>
    <w:p w14:paraId="437B645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7</w:t>
      </w:r>
      <w:r w:rsidRPr="009F7F88">
        <w:rPr>
          <w:rFonts w:ascii="Calibri" w:hAnsi="Calibri" w:cs="Calibri"/>
          <w:noProof/>
          <w:color w:val="000000" w:themeColor="text1"/>
          <w:sz w:val="18"/>
          <w:szCs w:val="24"/>
        </w:rPr>
        <w:tab/>
        <w:t xml:space="preserve">S. Liu, X. Shi, X. Li, Y. Sun, J. Zhu, Q. Pei, J. Liang and Y. Chen, </w:t>
      </w:r>
      <w:r w:rsidRPr="009F7F88">
        <w:rPr>
          <w:rFonts w:ascii="Calibri" w:hAnsi="Calibri" w:cs="Calibri"/>
          <w:i/>
          <w:iCs/>
          <w:noProof/>
          <w:color w:val="000000" w:themeColor="text1"/>
          <w:sz w:val="18"/>
          <w:szCs w:val="24"/>
        </w:rPr>
        <w:t>Nanoscale</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0</w:t>
      </w:r>
      <w:r w:rsidRPr="009F7F88">
        <w:rPr>
          <w:rFonts w:ascii="Calibri" w:hAnsi="Calibri" w:cs="Calibri"/>
          <w:noProof/>
          <w:color w:val="000000" w:themeColor="text1"/>
          <w:sz w:val="18"/>
          <w:szCs w:val="24"/>
        </w:rPr>
        <w:t>, 20096–20107.</w:t>
      </w:r>
    </w:p>
    <w:p w14:paraId="6FC5C9C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8</w:t>
      </w:r>
      <w:r w:rsidRPr="009F7F88">
        <w:rPr>
          <w:rFonts w:ascii="Calibri" w:hAnsi="Calibri" w:cs="Calibri"/>
          <w:noProof/>
          <w:color w:val="000000" w:themeColor="text1"/>
          <w:sz w:val="18"/>
          <w:szCs w:val="24"/>
        </w:rPr>
        <w:tab/>
        <w:t xml:space="preserve">D. Cao, Y. Xing, K. Tantratian, X. Wang, Y. Ma, A. Mukhopadhyay, Z. Cheng, Q. Zhang, Y. Jiao, L. Chen and H. Zhu,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1</w:t>
      </w:r>
      <w:r w:rsidRPr="009F7F88">
        <w:rPr>
          <w:rFonts w:ascii="Calibri" w:hAnsi="Calibri" w:cs="Calibri"/>
          <w:noProof/>
          <w:color w:val="000000" w:themeColor="text1"/>
          <w:sz w:val="18"/>
          <w:szCs w:val="24"/>
        </w:rPr>
        <w:t>, 1807313.</w:t>
      </w:r>
    </w:p>
    <w:p w14:paraId="11DAC58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19</w:t>
      </w:r>
      <w:r w:rsidRPr="009F7F88">
        <w:rPr>
          <w:rFonts w:ascii="Calibri" w:hAnsi="Calibri" w:cs="Calibri"/>
          <w:noProof/>
          <w:color w:val="000000" w:themeColor="text1"/>
          <w:sz w:val="18"/>
          <w:szCs w:val="24"/>
        </w:rPr>
        <w:tab/>
        <w:t xml:space="preserve">L. Li, Y. Zhu and J. Yang, </w:t>
      </w:r>
      <w:r w:rsidRPr="009F7F88">
        <w:rPr>
          <w:rFonts w:ascii="Calibri" w:hAnsi="Calibri" w:cs="Calibri"/>
          <w:i/>
          <w:iCs/>
          <w:noProof/>
          <w:color w:val="000000" w:themeColor="text1"/>
          <w:sz w:val="18"/>
          <w:szCs w:val="24"/>
        </w:rPr>
        <w:t>Mater. Lett.</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10</w:t>
      </w:r>
      <w:r w:rsidRPr="009F7F88">
        <w:rPr>
          <w:rFonts w:ascii="Calibri" w:hAnsi="Calibri" w:cs="Calibri"/>
          <w:noProof/>
          <w:color w:val="000000" w:themeColor="text1"/>
          <w:sz w:val="18"/>
          <w:szCs w:val="24"/>
        </w:rPr>
        <w:t>, 136–138.</w:t>
      </w:r>
    </w:p>
    <w:p w14:paraId="10D813E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0</w:t>
      </w:r>
      <w:r w:rsidRPr="009F7F88">
        <w:rPr>
          <w:rFonts w:ascii="Calibri" w:hAnsi="Calibri" w:cs="Calibri"/>
          <w:noProof/>
          <w:color w:val="000000" w:themeColor="text1"/>
          <w:sz w:val="18"/>
          <w:szCs w:val="24"/>
        </w:rPr>
        <w:tab/>
        <w:t xml:space="preserve">D. Kam, M. Chasnitsky, C. Nowogrodski, I. Braslavsky, T. Abitbol, S. Magdassi and O. Shoseyov, </w:t>
      </w:r>
      <w:r w:rsidRPr="009F7F88">
        <w:rPr>
          <w:rFonts w:ascii="Calibri" w:hAnsi="Calibri" w:cs="Calibri"/>
          <w:i/>
          <w:iCs/>
          <w:noProof/>
          <w:color w:val="000000" w:themeColor="text1"/>
          <w:sz w:val="18"/>
          <w:szCs w:val="24"/>
        </w:rPr>
        <w:t>Colloids and Interfac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46.</w:t>
      </w:r>
    </w:p>
    <w:p w14:paraId="4C811CB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1</w:t>
      </w:r>
      <w:r w:rsidRPr="009F7F88">
        <w:rPr>
          <w:rFonts w:ascii="Calibri" w:hAnsi="Calibri" w:cs="Calibri"/>
          <w:noProof/>
          <w:color w:val="000000" w:themeColor="text1"/>
          <w:sz w:val="18"/>
          <w:szCs w:val="24"/>
        </w:rPr>
        <w:tab/>
        <w:t xml:space="preserve">S. Sultan and A. P. Mathew, </w:t>
      </w:r>
      <w:r w:rsidRPr="009F7F88">
        <w:rPr>
          <w:rFonts w:ascii="Calibri" w:hAnsi="Calibri" w:cs="Calibri"/>
          <w:i/>
          <w:iCs/>
          <w:noProof/>
          <w:color w:val="000000" w:themeColor="text1"/>
          <w:sz w:val="18"/>
          <w:szCs w:val="24"/>
        </w:rPr>
        <w:t>Nanoscale</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0</w:t>
      </w:r>
      <w:r w:rsidRPr="009F7F88">
        <w:rPr>
          <w:rFonts w:ascii="Calibri" w:hAnsi="Calibri" w:cs="Calibri"/>
          <w:noProof/>
          <w:color w:val="000000" w:themeColor="text1"/>
          <w:sz w:val="18"/>
          <w:szCs w:val="24"/>
        </w:rPr>
        <w:t>, 4421–4431.</w:t>
      </w:r>
    </w:p>
    <w:p w14:paraId="1036E25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2</w:t>
      </w:r>
      <w:r w:rsidRPr="009F7F88">
        <w:rPr>
          <w:rFonts w:ascii="Calibri" w:hAnsi="Calibri" w:cs="Calibri"/>
          <w:noProof/>
          <w:color w:val="000000" w:themeColor="text1"/>
          <w:sz w:val="18"/>
          <w:szCs w:val="24"/>
        </w:rPr>
        <w:tab/>
        <w:t xml:space="preserve">J. Virtanen, M. Janka and S. Tuukkanen, </w:t>
      </w:r>
      <w:r w:rsidRPr="009F7F88">
        <w:rPr>
          <w:rFonts w:ascii="Calibri" w:hAnsi="Calibri" w:cs="Calibri"/>
          <w:i/>
          <w:iCs/>
          <w:noProof/>
          <w:color w:val="000000" w:themeColor="text1"/>
          <w:sz w:val="18"/>
          <w:szCs w:val="24"/>
        </w:rPr>
        <w:t>IFMBE Proc. 65</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65</w:t>
      </w:r>
      <w:r w:rsidRPr="009F7F88">
        <w:rPr>
          <w:rFonts w:ascii="Calibri" w:hAnsi="Calibri" w:cs="Calibri"/>
          <w:noProof/>
          <w:color w:val="000000" w:themeColor="text1"/>
          <w:sz w:val="18"/>
          <w:szCs w:val="24"/>
        </w:rPr>
        <w:t>, 1029–1032.</w:t>
      </w:r>
    </w:p>
    <w:p w14:paraId="2494BE0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3</w:t>
      </w:r>
      <w:r w:rsidRPr="009F7F88">
        <w:rPr>
          <w:rFonts w:ascii="Calibri" w:hAnsi="Calibri" w:cs="Calibri"/>
          <w:noProof/>
          <w:color w:val="000000" w:themeColor="text1"/>
          <w:sz w:val="18"/>
          <w:szCs w:val="24"/>
        </w:rPr>
        <w:tab/>
        <w:t xml:space="preserve">Q. Cheng, Y. Liu, J. Lyu, Q. Lu, X. Zhang and W. Song,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14243–14253.</w:t>
      </w:r>
    </w:p>
    <w:p w14:paraId="794AD76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4</w:t>
      </w:r>
      <w:r w:rsidRPr="009F7F88">
        <w:rPr>
          <w:rFonts w:ascii="Calibri" w:hAnsi="Calibri" w:cs="Calibri"/>
          <w:noProof/>
          <w:color w:val="000000" w:themeColor="text1"/>
          <w:sz w:val="18"/>
          <w:szCs w:val="24"/>
        </w:rPr>
        <w:tab/>
        <w:t xml:space="preserve">H. Zhu, W. Luo, P. N. Ciesielski, Z. Fang, J. Y. Zhu, G. Henriksson, M. E. Himmel and L. Hu, </w:t>
      </w:r>
      <w:r w:rsidRPr="009F7F88">
        <w:rPr>
          <w:rFonts w:ascii="Calibri" w:hAnsi="Calibri" w:cs="Calibri"/>
          <w:i/>
          <w:iCs/>
          <w:noProof/>
          <w:color w:val="000000" w:themeColor="text1"/>
          <w:sz w:val="18"/>
          <w:szCs w:val="24"/>
        </w:rPr>
        <w:t>Chem. Rev.</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116</w:t>
      </w:r>
      <w:r w:rsidRPr="009F7F88">
        <w:rPr>
          <w:rFonts w:ascii="Calibri" w:hAnsi="Calibri" w:cs="Calibri"/>
          <w:noProof/>
          <w:color w:val="000000" w:themeColor="text1"/>
          <w:sz w:val="18"/>
          <w:szCs w:val="24"/>
        </w:rPr>
        <w:t>, 9305–9374.</w:t>
      </w:r>
    </w:p>
    <w:p w14:paraId="4736617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5</w:t>
      </w:r>
      <w:r w:rsidRPr="009F7F88">
        <w:rPr>
          <w:rFonts w:ascii="Calibri" w:hAnsi="Calibri" w:cs="Calibri"/>
          <w:noProof/>
          <w:color w:val="000000" w:themeColor="text1"/>
          <w:sz w:val="18"/>
          <w:szCs w:val="24"/>
        </w:rPr>
        <w:tab/>
        <w:t xml:space="preserve">E. Espinosa, D. Filgueira, A. Rodríguez and G. Chinga-Carrasco, </w:t>
      </w:r>
      <w:r w:rsidRPr="009F7F88">
        <w:rPr>
          <w:rFonts w:ascii="Calibri" w:hAnsi="Calibri" w:cs="Calibri"/>
          <w:i/>
          <w:iCs/>
          <w:noProof/>
          <w:color w:val="000000" w:themeColor="text1"/>
          <w:sz w:val="18"/>
          <w:szCs w:val="24"/>
        </w:rPr>
        <w:t>Bioengineering</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65.</w:t>
      </w:r>
    </w:p>
    <w:p w14:paraId="0C46AE9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6</w:t>
      </w:r>
      <w:r w:rsidRPr="009F7F88">
        <w:rPr>
          <w:rFonts w:ascii="Calibri" w:hAnsi="Calibri" w:cs="Calibri"/>
          <w:noProof/>
          <w:color w:val="000000" w:themeColor="text1"/>
          <w:sz w:val="18"/>
          <w:szCs w:val="24"/>
        </w:rPr>
        <w:tab/>
        <w:t xml:space="preserve">H. Françon, Z. Wang, A. Marais, K. Mystek, A. Piper, H. Granberg, A. Malti, P. Gatenholm, P. A. Larsson and L. Wågberg,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30</w:t>
      </w:r>
      <w:r w:rsidRPr="009F7F88">
        <w:rPr>
          <w:rFonts w:ascii="Calibri" w:hAnsi="Calibri" w:cs="Calibri"/>
          <w:noProof/>
          <w:color w:val="000000" w:themeColor="text1"/>
          <w:sz w:val="18"/>
          <w:szCs w:val="24"/>
        </w:rPr>
        <w:t>, 1909383.</w:t>
      </w:r>
    </w:p>
    <w:p w14:paraId="0EA4707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7</w:t>
      </w:r>
      <w:r w:rsidRPr="009F7F88">
        <w:rPr>
          <w:rFonts w:ascii="Calibri" w:hAnsi="Calibri" w:cs="Calibri"/>
          <w:noProof/>
          <w:color w:val="000000" w:themeColor="text1"/>
          <w:sz w:val="18"/>
          <w:szCs w:val="24"/>
        </w:rPr>
        <w:tab/>
        <w:t xml:space="preserve">K. M. O. Håkansson, I. C. Henriksson, C. de la Peña Vázquez, V. Kuzmenko, K. Markstedt, P. Enoksson and P. Gatenholm, </w:t>
      </w:r>
      <w:r w:rsidRPr="009F7F88">
        <w:rPr>
          <w:rFonts w:ascii="Calibri" w:hAnsi="Calibri" w:cs="Calibri"/>
          <w:i/>
          <w:iCs/>
          <w:noProof/>
          <w:color w:val="000000" w:themeColor="text1"/>
          <w:sz w:val="18"/>
          <w:szCs w:val="24"/>
        </w:rPr>
        <w:t>Adv. Mater. Technol.</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1</w:t>
      </w:r>
      <w:r w:rsidRPr="009F7F88">
        <w:rPr>
          <w:rFonts w:ascii="Calibri" w:hAnsi="Calibri" w:cs="Calibri"/>
          <w:noProof/>
          <w:color w:val="000000" w:themeColor="text1"/>
          <w:sz w:val="18"/>
          <w:szCs w:val="24"/>
        </w:rPr>
        <w:t>, 1600096.</w:t>
      </w:r>
    </w:p>
    <w:p w14:paraId="557BFD2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8</w:t>
      </w:r>
      <w:r w:rsidRPr="009F7F88">
        <w:rPr>
          <w:rFonts w:ascii="Calibri" w:hAnsi="Calibri" w:cs="Calibri"/>
          <w:noProof/>
          <w:color w:val="000000" w:themeColor="text1"/>
          <w:sz w:val="18"/>
          <w:szCs w:val="24"/>
        </w:rPr>
        <w:tab/>
        <w:t xml:space="preserve">C. Qian, L. Li, M. Gao, H. Yang, Z. Cai, B. Chen, Z. Xiang, Z. Zhang and Y. Song, </w:t>
      </w:r>
      <w:r w:rsidRPr="009F7F88">
        <w:rPr>
          <w:rFonts w:ascii="Calibri" w:hAnsi="Calibri" w:cs="Calibri"/>
          <w:i/>
          <w:iCs/>
          <w:noProof/>
          <w:color w:val="000000" w:themeColor="text1"/>
          <w:sz w:val="18"/>
          <w:szCs w:val="24"/>
        </w:rPr>
        <w:t>Nano Energy</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63</w:t>
      </w:r>
      <w:r w:rsidRPr="009F7F88">
        <w:rPr>
          <w:rFonts w:ascii="Calibri" w:hAnsi="Calibri" w:cs="Calibri"/>
          <w:noProof/>
          <w:color w:val="000000" w:themeColor="text1"/>
          <w:sz w:val="18"/>
          <w:szCs w:val="24"/>
        </w:rPr>
        <w:t>, 103885.</w:t>
      </w:r>
    </w:p>
    <w:p w14:paraId="10AC365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29</w:t>
      </w:r>
      <w:r w:rsidRPr="009F7F88">
        <w:rPr>
          <w:rFonts w:ascii="Calibri" w:hAnsi="Calibri" w:cs="Calibri"/>
          <w:noProof/>
          <w:color w:val="000000" w:themeColor="text1"/>
          <w:sz w:val="18"/>
          <w:szCs w:val="24"/>
        </w:rPr>
        <w:tab/>
        <w:t xml:space="preserve">A. J. Hess, A. J. Funk, Q. Liu, J. A. De La Cruz, G. H. Sheetah, B. Fleury and I. I. Smalyukh, </w:t>
      </w:r>
      <w:r w:rsidRPr="009F7F88">
        <w:rPr>
          <w:rFonts w:ascii="Calibri" w:hAnsi="Calibri" w:cs="Calibri"/>
          <w:i/>
          <w:iCs/>
          <w:noProof/>
          <w:color w:val="000000" w:themeColor="text1"/>
          <w:sz w:val="18"/>
          <w:szCs w:val="24"/>
        </w:rPr>
        <w:t>ACS Omega</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20558–20563.</w:t>
      </w:r>
    </w:p>
    <w:p w14:paraId="39AD414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0</w:t>
      </w:r>
      <w:r w:rsidRPr="009F7F88">
        <w:rPr>
          <w:rFonts w:ascii="Calibri" w:hAnsi="Calibri" w:cs="Calibri"/>
          <w:noProof/>
          <w:color w:val="000000" w:themeColor="text1"/>
          <w:sz w:val="18"/>
          <w:szCs w:val="24"/>
        </w:rPr>
        <w:tab/>
        <w:t xml:space="preserve">R. Ajdary, S. Huan, N. Zanjanizadeh Ezazi, W. Xiang, R. Grande, H. A. Santos and O. J. Rojas, </w:t>
      </w:r>
      <w:r w:rsidRPr="009F7F88">
        <w:rPr>
          <w:rFonts w:ascii="Calibri" w:hAnsi="Calibri" w:cs="Calibri"/>
          <w:i/>
          <w:iCs/>
          <w:noProof/>
          <w:color w:val="000000" w:themeColor="text1"/>
          <w:sz w:val="18"/>
          <w:szCs w:val="24"/>
        </w:rPr>
        <w:t>Biomacromolecul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0</w:t>
      </w:r>
      <w:r w:rsidRPr="009F7F88">
        <w:rPr>
          <w:rFonts w:ascii="Calibri" w:hAnsi="Calibri" w:cs="Calibri"/>
          <w:noProof/>
          <w:color w:val="000000" w:themeColor="text1"/>
          <w:sz w:val="18"/>
          <w:szCs w:val="24"/>
        </w:rPr>
        <w:t>, 2770–2778.</w:t>
      </w:r>
    </w:p>
    <w:p w14:paraId="46AF32C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1</w:t>
      </w:r>
      <w:r w:rsidRPr="009F7F88">
        <w:rPr>
          <w:rFonts w:ascii="Calibri" w:hAnsi="Calibri" w:cs="Calibri"/>
          <w:noProof/>
          <w:color w:val="000000" w:themeColor="text1"/>
          <w:sz w:val="18"/>
          <w:szCs w:val="24"/>
        </w:rPr>
        <w:tab/>
        <w:t xml:space="preserve">V. G. Rocha, E. García-Tuñón, C. Botas, F. Markoulidis, E. Feilden, E. D’Elia, N. Ni, M. Shaffer and E. Saiz,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37136–37145.</w:t>
      </w:r>
    </w:p>
    <w:p w14:paraId="4A3C46F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2</w:t>
      </w:r>
      <w:r w:rsidRPr="009F7F88">
        <w:rPr>
          <w:rFonts w:ascii="Calibri" w:hAnsi="Calibri" w:cs="Calibri"/>
          <w:noProof/>
          <w:color w:val="000000" w:themeColor="text1"/>
          <w:sz w:val="18"/>
          <w:szCs w:val="24"/>
        </w:rPr>
        <w:tab/>
        <w:t xml:space="preserve">K. Huang, J. Yang, S. Dong, Q. Feng, X. Zhang, Y. Ding and J. Hu, </w:t>
      </w:r>
      <w:r w:rsidRPr="009F7F88">
        <w:rPr>
          <w:rFonts w:ascii="Calibri" w:hAnsi="Calibri" w:cs="Calibri"/>
          <w:i/>
          <w:iCs/>
          <w:noProof/>
          <w:color w:val="000000" w:themeColor="text1"/>
          <w:sz w:val="18"/>
          <w:szCs w:val="24"/>
        </w:rPr>
        <w:t>Carbon</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30</w:t>
      </w:r>
      <w:r w:rsidRPr="009F7F88">
        <w:rPr>
          <w:rFonts w:ascii="Calibri" w:hAnsi="Calibri" w:cs="Calibri"/>
          <w:noProof/>
          <w:color w:val="000000" w:themeColor="text1"/>
          <w:sz w:val="18"/>
          <w:szCs w:val="24"/>
        </w:rPr>
        <w:t>, 1–10.</w:t>
      </w:r>
    </w:p>
    <w:p w14:paraId="057BA54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3</w:t>
      </w:r>
      <w:r w:rsidRPr="009F7F88">
        <w:rPr>
          <w:rFonts w:ascii="Calibri" w:hAnsi="Calibri" w:cs="Calibri"/>
          <w:noProof/>
          <w:color w:val="000000" w:themeColor="text1"/>
          <w:sz w:val="18"/>
          <w:szCs w:val="24"/>
        </w:rPr>
        <w:tab/>
        <w:t xml:space="preserve">S. Ling, W. Kang, S. Tao and C. Zhang, </w:t>
      </w:r>
      <w:r w:rsidRPr="009F7F88">
        <w:rPr>
          <w:rFonts w:ascii="Calibri" w:hAnsi="Calibri" w:cs="Calibri"/>
          <w:i/>
          <w:iCs/>
          <w:noProof/>
          <w:color w:val="000000" w:themeColor="text1"/>
          <w:sz w:val="18"/>
          <w:szCs w:val="24"/>
        </w:rPr>
        <w:t>Nano Mater. Sci.</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w:t>
      </w:r>
      <w:r w:rsidRPr="009F7F88">
        <w:rPr>
          <w:rFonts w:ascii="Calibri" w:hAnsi="Calibri" w:cs="Calibri"/>
          <w:noProof/>
          <w:color w:val="000000" w:themeColor="text1"/>
          <w:sz w:val="18"/>
          <w:szCs w:val="24"/>
        </w:rPr>
        <w:t>, 142–148.</w:t>
      </w:r>
    </w:p>
    <w:p w14:paraId="737FB6E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4</w:t>
      </w:r>
      <w:r w:rsidRPr="009F7F88">
        <w:rPr>
          <w:rFonts w:ascii="Calibri" w:hAnsi="Calibri" w:cs="Calibri"/>
          <w:noProof/>
          <w:color w:val="000000" w:themeColor="text1"/>
          <w:sz w:val="18"/>
          <w:szCs w:val="24"/>
        </w:rPr>
        <w:tab/>
        <w:t xml:space="preserve">Z. Qi, J. Ye, W. Chen, J. Biener, E. B. Duoss, C. M. Spadaccini, M. A. Worsley and C. Zhu, </w:t>
      </w:r>
      <w:r w:rsidRPr="009F7F88">
        <w:rPr>
          <w:rFonts w:ascii="Calibri" w:hAnsi="Calibri" w:cs="Calibri"/>
          <w:i/>
          <w:iCs/>
          <w:noProof/>
          <w:color w:val="000000" w:themeColor="text1"/>
          <w:sz w:val="18"/>
          <w:szCs w:val="24"/>
        </w:rPr>
        <w:t>Adv. Mater. Technol.</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1800053.</w:t>
      </w:r>
    </w:p>
    <w:p w14:paraId="0598CBA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5</w:t>
      </w:r>
      <w:r w:rsidRPr="009F7F88">
        <w:rPr>
          <w:rFonts w:ascii="Calibri" w:hAnsi="Calibri" w:cs="Calibri"/>
          <w:noProof/>
          <w:color w:val="000000" w:themeColor="text1"/>
          <w:sz w:val="18"/>
          <w:szCs w:val="24"/>
        </w:rPr>
        <w:tab/>
        <w:t xml:space="preserve">B. An, Y. Ma, W. Li, M. Su, F. Li and Y. Song, </w:t>
      </w:r>
      <w:r w:rsidRPr="009F7F88">
        <w:rPr>
          <w:rFonts w:ascii="Calibri" w:hAnsi="Calibri" w:cs="Calibri"/>
          <w:i/>
          <w:iCs/>
          <w:noProof/>
          <w:color w:val="000000" w:themeColor="text1"/>
          <w:sz w:val="18"/>
          <w:szCs w:val="24"/>
        </w:rPr>
        <w:t>Chem. Commun.</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52</w:t>
      </w:r>
      <w:r w:rsidRPr="009F7F88">
        <w:rPr>
          <w:rFonts w:ascii="Calibri" w:hAnsi="Calibri" w:cs="Calibri"/>
          <w:noProof/>
          <w:color w:val="000000" w:themeColor="text1"/>
          <w:sz w:val="18"/>
          <w:szCs w:val="24"/>
        </w:rPr>
        <w:t>, 10948–10951.</w:t>
      </w:r>
    </w:p>
    <w:p w14:paraId="51C8C85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6</w:t>
      </w:r>
      <w:r w:rsidRPr="009F7F88">
        <w:rPr>
          <w:rFonts w:ascii="Calibri" w:hAnsi="Calibri" w:cs="Calibri"/>
          <w:noProof/>
          <w:color w:val="000000" w:themeColor="text1"/>
          <w:sz w:val="18"/>
          <w:szCs w:val="24"/>
        </w:rPr>
        <w:tab/>
        <w:t xml:space="preserve">F. Guo, X. Zheng, C. Liang, Y. Jiang, Z. Xu, Z. Jiao, Y. Liu, H. T. Wang, H. Sun, L. Ma, W. Gao, A. Greiner, S. Agarwal and C. Gao,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3</w:t>
      </w:r>
      <w:r w:rsidRPr="009F7F88">
        <w:rPr>
          <w:rFonts w:ascii="Calibri" w:hAnsi="Calibri" w:cs="Calibri"/>
          <w:noProof/>
          <w:color w:val="000000" w:themeColor="text1"/>
          <w:sz w:val="18"/>
          <w:szCs w:val="24"/>
        </w:rPr>
        <w:t>, 5549–5558.</w:t>
      </w:r>
    </w:p>
    <w:p w14:paraId="1EB9835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7</w:t>
      </w:r>
      <w:r w:rsidRPr="009F7F88">
        <w:rPr>
          <w:rFonts w:ascii="Calibri" w:hAnsi="Calibri" w:cs="Calibri"/>
          <w:noProof/>
          <w:color w:val="000000" w:themeColor="text1"/>
          <w:sz w:val="18"/>
          <w:szCs w:val="24"/>
        </w:rPr>
        <w:tab/>
        <w:t xml:space="preserve">B. Yao, S. Chandrasekaran, H. Zhang, A. Ma, J. Kang, L. Zhang, X. Lu, F. Qian, C. Zhu, E. B. Duoss, C. M. Spadaccini, M. A. Worsley and Y. Li,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32</w:t>
      </w:r>
      <w:r w:rsidRPr="009F7F88">
        <w:rPr>
          <w:rFonts w:ascii="Calibri" w:hAnsi="Calibri" w:cs="Calibri"/>
          <w:noProof/>
          <w:color w:val="000000" w:themeColor="text1"/>
          <w:sz w:val="18"/>
          <w:szCs w:val="24"/>
        </w:rPr>
        <w:t>, 1906652.</w:t>
      </w:r>
    </w:p>
    <w:p w14:paraId="4DEFCDF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lastRenderedPageBreak/>
        <w:t>238</w:t>
      </w:r>
      <w:r w:rsidRPr="009F7F88">
        <w:rPr>
          <w:rFonts w:ascii="Calibri" w:hAnsi="Calibri" w:cs="Calibri"/>
          <w:noProof/>
          <w:color w:val="000000" w:themeColor="text1"/>
          <w:sz w:val="18"/>
          <w:szCs w:val="24"/>
        </w:rPr>
        <w:tab/>
        <w:t xml:space="preserve">Y. Yu, Z. Wang, Z. Hou, W. Ta, W. Wang, X. Zhao, Q. Li, Y. Zhao, Q. Zhang and Z. Quan, </w:t>
      </w:r>
      <w:r w:rsidRPr="009F7F88">
        <w:rPr>
          <w:rFonts w:ascii="Calibri" w:hAnsi="Calibri" w:cs="Calibri"/>
          <w:i/>
          <w:iCs/>
          <w:noProof/>
          <w:color w:val="000000" w:themeColor="text1"/>
          <w:sz w:val="18"/>
          <w:szCs w:val="24"/>
        </w:rPr>
        <w:t>ACS Appl. Energy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w:t>
      </w:r>
      <w:r w:rsidRPr="009F7F88">
        <w:rPr>
          <w:rFonts w:ascii="Calibri" w:hAnsi="Calibri" w:cs="Calibri"/>
          <w:noProof/>
          <w:color w:val="000000" w:themeColor="text1"/>
          <w:sz w:val="18"/>
          <w:szCs w:val="24"/>
        </w:rPr>
        <w:t>, 3869–3877.</w:t>
      </w:r>
    </w:p>
    <w:p w14:paraId="03BD22C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39</w:t>
      </w:r>
      <w:r w:rsidRPr="009F7F88">
        <w:rPr>
          <w:rFonts w:ascii="Calibri" w:hAnsi="Calibri" w:cs="Calibri"/>
          <w:noProof/>
          <w:color w:val="000000" w:themeColor="text1"/>
          <w:sz w:val="18"/>
          <w:szCs w:val="24"/>
        </w:rPr>
        <w:tab/>
        <w:t xml:space="preserve">G. De La Osa, D. Pérez-Coll, P. Miranzo, M. I. Osendi and M. Belmonte, </w:t>
      </w:r>
      <w:r w:rsidRPr="009F7F88">
        <w:rPr>
          <w:rFonts w:ascii="Calibri" w:hAnsi="Calibri" w:cs="Calibri"/>
          <w:i/>
          <w:iCs/>
          <w:noProof/>
          <w:color w:val="000000" w:themeColor="text1"/>
          <w:sz w:val="18"/>
          <w:szCs w:val="24"/>
        </w:rPr>
        <w:t>Chem. Mater.</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6321–6328.</w:t>
      </w:r>
    </w:p>
    <w:p w14:paraId="09ECAA1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0</w:t>
      </w:r>
      <w:r w:rsidRPr="009F7F88">
        <w:rPr>
          <w:rFonts w:ascii="Calibri" w:hAnsi="Calibri" w:cs="Calibri"/>
          <w:noProof/>
          <w:color w:val="000000" w:themeColor="text1"/>
          <w:sz w:val="18"/>
          <w:szCs w:val="24"/>
        </w:rPr>
        <w:tab/>
        <w:t xml:space="preserve">G. Shi, S. E. Lowe, A. J. T. Teo, T. K. Dinh, S. H. Tan, J. Qin, Y. Zhang, Y. L. Zhong and H. Zhao, </w:t>
      </w:r>
      <w:r w:rsidRPr="009F7F88">
        <w:rPr>
          <w:rFonts w:ascii="Calibri" w:hAnsi="Calibri" w:cs="Calibri"/>
          <w:i/>
          <w:iCs/>
          <w:noProof/>
          <w:color w:val="000000" w:themeColor="text1"/>
          <w:sz w:val="18"/>
          <w:szCs w:val="24"/>
        </w:rPr>
        <w:t>Appl. Mater. Today</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6</w:t>
      </w:r>
      <w:r w:rsidRPr="009F7F88">
        <w:rPr>
          <w:rFonts w:ascii="Calibri" w:hAnsi="Calibri" w:cs="Calibri"/>
          <w:noProof/>
          <w:color w:val="000000" w:themeColor="text1"/>
          <w:sz w:val="18"/>
          <w:szCs w:val="24"/>
        </w:rPr>
        <w:t>, 482–492.</w:t>
      </w:r>
    </w:p>
    <w:p w14:paraId="57457D0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1</w:t>
      </w:r>
      <w:r w:rsidRPr="009F7F88">
        <w:rPr>
          <w:rFonts w:ascii="Calibri" w:hAnsi="Calibri" w:cs="Calibri"/>
          <w:noProof/>
          <w:color w:val="000000" w:themeColor="text1"/>
          <w:sz w:val="18"/>
          <w:szCs w:val="24"/>
        </w:rPr>
        <w:tab/>
        <w:t xml:space="preserve">C. Ma, R. Wang, H. Tetik, S. Gao, M. Wu, Z. Tang, D. Lin, D. Ding and W. Wu, </w:t>
      </w:r>
      <w:r w:rsidRPr="009F7F88">
        <w:rPr>
          <w:rFonts w:ascii="Calibri" w:hAnsi="Calibri" w:cs="Calibri"/>
          <w:i/>
          <w:iCs/>
          <w:noProof/>
          <w:color w:val="000000" w:themeColor="text1"/>
          <w:sz w:val="18"/>
          <w:szCs w:val="24"/>
        </w:rPr>
        <w:t>Nano Energy</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66</w:t>
      </w:r>
      <w:r w:rsidRPr="009F7F88">
        <w:rPr>
          <w:rFonts w:ascii="Calibri" w:hAnsi="Calibri" w:cs="Calibri"/>
          <w:noProof/>
          <w:color w:val="000000" w:themeColor="text1"/>
          <w:sz w:val="18"/>
          <w:szCs w:val="24"/>
        </w:rPr>
        <w:t>, 104124.</w:t>
      </w:r>
    </w:p>
    <w:p w14:paraId="1FDB805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2</w:t>
      </w:r>
      <w:r w:rsidRPr="009F7F88">
        <w:rPr>
          <w:rFonts w:ascii="Calibri" w:hAnsi="Calibri" w:cs="Calibri"/>
          <w:noProof/>
          <w:color w:val="000000" w:themeColor="text1"/>
          <w:sz w:val="18"/>
          <w:szCs w:val="24"/>
        </w:rPr>
        <w:tab/>
        <w:t xml:space="preserve">E. Brown, P. Yan, H. Tekik, A. Elangovan, J. Wang, D. Lin and J. Li, </w:t>
      </w:r>
      <w:r w:rsidRPr="009F7F88">
        <w:rPr>
          <w:rFonts w:ascii="Calibri" w:hAnsi="Calibri" w:cs="Calibri"/>
          <w:i/>
          <w:iCs/>
          <w:noProof/>
          <w:color w:val="000000" w:themeColor="text1"/>
          <w:sz w:val="18"/>
          <w:szCs w:val="24"/>
        </w:rPr>
        <w:t>Mater. D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70</w:t>
      </w:r>
      <w:r w:rsidRPr="009F7F88">
        <w:rPr>
          <w:rFonts w:ascii="Calibri" w:hAnsi="Calibri" w:cs="Calibri"/>
          <w:noProof/>
          <w:color w:val="000000" w:themeColor="text1"/>
          <w:sz w:val="18"/>
          <w:szCs w:val="24"/>
        </w:rPr>
        <w:t>, 107689.</w:t>
      </w:r>
    </w:p>
    <w:p w14:paraId="42D765E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3</w:t>
      </w:r>
      <w:r w:rsidRPr="009F7F88">
        <w:rPr>
          <w:rFonts w:ascii="Calibri" w:hAnsi="Calibri" w:cs="Calibri"/>
          <w:noProof/>
          <w:color w:val="000000" w:themeColor="text1"/>
          <w:sz w:val="18"/>
          <w:szCs w:val="24"/>
        </w:rPr>
        <w:tab/>
        <w:t xml:space="preserve">Q. Zhang, F. Zhang, X. Xu, C. Zhou and D. Lin,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2</w:t>
      </w:r>
      <w:r w:rsidRPr="009F7F88">
        <w:rPr>
          <w:rFonts w:ascii="Calibri" w:hAnsi="Calibri" w:cs="Calibri"/>
          <w:noProof/>
          <w:color w:val="000000" w:themeColor="text1"/>
          <w:sz w:val="18"/>
          <w:szCs w:val="24"/>
        </w:rPr>
        <w:t>, 1096–1106.</w:t>
      </w:r>
    </w:p>
    <w:p w14:paraId="5C6DB9D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4</w:t>
      </w:r>
      <w:r w:rsidRPr="009F7F88">
        <w:rPr>
          <w:rFonts w:ascii="Calibri" w:hAnsi="Calibri" w:cs="Calibri"/>
          <w:noProof/>
          <w:color w:val="000000" w:themeColor="text1"/>
          <w:sz w:val="18"/>
          <w:szCs w:val="24"/>
        </w:rPr>
        <w:tab/>
        <w:t xml:space="preserve">R. M. Hensleigh, H. Cui, J. S. Oakdale, J. C. Ye, P. G. Campbell, E. B. Duoss, C. M. Spadaccini, X. Zheng and M. A. Worsley, </w:t>
      </w:r>
      <w:r w:rsidRPr="009F7F88">
        <w:rPr>
          <w:rFonts w:ascii="Calibri" w:hAnsi="Calibri" w:cs="Calibri"/>
          <w:i/>
          <w:iCs/>
          <w:noProof/>
          <w:color w:val="000000" w:themeColor="text1"/>
          <w:sz w:val="18"/>
          <w:szCs w:val="24"/>
        </w:rPr>
        <w:t>Mater. Horizon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1035–1041.</w:t>
      </w:r>
    </w:p>
    <w:p w14:paraId="787E71C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5</w:t>
      </w:r>
      <w:r w:rsidRPr="009F7F88">
        <w:rPr>
          <w:rFonts w:ascii="Calibri" w:hAnsi="Calibri" w:cs="Calibri"/>
          <w:noProof/>
          <w:color w:val="000000" w:themeColor="text1"/>
          <w:sz w:val="18"/>
          <w:szCs w:val="24"/>
        </w:rPr>
        <w:tab/>
        <w:t xml:space="preserve">Z. Wang, X. Liu, X. Shen, N. M. Han, Y. Wu, Q. Zheng, J. Jia, N. Wang and J. K. Kim,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1707043.</w:t>
      </w:r>
    </w:p>
    <w:p w14:paraId="25DF938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6</w:t>
      </w:r>
      <w:r w:rsidRPr="009F7F88">
        <w:rPr>
          <w:rFonts w:ascii="Calibri" w:hAnsi="Calibri" w:cs="Calibri"/>
          <w:noProof/>
          <w:color w:val="000000" w:themeColor="text1"/>
          <w:sz w:val="18"/>
          <w:szCs w:val="24"/>
        </w:rPr>
        <w:tab/>
        <w:t xml:space="preserve">Y. Chen, M. Guo, L. He, W. Yang, L. Xu, J. Meng, X. Tian, X. Ma, Q. Yu, K. Yang, X. Hong and L. Mai, </w:t>
      </w:r>
      <w:r w:rsidRPr="009F7F88">
        <w:rPr>
          <w:rFonts w:ascii="Calibri" w:hAnsi="Calibri" w:cs="Calibri"/>
          <w:i/>
          <w:iCs/>
          <w:noProof/>
          <w:color w:val="000000" w:themeColor="text1"/>
          <w:sz w:val="18"/>
          <w:szCs w:val="24"/>
        </w:rPr>
        <w:t>J.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303–312.</w:t>
      </w:r>
    </w:p>
    <w:p w14:paraId="0D2B200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7</w:t>
      </w:r>
      <w:r w:rsidRPr="009F7F88">
        <w:rPr>
          <w:rFonts w:ascii="Calibri" w:hAnsi="Calibri" w:cs="Calibri"/>
          <w:noProof/>
          <w:color w:val="000000" w:themeColor="text1"/>
          <w:sz w:val="18"/>
          <w:szCs w:val="24"/>
        </w:rPr>
        <w:tab/>
        <w:t xml:space="preserve">V. Middelkoop, T. Slater, M. Florea, F. Neațu, S. Danaci, V. Onyenkeadi, K. Boonen, B. Saha, I. A. Baragau and S. Kellici, </w:t>
      </w:r>
      <w:r w:rsidRPr="009F7F88">
        <w:rPr>
          <w:rFonts w:ascii="Calibri" w:hAnsi="Calibri" w:cs="Calibri"/>
          <w:i/>
          <w:iCs/>
          <w:noProof/>
          <w:color w:val="000000" w:themeColor="text1"/>
          <w:sz w:val="18"/>
          <w:szCs w:val="24"/>
        </w:rPr>
        <w:t>J. Clean. Prod.</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14</w:t>
      </w:r>
      <w:r w:rsidRPr="009F7F88">
        <w:rPr>
          <w:rFonts w:ascii="Calibri" w:hAnsi="Calibri" w:cs="Calibri"/>
          <w:noProof/>
          <w:color w:val="000000" w:themeColor="text1"/>
          <w:sz w:val="18"/>
          <w:szCs w:val="24"/>
        </w:rPr>
        <w:t>, 606–614.</w:t>
      </w:r>
    </w:p>
    <w:p w14:paraId="4A783D5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8</w:t>
      </w:r>
      <w:r w:rsidRPr="009F7F88">
        <w:rPr>
          <w:rFonts w:ascii="Calibri" w:hAnsi="Calibri" w:cs="Calibri"/>
          <w:noProof/>
          <w:color w:val="000000" w:themeColor="text1"/>
          <w:sz w:val="18"/>
          <w:szCs w:val="24"/>
        </w:rPr>
        <w:tab/>
        <w:t xml:space="preserve">Z. Wang, Q. Zhang, S. Long, Y. Luo, P. Yu, Z. Tan, J. Bai, B. Qu, Y. Yang, J. Shi, H. Zhou, Z. Y. Xiao, W. Hong and H. Bai,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0</w:t>
      </w:r>
      <w:r w:rsidRPr="009F7F88">
        <w:rPr>
          <w:rFonts w:ascii="Calibri" w:hAnsi="Calibri" w:cs="Calibri"/>
          <w:noProof/>
          <w:color w:val="000000" w:themeColor="text1"/>
          <w:sz w:val="18"/>
          <w:szCs w:val="24"/>
        </w:rPr>
        <w:t>, 10437–10444.</w:t>
      </w:r>
    </w:p>
    <w:p w14:paraId="01D58D5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49</w:t>
      </w:r>
      <w:r w:rsidRPr="009F7F88">
        <w:rPr>
          <w:rFonts w:ascii="Calibri" w:hAnsi="Calibri" w:cs="Calibri"/>
          <w:noProof/>
          <w:color w:val="000000" w:themeColor="text1"/>
          <w:sz w:val="18"/>
          <w:szCs w:val="24"/>
        </w:rPr>
        <w:tab/>
        <w:t xml:space="preserve">X. Tang, C. Zhu, D. Cheng, H. Zhou, X. Liu, P. Xie, Q. Zhao, D. Zhang and T. Fan,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1805057.</w:t>
      </w:r>
    </w:p>
    <w:p w14:paraId="789D1E6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0</w:t>
      </w:r>
      <w:r w:rsidRPr="009F7F88">
        <w:rPr>
          <w:rFonts w:ascii="Calibri" w:hAnsi="Calibri" w:cs="Calibri"/>
          <w:noProof/>
          <w:color w:val="000000" w:themeColor="text1"/>
          <w:sz w:val="18"/>
          <w:szCs w:val="24"/>
        </w:rPr>
        <w:tab/>
        <w:t xml:space="preserve">J. Wang, D. Liu, Q. Li, C. Chen, Z. Chen, P. Song, J. Hao, Y. Li, S. Fakhrhoseini, M. Naebe, X. Wang and W. Lei,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3</w:t>
      </w:r>
      <w:r w:rsidRPr="009F7F88">
        <w:rPr>
          <w:rFonts w:ascii="Calibri" w:hAnsi="Calibri" w:cs="Calibri"/>
          <w:noProof/>
          <w:color w:val="000000" w:themeColor="text1"/>
          <w:sz w:val="18"/>
          <w:szCs w:val="24"/>
        </w:rPr>
        <w:t>, 7860–7870.</w:t>
      </w:r>
    </w:p>
    <w:p w14:paraId="3EA4F5D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1</w:t>
      </w:r>
      <w:r w:rsidRPr="009F7F88">
        <w:rPr>
          <w:rFonts w:ascii="Calibri" w:hAnsi="Calibri" w:cs="Calibri"/>
          <w:noProof/>
          <w:color w:val="000000" w:themeColor="text1"/>
          <w:sz w:val="18"/>
          <w:szCs w:val="24"/>
        </w:rPr>
        <w:tab/>
        <w:t xml:space="preserve">M. A. Worsley, S. J. Shin, M. D. Merrill, J. Lenhardt, A. J. Nelson, L. Y. Woo, A. E. Gash, T. F. Baumann and C. A. Orme,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4698–4705.</w:t>
      </w:r>
    </w:p>
    <w:p w14:paraId="597748F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2</w:t>
      </w:r>
      <w:r w:rsidRPr="009F7F88">
        <w:rPr>
          <w:rFonts w:ascii="Calibri" w:hAnsi="Calibri" w:cs="Calibri"/>
          <w:noProof/>
          <w:color w:val="000000" w:themeColor="text1"/>
          <w:sz w:val="18"/>
          <w:szCs w:val="24"/>
        </w:rPr>
        <w:tab/>
        <w:t xml:space="preserve">H. Long, L. Chan, A. Harley-Trochimczyk, L. E. Luna, Z. Tang, T. Shi, A. Zettl, C. Carraro, M. A. Worsley and R. Maboudian, </w:t>
      </w:r>
      <w:r w:rsidRPr="009F7F88">
        <w:rPr>
          <w:rFonts w:ascii="Calibri" w:hAnsi="Calibri" w:cs="Calibri"/>
          <w:i/>
          <w:iCs/>
          <w:noProof/>
          <w:color w:val="000000" w:themeColor="text1"/>
          <w:sz w:val="18"/>
          <w:szCs w:val="24"/>
        </w:rPr>
        <w:t>Adv. Mater. Interfaces</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1700217.</w:t>
      </w:r>
    </w:p>
    <w:p w14:paraId="5035FC3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3</w:t>
      </w:r>
      <w:r w:rsidRPr="009F7F88">
        <w:rPr>
          <w:rFonts w:ascii="Calibri" w:hAnsi="Calibri" w:cs="Calibri"/>
          <w:noProof/>
          <w:color w:val="000000" w:themeColor="text1"/>
          <w:sz w:val="18"/>
          <w:szCs w:val="24"/>
        </w:rPr>
        <w:tab/>
        <w:t xml:space="preserve">W. Yao, R. Mao, W. Gao, W. Chen, Z. Xu and C. Gao, </w:t>
      </w:r>
      <w:r w:rsidRPr="009F7F88">
        <w:rPr>
          <w:rFonts w:ascii="Calibri" w:hAnsi="Calibri" w:cs="Calibri"/>
          <w:i/>
          <w:iCs/>
          <w:noProof/>
          <w:color w:val="000000" w:themeColor="text1"/>
          <w:sz w:val="18"/>
          <w:szCs w:val="24"/>
        </w:rPr>
        <w:t>Carbon</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158</w:t>
      </w:r>
      <w:r w:rsidRPr="009F7F88">
        <w:rPr>
          <w:rFonts w:ascii="Calibri" w:hAnsi="Calibri" w:cs="Calibri"/>
          <w:noProof/>
          <w:color w:val="000000" w:themeColor="text1"/>
          <w:sz w:val="18"/>
          <w:szCs w:val="24"/>
        </w:rPr>
        <w:t>, 418–425.</w:t>
      </w:r>
    </w:p>
    <w:p w14:paraId="421AEDA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4</w:t>
      </w:r>
      <w:r w:rsidRPr="009F7F88">
        <w:rPr>
          <w:rFonts w:ascii="Calibri" w:hAnsi="Calibri" w:cs="Calibri"/>
          <w:noProof/>
          <w:color w:val="000000" w:themeColor="text1"/>
          <w:sz w:val="18"/>
          <w:szCs w:val="24"/>
        </w:rPr>
        <w:tab/>
        <w:t xml:space="preserve">X. Feng, J. Zhao, D. Sun, L. Shanmugam, J. K. Kim and J. Yang,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4400–4407.</w:t>
      </w:r>
    </w:p>
    <w:p w14:paraId="1E1C07A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5</w:t>
      </w:r>
      <w:r w:rsidRPr="009F7F88">
        <w:rPr>
          <w:rFonts w:ascii="Calibri" w:hAnsi="Calibri" w:cs="Calibri"/>
          <w:noProof/>
          <w:color w:val="000000" w:themeColor="text1"/>
          <w:sz w:val="18"/>
          <w:szCs w:val="24"/>
        </w:rPr>
        <w:tab/>
        <w:t xml:space="preserve">H. Bian, J. Wei, Y. Zhou, J. Liu, Z. Shao, B. Wang and Z. Li, </w:t>
      </w:r>
      <w:r w:rsidRPr="009F7F88">
        <w:rPr>
          <w:rFonts w:ascii="Calibri" w:hAnsi="Calibri" w:cs="Calibri"/>
          <w:i/>
          <w:iCs/>
          <w:noProof/>
          <w:color w:val="000000" w:themeColor="text1"/>
          <w:sz w:val="18"/>
          <w:szCs w:val="24"/>
        </w:rPr>
        <w:t>Propellants, Explos. Pyrotech.</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44</w:t>
      </w:r>
      <w:r w:rsidRPr="009F7F88">
        <w:rPr>
          <w:rFonts w:ascii="Calibri" w:hAnsi="Calibri" w:cs="Calibri"/>
          <w:noProof/>
          <w:color w:val="000000" w:themeColor="text1"/>
          <w:sz w:val="18"/>
          <w:szCs w:val="24"/>
        </w:rPr>
        <w:t>, 1613–1620.</w:t>
      </w:r>
    </w:p>
    <w:p w14:paraId="345F097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6</w:t>
      </w:r>
      <w:r w:rsidRPr="009F7F88">
        <w:rPr>
          <w:rFonts w:ascii="Calibri" w:hAnsi="Calibri" w:cs="Calibri"/>
          <w:noProof/>
          <w:color w:val="000000" w:themeColor="text1"/>
          <w:sz w:val="18"/>
          <w:szCs w:val="24"/>
        </w:rPr>
        <w:tab/>
        <w:t xml:space="preserve">J. Ma, P. Wang, L. Dong, Y. Ruan and H. Lu, </w:t>
      </w:r>
      <w:r w:rsidRPr="009F7F88">
        <w:rPr>
          <w:rFonts w:ascii="Calibri" w:hAnsi="Calibri" w:cs="Calibri"/>
          <w:i/>
          <w:iCs/>
          <w:noProof/>
          <w:color w:val="000000" w:themeColor="text1"/>
          <w:sz w:val="18"/>
          <w:szCs w:val="24"/>
        </w:rPr>
        <w:t>J. Colloid Interface Sci.</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534</w:t>
      </w:r>
      <w:r w:rsidRPr="009F7F88">
        <w:rPr>
          <w:rFonts w:ascii="Calibri" w:hAnsi="Calibri" w:cs="Calibri"/>
          <w:noProof/>
          <w:color w:val="000000" w:themeColor="text1"/>
          <w:sz w:val="18"/>
          <w:szCs w:val="24"/>
        </w:rPr>
        <w:t>, 12–19.</w:t>
      </w:r>
    </w:p>
    <w:p w14:paraId="3CFA9B4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7</w:t>
      </w:r>
      <w:r w:rsidRPr="009F7F88">
        <w:rPr>
          <w:rFonts w:ascii="Calibri" w:hAnsi="Calibri" w:cs="Calibri"/>
          <w:noProof/>
          <w:color w:val="000000" w:themeColor="text1"/>
          <w:sz w:val="18"/>
          <w:szCs w:val="24"/>
        </w:rPr>
        <w:tab/>
        <w:t xml:space="preserve">L. Dong, Z. Chen, X. Zhao, J. Ma, S. Lin, M. Li, Y. Bao, L. Chu, K. Leng, H. Lu and K. P. Loh, </w:t>
      </w:r>
      <w:r w:rsidRPr="009F7F88">
        <w:rPr>
          <w:rFonts w:ascii="Calibri" w:hAnsi="Calibri" w:cs="Calibri"/>
          <w:i/>
          <w:iCs/>
          <w:noProof/>
          <w:color w:val="000000" w:themeColor="text1"/>
          <w:sz w:val="18"/>
          <w:szCs w:val="24"/>
        </w:rPr>
        <w:t>Nat. Commun.</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76.</w:t>
      </w:r>
    </w:p>
    <w:p w14:paraId="7523E17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8</w:t>
      </w:r>
      <w:r w:rsidRPr="009F7F88">
        <w:rPr>
          <w:rFonts w:ascii="Calibri" w:hAnsi="Calibri" w:cs="Calibri"/>
          <w:noProof/>
          <w:color w:val="000000" w:themeColor="text1"/>
          <w:sz w:val="18"/>
          <w:szCs w:val="24"/>
        </w:rPr>
        <w:tab/>
        <w:t xml:space="preserve">F. Guo, Y. Jiang, Z. Xu, Y. Xiao, B. Fang, Y. Liu, W. Gao, P. Zhao, H. Wang and C. Gao, </w:t>
      </w:r>
      <w:r w:rsidRPr="009F7F88">
        <w:rPr>
          <w:rFonts w:ascii="Calibri" w:hAnsi="Calibri" w:cs="Calibri"/>
          <w:i/>
          <w:iCs/>
          <w:noProof/>
          <w:color w:val="000000" w:themeColor="text1"/>
          <w:sz w:val="18"/>
          <w:szCs w:val="24"/>
        </w:rPr>
        <w:t>Nat. Commun.</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881.</w:t>
      </w:r>
    </w:p>
    <w:p w14:paraId="7C8D509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59</w:t>
      </w:r>
      <w:r w:rsidRPr="009F7F88">
        <w:rPr>
          <w:rFonts w:ascii="Calibri" w:hAnsi="Calibri" w:cs="Calibri"/>
          <w:noProof/>
          <w:color w:val="000000" w:themeColor="text1"/>
          <w:sz w:val="18"/>
          <w:szCs w:val="24"/>
        </w:rPr>
        <w:tab/>
        <w:t xml:space="preserve">L. Liu, Y. Huang, F. Li, Y. Ma, W. Li, M. Su, X. Qian, W. Ren, K. Tang and Y. Song, </w:t>
      </w:r>
      <w:r w:rsidRPr="009F7F88">
        <w:rPr>
          <w:rFonts w:ascii="Calibri" w:hAnsi="Calibri" w:cs="Calibri"/>
          <w:i/>
          <w:iCs/>
          <w:noProof/>
          <w:color w:val="000000" w:themeColor="text1"/>
          <w:sz w:val="18"/>
          <w:szCs w:val="24"/>
        </w:rPr>
        <w:t>Chem. Commun.</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54</w:t>
      </w:r>
      <w:r w:rsidRPr="009F7F88">
        <w:rPr>
          <w:rFonts w:ascii="Calibri" w:hAnsi="Calibri" w:cs="Calibri"/>
          <w:noProof/>
          <w:color w:val="000000" w:themeColor="text1"/>
          <w:sz w:val="18"/>
          <w:szCs w:val="24"/>
        </w:rPr>
        <w:t>, 4810–4813.</w:t>
      </w:r>
    </w:p>
    <w:p w14:paraId="5458CFA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0</w:t>
      </w:r>
      <w:r w:rsidRPr="009F7F88">
        <w:rPr>
          <w:rFonts w:ascii="Calibri" w:hAnsi="Calibri" w:cs="Calibri"/>
          <w:noProof/>
          <w:color w:val="000000" w:themeColor="text1"/>
          <w:sz w:val="18"/>
          <w:szCs w:val="24"/>
        </w:rPr>
        <w:tab/>
        <w:t xml:space="preserve">J. Zhao, Y. Zhang, X. Zhao, R. Wang, J. Xie, C. Yang, J. Wang, Q. Zhang, L. Li, C. Lu and Y. Yao,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9</w:t>
      </w:r>
      <w:r w:rsidRPr="009F7F88">
        <w:rPr>
          <w:rFonts w:ascii="Calibri" w:hAnsi="Calibri" w:cs="Calibri"/>
          <w:noProof/>
          <w:color w:val="000000" w:themeColor="text1"/>
          <w:sz w:val="18"/>
          <w:szCs w:val="24"/>
        </w:rPr>
        <w:t>, 1900809.</w:t>
      </w:r>
    </w:p>
    <w:p w14:paraId="6E23E33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1</w:t>
      </w:r>
      <w:r w:rsidRPr="009F7F88">
        <w:rPr>
          <w:rFonts w:ascii="Calibri" w:hAnsi="Calibri" w:cs="Calibri"/>
          <w:noProof/>
          <w:color w:val="000000" w:themeColor="text1"/>
          <w:sz w:val="18"/>
          <w:szCs w:val="24"/>
        </w:rPr>
        <w:tab/>
        <w:t xml:space="preserve">K. Fu, Y. Wang, C. Yan, Y. Yao, Y. Chen, J. Dai, S. Lacey, Y. Wang, J. Wan, T. Li, Z. Wang, Y. Xu and L. Hu,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2587–2594.</w:t>
      </w:r>
    </w:p>
    <w:p w14:paraId="71D04D6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2</w:t>
      </w:r>
      <w:r w:rsidRPr="009F7F88">
        <w:rPr>
          <w:rFonts w:ascii="Calibri" w:hAnsi="Calibri" w:cs="Calibri"/>
          <w:noProof/>
          <w:color w:val="000000" w:themeColor="text1"/>
          <w:sz w:val="18"/>
          <w:szCs w:val="24"/>
        </w:rPr>
        <w:tab/>
        <w:t xml:space="preserve">T. Liu, C. Zhu, T. Kou, M. A. Worsley, F. Qian, C. Condes, E. B. Duoss, C. M. Spadaccini and Y. Li, </w:t>
      </w:r>
      <w:r w:rsidRPr="009F7F88">
        <w:rPr>
          <w:rFonts w:ascii="Calibri" w:hAnsi="Calibri" w:cs="Calibri"/>
          <w:i/>
          <w:iCs/>
          <w:noProof/>
          <w:color w:val="000000" w:themeColor="text1"/>
          <w:sz w:val="18"/>
          <w:szCs w:val="24"/>
        </w:rPr>
        <w:t>ChemNanoMat</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2</w:t>
      </w:r>
      <w:r w:rsidRPr="009F7F88">
        <w:rPr>
          <w:rFonts w:ascii="Calibri" w:hAnsi="Calibri" w:cs="Calibri"/>
          <w:noProof/>
          <w:color w:val="000000" w:themeColor="text1"/>
          <w:sz w:val="18"/>
          <w:szCs w:val="24"/>
        </w:rPr>
        <w:t>, 635–641.</w:t>
      </w:r>
    </w:p>
    <w:p w14:paraId="5F36710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3</w:t>
      </w:r>
      <w:r w:rsidRPr="009F7F88">
        <w:rPr>
          <w:rFonts w:ascii="Calibri" w:hAnsi="Calibri" w:cs="Calibri"/>
          <w:noProof/>
          <w:color w:val="000000" w:themeColor="text1"/>
          <w:sz w:val="18"/>
          <w:szCs w:val="24"/>
        </w:rPr>
        <w:tab/>
        <w:t xml:space="preserve">X. Yun, B. Lu, Z. Xiong, B. Jia, B. Tang, H. Mao, T. Zhang and X. Wang, </w:t>
      </w:r>
      <w:r w:rsidRPr="009F7F88">
        <w:rPr>
          <w:rFonts w:ascii="Calibri" w:hAnsi="Calibri" w:cs="Calibri"/>
          <w:i/>
          <w:iCs/>
          <w:noProof/>
          <w:color w:val="000000" w:themeColor="text1"/>
          <w:sz w:val="18"/>
          <w:szCs w:val="24"/>
        </w:rPr>
        <w:t>RSC Adv.</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29384–29395.</w:t>
      </w:r>
    </w:p>
    <w:p w14:paraId="469A5F0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4</w:t>
      </w:r>
      <w:r w:rsidRPr="009F7F88">
        <w:rPr>
          <w:rFonts w:ascii="Calibri" w:hAnsi="Calibri" w:cs="Calibri"/>
          <w:noProof/>
          <w:color w:val="000000" w:themeColor="text1"/>
          <w:sz w:val="18"/>
          <w:szCs w:val="24"/>
        </w:rPr>
        <w:tab/>
        <w:t xml:space="preserve">J. Ding, K. Shen, Z. Du, B. Li and S. Yang,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41871–41877.</w:t>
      </w:r>
    </w:p>
    <w:p w14:paraId="2B3C485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5</w:t>
      </w:r>
      <w:r w:rsidRPr="009F7F88">
        <w:rPr>
          <w:rFonts w:ascii="Calibri" w:hAnsi="Calibri" w:cs="Calibri"/>
          <w:noProof/>
          <w:color w:val="000000" w:themeColor="text1"/>
          <w:sz w:val="18"/>
          <w:szCs w:val="24"/>
        </w:rPr>
        <w:tab/>
        <w:t xml:space="preserve">F. Brunetti, A. Operamolla, S. Castro-Hermosa, G. Lucarelli, V. Manca, G. M. Farinola and T. M. Brown,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9</w:t>
      </w:r>
      <w:r w:rsidRPr="009F7F88">
        <w:rPr>
          <w:rFonts w:ascii="Calibri" w:hAnsi="Calibri" w:cs="Calibri"/>
          <w:noProof/>
          <w:color w:val="000000" w:themeColor="text1"/>
          <w:sz w:val="18"/>
          <w:szCs w:val="24"/>
        </w:rPr>
        <w:t>, 1806798.</w:t>
      </w:r>
    </w:p>
    <w:p w14:paraId="42AFFF4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6</w:t>
      </w:r>
      <w:r w:rsidRPr="009F7F88">
        <w:rPr>
          <w:rFonts w:ascii="Calibri" w:hAnsi="Calibri" w:cs="Calibri"/>
          <w:noProof/>
          <w:color w:val="000000" w:themeColor="text1"/>
          <w:sz w:val="18"/>
          <w:szCs w:val="24"/>
        </w:rPr>
        <w:tab/>
        <w:t xml:space="preserve">L. S. White, T. Selden, M. F. Bertino, C. Cartin, J. Angello, M. Schwan, B. Milow and L. Ratke, </w:t>
      </w:r>
      <w:r w:rsidRPr="009F7F88">
        <w:rPr>
          <w:rFonts w:ascii="Calibri" w:hAnsi="Calibri" w:cs="Calibri"/>
          <w:i/>
          <w:iCs/>
          <w:noProof/>
          <w:color w:val="000000" w:themeColor="text1"/>
          <w:sz w:val="18"/>
          <w:szCs w:val="24"/>
        </w:rPr>
        <w:t>Ind. Eng. Chem. Re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57</w:t>
      </w:r>
      <w:r w:rsidRPr="009F7F88">
        <w:rPr>
          <w:rFonts w:ascii="Calibri" w:hAnsi="Calibri" w:cs="Calibri"/>
          <w:noProof/>
          <w:color w:val="000000" w:themeColor="text1"/>
          <w:sz w:val="18"/>
          <w:szCs w:val="24"/>
        </w:rPr>
        <w:t>, 1197–1206.</w:t>
      </w:r>
    </w:p>
    <w:p w14:paraId="74E23B0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7</w:t>
      </w:r>
      <w:r w:rsidRPr="009F7F88">
        <w:rPr>
          <w:rFonts w:ascii="Calibri" w:hAnsi="Calibri" w:cs="Calibri"/>
          <w:noProof/>
          <w:color w:val="000000" w:themeColor="text1"/>
          <w:sz w:val="18"/>
          <w:szCs w:val="24"/>
        </w:rPr>
        <w:tab/>
        <w:t xml:space="preserve">F. Bonaccorso, A. Lombardo, T. Hasan, Z. Sun, L. Colombo and A. C. Ferrari, </w:t>
      </w:r>
      <w:r w:rsidRPr="009F7F88">
        <w:rPr>
          <w:rFonts w:ascii="Calibri" w:hAnsi="Calibri" w:cs="Calibri"/>
          <w:i/>
          <w:iCs/>
          <w:noProof/>
          <w:color w:val="000000" w:themeColor="text1"/>
          <w:sz w:val="18"/>
          <w:szCs w:val="24"/>
        </w:rPr>
        <w:t>Mater. Today</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15</w:t>
      </w:r>
      <w:r w:rsidRPr="009F7F88">
        <w:rPr>
          <w:rFonts w:ascii="Calibri" w:hAnsi="Calibri" w:cs="Calibri"/>
          <w:noProof/>
          <w:color w:val="000000" w:themeColor="text1"/>
          <w:sz w:val="18"/>
          <w:szCs w:val="24"/>
        </w:rPr>
        <w:t>, 564–589.</w:t>
      </w:r>
    </w:p>
    <w:p w14:paraId="25FFB11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8</w:t>
      </w:r>
      <w:r w:rsidRPr="009F7F88">
        <w:rPr>
          <w:rFonts w:ascii="Calibri" w:hAnsi="Calibri" w:cs="Calibri"/>
          <w:noProof/>
          <w:color w:val="000000" w:themeColor="text1"/>
          <w:sz w:val="18"/>
          <w:szCs w:val="24"/>
        </w:rPr>
        <w:tab/>
        <w:t xml:space="preserve">Y. Hernandez, V. Nicolosi, M. Lotya, F. M. Blighe, Z. Sun, S. De, I. T. McGovern, B. Holland, M. Byrne, Y. K. Gun’ko, J. J. Boland, P. Niraj, G. Duesberg, S. Krishnamurthy, R. Goodhue, J. Hutchison, V. Scardaci, A. C. Ferrari and J. N. Coleman, </w:t>
      </w:r>
      <w:r w:rsidRPr="009F7F88">
        <w:rPr>
          <w:rFonts w:ascii="Calibri" w:hAnsi="Calibri" w:cs="Calibri"/>
          <w:i/>
          <w:iCs/>
          <w:noProof/>
          <w:color w:val="000000" w:themeColor="text1"/>
          <w:sz w:val="18"/>
          <w:szCs w:val="24"/>
        </w:rPr>
        <w:t>Nat. Nanotechnol.</w:t>
      </w:r>
      <w:r w:rsidRPr="009F7F88">
        <w:rPr>
          <w:rFonts w:ascii="Calibri" w:hAnsi="Calibri" w:cs="Calibri"/>
          <w:noProof/>
          <w:color w:val="000000" w:themeColor="text1"/>
          <w:sz w:val="18"/>
          <w:szCs w:val="24"/>
        </w:rPr>
        <w:t xml:space="preserve">, 2008,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563–568.</w:t>
      </w:r>
    </w:p>
    <w:p w14:paraId="5D39C40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69</w:t>
      </w:r>
      <w:r w:rsidRPr="009F7F88">
        <w:rPr>
          <w:rFonts w:ascii="Calibri" w:hAnsi="Calibri" w:cs="Calibri"/>
          <w:noProof/>
          <w:color w:val="000000" w:themeColor="text1"/>
          <w:sz w:val="18"/>
          <w:szCs w:val="24"/>
        </w:rPr>
        <w:tab/>
        <w:t xml:space="preserve">J. N. Coleman, M. Lotya, A. O’Neill, S. D. Bergin, P. J. King, U. Khan, K. Young, A. Gaucher, S. De, R. J. Smith, I. V. Shvets, S. K. Arora, G. Stanton, H. Y. Kim, K. Lee, G. T. Kim, G. S. Duesberg, T. Hallam, J. J. Boland, J. J. Wang, J. F. Donegan, J. C. Grunlan, G. Moriarty, A. Shmeliov, R. J. Nicholls, J. M. Perkins, E. M. Grieveson, K. Theuwissen, D. W. McComb, P. D. Nellist and V. Nicolosi,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11, </w:t>
      </w:r>
      <w:r w:rsidRPr="009F7F88">
        <w:rPr>
          <w:rFonts w:ascii="Calibri" w:hAnsi="Calibri" w:cs="Calibri"/>
          <w:b/>
          <w:bCs/>
          <w:noProof/>
          <w:color w:val="000000" w:themeColor="text1"/>
          <w:sz w:val="18"/>
          <w:szCs w:val="24"/>
        </w:rPr>
        <w:t>331</w:t>
      </w:r>
      <w:r w:rsidRPr="009F7F88">
        <w:rPr>
          <w:rFonts w:ascii="Calibri" w:hAnsi="Calibri" w:cs="Calibri"/>
          <w:noProof/>
          <w:color w:val="000000" w:themeColor="text1"/>
          <w:sz w:val="18"/>
          <w:szCs w:val="24"/>
        </w:rPr>
        <w:t>, 568–571.</w:t>
      </w:r>
    </w:p>
    <w:p w14:paraId="0C231AD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0</w:t>
      </w:r>
      <w:r w:rsidRPr="009F7F88">
        <w:rPr>
          <w:rFonts w:ascii="Calibri" w:hAnsi="Calibri" w:cs="Calibri"/>
          <w:noProof/>
          <w:color w:val="000000" w:themeColor="text1"/>
          <w:sz w:val="18"/>
          <w:szCs w:val="24"/>
        </w:rPr>
        <w:tab/>
        <w:t xml:space="preserve">P. Wei, H. Leng, Q. Chen, R. C. Advincula and E. B. Pentzer, </w:t>
      </w:r>
      <w:r w:rsidRPr="009F7F88">
        <w:rPr>
          <w:rFonts w:ascii="Calibri" w:hAnsi="Calibri" w:cs="Calibri"/>
          <w:i/>
          <w:iCs/>
          <w:noProof/>
          <w:color w:val="000000" w:themeColor="text1"/>
          <w:sz w:val="18"/>
          <w:szCs w:val="24"/>
        </w:rPr>
        <w:t>ACS Appl. Polym.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w:t>
      </w:r>
      <w:r w:rsidRPr="009F7F88">
        <w:rPr>
          <w:rFonts w:ascii="Calibri" w:hAnsi="Calibri" w:cs="Calibri"/>
          <w:noProof/>
          <w:color w:val="000000" w:themeColor="text1"/>
          <w:sz w:val="18"/>
          <w:szCs w:val="24"/>
        </w:rPr>
        <w:t>, 885–892.</w:t>
      </w:r>
    </w:p>
    <w:p w14:paraId="39CA589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1</w:t>
      </w:r>
      <w:r w:rsidRPr="009F7F88">
        <w:rPr>
          <w:rFonts w:ascii="Calibri" w:hAnsi="Calibri" w:cs="Calibri"/>
          <w:noProof/>
          <w:color w:val="000000" w:themeColor="text1"/>
          <w:sz w:val="18"/>
          <w:szCs w:val="24"/>
        </w:rPr>
        <w:tab/>
        <w:t xml:space="preserve">J. L. Gurav, I. K. Jung, H. H. Park, E. S. Kang and D. Y. Nadargi, </w:t>
      </w:r>
      <w:r w:rsidRPr="009F7F88">
        <w:rPr>
          <w:rFonts w:ascii="Calibri" w:hAnsi="Calibri" w:cs="Calibri"/>
          <w:i/>
          <w:iCs/>
          <w:noProof/>
          <w:color w:val="000000" w:themeColor="text1"/>
          <w:sz w:val="18"/>
          <w:szCs w:val="24"/>
        </w:rPr>
        <w:t>J. Nanomater.</w:t>
      </w:r>
      <w:r w:rsidRPr="009F7F88">
        <w:rPr>
          <w:rFonts w:ascii="Calibri" w:hAnsi="Calibri" w:cs="Calibri"/>
          <w:noProof/>
          <w:color w:val="000000" w:themeColor="text1"/>
          <w:sz w:val="18"/>
          <w:szCs w:val="24"/>
        </w:rPr>
        <w:t>, 2010, 409310.</w:t>
      </w:r>
    </w:p>
    <w:p w14:paraId="22B57D9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2</w:t>
      </w:r>
      <w:r w:rsidRPr="009F7F88">
        <w:rPr>
          <w:rFonts w:ascii="Calibri" w:hAnsi="Calibri" w:cs="Calibri"/>
          <w:noProof/>
          <w:color w:val="000000" w:themeColor="text1"/>
          <w:sz w:val="18"/>
          <w:szCs w:val="24"/>
        </w:rPr>
        <w:tab/>
        <w:t xml:space="preserve">N. Hüsing and U. Schubert, </w:t>
      </w:r>
      <w:r w:rsidRPr="009F7F88">
        <w:rPr>
          <w:rFonts w:ascii="Calibri" w:hAnsi="Calibri" w:cs="Calibri"/>
          <w:i/>
          <w:iCs/>
          <w:noProof/>
          <w:color w:val="000000" w:themeColor="text1"/>
          <w:sz w:val="18"/>
          <w:szCs w:val="24"/>
        </w:rPr>
        <w:t>Angew. Chemie Int. Ed.</w:t>
      </w:r>
      <w:r w:rsidRPr="009F7F88">
        <w:rPr>
          <w:rFonts w:ascii="Calibri" w:hAnsi="Calibri" w:cs="Calibri"/>
          <w:noProof/>
          <w:color w:val="000000" w:themeColor="text1"/>
          <w:sz w:val="18"/>
          <w:szCs w:val="24"/>
        </w:rPr>
        <w:t xml:space="preserve">, 1998, </w:t>
      </w:r>
      <w:r w:rsidRPr="009F7F88">
        <w:rPr>
          <w:rFonts w:ascii="Calibri" w:hAnsi="Calibri" w:cs="Calibri"/>
          <w:b/>
          <w:bCs/>
          <w:noProof/>
          <w:color w:val="000000" w:themeColor="text1"/>
          <w:sz w:val="18"/>
          <w:szCs w:val="24"/>
        </w:rPr>
        <w:t>37</w:t>
      </w:r>
      <w:r w:rsidRPr="009F7F88">
        <w:rPr>
          <w:rFonts w:ascii="Calibri" w:hAnsi="Calibri" w:cs="Calibri"/>
          <w:noProof/>
          <w:color w:val="000000" w:themeColor="text1"/>
          <w:sz w:val="18"/>
          <w:szCs w:val="24"/>
        </w:rPr>
        <w:t>, 22–45.</w:t>
      </w:r>
    </w:p>
    <w:p w14:paraId="279EB59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3</w:t>
      </w:r>
      <w:r w:rsidRPr="009F7F88">
        <w:rPr>
          <w:rFonts w:ascii="Calibri" w:hAnsi="Calibri" w:cs="Calibri"/>
          <w:noProof/>
          <w:color w:val="000000" w:themeColor="text1"/>
          <w:sz w:val="18"/>
          <w:szCs w:val="24"/>
        </w:rPr>
        <w:tab/>
        <w:t xml:space="preserve">W. Liao, H. B. Zhao, Z. Liu, S. Xu and Y. Z. Wang, </w:t>
      </w:r>
      <w:r w:rsidRPr="009F7F88">
        <w:rPr>
          <w:rFonts w:ascii="Calibri" w:hAnsi="Calibri" w:cs="Calibri"/>
          <w:i/>
          <w:iCs/>
          <w:noProof/>
          <w:color w:val="000000" w:themeColor="text1"/>
          <w:sz w:val="18"/>
          <w:szCs w:val="24"/>
        </w:rPr>
        <w:t>Compos. Part B Eng.</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73</w:t>
      </w:r>
      <w:r w:rsidRPr="009F7F88">
        <w:rPr>
          <w:rFonts w:ascii="Calibri" w:hAnsi="Calibri" w:cs="Calibri"/>
          <w:noProof/>
          <w:color w:val="000000" w:themeColor="text1"/>
          <w:sz w:val="18"/>
          <w:szCs w:val="24"/>
        </w:rPr>
        <w:t>, 107036.</w:t>
      </w:r>
    </w:p>
    <w:p w14:paraId="0EA8FEC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4</w:t>
      </w:r>
      <w:r w:rsidRPr="009F7F88">
        <w:rPr>
          <w:rFonts w:ascii="Calibri" w:hAnsi="Calibri" w:cs="Calibri"/>
          <w:noProof/>
          <w:color w:val="000000" w:themeColor="text1"/>
          <w:sz w:val="18"/>
          <w:szCs w:val="24"/>
        </w:rPr>
        <w:tab/>
        <w:t xml:space="preserve">L. Ren, S. Cui, F. Cao and Q. Guo, </w:t>
      </w:r>
      <w:r w:rsidRPr="009F7F88">
        <w:rPr>
          <w:rFonts w:ascii="Calibri" w:hAnsi="Calibri" w:cs="Calibri"/>
          <w:i/>
          <w:iCs/>
          <w:noProof/>
          <w:color w:val="000000" w:themeColor="text1"/>
          <w:sz w:val="18"/>
          <w:szCs w:val="24"/>
        </w:rPr>
        <w:t>Angew. Chemie - Int. Ed.</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53</w:t>
      </w:r>
      <w:r w:rsidRPr="009F7F88">
        <w:rPr>
          <w:rFonts w:ascii="Calibri" w:hAnsi="Calibri" w:cs="Calibri"/>
          <w:noProof/>
          <w:color w:val="000000" w:themeColor="text1"/>
          <w:sz w:val="18"/>
          <w:szCs w:val="24"/>
        </w:rPr>
        <w:t>, 10147–10149.</w:t>
      </w:r>
    </w:p>
    <w:p w14:paraId="0442F67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5</w:t>
      </w:r>
      <w:r w:rsidRPr="009F7F88">
        <w:rPr>
          <w:rFonts w:ascii="Calibri" w:hAnsi="Calibri" w:cs="Calibri"/>
          <w:noProof/>
          <w:color w:val="000000" w:themeColor="text1"/>
          <w:sz w:val="18"/>
          <w:szCs w:val="24"/>
        </w:rPr>
        <w:tab/>
        <w:t xml:space="preserve">J. J. Moyano, A. Gómez-Gómez, D. Pérez-Coll, M. Belmonte, P. Miranzo and M. I. Osendi, </w:t>
      </w:r>
      <w:r w:rsidRPr="009F7F88">
        <w:rPr>
          <w:rFonts w:ascii="Calibri" w:hAnsi="Calibri" w:cs="Calibri"/>
          <w:i/>
          <w:iCs/>
          <w:noProof/>
          <w:color w:val="000000" w:themeColor="text1"/>
          <w:sz w:val="18"/>
          <w:szCs w:val="24"/>
        </w:rPr>
        <w:t>Carbon</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51</w:t>
      </w:r>
      <w:r w:rsidRPr="009F7F88">
        <w:rPr>
          <w:rFonts w:ascii="Calibri" w:hAnsi="Calibri" w:cs="Calibri"/>
          <w:noProof/>
          <w:color w:val="000000" w:themeColor="text1"/>
          <w:sz w:val="18"/>
          <w:szCs w:val="24"/>
        </w:rPr>
        <w:t>, 94–102.</w:t>
      </w:r>
    </w:p>
    <w:p w14:paraId="17F68C8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6</w:t>
      </w:r>
      <w:r w:rsidRPr="009F7F88">
        <w:rPr>
          <w:rFonts w:ascii="Calibri" w:hAnsi="Calibri" w:cs="Calibri"/>
          <w:noProof/>
          <w:color w:val="000000" w:themeColor="text1"/>
          <w:sz w:val="18"/>
          <w:szCs w:val="24"/>
        </w:rPr>
        <w:tab/>
        <w:t xml:space="preserve">C. L. Yaws, H.-C. Yang and X. Pan, </w:t>
      </w:r>
      <w:r w:rsidRPr="009F7F88">
        <w:rPr>
          <w:rFonts w:ascii="Calibri" w:hAnsi="Calibri" w:cs="Calibri"/>
          <w:i/>
          <w:iCs/>
          <w:noProof/>
          <w:color w:val="000000" w:themeColor="text1"/>
          <w:sz w:val="18"/>
          <w:szCs w:val="24"/>
        </w:rPr>
        <w:t>Chem. Eng.</w:t>
      </w:r>
      <w:r w:rsidRPr="009F7F88">
        <w:rPr>
          <w:rFonts w:ascii="Calibri" w:hAnsi="Calibri" w:cs="Calibri"/>
          <w:noProof/>
          <w:color w:val="000000" w:themeColor="text1"/>
          <w:sz w:val="18"/>
          <w:szCs w:val="24"/>
        </w:rPr>
        <w:t xml:space="preserve">, 1991, </w:t>
      </w:r>
      <w:r w:rsidRPr="009F7F88">
        <w:rPr>
          <w:rFonts w:ascii="Calibri" w:hAnsi="Calibri" w:cs="Calibri"/>
          <w:b/>
          <w:bCs/>
          <w:noProof/>
          <w:color w:val="000000" w:themeColor="text1"/>
          <w:sz w:val="18"/>
          <w:szCs w:val="24"/>
        </w:rPr>
        <w:t>98</w:t>
      </w:r>
      <w:r w:rsidRPr="009F7F88">
        <w:rPr>
          <w:rFonts w:ascii="Calibri" w:hAnsi="Calibri" w:cs="Calibri"/>
          <w:noProof/>
          <w:color w:val="000000" w:themeColor="text1"/>
          <w:sz w:val="18"/>
          <w:szCs w:val="24"/>
        </w:rPr>
        <w:t>, 140–149.</w:t>
      </w:r>
    </w:p>
    <w:p w14:paraId="6879C13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7</w:t>
      </w:r>
      <w:r w:rsidRPr="009F7F88">
        <w:rPr>
          <w:rFonts w:ascii="Calibri" w:hAnsi="Calibri" w:cs="Calibri"/>
          <w:noProof/>
          <w:color w:val="000000" w:themeColor="text1"/>
          <w:sz w:val="18"/>
          <w:szCs w:val="24"/>
        </w:rPr>
        <w:tab/>
        <w:t xml:space="preserve">G. Körösi and E. S. Kováts, </w:t>
      </w:r>
      <w:r w:rsidRPr="009F7F88">
        <w:rPr>
          <w:rFonts w:ascii="Calibri" w:hAnsi="Calibri" w:cs="Calibri"/>
          <w:i/>
          <w:iCs/>
          <w:noProof/>
          <w:color w:val="000000" w:themeColor="text1"/>
          <w:sz w:val="18"/>
          <w:szCs w:val="24"/>
        </w:rPr>
        <w:t>J. Chem. Eng. Data</w:t>
      </w:r>
      <w:r w:rsidRPr="009F7F88">
        <w:rPr>
          <w:rFonts w:ascii="Calibri" w:hAnsi="Calibri" w:cs="Calibri"/>
          <w:noProof/>
          <w:color w:val="000000" w:themeColor="text1"/>
          <w:sz w:val="18"/>
          <w:szCs w:val="24"/>
        </w:rPr>
        <w:t xml:space="preserve">, 1981, </w:t>
      </w:r>
      <w:r w:rsidRPr="009F7F88">
        <w:rPr>
          <w:rFonts w:ascii="Calibri" w:hAnsi="Calibri" w:cs="Calibri"/>
          <w:b/>
          <w:bCs/>
          <w:noProof/>
          <w:color w:val="000000" w:themeColor="text1"/>
          <w:sz w:val="18"/>
          <w:szCs w:val="24"/>
        </w:rPr>
        <w:t>26</w:t>
      </w:r>
      <w:r w:rsidRPr="009F7F88">
        <w:rPr>
          <w:rFonts w:ascii="Calibri" w:hAnsi="Calibri" w:cs="Calibri"/>
          <w:noProof/>
          <w:color w:val="000000" w:themeColor="text1"/>
          <w:sz w:val="18"/>
          <w:szCs w:val="24"/>
        </w:rPr>
        <w:t>, 323–332.</w:t>
      </w:r>
    </w:p>
    <w:p w14:paraId="21F6B20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8</w:t>
      </w:r>
      <w:r w:rsidRPr="009F7F88">
        <w:rPr>
          <w:rFonts w:ascii="Calibri" w:hAnsi="Calibri" w:cs="Calibri"/>
          <w:noProof/>
          <w:color w:val="000000" w:themeColor="text1"/>
          <w:sz w:val="18"/>
          <w:szCs w:val="24"/>
        </w:rPr>
        <w:tab/>
        <w:t xml:space="preserve">G. W. Kauffman and P. C. Jurs, </w:t>
      </w:r>
      <w:r w:rsidRPr="009F7F88">
        <w:rPr>
          <w:rFonts w:ascii="Calibri" w:hAnsi="Calibri" w:cs="Calibri"/>
          <w:i/>
          <w:iCs/>
          <w:noProof/>
          <w:color w:val="000000" w:themeColor="text1"/>
          <w:sz w:val="18"/>
          <w:szCs w:val="24"/>
        </w:rPr>
        <w:t>J. Chem. Inf. Comput. Sci.</w:t>
      </w:r>
      <w:r w:rsidRPr="009F7F88">
        <w:rPr>
          <w:rFonts w:ascii="Calibri" w:hAnsi="Calibri" w:cs="Calibri"/>
          <w:noProof/>
          <w:color w:val="000000" w:themeColor="text1"/>
          <w:sz w:val="18"/>
          <w:szCs w:val="24"/>
        </w:rPr>
        <w:t xml:space="preserve">, 2001, </w:t>
      </w:r>
      <w:r w:rsidRPr="009F7F88">
        <w:rPr>
          <w:rFonts w:ascii="Calibri" w:hAnsi="Calibri" w:cs="Calibri"/>
          <w:b/>
          <w:bCs/>
          <w:noProof/>
          <w:color w:val="000000" w:themeColor="text1"/>
          <w:sz w:val="18"/>
          <w:szCs w:val="24"/>
        </w:rPr>
        <w:t>41</w:t>
      </w:r>
      <w:r w:rsidRPr="009F7F88">
        <w:rPr>
          <w:rFonts w:ascii="Calibri" w:hAnsi="Calibri" w:cs="Calibri"/>
          <w:noProof/>
          <w:color w:val="000000" w:themeColor="text1"/>
          <w:sz w:val="18"/>
          <w:szCs w:val="24"/>
        </w:rPr>
        <w:t>, 408–418.</w:t>
      </w:r>
    </w:p>
    <w:p w14:paraId="101875D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79</w:t>
      </w:r>
      <w:r w:rsidRPr="009F7F88">
        <w:rPr>
          <w:rFonts w:ascii="Calibri" w:hAnsi="Calibri" w:cs="Calibri"/>
          <w:noProof/>
          <w:color w:val="000000" w:themeColor="text1"/>
          <w:sz w:val="18"/>
          <w:szCs w:val="24"/>
        </w:rPr>
        <w:tab/>
        <w:t xml:space="preserve">D. R. Lide, </w:t>
      </w:r>
      <w:r w:rsidRPr="009F7F88">
        <w:rPr>
          <w:rFonts w:ascii="Calibri" w:hAnsi="Calibri" w:cs="Calibri"/>
          <w:i/>
          <w:iCs/>
          <w:noProof/>
          <w:color w:val="000000" w:themeColor="text1"/>
          <w:sz w:val="18"/>
          <w:szCs w:val="24"/>
        </w:rPr>
        <w:t>CRC Handbook of Chemistry and Physics, 85th Edition</w:t>
      </w:r>
      <w:r w:rsidRPr="009F7F88">
        <w:rPr>
          <w:rFonts w:ascii="Calibri" w:hAnsi="Calibri" w:cs="Calibri"/>
          <w:noProof/>
          <w:color w:val="000000" w:themeColor="text1"/>
          <w:sz w:val="18"/>
          <w:szCs w:val="24"/>
        </w:rPr>
        <w:t>, CRC Press, 2004.</w:t>
      </w:r>
    </w:p>
    <w:p w14:paraId="156E3F0F"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0</w:t>
      </w:r>
      <w:r w:rsidRPr="009F7F88">
        <w:rPr>
          <w:rFonts w:ascii="Calibri" w:hAnsi="Calibri" w:cs="Calibri"/>
          <w:noProof/>
          <w:color w:val="000000" w:themeColor="text1"/>
          <w:sz w:val="18"/>
          <w:szCs w:val="24"/>
        </w:rPr>
        <w:tab/>
        <w:t xml:space="preserve">R. Sui and P. Charpentier, </w:t>
      </w:r>
      <w:r w:rsidRPr="009F7F88">
        <w:rPr>
          <w:rFonts w:ascii="Calibri" w:hAnsi="Calibri" w:cs="Calibri"/>
          <w:i/>
          <w:iCs/>
          <w:noProof/>
          <w:color w:val="000000" w:themeColor="text1"/>
          <w:sz w:val="18"/>
          <w:szCs w:val="24"/>
        </w:rPr>
        <w:t>Chem. Rev.</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112</w:t>
      </w:r>
      <w:r w:rsidRPr="009F7F88">
        <w:rPr>
          <w:rFonts w:ascii="Calibri" w:hAnsi="Calibri" w:cs="Calibri"/>
          <w:noProof/>
          <w:color w:val="000000" w:themeColor="text1"/>
          <w:sz w:val="18"/>
          <w:szCs w:val="24"/>
        </w:rPr>
        <w:t>, 3057–3082.</w:t>
      </w:r>
    </w:p>
    <w:p w14:paraId="4175D68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lastRenderedPageBreak/>
        <w:t>281</w:t>
      </w:r>
      <w:r w:rsidRPr="009F7F88">
        <w:rPr>
          <w:rFonts w:ascii="Calibri" w:hAnsi="Calibri" w:cs="Calibri"/>
          <w:noProof/>
          <w:color w:val="000000" w:themeColor="text1"/>
          <w:sz w:val="18"/>
          <w:szCs w:val="24"/>
        </w:rPr>
        <w:tab/>
        <w:t xml:space="preserve">D. W. Matson and R. D. Smith, </w:t>
      </w:r>
      <w:r w:rsidRPr="009F7F88">
        <w:rPr>
          <w:rFonts w:ascii="Calibri" w:hAnsi="Calibri" w:cs="Calibri"/>
          <w:i/>
          <w:iCs/>
          <w:noProof/>
          <w:color w:val="000000" w:themeColor="text1"/>
          <w:sz w:val="18"/>
          <w:szCs w:val="24"/>
        </w:rPr>
        <w:t>J. Am. Ceram. Soc.</w:t>
      </w:r>
      <w:r w:rsidRPr="009F7F88">
        <w:rPr>
          <w:rFonts w:ascii="Calibri" w:hAnsi="Calibri" w:cs="Calibri"/>
          <w:noProof/>
          <w:color w:val="000000" w:themeColor="text1"/>
          <w:sz w:val="18"/>
          <w:szCs w:val="24"/>
        </w:rPr>
        <w:t xml:space="preserve">, 1989, </w:t>
      </w:r>
      <w:r w:rsidRPr="009F7F88">
        <w:rPr>
          <w:rFonts w:ascii="Calibri" w:hAnsi="Calibri" w:cs="Calibri"/>
          <w:b/>
          <w:bCs/>
          <w:noProof/>
          <w:color w:val="000000" w:themeColor="text1"/>
          <w:sz w:val="18"/>
          <w:szCs w:val="24"/>
        </w:rPr>
        <w:t>72</w:t>
      </w:r>
      <w:r w:rsidRPr="009F7F88">
        <w:rPr>
          <w:rFonts w:ascii="Calibri" w:hAnsi="Calibri" w:cs="Calibri"/>
          <w:noProof/>
          <w:color w:val="000000" w:themeColor="text1"/>
          <w:sz w:val="18"/>
          <w:szCs w:val="24"/>
        </w:rPr>
        <w:t>, 871–881.</w:t>
      </w:r>
    </w:p>
    <w:p w14:paraId="60B3B5B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2</w:t>
      </w:r>
      <w:r w:rsidRPr="009F7F88">
        <w:rPr>
          <w:rFonts w:ascii="Calibri" w:hAnsi="Calibri" w:cs="Calibri"/>
          <w:noProof/>
          <w:color w:val="000000" w:themeColor="text1"/>
          <w:sz w:val="18"/>
          <w:szCs w:val="24"/>
        </w:rPr>
        <w:tab/>
        <w:t xml:space="preserve">A. H. N. Mousa, </w:t>
      </w:r>
      <w:r w:rsidRPr="009F7F88">
        <w:rPr>
          <w:rFonts w:ascii="Calibri" w:hAnsi="Calibri" w:cs="Calibri"/>
          <w:i/>
          <w:iCs/>
          <w:noProof/>
          <w:color w:val="000000" w:themeColor="text1"/>
          <w:sz w:val="18"/>
          <w:szCs w:val="24"/>
        </w:rPr>
        <w:t>J. Chem. Thermodyn.</w:t>
      </w:r>
      <w:r w:rsidRPr="009F7F88">
        <w:rPr>
          <w:rFonts w:ascii="Calibri" w:hAnsi="Calibri" w:cs="Calibri"/>
          <w:noProof/>
          <w:color w:val="000000" w:themeColor="text1"/>
          <w:sz w:val="18"/>
          <w:szCs w:val="24"/>
        </w:rPr>
        <w:t xml:space="preserve">, 1977,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1063–1065.</w:t>
      </w:r>
    </w:p>
    <w:p w14:paraId="694FCC1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3</w:t>
      </w:r>
      <w:r w:rsidRPr="009F7F88">
        <w:rPr>
          <w:rFonts w:ascii="Calibri" w:hAnsi="Calibri" w:cs="Calibri"/>
          <w:noProof/>
          <w:color w:val="000000" w:themeColor="text1"/>
          <w:sz w:val="18"/>
          <w:szCs w:val="24"/>
        </w:rPr>
        <w:tab/>
        <w:t xml:space="preserve">L. M. Radzhabova, G. V. Stepanov and I. M. Abdulagatov, </w:t>
      </w:r>
      <w:r w:rsidRPr="009F7F88">
        <w:rPr>
          <w:rFonts w:ascii="Calibri" w:hAnsi="Calibri" w:cs="Calibri"/>
          <w:i/>
          <w:iCs/>
          <w:noProof/>
          <w:color w:val="000000" w:themeColor="text1"/>
          <w:sz w:val="18"/>
          <w:szCs w:val="24"/>
        </w:rPr>
        <w:t>Fluid Phase Equilib.</w:t>
      </w:r>
      <w:r w:rsidRPr="009F7F88">
        <w:rPr>
          <w:rFonts w:ascii="Calibri" w:hAnsi="Calibri" w:cs="Calibri"/>
          <w:noProof/>
          <w:color w:val="000000" w:themeColor="text1"/>
          <w:sz w:val="18"/>
          <w:szCs w:val="24"/>
        </w:rPr>
        <w:t xml:space="preserve">, 2011, </w:t>
      </w:r>
      <w:r w:rsidRPr="009F7F88">
        <w:rPr>
          <w:rFonts w:ascii="Calibri" w:hAnsi="Calibri" w:cs="Calibri"/>
          <w:b/>
          <w:bCs/>
          <w:noProof/>
          <w:color w:val="000000" w:themeColor="text1"/>
          <w:sz w:val="18"/>
          <w:szCs w:val="24"/>
        </w:rPr>
        <w:t>309</w:t>
      </w:r>
      <w:r w:rsidRPr="009F7F88">
        <w:rPr>
          <w:rFonts w:ascii="Calibri" w:hAnsi="Calibri" w:cs="Calibri"/>
          <w:noProof/>
          <w:color w:val="000000" w:themeColor="text1"/>
          <w:sz w:val="18"/>
          <w:szCs w:val="24"/>
        </w:rPr>
        <w:t>, 128–144.</w:t>
      </w:r>
    </w:p>
    <w:p w14:paraId="355512D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4</w:t>
      </w:r>
      <w:r w:rsidRPr="009F7F88">
        <w:rPr>
          <w:rFonts w:ascii="Calibri" w:hAnsi="Calibri" w:cs="Calibri"/>
          <w:noProof/>
          <w:color w:val="000000" w:themeColor="text1"/>
          <w:sz w:val="18"/>
          <w:szCs w:val="24"/>
        </w:rPr>
        <w:tab/>
        <w:t xml:space="preserve">Y. Jiang, J. Feng and J. Feng, </w:t>
      </w:r>
      <w:r w:rsidRPr="009F7F88">
        <w:rPr>
          <w:rFonts w:ascii="Calibri" w:hAnsi="Calibri" w:cs="Calibri"/>
          <w:i/>
          <w:iCs/>
          <w:noProof/>
          <w:color w:val="000000" w:themeColor="text1"/>
          <w:sz w:val="18"/>
          <w:szCs w:val="24"/>
        </w:rPr>
        <w:t>J. Sol-Gel Sci. Technol.</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83</w:t>
      </w:r>
      <w:r w:rsidRPr="009F7F88">
        <w:rPr>
          <w:rFonts w:ascii="Calibri" w:hAnsi="Calibri" w:cs="Calibri"/>
          <w:noProof/>
          <w:color w:val="000000" w:themeColor="text1"/>
          <w:sz w:val="18"/>
          <w:szCs w:val="24"/>
        </w:rPr>
        <w:t>, 64–71.</w:t>
      </w:r>
    </w:p>
    <w:p w14:paraId="1BC10B2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5</w:t>
      </w:r>
      <w:r w:rsidRPr="009F7F88">
        <w:rPr>
          <w:rFonts w:ascii="Calibri" w:hAnsi="Calibri" w:cs="Calibri"/>
          <w:noProof/>
          <w:color w:val="000000" w:themeColor="text1"/>
          <w:sz w:val="18"/>
          <w:szCs w:val="24"/>
        </w:rPr>
        <w:tab/>
        <w:t xml:space="preserve">D. B. Mahadik, Y. K. Lee, C. S. Park, H. Y. Chung, M. H. Hong, H. N. R. Jung, W. Han and H. H. Park, </w:t>
      </w:r>
      <w:r w:rsidRPr="009F7F88">
        <w:rPr>
          <w:rFonts w:ascii="Calibri" w:hAnsi="Calibri" w:cs="Calibri"/>
          <w:i/>
          <w:iCs/>
          <w:noProof/>
          <w:color w:val="000000" w:themeColor="text1"/>
          <w:sz w:val="18"/>
          <w:szCs w:val="24"/>
        </w:rPr>
        <w:t>Solid State Sci.</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50</w:t>
      </w:r>
      <w:r w:rsidRPr="009F7F88">
        <w:rPr>
          <w:rFonts w:ascii="Calibri" w:hAnsi="Calibri" w:cs="Calibri"/>
          <w:noProof/>
          <w:color w:val="000000" w:themeColor="text1"/>
          <w:sz w:val="18"/>
          <w:szCs w:val="24"/>
        </w:rPr>
        <w:t>, 1–8.</w:t>
      </w:r>
    </w:p>
    <w:p w14:paraId="57D524A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6</w:t>
      </w:r>
      <w:r w:rsidRPr="009F7F88">
        <w:rPr>
          <w:rFonts w:ascii="Calibri" w:hAnsi="Calibri" w:cs="Calibri"/>
          <w:noProof/>
          <w:color w:val="000000" w:themeColor="text1"/>
          <w:sz w:val="18"/>
          <w:szCs w:val="24"/>
        </w:rPr>
        <w:tab/>
        <w:t xml:space="preserve">C. K. Chua and M. Pumera, </w:t>
      </w:r>
      <w:r w:rsidRPr="009F7F88">
        <w:rPr>
          <w:rFonts w:ascii="Calibri" w:hAnsi="Calibri" w:cs="Calibri"/>
          <w:i/>
          <w:iCs/>
          <w:noProof/>
          <w:color w:val="000000" w:themeColor="text1"/>
          <w:sz w:val="18"/>
          <w:szCs w:val="24"/>
        </w:rPr>
        <w:t>Chem. Soc. Rev.</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43</w:t>
      </w:r>
      <w:r w:rsidRPr="009F7F88">
        <w:rPr>
          <w:rFonts w:ascii="Calibri" w:hAnsi="Calibri" w:cs="Calibri"/>
          <w:noProof/>
          <w:color w:val="000000" w:themeColor="text1"/>
          <w:sz w:val="18"/>
          <w:szCs w:val="24"/>
        </w:rPr>
        <w:t>, 291–312.</w:t>
      </w:r>
    </w:p>
    <w:p w14:paraId="26EC7DA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7</w:t>
      </w:r>
      <w:r w:rsidRPr="009F7F88">
        <w:rPr>
          <w:rFonts w:ascii="Calibri" w:hAnsi="Calibri" w:cs="Calibri"/>
          <w:noProof/>
          <w:color w:val="000000" w:themeColor="text1"/>
          <w:sz w:val="18"/>
          <w:szCs w:val="24"/>
        </w:rPr>
        <w:tab/>
        <w:t xml:space="preserve">P. C. Thapliyal and K. Singh, </w:t>
      </w:r>
      <w:r w:rsidRPr="009F7F88">
        <w:rPr>
          <w:rFonts w:ascii="Calibri" w:hAnsi="Calibri" w:cs="Calibri"/>
          <w:i/>
          <w:iCs/>
          <w:noProof/>
          <w:color w:val="000000" w:themeColor="text1"/>
          <w:sz w:val="18"/>
          <w:szCs w:val="24"/>
        </w:rPr>
        <w:t>J. Mater.</w:t>
      </w:r>
      <w:r w:rsidRPr="009F7F88">
        <w:rPr>
          <w:rFonts w:ascii="Calibri" w:hAnsi="Calibri" w:cs="Calibri"/>
          <w:noProof/>
          <w:color w:val="000000" w:themeColor="text1"/>
          <w:sz w:val="18"/>
          <w:szCs w:val="24"/>
        </w:rPr>
        <w:t>, 2014, 127049.</w:t>
      </w:r>
    </w:p>
    <w:p w14:paraId="599C443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8</w:t>
      </w:r>
      <w:r w:rsidRPr="009F7F88">
        <w:rPr>
          <w:rFonts w:ascii="Calibri" w:hAnsi="Calibri" w:cs="Calibri"/>
          <w:noProof/>
          <w:color w:val="000000" w:themeColor="text1"/>
          <w:sz w:val="18"/>
          <w:szCs w:val="24"/>
        </w:rPr>
        <w:tab/>
        <w:t xml:space="preserve">X. Wei, S. Wan and S. Gao, </w:t>
      </w:r>
      <w:r w:rsidRPr="009F7F88">
        <w:rPr>
          <w:rFonts w:ascii="Calibri" w:hAnsi="Calibri" w:cs="Calibri"/>
          <w:i/>
          <w:iCs/>
          <w:noProof/>
          <w:color w:val="000000" w:themeColor="text1"/>
          <w:sz w:val="18"/>
          <w:szCs w:val="24"/>
        </w:rPr>
        <w:t>Nano Energy</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206–215.</w:t>
      </w:r>
    </w:p>
    <w:p w14:paraId="5AF274D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89</w:t>
      </w:r>
      <w:r w:rsidRPr="009F7F88">
        <w:rPr>
          <w:rFonts w:ascii="Calibri" w:hAnsi="Calibri" w:cs="Calibri"/>
          <w:noProof/>
          <w:color w:val="000000" w:themeColor="text1"/>
          <w:sz w:val="18"/>
          <w:szCs w:val="24"/>
        </w:rPr>
        <w:tab/>
        <w:t xml:space="preserve">X. Zheng, G. Shen, C. Wang, Y. Li, D. Dunphy, T. Hasan, C. J. Brinker and B. L. Su, </w:t>
      </w:r>
      <w:r w:rsidRPr="009F7F88">
        <w:rPr>
          <w:rFonts w:ascii="Calibri" w:hAnsi="Calibri" w:cs="Calibri"/>
          <w:i/>
          <w:iCs/>
          <w:noProof/>
          <w:color w:val="000000" w:themeColor="text1"/>
          <w:sz w:val="18"/>
          <w:szCs w:val="24"/>
        </w:rPr>
        <w:t>Nat. Commun.</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14921.</w:t>
      </w:r>
    </w:p>
    <w:p w14:paraId="2279E53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0</w:t>
      </w:r>
      <w:r w:rsidRPr="009F7F88">
        <w:rPr>
          <w:rFonts w:ascii="Calibri" w:hAnsi="Calibri" w:cs="Calibri"/>
          <w:noProof/>
          <w:color w:val="000000" w:themeColor="text1"/>
          <w:sz w:val="18"/>
          <w:szCs w:val="24"/>
        </w:rPr>
        <w:tab/>
        <w:t xml:space="preserve">L. Wu, Y. Li, Z. Fu and B.-L. Su, </w:t>
      </w:r>
      <w:r w:rsidRPr="009F7F88">
        <w:rPr>
          <w:rFonts w:ascii="Calibri" w:hAnsi="Calibri" w:cs="Calibri"/>
          <w:i/>
          <w:iCs/>
          <w:noProof/>
          <w:color w:val="000000" w:themeColor="text1"/>
          <w:sz w:val="18"/>
          <w:szCs w:val="24"/>
        </w:rPr>
        <w:t>Natl. Sci. Rev.</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1667–1701.</w:t>
      </w:r>
    </w:p>
    <w:p w14:paraId="395AC81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1</w:t>
      </w:r>
      <w:r w:rsidRPr="009F7F88">
        <w:rPr>
          <w:rFonts w:ascii="Calibri" w:hAnsi="Calibri" w:cs="Calibri"/>
          <w:noProof/>
          <w:color w:val="000000" w:themeColor="text1"/>
          <w:sz w:val="18"/>
          <w:szCs w:val="24"/>
        </w:rPr>
        <w:tab/>
        <w:t xml:space="preserve">L. Fan, Y. Zhang, Z. Guo, B. Sun, D. Tian, Y. Feng, N. Zhang and K. Sun, </w:t>
      </w:r>
      <w:r w:rsidRPr="009F7F88">
        <w:rPr>
          <w:rFonts w:ascii="Calibri" w:hAnsi="Calibri" w:cs="Calibri"/>
          <w:i/>
          <w:iCs/>
          <w:noProof/>
          <w:color w:val="000000" w:themeColor="text1"/>
          <w:sz w:val="18"/>
          <w:szCs w:val="24"/>
        </w:rPr>
        <w:t>Chem. - A Eur. J.</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26</w:t>
      </w:r>
      <w:r w:rsidRPr="009F7F88">
        <w:rPr>
          <w:rFonts w:ascii="Calibri" w:hAnsi="Calibri" w:cs="Calibri"/>
          <w:noProof/>
          <w:color w:val="000000" w:themeColor="text1"/>
          <w:sz w:val="18"/>
          <w:szCs w:val="24"/>
        </w:rPr>
        <w:t>, 9314–9318.</w:t>
      </w:r>
    </w:p>
    <w:p w14:paraId="6ABB102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2</w:t>
      </w:r>
      <w:r w:rsidRPr="009F7F88">
        <w:rPr>
          <w:rFonts w:ascii="Calibri" w:hAnsi="Calibri" w:cs="Calibri"/>
          <w:noProof/>
          <w:color w:val="000000" w:themeColor="text1"/>
          <w:sz w:val="18"/>
          <w:szCs w:val="24"/>
        </w:rPr>
        <w:tab/>
        <w:t xml:space="preserve">Q. Zheng, A. Kvit, Z. Cai, Z. Ma and S. Gong,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12528–12541.</w:t>
      </w:r>
    </w:p>
    <w:p w14:paraId="2567239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3</w:t>
      </w:r>
      <w:r w:rsidRPr="009F7F88">
        <w:rPr>
          <w:rFonts w:ascii="Calibri" w:hAnsi="Calibri" w:cs="Calibri"/>
          <w:noProof/>
          <w:color w:val="000000" w:themeColor="text1"/>
          <w:sz w:val="18"/>
          <w:szCs w:val="24"/>
        </w:rPr>
        <w:tab/>
        <w:t xml:space="preserve">D. Ghosh, J. Lim, R. Narayan and S. O. Kim,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22253–22260.</w:t>
      </w:r>
    </w:p>
    <w:p w14:paraId="00CD7B5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4</w:t>
      </w:r>
      <w:r w:rsidRPr="009F7F88">
        <w:rPr>
          <w:rFonts w:ascii="Calibri" w:hAnsi="Calibri" w:cs="Calibri"/>
          <w:noProof/>
          <w:color w:val="000000" w:themeColor="text1"/>
          <w:sz w:val="18"/>
          <w:szCs w:val="24"/>
        </w:rPr>
        <w:tab/>
        <w:t xml:space="preserve">C. Wan, Y. Jiao, W. Bao, H. Gao, Y. Wu and J. Li,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9556–9564.</w:t>
      </w:r>
    </w:p>
    <w:p w14:paraId="6601EC3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5</w:t>
      </w:r>
      <w:r w:rsidRPr="009F7F88">
        <w:rPr>
          <w:rFonts w:ascii="Calibri" w:hAnsi="Calibri" w:cs="Calibri"/>
          <w:noProof/>
          <w:color w:val="000000" w:themeColor="text1"/>
          <w:sz w:val="18"/>
          <w:szCs w:val="24"/>
        </w:rPr>
        <w:tab/>
        <w:t xml:space="preserve">Z. Pan, M. Liu, J. Yang, Y. Qiu, W. Li, Y. Xu, X. Zhang and Y. Zhang,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7</w:t>
      </w:r>
      <w:r w:rsidRPr="009F7F88">
        <w:rPr>
          <w:rFonts w:ascii="Calibri" w:hAnsi="Calibri" w:cs="Calibri"/>
          <w:noProof/>
          <w:color w:val="000000" w:themeColor="text1"/>
          <w:sz w:val="18"/>
          <w:szCs w:val="24"/>
        </w:rPr>
        <w:t>, 1701122.</w:t>
      </w:r>
    </w:p>
    <w:p w14:paraId="72CF962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6</w:t>
      </w:r>
      <w:r w:rsidRPr="009F7F88">
        <w:rPr>
          <w:rFonts w:ascii="Calibri" w:hAnsi="Calibri" w:cs="Calibri"/>
          <w:noProof/>
          <w:color w:val="000000" w:themeColor="text1"/>
          <w:sz w:val="18"/>
          <w:szCs w:val="24"/>
        </w:rPr>
        <w:tab/>
        <w:t xml:space="preserve">W. Sun, G. Gao, Y. Du, K. Zhang and G. Wu,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9938–9947.</w:t>
      </w:r>
    </w:p>
    <w:p w14:paraId="20C046D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7</w:t>
      </w:r>
      <w:r w:rsidRPr="009F7F88">
        <w:rPr>
          <w:rFonts w:ascii="Calibri" w:hAnsi="Calibri" w:cs="Calibri"/>
          <w:noProof/>
          <w:color w:val="000000" w:themeColor="text1"/>
          <w:sz w:val="18"/>
          <w:szCs w:val="24"/>
        </w:rPr>
        <w:tab/>
        <w:t xml:space="preserve">H. Zhang, A. Xie, C. Wang, H. Wang, Y. Shen and X. Tian, </w:t>
      </w:r>
      <w:r w:rsidRPr="009F7F88">
        <w:rPr>
          <w:rFonts w:ascii="Calibri" w:hAnsi="Calibri" w:cs="Calibri"/>
          <w:i/>
          <w:iCs/>
          <w:noProof/>
          <w:color w:val="000000" w:themeColor="text1"/>
          <w:sz w:val="18"/>
          <w:szCs w:val="24"/>
        </w:rPr>
        <w:t>ChemPhysChem</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15</w:t>
      </w:r>
      <w:r w:rsidRPr="009F7F88">
        <w:rPr>
          <w:rFonts w:ascii="Calibri" w:hAnsi="Calibri" w:cs="Calibri"/>
          <w:noProof/>
          <w:color w:val="000000" w:themeColor="text1"/>
          <w:sz w:val="18"/>
          <w:szCs w:val="24"/>
        </w:rPr>
        <w:t>, 366–373.</w:t>
      </w:r>
    </w:p>
    <w:p w14:paraId="0B6B46F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8</w:t>
      </w:r>
      <w:r w:rsidRPr="009F7F88">
        <w:rPr>
          <w:rFonts w:ascii="Calibri" w:hAnsi="Calibri" w:cs="Calibri"/>
          <w:noProof/>
          <w:color w:val="000000" w:themeColor="text1"/>
          <w:sz w:val="18"/>
          <w:szCs w:val="24"/>
        </w:rPr>
        <w:tab/>
        <w:t xml:space="preserve">Y. Xu, Z. Lin, X. Huang, Y. Liu, Y. Huang and X. Duan,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3, </w:t>
      </w:r>
      <w:r w:rsidRPr="009F7F88">
        <w:rPr>
          <w:rFonts w:ascii="Calibri" w:hAnsi="Calibri" w:cs="Calibri"/>
          <w:b/>
          <w:bCs/>
          <w:noProof/>
          <w:color w:val="000000" w:themeColor="text1"/>
          <w:sz w:val="18"/>
          <w:szCs w:val="24"/>
        </w:rPr>
        <w:t>7</w:t>
      </w:r>
      <w:r w:rsidRPr="009F7F88">
        <w:rPr>
          <w:rFonts w:ascii="Calibri" w:hAnsi="Calibri" w:cs="Calibri"/>
          <w:noProof/>
          <w:color w:val="000000" w:themeColor="text1"/>
          <w:sz w:val="18"/>
          <w:szCs w:val="24"/>
        </w:rPr>
        <w:t>, 4042–4049.</w:t>
      </w:r>
    </w:p>
    <w:p w14:paraId="2D8DE11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299</w:t>
      </w:r>
      <w:r w:rsidRPr="009F7F88">
        <w:rPr>
          <w:rFonts w:ascii="Calibri" w:hAnsi="Calibri" w:cs="Calibri"/>
          <w:noProof/>
          <w:color w:val="000000" w:themeColor="text1"/>
          <w:sz w:val="18"/>
          <w:szCs w:val="24"/>
        </w:rPr>
        <w:tab/>
        <w:t xml:space="preserve">L. Liu, Y. Yan, Z. Cai, S. Lin and X. Hu, </w:t>
      </w:r>
      <w:r w:rsidRPr="009F7F88">
        <w:rPr>
          <w:rFonts w:ascii="Calibri" w:hAnsi="Calibri" w:cs="Calibri"/>
          <w:i/>
          <w:iCs/>
          <w:noProof/>
          <w:color w:val="000000" w:themeColor="text1"/>
          <w:sz w:val="18"/>
          <w:szCs w:val="24"/>
        </w:rPr>
        <w:t>Adv. Mater. Interface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1701548.</w:t>
      </w:r>
    </w:p>
    <w:p w14:paraId="3701497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0</w:t>
      </w:r>
      <w:r w:rsidRPr="009F7F88">
        <w:rPr>
          <w:rFonts w:ascii="Calibri" w:hAnsi="Calibri" w:cs="Calibri"/>
          <w:noProof/>
          <w:color w:val="000000" w:themeColor="text1"/>
          <w:sz w:val="18"/>
          <w:szCs w:val="24"/>
        </w:rPr>
        <w:tab/>
        <w:t xml:space="preserve">D. Lin, Y. Liu and Y. Cui, </w:t>
      </w:r>
      <w:r w:rsidRPr="009F7F88">
        <w:rPr>
          <w:rFonts w:ascii="Calibri" w:hAnsi="Calibri" w:cs="Calibri"/>
          <w:i/>
          <w:iCs/>
          <w:noProof/>
          <w:color w:val="000000" w:themeColor="text1"/>
          <w:sz w:val="18"/>
          <w:szCs w:val="24"/>
        </w:rPr>
        <w:t>Nat. Nanotechnol.</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12</w:t>
      </w:r>
      <w:r w:rsidRPr="009F7F88">
        <w:rPr>
          <w:rFonts w:ascii="Calibri" w:hAnsi="Calibri" w:cs="Calibri"/>
          <w:noProof/>
          <w:color w:val="000000" w:themeColor="text1"/>
          <w:sz w:val="18"/>
          <w:szCs w:val="24"/>
        </w:rPr>
        <w:t>, 194–206.</w:t>
      </w:r>
    </w:p>
    <w:p w14:paraId="476CE5E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1</w:t>
      </w:r>
      <w:r w:rsidRPr="009F7F88">
        <w:rPr>
          <w:rFonts w:ascii="Calibri" w:hAnsi="Calibri" w:cs="Calibri"/>
          <w:noProof/>
          <w:color w:val="000000" w:themeColor="text1"/>
          <w:sz w:val="18"/>
          <w:szCs w:val="24"/>
        </w:rPr>
        <w:tab/>
        <w:t xml:space="preserve">D. Tie, S. Huang, J. Wang, J. Ma, J. Zhang and Y. Zhao, </w:t>
      </w:r>
      <w:r w:rsidRPr="009F7F88">
        <w:rPr>
          <w:rFonts w:ascii="Calibri" w:hAnsi="Calibri" w:cs="Calibri"/>
          <w:i/>
          <w:iCs/>
          <w:noProof/>
          <w:color w:val="000000" w:themeColor="text1"/>
          <w:sz w:val="18"/>
          <w:szCs w:val="24"/>
        </w:rPr>
        <w:t>Energy Storage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1</w:t>
      </w:r>
      <w:r w:rsidRPr="009F7F88">
        <w:rPr>
          <w:rFonts w:ascii="Calibri" w:hAnsi="Calibri" w:cs="Calibri"/>
          <w:noProof/>
          <w:color w:val="000000" w:themeColor="text1"/>
          <w:sz w:val="18"/>
          <w:szCs w:val="24"/>
        </w:rPr>
        <w:t>, 22–40.</w:t>
      </w:r>
    </w:p>
    <w:p w14:paraId="37BB955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2</w:t>
      </w:r>
      <w:r w:rsidRPr="009F7F88">
        <w:rPr>
          <w:rFonts w:ascii="Calibri" w:hAnsi="Calibri" w:cs="Calibri"/>
          <w:noProof/>
          <w:color w:val="000000" w:themeColor="text1"/>
          <w:sz w:val="18"/>
          <w:szCs w:val="24"/>
        </w:rPr>
        <w:tab/>
        <w:t xml:space="preserve">P. Simon, Y. Gogotsi and B. Dunn,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343</w:t>
      </w:r>
      <w:r w:rsidRPr="009F7F88">
        <w:rPr>
          <w:rFonts w:ascii="Calibri" w:hAnsi="Calibri" w:cs="Calibri"/>
          <w:noProof/>
          <w:color w:val="000000" w:themeColor="text1"/>
          <w:sz w:val="18"/>
          <w:szCs w:val="24"/>
        </w:rPr>
        <w:t>, 1210–1211.</w:t>
      </w:r>
    </w:p>
    <w:p w14:paraId="325C478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3</w:t>
      </w:r>
      <w:r w:rsidRPr="009F7F88">
        <w:rPr>
          <w:rFonts w:ascii="Calibri" w:hAnsi="Calibri" w:cs="Calibri"/>
          <w:noProof/>
          <w:color w:val="000000" w:themeColor="text1"/>
          <w:sz w:val="18"/>
          <w:szCs w:val="24"/>
        </w:rPr>
        <w:tab/>
        <w:t xml:space="preserve">G. Nagaraju, S. Chandra Sekhar, L. Krishna Bharat and J. S. Yu,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11</w:t>
      </w:r>
      <w:r w:rsidRPr="009F7F88">
        <w:rPr>
          <w:rFonts w:ascii="Calibri" w:hAnsi="Calibri" w:cs="Calibri"/>
          <w:noProof/>
          <w:color w:val="000000" w:themeColor="text1"/>
          <w:sz w:val="18"/>
          <w:szCs w:val="24"/>
        </w:rPr>
        <w:t>, 10860–10874.</w:t>
      </w:r>
    </w:p>
    <w:p w14:paraId="1931C11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4</w:t>
      </w:r>
      <w:r w:rsidRPr="009F7F88">
        <w:rPr>
          <w:rFonts w:ascii="Calibri" w:hAnsi="Calibri" w:cs="Calibri"/>
          <w:noProof/>
          <w:color w:val="000000" w:themeColor="text1"/>
          <w:sz w:val="18"/>
          <w:szCs w:val="24"/>
        </w:rPr>
        <w:tab/>
        <w:t xml:space="preserve">R. Liu, L. Ma, G. Niu, X. Li, E. Li, Y. Bai and G. Yuan,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7</w:t>
      </w:r>
      <w:r w:rsidRPr="009F7F88">
        <w:rPr>
          <w:rFonts w:ascii="Calibri" w:hAnsi="Calibri" w:cs="Calibri"/>
          <w:noProof/>
          <w:color w:val="000000" w:themeColor="text1"/>
          <w:sz w:val="18"/>
          <w:szCs w:val="24"/>
        </w:rPr>
        <w:t>, 1701635.</w:t>
      </w:r>
    </w:p>
    <w:p w14:paraId="24CA6E0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5</w:t>
      </w:r>
      <w:r w:rsidRPr="009F7F88">
        <w:rPr>
          <w:rFonts w:ascii="Calibri" w:hAnsi="Calibri" w:cs="Calibri"/>
          <w:noProof/>
          <w:color w:val="000000" w:themeColor="text1"/>
          <w:sz w:val="18"/>
          <w:szCs w:val="24"/>
        </w:rPr>
        <w:tab/>
        <w:t xml:space="preserve">Y. Zhao, H. Ma, S. Huang, X. Zhang, M. Xia, Y. Tang and Z. F. Ma,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22997–23066.</w:t>
      </w:r>
    </w:p>
    <w:p w14:paraId="04EB92A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6</w:t>
      </w:r>
      <w:r w:rsidRPr="009F7F88">
        <w:rPr>
          <w:rFonts w:ascii="Calibri" w:hAnsi="Calibri" w:cs="Calibri"/>
          <w:noProof/>
          <w:color w:val="000000" w:themeColor="text1"/>
          <w:sz w:val="18"/>
          <w:szCs w:val="24"/>
        </w:rPr>
        <w:tab/>
        <w:t xml:space="preserve">Z. Gao, C. Chen, J. Chang, L. Chen, P. Wang, D. Wu, F. Xu and K. Jiang, </w:t>
      </w:r>
      <w:r w:rsidRPr="009F7F88">
        <w:rPr>
          <w:rFonts w:ascii="Calibri" w:hAnsi="Calibri" w:cs="Calibri"/>
          <w:i/>
          <w:iCs/>
          <w:noProof/>
          <w:color w:val="000000" w:themeColor="text1"/>
          <w:sz w:val="18"/>
          <w:szCs w:val="24"/>
        </w:rPr>
        <w:t>Chem. Eng. J.</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343</w:t>
      </w:r>
      <w:r w:rsidRPr="009F7F88">
        <w:rPr>
          <w:rFonts w:ascii="Calibri" w:hAnsi="Calibri" w:cs="Calibri"/>
          <w:noProof/>
          <w:color w:val="000000" w:themeColor="text1"/>
          <w:sz w:val="18"/>
          <w:szCs w:val="24"/>
        </w:rPr>
        <w:t>, 572–582.</w:t>
      </w:r>
    </w:p>
    <w:p w14:paraId="5C65EC8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7</w:t>
      </w:r>
      <w:r w:rsidRPr="009F7F88">
        <w:rPr>
          <w:rFonts w:ascii="Calibri" w:hAnsi="Calibri" w:cs="Calibri"/>
          <w:noProof/>
          <w:color w:val="000000" w:themeColor="text1"/>
          <w:sz w:val="18"/>
          <w:szCs w:val="24"/>
        </w:rPr>
        <w:tab/>
        <w:t xml:space="preserve">Y. Chen, B. Xu, J. Wen, J. Gong, T. Hua, C.-W. Kan and J. Deng, </w:t>
      </w:r>
      <w:r w:rsidRPr="009F7F88">
        <w:rPr>
          <w:rFonts w:ascii="Calibri" w:hAnsi="Calibri" w:cs="Calibri"/>
          <w:i/>
          <w:iCs/>
          <w:noProof/>
          <w:color w:val="000000" w:themeColor="text1"/>
          <w:sz w:val="18"/>
          <w:szCs w:val="24"/>
        </w:rPr>
        <w:t>Small</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4</w:t>
      </w:r>
      <w:r w:rsidRPr="009F7F88">
        <w:rPr>
          <w:rFonts w:ascii="Calibri" w:hAnsi="Calibri" w:cs="Calibri"/>
          <w:noProof/>
          <w:color w:val="000000" w:themeColor="text1"/>
          <w:sz w:val="18"/>
          <w:szCs w:val="24"/>
        </w:rPr>
        <w:t>, 1704373.</w:t>
      </w:r>
    </w:p>
    <w:p w14:paraId="4D2FEB68"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8</w:t>
      </w:r>
      <w:r w:rsidRPr="009F7F88">
        <w:rPr>
          <w:rFonts w:ascii="Calibri" w:hAnsi="Calibri" w:cs="Calibri"/>
          <w:noProof/>
          <w:color w:val="000000" w:themeColor="text1"/>
          <w:sz w:val="18"/>
          <w:szCs w:val="24"/>
        </w:rPr>
        <w:tab/>
        <w:t xml:space="preserve">N. Chen, C. Han, R. Shi, L. Xu, H. Li, Y. Liu, J. Li and B. Li, </w:t>
      </w:r>
      <w:r w:rsidRPr="009F7F88">
        <w:rPr>
          <w:rFonts w:ascii="Calibri" w:hAnsi="Calibri" w:cs="Calibri"/>
          <w:i/>
          <w:iCs/>
          <w:noProof/>
          <w:color w:val="000000" w:themeColor="text1"/>
          <w:sz w:val="18"/>
          <w:szCs w:val="24"/>
        </w:rPr>
        <w:t>Electrochim. Acta</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83</w:t>
      </w:r>
      <w:r w:rsidRPr="009F7F88">
        <w:rPr>
          <w:rFonts w:ascii="Calibri" w:hAnsi="Calibri" w:cs="Calibri"/>
          <w:noProof/>
          <w:color w:val="000000" w:themeColor="text1"/>
          <w:sz w:val="18"/>
          <w:szCs w:val="24"/>
        </w:rPr>
        <w:t>, 36–44.</w:t>
      </w:r>
    </w:p>
    <w:p w14:paraId="4266D1F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09</w:t>
      </w:r>
      <w:r w:rsidRPr="009F7F88">
        <w:rPr>
          <w:rFonts w:ascii="Calibri" w:hAnsi="Calibri" w:cs="Calibri"/>
          <w:noProof/>
          <w:color w:val="000000" w:themeColor="text1"/>
          <w:sz w:val="18"/>
          <w:szCs w:val="24"/>
        </w:rPr>
        <w:tab/>
        <w:t xml:space="preserve">H. Sun, L. Mei, J. Liang, Z. Zhao, C. Lee, H. Fei, M. Ding, J. Lau, M. Li, C. Wang, X. Xu, G. Hao, B. Papandrea, I. Shakir, </w:t>
      </w:r>
      <w:r w:rsidRPr="009F7F88">
        <w:rPr>
          <w:rFonts w:ascii="Calibri" w:hAnsi="Calibri" w:cs="Calibri"/>
          <w:noProof/>
          <w:color w:val="000000" w:themeColor="text1"/>
          <w:sz w:val="18"/>
          <w:szCs w:val="24"/>
        </w:rPr>
        <w:t xml:space="preserve">B. Dunn, Y. Huang and X. Duan,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356</w:t>
      </w:r>
      <w:r w:rsidRPr="009F7F88">
        <w:rPr>
          <w:rFonts w:ascii="Calibri" w:hAnsi="Calibri" w:cs="Calibri"/>
          <w:noProof/>
          <w:color w:val="000000" w:themeColor="text1"/>
          <w:sz w:val="18"/>
          <w:szCs w:val="24"/>
        </w:rPr>
        <w:t>, 599–604.</w:t>
      </w:r>
    </w:p>
    <w:p w14:paraId="7D92D59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0</w:t>
      </w:r>
      <w:r w:rsidRPr="009F7F88">
        <w:rPr>
          <w:rFonts w:ascii="Calibri" w:hAnsi="Calibri" w:cs="Calibri"/>
          <w:noProof/>
          <w:color w:val="000000" w:themeColor="text1"/>
          <w:sz w:val="18"/>
          <w:szCs w:val="24"/>
        </w:rPr>
        <w:tab/>
        <w:t xml:space="preserve">S. Choi, S. I. Han, D. Kim, T. Hyeon and D. H. Kim, </w:t>
      </w:r>
      <w:r w:rsidRPr="009F7F88">
        <w:rPr>
          <w:rFonts w:ascii="Calibri" w:hAnsi="Calibri" w:cs="Calibri"/>
          <w:i/>
          <w:iCs/>
          <w:noProof/>
          <w:color w:val="000000" w:themeColor="text1"/>
          <w:sz w:val="18"/>
          <w:szCs w:val="24"/>
        </w:rPr>
        <w:t>Chem. Soc. Rev.</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48</w:t>
      </w:r>
      <w:r w:rsidRPr="009F7F88">
        <w:rPr>
          <w:rFonts w:ascii="Calibri" w:hAnsi="Calibri" w:cs="Calibri"/>
          <w:noProof/>
          <w:color w:val="000000" w:themeColor="text1"/>
          <w:sz w:val="18"/>
          <w:szCs w:val="24"/>
        </w:rPr>
        <w:t>, 1566–1595.</w:t>
      </w:r>
    </w:p>
    <w:p w14:paraId="0519C7C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1</w:t>
      </w:r>
      <w:r w:rsidRPr="009F7F88">
        <w:rPr>
          <w:rFonts w:ascii="Calibri" w:hAnsi="Calibri" w:cs="Calibri"/>
          <w:noProof/>
          <w:color w:val="000000" w:themeColor="text1"/>
          <w:sz w:val="18"/>
          <w:szCs w:val="24"/>
        </w:rPr>
        <w:tab/>
        <w:t xml:space="preserve">J. Huang, J. Zeng, B. Liang, J. Wu, T. Li, Q. Li, F. Feng, Q. Feng, M. J. Rood and Z. Yan,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12</w:t>
      </w:r>
      <w:r w:rsidRPr="009F7F88">
        <w:rPr>
          <w:rFonts w:ascii="Calibri" w:hAnsi="Calibri" w:cs="Calibri"/>
          <w:noProof/>
          <w:color w:val="000000" w:themeColor="text1"/>
          <w:sz w:val="18"/>
          <w:szCs w:val="24"/>
        </w:rPr>
        <w:t>, 16822–16830.</w:t>
      </w:r>
    </w:p>
    <w:p w14:paraId="491295F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2</w:t>
      </w:r>
      <w:r w:rsidRPr="009F7F88">
        <w:rPr>
          <w:rFonts w:ascii="Calibri" w:hAnsi="Calibri" w:cs="Calibri"/>
          <w:noProof/>
          <w:color w:val="000000" w:themeColor="text1"/>
          <w:sz w:val="18"/>
          <w:szCs w:val="24"/>
        </w:rPr>
        <w:tab/>
        <w:t xml:space="preserve">C. Yang, W. Liu, N. Liu, J. Su, L. Li, L. Xiong, F. Long, Z. Zou and Y. Gao, </w:t>
      </w:r>
      <w:r w:rsidRPr="009F7F88">
        <w:rPr>
          <w:rFonts w:ascii="Calibri" w:hAnsi="Calibri" w:cs="Calibri"/>
          <w:i/>
          <w:iCs/>
          <w:noProof/>
          <w:color w:val="000000" w:themeColor="text1"/>
          <w:sz w:val="18"/>
          <w:szCs w:val="24"/>
        </w:rPr>
        <w:t>ACS Appl. Mater. Interfac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w:t>
      </w:r>
      <w:r w:rsidRPr="009F7F88">
        <w:rPr>
          <w:rFonts w:ascii="Calibri" w:hAnsi="Calibri" w:cs="Calibri"/>
          <w:noProof/>
          <w:color w:val="000000" w:themeColor="text1"/>
          <w:sz w:val="18"/>
          <w:szCs w:val="24"/>
        </w:rPr>
        <w:t>, 33165–33172.</w:t>
      </w:r>
    </w:p>
    <w:p w14:paraId="691092D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3</w:t>
      </w:r>
      <w:r w:rsidRPr="009F7F88">
        <w:rPr>
          <w:rFonts w:ascii="Calibri" w:hAnsi="Calibri" w:cs="Calibri"/>
          <w:noProof/>
          <w:color w:val="000000" w:themeColor="text1"/>
          <w:sz w:val="18"/>
          <w:szCs w:val="24"/>
        </w:rPr>
        <w:tab/>
        <w:t xml:space="preserve">X. Hou, R. Zhang and D. Fang, </w:t>
      </w:r>
      <w:r w:rsidRPr="009F7F88">
        <w:rPr>
          <w:rFonts w:ascii="Calibri" w:hAnsi="Calibri" w:cs="Calibri"/>
          <w:i/>
          <w:iCs/>
          <w:noProof/>
          <w:color w:val="000000" w:themeColor="text1"/>
          <w:sz w:val="18"/>
          <w:szCs w:val="24"/>
        </w:rPr>
        <w:t>Ceram. Int.</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46</w:t>
      </w:r>
      <w:r w:rsidRPr="009F7F88">
        <w:rPr>
          <w:rFonts w:ascii="Calibri" w:hAnsi="Calibri" w:cs="Calibri"/>
          <w:noProof/>
          <w:color w:val="000000" w:themeColor="text1"/>
          <w:sz w:val="18"/>
          <w:szCs w:val="24"/>
        </w:rPr>
        <w:t>, 2122–2127.</w:t>
      </w:r>
    </w:p>
    <w:p w14:paraId="3BDE98C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4</w:t>
      </w:r>
      <w:r w:rsidRPr="009F7F88">
        <w:rPr>
          <w:rFonts w:ascii="Calibri" w:hAnsi="Calibri" w:cs="Calibri"/>
          <w:noProof/>
          <w:color w:val="000000" w:themeColor="text1"/>
          <w:sz w:val="18"/>
          <w:szCs w:val="24"/>
        </w:rPr>
        <w:tab/>
        <w:t xml:space="preserve">T. R. Ray, J. Choi, A. J. Bandodkar, S. Krishnan, P. Gutruf, L. Tian, R. Ghaffari and J. A. Rogers, </w:t>
      </w:r>
      <w:r w:rsidRPr="009F7F88">
        <w:rPr>
          <w:rFonts w:ascii="Calibri" w:hAnsi="Calibri" w:cs="Calibri"/>
          <w:i/>
          <w:iCs/>
          <w:noProof/>
          <w:color w:val="000000" w:themeColor="text1"/>
          <w:sz w:val="18"/>
          <w:szCs w:val="24"/>
        </w:rPr>
        <w:t>Chem. Rev.</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9</w:t>
      </w:r>
      <w:r w:rsidRPr="009F7F88">
        <w:rPr>
          <w:rFonts w:ascii="Calibri" w:hAnsi="Calibri" w:cs="Calibri"/>
          <w:noProof/>
          <w:color w:val="000000" w:themeColor="text1"/>
          <w:sz w:val="18"/>
          <w:szCs w:val="24"/>
        </w:rPr>
        <w:t>, 5461–5533.</w:t>
      </w:r>
    </w:p>
    <w:p w14:paraId="6597CD2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5</w:t>
      </w:r>
      <w:r w:rsidRPr="009F7F88">
        <w:rPr>
          <w:rFonts w:ascii="Calibri" w:hAnsi="Calibri" w:cs="Calibri"/>
          <w:noProof/>
          <w:color w:val="000000" w:themeColor="text1"/>
          <w:sz w:val="18"/>
          <w:szCs w:val="24"/>
        </w:rPr>
        <w:tab/>
        <w:t xml:space="preserve">K. Kruusamäe, A. Punning, A. Aabloo and K. Asaka, </w:t>
      </w:r>
      <w:r w:rsidRPr="009F7F88">
        <w:rPr>
          <w:rFonts w:ascii="Calibri" w:hAnsi="Calibri" w:cs="Calibri"/>
          <w:i/>
          <w:iCs/>
          <w:noProof/>
          <w:color w:val="000000" w:themeColor="text1"/>
          <w:sz w:val="18"/>
          <w:szCs w:val="24"/>
        </w:rPr>
        <w:t>Actuators</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17–38.</w:t>
      </w:r>
    </w:p>
    <w:p w14:paraId="0BA545B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6</w:t>
      </w:r>
      <w:r w:rsidRPr="009F7F88">
        <w:rPr>
          <w:rFonts w:ascii="Calibri" w:hAnsi="Calibri" w:cs="Calibri"/>
          <w:noProof/>
          <w:color w:val="000000" w:themeColor="text1"/>
          <w:sz w:val="18"/>
          <w:szCs w:val="24"/>
        </w:rPr>
        <w:tab/>
        <w:t xml:space="preserve">D. Chen and Q. Pei, </w:t>
      </w:r>
      <w:r w:rsidRPr="009F7F88">
        <w:rPr>
          <w:rFonts w:ascii="Calibri" w:hAnsi="Calibri" w:cs="Calibri"/>
          <w:i/>
          <w:iCs/>
          <w:noProof/>
          <w:color w:val="000000" w:themeColor="text1"/>
          <w:sz w:val="18"/>
          <w:szCs w:val="24"/>
        </w:rPr>
        <w:t>Chem. Rev.</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117</w:t>
      </w:r>
      <w:r w:rsidRPr="009F7F88">
        <w:rPr>
          <w:rFonts w:ascii="Calibri" w:hAnsi="Calibri" w:cs="Calibri"/>
          <w:noProof/>
          <w:color w:val="000000" w:themeColor="text1"/>
          <w:sz w:val="18"/>
          <w:szCs w:val="24"/>
        </w:rPr>
        <w:t>, 11239–11268.</w:t>
      </w:r>
    </w:p>
    <w:p w14:paraId="5E70C92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7</w:t>
      </w:r>
      <w:r w:rsidRPr="009F7F88">
        <w:rPr>
          <w:rFonts w:ascii="Calibri" w:hAnsi="Calibri" w:cs="Calibri"/>
          <w:noProof/>
          <w:color w:val="000000" w:themeColor="text1"/>
          <w:sz w:val="18"/>
          <w:szCs w:val="24"/>
        </w:rPr>
        <w:tab/>
        <w:t xml:space="preserve">Q. Zheng, B. Shi, Z. Li and Z. L. Wang, </w:t>
      </w:r>
      <w:r w:rsidRPr="009F7F88">
        <w:rPr>
          <w:rFonts w:ascii="Calibri" w:hAnsi="Calibri" w:cs="Calibri"/>
          <w:i/>
          <w:iCs/>
          <w:noProof/>
          <w:color w:val="000000" w:themeColor="text1"/>
          <w:sz w:val="18"/>
          <w:szCs w:val="24"/>
        </w:rPr>
        <w:t>Adv. Sci.</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4</w:t>
      </w:r>
      <w:r w:rsidRPr="009F7F88">
        <w:rPr>
          <w:rFonts w:ascii="Calibri" w:hAnsi="Calibri" w:cs="Calibri"/>
          <w:noProof/>
          <w:color w:val="000000" w:themeColor="text1"/>
          <w:sz w:val="18"/>
          <w:szCs w:val="24"/>
        </w:rPr>
        <w:t>, 1700029.</w:t>
      </w:r>
    </w:p>
    <w:p w14:paraId="27E1120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8</w:t>
      </w:r>
      <w:r w:rsidRPr="009F7F88">
        <w:rPr>
          <w:rFonts w:ascii="Calibri" w:hAnsi="Calibri" w:cs="Calibri"/>
          <w:noProof/>
          <w:color w:val="000000" w:themeColor="text1"/>
          <w:sz w:val="18"/>
          <w:szCs w:val="24"/>
        </w:rPr>
        <w:tab/>
        <w:t xml:space="preserve">F. Yi, H. Ren, J. Shan, X. Sun, D. Wei and Z. Liu, </w:t>
      </w:r>
      <w:r w:rsidRPr="009F7F88">
        <w:rPr>
          <w:rFonts w:ascii="Calibri" w:hAnsi="Calibri" w:cs="Calibri"/>
          <w:i/>
          <w:iCs/>
          <w:noProof/>
          <w:color w:val="000000" w:themeColor="text1"/>
          <w:sz w:val="18"/>
          <w:szCs w:val="24"/>
        </w:rPr>
        <w:t>Chem. Soc. Rev.</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47</w:t>
      </w:r>
      <w:r w:rsidRPr="009F7F88">
        <w:rPr>
          <w:rFonts w:ascii="Calibri" w:hAnsi="Calibri" w:cs="Calibri"/>
          <w:noProof/>
          <w:color w:val="000000" w:themeColor="text1"/>
          <w:sz w:val="18"/>
          <w:szCs w:val="24"/>
        </w:rPr>
        <w:t>, 3152–3188.</w:t>
      </w:r>
    </w:p>
    <w:p w14:paraId="007CF62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19</w:t>
      </w:r>
      <w:r w:rsidRPr="009F7F88">
        <w:rPr>
          <w:rFonts w:ascii="Calibri" w:hAnsi="Calibri" w:cs="Calibri"/>
          <w:noProof/>
          <w:color w:val="000000" w:themeColor="text1"/>
          <w:sz w:val="18"/>
          <w:szCs w:val="24"/>
        </w:rPr>
        <w:tab/>
        <w:t xml:space="preserve">J. Nie, X. Chen and Z. L. Wang, </w:t>
      </w:r>
      <w:r w:rsidRPr="009F7F88">
        <w:rPr>
          <w:rFonts w:ascii="Calibri" w:hAnsi="Calibri" w:cs="Calibri"/>
          <w:i/>
          <w:iCs/>
          <w:noProof/>
          <w:color w:val="000000" w:themeColor="text1"/>
          <w:sz w:val="18"/>
          <w:szCs w:val="24"/>
        </w:rPr>
        <w:t>Adv. Funct.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9</w:t>
      </w:r>
      <w:r w:rsidRPr="009F7F88">
        <w:rPr>
          <w:rFonts w:ascii="Calibri" w:hAnsi="Calibri" w:cs="Calibri"/>
          <w:noProof/>
          <w:color w:val="000000" w:themeColor="text1"/>
          <w:sz w:val="18"/>
          <w:szCs w:val="24"/>
        </w:rPr>
        <w:t>, 1806351.</w:t>
      </w:r>
    </w:p>
    <w:p w14:paraId="54FCE43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0</w:t>
      </w:r>
      <w:r w:rsidRPr="009F7F88">
        <w:rPr>
          <w:rFonts w:ascii="Calibri" w:hAnsi="Calibri" w:cs="Calibri"/>
          <w:noProof/>
          <w:color w:val="000000" w:themeColor="text1"/>
          <w:sz w:val="18"/>
          <w:szCs w:val="24"/>
        </w:rPr>
        <w:tab/>
        <w:t xml:space="preserve">Z. Meng, R. M. Stolz, L. Mendecki and K. A. Mirica, </w:t>
      </w:r>
      <w:r w:rsidRPr="009F7F88">
        <w:rPr>
          <w:rFonts w:ascii="Calibri" w:hAnsi="Calibri" w:cs="Calibri"/>
          <w:i/>
          <w:iCs/>
          <w:noProof/>
          <w:color w:val="000000" w:themeColor="text1"/>
          <w:sz w:val="18"/>
          <w:szCs w:val="24"/>
        </w:rPr>
        <w:t>Chem. Rev.</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9</w:t>
      </w:r>
      <w:r w:rsidRPr="009F7F88">
        <w:rPr>
          <w:rFonts w:ascii="Calibri" w:hAnsi="Calibri" w:cs="Calibri"/>
          <w:noProof/>
          <w:color w:val="000000" w:themeColor="text1"/>
          <w:sz w:val="18"/>
          <w:szCs w:val="24"/>
        </w:rPr>
        <w:t>, 478–598.</w:t>
      </w:r>
    </w:p>
    <w:p w14:paraId="04CB802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1</w:t>
      </w:r>
      <w:r w:rsidRPr="009F7F88">
        <w:rPr>
          <w:rFonts w:ascii="Calibri" w:hAnsi="Calibri" w:cs="Calibri"/>
          <w:noProof/>
          <w:color w:val="000000" w:themeColor="text1"/>
          <w:sz w:val="18"/>
          <w:szCs w:val="24"/>
        </w:rPr>
        <w:tab/>
        <w:t xml:space="preserve">T.-C. Wu, J. Dai, G. Hu, W.-B. Yu, O. Ogbeide, A. De Luca, X. Huang, B.-L. Su, Y. Li, F. Udrea and T. Hasan, </w:t>
      </w:r>
      <w:r w:rsidRPr="009F7F88">
        <w:rPr>
          <w:rFonts w:ascii="Calibri" w:hAnsi="Calibri" w:cs="Calibri"/>
          <w:i/>
          <w:iCs/>
          <w:noProof/>
          <w:color w:val="000000" w:themeColor="text1"/>
          <w:sz w:val="18"/>
          <w:szCs w:val="24"/>
        </w:rPr>
        <w:t>Sensors Actuators B Chem.</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321</w:t>
      </w:r>
      <w:r w:rsidRPr="009F7F88">
        <w:rPr>
          <w:rFonts w:ascii="Calibri" w:hAnsi="Calibri" w:cs="Calibri"/>
          <w:noProof/>
          <w:color w:val="000000" w:themeColor="text1"/>
          <w:sz w:val="18"/>
          <w:szCs w:val="24"/>
        </w:rPr>
        <w:t>, 128446.</w:t>
      </w:r>
    </w:p>
    <w:p w14:paraId="0E000E4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2</w:t>
      </w:r>
      <w:r w:rsidRPr="009F7F88">
        <w:rPr>
          <w:rFonts w:ascii="Calibri" w:hAnsi="Calibri" w:cs="Calibri"/>
          <w:noProof/>
          <w:color w:val="000000" w:themeColor="text1"/>
          <w:sz w:val="18"/>
          <w:szCs w:val="24"/>
        </w:rPr>
        <w:tab/>
        <w:t xml:space="preserve">T. C. Wu, A. De Luca, Q. Zhong, X. Zhu, O. Ogbeide, D. S. Um, G. Hu, T. Albrow-Owen, F. Udrea and T. Hasan, </w:t>
      </w:r>
      <w:r w:rsidRPr="009F7F88">
        <w:rPr>
          <w:rFonts w:ascii="Calibri" w:hAnsi="Calibri" w:cs="Calibri"/>
          <w:i/>
          <w:iCs/>
          <w:noProof/>
          <w:color w:val="000000" w:themeColor="text1"/>
          <w:sz w:val="18"/>
          <w:szCs w:val="24"/>
        </w:rPr>
        <w:t>npj 2D Mater. Appl.</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42.</w:t>
      </w:r>
    </w:p>
    <w:p w14:paraId="3330261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3</w:t>
      </w:r>
      <w:r w:rsidRPr="009F7F88">
        <w:rPr>
          <w:rFonts w:ascii="Calibri" w:hAnsi="Calibri" w:cs="Calibri"/>
          <w:noProof/>
          <w:color w:val="000000" w:themeColor="text1"/>
          <w:sz w:val="18"/>
          <w:szCs w:val="24"/>
        </w:rPr>
        <w:tab/>
        <w:t xml:space="preserve">G. Gan, X. Li, S. Fan, L. Wang, M. Qin, Z. Yin and G. Chen, </w:t>
      </w:r>
      <w:r w:rsidRPr="009F7F88">
        <w:rPr>
          <w:rFonts w:ascii="Calibri" w:hAnsi="Calibri" w:cs="Calibri"/>
          <w:i/>
          <w:iCs/>
          <w:noProof/>
          <w:color w:val="000000" w:themeColor="text1"/>
          <w:sz w:val="18"/>
          <w:szCs w:val="24"/>
        </w:rPr>
        <w:t>Eur. J. Inorg. Chem.</w:t>
      </w:r>
      <w:r w:rsidRPr="009F7F88">
        <w:rPr>
          <w:rFonts w:ascii="Calibri" w:hAnsi="Calibri" w:cs="Calibri"/>
          <w:noProof/>
          <w:color w:val="000000" w:themeColor="text1"/>
          <w:sz w:val="18"/>
          <w:szCs w:val="24"/>
        </w:rPr>
        <w:t>, 2019, 3126–3141.</w:t>
      </w:r>
    </w:p>
    <w:p w14:paraId="5931FC99"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4</w:t>
      </w:r>
      <w:r w:rsidRPr="009F7F88">
        <w:rPr>
          <w:rFonts w:ascii="Calibri" w:hAnsi="Calibri" w:cs="Calibri"/>
          <w:noProof/>
          <w:color w:val="000000" w:themeColor="text1"/>
          <w:sz w:val="18"/>
          <w:szCs w:val="24"/>
        </w:rPr>
        <w:tab/>
        <w:t xml:space="preserve">J. E. Amonette and J. Matyáš, </w:t>
      </w:r>
      <w:r w:rsidRPr="009F7F88">
        <w:rPr>
          <w:rFonts w:ascii="Calibri" w:hAnsi="Calibri" w:cs="Calibri"/>
          <w:i/>
          <w:iCs/>
          <w:noProof/>
          <w:color w:val="000000" w:themeColor="text1"/>
          <w:sz w:val="18"/>
          <w:szCs w:val="24"/>
        </w:rPr>
        <w:t>Microporous Mesoporous Mater.</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50</w:t>
      </w:r>
      <w:r w:rsidRPr="009F7F88">
        <w:rPr>
          <w:rFonts w:ascii="Calibri" w:hAnsi="Calibri" w:cs="Calibri"/>
          <w:noProof/>
          <w:color w:val="000000" w:themeColor="text1"/>
          <w:sz w:val="18"/>
          <w:szCs w:val="24"/>
        </w:rPr>
        <w:t>, 100–119.</w:t>
      </w:r>
    </w:p>
    <w:p w14:paraId="6DB454E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5</w:t>
      </w:r>
      <w:r w:rsidRPr="009F7F88">
        <w:rPr>
          <w:rFonts w:ascii="Calibri" w:hAnsi="Calibri" w:cs="Calibri"/>
          <w:noProof/>
          <w:color w:val="000000" w:themeColor="text1"/>
          <w:sz w:val="18"/>
          <w:szCs w:val="24"/>
        </w:rPr>
        <w:tab/>
        <w:t xml:space="preserve">C. Parra-Cabrera, C. Achille, S. Kuhn and R. Ameloot, </w:t>
      </w:r>
      <w:r w:rsidRPr="009F7F88">
        <w:rPr>
          <w:rFonts w:ascii="Calibri" w:hAnsi="Calibri" w:cs="Calibri"/>
          <w:i/>
          <w:iCs/>
          <w:noProof/>
          <w:color w:val="000000" w:themeColor="text1"/>
          <w:sz w:val="18"/>
          <w:szCs w:val="24"/>
        </w:rPr>
        <w:t>Chem. Soc. Rev.</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47</w:t>
      </w:r>
      <w:r w:rsidRPr="009F7F88">
        <w:rPr>
          <w:rFonts w:ascii="Calibri" w:hAnsi="Calibri" w:cs="Calibri"/>
          <w:noProof/>
          <w:color w:val="000000" w:themeColor="text1"/>
          <w:sz w:val="18"/>
          <w:szCs w:val="24"/>
        </w:rPr>
        <w:t>, 209–230.</w:t>
      </w:r>
    </w:p>
    <w:p w14:paraId="3A2AA55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6</w:t>
      </w:r>
      <w:r w:rsidRPr="009F7F88">
        <w:rPr>
          <w:rFonts w:ascii="Calibri" w:hAnsi="Calibri" w:cs="Calibri"/>
          <w:noProof/>
          <w:color w:val="000000" w:themeColor="text1"/>
          <w:sz w:val="18"/>
          <w:szCs w:val="24"/>
        </w:rPr>
        <w:tab/>
        <w:t xml:space="preserve">W. J. Yang, A. C. Y. Yuen, A. Li, B. Lin, T. B. Y. Chen, W. Yang, H. D. Lu and G. H. Yeoh, </w:t>
      </w:r>
      <w:r w:rsidRPr="009F7F88">
        <w:rPr>
          <w:rFonts w:ascii="Calibri" w:hAnsi="Calibri" w:cs="Calibri"/>
          <w:i/>
          <w:iCs/>
          <w:noProof/>
          <w:color w:val="000000" w:themeColor="text1"/>
          <w:sz w:val="18"/>
          <w:szCs w:val="24"/>
        </w:rPr>
        <w:t>Cellulose</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6</w:t>
      </w:r>
      <w:r w:rsidRPr="009F7F88">
        <w:rPr>
          <w:rFonts w:ascii="Calibri" w:hAnsi="Calibri" w:cs="Calibri"/>
          <w:noProof/>
          <w:color w:val="000000" w:themeColor="text1"/>
          <w:sz w:val="18"/>
          <w:szCs w:val="24"/>
        </w:rPr>
        <w:t>, 6449–6476.</w:t>
      </w:r>
    </w:p>
    <w:p w14:paraId="11150EA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7</w:t>
      </w:r>
      <w:r w:rsidRPr="009F7F88">
        <w:rPr>
          <w:rFonts w:ascii="Calibri" w:hAnsi="Calibri" w:cs="Calibri"/>
          <w:noProof/>
          <w:color w:val="000000" w:themeColor="text1"/>
          <w:sz w:val="18"/>
          <w:szCs w:val="24"/>
        </w:rPr>
        <w:tab/>
        <w:t xml:space="preserve">J. Ge, H. Y. Zhao, H. W. Zhu, J. Huang, L. A. Shi and S. H. Yu,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28</w:t>
      </w:r>
      <w:r w:rsidRPr="009F7F88">
        <w:rPr>
          <w:rFonts w:ascii="Calibri" w:hAnsi="Calibri" w:cs="Calibri"/>
          <w:noProof/>
          <w:color w:val="000000" w:themeColor="text1"/>
          <w:sz w:val="18"/>
          <w:szCs w:val="24"/>
        </w:rPr>
        <w:t>, 10459–10490.</w:t>
      </w:r>
    </w:p>
    <w:p w14:paraId="6FDF408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8</w:t>
      </w:r>
      <w:r w:rsidRPr="009F7F88">
        <w:rPr>
          <w:rFonts w:ascii="Calibri" w:hAnsi="Calibri" w:cs="Calibri"/>
          <w:noProof/>
          <w:color w:val="000000" w:themeColor="text1"/>
          <w:sz w:val="18"/>
          <w:szCs w:val="24"/>
        </w:rPr>
        <w:tab/>
        <w:t xml:space="preserve">Y. Yang, X. Li, X. Zheng, Z. Chen, Q. Zhou and Y. Chen, </w:t>
      </w:r>
      <w:r w:rsidRPr="009F7F88">
        <w:rPr>
          <w:rFonts w:ascii="Calibri" w:hAnsi="Calibri" w:cs="Calibri"/>
          <w:i/>
          <w:iCs/>
          <w:noProof/>
          <w:color w:val="000000" w:themeColor="text1"/>
          <w:sz w:val="18"/>
          <w:szCs w:val="24"/>
        </w:rPr>
        <w:t>Adv.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30</w:t>
      </w:r>
      <w:r w:rsidRPr="009F7F88">
        <w:rPr>
          <w:rFonts w:ascii="Calibri" w:hAnsi="Calibri" w:cs="Calibri"/>
          <w:noProof/>
          <w:color w:val="000000" w:themeColor="text1"/>
          <w:sz w:val="18"/>
          <w:szCs w:val="24"/>
        </w:rPr>
        <w:t>, 1704912.</w:t>
      </w:r>
    </w:p>
    <w:p w14:paraId="62BA8507"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29</w:t>
      </w:r>
      <w:r w:rsidRPr="009F7F88">
        <w:rPr>
          <w:rFonts w:ascii="Calibri" w:hAnsi="Calibri" w:cs="Calibri"/>
          <w:noProof/>
          <w:color w:val="000000" w:themeColor="text1"/>
          <w:sz w:val="18"/>
          <w:szCs w:val="24"/>
        </w:rPr>
        <w:tab/>
        <w:t xml:space="preserve">C. A. García-González, T. Budtova, L. Durães, C. Erkey, P. Del Gaudio, P. Gurikov, M. Koebel, F. Liebner, M. Neagu and I. Smirnova, </w:t>
      </w:r>
      <w:r w:rsidRPr="009F7F88">
        <w:rPr>
          <w:rFonts w:ascii="Calibri" w:hAnsi="Calibri" w:cs="Calibri"/>
          <w:i/>
          <w:iCs/>
          <w:noProof/>
          <w:color w:val="000000" w:themeColor="text1"/>
          <w:sz w:val="18"/>
          <w:szCs w:val="24"/>
        </w:rPr>
        <w:t>Molecule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4</w:t>
      </w:r>
      <w:r w:rsidRPr="009F7F88">
        <w:rPr>
          <w:rFonts w:ascii="Calibri" w:hAnsi="Calibri" w:cs="Calibri"/>
          <w:noProof/>
          <w:color w:val="000000" w:themeColor="text1"/>
          <w:sz w:val="18"/>
          <w:szCs w:val="24"/>
        </w:rPr>
        <w:t>, 1815.</w:t>
      </w:r>
    </w:p>
    <w:p w14:paraId="288E5A9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0</w:t>
      </w:r>
      <w:r w:rsidRPr="009F7F88">
        <w:rPr>
          <w:rFonts w:ascii="Calibri" w:hAnsi="Calibri" w:cs="Calibri"/>
          <w:noProof/>
          <w:color w:val="000000" w:themeColor="text1"/>
          <w:sz w:val="18"/>
          <w:szCs w:val="24"/>
        </w:rPr>
        <w:tab/>
        <w:t xml:space="preserve">J. Ge, M. Li, Q. Zhang, C. Z. Yang, P. H. Wooley, X. Chen and S. Y. Yang, </w:t>
      </w:r>
      <w:r w:rsidRPr="009F7F88">
        <w:rPr>
          <w:rFonts w:ascii="Calibri" w:hAnsi="Calibri" w:cs="Calibri"/>
          <w:i/>
          <w:iCs/>
          <w:noProof/>
          <w:color w:val="000000" w:themeColor="text1"/>
          <w:sz w:val="18"/>
          <w:szCs w:val="24"/>
        </w:rPr>
        <w:t>Int. J. Polym. Sci.</w:t>
      </w:r>
      <w:r w:rsidRPr="009F7F88">
        <w:rPr>
          <w:rFonts w:ascii="Calibri" w:hAnsi="Calibri" w:cs="Calibri"/>
          <w:noProof/>
          <w:color w:val="000000" w:themeColor="text1"/>
          <w:sz w:val="18"/>
          <w:szCs w:val="24"/>
        </w:rPr>
        <w:t>, 2013, 402859.</w:t>
      </w:r>
    </w:p>
    <w:p w14:paraId="78367F7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1</w:t>
      </w:r>
      <w:r w:rsidRPr="009F7F88">
        <w:rPr>
          <w:rFonts w:ascii="Calibri" w:hAnsi="Calibri" w:cs="Calibri"/>
          <w:noProof/>
          <w:color w:val="000000" w:themeColor="text1"/>
          <w:sz w:val="18"/>
          <w:szCs w:val="24"/>
        </w:rPr>
        <w:tab/>
        <w:t xml:space="preserve">S. Asha, A. N. Ananth, S. P. Jose and M. A. J. Rajan, </w:t>
      </w:r>
      <w:r w:rsidRPr="009F7F88">
        <w:rPr>
          <w:rFonts w:ascii="Calibri" w:hAnsi="Calibri" w:cs="Calibri"/>
          <w:i/>
          <w:iCs/>
          <w:noProof/>
          <w:color w:val="000000" w:themeColor="text1"/>
          <w:sz w:val="18"/>
          <w:szCs w:val="24"/>
        </w:rPr>
        <w:t>Appl. Nanosci.</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395–405.</w:t>
      </w:r>
    </w:p>
    <w:p w14:paraId="5DC5CB6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2</w:t>
      </w:r>
      <w:r w:rsidRPr="009F7F88">
        <w:rPr>
          <w:rFonts w:ascii="Calibri" w:hAnsi="Calibri" w:cs="Calibri"/>
          <w:noProof/>
          <w:color w:val="000000" w:themeColor="text1"/>
          <w:sz w:val="18"/>
          <w:szCs w:val="24"/>
        </w:rPr>
        <w:tab/>
        <w:t xml:space="preserve">A. Muñoz-Ruíz, D. M. Escobar-García, M. Quintana, A. Pozos-Guillén and H. Flores, </w:t>
      </w:r>
      <w:r w:rsidRPr="009F7F88">
        <w:rPr>
          <w:rFonts w:ascii="Calibri" w:hAnsi="Calibri" w:cs="Calibri"/>
          <w:i/>
          <w:iCs/>
          <w:noProof/>
          <w:color w:val="000000" w:themeColor="text1"/>
          <w:sz w:val="18"/>
          <w:szCs w:val="24"/>
        </w:rPr>
        <w:t>J. Nanomater.</w:t>
      </w:r>
      <w:r w:rsidRPr="009F7F88">
        <w:rPr>
          <w:rFonts w:ascii="Calibri" w:hAnsi="Calibri" w:cs="Calibri"/>
          <w:noProof/>
          <w:color w:val="000000" w:themeColor="text1"/>
          <w:sz w:val="18"/>
          <w:szCs w:val="24"/>
        </w:rPr>
        <w:t>, 2019, 2875375.</w:t>
      </w:r>
    </w:p>
    <w:p w14:paraId="081A1FE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3</w:t>
      </w:r>
      <w:r w:rsidRPr="009F7F88">
        <w:rPr>
          <w:rFonts w:ascii="Calibri" w:hAnsi="Calibri" w:cs="Calibri"/>
          <w:noProof/>
          <w:color w:val="000000" w:themeColor="text1"/>
          <w:sz w:val="18"/>
          <w:szCs w:val="24"/>
        </w:rPr>
        <w:tab/>
        <w:t xml:space="preserve">R. Ghafari, M. Jonoobi, L. M. Amirabad, K. Oksman and A. R. Taheri, </w:t>
      </w:r>
      <w:r w:rsidRPr="009F7F88">
        <w:rPr>
          <w:rFonts w:ascii="Calibri" w:hAnsi="Calibri" w:cs="Calibri"/>
          <w:i/>
          <w:iCs/>
          <w:noProof/>
          <w:color w:val="000000" w:themeColor="text1"/>
          <w:sz w:val="18"/>
          <w:szCs w:val="24"/>
        </w:rPr>
        <w:t>Int. J. Biol. Macromol.</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36</w:t>
      </w:r>
      <w:r w:rsidRPr="009F7F88">
        <w:rPr>
          <w:rFonts w:ascii="Calibri" w:hAnsi="Calibri" w:cs="Calibri"/>
          <w:noProof/>
          <w:color w:val="000000" w:themeColor="text1"/>
          <w:sz w:val="18"/>
          <w:szCs w:val="24"/>
        </w:rPr>
        <w:t>, 796–803.</w:t>
      </w:r>
    </w:p>
    <w:p w14:paraId="6D463B0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4</w:t>
      </w:r>
      <w:r w:rsidRPr="009F7F88">
        <w:rPr>
          <w:rFonts w:ascii="Calibri" w:hAnsi="Calibri" w:cs="Calibri"/>
          <w:noProof/>
          <w:color w:val="000000" w:themeColor="text1"/>
          <w:sz w:val="18"/>
          <w:szCs w:val="24"/>
        </w:rPr>
        <w:tab/>
        <w:t xml:space="preserve">S. Dong, Y. N. Zhang, J. Wan, R. Cui, X. Yu, G. Zhao and K. Lin, </w:t>
      </w:r>
      <w:r w:rsidRPr="009F7F88">
        <w:rPr>
          <w:rFonts w:ascii="Calibri" w:hAnsi="Calibri" w:cs="Calibri"/>
          <w:i/>
          <w:iCs/>
          <w:noProof/>
          <w:color w:val="000000" w:themeColor="text1"/>
          <w:sz w:val="18"/>
          <w:szCs w:val="24"/>
        </w:rPr>
        <w:t>J. Mater. Chem. B</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8</w:t>
      </w:r>
      <w:r w:rsidRPr="009F7F88">
        <w:rPr>
          <w:rFonts w:ascii="Calibri" w:hAnsi="Calibri" w:cs="Calibri"/>
          <w:noProof/>
          <w:color w:val="000000" w:themeColor="text1"/>
          <w:sz w:val="18"/>
          <w:szCs w:val="24"/>
        </w:rPr>
        <w:t>, 368–379.</w:t>
      </w:r>
    </w:p>
    <w:p w14:paraId="3A5272A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lastRenderedPageBreak/>
        <w:t>335</w:t>
      </w:r>
      <w:r w:rsidRPr="009F7F88">
        <w:rPr>
          <w:rFonts w:ascii="Calibri" w:hAnsi="Calibri" w:cs="Calibri"/>
          <w:noProof/>
          <w:color w:val="000000" w:themeColor="text1"/>
          <w:sz w:val="18"/>
          <w:szCs w:val="24"/>
        </w:rPr>
        <w:tab/>
        <w:t xml:space="preserve">M. Mohammadian, T. S. Jafarzadeh Kashi, M. Erfan and F. P. Soorbaghi, </w:t>
      </w:r>
      <w:r w:rsidRPr="009F7F88">
        <w:rPr>
          <w:rFonts w:ascii="Calibri" w:hAnsi="Calibri" w:cs="Calibri"/>
          <w:i/>
          <w:iCs/>
          <w:noProof/>
          <w:color w:val="000000" w:themeColor="text1"/>
          <w:sz w:val="18"/>
          <w:szCs w:val="24"/>
        </w:rPr>
        <w:t>J. Drug Deliv. Sci. Technol.</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44</w:t>
      </w:r>
      <w:r w:rsidRPr="009F7F88">
        <w:rPr>
          <w:rFonts w:ascii="Calibri" w:hAnsi="Calibri" w:cs="Calibri"/>
          <w:noProof/>
          <w:color w:val="000000" w:themeColor="text1"/>
          <w:sz w:val="18"/>
          <w:szCs w:val="24"/>
        </w:rPr>
        <w:t>, 205–212.</w:t>
      </w:r>
    </w:p>
    <w:p w14:paraId="080529B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6</w:t>
      </w:r>
      <w:r w:rsidRPr="009F7F88">
        <w:rPr>
          <w:rFonts w:ascii="Calibri" w:hAnsi="Calibri" w:cs="Calibri"/>
          <w:noProof/>
          <w:color w:val="000000" w:themeColor="text1"/>
          <w:sz w:val="18"/>
          <w:szCs w:val="24"/>
        </w:rPr>
        <w:tab/>
        <w:t xml:space="preserve">K. C. W. Wu, Y. Yamauchi, C. Y. Hong, Y. H. Yang, Y. H. Liang, T. Funatsu and M. Tsunoda, </w:t>
      </w:r>
      <w:r w:rsidRPr="009F7F88">
        <w:rPr>
          <w:rFonts w:ascii="Calibri" w:hAnsi="Calibri" w:cs="Calibri"/>
          <w:i/>
          <w:iCs/>
          <w:noProof/>
          <w:color w:val="000000" w:themeColor="text1"/>
          <w:sz w:val="18"/>
          <w:szCs w:val="24"/>
        </w:rPr>
        <w:t>Chem. Commun.</w:t>
      </w:r>
      <w:r w:rsidRPr="009F7F88">
        <w:rPr>
          <w:rFonts w:ascii="Calibri" w:hAnsi="Calibri" w:cs="Calibri"/>
          <w:noProof/>
          <w:color w:val="000000" w:themeColor="text1"/>
          <w:sz w:val="18"/>
          <w:szCs w:val="24"/>
        </w:rPr>
        <w:t xml:space="preserve">, 2011, </w:t>
      </w:r>
      <w:r w:rsidRPr="009F7F88">
        <w:rPr>
          <w:rFonts w:ascii="Calibri" w:hAnsi="Calibri" w:cs="Calibri"/>
          <w:b/>
          <w:bCs/>
          <w:noProof/>
          <w:color w:val="000000" w:themeColor="text1"/>
          <w:sz w:val="18"/>
          <w:szCs w:val="24"/>
        </w:rPr>
        <w:t>47</w:t>
      </w:r>
      <w:r w:rsidRPr="009F7F88">
        <w:rPr>
          <w:rFonts w:ascii="Calibri" w:hAnsi="Calibri" w:cs="Calibri"/>
          <w:noProof/>
          <w:color w:val="000000" w:themeColor="text1"/>
          <w:sz w:val="18"/>
          <w:szCs w:val="24"/>
        </w:rPr>
        <w:t>, 5232–5234.</w:t>
      </w:r>
    </w:p>
    <w:p w14:paraId="491D278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7</w:t>
      </w:r>
      <w:r w:rsidRPr="009F7F88">
        <w:rPr>
          <w:rFonts w:ascii="Calibri" w:hAnsi="Calibri" w:cs="Calibri"/>
          <w:noProof/>
          <w:color w:val="000000" w:themeColor="text1"/>
          <w:sz w:val="18"/>
          <w:szCs w:val="24"/>
        </w:rPr>
        <w:tab/>
        <w:t xml:space="preserve">S. Wei, Y. C. Ching and C. H. Chuah, </w:t>
      </w:r>
      <w:r w:rsidRPr="009F7F88">
        <w:rPr>
          <w:rFonts w:ascii="Calibri" w:hAnsi="Calibri" w:cs="Calibri"/>
          <w:i/>
          <w:iCs/>
          <w:noProof/>
          <w:color w:val="000000" w:themeColor="text1"/>
          <w:sz w:val="18"/>
          <w:szCs w:val="24"/>
        </w:rPr>
        <w:t>Carbohydr. Polym.</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231</w:t>
      </w:r>
      <w:r w:rsidRPr="009F7F88">
        <w:rPr>
          <w:rFonts w:ascii="Calibri" w:hAnsi="Calibri" w:cs="Calibri"/>
          <w:noProof/>
          <w:color w:val="000000" w:themeColor="text1"/>
          <w:sz w:val="18"/>
          <w:szCs w:val="24"/>
        </w:rPr>
        <w:t>, 115744.</w:t>
      </w:r>
    </w:p>
    <w:p w14:paraId="7E82DAD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8</w:t>
      </w:r>
      <w:r w:rsidRPr="009F7F88">
        <w:rPr>
          <w:rFonts w:ascii="Calibri" w:hAnsi="Calibri" w:cs="Calibri"/>
          <w:noProof/>
          <w:color w:val="000000" w:themeColor="text1"/>
          <w:sz w:val="18"/>
          <w:szCs w:val="24"/>
        </w:rPr>
        <w:tab/>
        <w:t xml:space="preserve">A. Veronovski, G. Tkalec, Z. Knez and Z. Novak, </w:t>
      </w:r>
      <w:r w:rsidRPr="009F7F88">
        <w:rPr>
          <w:rFonts w:ascii="Calibri" w:hAnsi="Calibri" w:cs="Calibri"/>
          <w:i/>
          <w:iCs/>
          <w:noProof/>
          <w:color w:val="000000" w:themeColor="text1"/>
          <w:sz w:val="18"/>
          <w:szCs w:val="24"/>
        </w:rPr>
        <w:t>Carbohydr. Polym.</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113</w:t>
      </w:r>
      <w:r w:rsidRPr="009F7F88">
        <w:rPr>
          <w:rFonts w:ascii="Calibri" w:hAnsi="Calibri" w:cs="Calibri"/>
          <w:noProof/>
          <w:color w:val="000000" w:themeColor="text1"/>
          <w:sz w:val="18"/>
          <w:szCs w:val="24"/>
        </w:rPr>
        <w:t>, 272–278.</w:t>
      </w:r>
    </w:p>
    <w:p w14:paraId="7D12075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39</w:t>
      </w:r>
      <w:r w:rsidRPr="009F7F88">
        <w:rPr>
          <w:rFonts w:ascii="Calibri" w:hAnsi="Calibri" w:cs="Calibri"/>
          <w:noProof/>
          <w:color w:val="000000" w:themeColor="text1"/>
          <w:sz w:val="18"/>
          <w:szCs w:val="24"/>
        </w:rPr>
        <w:tab/>
        <w:t xml:space="preserve">D. A. S. Agostinho, A. I. Paninho, T. Cordeiro, A. V. M. Nunes, I. M. Fonseca, C. Pereira, A. Matias and M. G. Ventura, </w:t>
      </w:r>
      <w:r w:rsidRPr="009F7F88">
        <w:rPr>
          <w:rFonts w:ascii="Calibri" w:hAnsi="Calibri" w:cs="Calibri"/>
          <w:i/>
          <w:iCs/>
          <w:noProof/>
          <w:color w:val="000000" w:themeColor="text1"/>
          <w:sz w:val="18"/>
          <w:szCs w:val="24"/>
        </w:rPr>
        <w:t>Mater. Chem. Phys.</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253</w:t>
      </w:r>
      <w:r w:rsidRPr="009F7F88">
        <w:rPr>
          <w:rFonts w:ascii="Calibri" w:hAnsi="Calibri" w:cs="Calibri"/>
          <w:noProof/>
          <w:color w:val="000000" w:themeColor="text1"/>
          <w:sz w:val="18"/>
          <w:szCs w:val="24"/>
        </w:rPr>
        <w:t>, 123290.</w:t>
      </w:r>
    </w:p>
    <w:p w14:paraId="37AFF55C"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0</w:t>
      </w:r>
      <w:r w:rsidRPr="009F7F88">
        <w:rPr>
          <w:rFonts w:ascii="Calibri" w:hAnsi="Calibri" w:cs="Calibri"/>
          <w:noProof/>
          <w:color w:val="000000" w:themeColor="text1"/>
          <w:sz w:val="18"/>
          <w:szCs w:val="24"/>
        </w:rPr>
        <w:tab/>
        <w:t xml:space="preserve">T. Athamneh, A. Amin, E. Benke, R. Ambrus, C. S. Leopold, P. Gurikov and I. Smirnova, </w:t>
      </w:r>
      <w:r w:rsidRPr="009F7F88">
        <w:rPr>
          <w:rFonts w:ascii="Calibri" w:hAnsi="Calibri" w:cs="Calibri"/>
          <w:i/>
          <w:iCs/>
          <w:noProof/>
          <w:color w:val="000000" w:themeColor="text1"/>
          <w:sz w:val="18"/>
          <w:szCs w:val="24"/>
        </w:rPr>
        <w:t>J. Supercrit. Fluids</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50</w:t>
      </w:r>
      <w:r w:rsidRPr="009F7F88">
        <w:rPr>
          <w:rFonts w:ascii="Calibri" w:hAnsi="Calibri" w:cs="Calibri"/>
          <w:noProof/>
          <w:color w:val="000000" w:themeColor="text1"/>
          <w:sz w:val="18"/>
          <w:szCs w:val="24"/>
        </w:rPr>
        <w:t>, 49–55.</w:t>
      </w:r>
    </w:p>
    <w:p w14:paraId="7464AE2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1</w:t>
      </w:r>
      <w:r w:rsidRPr="009F7F88">
        <w:rPr>
          <w:rFonts w:ascii="Calibri" w:hAnsi="Calibri" w:cs="Calibri"/>
          <w:noProof/>
          <w:color w:val="000000" w:themeColor="text1"/>
          <w:sz w:val="18"/>
          <w:szCs w:val="24"/>
        </w:rPr>
        <w:tab/>
        <w:t xml:space="preserve">I. De Marco, R. Iannone, S. Miranda and S. Riemma, </w:t>
      </w:r>
      <w:r w:rsidRPr="009F7F88">
        <w:rPr>
          <w:rFonts w:ascii="Calibri" w:hAnsi="Calibri" w:cs="Calibri"/>
          <w:i/>
          <w:iCs/>
          <w:noProof/>
          <w:color w:val="000000" w:themeColor="text1"/>
          <w:sz w:val="18"/>
          <w:szCs w:val="24"/>
        </w:rPr>
        <w:t>Int. J. Life Cycle Assess.</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23</w:t>
      </w:r>
      <w:r w:rsidRPr="009F7F88">
        <w:rPr>
          <w:rFonts w:ascii="Calibri" w:hAnsi="Calibri" w:cs="Calibri"/>
          <w:noProof/>
          <w:color w:val="000000" w:themeColor="text1"/>
          <w:sz w:val="18"/>
          <w:szCs w:val="24"/>
        </w:rPr>
        <w:t>, 1228–1239.</w:t>
      </w:r>
    </w:p>
    <w:p w14:paraId="5579DEF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2</w:t>
      </w:r>
      <w:r w:rsidRPr="009F7F88">
        <w:rPr>
          <w:rFonts w:ascii="Calibri" w:hAnsi="Calibri" w:cs="Calibri"/>
          <w:noProof/>
          <w:color w:val="000000" w:themeColor="text1"/>
          <w:sz w:val="18"/>
          <w:szCs w:val="24"/>
        </w:rPr>
        <w:tab/>
        <w:t xml:space="preserve">X. Chen, X. Xu, W. Li, B. Sun, J. Yan, C. Chen, J. Liu, J. Qian and D. Sun, </w:t>
      </w:r>
      <w:r w:rsidRPr="009F7F88">
        <w:rPr>
          <w:rFonts w:ascii="Calibri" w:hAnsi="Calibri" w:cs="Calibri"/>
          <w:i/>
          <w:iCs/>
          <w:noProof/>
          <w:color w:val="000000" w:themeColor="text1"/>
          <w:sz w:val="18"/>
          <w:szCs w:val="24"/>
        </w:rPr>
        <w:t>ACS Appl. Bio Mater.</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w:t>
      </w:r>
      <w:r w:rsidRPr="009F7F88">
        <w:rPr>
          <w:rFonts w:ascii="Calibri" w:hAnsi="Calibri" w:cs="Calibri"/>
          <w:noProof/>
          <w:color w:val="000000" w:themeColor="text1"/>
          <w:sz w:val="18"/>
          <w:szCs w:val="24"/>
        </w:rPr>
        <w:t>, 42–50.</w:t>
      </w:r>
    </w:p>
    <w:p w14:paraId="3F6A963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3</w:t>
      </w:r>
      <w:r w:rsidRPr="009F7F88">
        <w:rPr>
          <w:rFonts w:ascii="Calibri" w:hAnsi="Calibri" w:cs="Calibri"/>
          <w:noProof/>
          <w:color w:val="000000" w:themeColor="text1"/>
          <w:sz w:val="18"/>
          <w:szCs w:val="24"/>
        </w:rPr>
        <w:tab/>
        <w:t xml:space="preserve">Z. Ulker and C. Erkey, </w:t>
      </w:r>
      <w:r w:rsidRPr="009F7F88">
        <w:rPr>
          <w:rFonts w:ascii="Calibri" w:hAnsi="Calibri" w:cs="Calibri"/>
          <w:i/>
          <w:iCs/>
          <w:noProof/>
          <w:color w:val="000000" w:themeColor="text1"/>
          <w:sz w:val="18"/>
          <w:szCs w:val="24"/>
        </w:rPr>
        <w:t>J. Control. Release</w:t>
      </w:r>
      <w:r w:rsidRPr="009F7F88">
        <w:rPr>
          <w:rFonts w:ascii="Calibri" w:hAnsi="Calibri" w:cs="Calibri"/>
          <w:noProof/>
          <w:color w:val="000000" w:themeColor="text1"/>
          <w:sz w:val="18"/>
          <w:szCs w:val="24"/>
        </w:rPr>
        <w:t xml:space="preserve">, 2014, </w:t>
      </w:r>
      <w:r w:rsidRPr="009F7F88">
        <w:rPr>
          <w:rFonts w:ascii="Calibri" w:hAnsi="Calibri" w:cs="Calibri"/>
          <w:b/>
          <w:bCs/>
          <w:noProof/>
          <w:color w:val="000000" w:themeColor="text1"/>
          <w:sz w:val="18"/>
          <w:szCs w:val="24"/>
        </w:rPr>
        <w:t>177</w:t>
      </w:r>
      <w:r w:rsidRPr="009F7F88">
        <w:rPr>
          <w:rFonts w:ascii="Calibri" w:hAnsi="Calibri" w:cs="Calibri"/>
          <w:noProof/>
          <w:color w:val="000000" w:themeColor="text1"/>
          <w:sz w:val="18"/>
          <w:szCs w:val="24"/>
        </w:rPr>
        <w:t>, 51–63.</w:t>
      </w:r>
    </w:p>
    <w:p w14:paraId="7710E36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4</w:t>
      </w:r>
      <w:r w:rsidRPr="009F7F88">
        <w:rPr>
          <w:rFonts w:ascii="Calibri" w:hAnsi="Calibri" w:cs="Calibri"/>
          <w:noProof/>
          <w:color w:val="000000" w:themeColor="text1"/>
          <w:sz w:val="18"/>
          <w:szCs w:val="24"/>
        </w:rPr>
        <w:tab/>
        <w:t xml:space="preserve">C. A. García-González, M. Alnaief and I. Smirnova, </w:t>
      </w:r>
      <w:r w:rsidRPr="009F7F88">
        <w:rPr>
          <w:rFonts w:ascii="Calibri" w:hAnsi="Calibri" w:cs="Calibri"/>
          <w:i/>
          <w:iCs/>
          <w:noProof/>
          <w:color w:val="000000" w:themeColor="text1"/>
          <w:sz w:val="18"/>
          <w:szCs w:val="24"/>
        </w:rPr>
        <w:t>Carbohydr. Polym.</w:t>
      </w:r>
      <w:r w:rsidRPr="009F7F88">
        <w:rPr>
          <w:rFonts w:ascii="Calibri" w:hAnsi="Calibri" w:cs="Calibri"/>
          <w:noProof/>
          <w:color w:val="000000" w:themeColor="text1"/>
          <w:sz w:val="18"/>
          <w:szCs w:val="24"/>
        </w:rPr>
        <w:t xml:space="preserve">, 2011, </w:t>
      </w:r>
      <w:r w:rsidRPr="009F7F88">
        <w:rPr>
          <w:rFonts w:ascii="Calibri" w:hAnsi="Calibri" w:cs="Calibri"/>
          <w:b/>
          <w:bCs/>
          <w:noProof/>
          <w:color w:val="000000" w:themeColor="text1"/>
          <w:sz w:val="18"/>
          <w:szCs w:val="24"/>
        </w:rPr>
        <w:t>86</w:t>
      </w:r>
      <w:r w:rsidRPr="009F7F88">
        <w:rPr>
          <w:rFonts w:ascii="Calibri" w:hAnsi="Calibri" w:cs="Calibri"/>
          <w:noProof/>
          <w:color w:val="000000" w:themeColor="text1"/>
          <w:sz w:val="18"/>
          <w:szCs w:val="24"/>
        </w:rPr>
        <w:t>, 1425–1438.</w:t>
      </w:r>
    </w:p>
    <w:p w14:paraId="5DF13EE2"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5</w:t>
      </w:r>
      <w:r w:rsidRPr="009F7F88">
        <w:rPr>
          <w:rFonts w:ascii="Calibri" w:hAnsi="Calibri" w:cs="Calibri"/>
          <w:noProof/>
          <w:color w:val="000000" w:themeColor="text1"/>
          <w:sz w:val="18"/>
          <w:szCs w:val="24"/>
        </w:rPr>
        <w:tab/>
        <w:t xml:space="preserve">T. Silvetti, L. Merlini, M. Brasca and Y. M. Galante, </w:t>
      </w:r>
      <w:r w:rsidRPr="009F7F88">
        <w:rPr>
          <w:rFonts w:ascii="Calibri" w:hAnsi="Calibri" w:cs="Calibri"/>
          <w:i/>
          <w:iCs/>
          <w:noProof/>
          <w:color w:val="000000" w:themeColor="text1"/>
          <w:sz w:val="18"/>
          <w:szCs w:val="24"/>
        </w:rPr>
        <w:t>Appl. Microbiol. Biotechnol.</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102</w:t>
      </w:r>
      <w:r w:rsidRPr="009F7F88">
        <w:rPr>
          <w:rFonts w:ascii="Calibri" w:hAnsi="Calibri" w:cs="Calibri"/>
          <w:noProof/>
          <w:color w:val="000000" w:themeColor="text1"/>
          <w:sz w:val="18"/>
          <w:szCs w:val="24"/>
        </w:rPr>
        <w:t>, 2683–2692.</w:t>
      </w:r>
    </w:p>
    <w:p w14:paraId="0B065B2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6</w:t>
      </w:r>
      <w:r w:rsidRPr="009F7F88">
        <w:rPr>
          <w:rFonts w:ascii="Calibri" w:hAnsi="Calibri" w:cs="Calibri"/>
          <w:noProof/>
          <w:color w:val="000000" w:themeColor="text1"/>
          <w:sz w:val="18"/>
          <w:szCs w:val="24"/>
        </w:rPr>
        <w:tab/>
        <w:t xml:space="preserve">W. Mueannoom, A. Srisongphan, K. M. G. Taylor, S. Hauschild and S. Gaisford, </w:t>
      </w:r>
      <w:r w:rsidRPr="009F7F88">
        <w:rPr>
          <w:rFonts w:ascii="Calibri" w:hAnsi="Calibri" w:cs="Calibri"/>
          <w:i/>
          <w:iCs/>
          <w:noProof/>
          <w:color w:val="000000" w:themeColor="text1"/>
          <w:sz w:val="18"/>
          <w:szCs w:val="24"/>
        </w:rPr>
        <w:t>Eur. J. Pharm. Biopharm.</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80</w:t>
      </w:r>
      <w:r w:rsidRPr="009F7F88">
        <w:rPr>
          <w:rFonts w:ascii="Calibri" w:hAnsi="Calibri" w:cs="Calibri"/>
          <w:noProof/>
          <w:color w:val="000000" w:themeColor="text1"/>
          <w:sz w:val="18"/>
          <w:szCs w:val="24"/>
        </w:rPr>
        <w:t>, 149–155.</w:t>
      </w:r>
    </w:p>
    <w:p w14:paraId="0DE425C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7</w:t>
      </w:r>
      <w:r w:rsidRPr="009F7F88">
        <w:rPr>
          <w:rFonts w:ascii="Calibri" w:hAnsi="Calibri" w:cs="Calibri"/>
          <w:noProof/>
          <w:color w:val="000000" w:themeColor="text1"/>
          <w:sz w:val="18"/>
          <w:szCs w:val="24"/>
        </w:rPr>
        <w:tab/>
        <w:t xml:space="preserve">G. Sharma, W. Mueannoom, A. B. M. Buanz, K. M. G. Taylor and S. Gaisford, </w:t>
      </w:r>
      <w:r w:rsidRPr="009F7F88">
        <w:rPr>
          <w:rFonts w:ascii="Calibri" w:hAnsi="Calibri" w:cs="Calibri"/>
          <w:i/>
          <w:iCs/>
          <w:noProof/>
          <w:color w:val="000000" w:themeColor="text1"/>
          <w:sz w:val="18"/>
          <w:szCs w:val="24"/>
        </w:rPr>
        <w:t>Int. J. Pharm.</w:t>
      </w:r>
      <w:r w:rsidRPr="009F7F88">
        <w:rPr>
          <w:rFonts w:ascii="Calibri" w:hAnsi="Calibri" w:cs="Calibri"/>
          <w:noProof/>
          <w:color w:val="000000" w:themeColor="text1"/>
          <w:sz w:val="18"/>
          <w:szCs w:val="24"/>
        </w:rPr>
        <w:t xml:space="preserve">, 2013, </w:t>
      </w:r>
      <w:r w:rsidRPr="009F7F88">
        <w:rPr>
          <w:rFonts w:ascii="Calibri" w:hAnsi="Calibri" w:cs="Calibri"/>
          <w:b/>
          <w:bCs/>
          <w:noProof/>
          <w:color w:val="000000" w:themeColor="text1"/>
          <w:sz w:val="18"/>
          <w:szCs w:val="24"/>
        </w:rPr>
        <w:t>447</w:t>
      </w:r>
      <w:r w:rsidRPr="009F7F88">
        <w:rPr>
          <w:rFonts w:ascii="Calibri" w:hAnsi="Calibri" w:cs="Calibri"/>
          <w:noProof/>
          <w:color w:val="000000" w:themeColor="text1"/>
          <w:sz w:val="18"/>
          <w:szCs w:val="24"/>
        </w:rPr>
        <w:t>, 165–170.</w:t>
      </w:r>
    </w:p>
    <w:p w14:paraId="048A6D7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8</w:t>
      </w:r>
      <w:r w:rsidRPr="009F7F88">
        <w:rPr>
          <w:rFonts w:ascii="Calibri" w:hAnsi="Calibri" w:cs="Calibri"/>
          <w:noProof/>
          <w:color w:val="000000" w:themeColor="text1"/>
          <w:sz w:val="18"/>
          <w:szCs w:val="24"/>
        </w:rPr>
        <w:tab/>
        <w:t xml:space="preserve">C. S. Ponseca, P. Chábera, J. Uhlig, P. Persson and V. Sundström, </w:t>
      </w:r>
      <w:r w:rsidRPr="009F7F88">
        <w:rPr>
          <w:rFonts w:ascii="Calibri" w:hAnsi="Calibri" w:cs="Calibri"/>
          <w:i/>
          <w:iCs/>
          <w:noProof/>
          <w:color w:val="000000" w:themeColor="text1"/>
          <w:sz w:val="18"/>
          <w:szCs w:val="24"/>
        </w:rPr>
        <w:t>Chem. Rev.</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117</w:t>
      </w:r>
      <w:r w:rsidRPr="009F7F88">
        <w:rPr>
          <w:rFonts w:ascii="Calibri" w:hAnsi="Calibri" w:cs="Calibri"/>
          <w:noProof/>
          <w:color w:val="000000" w:themeColor="text1"/>
          <w:sz w:val="18"/>
          <w:szCs w:val="24"/>
        </w:rPr>
        <w:t>, 10940–11024.</w:t>
      </w:r>
    </w:p>
    <w:p w14:paraId="4D95E86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49</w:t>
      </w:r>
      <w:r w:rsidRPr="009F7F88">
        <w:rPr>
          <w:rFonts w:ascii="Calibri" w:hAnsi="Calibri" w:cs="Calibri"/>
          <w:noProof/>
          <w:color w:val="000000" w:themeColor="text1"/>
          <w:sz w:val="18"/>
          <w:szCs w:val="24"/>
        </w:rPr>
        <w:tab/>
        <w:t xml:space="preserve">J. Deng, Y. Su, D. Liu, P. Yang, B. Liu and C. Liu, </w:t>
      </w:r>
      <w:r w:rsidRPr="009F7F88">
        <w:rPr>
          <w:rFonts w:ascii="Calibri" w:hAnsi="Calibri" w:cs="Calibri"/>
          <w:i/>
          <w:iCs/>
          <w:noProof/>
          <w:color w:val="000000" w:themeColor="text1"/>
          <w:sz w:val="18"/>
          <w:szCs w:val="24"/>
        </w:rPr>
        <w:t>Chem. Rev.</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19</w:t>
      </w:r>
      <w:r w:rsidRPr="009F7F88">
        <w:rPr>
          <w:rFonts w:ascii="Calibri" w:hAnsi="Calibri" w:cs="Calibri"/>
          <w:noProof/>
          <w:color w:val="000000" w:themeColor="text1"/>
          <w:sz w:val="18"/>
          <w:szCs w:val="24"/>
        </w:rPr>
        <w:t>, 9221–9259.</w:t>
      </w:r>
    </w:p>
    <w:p w14:paraId="0B00F15D"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0</w:t>
      </w:r>
      <w:r w:rsidRPr="009F7F88">
        <w:rPr>
          <w:rFonts w:ascii="Calibri" w:hAnsi="Calibri" w:cs="Calibri"/>
          <w:noProof/>
          <w:color w:val="000000" w:themeColor="text1"/>
          <w:sz w:val="18"/>
          <w:szCs w:val="24"/>
        </w:rPr>
        <w:tab/>
        <w:t xml:space="preserve">C. S. Hu, H. J. Li, J. Y. Wang, A. Haleem, X. C. Li, M. Siddiq and W. D. He, </w:t>
      </w:r>
      <w:r w:rsidRPr="009F7F88">
        <w:rPr>
          <w:rFonts w:ascii="Calibri" w:hAnsi="Calibri" w:cs="Calibri"/>
          <w:i/>
          <w:iCs/>
          <w:noProof/>
          <w:color w:val="000000" w:themeColor="text1"/>
          <w:sz w:val="18"/>
          <w:szCs w:val="24"/>
        </w:rPr>
        <w:t>ACS Appl. Energy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2</w:t>
      </w:r>
      <w:r w:rsidRPr="009F7F88">
        <w:rPr>
          <w:rFonts w:ascii="Calibri" w:hAnsi="Calibri" w:cs="Calibri"/>
          <w:noProof/>
          <w:color w:val="000000" w:themeColor="text1"/>
          <w:sz w:val="18"/>
          <w:szCs w:val="24"/>
        </w:rPr>
        <w:t>, 7554–7563.</w:t>
      </w:r>
    </w:p>
    <w:p w14:paraId="3E3836A1"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1</w:t>
      </w:r>
      <w:r w:rsidRPr="009F7F88">
        <w:rPr>
          <w:rFonts w:ascii="Calibri" w:hAnsi="Calibri" w:cs="Calibri"/>
          <w:noProof/>
          <w:color w:val="000000" w:themeColor="text1"/>
          <w:sz w:val="18"/>
          <w:szCs w:val="24"/>
        </w:rPr>
        <w:tab/>
        <w:t xml:space="preserve">P. Mu, Z. Zhang, W. Bai, J. He, H. Sun, Z. Zhu, W. Liang and A. Li, </w:t>
      </w:r>
      <w:r w:rsidRPr="009F7F88">
        <w:rPr>
          <w:rFonts w:ascii="Calibri" w:hAnsi="Calibri" w:cs="Calibri"/>
          <w:i/>
          <w:iCs/>
          <w:noProof/>
          <w:color w:val="000000" w:themeColor="text1"/>
          <w:sz w:val="18"/>
          <w:szCs w:val="24"/>
        </w:rPr>
        <w:t>Adv. Energy Mater.</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9</w:t>
      </w:r>
      <w:r w:rsidRPr="009F7F88">
        <w:rPr>
          <w:rFonts w:ascii="Calibri" w:hAnsi="Calibri" w:cs="Calibri"/>
          <w:noProof/>
          <w:color w:val="000000" w:themeColor="text1"/>
          <w:sz w:val="18"/>
          <w:szCs w:val="24"/>
        </w:rPr>
        <w:t>, 1802158.</w:t>
      </w:r>
    </w:p>
    <w:p w14:paraId="0D94A106"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2</w:t>
      </w:r>
      <w:r w:rsidRPr="009F7F88">
        <w:rPr>
          <w:rFonts w:ascii="Calibri" w:hAnsi="Calibri" w:cs="Calibri"/>
          <w:noProof/>
          <w:color w:val="000000" w:themeColor="text1"/>
          <w:sz w:val="18"/>
          <w:szCs w:val="24"/>
        </w:rPr>
        <w:tab/>
        <w:t xml:space="preserve">P. Mu, W. Bai, Z. Zhang, J. He, H. Sun, Z. Zhu, W. Liang and A. Li, </w:t>
      </w:r>
      <w:r w:rsidRPr="009F7F88">
        <w:rPr>
          <w:rFonts w:ascii="Calibri" w:hAnsi="Calibri" w:cs="Calibri"/>
          <w:i/>
          <w:iCs/>
          <w:noProof/>
          <w:color w:val="000000" w:themeColor="text1"/>
          <w:sz w:val="18"/>
          <w:szCs w:val="24"/>
        </w:rPr>
        <w:t>J. Mater. Chem. A</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6</w:t>
      </w:r>
      <w:r w:rsidRPr="009F7F88">
        <w:rPr>
          <w:rFonts w:ascii="Calibri" w:hAnsi="Calibri" w:cs="Calibri"/>
          <w:noProof/>
          <w:color w:val="000000" w:themeColor="text1"/>
          <w:sz w:val="18"/>
          <w:szCs w:val="24"/>
        </w:rPr>
        <w:t>, 18183–18190.</w:t>
      </w:r>
    </w:p>
    <w:p w14:paraId="19F2113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3</w:t>
      </w:r>
      <w:r w:rsidRPr="009F7F88">
        <w:rPr>
          <w:rFonts w:ascii="Calibri" w:hAnsi="Calibri" w:cs="Calibri"/>
          <w:noProof/>
          <w:color w:val="000000" w:themeColor="text1"/>
          <w:sz w:val="18"/>
          <w:szCs w:val="24"/>
        </w:rPr>
        <w:tab/>
        <w:t xml:space="preserve">Y. Fu, G. Wang, T. Mei, J. Li, J. Wang and X. Wang, </w:t>
      </w:r>
      <w:r w:rsidRPr="009F7F88">
        <w:rPr>
          <w:rFonts w:ascii="Calibri" w:hAnsi="Calibri" w:cs="Calibri"/>
          <w:i/>
          <w:iCs/>
          <w:noProof/>
          <w:color w:val="000000" w:themeColor="text1"/>
          <w:sz w:val="18"/>
          <w:szCs w:val="24"/>
        </w:rPr>
        <w:t>ACS Sustain. Chem. Eng.</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5</w:t>
      </w:r>
      <w:r w:rsidRPr="009F7F88">
        <w:rPr>
          <w:rFonts w:ascii="Calibri" w:hAnsi="Calibri" w:cs="Calibri"/>
          <w:noProof/>
          <w:color w:val="000000" w:themeColor="text1"/>
          <w:sz w:val="18"/>
          <w:szCs w:val="24"/>
        </w:rPr>
        <w:t>, 4665–4671.</w:t>
      </w:r>
    </w:p>
    <w:p w14:paraId="768A2624"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4</w:t>
      </w:r>
      <w:r w:rsidRPr="009F7F88">
        <w:rPr>
          <w:rFonts w:ascii="Calibri" w:hAnsi="Calibri" w:cs="Calibri"/>
          <w:noProof/>
          <w:color w:val="000000" w:themeColor="text1"/>
          <w:sz w:val="18"/>
          <w:szCs w:val="24"/>
        </w:rPr>
        <w:tab/>
        <w:t xml:space="preserve">L. Tang, C. Jia, Y. Xue, L. Li, A. Wang, G. Xu, N. Liu and M. Wu, </w:t>
      </w:r>
      <w:r w:rsidRPr="009F7F88">
        <w:rPr>
          <w:rFonts w:ascii="Calibri" w:hAnsi="Calibri" w:cs="Calibri"/>
          <w:i/>
          <w:iCs/>
          <w:noProof/>
          <w:color w:val="000000" w:themeColor="text1"/>
          <w:sz w:val="18"/>
          <w:szCs w:val="24"/>
        </w:rPr>
        <w:t>Appl. Catal. B Environ.</w:t>
      </w:r>
      <w:r w:rsidRPr="009F7F88">
        <w:rPr>
          <w:rFonts w:ascii="Calibri" w:hAnsi="Calibri" w:cs="Calibri"/>
          <w:noProof/>
          <w:color w:val="000000" w:themeColor="text1"/>
          <w:sz w:val="18"/>
          <w:szCs w:val="24"/>
        </w:rPr>
        <w:t xml:space="preserve">, 2017, </w:t>
      </w:r>
      <w:r w:rsidRPr="009F7F88">
        <w:rPr>
          <w:rFonts w:ascii="Calibri" w:hAnsi="Calibri" w:cs="Calibri"/>
          <w:b/>
          <w:bCs/>
          <w:noProof/>
          <w:color w:val="000000" w:themeColor="text1"/>
          <w:sz w:val="18"/>
          <w:szCs w:val="24"/>
        </w:rPr>
        <w:t>219</w:t>
      </w:r>
      <w:r w:rsidRPr="009F7F88">
        <w:rPr>
          <w:rFonts w:ascii="Calibri" w:hAnsi="Calibri" w:cs="Calibri"/>
          <w:noProof/>
          <w:color w:val="000000" w:themeColor="text1"/>
          <w:sz w:val="18"/>
          <w:szCs w:val="24"/>
        </w:rPr>
        <w:t>, 241–248.</w:t>
      </w:r>
    </w:p>
    <w:p w14:paraId="2CE62CC3"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5</w:t>
      </w:r>
      <w:r w:rsidRPr="009F7F88">
        <w:rPr>
          <w:rFonts w:ascii="Calibri" w:hAnsi="Calibri" w:cs="Calibri"/>
          <w:noProof/>
          <w:color w:val="000000" w:themeColor="text1"/>
          <w:sz w:val="18"/>
          <w:szCs w:val="24"/>
        </w:rPr>
        <w:tab/>
        <w:t xml:space="preserve">Y. Hou, Z. Wen, S. Cui, X. Feng and J. Chen, </w:t>
      </w:r>
      <w:r w:rsidRPr="009F7F88">
        <w:rPr>
          <w:rFonts w:ascii="Calibri" w:hAnsi="Calibri" w:cs="Calibri"/>
          <w:i/>
          <w:iCs/>
          <w:noProof/>
          <w:color w:val="000000" w:themeColor="text1"/>
          <w:sz w:val="18"/>
          <w:szCs w:val="24"/>
        </w:rPr>
        <w:t>Nano Lett.</w:t>
      </w:r>
      <w:r w:rsidRPr="009F7F88">
        <w:rPr>
          <w:rFonts w:ascii="Calibri" w:hAnsi="Calibri" w:cs="Calibri"/>
          <w:noProof/>
          <w:color w:val="000000" w:themeColor="text1"/>
          <w:sz w:val="18"/>
          <w:szCs w:val="24"/>
        </w:rPr>
        <w:t xml:space="preserve">, 2016, </w:t>
      </w:r>
      <w:r w:rsidRPr="009F7F88">
        <w:rPr>
          <w:rFonts w:ascii="Calibri" w:hAnsi="Calibri" w:cs="Calibri"/>
          <w:b/>
          <w:bCs/>
          <w:noProof/>
          <w:color w:val="000000" w:themeColor="text1"/>
          <w:sz w:val="18"/>
          <w:szCs w:val="24"/>
        </w:rPr>
        <w:t>16</w:t>
      </w:r>
      <w:r w:rsidRPr="009F7F88">
        <w:rPr>
          <w:rFonts w:ascii="Calibri" w:hAnsi="Calibri" w:cs="Calibri"/>
          <w:noProof/>
          <w:color w:val="000000" w:themeColor="text1"/>
          <w:sz w:val="18"/>
          <w:szCs w:val="24"/>
        </w:rPr>
        <w:t>, 2268–2277.</w:t>
      </w:r>
    </w:p>
    <w:p w14:paraId="15500E15"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6</w:t>
      </w:r>
      <w:r w:rsidRPr="009F7F88">
        <w:rPr>
          <w:rFonts w:ascii="Calibri" w:hAnsi="Calibri" w:cs="Calibri"/>
          <w:noProof/>
          <w:color w:val="000000" w:themeColor="text1"/>
          <w:sz w:val="18"/>
          <w:szCs w:val="24"/>
        </w:rPr>
        <w:tab/>
        <w:t xml:space="preserve">X. D. Gao, X. M. Li, X. Y. Gan, Y. Q. Wu, R. K. Zheng, C. L. Wang, Z. Y. Gu and P. He, </w:t>
      </w:r>
      <w:r w:rsidRPr="009F7F88">
        <w:rPr>
          <w:rFonts w:ascii="Calibri" w:hAnsi="Calibri" w:cs="Calibri"/>
          <w:i/>
          <w:iCs/>
          <w:noProof/>
          <w:color w:val="000000" w:themeColor="text1"/>
          <w:sz w:val="18"/>
          <w:szCs w:val="24"/>
        </w:rPr>
        <w:t>J. Mater. Chem.</w:t>
      </w:r>
      <w:r w:rsidRPr="009F7F88">
        <w:rPr>
          <w:rFonts w:ascii="Calibri" w:hAnsi="Calibri" w:cs="Calibri"/>
          <w:noProof/>
          <w:color w:val="000000" w:themeColor="text1"/>
          <w:sz w:val="18"/>
          <w:szCs w:val="24"/>
        </w:rPr>
        <w:t xml:space="preserve">, 2012, </w:t>
      </w:r>
      <w:r w:rsidRPr="009F7F88">
        <w:rPr>
          <w:rFonts w:ascii="Calibri" w:hAnsi="Calibri" w:cs="Calibri"/>
          <w:b/>
          <w:bCs/>
          <w:noProof/>
          <w:color w:val="000000" w:themeColor="text1"/>
          <w:sz w:val="18"/>
          <w:szCs w:val="24"/>
        </w:rPr>
        <w:t>22</w:t>
      </w:r>
      <w:r w:rsidRPr="009F7F88">
        <w:rPr>
          <w:rFonts w:ascii="Calibri" w:hAnsi="Calibri" w:cs="Calibri"/>
          <w:noProof/>
          <w:color w:val="000000" w:themeColor="text1"/>
          <w:sz w:val="18"/>
          <w:szCs w:val="24"/>
        </w:rPr>
        <w:t>, 18930–18938.</w:t>
      </w:r>
    </w:p>
    <w:p w14:paraId="3B38FBEB"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7</w:t>
      </w:r>
      <w:r w:rsidRPr="009F7F88">
        <w:rPr>
          <w:rFonts w:ascii="Calibri" w:hAnsi="Calibri" w:cs="Calibri"/>
          <w:noProof/>
          <w:color w:val="000000" w:themeColor="text1"/>
          <w:sz w:val="18"/>
          <w:szCs w:val="24"/>
        </w:rPr>
        <w:tab/>
        <w:t xml:space="preserve">L. Zhao, B. Bhatia, S. Yang, E. Strobach, L. A. Weinstein, T. A. Cooper, G. Chen and E. N. Wang, </w:t>
      </w:r>
      <w:r w:rsidRPr="009F7F88">
        <w:rPr>
          <w:rFonts w:ascii="Calibri" w:hAnsi="Calibri" w:cs="Calibri"/>
          <w:i/>
          <w:iCs/>
          <w:noProof/>
          <w:color w:val="000000" w:themeColor="text1"/>
          <w:sz w:val="18"/>
          <w:szCs w:val="24"/>
        </w:rPr>
        <w:t>ACS Nano</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13</w:t>
      </w:r>
      <w:r w:rsidRPr="009F7F88">
        <w:rPr>
          <w:rFonts w:ascii="Calibri" w:hAnsi="Calibri" w:cs="Calibri"/>
          <w:noProof/>
          <w:color w:val="000000" w:themeColor="text1"/>
          <w:sz w:val="18"/>
          <w:szCs w:val="24"/>
        </w:rPr>
        <w:t>, 7508–7516.</w:t>
      </w:r>
    </w:p>
    <w:p w14:paraId="14253A5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8</w:t>
      </w:r>
      <w:r w:rsidRPr="009F7F88">
        <w:rPr>
          <w:rFonts w:ascii="Calibri" w:hAnsi="Calibri" w:cs="Calibri"/>
          <w:noProof/>
          <w:color w:val="000000" w:themeColor="text1"/>
          <w:sz w:val="18"/>
          <w:szCs w:val="24"/>
        </w:rPr>
        <w:tab/>
        <w:t xml:space="preserve">P. Tao, G. Ni, C. Song, W. Shang, J. Wu, J. Zhu, G. Chen and T. Deng, </w:t>
      </w:r>
      <w:r w:rsidRPr="009F7F88">
        <w:rPr>
          <w:rFonts w:ascii="Calibri" w:hAnsi="Calibri" w:cs="Calibri"/>
          <w:i/>
          <w:iCs/>
          <w:noProof/>
          <w:color w:val="000000" w:themeColor="text1"/>
          <w:sz w:val="18"/>
          <w:szCs w:val="24"/>
        </w:rPr>
        <w:t>Nat. Energy</w:t>
      </w:r>
      <w:r w:rsidRPr="009F7F88">
        <w:rPr>
          <w:rFonts w:ascii="Calibri" w:hAnsi="Calibri" w:cs="Calibri"/>
          <w:noProof/>
          <w:color w:val="000000" w:themeColor="text1"/>
          <w:sz w:val="18"/>
          <w:szCs w:val="24"/>
        </w:rPr>
        <w:t xml:space="preserve">, 2018, </w:t>
      </w:r>
      <w:r w:rsidRPr="009F7F88">
        <w:rPr>
          <w:rFonts w:ascii="Calibri" w:hAnsi="Calibri" w:cs="Calibri"/>
          <w:b/>
          <w:bCs/>
          <w:noProof/>
          <w:color w:val="000000" w:themeColor="text1"/>
          <w:sz w:val="18"/>
          <w:szCs w:val="24"/>
        </w:rPr>
        <w:t>3</w:t>
      </w:r>
      <w:r w:rsidRPr="009F7F88">
        <w:rPr>
          <w:rFonts w:ascii="Calibri" w:hAnsi="Calibri" w:cs="Calibri"/>
          <w:noProof/>
          <w:color w:val="000000" w:themeColor="text1"/>
          <w:sz w:val="18"/>
          <w:szCs w:val="24"/>
        </w:rPr>
        <w:t>, 1031–1041.</w:t>
      </w:r>
    </w:p>
    <w:p w14:paraId="733CF36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59</w:t>
      </w:r>
      <w:r w:rsidRPr="009F7F88">
        <w:rPr>
          <w:rFonts w:ascii="Calibri" w:hAnsi="Calibri" w:cs="Calibri"/>
          <w:noProof/>
          <w:color w:val="000000" w:themeColor="text1"/>
          <w:sz w:val="18"/>
          <w:szCs w:val="24"/>
        </w:rPr>
        <w:tab/>
        <w:t xml:space="preserve">L.-H. Chen, M.-H. Sun, Z. Wang, W. Yang, Z. Xie and B.-L. Su, </w:t>
      </w:r>
      <w:r w:rsidRPr="009F7F88">
        <w:rPr>
          <w:rFonts w:ascii="Calibri" w:hAnsi="Calibri" w:cs="Calibri"/>
          <w:i/>
          <w:iCs/>
          <w:noProof/>
          <w:color w:val="000000" w:themeColor="text1"/>
          <w:sz w:val="18"/>
          <w:szCs w:val="24"/>
        </w:rPr>
        <w:t>Chem. Rev.</w:t>
      </w:r>
      <w:r w:rsidRPr="009F7F88">
        <w:rPr>
          <w:rFonts w:ascii="Calibri" w:hAnsi="Calibri" w:cs="Calibri"/>
          <w:noProof/>
          <w:color w:val="000000" w:themeColor="text1"/>
          <w:sz w:val="18"/>
          <w:szCs w:val="24"/>
        </w:rPr>
        <w:t xml:space="preserve">, 2020, </w:t>
      </w:r>
      <w:r w:rsidRPr="009F7F88">
        <w:rPr>
          <w:rFonts w:ascii="Calibri" w:hAnsi="Calibri" w:cs="Calibri"/>
          <w:b/>
          <w:bCs/>
          <w:noProof/>
          <w:color w:val="000000" w:themeColor="text1"/>
          <w:sz w:val="18"/>
          <w:szCs w:val="24"/>
        </w:rPr>
        <w:t>120</w:t>
      </w:r>
      <w:r w:rsidRPr="009F7F88">
        <w:rPr>
          <w:rFonts w:ascii="Calibri" w:hAnsi="Calibri" w:cs="Calibri"/>
          <w:noProof/>
          <w:color w:val="000000" w:themeColor="text1"/>
          <w:sz w:val="18"/>
          <w:szCs w:val="24"/>
        </w:rPr>
        <w:t>, 11194–11294.</w:t>
      </w:r>
    </w:p>
    <w:p w14:paraId="045191CE"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60</w:t>
      </w:r>
      <w:r w:rsidRPr="009F7F88">
        <w:rPr>
          <w:rFonts w:ascii="Calibri" w:hAnsi="Calibri" w:cs="Calibri"/>
          <w:noProof/>
          <w:color w:val="000000" w:themeColor="text1"/>
          <w:sz w:val="18"/>
          <w:szCs w:val="24"/>
        </w:rPr>
        <w:tab/>
        <w:t xml:space="preserve">J. F. Xing, M. L. Zheng and X. M. Duan, </w:t>
      </w:r>
      <w:r w:rsidRPr="009F7F88">
        <w:rPr>
          <w:rFonts w:ascii="Calibri" w:hAnsi="Calibri" w:cs="Calibri"/>
          <w:i/>
          <w:iCs/>
          <w:noProof/>
          <w:color w:val="000000" w:themeColor="text1"/>
          <w:sz w:val="18"/>
          <w:szCs w:val="24"/>
        </w:rPr>
        <w:t>Chem. Soc. Rev.</w:t>
      </w:r>
      <w:r w:rsidRPr="009F7F88">
        <w:rPr>
          <w:rFonts w:ascii="Calibri" w:hAnsi="Calibri" w:cs="Calibri"/>
          <w:noProof/>
          <w:color w:val="000000" w:themeColor="text1"/>
          <w:sz w:val="18"/>
          <w:szCs w:val="24"/>
        </w:rPr>
        <w:t xml:space="preserve">, 2015, </w:t>
      </w:r>
      <w:r w:rsidRPr="009F7F88">
        <w:rPr>
          <w:rFonts w:ascii="Calibri" w:hAnsi="Calibri" w:cs="Calibri"/>
          <w:b/>
          <w:bCs/>
          <w:noProof/>
          <w:color w:val="000000" w:themeColor="text1"/>
          <w:sz w:val="18"/>
          <w:szCs w:val="24"/>
        </w:rPr>
        <w:t>44</w:t>
      </w:r>
      <w:r w:rsidRPr="009F7F88">
        <w:rPr>
          <w:rFonts w:ascii="Calibri" w:hAnsi="Calibri" w:cs="Calibri"/>
          <w:noProof/>
          <w:color w:val="000000" w:themeColor="text1"/>
          <w:sz w:val="18"/>
          <w:szCs w:val="24"/>
        </w:rPr>
        <w:t>, 5031–5039.</w:t>
      </w:r>
    </w:p>
    <w:p w14:paraId="48533CEA"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szCs w:val="24"/>
        </w:rPr>
      </w:pPr>
      <w:r w:rsidRPr="009F7F88">
        <w:rPr>
          <w:rFonts w:ascii="Calibri" w:hAnsi="Calibri" w:cs="Calibri"/>
          <w:noProof/>
          <w:color w:val="000000" w:themeColor="text1"/>
          <w:sz w:val="18"/>
          <w:szCs w:val="24"/>
        </w:rPr>
        <w:t>361</w:t>
      </w:r>
      <w:r w:rsidRPr="009F7F88">
        <w:rPr>
          <w:rFonts w:ascii="Calibri" w:hAnsi="Calibri" w:cs="Calibri"/>
          <w:noProof/>
          <w:color w:val="000000" w:themeColor="text1"/>
          <w:sz w:val="18"/>
          <w:szCs w:val="24"/>
        </w:rPr>
        <w:tab/>
        <w:t xml:space="preserve">T. A. Schaedler, A. J. Jacobsen, A. Torrents, A. E. Sorensen, J. Lian, J. R. Greer, L. Valdevit, W. B. Carter, Q. Ge, J. A. Jackson, S. O. Kucheyev, N. X. Fang and C. M. Spadaccini, </w:t>
      </w:r>
      <w:r w:rsidRPr="009F7F88">
        <w:rPr>
          <w:rFonts w:ascii="Calibri" w:hAnsi="Calibri" w:cs="Calibri"/>
          <w:i/>
          <w:iCs/>
          <w:noProof/>
          <w:color w:val="000000" w:themeColor="text1"/>
          <w:sz w:val="18"/>
          <w:szCs w:val="24"/>
        </w:rPr>
        <w:t>Science</w:t>
      </w:r>
      <w:r w:rsidRPr="009F7F88">
        <w:rPr>
          <w:rFonts w:ascii="Calibri" w:hAnsi="Calibri" w:cs="Calibri"/>
          <w:noProof/>
          <w:color w:val="000000" w:themeColor="text1"/>
          <w:sz w:val="18"/>
          <w:szCs w:val="24"/>
        </w:rPr>
        <w:t xml:space="preserve">, 2011, </w:t>
      </w:r>
      <w:r w:rsidRPr="009F7F88">
        <w:rPr>
          <w:rFonts w:ascii="Calibri" w:hAnsi="Calibri" w:cs="Calibri"/>
          <w:b/>
          <w:bCs/>
          <w:noProof/>
          <w:color w:val="000000" w:themeColor="text1"/>
          <w:sz w:val="18"/>
          <w:szCs w:val="24"/>
        </w:rPr>
        <w:t>334</w:t>
      </w:r>
      <w:r w:rsidRPr="009F7F88">
        <w:rPr>
          <w:rFonts w:ascii="Calibri" w:hAnsi="Calibri" w:cs="Calibri"/>
          <w:noProof/>
          <w:color w:val="000000" w:themeColor="text1"/>
          <w:sz w:val="18"/>
          <w:szCs w:val="24"/>
        </w:rPr>
        <w:t>, 1373–1377.</w:t>
      </w:r>
    </w:p>
    <w:p w14:paraId="3C54B5E0" w14:textId="77777777" w:rsidR="004E1277" w:rsidRPr="009F7F88" w:rsidRDefault="004E1277" w:rsidP="004E1277">
      <w:pPr>
        <w:autoSpaceDE w:val="0"/>
        <w:autoSpaceDN w:val="0"/>
        <w:adjustRightInd w:val="0"/>
        <w:spacing w:after="0" w:line="240" w:lineRule="exact"/>
        <w:ind w:left="640" w:hanging="640"/>
        <w:rPr>
          <w:rFonts w:ascii="Calibri" w:hAnsi="Calibri" w:cs="Calibri"/>
          <w:noProof/>
          <w:color w:val="000000" w:themeColor="text1"/>
          <w:sz w:val="18"/>
        </w:rPr>
      </w:pPr>
      <w:r w:rsidRPr="009F7F88">
        <w:rPr>
          <w:rFonts w:ascii="Calibri" w:hAnsi="Calibri" w:cs="Calibri"/>
          <w:noProof/>
          <w:color w:val="000000" w:themeColor="text1"/>
          <w:sz w:val="18"/>
          <w:szCs w:val="24"/>
        </w:rPr>
        <w:t>362</w:t>
      </w:r>
      <w:r w:rsidRPr="009F7F88">
        <w:rPr>
          <w:rFonts w:ascii="Calibri" w:hAnsi="Calibri" w:cs="Calibri"/>
          <w:noProof/>
          <w:color w:val="000000" w:themeColor="text1"/>
          <w:sz w:val="18"/>
          <w:szCs w:val="24"/>
        </w:rPr>
        <w:tab/>
        <w:t xml:space="preserve">M. A. Skylar-Scott, J. Mueller, C. W. Visser and J. A. Lewis, </w:t>
      </w:r>
      <w:r w:rsidRPr="009F7F88">
        <w:rPr>
          <w:rFonts w:ascii="Calibri" w:hAnsi="Calibri" w:cs="Calibri"/>
          <w:i/>
          <w:iCs/>
          <w:noProof/>
          <w:color w:val="000000" w:themeColor="text1"/>
          <w:sz w:val="18"/>
          <w:szCs w:val="24"/>
        </w:rPr>
        <w:t>Nature</w:t>
      </w:r>
      <w:r w:rsidRPr="009F7F88">
        <w:rPr>
          <w:rFonts w:ascii="Calibri" w:hAnsi="Calibri" w:cs="Calibri"/>
          <w:noProof/>
          <w:color w:val="000000" w:themeColor="text1"/>
          <w:sz w:val="18"/>
          <w:szCs w:val="24"/>
        </w:rPr>
        <w:t xml:space="preserve">, 2019, </w:t>
      </w:r>
      <w:r w:rsidRPr="009F7F88">
        <w:rPr>
          <w:rFonts w:ascii="Calibri" w:hAnsi="Calibri" w:cs="Calibri"/>
          <w:b/>
          <w:bCs/>
          <w:noProof/>
          <w:color w:val="000000" w:themeColor="text1"/>
          <w:sz w:val="18"/>
          <w:szCs w:val="24"/>
        </w:rPr>
        <w:t>575</w:t>
      </w:r>
      <w:r w:rsidRPr="009F7F88">
        <w:rPr>
          <w:rFonts w:ascii="Calibri" w:hAnsi="Calibri" w:cs="Calibri"/>
          <w:noProof/>
          <w:color w:val="000000" w:themeColor="text1"/>
          <w:sz w:val="18"/>
          <w:szCs w:val="24"/>
        </w:rPr>
        <w:t>, 330–335.</w:t>
      </w:r>
    </w:p>
    <w:p w14:paraId="69C8A1D7" w14:textId="30581BB2" w:rsidR="00E73C2B" w:rsidRPr="009F7F88" w:rsidRDefault="00BF34A6" w:rsidP="0044615D">
      <w:pPr>
        <w:pStyle w:val="RSCR02References"/>
        <w:numPr>
          <w:ilvl w:val="0"/>
          <w:numId w:val="0"/>
        </w:numPr>
        <w:ind w:left="284" w:hanging="284"/>
        <w:rPr>
          <w:color w:val="000000" w:themeColor="text1"/>
        </w:rPr>
      </w:pPr>
      <w:r w:rsidRPr="009F7F88">
        <w:rPr>
          <w:color w:val="000000" w:themeColor="text1"/>
        </w:rPr>
        <w:fldChar w:fldCharType="end"/>
      </w:r>
    </w:p>
    <w:sectPr w:rsidR="00E73C2B" w:rsidRPr="009F7F88" w:rsidSect="003E54B2">
      <w:type w:val="continuous"/>
      <w:pgSz w:w="11907" w:h="16840" w:code="9"/>
      <w:pgMar w:top="1009" w:right="851" w:bottom="1758" w:left="851" w:header="851" w:footer="1049" w:gutter="0"/>
      <w:cols w:num="2"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2900D4" w14:textId="77777777" w:rsidR="00B131A9" w:rsidRDefault="00B131A9" w:rsidP="00E547DB">
      <w:pPr>
        <w:spacing w:after="0" w:line="240" w:lineRule="auto"/>
      </w:pPr>
      <w:r>
        <w:separator/>
      </w:r>
    </w:p>
    <w:p w14:paraId="7111B914" w14:textId="77777777" w:rsidR="00B131A9" w:rsidRDefault="00B131A9"/>
    <w:p w14:paraId="4FF61BF7" w14:textId="77777777" w:rsidR="00B131A9" w:rsidRDefault="00B131A9"/>
    <w:p w14:paraId="2F9BBB8E" w14:textId="77777777" w:rsidR="00B131A9" w:rsidRDefault="00B131A9"/>
    <w:p w14:paraId="047714DA" w14:textId="77777777" w:rsidR="00B131A9" w:rsidRDefault="00B131A9"/>
    <w:p w14:paraId="67678FA3" w14:textId="77777777" w:rsidR="00B131A9" w:rsidRDefault="00B131A9"/>
  </w:endnote>
  <w:endnote w:type="continuationSeparator" w:id="0">
    <w:p w14:paraId="59C331B1" w14:textId="77777777" w:rsidR="00B131A9" w:rsidRDefault="00B131A9" w:rsidP="00E547DB">
      <w:pPr>
        <w:spacing w:after="0" w:line="240" w:lineRule="auto"/>
      </w:pPr>
      <w:r>
        <w:continuationSeparator/>
      </w:r>
    </w:p>
    <w:p w14:paraId="30563575" w14:textId="77777777" w:rsidR="00B131A9" w:rsidRDefault="00B131A9"/>
    <w:p w14:paraId="764DA164" w14:textId="77777777" w:rsidR="00B131A9" w:rsidRDefault="00B131A9"/>
    <w:p w14:paraId="1B357C01" w14:textId="77777777" w:rsidR="00B131A9" w:rsidRDefault="00B131A9"/>
    <w:p w14:paraId="6DE303CF" w14:textId="77777777" w:rsidR="00B131A9" w:rsidRDefault="00B131A9"/>
    <w:p w14:paraId="3916070C" w14:textId="77777777" w:rsidR="00B131A9" w:rsidRDefault="00B131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fontKey="{A9700F7E-C950-0747-9894-BB1EF98CF234}"/>
    <w:embedBold r:id="rId2" w:fontKey="{2892BE88-897D-2E4A-BF68-D2F2205CE83D}"/>
    <w:embedItalic r:id="rId3" w:fontKey="{06861E53-99CF-1A4D-9F77-A491040C86A7}"/>
    <w:embedBoldItalic r:id="rId4" w:fontKey="{73296746-2EFC-4040-8A92-45DDFDE2081F}"/>
  </w:font>
  <w:font w:name="Symbol">
    <w:panose1 w:val="05050102010706020507"/>
    <w:charset w:val="02"/>
    <w:family w:val="decorative"/>
    <w:pitch w:val="variable"/>
    <w:sig w:usb0="00000000" w:usb1="10000000" w:usb2="00000000" w:usb3="00000000" w:csb0="80000000" w:csb1="00000000"/>
    <w:embedRegular r:id="rId5" w:fontKey="{3271E195-E33F-3F4B-B326-C39E12736750}"/>
  </w:font>
  <w:font w:name="Courier New">
    <w:panose1 w:val="02070309020205020404"/>
    <w:charset w:val="00"/>
    <w:family w:val="modern"/>
    <w:pitch w:val="fixed"/>
    <w:sig w:usb0="E0002EFF" w:usb1="C0007843" w:usb2="00000009" w:usb3="00000000" w:csb0="000001FF" w:csb1="00000000"/>
    <w:embedRegular r:id="rId6" w:fontKey="{16D4C767-C141-B845-8A0E-5BED4AEA6E87}"/>
    <w:embedBold r:id="rId7" w:fontKey="{F3F3D195-09B1-DB4C-AC45-41AC8038AEBB}"/>
  </w:font>
  <w:font w:name="Wingdings">
    <w:panose1 w:val="05000000000000000000"/>
    <w:charset w:val="4D"/>
    <w:family w:val="decorative"/>
    <w:pitch w:val="variable"/>
    <w:sig w:usb0="00000003" w:usb1="00000000" w:usb2="00000000" w:usb3="00000000" w:csb0="80000001" w:csb1="00000000"/>
    <w:embedRegular r:id="rId8" w:fontKey="{4B36393F-D05A-7543-B705-063F364CCFA8}"/>
  </w:font>
  <w:font w:name="Calibri">
    <w:panose1 w:val="020F0502020204030204"/>
    <w:charset w:val="00"/>
    <w:family w:val="swiss"/>
    <w:pitch w:val="variable"/>
    <w:sig w:usb0="E0002AFF" w:usb1="C000247B" w:usb2="00000009" w:usb3="00000000" w:csb0="000001FF" w:csb1="00000000"/>
    <w:embedRegular r:id="rId9" w:fontKey="{8190FA1B-765A-C74E-9515-634060413C8D}"/>
    <w:embedBold r:id="rId10" w:fontKey="{42919049-DFA8-024A-A703-78EDED43D28D}"/>
    <w:embedItalic r:id="rId11" w:fontKey="{43EDDD97-8EE4-D641-8B49-BEB34CA3AEC1}"/>
  </w:font>
  <w:font w:name="SimSun">
    <w:altName w:val="宋体"/>
    <w:panose1 w:val="02010600030101010101"/>
    <w:charset w:val="86"/>
    <w:family w:val="auto"/>
    <w:pitch w:val="variable"/>
    <w:sig w:usb0="00000003" w:usb1="288F0000" w:usb2="00000016" w:usb3="00000000" w:csb0="00040001" w:csb1="00000000"/>
    <w:embedRegular r:id="rId12" w:subsetted="1" w:fontKey="{C9574DDD-78E9-B64A-8934-E7D5B7485DC0}"/>
  </w:font>
  <w:font w:name="Vrinda">
    <w:panose1 w:val="020B0502040204020203"/>
    <w:charset w:val="00"/>
    <w:family w:val="swiss"/>
    <w:pitch w:val="variable"/>
    <w:sig w:usb0="00010003" w:usb1="00000000" w:usb2="00000000" w:usb3="00000000" w:csb0="00000001" w:csb1="00000000"/>
    <w:embedRegular r:id="rId13" w:fontKey="{4C432BBD-E1F1-2F4B-AE0B-DDEB6D630F7F}"/>
    <w:embedBold r:id="rId14" w:fontKey="{D58F46B2-28CC-4745-9648-D0C70D2A1788}"/>
    <w:embedBoldItalic r:id="rId15" w:fontKey="{4EDD07E6-5AD9-5E4F-8344-35D4D37E01A5}"/>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embedRegular r:id="rId16" w:fontKey="{32C62D38-117D-254B-8890-32DC21BBDAD1}"/>
  </w:font>
  <w:font w:name="Cambria Math">
    <w:panose1 w:val="02040503050406030204"/>
    <w:charset w:val="00"/>
    <w:family w:val="roman"/>
    <w:pitch w:val="variable"/>
    <w:sig w:usb0="E00002FF" w:usb1="420024FF" w:usb2="00000000" w:usb3="00000000" w:csb0="0000019F" w:csb1="00000000"/>
    <w:embedRegular r:id="rId17" w:fontKey="{4B3CF1DD-1D89-D646-A3D1-1F97D9939522}"/>
    <w:embedBold r:id="rId18" w:fontKey="{BAE5BB3F-537A-5C46-B4BB-8082698D15A4}"/>
    <w:embedItalic r:id="rId19" w:fontKey="{6022591D-0335-0F43-8266-129FC4A89ECF}"/>
  </w:font>
  <w:font w:name="MS Gothic">
    <w:altName w:val="ＭＳ ゴシック"/>
    <w:panose1 w:val="020B0609070205080204"/>
    <w:charset w:val="80"/>
    <w:family w:val="modern"/>
    <w:pitch w:val="fixed"/>
    <w:sig w:usb0="E00002FF" w:usb1="6AC7FDFB" w:usb2="08000012" w:usb3="00000000" w:csb0="0002009F" w:csb1="00000000"/>
    <w:embedRegular r:id="rId20" w:subsetted="1" w:fontKey="{F40E8FF1-E532-3740-AA8C-9AFCC96DA8C5}"/>
  </w:font>
  <w:font w:name="Arial">
    <w:panose1 w:val="020B0604020202020204"/>
    <w:charset w:val="00"/>
    <w:family w:val="swiss"/>
    <w:pitch w:val="variable"/>
    <w:sig w:usb0="E0002AFF" w:usb1="C0007843" w:usb2="00000009" w:usb3="00000000" w:csb0="000001FF" w:csb1="00000000"/>
    <w:embedRegular r:id="rId21" w:fontKey="{0565B319-EE40-C348-9D3A-9E5F882C9C30}"/>
  </w:font>
  <w:font w:name="TimesNewRomanPSMT">
    <w:altName w:val="Times New Roman"/>
    <w:panose1 w:val="020B0604020202020204"/>
    <w:charset w:val="00"/>
    <w:family w:val="swiss"/>
    <w:notTrueType/>
    <w:pitch w:val="default"/>
    <w:sig w:usb0="00000003" w:usb1="080E0000" w:usb2="00000010" w:usb3="00000000" w:csb0="00040001" w:csb1="00000000"/>
  </w:font>
  <w:font w:name="ScalaLF-Regular">
    <w:altName w:val="SimSun"/>
    <w:panose1 w:val="020B0604020202020204"/>
    <w:charset w:val="86"/>
    <w:family w:val="roman"/>
    <w:pitch w:val="default"/>
    <w:sig w:usb0="00000001" w:usb1="080E0000" w:usb2="00000010" w:usb3="00000000" w:csb0="00040000" w:csb1="00000000"/>
  </w:font>
  <w:font w:name="TimesNewRoman">
    <w:altName w:val="Batang"/>
    <w:panose1 w:val="020B0604020202020204"/>
    <w:charset w:val="81"/>
    <w:family w:val="auto"/>
    <w:pitch w:val="default"/>
    <w:sig w:usb0="00000001" w:usb1="090E0000" w:usb2="00000010" w:usb3="00000000" w:csb0="000C0000" w:csb1="00000000"/>
  </w:font>
  <w:font w:name="ScalaSansLF-Regular">
    <w:altName w:val="Microsoft YaHei"/>
    <w:panose1 w:val="020B0604020202020204"/>
    <w:charset w:val="86"/>
    <w:family w:val="swiss"/>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embedRegular r:id="rId23" w:fontKey="{B929A4C8-AC9D-D743-A960-8ED556E8F69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ECF3" w14:textId="77777777" w:rsidR="005573B9" w:rsidRPr="006602F1" w:rsidRDefault="005573B9"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20</w:t>
    </w:r>
    <w:r>
      <w:rPr>
        <w:rFonts w:hint="eastAsia"/>
        <w:noProof/>
        <w:spacing w:val="10"/>
        <w:sz w:val="16"/>
        <w:szCs w:val="16"/>
        <w:lang w:eastAsia="zh-CN"/>
      </w:rPr>
      <w:t>xx</w:t>
    </w:r>
    <w:r w:rsidRPr="006602F1">
      <w:rPr>
        <w:noProof/>
        <w:spacing w:val="10"/>
        <w:sz w:val="16"/>
        <w:szCs w:val="16"/>
      </w:rPr>
      <w:t xml:space="preserve">,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398547" w14:textId="77777777" w:rsidR="005573B9" w:rsidRPr="006602F1" w:rsidRDefault="005573B9"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w:t>
    </w:r>
    <w:r>
      <w:rPr>
        <w:rFonts w:hint="eastAsia"/>
        <w:noProof/>
        <w:spacing w:val="10"/>
        <w:sz w:val="16"/>
        <w:szCs w:val="16"/>
        <w:lang w:eastAsia="zh-CN"/>
      </w:rPr>
      <w:t>xx</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BE12E" w14:textId="77777777" w:rsidR="005573B9" w:rsidRPr="006602F1" w:rsidRDefault="005573B9"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1305B68F" wp14:editId="5D395899">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3C2ADA6" w14:textId="77777777" w:rsidR="005573B9" w:rsidRPr="00F20A7C" w:rsidRDefault="005573B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05B68F" id="_x0000_t202" coordsize="21600,21600" o:spt="202" path="m,l,21600r21600,l21600,xe">
              <v:stroke joinstyle="miter"/>
              <v:path gradientshapeok="t" o:connecttype="rect"/>
            </v:shapetype>
            <v:shape id="_x0000_s1134"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73C2ADA6" w14:textId="77777777" w:rsidR="005573B9" w:rsidRPr="00F20A7C" w:rsidRDefault="005573B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134769" w14:textId="77777777" w:rsidR="00B131A9" w:rsidRDefault="00B131A9" w:rsidP="00E547DB">
      <w:pPr>
        <w:spacing w:after="0" w:line="240" w:lineRule="auto"/>
      </w:pPr>
      <w:r>
        <w:separator/>
      </w:r>
    </w:p>
    <w:p w14:paraId="1AA751C7" w14:textId="77777777" w:rsidR="00B131A9" w:rsidRDefault="00B131A9"/>
    <w:p w14:paraId="1FF8EF79" w14:textId="77777777" w:rsidR="00B131A9" w:rsidRDefault="00B131A9"/>
    <w:p w14:paraId="2C07C6EE" w14:textId="77777777" w:rsidR="00B131A9" w:rsidRDefault="00B131A9"/>
    <w:p w14:paraId="4167675C" w14:textId="77777777" w:rsidR="00B131A9" w:rsidRDefault="00B131A9"/>
    <w:p w14:paraId="36F51887" w14:textId="77777777" w:rsidR="00B131A9" w:rsidRDefault="00B131A9"/>
  </w:footnote>
  <w:footnote w:type="continuationSeparator" w:id="0">
    <w:p w14:paraId="5E6FE180" w14:textId="77777777" w:rsidR="00B131A9" w:rsidRDefault="00B131A9" w:rsidP="00E547DB">
      <w:pPr>
        <w:spacing w:after="0" w:line="240" w:lineRule="auto"/>
      </w:pPr>
      <w:r>
        <w:continuationSeparator/>
      </w:r>
    </w:p>
    <w:p w14:paraId="052AC6D7" w14:textId="77777777" w:rsidR="00B131A9" w:rsidRDefault="00B131A9"/>
    <w:p w14:paraId="551AE9B1" w14:textId="77777777" w:rsidR="00B131A9" w:rsidRDefault="00B131A9"/>
    <w:p w14:paraId="0483FF00" w14:textId="77777777" w:rsidR="00B131A9" w:rsidRDefault="00B131A9"/>
    <w:p w14:paraId="56DA525B" w14:textId="77777777" w:rsidR="00B131A9" w:rsidRDefault="00B131A9"/>
    <w:p w14:paraId="10963F1C" w14:textId="77777777" w:rsidR="00B131A9" w:rsidRDefault="00B131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E7EB8" w14:textId="77777777" w:rsidR="005573B9" w:rsidRPr="00E70DCE" w:rsidRDefault="005573B9"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39133DB1" wp14:editId="32327D27">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7F438E8"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9133DB1" id="_x0000_t202" coordsize="21600,21600" o:spt="202" path="m,l,21600r21600,l21600,xe">
              <v:stroke joinstyle="miter"/>
              <v:path gradientshapeok="t" o:connecttype="rect"/>
            </v:shapetype>
            <v:shape id="_x0000_s1129"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27F438E8"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55F81071" wp14:editId="289B9FA3">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0AD77A7"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5F81071" id="_x0000_s1130"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00AD77A7"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98A20C" w14:textId="77777777" w:rsidR="005573B9" w:rsidRPr="009316A6" w:rsidRDefault="005573B9"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547E8DC" wp14:editId="62BD260C">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4D7ADF2"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547E8DC" id="_x0000_t202" coordsize="21600,21600" o:spt="202" path="m,l,21600r21600,l21600,xe">
              <v:stroke joinstyle="miter"/>
              <v:path gradientshapeok="t" o:connecttype="rect"/>
            </v:shapetype>
            <v:shape id="_x0000_s1131"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74D7ADF2"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0D698A61" wp14:editId="24EE73EC">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565152DA"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D698A61" id="_x0000_s1132"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565152DA"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987761" w14:textId="77777777" w:rsidR="005573B9" w:rsidRDefault="005573B9"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6AE1DF8D" wp14:editId="764A149D">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E170BA2"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AE1DF8D" id="_x0000_t202" coordsize="21600,21600" o:spt="202" path="m,l,21600r21600,l21600,xe">
              <v:stroke joinstyle="miter"/>
              <v:path gradientshapeok="t" o:connecttype="rect"/>
            </v:shapetype>
            <v:shape id="_x0000_s1133"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3E170BA2" w14:textId="77777777" w:rsidR="005573B9" w:rsidRPr="00F20A7C" w:rsidRDefault="005573B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73286E7F" w14:textId="3EBC61B2" w:rsidR="005573B9" w:rsidRDefault="005573B9" w:rsidP="000749AB">
    <w:pPr>
      <w:pStyle w:val="Header"/>
      <w:shd w:val="clear" w:color="auto" w:fill="FFFFFF" w:themeFill="background1"/>
      <w:tabs>
        <w:tab w:val="clear" w:pos="4513"/>
        <w:tab w:val="clear" w:pos="9026"/>
        <w:tab w:val="center" w:pos="5102"/>
      </w:tabs>
      <w:spacing w:after="240"/>
      <w:rPr>
        <w:b/>
        <w:sz w:val="32"/>
        <w:szCs w:val="32"/>
        <w:lang w:eastAsia="zh-CN"/>
      </w:rPr>
    </w:pPr>
    <w:r>
      <w:rPr>
        <w:rFonts w:hint="eastAsia"/>
        <w:b/>
        <w:sz w:val="32"/>
        <w:szCs w:val="32"/>
        <w:lang w:eastAsia="zh-CN"/>
      </w:rPr>
      <w:t>C</w:t>
    </w:r>
    <w:r>
      <w:rPr>
        <w:b/>
        <w:sz w:val="32"/>
        <w:szCs w:val="32"/>
        <w:lang w:eastAsia="zh-CN"/>
      </w:rPr>
      <w:t>hem Soc Rev</w:t>
    </w:r>
    <w:r>
      <w:rPr>
        <w:b/>
        <w:sz w:val="32"/>
        <w:szCs w:val="32"/>
        <w:lang w:eastAsia="zh-CN"/>
      </w:rPr>
      <w:tab/>
    </w:r>
  </w:p>
  <w:p w14:paraId="7123E90F" w14:textId="77777777" w:rsidR="005573B9" w:rsidRPr="00180ABE" w:rsidRDefault="005573B9"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REVIEW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BF603D"/>
    <w:multiLevelType w:val="hybridMultilevel"/>
    <w:tmpl w:val="87D097A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4A1FAE"/>
    <w:multiLevelType w:val="hybridMultilevel"/>
    <w:tmpl w:val="F77610F6"/>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3" w15:restartNumberingAfterBreak="0">
    <w:nsid w:val="19975AE7"/>
    <w:multiLevelType w:val="hybridMultilevel"/>
    <w:tmpl w:val="DD2C947C"/>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4" w15:restartNumberingAfterBreak="0">
    <w:nsid w:val="1FD141EB"/>
    <w:multiLevelType w:val="hybridMultilevel"/>
    <w:tmpl w:val="AC76C75C"/>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5"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3B487B"/>
    <w:multiLevelType w:val="hybridMultilevel"/>
    <w:tmpl w:val="9F365C8C"/>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7" w15:restartNumberingAfterBreak="0">
    <w:nsid w:val="29AC62F1"/>
    <w:multiLevelType w:val="hybridMultilevel"/>
    <w:tmpl w:val="0F8E0FF2"/>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8" w15:restartNumberingAfterBreak="0">
    <w:nsid w:val="335E5652"/>
    <w:multiLevelType w:val="hybridMultilevel"/>
    <w:tmpl w:val="84787FD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9" w15:restartNumberingAfterBreak="0">
    <w:nsid w:val="371156D5"/>
    <w:multiLevelType w:val="hybridMultilevel"/>
    <w:tmpl w:val="AC5CF1B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0"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EA1E98"/>
    <w:multiLevelType w:val="hybridMultilevel"/>
    <w:tmpl w:val="B7F01FC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5" w15:restartNumberingAfterBreak="0">
    <w:nsid w:val="54522500"/>
    <w:multiLevelType w:val="hybridMultilevel"/>
    <w:tmpl w:val="780E572C"/>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6" w15:restartNumberingAfterBreak="0">
    <w:nsid w:val="702D4D36"/>
    <w:multiLevelType w:val="hybridMultilevel"/>
    <w:tmpl w:val="9D52C332"/>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7" w15:restartNumberingAfterBreak="0">
    <w:nsid w:val="744B22E8"/>
    <w:multiLevelType w:val="hybridMultilevel"/>
    <w:tmpl w:val="A08A4F90"/>
    <w:lvl w:ilvl="0" w:tplc="276E2FE4">
      <w:start w:val="1"/>
      <w:numFmt w:val="decimal"/>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10"/>
  </w:num>
  <w:num w:numId="4">
    <w:abstractNumId w:val="18"/>
  </w:num>
  <w:num w:numId="5">
    <w:abstractNumId w:val="13"/>
  </w:num>
  <w:num w:numId="6">
    <w:abstractNumId w:val="5"/>
  </w:num>
  <w:num w:numId="7">
    <w:abstractNumId w:val="12"/>
  </w:num>
  <w:num w:numId="8">
    <w:abstractNumId w:val="17"/>
  </w:num>
  <w:num w:numId="9">
    <w:abstractNumId w:val="1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displayBackgroundShape/>
  <w:embedTrueTypeFonts/>
  <w:bordersDoNotSurroundHeader/>
  <w:bordersDoNotSurroundFooter/>
  <w:proofState w:spelling="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1924"/>
    <w:rsid w:val="00001C2C"/>
    <w:rsid w:val="00005A7F"/>
    <w:rsid w:val="00005B8A"/>
    <w:rsid w:val="00006D99"/>
    <w:rsid w:val="00006E37"/>
    <w:rsid w:val="0000708A"/>
    <w:rsid w:val="00011581"/>
    <w:rsid w:val="00015F10"/>
    <w:rsid w:val="00016263"/>
    <w:rsid w:val="0001711B"/>
    <w:rsid w:val="00017525"/>
    <w:rsid w:val="00017E86"/>
    <w:rsid w:val="000200FC"/>
    <w:rsid w:val="00020B6F"/>
    <w:rsid w:val="00022D8A"/>
    <w:rsid w:val="00030ED0"/>
    <w:rsid w:val="00031856"/>
    <w:rsid w:val="00031AA7"/>
    <w:rsid w:val="0003396C"/>
    <w:rsid w:val="00036133"/>
    <w:rsid w:val="000363D1"/>
    <w:rsid w:val="00036711"/>
    <w:rsid w:val="0003744F"/>
    <w:rsid w:val="0004225E"/>
    <w:rsid w:val="00043D1D"/>
    <w:rsid w:val="0004420A"/>
    <w:rsid w:val="0004427B"/>
    <w:rsid w:val="000451FF"/>
    <w:rsid w:val="00046960"/>
    <w:rsid w:val="00046A05"/>
    <w:rsid w:val="00050CEF"/>
    <w:rsid w:val="00050FA6"/>
    <w:rsid w:val="0005161C"/>
    <w:rsid w:val="00052A03"/>
    <w:rsid w:val="00053AD5"/>
    <w:rsid w:val="00053ADE"/>
    <w:rsid w:val="000543D0"/>
    <w:rsid w:val="00055138"/>
    <w:rsid w:val="00055919"/>
    <w:rsid w:val="00055CE6"/>
    <w:rsid w:val="00055DE0"/>
    <w:rsid w:val="00056F2C"/>
    <w:rsid w:val="000600CE"/>
    <w:rsid w:val="00060D2E"/>
    <w:rsid w:val="00060E82"/>
    <w:rsid w:val="000622D1"/>
    <w:rsid w:val="00062843"/>
    <w:rsid w:val="0006555F"/>
    <w:rsid w:val="00065B92"/>
    <w:rsid w:val="00066161"/>
    <w:rsid w:val="00066B86"/>
    <w:rsid w:val="00067A91"/>
    <w:rsid w:val="00067BCD"/>
    <w:rsid w:val="000704DF"/>
    <w:rsid w:val="00071E41"/>
    <w:rsid w:val="00073639"/>
    <w:rsid w:val="00073F0E"/>
    <w:rsid w:val="000749AB"/>
    <w:rsid w:val="00077C1D"/>
    <w:rsid w:val="00080CE4"/>
    <w:rsid w:val="00081136"/>
    <w:rsid w:val="000816DA"/>
    <w:rsid w:val="00081878"/>
    <w:rsid w:val="0008470B"/>
    <w:rsid w:val="00091051"/>
    <w:rsid w:val="000915CA"/>
    <w:rsid w:val="000929D3"/>
    <w:rsid w:val="000936EA"/>
    <w:rsid w:val="00094C00"/>
    <w:rsid w:val="00094D5A"/>
    <w:rsid w:val="00096754"/>
    <w:rsid w:val="000973CA"/>
    <w:rsid w:val="00097C86"/>
    <w:rsid w:val="000A0FDF"/>
    <w:rsid w:val="000A1740"/>
    <w:rsid w:val="000A2670"/>
    <w:rsid w:val="000A35AA"/>
    <w:rsid w:val="000A4909"/>
    <w:rsid w:val="000A6981"/>
    <w:rsid w:val="000A6A0D"/>
    <w:rsid w:val="000A6F9A"/>
    <w:rsid w:val="000B00CB"/>
    <w:rsid w:val="000B16C2"/>
    <w:rsid w:val="000B6A66"/>
    <w:rsid w:val="000C09F1"/>
    <w:rsid w:val="000C0A9D"/>
    <w:rsid w:val="000C0DB7"/>
    <w:rsid w:val="000C1D8E"/>
    <w:rsid w:val="000C24DE"/>
    <w:rsid w:val="000C4CF9"/>
    <w:rsid w:val="000C6664"/>
    <w:rsid w:val="000C6782"/>
    <w:rsid w:val="000C7A51"/>
    <w:rsid w:val="000D0806"/>
    <w:rsid w:val="000D18C6"/>
    <w:rsid w:val="000D2D74"/>
    <w:rsid w:val="000D2FAC"/>
    <w:rsid w:val="000D5891"/>
    <w:rsid w:val="000D5F35"/>
    <w:rsid w:val="000D64E4"/>
    <w:rsid w:val="000D6963"/>
    <w:rsid w:val="000E13F5"/>
    <w:rsid w:val="000E46B7"/>
    <w:rsid w:val="000E47EC"/>
    <w:rsid w:val="000E4EE2"/>
    <w:rsid w:val="000E774F"/>
    <w:rsid w:val="000E7A32"/>
    <w:rsid w:val="000E7B50"/>
    <w:rsid w:val="000E7D16"/>
    <w:rsid w:val="000F0959"/>
    <w:rsid w:val="000F35AC"/>
    <w:rsid w:val="000F3A41"/>
    <w:rsid w:val="000F3C60"/>
    <w:rsid w:val="000F4539"/>
    <w:rsid w:val="000F4A6F"/>
    <w:rsid w:val="000F6EB4"/>
    <w:rsid w:val="0010223D"/>
    <w:rsid w:val="001035C7"/>
    <w:rsid w:val="00104A00"/>
    <w:rsid w:val="001069F5"/>
    <w:rsid w:val="00107ADC"/>
    <w:rsid w:val="00112151"/>
    <w:rsid w:val="00112C6B"/>
    <w:rsid w:val="001130FD"/>
    <w:rsid w:val="00113288"/>
    <w:rsid w:val="00113CE8"/>
    <w:rsid w:val="00115421"/>
    <w:rsid w:val="00116605"/>
    <w:rsid w:val="00120227"/>
    <w:rsid w:val="00120E72"/>
    <w:rsid w:val="00121B47"/>
    <w:rsid w:val="0012320D"/>
    <w:rsid w:val="00126027"/>
    <w:rsid w:val="00126550"/>
    <w:rsid w:val="001278C7"/>
    <w:rsid w:val="00127FAC"/>
    <w:rsid w:val="00131636"/>
    <w:rsid w:val="00131FD4"/>
    <w:rsid w:val="0013276B"/>
    <w:rsid w:val="0013405D"/>
    <w:rsid w:val="00135982"/>
    <w:rsid w:val="00136156"/>
    <w:rsid w:val="0014026B"/>
    <w:rsid w:val="00142CEB"/>
    <w:rsid w:val="00143C24"/>
    <w:rsid w:val="00146669"/>
    <w:rsid w:val="00150191"/>
    <w:rsid w:val="001508E9"/>
    <w:rsid w:val="00153342"/>
    <w:rsid w:val="001536FF"/>
    <w:rsid w:val="00154EB7"/>
    <w:rsid w:val="001572EF"/>
    <w:rsid w:val="00157333"/>
    <w:rsid w:val="0015756E"/>
    <w:rsid w:val="00157DAB"/>
    <w:rsid w:val="00160A79"/>
    <w:rsid w:val="001616A5"/>
    <w:rsid w:val="001633D9"/>
    <w:rsid w:val="00163820"/>
    <w:rsid w:val="00165767"/>
    <w:rsid w:val="00165D1B"/>
    <w:rsid w:val="00172546"/>
    <w:rsid w:val="00177D2B"/>
    <w:rsid w:val="00180ABE"/>
    <w:rsid w:val="00181701"/>
    <w:rsid w:val="00181D2A"/>
    <w:rsid w:val="001821C9"/>
    <w:rsid w:val="00183FE6"/>
    <w:rsid w:val="00186F51"/>
    <w:rsid w:val="0018709A"/>
    <w:rsid w:val="001901AB"/>
    <w:rsid w:val="0019021D"/>
    <w:rsid w:val="00190C65"/>
    <w:rsid w:val="00191B1D"/>
    <w:rsid w:val="001923AB"/>
    <w:rsid w:val="00194A05"/>
    <w:rsid w:val="00195439"/>
    <w:rsid w:val="001967E0"/>
    <w:rsid w:val="00196C7F"/>
    <w:rsid w:val="00197DE1"/>
    <w:rsid w:val="001A06FE"/>
    <w:rsid w:val="001A0E6A"/>
    <w:rsid w:val="001A1704"/>
    <w:rsid w:val="001A1BF5"/>
    <w:rsid w:val="001A29FD"/>
    <w:rsid w:val="001A3D13"/>
    <w:rsid w:val="001A3E78"/>
    <w:rsid w:val="001A3EFD"/>
    <w:rsid w:val="001A67FE"/>
    <w:rsid w:val="001B0773"/>
    <w:rsid w:val="001B1649"/>
    <w:rsid w:val="001B1BB4"/>
    <w:rsid w:val="001B2E59"/>
    <w:rsid w:val="001B2F58"/>
    <w:rsid w:val="001B4F43"/>
    <w:rsid w:val="001B585C"/>
    <w:rsid w:val="001B5CF8"/>
    <w:rsid w:val="001B7911"/>
    <w:rsid w:val="001B79E3"/>
    <w:rsid w:val="001C1DB3"/>
    <w:rsid w:val="001C1EB8"/>
    <w:rsid w:val="001C1F7E"/>
    <w:rsid w:val="001C3008"/>
    <w:rsid w:val="001C7E43"/>
    <w:rsid w:val="001D0229"/>
    <w:rsid w:val="001D15C3"/>
    <w:rsid w:val="001D4320"/>
    <w:rsid w:val="001D5950"/>
    <w:rsid w:val="001D5AC8"/>
    <w:rsid w:val="001D7FF0"/>
    <w:rsid w:val="001E183C"/>
    <w:rsid w:val="001E1CB2"/>
    <w:rsid w:val="001E2620"/>
    <w:rsid w:val="001E2E60"/>
    <w:rsid w:val="001E3472"/>
    <w:rsid w:val="001E5A54"/>
    <w:rsid w:val="001F02AD"/>
    <w:rsid w:val="001F2D87"/>
    <w:rsid w:val="001F2E54"/>
    <w:rsid w:val="001F519E"/>
    <w:rsid w:val="001F58BA"/>
    <w:rsid w:val="001F6AA7"/>
    <w:rsid w:val="001F7244"/>
    <w:rsid w:val="00200B44"/>
    <w:rsid w:val="002019A0"/>
    <w:rsid w:val="00203F2D"/>
    <w:rsid w:val="00205AD7"/>
    <w:rsid w:val="002069EC"/>
    <w:rsid w:val="00206A82"/>
    <w:rsid w:val="00206C68"/>
    <w:rsid w:val="0020782D"/>
    <w:rsid w:val="002078D2"/>
    <w:rsid w:val="002101DC"/>
    <w:rsid w:val="002101FD"/>
    <w:rsid w:val="00210D03"/>
    <w:rsid w:val="00211B23"/>
    <w:rsid w:val="00212015"/>
    <w:rsid w:val="0021258A"/>
    <w:rsid w:val="002126A0"/>
    <w:rsid w:val="00214187"/>
    <w:rsid w:val="00214BEC"/>
    <w:rsid w:val="002204A9"/>
    <w:rsid w:val="00220B17"/>
    <w:rsid w:val="00220F17"/>
    <w:rsid w:val="00224106"/>
    <w:rsid w:val="002241FE"/>
    <w:rsid w:val="00226FC1"/>
    <w:rsid w:val="002314FD"/>
    <w:rsid w:val="002320BB"/>
    <w:rsid w:val="00237C8A"/>
    <w:rsid w:val="00240220"/>
    <w:rsid w:val="0024022C"/>
    <w:rsid w:val="00240634"/>
    <w:rsid w:val="0024091E"/>
    <w:rsid w:val="00241ACD"/>
    <w:rsid w:val="002420B0"/>
    <w:rsid w:val="0024300C"/>
    <w:rsid w:val="0024421C"/>
    <w:rsid w:val="00245134"/>
    <w:rsid w:val="00247DDF"/>
    <w:rsid w:val="002508CF"/>
    <w:rsid w:val="00252DAF"/>
    <w:rsid w:val="00253551"/>
    <w:rsid w:val="002549AB"/>
    <w:rsid w:val="0025546A"/>
    <w:rsid w:val="00256C81"/>
    <w:rsid w:val="00257286"/>
    <w:rsid w:val="00257815"/>
    <w:rsid w:val="00257B79"/>
    <w:rsid w:val="00260882"/>
    <w:rsid w:val="00260900"/>
    <w:rsid w:val="0026509B"/>
    <w:rsid w:val="00265104"/>
    <w:rsid w:val="00265528"/>
    <w:rsid w:val="0026562C"/>
    <w:rsid w:val="0027010F"/>
    <w:rsid w:val="00270DD5"/>
    <w:rsid w:val="00271235"/>
    <w:rsid w:val="002719D1"/>
    <w:rsid w:val="00272D6F"/>
    <w:rsid w:val="00274FE2"/>
    <w:rsid w:val="002775BD"/>
    <w:rsid w:val="00280638"/>
    <w:rsid w:val="00280652"/>
    <w:rsid w:val="00280780"/>
    <w:rsid w:val="00281020"/>
    <w:rsid w:val="00281DDF"/>
    <w:rsid w:val="002823B8"/>
    <w:rsid w:val="00282524"/>
    <w:rsid w:val="00282FA5"/>
    <w:rsid w:val="00283481"/>
    <w:rsid w:val="002858E9"/>
    <w:rsid w:val="00286CA2"/>
    <w:rsid w:val="002878B7"/>
    <w:rsid w:val="002878DB"/>
    <w:rsid w:val="002912D5"/>
    <w:rsid w:val="00291956"/>
    <w:rsid w:val="002932F3"/>
    <w:rsid w:val="00293E55"/>
    <w:rsid w:val="002956D7"/>
    <w:rsid w:val="002959DF"/>
    <w:rsid w:val="00295B8D"/>
    <w:rsid w:val="00295E65"/>
    <w:rsid w:val="00295F2A"/>
    <w:rsid w:val="002960D1"/>
    <w:rsid w:val="00297F1D"/>
    <w:rsid w:val="002A00A2"/>
    <w:rsid w:val="002A0E32"/>
    <w:rsid w:val="002A1FDF"/>
    <w:rsid w:val="002A247D"/>
    <w:rsid w:val="002A47B1"/>
    <w:rsid w:val="002A5421"/>
    <w:rsid w:val="002A553A"/>
    <w:rsid w:val="002B2E5A"/>
    <w:rsid w:val="002B3291"/>
    <w:rsid w:val="002B3EB7"/>
    <w:rsid w:val="002B443E"/>
    <w:rsid w:val="002B4827"/>
    <w:rsid w:val="002B52AF"/>
    <w:rsid w:val="002B6776"/>
    <w:rsid w:val="002B6E7D"/>
    <w:rsid w:val="002C0803"/>
    <w:rsid w:val="002C130D"/>
    <w:rsid w:val="002C251C"/>
    <w:rsid w:val="002C3D7C"/>
    <w:rsid w:val="002C5081"/>
    <w:rsid w:val="002C5F70"/>
    <w:rsid w:val="002C7222"/>
    <w:rsid w:val="002D01BF"/>
    <w:rsid w:val="002D051F"/>
    <w:rsid w:val="002D2D1D"/>
    <w:rsid w:val="002D421E"/>
    <w:rsid w:val="002D5468"/>
    <w:rsid w:val="002D5819"/>
    <w:rsid w:val="002D6767"/>
    <w:rsid w:val="002D7186"/>
    <w:rsid w:val="002E025B"/>
    <w:rsid w:val="002E1603"/>
    <w:rsid w:val="002E1901"/>
    <w:rsid w:val="002E51F2"/>
    <w:rsid w:val="002E5824"/>
    <w:rsid w:val="002E5B1D"/>
    <w:rsid w:val="002E5C35"/>
    <w:rsid w:val="002E64D9"/>
    <w:rsid w:val="002E65EF"/>
    <w:rsid w:val="002E6FD1"/>
    <w:rsid w:val="002E77BF"/>
    <w:rsid w:val="002E7993"/>
    <w:rsid w:val="002E7A30"/>
    <w:rsid w:val="002F0BEC"/>
    <w:rsid w:val="002F1860"/>
    <w:rsid w:val="002F202B"/>
    <w:rsid w:val="002F24B6"/>
    <w:rsid w:val="002F36FA"/>
    <w:rsid w:val="002F3B83"/>
    <w:rsid w:val="002F4352"/>
    <w:rsid w:val="002F4596"/>
    <w:rsid w:val="002F52C3"/>
    <w:rsid w:val="002F56C1"/>
    <w:rsid w:val="002F5E88"/>
    <w:rsid w:val="002F5F0F"/>
    <w:rsid w:val="00301613"/>
    <w:rsid w:val="00301DA4"/>
    <w:rsid w:val="0030288F"/>
    <w:rsid w:val="003033FC"/>
    <w:rsid w:val="00307614"/>
    <w:rsid w:val="00307BF9"/>
    <w:rsid w:val="0031131A"/>
    <w:rsid w:val="003143F8"/>
    <w:rsid w:val="00316403"/>
    <w:rsid w:val="0031727D"/>
    <w:rsid w:val="003209C3"/>
    <w:rsid w:val="00320E21"/>
    <w:rsid w:val="003224F8"/>
    <w:rsid w:val="00322828"/>
    <w:rsid w:val="00322AD8"/>
    <w:rsid w:val="00326515"/>
    <w:rsid w:val="00327B97"/>
    <w:rsid w:val="00331642"/>
    <w:rsid w:val="00332546"/>
    <w:rsid w:val="00333A9C"/>
    <w:rsid w:val="00336380"/>
    <w:rsid w:val="0034156B"/>
    <w:rsid w:val="00341632"/>
    <w:rsid w:val="00342FA2"/>
    <w:rsid w:val="0034514F"/>
    <w:rsid w:val="00346F81"/>
    <w:rsid w:val="0035176E"/>
    <w:rsid w:val="00352029"/>
    <w:rsid w:val="00352AA4"/>
    <w:rsid w:val="00353A58"/>
    <w:rsid w:val="00354579"/>
    <w:rsid w:val="00356295"/>
    <w:rsid w:val="00356F00"/>
    <w:rsid w:val="0035763D"/>
    <w:rsid w:val="003600CA"/>
    <w:rsid w:val="003617C0"/>
    <w:rsid w:val="00366E61"/>
    <w:rsid w:val="00370B04"/>
    <w:rsid w:val="00370C11"/>
    <w:rsid w:val="0037291A"/>
    <w:rsid w:val="00376AE7"/>
    <w:rsid w:val="00377481"/>
    <w:rsid w:val="003802C3"/>
    <w:rsid w:val="0038346C"/>
    <w:rsid w:val="00385332"/>
    <w:rsid w:val="00385965"/>
    <w:rsid w:val="003874A2"/>
    <w:rsid w:val="003909E4"/>
    <w:rsid w:val="003913E3"/>
    <w:rsid w:val="0039314A"/>
    <w:rsid w:val="00396829"/>
    <w:rsid w:val="003976B8"/>
    <w:rsid w:val="00397A63"/>
    <w:rsid w:val="003A0C33"/>
    <w:rsid w:val="003A28F0"/>
    <w:rsid w:val="003A293A"/>
    <w:rsid w:val="003A7E60"/>
    <w:rsid w:val="003A7E95"/>
    <w:rsid w:val="003B1354"/>
    <w:rsid w:val="003B25FB"/>
    <w:rsid w:val="003B4E22"/>
    <w:rsid w:val="003B4EE0"/>
    <w:rsid w:val="003B54B8"/>
    <w:rsid w:val="003B68EE"/>
    <w:rsid w:val="003B739C"/>
    <w:rsid w:val="003C2CA9"/>
    <w:rsid w:val="003C5890"/>
    <w:rsid w:val="003C6313"/>
    <w:rsid w:val="003C7EB1"/>
    <w:rsid w:val="003D2FB2"/>
    <w:rsid w:val="003D4179"/>
    <w:rsid w:val="003D4ECA"/>
    <w:rsid w:val="003D4F7E"/>
    <w:rsid w:val="003D62CF"/>
    <w:rsid w:val="003D6715"/>
    <w:rsid w:val="003D71C5"/>
    <w:rsid w:val="003D7360"/>
    <w:rsid w:val="003E1824"/>
    <w:rsid w:val="003E1BC6"/>
    <w:rsid w:val="003E1D8C"/>
    <w:rsid w:val="003E2B2C"/>
    <w:rsid w:val="003E481A"/>
    <w:rsid w:val="003E502F"/>
    <w:rsid w:val="003E54B2"/>
    <w:rsid w:val="003E54D2"/>
    <w:rsid w:val="003E55B2"/>
    <w:rsid w:val="003E5B2C"/>
    <w:rsid w:val="003E69F1"/>
    <w:rsid w:val="003F016B"/>
    <w:rsid w:val="003F0C3C"/>
    <w:rsid w:val="003F4243"/>
    <w:rsid w:val="003F42E0"/>
    <w:rsid w:val="003F4DFB"/>
    <w:rsid w:val="003F54ED"/>
    <w:rsid w:val="003F624A"/>
    <w:rsid w:val="003F636B"/>
    <w:rsid w:val="003F69D2"/>
    <w:rsid w:val="003F6D89"/>
    <w:rsid w:val="003F7C72"/>
    <w:rsid w:val="003F7ECC"/>
    <w:rsid w:val="00400D11"/>
    <w:rsid w:val="004014AA"/>
    <w:rsid w:val="00401846"/>
    <w:rsid w:val="0040774F"/>
    <w:rsid w:val="004102A3"/>
    <w:rsid w:val="004118AE"/>
    <w:rsid w:val="00412621"/>
    <w:rsid w:val="004142C6"/>
    <w:rsid w:val="0041550F"/>
    <w:rsid w:val="004167B6"/>
    <w:rsid w:val="00423307"/>
    <w:rsid w:val="00423496"/>
    <w:rsid w:val="00424C74"/>
    <w:rsid w:val="004253FF"/>
    <w:rsid w:val="0042639B"/>
    <w:rsid w:val="00427DAA"/>
    <w:rsid w:val="00430A81"/>
    <w:rsid w:val="0043180D"/>
    <w:rsid w:val="004331EB"/>
    <w:rsid w:val="00433953"/>
    <w:rsid w:val="00433CED"/>
    <w:rsid w:val="00434098"/>
    <w:rsid w:val="00435937"/>
    <w:rsid w:val="00436058"/>
    <w:rsid w:val="0043607C"/>
    <w:rsid w:val="0043653D"/>
    <w:rsid w:val="00440701"/>
    <w:rsid w:val="004414A5"/>
    <w:rsid w:val="004432F1"/>
    <w:rsid w:val="004434E7"/>
    <w:rsid w:val="00444611"/>
    <w:rsid w:val="0044615D"/>
    <w:rsid w:val="004463F8"/>
    <w:rsid w:val="0044700B"/>
    <w:rsid w:val="00447103"/>
    <w:rsid w:val="00447293"/>
    <w:rsid w:val="00447486"/>
    <w:rsid w:val="0044787A"/>
    <w:rsid w:val="00447EE4"/>
    <w:rsid w:val="00451539"/>
    <w:rsid w:val="00453689"/>
    <w:rsid w:val="0045461C"/>
    <w:rsid w:val="00455498"/>
    <w:rsid w:val="00456489"/>
    <w:rsid w:val="00456E80"/>
    <w:rsid w:val="00460D54"/>
    <w:rsid w:val="00461B72"/>
    <w:rsid w:val="00462836"/>
    <w:rsid w:val="00465161"/>
    <w:rsid w:val="00466F1B"/>
    <w:rsid w:val="004670C7"/>
    <w:rsid w:val="00467171"/>
    <w:rsid w:val="00467C80"/>
    <w:rsid w:val="00470E3A"/>
    <w:rsid w:val="004727E4"/>
    <w:rsid w:val="00472F77"/>
    <w:rsid w:val="00472FED"/>
    <w:rsid w:val="004731FC"/>
    <w:rsid w:val="00473E31"/>
    <w:rsid w:val="00474052"/>
    <w:rsid w:val="0047726F"/>
    <w:rsid w:val="004811C9"/>
    <w:rsid w:val="004813D8"/>
    <w:rsid w:val="004837F5"/>
    <w:rsid w:val="00483A39"/>
    <w:rsid w:val="00484B47"/>
    <w:rsid w:val="00485E4B"/>
    <w:rsid w:val="00485F7D"/>
    <w:rsid w:val="00486906"/>
    <w:rsid w:val="004869A6"/>
    <w:rsid w:val="00486A51"/>
    <w:rsid w:val="004877C8"/>
    <w:rsid w:val="004901D3"/>
    <w:rsid w:val="00490B45"/>
    <w:rsid w:val="00491E44"/>
    <w:rsid w:val="00493C2C"/>
    <w:rsid w:val="004946C0"/>
    <w:rsid w:val="004968C5"/>
    <w:rsid w:val="004A013B"/>
    <w:rsid w:val="004A0628"/>
    <w:rsid w:val="004A1998"/>
    <w:rsid w:val="004A4378"/>
    <w:rsid w:val="004A4EAC"/>
    <w:rsid w:val="004A6A82"/>
    <w:rsid w:val="004A7F90"/>
    <w:rsid w:val="004B0745"/>
    <w:rsid w:val="004B25B6"/>
    <w:rsid w:val="004B54B3"/>
    <w:rsid w:val="004B5EA4"/>
    <w:rsid w:val="004C192F"/>
    <w:rsid w:val="004C26D6"/>
    <w:rsid w:val="004C531E"/>
    <w:rsid w:val="004C5442"/>
    <w:rsid w:val="004C5CAC"/>
    <w:rsid w:val="004C601C"/>
    <w:rsid w:val="004C6C90"/>
    <w:rsid w:val="004C72F4"/>
    <w:rsid w:val="004D00C6"/>
    <w:rsid w:val="004D0698"/>
    <w:rsid w:val="004D28C0"/>
    <w:rsid w:val="004D4E2C"/>
    <w:rsid w:val="004D4EFE"/>
    <w:rsid w:val="004D5276"/>
    <w:rsid w:val="004D61BA"/>
    <w:rsid w:val="004D621F"/>
    <w:rsid w:val="004E0E96"/>
    <w:rsid w:val="004E1277"/>
    <w:rsid w:val="004E17F1"/>
    <w:rsid w:val="004E4022"/>
    <w:rsid w:val="004E503E"/>
    <w:rsid w:val="004E5347"/>
    <w:rsid w:val="004E5CE7"/>
    <w:rsid w:val="004E6437"/>
    <w:rsid w:val="004E6D9F"/>
    <w:rsid w:val="004E7614"/>
    <w:rsid w:val="004F0F53"/>
    <w:rsid w:val="004F5B88"/>
    <w:rsid w:val="004F5FE3"/>
    <w:rsid w:val="004F74D6"/>
    <w:rsid w:val="004F7953"/>
    <w:rsid w:val="004F7D13"/>
    <w:rsid w:val="005009E2"/>
    <w:rsid w:val="00500C36"/>
    <w:rsid w:val="00502DA5"/>
    <w:rsid w:val="005037CD"/>
    <w:rsid w:val="00504795"/>
    <w:rsid w:val="0050616E"/>
    <w:rsid w:val="005062AA"/>
    <w:rsid w:val="00506336"/>
    <w:rsid w:val="005068D9"/>
    <w:rsid w:val="00511BC1"/>
    <w:rsid w:val="00512EAA"/>
    <w:rsid w:val="0051410D"/>
    <w:rsid w:val="00514CBA"/>
    <w:rsid w:val="005156C7"/>
    <w:rsid w:val="00516594"/>
    <w:rsid w:val="00516BC5"/>
    <w:rsid w:val="005171EB"/>
    <w:rsid w:val="00517A8F"/>
    <w:rsid w:val="0052025B"/>
    <w:rsid w:val="0052038E"/>
    <w:rsid w:val="00524718"/>
    <w:rsid w:val="00524D65"/>
    <w:rsid w:val="00524EAF"/>
    <w:rsid w:val="0052630A"/>
    <w:rsid w:val="00526567"/>
    <w:rsid w:val="0052697C"/>
    <w:rsid w:val="0053177A"/>
    <w:rsid w:val="00531E24"/>
    <w:rsid w:val="0053219C"/>
    <w:rsid w:val="00533010"/>
    <w:rsid w:val="00533A55"/>
    <w:rsid w:val="00533EA1"/>
    <w:rsid w:val="0053493F"/>
    <w:rsid w:val="00534978"/>
    <w:rsid w:val="005358CF"/>
    <w:rsid w:val="00540CBD"/>
    <w:rsid w:val="00540CC2"/>
    <w:rsid w:val="00541202"/>
    <w:rsid w:val="005417E7"/>
    <w:rsid w:val="00542A49"/>
    <w:rsid w:val="00542C3F"/>
    <w:rsid w:val="0054540D"/>
    <w:rsid w:val="00546ABD"/>
    <w:rsid w:val="00546EB0"/>
    <w:rsid w:val="00547CEF"/>
    <w:rsid w:val="00550656"/>
    <w:rsid w:val="005507F9"/>
    <w:rsid w:val="00550EA4"/>
    <w:rsid w:val="00553955"/>
    <w:rsid w:val="00553ACE"/>
    <w:rsid w:val="00553E4D"/>
    <w:rsid w:val="00554794"/>
    <w:rsid w:val="00556837"/>
    <w:rsid w:val="005573B9"/>
    <w:rsid w:val="0056328F"/>
    <w:rsid w:val="00563EB9"/>
    <w:rsid w:val="0056463E"/>
    <w:rsid w:val="00565BFA"/>
    <w:rsid w:val="0056791B"/>
    <w:rsid w:val="00574DA1"/>
    <w:rsid w:val="00575268"/>
    <w:rsid w:val="00576A24"/>
    <w:rsid w:val="005771C3"/>
    <w:rsid w:val="00577B54"/>
    <w:rsid w:val="00577F82"/>
    <w:rsid w:val="00584398"/>
    <w:rsid w:val="00584BD2"/>
    <w:rsid w:val="00585AB3"/>
    <w:rsid w:val="00585E78"/>
    <w:rsid w:val="0058603C"/>
    <w:rsid w:val="00587517"/>
    <w:rsid w:val="005906FF"/>
    <w:rsid w:val="0059095C"/>
    <w:rsid w:val="00590F6D"/>
    <w:rsid w:val="00592515"/>
    <w:rsid w:val="00592A05"/>
    <w:rsid w:val="00596C10"/>
    <w:rsid w:val="00597C1B"/>
    <w:rsid w:val="005A2CC2"/>
    <w:rsid w:val="005A2F35"/>
    <w:rsid w:val="005A3384"/>
    <w:rsid w:val="005A4EDE"/>
    <w:rsid w:val="005A5A6D"/>
    <w:rsid w:val="005A5D81"/>
    <w:rsid w:val="005A5ED7"/>
    <w:rsid w:val="005B092C"/>
    <w:rsid w:val="005B12DB"/>
    <w:rsid w:val="005B1463"/>
    <w:rsid w:val="005B312B"/>
    <w:rsid w:val="005B354D"/>
    <w:rsid w:val="005B39A1"/>
    <w:rsid w:val="005B39AF"/>
    <w:rsid w:val="005B4246"/>
    <w:rsid w:val="005B4F2A"/>
    <w:rsid w:val="005B55DF"/>
    <w:rsid w:val="005B78E6"/>
    <w:rsid w:val="005C0155"/>
    <w:rsid w:val="005C0900"/>
    <w:rsid w:val="005C1A41"/>
    <w:rsid w:val="005C3E2A"/>
    <w:rsid w:val="005C4565"/>
    <w:rsid w:val="005C45D3"/>
    <w:rsid w:val="005C5213"/>
    <w:rsid w:val="005C7361"/>
    <w:rsid w:val="005D0DE6"/>
    <w:rsid w:val="005D10F0"/>
    <w:rsid w:val="005D1CBA"/>
    <w:rsid w:val="005D247B"/>
    <w:rsid w:val="005D4D37"/>
    <w:rsid w:val="005D501B"/>
    <w:rsid w:val="005D5944"/>
    <w:rsid w:val="005E0104"/>
    <w:rsid w:val="005E05CD"/>
    <w:rsid w:val="005E0814"/>
    <w:rsid w:val="005E0E9F"/>
    <w:rsid w:val="005E0EDB"/>
    <w:rsid w:val="005E167E"/>
    <w:rsid w:val="005E1A27"/>
    <w:rsid w:val="005E629D"/>
    <w:rsid w:val="005E7CFD"/>
    <w:rsid w:val="005F05A2"/>
    <w:rsid w:val="005F2BA8"/>
    <w:rsid w:val="00600BAD"/>
    <w:rsid w:val="00600F84"/>
    <w:rsid w:val="00601A69"/>
    <w:rsid w:val="006024E9"/>
    <w:rsid w:val="00602FA3"/>
    <w:rsid w:val="00602FCD"/>
    <w:rsid w:val="00603CD0"/>
    <w:rsid w:val="00604A5F"/>
    <w:rsid w:val="00605F5B"/>
    <w:rsid w:val="00612161"/>
    <w:rsid w:val="00612EAD"/>
    <w:rsid w:val="00614A3F"/>
    <w:rsid w:val="00614CA8"/>
    <w:rsid w:val="0061572F"/>
    <w:rsid w:val="006200F9"/>
    <w:rsid w:val="006202EE"/>
    <w:rsid w:val="00620901"/>
    <w:rsid w:val="00620AD6"/>
    <w:rsid w:val="00621B53"/>
    <w:rsid w:val="0062289A"/>
    <w:rsid w:val="00622912"/>
    <w:rsid w:val="00624B19"/>
    <w:rsid w:val="006255AA"/>
    <w:rsid w:val="00625A80"/>
    <w:rsid w:val="00627852"/>
    <w:rsid w:val="00630380"/>
    <w:rsid w:val="00630B5A"/>
    <w:rsid w:val="00631115"/>
    <w:rsid w:val="00631441"/>
    <w:rsid w:val="00631750"/>
    <w:rsid w:val="00631F12"/>
    <w:rsid w:val="006331FB"/>
    <w:rsid w:val="006339BF"/>
    <w:rsid w:val="00635A96"/>
    <w:rsid w:val="00637E73"/>
    <w:rsid w:val="00641030"/>
    <w:rsid w:val="00641040"/>
    <w:rsid w:val="00641BFF"/>
    <w:rsid w:val="00644AC7"/>
    <w:rsid w:val="00645D52"/>
    <w:rsid w:val="0065133B"/>
    <w:rsid w:val="00651B02"/>
    <w:rsid w:val="006530E0"/>
    <w:rsid w:val="00653C29"/>
    <w:rsid w:val="006556AC"/>
    <w:rsid w:val="006557A2"/>
    <w:rsid w:val="00656C49"/>
    <w:rsid w:val="006579E1"/>
    <w:rsid w:val="006602F1"/>
    <w:rsid w:val="00661ED9"/>
    <w:rsid w:val="00662291"/>
    <w:rsid w:val="006629EB"/>
    <w:rsid w:val="00662FD2"/>
    <w:rsid w:val="0066343B"/>
    <w:rsid w:val="00663BF6"/>
    <w:rsid w:val="00663F3A"/>
    <w:rsid w:val="00667067"/>
    <w:rsid w:val="00670734"/>
    <w:rsid w:val="00670ED4"/>
    <w:rsid w:val="00671086"/>
    <w:rsid w:val="00671DF6"/>
    <w:rsid w:val="00672928"/>
    <w:rsid w:val="0067441D"/>
    <w:rsid w:val="00674A86"/>
    <w:rsid w:val="00675808"/>
    <w:rsid w:val="00677D6D"/>
    <w:rsid w:val="0068309E"/>
    <w:rsid w:val="0068341D"/>
    <w:rsid w:val="00683435"/>
    <w:rsid w:val="00684E6F"/>
    <w:rsid w:val="0068615D"/>
    <w:rsid w:val="00687615"/>
    <w:rsid w:val="0069007F"/>
    <w:rsid w:val="00691663"/>
    <w:rsid w:val="00691D96"/>
    <w:rsid w:val="00693D5D"/>
    <w:rsid w:val="00693F7F"/>
    <w:rsid w:val="00695117"/>
    <w:rsid w:val="006979F5"/>
    <w:rsid w:val="006A0BCB"/>
    <w:rsid w:val="006A167D"/>
    <w:rsid w:val="006A1A3B"/>
    <w:rsid w:val="006A1F05"/>
    <w:rsid w:val="006A2074"/>
    <w:rsid w:val="006A4BF5"/>
    <w:rsid w:val="006A4D41"/>
    <w:rsid w:val="006A502D"/>
    <w:rsid w:val="006A60B5"/>
    <w:rsid w:val="006A69C8"/>
    <w:rsid w:val="006A7854"/>
    <w:rsid w:val="006B0190"/>
    <w:rsid w:val="006B2884"/>
    <w:rsid w:val="006B2C1E"/>
    <w:rsid w:val="006B451F"/>
    <w:rsid w:val="006B48AA"/>
    <w:rsid w:val="006B5080"/>
    <w:rsid w:val="006B628C"/>
    <w:rsid w:val="006B7239"/>
    <w:rsid w:val="006B7363"/>
    <w:rsid w:val="006B7B55"/>
    <w:rsid w:val="006B7E1B"/>
    <w:rsid w:val="006C0841"/>
    <w:rsid w:val="006C3DC7"/>
    <w:rsid w:val="006C5775"/>
    <w:rsid w:val="006C619C"/>
    <w:rsid w:val="006C6FBC"/>
    <w:rsid w:val="006C726F"/>
    <w:rsid w:val="006C7B59"/>
    <w:rsid w:val="006D1DCF"/>
    <w:rsid w:val="006D28D0"/>
    <w:rsid w:val="006D4479"/>
    <w:rsid w:val="006D4511"/>
    <w:rsid w:val="006D6163"/>
    <w:rsid w:val="006D6B12"/>
    <w:rsid w:val="006D7456"/>
    <w:rsid w:val="006D7738"/>
    <w:rsid w:val="006E19EF"/>
    <w:rsid w:val="006E4210"/>
    <w:rsid w:val="006E58B1"/>
    <w:rsid w:val="006E6236"/>
    <w:rsid w:val="006E7B78"/>
    <w:rsid w:val="006E7BAB"/>
    <w:rsid w:val="006F00F9"/>
    <w:rsid w:val="006F01C4"/>
    <w:rsid w:val="006F0B6B"/>
    <w:rsid w:val="006F184F"/>
    <w:rsid w:val="006F2A2C"/>
    <w:rsid w:val="006F2AA3"/>
    <w:rsid w:val="006F2B40"/>
    <w:rsid w:val="006F2FFB"/>
    <w:rsid w:val="006F33B7"/>
    <w:rsid w:val="006F4186"/>
    <w:rsid w:val="006F487B"/>
    <w:rsid w:val="006F4C0C"/>
    <w:rsid w:val="006F6334"/>
    <w:rsid w:val="006F740B"/>
    <w:rsid w:val="0070054F"/>
    <w:rsid w:val="007009D6"/>
    <w:rsid w:val="00700D6A"/>
    <w:rsid w:val="0070172F"/>
    <w:rsid w:val="007027C7"/>
    <w:rsid w:val="007027E0"/>
    <w:rsid w:val="00702CDB"/>
    <w:rsid w:val="00703793"/>
    <w:rsid w:val="00704236"/>
    <w:rsid w:val="007055C5"/>
    <w:rsid w:val="00707CBB"/>
    <w:rsid w:val="00707D41"/>
    <w:rsid w:val="00710B63"/>
    <w:rsid w:val="0071203D"/>
    <w:rsid w:val="007125DB"/>
    <w:rsid w:val="00713F9B"/>
    <w:rsid w:val="00714286"/>
    <w:rsid w:val="00714F4A"/>
    <w:rsid w:val="00716611"/>
    <w:rsid w:val="0071676D"/>
    <w:rsid w:val="00716DAF"/>
    <w:rsid w:val="00717DE7"/>
    <w:rsid w:val="00722A67"/>
    <w:rsid w:val="0072407F"/>
    <w:rsid w:val="00724F67"/>
    <w:rsid w:val="0072500A"/>
    <w:rsid w:val="007257BD"/>
    <w:rsid w:val="00725A11"/>
    <w:rsid w:val="00731E48"/>
    <w:rsid w:val="007353E2"/>
    <w:rsid w:val="0073541C"/>
    <w:rsid w:val="00736AAE"/>
    <w:rsid w:val="00737EBF"/>
    <w:rsid w:val="00737F94"/>
    <w:rsid w:val="00740ABE"/>
    <w:rsid w:val="00741297"/>
    <w:rsid w:val="007422B7"/>
    <w:rsid w:val="00743730"/>
    <w:rsid w:val="00744A41"/>
    <w:rsid w:val="007450CB"/>
    <w:rsid w:val="0074768B"/>
    <w:rsid w:val="00750A7A"/>
    <w:rsid w:val="007537BA"/>
    <w:rsid w:val="007567C2"/>
    <w:rsid w:val="00756914"/>
    <w:rsid w:val="0075774A"/>
    <w:rsid w:val="007600C5"/>
    <w:rsid w:val="00763BA0"/>
    <w:rsid w:val="00763D21"/>
    <w:rsid w:val="00763E05"/>
    <w:rsid w:val="0076514C"/>
    <w:rsid w:val="007703D8"/>
    <w:rsid w:val="007724C9"/>
    <w:rsid w:val="00775D3E"/>
    <w:rsid w:val="00775DAD"/>
    <w:rsid w:val="00780191"/>
    <w:rsid w:val="00780551"/>
    <w:rsid w:val="00780A41"/>
    <w:rsid w:val="00782C87"/>
    <w:rsid w:val="00782E09"/>
    <w:rsid w:val="00783428"/>
    <w:rsid w:val="0078653A"/>
    <w:rsid w:val="00786D8B"/>
    <w:rsid w:val="00786EC8"/>
    <w:rsid w:val="007879DF"/>
    <w:rsid w:val="0079036D"/>
    <w:rsid w:val="00791576"/>
    <w:rsid w:val="0079191C"/>
    <w:rsid w:val="00791FCA"/>
    <w:rsid w:val="00792024"/>
    <w:rsid w:val="00793E72"/>
    <w:rsid w:val="00794787"/>
    <w:rsid w:val="00796118"/>
    <w:rsid w:val="00796D47"/>
    <w:rsid w:val="007A08EE"/>
    <w:rsid w:val="007A1410"/>
    <w:rsid w:val="007A199F"/>
    <w:rsid w:val="007A19F5"/>
    <w:rsid w:val="007A37D8"/>
    <w:rsid w:val="007A4E15"/>
    <w:rsid w:val="007A5254"/>
    <w:rsid w:val="007B508C"/>
    <w:rsid w:val="007B638D"/>
    <w:rsid w:val="007B63D9"/>
    <w:rsid w:val="007B6666"/>
    <w:rsid w:val="007B7161"/>
    <w:rsid w:val="007B7545"/>
    <w:rsid w:val="007B7D06"/>
    <w:rsid w:val="007C03E4"/>
    <w:rsid w:val="007C04B3"/>
    <w:rsid w:val="007C0B50"/>
    <w:rsid w:val="007C20AE"/>
    <w:rsid w:val="007C22C6"/>
    <w:rsid w:val="007C2E5B"/>
    <w:rsid w:val="007C3D03"/>
    <w:rsid w:val="007C56BA"/>
    <w:rsid w:val="007C58D5"/>
    <w:rsid w:val="007D1DF8"/>
    <w:rsid w:val="007D1EFA"/>
    <w:rsid w:val="007D2811"/>
    <w:rsid w:val="007D4A2C"/>
    <w:rsid w:val="007D5A87"/>
    <w:rsid w:val="007D5FE4"/>
    <w:rsid w:val="007D76EA"/>
    <w:rsid w:val="007D7B27"/>
    <w:rsid w:val="007E0905"/>
    <w:rsid w:val="007E0B92"/>
    <w:rsid w:val="007E1D58"/>
    <w:rsid w:val="007E1E0F"/>
    <w:rsid w:val="007E2129"/>
    <w:rsid w:val="007E3AA0"/>
    <w:rsid w:val="007E5558"/>
    <w:rsid w:val="007E59CA"/>
    <w:rsid w:val="007E6474"/>
    <w:rsid w:val="007E6754"/>
    <w:rsid w:val="007E6ABA"/>
    <w:rsid w:val="007E6BBF"/>
    <w:rsid w:val="007F10DE"/>
    <w:rsid w:val="007F1ED8"/>
    <w:rsid w:val="007F2431"/>
    <w:rsid w:val="007F2BEE"/>
    <w:rsid w:val="007F49E9"/>
    <w:rsid w:val="007F586B"/>
    <w:rsid w:val="007F5EEB"/>
    <w:rsid w:val="007F6B32"/>
    <w:rsid w:val="00800575"/>
    <w:rsid w:val="00804629"/>
    <w:rsid w:val="00805957"/>
    <w:rsid w:val="00805BA3"/>
    <w:rsid w:val="0081089E"/>
    <w:rsid w:val="00810F57"/>
    <w:rsid w:val="008125A0"/>
    <w:rsid w:val="00812EA1"/>
    <w:rsid w:val="00812FC0"/>
    <w:rsid w:val="008146CF"/>
    <w:rsid w:val="00814E8B"/>
    <w:rsid w:val="00822591"/>
    <w:rsid w:val="00823609"/>
    <w:rsid w:val="00823D87"/>
    <w:rsid w:val="008243F6"/>
    <w:rsid w:val="0082450A"/>
    <w:rsid w:val="008276EA"/>
    <w:rsid w:val="008302B6"/>
    <w:rsid w:val="00831F80"/>
    <w:rsid w:val="00833E38"/>
    <w:rsid w:val="0083426E"/>
    <w:rsid w:val="00834B33"/>
    <w:rsid w:val="00835AE1"/>
    <w:rsid w:val="00836753"/>
    <w:rsid w:val="008408AC"/>
    <w:rsid w:val="00842941"/>
    <w:rsid w:val="008429FD"/>
    <w:rsid w:val="00843131"/>
    <w:rsid w:val="00844F8F"/>
    <w:rsid w:val="008470D6"/>
    <w:rsid w:val="00851026"/>
    <w:rsid w:val="00851C4D"/>
    <w:rsid w:val="0085496A"/>
    <w:rsid w:val="00854C30"/>
    <w:rsid w:val="008560DE"/>
    <w:rsid w:val="00856CC6"/>
    <w:rsid w:val="0086191F"/>
    <w:rsid w:val="00862060"/>
    <w:rsid w:val="008631F9"/>
    <w:rsid w:val="008641C3"/>
    <w:rsid w:val="008643F0"/>
    <w:rsid w:val="00865317"/>
    <w:rsid w:val="00865896"/>
    <w:rsid w:val="008661E6"/>
    <w:rsid w:val="00870ACF"/>
    <w:rsid w:val="008716CB"/>
    <w:rsid w:val="00874059"/>
    <w:rsid w:val="00876552"/>
    <w:rsid w:val="008776EA"/>
    <w:rsid w:val="00877BB5"/>
    <w:rsid w:val="00880013"/>
    <w:rsid w:val="00883442"/>
    <w:rsid w:val="008837F1"/>
    <w:rsid w:val="00884F5A"/>
    <w:rsid w:val="008850A0"/>
    <w:rsid w:val="0088525A"/>
    <w:rsid w:val="00885E6A"/>
    <w:rsid w:val="00887103"/>
    <w:rsid w:val="0088755B"/>
    <w:rsid w:val="00887637"/>
    <w:rsid w:val="00887884"/>
    <w:rsid w:val="00887DF6"/>
    <w:rsid w:val="00890BFD"/>
    <w:rsid w:val="008924DC"/>
    <w:rsid w:val="00894018"/>
    <w:rsid w:val="00894BBC"/>
    <w:rsid w:val="00895E8F"/>
    <w:rsid w:val="008A05C2"/>
    <w:rsid w:val="008A064B"/>
    <w:rsid w:val="008A09E7"/>
    <w:rsid w:val="008A0D60"/>
    <w:rsid w:val="008A286F"/>
    <w:rsid w:val="008A2AC9"/>
    <w:rsid w:val="008A3961"/>
    <w:rsid w:val="008A4076"/>
    <w:rsid w:val="008A4AD6"/>
    <w:rsid w:val="008A4CFA"/>
    <w:rsid w:val="008A5A5B"/>
    <w:rsid w:val="008A5C62"/>
    <w:rsid w:val="008A6F91"/>
    <w:rsid w:val="008A76DC"/>
    <w:rsid w:val="008B0DB8"/>
    <w:rsid w:val="008B15E9"/>
    <w:rsid w:val="008B1971"/>
    <w:rsid w:val="008B1EEF"/>
    <w:rsid w:val="008B2143"/>
    <w:rsid w:val="008B2F4D"/>
    <w:rsid w:val="008B39C3"/>
    <w:rsid w:val="008B3F50"/>
    <w:rsid w:val="008B7325"/>
    <w:rsid w:val="008C08FB"/>
    <w:rsid w:val="008C0ADA"/>
    <w:rsid w:val="008C1387"/>
    <w:rsid w:val="008C144A"/>
    <w:rsid w:val="008C1CDB"/>
    <w:rsid w:val="008C1D84"/>
    <w:rsid w:val="008C5DC4"/>
    <w:rsid w:val="008C682F"/>
    <w:rsid w:val="008D074C"/>
    <w:rsid w:val="008D0DF3"/>
    <w:rsid w:val="008D1D93"/>
    <w:rsid w:val="008D380A"/>
    <w:rsid w:val="008D3EC7"/>
    <w:rsid w:val="008D419A"/>
    <w:rsid w:val="008D4359"/>
    <w:rsid w:val="008D54EF"/>
    <w:rsid w:val="008D561F"/>
    <w:rsid w:val="008D7390"/>
    <w:rsid w:val="008D7607"/>
    <w:rsid w:val="008E1224"/>
    <w:rsid w:val="008E215E"/>
    <w:rsid w:val="008E257E"/>
    <w:rsid w:val="008E3941"/>
    <w:rsid w:val="008E509B"/>
    <w:rsid w:val="008E5C7F"/>
    <w:rsid w:val="008E5D95"/>
    <w:rsid w:val="008E6346"/>
    <w:rsid w:val="008E64D0"/>
    <w:rsid w:val="008E73A3"/>
    <w:rsid w:val="008F12E4"/>
    <w:rsid w:val="008F1D7A"/>
    <w:rsid w:val="008F22AA"/>
    <w:rsid w:val="008F4487"/>
    <w:rsid w:val="008F4811"/>
    <w:rsid w:val="008F525A"/>
    <w:rsid w:val="008F6450"/>
    <w:rsid w:val="008F7110"/>
    <w:rsid w:val="008F778E"/>
    <w:rsid w:val="00900879"/>
    <w:rsid w:val="009026D4"/>
    <w:rsid w:val="00902C2C"/>
    <w:rsid w:val="00903C89"/>
    <w:rsid w:val="0091009D"/>
    <w:rsid w:val="00911B19"/>
    <w:rsid w:val="009130F4"/>
    <w:rsid w:val="00913555"/>
    <w:rsid w:val="0091401F"/>
    <w:rsid w:val="00914892"/>
    <w:rsid w:val="009149C2"/>
    <w:rsid w:val="009154C3"/>
    <w:rsid w:val="00915A24"/>
    <w:rsid w:val="00915D47"/>
    <w:rsid w:val="009164BF"/>
    <w:rsid w:val="00917F46"/>
    <w:rsid w:val="00920391"/>
    <w:rsid w:val="00920971"/>
    <w:rsid w:val="00920A10"/>
    <w:rsid w:val="00924AA1"/>
    <w:rsid w:val="0092763E"/>
    <w:rsid w:val="00930AEC"/>
    <w:rsid w:val="00931419"/>
    <w:rsid w:val="009316A6"/>
    <w:rsid w:val="00931985"/>
    <w:rsid w:val="00932825"/>
    <w:rsid w:val="0093346B"/>
    <w:rsid w:val="00933749"/>
    <w:rsid w:val="00934B8E"/>
    <w:rsid w:val="00936114"/>
    <w:rsid w:val="009400E9"/>
    <w:rsid w:val="009433EE"/>
    <w:rsid w:val="00943886"/>
    <w:rsid w:val="00944F90"/>
    <w:rsid w:val="00946830"/>
    <w:rsid w:val="00947154"/>
    <w:rsid w:val="009504D8"/>
    <w:rsid w:val="00950A01"/>
    <w:rsid w:val="00950A0F"/>
    <w:rsid w:val="00951151"/>
    <w:rsid w:val="009573A8"/>
    <w:rsid w:val="0096038E"/>
    <w:rsid w:val="009604F7"/>
    <w:rsid w:val="00960936"/>
    <w:rsid w:val="00961035"/>
    <w:rsid w:val="00961BE8"/>
    <w:rsid w:val="00962779"/>
    <w:rsid w:val="00962C02"/>
    <w:rsid w:val="00964C05"/>
    <w:rsid w:val="00964FAE"/>
    <w:rsid w:val="009653EF"/>
    <w:rsid w:val="009654EC"/>
    <w:rsid w:val="00965C14"/>
    <w:rsid w:val="00965E5D"/>
    <w:rsid w:val="00966939"/>
    <w:rsid w:val="00971048"/>
    <w:rsid w:val="00971273"/>
    <w:rsid w:val="00971529"/>
    <w:rsid w:val="009715EA"/>
    <w:rsid w:val="0097370D"/>
    <w:rsid w:val="00973749"/>
    <w:rsid w:val="00976603"/>
    <w:rsid w:val="0097665B"/>
    <w:rsid w:val="0097760E"/>
    <w:rsid w:val="0098081A"/>
    <w:rsid w:val="00980A2C"/>
    <w:rsid w:val="00980E64"/>
    <w:rsid w:val="00981368"/>
    <w:rsid w:val="009823D3"/>
    <w:rsid w:val="0098396B"/>
    <w:rsid w:val="009840C6"/>
    <w:rsid w:val="00985CD4"/>
    <w:rsid w:val="00987160"/>
    <w:rsid w:val="00990970"/>
    <w:rsid w:val="009918D9"/>
    <w:rsid w:val="009918F0"/>
    <w:rsid w:val="00992441"/>
    <w:rsid w:val="009924D6"/>
    <w:rsid w:val="00993EBE"/>
    <w:rsid w:val="0099452A"/>
    <w:rsid w:val="00995CAF"/>
    <w:rsid w:val="00995DEA"/>
    <w:rsid w:val="009A07DA"/>
    <w:rsid w:val="009A1EF0"/>
    <w:rsid w:val="009A392D"/>
    <w:rsid w:val="009A4E83"/>
    <w:rsid w:val="009A4FB1"/>
    <w:rsid w:val="009A623F"/>
    <w:rsid w:val="009A6F06"/>
    <w:rsid w:val="009A7296"/>
    <w:rsid w:val="009B109B"/>
    <w:rsid w:val="009B27A6"/>
    <w:rsid w:val="009B2D04"/>
    <w:rsid w:val="009B4A6E"/>
    <w:rsid w:val="009B5C59"/>
    <w:rsid w:val="009C01DE"/>
    <w:rsid w:val="009C1B7C"/>
    <w:rsid w:val="009C53BE"/>
    <w:rsid w:val="009D12D1"/>
    <w:rsid w:val="009D17C3"/>
    <w:rsid w:val="009D1F35"/>
    <w:rsid w:val="009D2963"/>
    <w:rsid w:val="009D2AB0"/>
    <w:rsid w:val="009D2D7D"/>
    <w:rsid w:val="009D3056"/>
    <w:rsid w:val="009D3269"/>
    <w:rsid w:val="009D3486"/>
    <w:rsid w:val="009D47C2"/>
    <w:rsid w:val="009D4889"/>
    <w:rsid w:val="009D563F"/>
    <w:rsid w:val="009D6A53"/>
    <w:rsid w:val="009D74A3"/>
    <w:rsid w:val="009D77A2"/>
    <w:rsid w:val="009E2C01"/>
    <w:rsid w:val="009E51F8"/>
    <w:rsid w:val="009E553B"/>
    <w:rsid w:val="009E6DDC"/>
    <w:rsid w:val="009F1680"/>
    <w:rsid w:val="009F255C"/>
    <w:rsid w:val="009F2649"/>
    <w:rsid w:val="009F2E61"/>
    <w:rsid w:val="009F3B63"/>
    <w:rsid w:val="009F5C19"/>
    <w:rsid w:val="009F79F4"/>
    <w:rsid w:val="009F7F88"/>
    <w:rsid w:val="00A00227"/>
    <w:rsid w:val="00A00233"/>
    <w:rsid w:val="00A00616"/>
    <w:rsid w:val="00A017FC"/>
    <w:rsid w:val="00A01B54"/>
    <w:rsid w:val="00A024F6"/>
    <w:rsid w:val="00A05364"/>
    <w:rsid w:val="00A05C15"/>
    <w:rsid w:val="00A074D7"/>
    <w:rsid w:val="00A1227E"/>
    <w:rsid w:val="00A13224"/>
    <w:rsid w:val="00A13A17"/>
    <w:rsid w:val="00A13B51"/>
    <w:rsid w:val="00A13E18"/>
    <w:rsid w:val="00A14ADC"/>
    <w:rsid w:val="00A155AC"/>
    <w:rsid w:val="00A1573D"/>
    <w:rsid w:val="00A165C1"/>
    <w:rsid w:val="00A16770"/>
    <w:rsid w:val="00A168CD"/>
    <w:rsid w:val="00A17D23"/>
    <w:rsid w:val="00A205E4"/>
    <w:rsid w:val="00A208E1"/>
    <w:rsid w:val="00A20BFA"/>
    <w:rsid w:val="00A21DB1"/>
    <w:rsid w:val="00A2235F"/>
    <w:rsid w:val="00A230DD"/>
    <w:rsid w:val="00A24CBB"/>
    <w:rsid w:val="00A26F6A"/>
    <w:rsid w:val="00A30502"/>
    <w:rsid w:val="00A3348D"/>
    <w:rsid w:val="00A338D8"/>
    <w:rsid w:val="00A351DE"/>
    <w:rsid w:val="00A35370"/>
    <w:rsid w:val="00A35D03"/>
    <w:rsid w:val="00A3694C"/>
    <w:rsid w:val="00A370A0"/>
    <w:rsid w:val="00A37A89"/>
    <w:rsid w:val="00A37FA5"/>
    <w:rsid w:val="00A410E2"/>
    <w:rsid w:val="00A412C2"/>
    <w:rsid w:val="00A42CE0"/>
    <w:rsid w:val="00A4306E"/>
    <w:rsid w:val="00A438BF"/>
    <w:rsid w:val="00A43F5B"/>
    <w:rsid w:val="00A44B87"/>
    <w:rsid w:val="00A45872"/>
    <w:rsid w:val="00A4662C"/>
    <w:rsid w:val="00A469E5"/>
    <w:rsid w:val="00A4737A"/>
    <w:rsid w:val="00A47F06"/>
    <w:rsid w:val="00A50ABE"/>
    <w:rsid w:val="00A5115B"/>
    <w:rsid w:val="00A521AB"/>
    <w:rsid w:val="00A52513"/>
    <w:rsid w:val="00A5431C"/>
    <w:rsid w:val="00A56CD0"/>
    <w:rsid w:val="00A5746A"/>
    <w:rsid w:val="00A600DE"/>
    <w:rsid w:val="00A608CC"/>
    <w:rsid w:val="00A61188"/>
    <w:rsid w:val="00A61D3E"/>
    <w:rsid w:val="00A64907"/>
    <w:rsid w:val="00A65A3C"/>
    <w:rsid w:val="00A6672A"/>
    <w:rsid w:val="00A66849"/>
    <w:rsid w:val="00A66D1E"/>
    <w:rsid w:val="00A7097D"/>
    <w:rsid w:val="00A71256"/>
    <w:rsid w:val="00A7220A"/>
    <w:rsid w:val="00A7643E"/>
    <w:rsid w:val="00A77AC0"/>
    <w:rsid w:val="00A77F9B"/>
    <w:rsid w:val="00A81058"/>
    <w:rsid w:val="00A82635"/>
    <w:rsid w:val="00A83747"/>
    <w:rsid w:val="00A83873"/>
    <w:rsid w:val="00A83D98"/>
    <w:rsid w:val="00A85043"/>
    <w:rsid w:val="00A864A9"/>
    <w:rsid w:val="00A9025C"/>
    <w:rsid w:val="00A918B3"/>
    <w:rsid w:val="00A93283"/>
    <w:rsid w:val="00A948F3"/>
    <w:rsid w:val="00A9649E"/>
    <w:rsid w:val="00A96932"/>
    <w:rsid w:val="00A975F6"/>
    <w:rsid w:val="00AA02F2"/>
    <w:rsid w:val="00AA1341"/>
    <w:rsid w:val="00AA1627"/>
    <w:rsid w:val="00AA1853"/>
    <w:rsid w:val="00AA2332"/>
    <w:rsid w:val="00AA2876"/>
    <w:rsid w:val="00AA4146"/>
    <w:rsid w:val="00AA5DD5"/>
    <w:rsid w:val="00AA5E7E"/>
    <w:rsid w:val="00AA66EE"/>
    <w:rsid w:val="00AB16D0"/>
    <w:rsid w:val="00AB1AAA"/>
    <w:rsid w:val="00AB2675"/>
    <w:rsid w:val="00AB2888"/>
    <w:rsid w:val="00AB2C1B"/>
    <w:rsid w:val="00AB3639"/>
    <w:rsid w:val="00AB38E4"/>
    <w:rsid w:val="00AB497A"/>
    <w:rsid w:val="00AB655F"/>
    <w:rsid w:val="00AB7AC7"/>
    <w:rsid w:val="00AC054C"/>
    <w:rsid w:val="00AC0734"/>
    <w:rsid w:val="00AC3872"/>
    <w:rsid w:val="00AC3BF2"/>
    <w:rsid w:val="00AC4592"/>
    <w:rsid w:val="00AC4A55"/>
    <w:rsid w:val="00AC7982"/>
    <w:rsid w:val="00AD1C83"/>
    <w:rsid w:val="00AD1EF1"/>
    <w:rsid w:val="00AD273D"/>
    <w:rsid w:val="00AD283F"/>
    <w:rsid w:val="00AD3DF7"/>
    <w:rsid w:val="00AD5483"/>
    <w:rsid w:val="00AD7667"/>
    <w:rsid w:val="00AD7835"/>
    <w:rsid w:val="00AE23A4"/>
    <w:rsid w:val="00AE2717"/>
    <w:rsid w:val="00AE461A"/>
    <w:rsid w:val="00AE5429"/>
    <w:rsid w:val="00AE54D8"/>
    <w:rsid w:val="00AE5DD7"/>
    <w:rsid w:val="00AE6D4D"/>
    <w:rsid w:val="00AE7A2B"/>
    <w:rsid w:val="00AF0152"/>
    <w:rsid w:val="00AF0249"/>
    <w:rsid w:val="00AF0447"/>
    <w:rsid w:val="00AF150F"/>
    <w:rsid w:val="00AF287F"/>
    <w:rsid w:val="00AF3E9E"/>
    <w:rsid w:val="00AF4439"/>
    <w:rsid w:val="00AF46B3"/>
    <w:rsid w:val="00AF4737"/>
    <w:rsid w:val="00AF5969"/>
    <w:rsid w:val="00AF69A0"/>
    <w:rsid w:val="00AF6D30"/>
    <w:rsid w:val="00AF7299"/>
    <w:rsid w:val="00AF7AAC"/>
    <w:rsid w:val="00B01630"/>
    <w:rsid w:val="00B018CE"/>
    <w:rsid w:val="00B01A5E"/>
    <w:rsid w:val="00B01BC7"/>
    <w:rsid w:val="00B04284"/>
    <w:rsid w:val="00B0470A"/>
    <w:rsid w:val="00B04C73"/>
    <w:rsid w:val="00B04E36"/>
    <w:rsid w:val="00B064D2"/>
    <w:rsid w:val="00B079A6"/>
    <w:rsid w:val="00B1075A"/>
    <w:rsid w:val="00B107C6"/>
    <w:rsid w:val="00B11316"/>
    <w:rsid w:val="00B11821"/>
    <w:rsid w:val="00B131A9"/>
    <w:rsid w:val="00B13772"/>
    <w:rsid w:val="00B15C9C"/>
    <w:rsid w:val="00B16895"/>
    <w:rsid w:val="00B17FC8"/>
    <w:rsid w:val="00B217FD"/>
    <w:rsid w:val="00B224CF"/>
    <w:rsid w:val="00B22854"/>
    <w:rsid w:val="00B2364D"/>
    <w:rsid w:val="00B24478"/>
    <w:rsid w:val="00B26AF9"/>
    <w:rsid w:val="00B32582"/>
    <w:rsid w:val="00B33170"/>
    <w:rsid w:val="00B33A09"/>
    <w:rsid w:val="00B35D17"/>
    <w:rsid w:val="00B36CBA"/>
    <w:rsid w:val="00B37184"/>
    <w:rsid w:val="00B37671"/>
    <w:rsid w:val="00B37FD9"/>
    <w:rsid w:val="00B40CFB"/>
    <w:rsid w:val="00B41420"/>
    <w:rsid w:val="00B41944"/>
    <w:rsid w:val="00B41BED"/>
    <w:rsid w:val="00B41ED6"/>
    <w:rsid w:val="00B422C6"/>
    <w:rsid w:val="00B42D68"/>
    <w:rsid w:val="00B45628"/>
    <w:rsid w:val="00B47D70"/>
    <w:rsid w:val="00B501ED"/>
    <w:rsid w:val="00B50FAB"/>
    <w:rsid w:val="00B51D2E"/>
    <w:rsid w:val="00B53582"/>
    <w:rsid w:val="00B53D73"/>
    <w:rsid w:val="00B60459"/>
    <w:rsid w:val="00B622DB"/>
    <w:rsid w:val="00B6239D"/>
    <w:rsid w:val="00B63D7D"/>
    <w:rsid w:val="00B63E24"/>
    <w:rsid w:val="00B64880"/>
    <w:rsid w:val="00B64ABF"/>
    <w:rsid w:val="00B64E1C"/>
    <w:rsid w:val="00B650C4"/>
    <w:rsid w:val="00B655B1"/>
    <w:rsid w:val="00B67630"/>
    <w:rsid w:val="00B67BAD"/>
    <w:rsid w:val="00B708D6"/>
    <w:rsid w:val="00B70B18"/>
    <w:rsid w:val="00B71CDE"/>
    <w:rsid w:val="00B722DE"/>
    <w:rsid w:val="00B7378E"/>
    <w:rsid w:val="00B73C80"/>
    <w:rsid w:val="00B74FEC"/>
    <w:rsid w:val="00B75DA4"/>
    <w:rsid w:val="00B8015A"/>
    <w:rsid w:val="00B801EF"/>
    <w:rsid w:val="00B8060B"/>
    <w:rsid w:val="00B80DDB"/>
    <w:rsid w:val="00B811BC"/>
    <w:rsid w:val="00B81EE1"/>
    <w:rsid w:val="00B82D52"/>
    <w:rsid w:val="00B83DCA"/>
    <w:rsid w:val="00B859D4"/>
    <w:rsid w:val="00B867FC"/>
    <w:rsid w:val="00B902C2"/>
    <w:rsid w:val="00B90935"/>
    <w:rsid w:val="00B9278D"/>
    <w:rsid w:val="00B9392D"/>
    <w:rsid w:val="00B9574C"/>
    <w:rsid w:val="00B9653F"/>
    <w:rsid w:val="00BA0731"/>
    <w:rsid w:val="00BA0CA5"/>
    <w:rsid w:val="00BA24D4"/>
    <w:rsid w:val="00BA29DB"/>
    <w:rsid w:val="00BA2D6D"/>
    <w:rsid w:val="00BA390D"/>
    <w:rsid w:val="00BA42DD"/>
    <w:rsid w:val="00BA4B37"/>
    <w:rsid w:val="00BA761E"/>
    <w:rsid w:val="00BB04DD"/>
    <w:rsid w:val="00BB308C"/>
    <w:rsid w:val="00BB3FBE"/>
    <w:rsid w:val="00BB509D"/>
    <w:rsid w:val="00BB5431"/>
    <w:rsid w:val="00BC0F28"/>
    <w:rsid w:val="00BC208A"/>
    <w:rsid w:val="00BC3289"/>
    <w:rsid w:val="00BC336A"/>
    <w:rsid w:val="00BC603D"/>
    <w:rsid w:val="00BC77C5"/>
    <w:rsid w:val="00BC7ABC"/>
    <w:rsid w:val="00BC7AE6"/>
    <w:rsid w:val="00BD0CA2"/>
    <w:rsid w:val="00BD0D4A"/>
    <w:rsid w:val="00BD0DD7"/>
    <w:rsid w:val="00BD0E17"/>
    <w:rsid w:val="00BD1FD8"/>
    <w:rsid w:val="00BD282C"/>
    <w:rsid w:val="00BD41D2"/>
    <w:rsid w:val="00BE0E35"/>
    <w:rsid w:val="00BE12A2"/>
    <w:rsid w:val="00BE17F9"/>
    <w:rsid w:val="00BE23FC"/>
    <w:rsid w:val="00BE2C95"/>
    <w:rsid w:val="00BE3D4C"/>
    <w:rsid w:val="00BE4D24"/>
    <w:rsid w:val="00BE7795"/>
    <w:rsid w:val="00BE7D13"/>
    <w:rsid w:val="00BF0E19"/>
    <w:rsid w:val="00BF1F01"/>
    <w:rsid w:val="00BF28A8"/>
    <w:rsid w:val="00BF34A6"/>
    <w:rsid w:val="00BF4B42"/>
    <w:rsid w:val="00BF574F"/>
    <w:rsid w:val="00BF66B4"/>
    <w:rsid w:val="00BF66CF"/>
    <w:rsid w:val="00BF6ACC"/>
    <w:rsid w:val="00C01778"/>
    <w:rsid w:val="00C026CB"/>
    <w:rsid w:val="00C03CE1"/>
    <w:rsid w:val="00C04378"/>
    <w:rsid w:val="00C049FC"/>
    <w:rsid w:val="00C055D4"/>
    <w:rsid w:val="00C069CF"/>
    <w:rsid w:val="00C1073B"/>
    <w:rsid w:val="00C11EE4"/>
    <w:rsid w:val="00C123E1"/>
    <w:rsid w:val="00C14E85"/>
    <w:rsid w:val="00C156A5"/>
    <w:rsid w:val="00C156BE"/>
    <w:rsid w:val="00C16E79"/>
    <w:rsid w:val="00C17C43"/>
    <w:rsid w:val="00C221AD"/>
    <w:rsid w:val="00C23AB6"/>
    <w:rsid w:val="00C24729"/>
    <w:rsid w:val="00C24733"/>
    <w:rsid w:val="00C25BEF"/>
    <w:rsid w:val="00C26086"/>
    <w:rsid w:val="00C26F67"/>
    <w:rsid w:val="00C271D3"/>
    <w:rsid w:val="00C2778C"/>
    <w:rsid w:val="00C279DD"/>
    <w:rsid w:val="00C27C90"/>
    <w:rsid w:val="00C3016F"/>
    <w:rsid w:val="00C305DA"/>
    <w:rsid w:val="00C31922"/>
    <w:rsid w:val="00C32EDF"/>
    <w:rsid w:val="00C335D2"/>
    <w:rsid w:val="00C34631"/>
    <w:rsid w:val="00C405FD"/>
    <w:rsid w:val="00C41DB8"/>
    <w:rsid w:val="00C42573"/>
    <w:rsid w:val="00C43B46"/>
    <w:rsid w:val="00C43D17"/>
    <w:rsid w:val="00C5024A"/>
    <w:rsid w:val="00C52BEF"/>
    <w:rsid w:val="00C52F5F"/>
    <w:rsid w:val="00C53C70"/>
    <w:rsid w:val="00C53E29"/>
    <w:rsid w:val="00C54E32"/>
    <w:rsid w:val="00C5535F"/>
    <w:rsid w:val="00C57107"/>
    <w:rsid w:val="00C60D38"/>
    <w:rsid w:val="00C62C2D"/>
    <w:rsid w:val="00C63D0A"/>
    <w:rsid w:val="00C66F9D"/>
    <w:rsid w:val="00C676F0"/>
    <w:rsid w:val="00C75CC7"/>
    <w:rsid w:val="00C75CF7"/>
    <w:rsid w:val="00C76972"/>
    <w:rsid w:val="00C76D13"/>
    <w:rsid w:val="00C90516"/>
    <w:rsid w:val="00C90568"/>
    <w:rsid w:val="00C907DA"/>
    <w:rsid w:val="00C92230"/>
    <w:rsid w:val="00C9227C"/>
    <w:rsid w:val="00C92D3C"/>
    <w:rsid w:val="00C93499"/>
    <w:rsid w:val="00C93BD6"/>
    <w:rsid w:val="00C949BD"/>
    <w:rsid w:val="00C9557D"/>
    <w:rsid w:val="00C97306"/>
    <w:rsid w:val="00CA0BF7"/>
    <w:rsid w:val="00CA2740"/>
    <w:rsid w:val="00CA3195"/>
    <w:rsid w:val="00CA3325"/>
    <w:rsid w:val="00CA3E36"/>
    <w:rsid w:val="00CA4D65"/>
    <w:rsid w:val="00CA60EE"/>
    <w:rsid w:val="00CB173A"/>
    <w:rsid w:val="00CB174D"/>
    <w:rsid w:val="00CB36D4"/>
    <w:rsid w:val="00CB3935"/>
    <w:rsid w:val="00CB4083"/>
    <w:rsid w:val="00CB44DF"/>
    <w:rsid w:val="00CB5625"/>
    <w:rsid w:val="00CB5E93"/>
    <w:rsid w:val="00CB7151"/>
    <w:rsid w:val="00CB74D6"/>
    <w:rsid w:val="00CC12E6"/>
    <w:rsid w:val="00CC2473"/>
    <w:rsid w:val="00CC2B16"/>
    <w:rsid w:val="00CC2E25"/>
    <w:rsid w:val="00CC3425"/>
    <w:rsid w:val="00CC6538"/>
    <w:rsid w:val="00CC7099"/>
    <w:rsid w:val="00CC7C64"/>
    <w:rsid w:val="00CD0B47"/>
    <w:rsid w:val="00CD0FC8"/>
    <w:rsid w:val="00CD2307"/>
    <w:rsid w:val="00CD35BD"/>
    <w:rsid w:val="00CD44F2"/>
    <w:rsid w:val="00CD55D2"/>
    <w:rsid w:val="00CD6333"/>
    <w:rsid w:val="00CD7ED0"/>
    <w:rsid w:val="00CD7F92"/>
    <w:rsid w:val="00CE01C3"/>
    <w:rsid w:val="00CE543D"/>
    <w:rsid w:val="00CE5F0F"/>
    <w:rsid w:val="00CE639A"/>
    <w:rsid w:val="00CE78EB"/>
    <w:rsid w:val="00CE7F19"/>
    <w:rsid w:val="00CF0215"/>
    <w:rsid w:val="00CF20AC"/>
    <w:rsid w:val="00CF25A2"/>
    <w:rsid w:val="00CF3170"/>
    <w:rsid w:val="00CF382F"/>
    <w:rsid w:val="00CF3ECE"/>
    <w:rsid w:val="00CF483C"/>
    <w:rsid w:val="00CF4993"/>
    <w:rsid w:val="00CF5F1A"/>
    <w:rsid w:val="00CF695D"/>
    <w:rsid w:val="00CF6D83"/>
    <w:rsid w:val="00CF6F15"/>
    <w:rsid w:val="00CF7462"/>
    <w:rsid w:val="00D010E8"/>
    <w:rsid w:val="00D01531"/>
    <w:rsid w:val="00D01766"/>
    <w:rsid w:val="00D01DCA"/>
    <w:rsid w:val="00D02C04"/>
    <w:rsid w:val="00D03806"/>
    <w:rsid w:val="00D06287"/>
    <w:rsid w:val="00D0688B"/>
    <w:rsid w:val="00D07169"/>
    <w:rsid w:val="00D1021F"/>
    <w:rsid w:val="00D10CDF"/>
    <w:rsid w:val="00D10E41"/>
    <w:rsid w:val="00D12DC3"/>
    <w:rsid w:val="00D138E8"/>
    <w:rsid w:val="00D14158"/>
    <w:rsid w:val="00D15189"/>
    <w:rsid w:val="00D20259"/>
    <w:rsid w:val="00D208BA"/>
    <w:rsid w:val="00D21668"/>
    <w:rsid w:val="00D216BB"/>
    <w:rsid w:val="00D216BC"/>
    <w:rsid w:val="00D21A62"/>
    <w:rsid w:val="00D22EB2"/>
    <w:rsid w:val="00D23AD8"/>
    <w:rsid w:val="00D26B0F"/>
    <w:rsid w:val="00D273AB"/>
    <w:rsid w:val="00D314D7"/>
    <w:rsid w:val="00D31750"/>
    <w:rsid w:val="00D31FEE"/>
    <w:rsid w:val="00D3302B"/>
    <w:rsid w:val="00D330A9"/>
    <w:rsid w:val="00D33B52"/>
    <w:rsid w:val="00D34E61"/>
    <w:rsid w:val="00D37073"/>
    <w:rsid w:val="00D40D92"/>
    <w:rsid w:val="00D410E4"/>
    <w:rsid w:val="00D417E9"/>
    <w:rsid w:val="00D41815"/>
    <w:rsid w:val="00D41C6C"/>
    <w:rsid w:val="00D42F8F"/>
    <w:rsid w:val="00D438C8"/>
    <w:rsid w:val="00D43F83"/>
    <w:rsid w:val="00D44366"/>
    <w:rsid w:val="00D44829"/>
    <w:rsid w:val="00D45ADF"/>
    <w:rsid w:val="00D464BB"/>
    <w:rsid w:val="00D476AF"/>
    <w:rsid w:val="00D479E9"/>
    <w:rsid w:val="00D47DB6"/>
    <w:rsid w:val="00D47DFA"/>
    <w:rsid w:val="00D50ABE"/>
    <w:rsid w:val="00D521C3"/>
    <w:rsid w:val="00D52B37"/>
    <w:rsid w:val="00D53185"/>
    <w:rsid w:val="00D53567"/>
    <w:rsid w:val="00D53864"/>
    <w:rsid w:val="00D55B32"/>
    <w:rsid w:val="00D61946"/>
    <w:rsid w:val="00D6243D"/>
    <w:rsid w:val="00D62C6A"/>
    <w:rsid w:val="00D6328C"/>
    <w:rsid w:val="00D65B5B"/>
    <w:rsid w:val="00D65F2D"/>
    <w:rsid w:val="00D6603F"/>
    <w:rsid w:val="00D66231"/>
    <w:rsid w:val="00D6694F"/>
    <w:rsid w:val="00D676A1"/>
    <w:rsid w:val="00D67ECD"/>
    <w:rsid w:val="00D72CC5"/>
    <w:rsid w:val="00D73655"/>
    <w:rsid w:val="00D73B47"/>
    <w:rsid w:val="00D74B1D"/>
    <w:rsid w:val="00D764F1"/>
    <w:rsid w:val="00D80C7E"/>
    <w:rsid w:val="00D81B23"/>
    <w:rsid w:val="00D83AFA"/>
    <w:rsid w:val="00D85705"/>
    <w:rsid w:val="00D866BF"/>
    <w:rsid w:val="00D86C47"/>
    <w:rsid w:val="00D87C93"/>
    <w:rsid w:val="00D90785"/>
    <w:rsid w:val="00D909FE"/>
    <w:rsid w:val="00D918AD"/>
    <w:rsid w:val="00D91CAA"/>
    <w:rsid w:val="00D95105"/>
    <w:rsid w:val="00D95E9F"/>
    <w:rsid w:val="00D97B8A"/>
    <w:rsid w:val="00D97EA7"/>
    <w:rsid w:val="00DA07F1"/>
    <w:rsid w:val="00DA1DE9"/>
    <w:rsid w:val="00DA2322"/>
    <w:rsid w:val="00DA27D9"/>
    <w:rsid w:val="00DA498C"/>
    <w:rsid w:val="00DA601C"/>
    <w:rsid w:val="00DB0633"/>
    <w:rsid w:val="00DB0BE8"/>
    <w:rsid w:val="00DB1B34"/>
    <w:rsid w:val="00DB1DE7"/>
    <w:rsid w:val="00DB3F6A"/>
    <w:rsid w:val="00DB6DA6"/>
    <w:rsid w:val="00DC058C"/>
    <w:rsid w:val="00DC4E89"/>
    <w:rsid w:val="00DC5041"/>
    <w:rsid w:val="00DC6CC6"/>
    <w:rsid w:val="00DC731D"/>
    <w:rsid w:val="00DD06F4"/>
    <w:rsid w:val="00DD0719"/>
    <w:rsid w:val="00DD2904"/>
    <w:rsid w:val="00DD3164"/>
    <w:rsid w:val="00DD3592"/>
    <w:rsid w:val="00DD500F"/>
    <w:rsid w:val="00DD5544"/>
    <w:rsid w:val="00DD6557"/>
    <w:rsid w:val="00DD75C0"/>
    <w:rsid w:val="00DE03ED"/>
    <w:rsid w:val="00DE1A61"/>
    <w:rsid w:val="00DE2797"/>
    <w:rsid w:val="00DE4652"/>
    <w:rsid w:val="00DE68E7"/>
    <w:rsid w:val="00DE766C"/>
    <w:rsid w:val="00DF23A2"/>
    <w:rsid w:val="00DF3152"/>
    <w:rsid w:val="00DF4506"/>
    <w:rsid w:val="00DF53E4"/>
    <w:rsid w:val="00DF64C2"/>
    <w:rsid w:val="00DF71E0"/>
    <w:rsid w:val="00DF7622"/>
    <w:rsid w:val="00E00555"/>
    <w:rsid w:val="00E01F46"/>
    <w:rsid w:val="00E06511"/>
    <w:rsid w:val="00E072B5"/>
    <w:rsid w:val="00E11AEE"/>
    <w:rsid w:val="00E13064"/>
    <w:rsid w:val="00E13135"/>
    <w:rsid w:val="00E150DA"/>
    <w:rsid w:val="00E15E51"/>
    <w:rsid w:val="00E17456"/>
    <w:rsid w:val="00E17D60"/>
    <w:rsid w:val="00E2136E"/>
    <w:rsid w:val="00E22B15"/>
    <w:rsid w:val="00E23064"/>
    <w:rsid w:val="00E24A03"/>
    <w:rsid w:val="00E25AF8"/>
    <w:rsid w:val="00E2661D"/>
    <w:rsid w:val="00E267D1"/>
    <w:rsid w:val="00E27B01"/>
    <w:rsid w:val="00E305D6"/>
    <w:rsid w:val="00E31A6A"/>
    <w:rsid w:val="00E347F3"/>
    <w:rsid w:val="00E34B7C"/>
    <w:rsid w:val="00E3501E"/>
    <w:rsid w:val="00E355FC"/>
    <w:rsid w:val="00E366D0"/>
    <w:rsid w:val="00E3674C"/>
    <w:rsid w:val="00E367BB"/>
    <w:rsid w:val="00E377F3"/>
    <w:rsid w:val="00E427CA"/>
    <w:rsid w:val="00E43261"/>
    <w:rsid w:val="00E46564"/>
    <w:rsid w:val="00E46BDF"/>
    <w:rsid w:val="00E46CD4"/>
    <w:rsid w:val="00E4759B"/>
    <w:rsid w:val="00E54236"/>
    <w:rsid w:val="00E547DB"/>
    <w:rsid w:val="00E5492B"/>
    <w:rsid w:val="00E555BF"/>
    <w:rsid w:val="00E618A4"/>
    <w:rsid w:val="00E61949"/>
    <w:rsid w:val="00E625E1"/>
    <w:rsid w:val="00E62702"/>
    <w:rsid w:val="00E639BB"/>
    <w:rsid w:val="00E64198"/>
    <w:rsid w:val="00E6456D"/>
    <w:rsid w:val="00E64CA1"/>
    <w:rsid w:val="00E65199"/>
    <w:rsid w:val="00E6615E"/>
    <w:rsid w:val="00E66CF1"/>
    <w:rsid w:val="00E6718A"/>
    <w:rsid w:val="00E67835"/>
    <w:rsid w:val="00E70BCC"/>
    <w:rsid w:val="00E70DCE"/>
    <w:rsid w:val="00E7144B"/>
    <w:rsid w:val="00E729AD"/>
    <w:rsid w:val="00E73C2B"/>
    <w:rsid w:val="00E74119"/>
    <w:rsid w:val="00E75785"/>
    <w:rsid w:val="00E757B6"/>
    <w:rsid w:val="00E7598F"/>
    <w:rsid w:val="00E82BDB"/>
    <w:rsid w:val="00E82CD0"/>
    <w:rsid w:val="00E82E5C"/>
    <w:rsid w:val="00E83BAE"/>
    <w:rsid w:val="00E85A73"/>
    <w:rsid w:val="00E8682B"/>
    <w:rsid w:val="00E87614"/>
    <w:rsid w:val="00E910F5"/>
    <w:rsid w:val="00E91829"/>
    <w:rsid w:val="00E92166"/>
    <w:rsid w:val="00E925FF"/>
    <w:rsid w:val="00E92F87"/>
    <w:rsid w:val="00E93FA1"/>
    <w:rsid w:val="00E94221"/>
    <w:rsid w:val="00E9423F"/>
    <w:rsid w:val="00E942FE"/>
    <w:rsid w:val="00E94AE4"/>
    <w:rsid w:val="00E95A54"/>
    <w:rsid w:val="00E963B9"/>
    <w:rsid w:val="00EA02F8"/>
    <w:rsid w:val="00EA0A29"/>
    <w:rsid w:val="00EA2F8A"/>
    <w:rsid w:val="00EA312B"/>
    <w:rsid w:val="00EA446A"/>
    <w:rsid w:val="00EA52E4"/>
    <w:rsid w:val="00EA61FB"/>
    <w:rsid w:val="00EA7DC1"/>
    <w:rsid w:val="00EB17C4"/>
    <w:rsid w:val="00EB21B0"/>
    <w:rsid w:val="00EB5BA2"/>
    <w:rsid w:val="00EB5C28"/>
    <w:rsid w:val="00EB5CA4"/>
    <w:rsid w:val="00EB62E4"/>
    <w:rsid w:val="00EB65DA"/>
    <w:rsid w:val="00EB72AF"/>
    <w:rsid w:val="00EB77A6"/>
    <w:rsid w:val="00EC0D3C"/>
    <w:rsid w:val="00EC3080"/>
    <w:rsid w:val="00EC4965"/>
    <w:rsid w:val="00EC5351"/>
    <w:rsid w:val="00EC655F"/>
    <w:rsid w:val="00ED110B"/>
    <w:rsid w:val="00ED182C"/>
    <w:rsid w:val="00ED18A2"/>
    <w:rsid w:val="00ED23E6"/>
    <w:rsid w:val="00ED2FB0"/>
    <w:rsid w:val="00ED366D"/>
    <w:rsid w:val="00ED43AA"/>
    <w:rsid w:val="00ED4F87"/>
    <w:rsid w:val="00ED6351"/>
    <w:rsid w:val="00EE1188"/>
    <w:rsid w:val="00EE1684"/>
    <w:rsid w:val="00EE16E6"/>
    <w:rsid w:val="00EE20A4"/>
    <w:rsid w:val="00EE22F2"/>
    <w:rsid w:val="00EE28F7"/>
    <w:rsid w:val="00EE3AFB"/>
    <w:rsid w:val="00EE3B04"/>
    <w:rsid w:val="00EE3B07"/>
    <w:rsid w:val="00EE642A"/>
    <w:rsid w:val="00EE7A18"/>
    <w:rsid w:val="00EE7E54"/>
    <w:rsid w:val="00EF0D19"/>
    <w:rsid w:val="00EF111C"/>
    <w:rsid w:val="00EF14E6"/>
    <w:rsid w:val="00EF1577"/>
    <w:rsid w:val="00EF1F82"/>
    <w:rsid w:val="00EF31E1"/>
    <w:rsid w:val="00EF605C"/>
    <w:rsid w:val="00EF6BD4"/>
    <w:rsid w:val="00EF7077"/>
    <w:rsid w:val="00EF78C1"/>
    <w:rsid w:val="00F00E96"/>
    <w:rsid w:val="00F01025"/>
    <w:rsid w:val="00F01E78"/>
    <w:rsid w:val="00F0254E"/>
    <w:rsid w:val="00F026EC"/>
    <w:rsid w:val="00F02A47"/>
    <w:rsid w:val="00F05C18"/>
    <w:rsid w:val="00F05EE4"/>
    <w:rsid w:val="00F063F0"/>
    <w:rsid w:val="00F064AA"/>
    <w:rsid w:val="00F10751"/>
    <w:rsid w:val="00F109E8"/>
    <w:rsid w:val="00F11BD4"/>
    <w:rsid w:val="00F11BD6"/>
    <w:rsid w:val="00F14733"/>
    <w:rsid w:val="00F14FCD"/>
    <w:rsid w:val="00F157DD"/>
    <w:rsid w:val="00F15F90"/>
    <w:rsid w:val="00F21465"/>
    <w:rsid w:val="00F22D76"/>
    <w:rsid w:val="00F23D06"/>
    <w:rsid w:val="00F24D7C"/>
    <w:rsid w:val="00F25A81"/>
    <w:rsid w:val="00F261EF"/>
    <w:rsid w:val="00F27729"/>
    <w:rsid w:val="00F30B6E"/>
    <w:rsid w:val="00F30BA8"/>
    <w:rsid w:val="00F336C4"/>
    <w:rsid w:val="00F346E6"/>
    <w:rsid w:val="00F35369"/>
    <w:rsid w:val="00F35A77"/>
    <w:rsid w:val="00F36F8E"/>
    <w:rsid w:val="00F37D74"/>
    <w:rsid w:val="00F40B09"/>
    <w:rsid w:val="00F42405"/>
    <w:rsid w:val="00F43729"/>
    <w:rsid w:val="00F45D5E"/>
    <w:rsid w:val="00F465BB"/>
    <w:rsid w:val="00F46E70"/>
    <w:rsid w:val="00F518EE"/>
    <w:rsid w:val="00F534E3"/>
    <w:rsid w:val="00F5425F"/>
    <w:rsid w:val="00F550A5"/>
    <w:rsid w:val="00F55A9B"/>
    <w:rsid w:val="00F55F6B"/>
    <w:rsid w:val="00F56426"/>
    <w:rsid w:val="00F600D8"/>
    <w:rsid w:val="00F6065C"/>
    <w:rsid w:val="00F61C80"/>
    <w:rsid w:val="00F61EB1"/>
    <w:rsid w:val="00F62C8B"/>
    <w:rsid w:val="00F65218"/>
    <w:rsid w:val="00F65B07"/>
    <w:rsid w:val="00F6742E"/>
    <w:rsid w:val="00F67D8C"/>
    <w:rsid w:val="00F70089"/>
    <w:rsid w:val="00F7043A"/>
    <w:rsid w:val="00F715BD"/>
    <w:rsid w:val="00F720D0"/>
    <w:rsid w:val="00F75189"/>
    <w:rsid w:val="00F75DFE"/>
    <w:rsid w:val="00F76BE6"/>
    <w:rsid w:val="00F771CF"/>
    <w:rsid w:val="00F80007"/>
    <w:rsid w:val="00F80099"/>
    <w:rsid w:val="00F802D4"/>
    <w:rsid w:val="00F81952"/>
    <w:rsid w:val="00F81DA3"/>
    <w:rsid w:val="00F85BC3"/>
    <w:rsid w:val="00F867FA"/>
    <w:rsid w:val="00F87727"/>
    <w:rsid w:val="00F87F88"/>
    <w:rsid w:val="00F91982"/>
    <w:rsid w:val="00F92201"/>
    <w:rsid w:val="00F92628"/>
    <w:rsid w:val="00F9477F"/>
    <w:rsid w:val="00F94F2B"/>
    <w:rsid w:val="00F94FC7"/>
    <w:rsid w:val="00F96766"/>
    <w:rsid w:val="00FA143F"/>
    <w:rsid w:val="00FA207F"/>
    <w:rsid w:val="00FA2DA2"/>
    <w:rsid w:val="00FA311A"/>
    <w:rsid w:val="00FA3FD1"/>
    <w:rsid w:val="00FA440A"/>
    <w:rsid w:val="00FA46C2"/>
    <w:rsid w:val="00FA58B5"/>
    <w:rsid w:val="00FA6E87"/>
    <w:rsid w:val="00FB16A8"/>
    <w:rsid w:val="00FB1834"/>
    <w:rsid w:val="00FB1A16"/>
    <w:rsid w:val="00FB218D"/>
    <w:rsid w:val="00FB26A7"/>
    <w:rsid w:val="00FB61EE"/>
    <w:rsid w:val="00FB68A6"/>
    <w:rsid w:val="00FC092E"/>
    <w:rsid w:val="00FC0E3C"/>
    <w:rsid w:val="00FC1AAD"/>
    <w:rsid w:val="00FC396F"/>
    <w:rsid w:val="00FC3FFE"/>
    <w:rsid w:val="00FC5CCA"/>
    <w:rsid w:val="00FC7E62"/>
    <w:rsid w:val="00FD097E"/>
    <w:rsid w:val="00FD1717"/>
    <w:rsid w:val="00FD3285"/>
    <w:rsid w:val="00FD43C2"/>
    <w:rsid w:val="00FD494F"/>
    <w:rsid w:val="00FD57CD"/>
    <w:rsid w:val="00FD61DF"/>
    <w:rsid w:val="00FD7CC2"/>
    <w:rsid w:val="00FD7D5D"/>
    <w:rsid w:val="00FE076B"/>
    <w:rsid w:val="00FE0FE8"/>
    <w:rsid w:val="00FE12B6"/>
    <w:rsid w:val="00FE148B"/>
    <w:rsid w:val="00FE455A"/>
    <w:rsid w:val="00FF0FC9"/>
    <w:rsid w:val="00FF40EC"/>
    <w:rsid w:val="00FF56AA"/>
    <w:rsid w:val="00FF6702"/>
    <w:rsid w:val="00FF6D67"/>
    <w:rsid w:val="00FF79CD"/>
  </w:rsids>
  <m:mathPr>
    <m:mathFont m:val="Cambria Math"/>
    <m:brkBin m:val="before"/>
    <m:brkBinSub m:val="--"/>
    <m:smallFrac m:val="0"/>
    <m:dispDef/>
    <m:lMargin m:val="0"/>
    <m:rMargin m:val="0"/>
    <m:defJc m:val="centerGroup"/>
    <m:wrapIndent m:val="1440"/>
    <m:intLim m:val="subSup"/>
    <m:naryLim m:val="undOvr"/>
  </m:mathPr>
  <w:themeFontLang w:val="en-GB" w:eastAsia="zh-CN"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7DFCEF"/>
  <w14:defaultImageDpi w14:val="32767"/>
  <w15:docId w15:val="{F41F68EB-9204-AF4C-8C1C-AC0B18183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paragraph" w:styleId="Heading1">
    <w:name w:val="heading 1"/>
    <w:basedOn w:val="Normal"/>
    <w:next w:val="Normal"/>
    <w:link w:val="Heading1Char"/>
    <w:uiPriority w:val="9"/>
    <w:qFormat/>
    <w:rsid w:val="00280638"/>
    <w:pPr>
      <w:keepNext/>
      <w:keepLines/>
      <w:widowControl w:val="0"/>
      <w:spacing w:before="340" w:after="330" w:line="578" w:lineRule="auto"/>
      <w:outlineLvl w:val="0"/>
    </w:pPr>
    <w:rPr>
      <w:rFonts w:ascii="Courier New" w:eastAsia="DengXian" w:hAnsi="Courier New" w:cs="Times New Roman"/>
      <w:b/>
      <w:bCs/>
      <w:snapToGrid w:val="0"/>
      <w:kern w:val="44"/>
      <w:sz w:val="44"/>
      <w:szCs w:val="44"/>
    </w:rPr>
  </w:style>
  <w:style w:type="paragraph" w:styleId="Heading2">
    <w:name w:val="heading 2"/>
    <w:basedOn w:val="Normal"/>
    <w:next w:val="Normal"/>
    <w:link w:val="Heading2Char"/>
    <w:uiPriority w:val="9"/>
    <w:unhideWhenUsed/>
    <w:qFormat/>
    <w:rsid w:val="00280638"/>
    <w:pPr>
      <w:keepNext/>
      <w:keepLines/>
      <w:widowControl w:val="0"/>
      <w:spacing w:before="260" w:after="260" w:line="416" w:lineRule="auto"/>
      <w:outlineLvl w:val="1"/>
    </w:pPr>
    <w:rPr>
      <w:rFonts w:ascii="DengXian Light" w:eastAsia="DengXian Light" w:hAnsi="DengXian Light" w:cs="Times New Roman"/>
      <w:b/>
      <w:bCs/>
      <w:snapToGrid w:val="0"/>
      <w:sz w:val="32"/>
      <w:szCs w:val="32"/>
    </w:rPr>
  </w:style>
  <w:style w:type="paragraph" w:styleId="Heading3">
    <w:name w:val="heading 3"/>
    <w:basedOn w:val="Normal"/>
    <w:next w:val="Normal"/>
    <w:link w:val="Heading3Char"/>
    <w:uiPriority w:val="9"/>
    <w:unhideWhenUsed/>
    <w:qFormat/>
    <w:rsid w:val="00280638"/>
    <w:pPr>
      <w:keepNext/>
      <w:keepLines/>
      <w:widowControl w:val="0"/>
      <w:spacing w:before="260" w:after="260" w:line="416" w:lineRule="auto"/>
      <w:outlineLvl w:val="2"/>
    </w:pPr>
    <w:rPr>
      <w:rFonts w:ascii="Courier New" w:eastAsia="DengXian" w:hAnsi="Courier New" w:cs="Times New Roman"/>
      <w:b/>
      <w:bCs/>
      <w:snapToGrid w:val="0"/>
      <w:sz w:val="32"/>
      <w:szCs w:val="32"/>
    </w:rPr>
  </w:style>
  <w:style w:type="paragraph" w:styleId="Heading4">
    <w:name w:val="heading 4"/>
    <w:basedOn w:val="Normal"/>
    <w:next w:val="Normal"/>
    <w:link w:val="Heading4Char"/>
    <w:uiPriority w:val="9"/>
    <w:unhideWhenUsed/>
    <w:qFormat/>
    <w:rsid w:val="00280638"/>
    <w:pPr>
      <w:keepNext/>
      <w:keepLines/>
      <w:widowControl w:val="0"/>
      <w:spacing w:before="280" w:after="290" w:line="376" w:lineRule="auto"/>
      <w:outlineLvl w:val="3"/>
    </w:pPr>
    <w:rPr>
      <w:rFonts w:ascii="DengXian Light" w:eastAsia="DengXian Light" w:hAnsi="DengXian Light" w:cs="Times New Roman"/>
      <w:b/>
      <w:bCs/>
      <w:snapToGrid w:val="0"/>
      <w:sz w:val="28"/>
      <w:szCs w:val="28"/>
    </w:rPr>
  </w:style>
  <w:style w:type="paragraph" w:styleId="Heading5">
    <w:name w:val="heading 5"/>
    <w:basedOn w:val="Normal"/>
    <w:next w:val="Normal"/>
    <w:link w:val="Heading5Char"/>
    <w:uiPriority w:val="9"/>
    <w:unhideWhenUsed/>
    <w:qFormat/>
    <w:rsid w:val="00280638"/>
    <w:pPr>
      <w:keepNext/>
      <w:keepLines/>
      <w:widowControl w:val="0"/>
      <w:spacing w:before="280" w:after="290" w:line="376" w:lineRule="auto"/>
      <w:outlineLvl w:val="4"/>
    </w:pPr>
    <w:rPr>
      <w:rFonts w:ascii="Courier New" w:eastAsia="DengXian" w:hAnsi="Courier New" w:cs="Times New Roman"/>
      <w:b/>
      <w:bCs/>
      <w:snapToGrid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638"/>
    <w:rPr>
      <w:rFonts w:ascii="Courier New" w:eastAsia="DengXian" w:hAnsi="Courier New" w:cs="Times New Roman"/>
      <w:b/>
      <w:bCs/>
      <w:snapToGrid w:val="0"/>
      <w:kern w:val="44"/>
      <w:sz w:val="44"/>
      <w:szCs w:val="44"/>
    </w:rPr>
  </w:style>
  <w:style w:type="character" w:customStyle="1" w:styleId="Heading2Char">
    <w:name w:val="Heading 2 Char"/>
    <w:basedOn w:val="DefaultParagraphFont"/>
    <w:link w:val="Heading2"/>
    <w:uiPriority w:val="9"/>
    <w:rsid w:val="00280638"/>
    <w:rPr>
      <w:rFonts w:ascii="DengXian Light" w:eastAsia="DengXian Light" w:hAnsi="DengXian Light" w:cs="Times New Roman"/>
      <w:b/>
      <w:bCs/>
      <w:snapToGrid w:val="0"/>
      <w:sz w:val="32"/>
      <w:szCs w:val="32"/>
    </w:rPr>
  </w:style>
  <w:style w:type="character" w:customStyle="1" w:styleId="Heading3Char">
    <w:name w:val="Heading 3 Char"/>
    <w:basedOn w:val="DefaultParagraphFont"/>
    <w:link w:val="Heading3"/>
    <w:uiPriority w:val="9"/>
    <w:rsid w:val="00280638"/>
    <w:rPr>
      <w:rFonts w:ascii="Courier New" w:eastAsia="DengXian" w:hAnsi="Courier New" w:cs="Times New Roman"/>
      <w:b/>
      <w:bCs/>
      <w:snapToGrid w:val="0"/>
      <w:sz w:val="32"/>
      <w:szCs w:val="32"/>
    </w:rPr>
  </w:style>
  <w:style w:type="character" w:customStyle="1" w:styleId="Heading4Char">
    <w:name w:val="Heading 4 Char"/>
    <w:basedOn w:val="DefaultParagraphFont"/>
    <w:link w:val="Heading4"/>
    <w:uiPriority w:val="9"/>
    <w:rsid w:val="00280638"/>
    <w:rPr>
      <w:rFonts w:ascii="DengXian Light" w:eastAsia="DengXian Light" w:hAnsi="DengXian Light" w:cs="Times New Roman"/>
      <w:b/>
      <w:bCs/>
      <w:snapToGrid w:val="0"/>
      <w:sz w:val="28"/>
      <w:szCs w:val="28"/>
    </w:rPr>
  </w:style>
  <w:style w:type="character" w:customStyle="1" w:styleId="Heading5Char">
    <w:name w:val="Heading 5 Char"/>
    <w:basedOn w:val="DefaultParagraphFont"/>
    <w:link w:val="Heading5"/>
    <w:uiPriority w:val="9"/>
    <w:rsid w:val="00280638"/>
    <w:rPr>
      <w:rFonts w:ascii="Courier New" w:eastAsia="DengXian" w:hAnsi="Courier New" w:cs="Times New Roman"/>
      <w:b/>
      <w:bCs/>
      <w:snapToGrid w:val="0"/>
      <w:sz w:val="28"/>
      <w:szCs w:val="28"/>
    </w:rPr>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character" w:customStyle="1" w:styleId="RSCH01PaperTitleChar">
    <w:name w:val="RSC H01 Paper Title Char"/>
    <w:basedOn w:val="DefaultParagraphFont"/>
    <w:link w:val="RSCH01PaperTitle"/>
    <w:rsid w:val="00C32EDF"/>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character" w:customStyle="1" w:styleId="RSCB01ARTAbstractChar">
    <w:name w:val="RSC B01 ART Abstract Char"/>
    <w:basedOn w:val="DefaultParagraphFont"/>
    <w:link w:val="RSCB01ARTAbstract"/>
    <w:rsid w:val="00FA2DA2"/>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styleId="NoSpacing">
    <w:name w:val="No Spacing"/>
    <w:uiPriority w:val="1"/>
    <w:rsid w:val="00272D6F"/>
    <w:pPr>
      <w:spacing w:after="0" w:line="240" w:lineRule="auto"/>
    </w:p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3WebsiteChar">
    <w:name w:val="RSC M03 Website Char"/>
    <w:basedOn w:val="DefaultParagraphFont"/>
    <w:link w:val="RSCM03Website"/>
    <w:rsid w:val="004C531E"/>
    <w:rPr>
      <w:b/>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customStyle="1" w:styleId="label">
    <w:name w:val="label"/>
    <w:basedOn w:val="DefaultParagraphFont"/>
    <w:rsid w:val="00280638"/>
  </w:style>
  <w:style w:type="paragraph" w:customStyle="1" w:styleId="TableParagraph">
    <w:name w:val="Table Paragraph"/>
    <w:basedOn w:val="Normal"/>
    <w:uiPriority w:val="1"/>
    <w:qFormat/>
    <w:rsid w:val="00280638"/>
    <w:pPr>
      <w:widowControl w:val="0"/>
      <w:autoSpaceDE w:val="0"/>
      <w:autoSpaceDN w:val="0"/>
      <w:spacing w:after="0" w:line="240" w:lineRule="auto"/>
    </w:pPr>
    <w:rPr>
      <w:rFonts w:ascii="Times New Roman" w:eastAsia="Times New Roman" w:hAnsi="Times New Roman" w:cs="Times New Roman"/>
      <w:lang w:val="en-US" w:bidi="en-US"/>
    </w:rPr>
  </w:style>
  <w:style w:type="paragraph" w:styleId="TOCHeading">
    <w:name w:val="TOC Heading"/>
    <w:basedOn w:val="Heading1"/>
    <w:next w:val="Normal"/>
    <w:uiPriority w:val="39"/>
    <w:unhideWhenUsed/>
    <w:qFormat/>
    <w:rsid w:val="00280638"/>
    <w:pPr>
      <w:widowControl/>
      <w:spacing w:before="240" w:after="0" w:line="259" w:lineRule="auto"/>
      <w:outlineLvl w:val="9"/>
    </w:pPr>
    <w:rPr>
      <w:rFonts w:ascii="DengXian Light" w:eastAsia="DengXian Light" w:hAnsi="DengXian Light"/>
      <w:b w:val="0"/>
      <w:bCs w:val="0"/>
      <w:snapToGrid/>
      <w:color w:val="2F5496"/>
      <w:kern w:val="0"/>
      <w:sz w:val="32"/>
      <w:szCs w:val="32"/>
      <w:lang w:val="en-US" w:eastAsia="zh-CN"/>
    </w:rPr>
  </w:style>
  <w:style w:type="paragraph" w:styleId="TOC1">
    <w:name w:val="toc 1"/>
    <w:basedOn w:val="Normal"/>
    <w:next w:val="Normal"/>
    <w:autoRedefine/>
    <w:uiPriority w:val="39"/>
    <w:unhideWhenUsed/>
    <w:rsid w:val="00280638"/>
    <w:pPr>
      <w:widowControl w:val="0"/>
      <w:spacing w:after="0" w:line="240" w:lineRule="auto"/>
    </w:pPr>
    <w:rPr>
      <w:rFonts w:ascii="Courier New" w:eastAsia="DengXian" w:hAnsi="Courier New" w:cs="Times New Roman"/>
      <w:snapToGrid w:val="0"/>
      <w:sz w:val="20"/>
      <w:szCs w:val="20"/>
    </w:rPr>
  </w:style>
  <w:style w:type="paragraph" w:styleId="TOC2">
    <w:name w:val="toc 2"/>
    <w:basedOn w:val="Normal"/>
    <w:next w:val="Normal"/>
    <w:autoRedefine/>
    <w:uiPriority w:val="39"/>
    <w:unhideWhenUsed/>
    <w:rsid w:val="00280638"/>
    <w:pPr>
      <w:widowControl w:val="0"/>
      <w:spacing w:after="0" w:line="240" w:lineRule="auto"/>
      <w:ind w:leftChars="200" w:left="420"/>
    </w:pPr>
    <w:rPr>
      <w:rFonts w:ascii="Courier New" w:eastAsia="DengXian" w:hAnsi="Courier New" w:cs="Times New Roman"/>
      <w:snapToGrid w:val="0"/>
      <w:sz w:val="20"/>
      <w:szCs w:val="20"/>
    </w:rPr>
  </w:style>
  <w:style w:type="paragraph" w:styleId="TOC3">
    <w:name w:val="toc 3"/>
    <w:basedOn w:val="Normal"/>
    <w:next w:val="Normal"/>
    <w:autoRedefine/>
    <w:uiPriority w:val="39"/>
    <w:unhideWhenUsed/>
    <w:rsid w:val="00280638"/>
    <w:pPr>
      <w:widowControl w:val="0"/>
      <w:spacing w:after="0" w:line="240" w:lineRule="auto"/>
      <w:ind w:leftChars="400" w:left="840"/>
    </w:pPr>
    <w:rPr>
      <w:rFonts w:ascii="Courier New" w:eastAsia="DengXian" w:hAnsi="Courier New" w:cs="Times New Roman"/>
      <w:snapToGrid w:val="0"/>
      <w:sz w:val="20"/>
      <w:szCs w:val="20"/>
    </w:rPr>
  </w:style>
  <w:style w:type="paragraph" w:styleId="TableofFigures">
    <w:name w:val="table of figures"/>
    <w:basedOn w:val="Normal"/>
    <w:next w:val="Normal"/>
    <w:uiPriority w:val="99"/>
    <w:unhideWhenUsed/>
    <w:rsid w:val="00280638"/>
    <w:pPr>
      <w:widowControl w:val="0"/>
      <w:spacing w:after="0" w:line="240" w:lineRule="auto"/>
      <w:ind w:leftChars="200" w:left="200" w:hangingChars="200" w:hanging="200"/>
    </w:pPr>
    <w:rPr>
      <w:rFonts w:ascii="Courier New" w:eastAsia="DengXian" w:hAnsi="Courier New" w:cs="Times New Roman"/>
      <w:snapToGrid w:val="0"/>
      <w:sz w:val="20"/>
      <w:szCs w:val="20"/>
    </w:rPr>
  </w:style>
  <w:style w:type="character" w:customStyle="1" w:styleId="CommentTextChar">
    <w:name w:val="Comment Text Char"/>
    <w:basedOn w:val="DefaultParagraphFont"/>
    <w:link w:val="CommentText"/>
    <w:uiPriority w:val="99"/>
    <w:semiHidden/>
    <w:rsid w:val="00280638"/>
    <w:rPr>
      <w:rFonts w:ascii="Courier New" w:eastAsia="DengXian" w:hAnsi="Courier New" w:cs="Times New Roman"/>
      <w:snapToGrid w:val="0"/>
      <w:sz w:val="20"/>
      <w:szCs w:val="20"/>
    </w:rPr>
  </w:style>
  <w:style w:type="paragraph" w:styleId="CommentText">
    <w:name w:val="annotation text"/>
    <w:basedOn w:val="Normal"/>
    <w:link w:val="CommentTextChar"/>
    <w:uiPriority w:val="99"/>
    <w:semiHidden/>
    <w:unhideWhenUsed/>
    <w:rsid w:val="00280638"/>
    <w:pPr>
      <w:widowControl w:val="0"/>
      <w:spacing w:after="0" w:line="240" w:lineRule="auto"/>
    </w:pPr>
    <w:rPr>
      <w:rFonts w:ascii="Courier New" w:eastAsia="DengXian" w:hAnsi="Courier New" w:cs="Times New Roman"/>
      <w:snapToGrid w:val="0"/>
      <w:sz w:val="20"/>
      <w:szCs w:val="20"/>
    </w:rPr>
  </w:style>
  <w:style w:type="character" w:customStyle="1" w:styleId="CommentSubjectChar">
    <w:name w:val="Comment Subject Char"/>
    <w:basedOn w:val="CommentTextChar"/>
    <w:link w:val="CommentSubject"/>
    <w:uiPriority w:val="99"/>
    <w:semiHidden/>
    <w:rsid w:val="00280638"/>
    <w:rPr>
      <w:rFonts w:ascii="Courier New" w:eastAsia="DengXian" w:hAnsi="Courier New" w:cs="Times New Roman"/>
      <w:b/>
      <w:bCs/>
      <w:snapToGrid w:val="0"/>
      <w:sz w:val="20"/>
      <w:szCs w:val="20"/>
    </w:rPr>
  </w:style>
  <w:style w:type="paragraph" w:styleId="CommentSubject">
    <w:name w:val="annotation subject"/>
    <w:basedOn w:val="CommentText"/>
    <w:next w:val="CommentText"/>
    <w:link w:val="CommentSubjectChar"/>
    <w:uiPriority w:val="99"/>
    <w:semiHidden/>
    <w:unhideWhenUsed/>
    <w:rsid w:val="00280638"/>
    <w:rPr>
      <w:b/>
      <w:bCs/>
    </w:rPr>
  </w:style>
  <w:style w:type="character" w:customStyle="1" w:styleId="graphictitle">
    <w:name w:val="graphic_title"/>
    <w:basedOn w:val="DefaultParagraphFont"/>
    <w:rsid w:val="00280638"/>
  </w:style>
  <w:style w:type="character" w:customStyle="1" w:styleId="tlid-translation">
    <w:name w:val="tlid-translation"/>
    <w:basedOn w:val="DefaultParagraphFont"/>
    <w:rsid w:val="00280638"/>
  </w:style>
  <w:style w:type="character" w:styleId="CommentReference">
    <w:name w:val="annotation reference"/>
    <w:basedOn w:val="DefaultParagraphFont"/>
    <w:uiPriority w:val="99"/>
    <w:semiHidden/>
    <w:unhideWhenUsed/>
    <w:rsid w:val="00714F4A"/>
    <w:rPr>
      <w:sz w:val="16"/>
      <w:szCs w:val="16"/>
    </w:rPr>
  </w:style>
  <w:style w:type="character" w:styleId="UnresolvedMention">
    <w:name w:val="Unresolved Mention"/>
    <w:basedOn w:val="DefaultParagraphFont"/>
    <w:uiPriority w:val="99"/>
    <w:semiHidden/>
    <w:unhideWhenUsed/>
    <w:rsid w:val="00FD17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6774">
      <w:bodyDiv w:val="1"/>
      <w:marLeft w:val="0"/>
      <w:marRight w:val="0"/>
      <w:marTop w:val="0"/>
      <w:marBottom w:val="0"/>
      <w:divBdr>
        <w:top w:val="none" w:sz="0" w:space="0" w:color="auto"/>
        <w:left w:val="none" w:sz="0" w:space="0" w:color="auto"/>
        <w:bottom w:val="none" w:sz="0" w:space="0" w:color="auto"/>
        <w:right w:val="none" w:sz="0" w:space="0" w:color="auto"/>
      </w:divBdr>
    </w:div>
    <w:div w:id="7370108">
      <w:bodyDiv w:val="1"/>
      <w:marLeft w:val="0"/>
      <w:marRight w:val="0"/>
      <w:marTop w:val="0"/>
      <w:marBottom w:val="0"/>
      <w:divBdr>
        <w:top w:val="none" w:sz="0" w:space="0" w:color="auto"/>
        <w:left w:val="none" w:sz="0" w:space="0" w:color="auto"/>
        <w:bottom w:val="none" w:sz="0" w:space="0" w:color="auto"/>
        <w:right w:val="none" w:sz="0" w:space="0" w:color="auto"/>
      </w:divBdr>
    </w:div>
    <w:div w:id="58946615">
      <w:bodyDiv w:val="1"/>
      <w:marLeft w:val="0"/>
      <w:marRight w:val="0"/>
      <w:marTop w:val="0"/>
      <w:marBottom w:val="0"/>
      <w:divBdr>
        <w:top w:val="none" w:sz="0" w:space="0" w:color="auto"/>
        <w:left w:val="none" w:sz="0" w:space="0" w:color="auto"/>
        <w:bottom w:val="none" w:sz="0" w:space="0" w:color="auto"/>
        <w:right w:val="none" w:sz="0" w:space="0" w:color="auto"/>
      </w:divBdr>
    </w:div>
    <w:div w:id="62679128">
      <w:bodyDiv w:val="1"/>
      <w:marLeft w:val="0"/>
      <w:marRight w:val="0"/>
      <w:marTop w:val="0"/>
      <w:marBottom w:val="0"/>
      <w:divBdr>
        <w:top w:val="none" w:sz="0" w:space="0" w:color="auto"/>
        <w:left w:val="none" w:sz="0" w:space="0" w:color="auto"/>
        <w:bottom w:val="none" w:sz="0" w:space="0" w:color="auto"/>
        <w:right w:val="none" w:sz="0" w:space="0" w:color="auto"/>
      </w:divBdr>
    </w:div>
    <w:div w:id="65691293">
      <w:bodyDiv w:val="1"/>
      <w:marLeft w:val="0"/>
      <w:marRight w:val="0"/>
      <w:marTop w:val="0"/>
      <w:marBottom w:val="0"/>
      <w:divBdr>
        <w:top w:val="none" w:sz="0" w:space="0" w:color="auto"/>
        <w:left w:val="none" w:sz="0" w:space="0" w:color="auto"/>
        <w:bottom w:val="none" w:sz="0" w:space="0" w:color="auto"/>
        <w:right w:val="none" w:sz="0" w:space="0" w:color="auto"/>
      </w:divBdr>
    </w:div>
    <w:div w:id="70811139">
      <w:bodyDiv w:val="1"/>
      <w:marLeft w:val="0"/>
      <w:marRight w:val="0"/>
      <w:marTop w:val="0"/>
      <w:marBottom w:val="0"/>
      <w:divBdr>
        <w:top w:val="none" w:sz="0" w:space="0" w:color="auto"/>
        <w:left w:val="none" w:sz="0" w:space="0" w:color="auto"/>
        <w:bottom w:val="none" w:sz="0" w:space="0" w:color="auto"/>
        <w:right w:val="none" w:sz="0" w:space="0" w:color="auto"/>
      </w:divBdr>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19693292">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135495512">
      <w:bodyDiv w:val="1"/>
      <w:marLeft w:val="0"/>
      <w:marRight w:val="0"/>
      <w:marTop w:val="0"/>
      <w:marBottom w:val="0"/>
      <w:divBdr>
        <w:top w:val="none" w:sz="0" w:space="0" w:color="auto"/>
        <w:left w:val="none" w:sz="0" w:space="0" w:color="auto"/>
        <w:bottom w:val="none" w:sz="0" w:space="0" w:color="auto"/>
        <w:right w:val="none" w:sz="0" w:space="0" w:color="auto"/>
      </w:divBdr>
    </w:div>
    <w:div w:id="143162817">
      <w:bodyDiv w:val="1"/>
      <w:marLeft w:val="0"/>
      <w:marRight w:val="0"/>
      <w:marTop w:val="0"/>
      <w:marBottom w:val="0"/>
      <w:divBdr>
        <w:top w:val="none" w:sz="0" w:space="0" w:color="auto"/>
        <w:left w:val="none" w:sz="0" w:space="0" w:color="auto"/>
        <w:bottom w:val="none" w:sz="0" w:space="0" w:color="auto"/>
        <w:right w:val="none" w:sz="0" w:space="0" w:color="auto"/>
      </w:divBdr>
    </w:div>
    <w:div w:id="182666580">
      <w:bodyDiv w:val="1"/>
      <w:marLeft w:val="0"/>
      <w:marRight w:val="0"/>
      <w:marTop w:val="0"/>
      <w:marBottom w:val="0"/>
      <w:divBdr>
        <w:top w:val="none" w:sz="0" w:space="0" w:color="auto"/>
        <w:left w:val="none" w:sz="0" w:space="0" w:color="auto"/>
        <w:bottom w:val="none" w:sz="0" w:space="0" w:color="auto"/>
        <w:right w:val="none" w:sz="0" w:space="0" w:color="auto"/>
      </w:divBdr>
    </w:div>
    <w:div w:id="191958418">
      <w:bodyDiv w:val="1"/>
      <w:marLeft w:val="0"/>
      <w:marRight w:val="0"/>
      <w:marTop w:val="0"/>
      <w:marBottom w:val="0"/>
      <w:divBdr>
        <w:top w:val="none" w:sz="0" w:space="0" w:color="auto"/>
        <w:left w:val="none" w:sz="0" w:space="0" w:color="auto"/>
        <w:bottom w:val="none" w:sz="0" w:space="0" w:color="auto"/>
        <w:right w:val="none" w:sz="0" w:space="0" w:color="auto"/>
      </w:divBdr>
    </w:div>
    <w:div w:id="205026003">
      <w:bodyDiv w:val="1"/>
      <w:marLeft w:val="0"/>
      <w:marRight w:val="0"/>
      <w:marTop w:val="0"/>
      <w:marBottom w:val="0"/>
      <w:divBdr>
        <w:top w:val="none" w:sz="0" w:space="0" w:color="auto"/>
        <w:left w:val="none" w:sz="0" w:space="0" w:color="auto"/>
        <w:bottom w:val="none" w:sz="0" w:space="0" w:color="auto"/>
        <w:right w:val="none" w:sz="0" w:space="0" w:color="auto"/>
      </w:divBdr>
    </w:div>
    <w:div w:id="205336019">
      <w:bodyDiv w:val="1"/>
      <w:marLeft w:val="0"/>
      <w:marRight w:val="0"/>
      <w:marTop w:val="0"/>
      <w:marBottom w:val="0"/>
      <w:divBdr>
        <w:top w:val="none" w:sz="0" w:space="0" w:color="auto"/>
        <w:left w:val="none" w:sz="0" w:space="0" w:color="auto"/>
        <w:bottom w:val="none" w:sz="0" w:space="0" w:color="auto"/>
        <w:right w:val="none" w:sz="0" w:space="0" w:color="auto"/>
      </w:divBdr>
    </w:div>
    <w:div w:id="209387821">
      <w:bodyDiv w:val="1"/>
      <w:marLeft w:val="0"/>
      <w:marRight w:val="0"/>
      <w:marTop w:val="0"/>
      <w:marBottom w:val="0"/>
      <w:divBdr>
        <w:top w:val="none" w:sz="0" w:space="0" w:color="auto"/>
        <w:left w:val="none" w:sz="0" w:space="0" w:color="auto"/>
        <w:bottom w:val="none" w:sz="0" w:space="0" w:color="auto"/>
        <w:right w:val="none" w:sz="0" w:space="0" w:color="auto"/>
      </w:divBdr>
    </w:div>
    <w:div w:id="211430434">
      <w:bodyDiv w:val="1"/>
      <w:marLeft w:val="0"/>
      <w:marRight w:val="0"/>
      <w:marTop w:val="0"/>
      <w:marBottom w:val="0"/>
      <w:divBdr>
        <w:top w:val="none" w:sz="0" w:space="0" w:color="auto"/>
        <w:left w:val="none" w:sz="0" w:space="0" w:color="auto"/>
        <w:bottom w:val="none" w:sz="0" w:space="0" w:color="auto"/>
        <w:right w:val="none" w:sz="0" w:space="0" w:color="auto"/>
      </w:divBdr>
    </w:div>
    <w:div w:id="228999622">
      <w:bodyDiv w:val="1"/>
      <w:marLeft w:val="0"/>
      <w:marRight w:val="0"/>
      <w:marTop w:val="0"/>
      <w:marBottom w:val="0"/>
      <w:divBdr>
        <w:top w:val="none" w:sz="0" w:space="0" w:color="auto"/>
        <w:left w:val="none" w:sz="0" w:space="0" w:color="auto"/>
        <w:bottom w:val="none" w:sz="0" w:space="0" w:color="auto"/>
        <w:right w:val="none" w:sz="0" w:space="0" w:color="auto"/>
      </w:divBdr>
    </w:div>
    <w:div w:id="234701855">
      <w:bodyDiv w:val="1"/>
      <w:marLeft w:val="0"/>
      <w:marRight w:val="0"/>
      <w:marTop w:val="0"/>
      <w:marBottom w:val="0"/>
      <w:divBdr>
        <w:top w:val="none" w:sz="0" w:space="0" w:color="auto"/>
        <w:left w:val="none" w:sz="0" w:space="0" w:color="auto"/>
        <w:bottom w:val="none" w:sz="0" w:space="0" w:color="auto"/>
        <w:right w:val="none" w:sz="0" w:space="0" w:color="auto"/>
      </w:divBdr>
    </w:div>
    <w:div w:id="237250855">
      <w:bodyDiv w:val="1"/>
      <w:marLeft w:val="0"/>
      <w:marRight w:val="0"/>
      <w:marTop w:val="0"/>
      <w:marBottom w:val="0"/>
      <w:divBdr>
        <w:top w:val="none" w:sz="0" w:space="0" w:color="auto"/>
        <w:left w:val="none" w:sz="0" w:space="0" w:color="auto"/>
        <w:bottom w:val="none" w:sz="0" w:space="0" w:color="auto"/>
        <w:right w:val="none" w:sz="0" w:space="0" w:color="auto"/>
      </w:divBdr>
    </w:div>
    <w:div w:id="239561558">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263073583">
      <w:bodyDiv w:val="1"/>
      <w:marLeft w:val="0"/>
      <w:marRight w:val="0"/>
      <w:marTop w:val="0"/>
      <w:marBottom w:val="0"/>
      <w:divBdr>
        <w:top w:val="none" w:sz="0" w:space="0" w:color="auto"/>
        <w:left w:val="none" w:sz="0" w:space="0" w:color="auto"/>
        <w:bottom w:val="none" w:sz="0" w:space="0" w:color="auto"/>
        <w:right w:val="none" w:sz="0" w:space="0" w:color="auto"/>
      </w:divBdr>
    </w:div>
    <w:div w:id="294797793">
      <w:bodyDiv w:val="1"/>
      <w:marLeft w:val="0"/>
      <w:marRight w:val="0"/>
      <w:marTop w:val="0"/>
      <w:marBottom w:val="0"/>
      <w:divBdr>
        <w:top w:val="none" w:sz="0" w:space="0" w:color="auto"/>
        <w:left w:val="none" w:sz="0" w:space="0" w:color="auto"/>
        <w:bottom w:val="none" w:sz="0" w:space="0" w:color="auto"/>
        <w:right w:val="none" w:sz="0" w:space="0" w:color="auto"/>
      </w:divBdr>
    </w:div>
    <w:div w:id="317340804">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26002246">
      <w:bodyDiv w:val="1"/>
      <w:marLeft w:val="0"/>
      <w:marRight w:val="0"/>
      <w:marTop w:val="0"/>
      <w:marBottom w:val="0"/>
      <w:divBdr>
        <w:top w:val="none" w:sz="0" w:space="0" w:color="auto"/>
        <w:left w:val="none" w:sz="0" w:space="0" w:color="auto"/>
        <w:bottom w:val="none" w:sz="0" w:space="0" w:color="auto"/>
        <w:right w:val="none" w:sz="0" w:space="0" w:color="auto"/>
      </w:divBdr>
    </w:div>
    <w:div w:id="437793419">
      <w:bodyDiv w:val="1"/>
      <w:marLeft w:val="0"/>
      <w:marRight w:val="0"/>
      <w:marTop w:val="0"/>
      <w:marBottom w:val="0"/>
      <w:divBdr>
        <w:top w:val="none" w:sz="0" w:space="0" w:color="auto"/>
        <w:left w:val="none" w:sz="0" w:space="0" w:color="auto"/>
        <w:bottom w:val="none" w:sz="0" w:space="0" w:color="auto"/>
        <w:right w:val="none" w:sz="0" w:space="0" w:color="auto"/>
      </w:divBdr>
    </w:div>
    <w:div w:id="453594700">
      <w:bodyDiv w:val="1"/>
      <w:marLeft w:val="0"/>
      <w:marRight w:val="0"/>
      <w:marTop w:val="0"/>
      <w:marBottom w:val="0"/>
      <w:divBdr>
        <w:top w:val="none" w:sz="0" w:space="0" w:color="auto"/>
        <w:left w:val="none" w:sz="0" w:space="0" w:color="auto"/>
        <w:bottom w:val="none" w:sz="0" w:space="0" w:color="auto"/>
        <w:right w:val="none" w:sz="0" w:space="0" w:color="auto"/>
      </w:divBdr>
    </w:div>
    <w:div w:id="469830704">
      <w:bodyDiv w:val="1"/>
      <w:marLeft w:val="0"/>
      <w:marRight w:val="0"/>
      <w:marTop w:val="0"/>
      <w:marBottom w:val="0"/>
      <w:divBdr>
        <w:top w:val="none" w:sz="0" w:space="0" w:color="auto"/>
        <w:left w:val="none" w:sz="0" w:space="0" w:color="auto"/>
        <w:bottom w:val="none" w:sz="0" w:space="0" w:color="auto"/>
        <w:right w:val="none" w:sz="0" w:space="0" w:color="auto"/>
      </w:divBdr>
    </w:div>
    <w:div w:id="475338284">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15460733">
      <w:bodyDiv w:val="1"/>
      <w:marLeft w:val="0"/>
      <w:marRight w:val="0"/>
      <w:marTop w:val="0"/>
      <w:marBottom w:val="0"/>
      <w:divBdr>
        <w:top w:val="none" w:sz="0" w:space="0" w:color="auto"/>
        <w:left w:val="none" w:sz="0" w:space="0" w:color="auto"/>
        <w:bottom w:val="none" w:sz="0" w:space="0" w:color="auto"/>
        <w:right w:val="none" w:sz="0" w:space="0" w:color="auto"/>
      </w:divBdr>
    </w:div>
    <w:div w:id="519321345">
      <w:bodyDiv w:val="1"/>
      <w:marLeft w:val="0"/>
      <w:marRight w:val="0"/>
      <w:marTop w:val="0"/>
      <w:marBottom w:val="0"/>
      <w:divBdr>
        <w:top w:val="none" w:sz="0" w:space="0" w:color="auto"/>
        <w:left w:val="none" w:sz="0" w:space="0" w:color="auto"/>
        <w:bottom w:val="none" w:sz="0" w:space="0" w:color="auto"/>
        <w:right w:val="none" w:sz="0" w:space="0" w:color="auto"/>
      </w:divBdr>
    </w:div>
    <w:div w:id="521015349">
      <w:bodyDiv w:val="1"/>
      <w:marLeft w:val="0"/>
      <w:marRight w:val="0"/>
      <w:marTop w:val="0"/>
      <w:marBottom w:val="0"/>
      <w:divBdr>
        <w:top w:val="none" w:sz="0" w:space="0" w:color="auto"/>
        <w:left w:val="none" w:sz="0" w:space="0" w:color="auto"/>
        <w:bottom w:val="none" w:sz="0" w:space="0" w:color="auto"/>
        <w:right w:val="none" w:sz="0" w:space="0" w:color="auto"/>
      </w:divBdr>
    </w:div>
    <w:div w:id="541479678">
      <w:bodyDiv w:val="1"/>
      <w:marLeft w:val="0"/>
      <w:marRight w:val="0"/>
      <w:marTop w:val="0"/>
      <w:marBottom w:val="0"/>
      <w:divBdr>
        <w:top w:val="none" w:sz="0" w:space="0" w:color="auto"/>
        <w:left w:val="none" w:sz="0" w:space="0" w:color="auto"/>
        <w:bottom w:val="none" w:sz="0" w:space="0" w:color="auto"/>
        <w:right w:val="none" w:sz="0" w:space="0" w:color="auto"/>
      </w:divBdr>
    </w:div>
    <w:div w:id="543373024">
      <w:bodyDiv w:val="1"/>
      <w:marLeft w:val="0"/>
      <w:marRight w:val="0"/>
      <w:marTop w:val="0"/>
      <w:marBottom w:val="0"/>
      <w:divBdr>
        <w:top w:val="none" w:sz="0" w:space="0" w:color="auto"/>
        <w:left w:val="none" w:sz="0" w:space="0" w:color="auto"/>
        <w:bottom w:val="none" w:sz="0" w:space="0" w:color="auto"/>
        <w:right w:val="none" w:sz="0" w:space="0" w:color="auto"/>
      </w:divBdr>
    </w:div>
    <w:div w:id="557979532">
      <w:bodyDiv w:val="1"/>
      <w:marLeft w:val="0"/>
      <w:marRight w:val="0"/>
      <w:marTop w:val="0"/>
      <w:marBottom w:val="0"/>
      <w:divBdr>
        <w:top w:val="none" w:sz="0" w:space="0" w:color="auto"/>
        <w:left w:val="none" w:sz="0" w:space="0" w:color="auto"/>
        <w:bottom w:val="none" w:sz="0" w:space="0" w:color="auto"/>
        <w:right w:val="none" w:sz="0" w:space="0" w:color="auto"/>
      </w:divBdr>
    </w:div>
    <w:div w:id="590554656">
      <w:bodyDiv w:val="1"/>
      <w:marLeft w:val="0"/>
      <w:marRight w:val="0"/>
      <w:marTop w:val="0"/>
      <w:marBottom w:val="0"/>
      <w:divBdr>
        <w:top w:val="none" w:sz="0" w:space="0" w:color="auto"/>
        <w:left w:val="none" w:sz="0" w:space="0" w:color="auto"/>
        <w:bottom w:val="none" w:sz="0" w:space="0" w:color="auto"/>
        <w:right w:val="none" w:sz="0" w:space="0" w:color="auto"/>
      </w:divBdr>
    </w:div>
    <w:div w:id="604267929">
      <w:bodyDiv w:val="1"/>
      <w:marLeft w:val="0"/>
      <w:marRight w:val="0"/>
      <w:marTop w:val="0"/>
      <w:marBottom w:val="0"/>
      <w:divBdr>
        <w:top w:val="none" w:sz="0" w:space="0" w:color="auto"/>
        <w:left w:val="none" w:sz="0" w:space="0" w:color="auto"/>
        <w:bottom w:val="none" w:sz="0" w:space="0" w:color="auto"/>
        <w:right w:val="none" w:sz="0" w:space="0" w:color="auto"/>
      </w:divBdr>
    </w:div>
    <w:div w:id="606429004">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626742279">
      <w:bodyDiv w:val="1"/>
      <w:marLeft w:val="0"/>
      <w:marRight w:val="0"/>
      <w:marTop w:val="0"/>
      <w:marBottom w:val="0"/>
      <w:divBdr>
        <w:top w:val="none" w:sz="0" w:space="0" w:color="auto"/>
        <w:left w:val="none" w:sz="0" w:space="0" w:color="auto"/>
        <w:bottom w:val="none" w:sz="0" w:space="0" w:color="auto"/>
        <w:right w:val="none" w:sz="0" w:space="0" w:color="auto"/>
      </w:divBdr>
    </w:div>
    <w:div w:id="627516569">
      <w:bodyDiv w:val="1"/>
      <w:marLeft w:val="0"/>
      <w:marRight w:val="0"/>
      <w:marTop w:val="0"/>
      <w:marBottom w:val="0"/>
      <w:divBdr>
        <w:top w:val="none" w:sz="0" w:space="0" w:color="auto"/>
        <w:left w:val="none" w:sz="0" w:space="0" w:color="auto"/>
        <w:bottom w:val="none" w:sz="0" w:space="0" w:color="auto"/>
        <w:right w:val="none" w:sz="0" w:space="0" w:color="auto"/>
      </w:divBdr>
    </w:div>
    <w:div w:id="631523880">
      <w:bodyDiv w:val="1"/>
      <w:marLeft w:val="0"/>
      <w:marRight w:val="0"/>
      <w:marTop w:val="0"/>
      <w:marBottom w:val="0"/>
      <w:divBdr>
        <w:top w:val="none" w:sz="0" w:space="0" w:color="auto"/>
        <w:left w:val="none" w:sz="0" w:space="0" w:color="auto"/>
        <w:bottom w:val="none" w:sz="0" w:space="0" w:color="auto"/>
        <w:right w:val="none" w:sz="0" w:space="0" w:color="auto"/>
      </w:divBdr>
    </w:div>
    <w:div w:id="637803902">
      <w:bodyDiv w:val="1"/>
      <w:marLeft w:val="0"/>
      <w:marRight w:val="0"/>
      <w:marTop w:val="0"/>
      <w:marBottom w:val="0"/>
      <w:divBdr>
        <w:top w:val="none" w:sz="0" w:space="0" w:color="auto"/>
        <w:left w:val="none" w:sz="0" w:space="0" w:color="auto"/>
        <w:bottom w:val="none" w:sz="0" w:space="0" w:color="auto"/>
        <w:right w:val="none" w:sz="0" w:space="0" w:color="auto"/>
      </w:divBdr>
    </w:div>
    <w:div w:id="69897163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30275489">
      <w:bodyDiv w:val="1"/>
      <w:marLeft w:val="0"/>
      <w:marRight w:val="0"/>
      <w:marTop w:val="0"/>
      <w:marBottom w:val="0"/>
      <w:divBdr>
        <w:top w:val="none" w:sz="0" w:space="0" w:color="auto"/>
        <w:left w:val="none" w:sz="0" w:space="0" w:color="auto"/>
        <w:bottom w:val="none" w:sz="0" w:space="0" w:color="auto"/>
        <w:right w:val="none" w:sz="0" w:space="0" w:color="auto"/>
      </w:divBdr>
    </w:div>
    <w:div w:id="737283251">
      <w:bodyDiv w:val="1"/>
      <w:marLeft w:val="0"/>
      <w:marRight w:val="0"/>
      <w:marTop w:val="0"/>
      <w:marBottom w:val="0"/>
      <w:divBdr>
        <w:top w:val="none" w:sz="0" w:space="0" w:color="auto"/>
        <w:left w:val="none" w:sz="0" w:space="0" w:color="auto"/>
        <w:bottom w:val="none" w:sz="0" w:space="0" w:color="auto"/>
        <w:right w:val="none" w:sz="0" w:space="0" w:color="auto"/>
      </w:divBdr>
    </w:div>
    <w:div w:id="753549105">
      <w:bodyDiv w:val="1"/>
      <w:marLeft w:val="0"/>
      <w:marRight w:val="0"/>
      <w:marTop w:val="0"/>
      <w:marBottom w:val="0"/>
      <w:divBdr>
        <w:top w:val="none" w:sz="0" w:space="0" w:color="auto"/>
        <w:left w:val="none" w:sz="0" w:space="0" w:color="auto"/>
        <w:bottom w:val="none" w:sz="0" w:space="0" w:color="auto"/>
        <w:right w:val="none" w:sz="0" w:space="0" w:color="auto"/>
      </w:divBdr>
    </w:div>
    <w:div w:id="782111018">
      <w:bodyDiv w:val="1"/>
      <w:marLeft w:val="0"/>
      <w:marRight w:val="0"/>
      <w:marTop w:val="0"/>
      <w:marBottom w:val="0"/>
      <w:divBdr>
        <w:top w:val="none" w:sz="0" w:space="0" w:color="auto"/>
        <w:left w:val="none" w:sz="0" w:space="0" w:color="auto"/>
        <w:bottom w:val="none" w:sz="0" w:space="0" w:color="auto"/>
        <w:right w:val="none" w:sz="0" w:space="0" w:color="auto"/>
      </w:divBdr>
    </w:div>
    <w:div w:id="782726798">
      <w:bodyDiv w:val="1"/>
      <w:marLeft w:val="0"/>
      <w:marRight w:val="0"/>
      <w:marTop w:val="0"/>
      <w:marBottom w:val="0"/>
      <w:divBdr>
        <w:top w:val="none" w:sz="0" w:space="0" w:color="auto"/>
        <w:left w:val="none" w:sz="0" w:space="0" w:color="auto"/>
        <w:bottom w:val="none" w:sz="0" w:space="0" w:color="auto"/>
        <w:right w:val="none" w:sz="0" w:space="0" w:color="auto"/>
      </w:divBdr>
    </w:div>
    <w:div w:id="783236312">
      <w:bodyDiv w:val="1"/>
      <w:marLeft w:val="0"/>
      <w:marRight w:val="0"/>
      <w:marTop w:val="0"/>
      <w:marBottom w:val="0"/>
      <w:divBdr>
        <w:top w:val="none" w:sz="0" w:space="0" w:color="auto"/>
        <w:left w:val="none" w:sz="0" w:space="0" w:color="auto"/>
        <w:bottom w:val="none" w:sz="0" w:space="0" w:color="auto"/>
        <w:right w:val="none" w:sz="0" w:space="0" w:color="auto"/>
      </w:divBdr>
    </w:div>
    <w:div w:id="799803229">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57038711">
      <w:bodyDiv w:val="1"/>
      <w:marLeft w:val="0"/>
      <w:marRight w:val="0"/>
      <w:marTop w:val="0"/>
      <w:marBottom w:val="0"/>
      <w:divBdr>
        <w:top w:val="none" w:sz="0" w:space="0" w:color="auto"/>
        <w:left w:val="none" w:sz="0" w:space="0" w:color="auto"/>
        <w:bottom w:val="none" w:sz="0" w:space="0" w:color="auto"/>
        <w:right w:val="none" w:sz="0" w:space="0" w:color="auto"/>
      </w:divBdr>
    </w:div>
    <w:div w:id="879705437">
      <w:bodyDiv w:val="1"/>
      <w:marLeft w:val="0"/>
      <w:marRight w:val="0"/>
      <w:marTop w:val="0"/>
      <w:marBottom w:val="0"/>
      <w:divBdr>
        <w:top w:val="none" w:sz="0" w:space="0" w:color="auto"/>
        <w:left w:val="none" w:sz="0" w:space="0" w:color="auto"/>
        <w:bottom w:val="none" w:sz="0" w:space="0" w:color="auto"/>
        <w:right w:val="none" w:sz="0" w:space="0" w:color="auto"/>
      </w:divBdr>
    </w:div>
    <w:div w:id="884488981">
      <w:bodyDiv w:val="1"/>
      <w:marLeft w:val="0"/>
      <w:marRight w:val="0"/>
      <w:marTop w:val="0"/>
      <w:marBottom w:val="0"/>
      <w:divBdr>
        <w:top w:val="none" w:sz="0" w:space="0" w:color="auto"/>
        <w:left w:val="none" w:sz="0" w:space="0" w:color="auto"/>
        <w:bottom w:val="none" w:sz="0" w:space="0" w:color="auto"/>
        <w:right w:val="none" w:sz="0" w:space="0" w:color="auto"/>
      </w:divBdr>
    </w:div>
    <w:div w:id="910695699">
      <w:bodyDiv w:val="1"/>
      <w:marLeft w:val="0"/>
      <w:marRight w:val="0"/>
      <w:marTop w:val="0"/>
      <w:marBottom w:val="0"/>
      <w:divBdr>
        <w:top w:val="none" w:sz="0" w:space="0" w:color="auto"/>
        <w:left w:val="none" w:sz="0" w:space="0" w:color="auto"/>
        <w:bottom w:val="none" w:sz="0" w:space="0" w:color="auto"/>
        <w:right w:val="none" w:sz="0" w:space="0" w:color="auto"/>
      </w:divBdr>
    </w:div>
    <w:div w:id="921141133">
      <w:bodyDiv w:val="1"/>
      <w:marLeft w:val="0"/>
      <w:marRight w:val="0"/>
      <w:marTop w:val="0"/>
      <w:marBottom w:val="0"/>
      <w:divBdr>
        <w:top w:val="none" w:sz="0" w:space="0" w:color="auto"/>
        <w:left w:val="none" w:sz="0" w:space="0" w:color="auto"/>
        <w:bottom w:val="none" w:sz="0" w:space="0" w:color="auto"/>
        <w:right w:val="none" w:sz="0" w:space="0" w:color="auto"/>
      </w:divBdr>
    </w:div>
    <w:div w:id="955482009">
      <w:bodyDiv w:val="1"/>
      <w:marLeft w:val="0"/>
      <w:marRight w:val="0"/>
      <w:marTop w:val="0"/>
      <w:marBottom w:val="0"/>
      <w:divBdr>
        <w:top w:val="none" w:sz="0" w:space="0" w:color="auto"/>
        <w:left w:val="none" w:sz="0" w:space="0" w:color="auto"/>
        <w:bottom w:val="none" w:sz="0" w:space="0" w:color="auto"/>
        <w:right w:val="none" w:sz="0" w:space="0" w:color="auto"/>
      </w:divBdr>
    </w:div>
    <w:div w:id="968164733">
      <w:bodyDiv w:val="1"/>
      <w:marLeft w:val="0"/>
      <w:marRight w:val="0"/>
      <w:marTop w:val="0"/>
      <w:marBottom w:val="0"/>
      <w:divBdr>
        <w:top w:val="none" w:sz="0" w:space="0" w:color="auto"/>
        <w:left w:val="none" w:sz="0" w:space="0" w:color="auto"/>
        <w:bottom w:val="none" w:sz="0" w:space="0" w:color="auto"/>
        <w:right w:val="none" w:sz="0" w:space="0" w:color="auto"/>
      </w:divBdr>
    </w:div>
    <w:div w:id="976104702">
      <w:bodyDiv w:val="1"/>
      <w:marLeft w:val="0"/>
      <w:marRight w:val="0"/>
      <w:marTop w:val="0"/>
      <w:marBottom w:val="0"/>
      <w:divBdr>
        <w:top w:val="none" w:sz="0" w:space="0" w:color="auto"/>
        <w:left w:val="none" w:sz="0" w:space="0" w:color="auto"/>
        <w:bottom w:val="none" w:sz="0" w:space="0" w:color="auto"/>
        <w:right w:val="none" w:sz="0" w:space="0" w:color="auto"/>
      </w:divBdr>
    </w:div>
    <w:div w:id="978613330">
      <w:bodyDiv w:val="1"/>
      <w:marLeft w:val="0"/>
      <w:marRight w:val="0"/>
      <w:marTop w:val="0"/>
      <w:marBottom w:val="0"/>
      <w:divBdr>
        <w:top w:val="none" w:sz="0" w:space="0" w:color="auto"/>
        <w:left w:val="none" w:sz="0" w:space="0" w:color="auto"/>
        <w:bottom w:val="none" w:sz="0" w:space="0" w:color="auto"/>
        <w:right w:val="none" w:sz="0" w:space="0" w:color="auto"/>
      </w:divBdr>
    </w:div>
    <w:div w:id="979117639">
      <w:bodyDiv w:val="1"/>
      <w:marLeft w:val="0"/>
      <w:marRight w:val="0"/>
      <w:marTop w:val="0"/>
      <w:marBottom w:val="0"/>
      <w:divBdr>
        <w:top w:val="none" w:sz="0" w:space="0" w:color="auto"/>
        <w:left w:val="none" w:sz="0" w:space="0" w:color="auto"/>
        <w:bottom w:val="none" w:sz="0" w:space="0" w:color="auto"/>
        <w:right w:val="none" w:sz="0" w:space="0" w:color="auto"/>
      </w:divBdr>
    </w:div>
    <w:div w:id="987828611">
      <w:bodyDiv w:val="1"/>
      <w:marLeft w:val="0"/>
      <w:marRight w:val="0"/>
      <w:marTop w:val="0"/>
      <w:marBottom w:val="0"/>
      <w:divBdr>
        <w:top w:val="none" w:sz="0" w:space="0" w:color="auto"/>
        <w:left w:val="none" w:sz="0" w:space="0" w:color="auto"/>
        <w:bottom w:val="none" w:sz="0" w:space="0" w:color="auto"/>
        <w:right w:val="none" w:sz="0" w:space="0" w:color="auto"/>
      </w:divBdr>
    </w:div>
    <w:div w:id="1000425052">
      <w:bodyDiv w:val="1"/>
      <w:marLeft w:val="0"/>
      <w:marRight w:val="0"/>
      <w:marTop w:val="0"/>
      <w:marBottom w:val="0"/>
      <w:divBdr>
        <w:top w:val="none" w:sz="0" w:space="0" w:color="auto"/>
        <w:left w:val="none" w:sz="0" w:space="0" w:color="auto"/>
        <w:bottom w:val="none" w:sz="0" w:space="0" w:color="auto"/>
        <w:right w:val="none" w:sz="0" w:space="0" w:color="auto"/>
      </w:divBdr>
    </w:div>
    <w:div w:id="1008559131">
      <w:bodyDiv w:val="1"/>
      <w:marLeft w:val="0"/>
      <w:marRight w:val="0"/>
      <w:marTop w:val="0"/>
      <w:marBottom w:val="0"/>
      <w:divBdr>
        <w:top w:val="none" w:sz="0" w:space="0" w:color="auto"/>
        <w:left w:val="none" w:sz="0" w:space="0" w:color="auto"/>
        <w:bottom w:val="none" w:sz="0" w:space="0" w:color="auto"/>
        <w:right w:val="none" w:sz="0" w:space="0" w:color="auto"/>
      </w:divBdr>
    </w:div>
    <w:div w:id="1032728003">
      <w:bodyDiv w:val="1"/>
      <w:marLeft w:val="0"/>
      <w:marRight w:val="0"/>
      <w:marTop w:val="0"/>
      <w:marBottom w:val="0"/>
      <w:divBdr>
        <w:top w:val="none" w:sz="0" w:space="0" w:color="auto"/>
        <w:left w:val="none" w:sz="0" w:space="0" w:color="auto"/>
        <w:bottom w:val="none" w:sz="0" w:space="0" w:color="auto"/>
        <w:right w:val="none" w:sz="0" w:space="0" w:color="auto"/>
      </w:divBdr>
    </w:div>
    <w:div w:id="103673911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077828046">
      <w:bodyDiv w:val="1"/>
      <w:marLeft w:val="0"/>
      <w:marRight w:val="0"/>
      <w:marTop w:val="0"/>
      <w:marBottom w:val="0"/>
      <w:divBdr>
        <w:top w:val="none" w:sz="0" w:space="0" w:color="auto"/>
        <w:left w:val="none" w:sz="0" w:space="0" w:color="auto"/>
        <w:bottom w:val="none" w:sz="0" w:space="0" w:color="auto"/>
        <w:right w:val="none" w:sz="0" w:space="0" w:color="auto"/>
      </w:divBdr>
    </w:div>
    <w:div w:id="1088112349">
      <w:bodyDiv w:val="1"/>
      <w:marLeft w:val="0"/>
      <w:marRight w:val="0"/>
      <w:marTop w:val="0"/>
      <w:marBottom w:val="0"/>
      <w:divBdr>
        <w:top w:val="none" w:sz="0" w:space="0" w:color="auto"/>
        <w:left w:val="none" w:sz="0" w:space="0" w:color="auto"/>
        <w:bottom w:val="none" w:sz="0" w:space="0" w:color="auto"/>
        <w:right w:val="none" w:sz="0" w:space="0" w:color="auto"/>
      </w:divBdr>
    </w:div>
    <w:div w:id="1089695646">
      <w:bodyDiv w:val="1"/>
      <w:marLeft w:val="0"/>
      <w:marRight w:val="0"/>
      <w:marTop w:val="0"/>
      <w:marBottom w:val="0"/>
      <w:divBdr>
        <w:top w:val="none" w:sz="0" w:space="0" w:color="auto"/>
        <w:left w:val="none" w:sz="0" w:space="0" w:color="auto"/>
        <w:bottom w:val="none" w:sz="0" w:space="0" w:color="auto"/>
        <w:right w:val="none" w:sz="0" w:space="0" w:color="auto"/>
      </w:divBdr>
    </w:div>
    <w:div w:id="1092311466">
      <w:bodyDiv w:val="1"/>
      <w:marLeft w:val="0"/>
      <w:marRight w:val="0"/>
      <w:marTop w:val="0"/>
      <w:marBottom w:val="0"/>
      <w:divBdr>
        <w:top w:val="none" w:sz="0" w:space="0" w:color="auto"/>
        <w:left w:val="none" w:sz="0" w:space="0" w:color="auto"/>
        <w:bottom w:val="none" w:sz="0" w:space="0" w:color="auto"/>
        <w:right w:val="none" w:sz="0" w:space="0" w:color="auto"/>
      </w:divBdr>
    </w:div>
    <w:div w:id="1098450779">
      <w:bodyDiv w:val="1"/>
      <w:marLeft w:val="0"/>
      <w:marRight w:val="0"/>
      <w:marTop w:val="0"/>
      <w:marBottom w:val="0"/>
      <w:divBdr>
        <w:top w:val="none" w:sz="0" w:space="0" w:color="auto"/>
        <w:left w:val="none" w:sz="0" w:space="0" w:color="auto"/>
        <w:bottom w:val="none" w:sz="0" w:space="0" w:color="auto"/>
        <w:right w:val="none" w:sz="0" w:space="0" w:color="auto"/>
      </w:divBdr>
    </w:div>
    <w:div w:id="1099183182">
      <w:bodyDiv w:val="1"/>
      <w:marLeft w:val="0"/>
      <w:marRight w:val="0"/>
      <w:marTop w:val="0"/>
      <w:marBottom w:val="0"/>
      <w:divBdr>
        <w:top w:val="none" w:sz="0" w:space="0" w:color="auto"/>
        <w:left w:val="none" w:sz="0" w:space="0" w:color="auto"/>
        <w:bottom w:val="none" w:sz="0" w:space="0" w:color="auto"/>
        <w:right w:val="none" w:sz="0" w:space="0" w:color="auto"/>
      </w:divBdr>
    </w:div>
    <w:div w:id="1123575586">
      <w:bodyDiv w:val="1"/>
      <w:marLeft w:val="0"/>
      <w:marRight w:val="0"/>
      <w:marTop w:val="0"/>
      <w:marBottom w:val="0"/>
      <w:divBdr>
        <w:top w:val="none" w:sz="0" w:space="0" w:color="auto"/>
        <w:left w:val="none" w:sz="0" w:space="0" w:color="auto"/>
        <w:bottom w:val="none" w:sz="0" w:space="0" w:color="auto"/>
        <w:right w:val="none" w:sz="0" w:space="0" w:color="auto"/>
      </w:divBdr>
    </w:div>
    <w:div w:id="1131479421">
      <w:bodyDiv w:val="1"/>
      <w:marLeft w:val="0"/>
      <w:marRight w:val="0"/>
      <w:marTop w:val="0"/>
      <w:marBottom w:val="0"/>
      <w:divBdr>
        <w:top w:val="none" w:sz="0" w:space="0" w:color="auto"/>
        <w:left w:val="none" w:sz="0" w:space="0" w:color="auto"/>
        <w:bottom w:val="none" w:sz="0" w:space="0" w:color="auto"/>
        <w:right w:val="none" w:sz="0" w:space="0" w:color="auto"/>
      </w:divBdr>
    </w:div>
    <w:div w:id="1139807719">
      <w:bodyDiv w:val="1"/>
      <w:marLeft w:val="0"/>
      <w:marRight w:val="0"/>
      <w:marTop w:val="0"/>
      <w:marBottom w:val="0"/>
      <w:divBdr>
        <w:top w:val="none" w:sz="0" w:space="0" w:color="auto"/>
        <w:left w:val="none" w:sz="0" w:space="0" w:color="auto"/>
        <w:bottom w:val="none" w:sz="0" w:space="0" w:color="auto"/>
        <w:right w:val="none" w:sz="0" w:space="0" w:color="auto"/>
      </w:divBdr>
    </w:div>
    <w:div w:id="1142769176">
      <w:bodyDiv w:val="1"/>
      <w:marLeft w:val="0"/>
      <w:marRight w:val="0"/>
      <w:marTop w:val="0"/>
      <w:marBottom w:val="0"/>
      <w:divBdr>
        <w:top w:val="none" w:sz="0" w:space="0" w:color="auto"/>
        <w:left w:val="none" w:sz="0" w:space="0" w:color="auto"/>
        <w:bottom w:val="none" w:sz="0" w:space="0" w:color="auto"/>
        <w:right w:val="none" w:sz="0" w:space="0" w:color="auto"/>
      </w:divBdr>
    </w:div>
    <w:div w:id="1191649422">
      <w:bodyDiv w:val="1"/>
      <w:marLeft w:val="0"/>
      <w:marRight w:val="0"/>
      <w:marTop w:val="0"/>
      <w:marBottom w:val="0"/>
      <w:divBdr>
        <w:top w:val="none" w:sz="0" w:space="0" w:color="auto"/>
        <w:left w:val="none" w:sz="0" w:space="0" w:color="auto"/>
        <w:bottom w:val="none" w:sz="0" w:space="0" w:color="auto"/>
        <w:right w:val="none" w:sz="0" w:space="0" w:color="auto"/>
      </w:divBdr>
    </w:div>
    <w:div w:id="1202749308">
      <w:bodyDiv w:val="1"/>
      <w:marLeft w:val="0"/>
      <w:marRight w:val="0"/>
      <w:marTop w:val="0"/>
      <w:marBottom w:val="0"/>
      <w:divBdr>
        <w:top w:val="none" w:sz="0" w:space="0" w:color="auto"/>
        <w:left w:val="none" w:sz="0" w:space="0" w:color="auto"/>
        <w:bottom w:val="none" w:sz="0" w:space="0" w:color="auto"/>
        <w:right w:val="none" w:sz="0" w:space="0" w:color="auto"/>
      </w:divBdr>
    </w:div>
    <w:div w:id="1202938797">
      <w:bodyDiv w:val="1"/>
      <w:marLeft w:val="0"/>
      <w:marRight w:val="0"/>
      <w:marTop w:val="0"/>
      <w:marBottom w:val="0"/>
      <w:divBdr>
        <w:top w:val="none" w:sz="0" w:space="0" w:color="auto"/>
        <w:left w:val="none" w:sz="0" w:space="0" w:color="auto"/>
        <w:bottom w:val="none" w:sz="0" w:space="0" w:color="auto"/>
        <w:right w:val="none" w:sz="0" w:space="0" w:color="auto"/>
      </w:divBdr>
    </w:div>
    <w:div w:id="1207832281">
      <w:bodyDiv w:val="1"/>
      <w:marLeft w:val="0"/>
      <w:marRight w:val="0"/>
      <w:marTop w:val="0"/>
      <w:marBottom w:val="0"/>
      <w:divBdr>
        <w:top w:val="none" w:sz="0" w:space="0" w:color="auto"/>
        <w:left w:val="none" w:sz="0" w:space="0" w:color="auto"/>
        <w:bottom w:val="none" w:sz="0" w:space="0" w:color="auto"/>
        <w:right w:val="none" w:sz="0" w:space="0" w:color="auto"/>
      </w:divBdr>
    </w:div>
    <w:div w:id="1220943980">
      <w:bodyDiv w:val="1"/>
      <w:marLeft w:val="0"/>
      <w:marRight w:val="0"/>
      <w:marTop w:val="0"/>
      <w:marBottom w:val="0"/>
      <w:divBdr>
        <w:top w:val="none" w:sz="0" w:space="0" w:color="auto"/>
        <w:left w:val="none" w:sz="0" w:space="0" w:color="auto"/>
        <w:bottom w:val="none" w:sz="0" w:space="0" w:color="auto"/>
        <w:right w:val="none" w:sz="0" w:space="0" w:color="auto"/>
      </w:divBdr>
    </w:div>
    <w:div w:id="1221134503">
      <w:bodyDiv w:val="1"/>
      <w:marLeft w:val="0"/>
      <w:marRight w:val="0"/>
      <w:marTop w:val="0"/>
      <w:marBottom w:val="0"/>
      <w:divBdr>
        <w:top w:val="none" w:sz="0" w:space="0" w:color="auto"/>
        <w:left w:val="none" w:sz="0" w:space="0" w:color="auto"/>
        <w:bottom w:val="none" w:sz="0" w:space="0" w:color="auto"/>
        <w:right w:val="none" w:sz="0" w:space="0" w:color="auto"/>
      </w:divBdr>
      <w:divsChild>
        <w:div w:id="1870296684">
          <w:marLeft w:val="0"/>
          <w:marRight w:val="0"/>
          <w:marTop w:val="0"/>
          <w:marBottom w:val="0"/>
          <w:divBdr>
            <w:top w:val="none" w:sz="0" w:space="0" w:color="auto"/>
            <w:left w:val="none" w:sz="0" w:space="0" w:color="auto"/>
            <w:bottom w:val="none" w:sz="0" w:space="0" w:color="auto"/>
            <w:right w:val="none" w:sz="0" w:space="0" w:color="auto"/>
          </w:divBdr>
          <w:divsChild>
            <w:div w:id="53696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878071">
      <w:bodyDiv w:val="1"/>
      <w:marLeft w:val="0"/>
      <w:marRight w:val="0"/>
      <w:marTop w:val="0"/>
      <w:marBottom w:val="0"/>
      <w:divBdr>
        <w:top w:val="none" w:sz="0" w:space="0" w:color="auto"/>
        <w:left w:val="none" w:sz="0" w:space="0" w:color="auto"/>
        <w:bottom w:val="none" w:sz="0" w:space="0" w:color="auto"/>
        <w:right w:val="none" w:sz="0" w:space="0" w:color="auto"/>
      </w:divBdr>
    </w:div>
    <w:div w:id="1260022090">
      <w:bodyDiv w:val="1"/>
      <w:marLeft w:val="0"/>
      <w:marRight w:val="0"/>
      <w:marTop w:val="0"/>
      <w:marBottom w:val="0"/>
      <w:divBdr>
        <w:top w:val="none" w:sz="0" w:space="0" w:color="auto"/>
        <w:left w:val="none" w:sz="0" w:space="0" w:color="auto"/>
        <w:bottom w:val="none" w:sz="0" w:space="0" w:color="auto"/>
        <w:right w:val="none" w:sz="0" w:space="0" w:color="auto"/>
      </w:divBdr>
    </w:div>
    <w:div w:id="1260598646">
      <w:bodyDiv w:val="1"/>
      <w:marLeft w:val="0"/>
      <w:marRight w:val="0"/>
      <w:marTop w:val="0"/>
      <w:marBottom w:val="0"/>
      <w:divBdr>
        <w:top w:val="none" w:sz="0" w:space="0" w:color="auto"/>
        <w:left w:val="none" w:sz="0" w:space="0" w:color="auto"/>
        <w:bottom w:val="none" w:sz="0" w:space="0" w:color="auto"/>
        <w:right w:val="none" w:sz="0" w:space="0" w:color="auto"/>
      </w:divBdr>
    </w:div>
    <w:div w:id="1268661887">
      <w:bodyDiv w:val="1"/>
      <w:marLeft w:val="0"/>
      <w:marRight w:val="0"/>
      <w:marTop w:val="0"/>
      <w:marBottom w:val="0"/>
      <w:divBdr>
        <w:top w:val="none" w:sz="0" w:space="0" w:color="auto"/>
        <w:left w:val="none" w:sz="0" w:space="0" w:color="auto"/>
        <w:bottom w:val="none" w:sz="0" w:space="0" w:color="auto"/>
        <w:right w:val="none" w:sz="0" w:space="0" w:color="auto"/>
      </w:divBdr>
    </w:div>
    <w:div w:id="1269660839">
      <w:bodyDiv w:val="1"/>
      <w:marLeft w:val="0"/>
      <w:marRight w:val="0"/>
      <w:marTop w:val="0"/>
      <w:marBottom w:val="0"/>
      <w:divBdr>
        <w:top w:val="none" w:sz="0" w:space="0" w:color="auto"/>
        <w:left w:val="none" w:sz="0" w:space="0" w:color="auto"/>
        <w:bottom w:val="none" w:sz="0" w:space="0" w:color="auto"/>
        <w:right w:val="none" w:sz="0" w:space="0" w:color="auto"/>
      </w:divBdr>
    </w:div>
    <w:div w:id="1275941734">
      <w:bodyDiv w:val="1"/>
      <w:marLeft w:val="0"/>
      <w:marRight w:val="0"/>
      <w:marTop w:val="0"/>
      <w:marBottom w:val="0"/>
      <w:divBdr>
        <w:top w:val="none" w:sz="0" w:space="0" w:color="auto"/>
        <w:left w:val="none" w:sz="0" w:space="0" w:color="auto"/>
        <w:bottom w:val="none" w:sz="0" w:space="0" w:color="auto"/>
        <w:right w:val="none" w:sz="0" w:space="0" w:color="auto"/>
      </w:divBdr>
    </w:div>
    <w:div w:id="1291781971">
      <w:bodyDiv w:val="1"/>
      <w:marLeft w:val="0"/>
      <w:marRight w:val="0"/>
      <w:marTop w:val="0"/>
      <w:marBottom w:val="0"/>
      <w:divBdr>
        <w:top w:val="none" w:sz="0" w:space="0" w:color="auto"/>
        <w:left w:val="none" w:sz="0" w:space="0" w:color="auto"/>
        <w:bottom w:val="none" w:sz="0" w:space="0" w:color="auto"/>
        <w:right w:val="none" w:sz="0" w:space="0" w:color="auto"/>
      </w:divBdr>
    </w:div>
    <w:div w:id="1296064085">
      <w:bodyDiv w:val="1"/>
      <w:marLeft w:val="0"/>
      <w:marRight w:val="0"/>
      <w:marTop w:val="0"/>
      <w:marBottom w:val="0"/>
      <w:divBdr>
        <w:top w:val="none" w:sz="0" w:space="0" w:color="auto"/>
        <w:left w:val="none" w:sz="0" w:space="0" w:color="auto"/>
        <w:bottom w:val="none" w:sz="0" w:space="0" w:color="auto"/>
        <w:right w:val="none" w:sz="0" w:space="0" w:color="auto"/>
      </w:divBdr>
    </w:div>
    <w:div w:id="1306543629">
      <w:bodyDiv w:val="1"/>
      <w:marLeft w:val="0"/>
      <w:marRight w:val="0"/>
      <w:marTop w:val="0"/>
      <w:marBottom w:val="0"/>
      <w:divBdr>
        <w:top w:val="none" w:sz="0" w:space="0" w:color="auto"/>
        <w:left w:val="none" w:sz="0" w:space="0" w:color="auto"/>
        <w:bottom w:val="none" w:sz="0" w:space="0" w:color="auto"/>
        <w:right w:val="none" w:sz="0" w:space="0" w:color="auto"/>
      </w:divBdr>
    </w:div>
    <w:div w:id="1316254180">
      <w:bodyDiv w:val="1"/>
      <w:marLeft w:val="0"/>
      <w:marRight w:val="0"/>
      <w:marTop w:val="0"/>
      <w:marBottom w:val="0"/>
      <w:divBdr>
        <w:top w:val="none" w:sz="0" w:space="0" w:color="auto"/>
        <w:left w:val="none" w:sz="0" w:space="0" w:color="auto"/>
        <w:bottom w:val="none" w:sz="0" w:space="0" w:color="auto"/>
        <w:right w:val="none" w:sz="0" w:space="0" w:color="auto"/>
      </w:divBdr>
    </w:div>
    <w:div w:id="1319847864">
      <w:bodyDiv w:val="1"/>
      <w:marLeft w:val="0"/>
      <w:marRight w:val="0"/>
      <w:marTop w:val="0"/>
      <w:marBottom w:val="0"/>
      <w:divBdr>
        <w:top w:val="none" w:sz="0" w:space="0" w:color="auto"/>
        <w:left w:val="none" w:sz="0" w:space="0" w:color="auto"/>
        <w:bottom w:val="none" w:sz="0" w:space="0" w:color="auto"/>
        <w:right w:val="none" w:sz="0" w:space="0" w:color="auto"/>
      </w:divBdr>
    </w:div>
    <w:div w:id="1343122085">
      <w:bodyDiv w:val="1"/>
      <w:marLeft w:val="0"/>
      <w:marRight w:val="0"/>
      <w:marTop w:val="0"/>
      <w:marBottom w:val="0"/>
      <w:divBdr>
        <w:top w:val="none" w:sz="0" w:space="0" w:color="auto"/>
        <w:left w:val="none" w:sz="0" w:space="0" w:color="auto"/>
        <w:bottom w:val="none" w:sz="0" w:space="0" w:color="auto"/>
        <w:right w:val="none" w:sz="0" w:space="0" w:color="auto"/>
      </w:divBdr>
    </w:div>
    <w:div w:id="1376546242">
      <w:bodyDiv w:val="1"/>
      <w:marLeft w:val="0"/>
      <w:marRight w:val="0"/>
      <w:marTop w:val="0"/>
      <w:marBottom w:val="0"/>
      <w:divBdr>
        <w:top w:val="none" w:sz="0" w:space="0" w:color="auto"/>
        <w:left w:val="none" w:sz="0" w:space="0" w:color="auto"/>
        <w:bottom w:val="none" w:sz="0" w:space="0" w:color="auto"/>
        <w:right w:val="none" w:sz="0" w:space="0" w:color="auto"/>
      </w:divBdr>
    </w:div>
    <w:div w:id="1377311001">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2215277">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31777739">
      <w:bodyDiv w:val="1"/>
      <w:marLeft w:val="0"/>
      <w:marRight w:val="0"/>
      <w:marTop w:val="0"/>
      <w:marBottom w:val="0"/>
      <w:divBdr>
        <w:top w:val="none" w:sz="0" w:space="0" w:color="auto"/>
        <w:left w:val="none" w:sz="0" w:space="0" w:color="auto"/>
        <w:bottom w:val="none" w:sz="0" w:space="0" w:color="auto"/>
        <w:right w:val="none" w:sz="0" w:space="0" w:color="auto"/>
      </w:divBdr>
    </w:div>
    <w:div w:id="1450321960">
      <w:bodyDiv w:val="1"/>
      <w:marLeft w:val="0"/>
      <w:marRight w:val="0"/>
      <w:marTop w:val="0"/>
      <w:marBottom w:val="0"/>
      <w:divBdr>
        <w:top w:val="none" w:sz="0" w:space="0" w:color="auto"/>
        <w:left w:val="none" w:sz="0" w:space="0" w:color="auto"/>
        <w:bottom w:val="none" w:sz="0" w:space="0" w:color="auto"/>
        <w:right w:val="none" w:sz="0" w:space="0" w:color="auto"/>
      </w:divBdr>
    </w:div>
    <w:div w:id="1466507348">
      <w:bodyDiv w:val="1"/>
      <w:marLeft w:val="0"/>
      <w:marRight w:val="0"/>
      <w:marTop w:val="0"/>
      <w:marBottom w:val="0"/>
      <w:divBdr>
        <w:top w:val="none" w:sz="0" w:space="0" w:color="auto"/>
        <w:left w:val="none" w:sz="0" w:space="0" w:color="auto"/>
        <w:bottom w:val="none" w:sz="0" w:space="0" w:color="auto"/>
        <w:right w:val="none" w:sz="0" w:space="0" w:color="auto"/>
      </w:divBdr>
    </w:div>
    <w:div w:id="1467506151">
      <w:bodyDiv w:val="1"/>
      <w:marLeft w:val="0"/>
      <w:marRight w:val="0"/>
      <w:marTop w:val="0"/>
      <w:marBottom w:val="0"/>
      <w:divBdr>
        <w:top w:val="none" w:sz="0" w:space="0" w:color="auto"/>
        <w:left w:val="none" w:sz="0" w:space="0" w:color="auto"/>
        <w:bottom w:val="none" w:sz="0" w:space="0" w:color="auto"/>
        <w:right w:val="none" w:sz="0" w:space="0" w:color="auto"/>
      </w:divBdr>
    </w:div>
    <w:div w:id="1479691425">
      <w:bodyDiv w:val="1"/>
      <w:marLeft w:val="0"/>
      <w:marRight w:val="0"/>
      <w:marTop w:val="0"/>
      <w:marBottom w:val="0"/>
      <w:divBdr>
        <w:top w:val="none" w:sz="0" w:space="0" w:color="auto"/>
        <w:left w:val="none" w:sz="0" w:space="0" w:color="auto"/>
        <w:bottom w:val="none" w:sz="0" w:space="0" w:color="auto"/>
        <w:right w:val="none" w:sz="0" w:space="0" w:color="auto"/>
      </w:divBdr>
    </w:div>
    <w:div w:id="1480800367">
      <w:bodyDiv w:val="1"/>
      <w:marLeft w:val="0"/>
      <w:marRight w:val="0"/>
      <w:marTop w:val="0"/>
      <w:marBottom w:val="0"/>
      <w:divBdr>
        <w:top w:val="none" w:sz="0" w:space="0" w:color="auto"/>
        <w:left w:val="none" w:sz="0" w:space="0" w:color="auto"/>
        <w:bottom w:val="none" w:sz="0" w:space="0" w:color="auto"/>
        <w:right w:val="none" w:sz="0" w:space="0" w:color="auto"/>
      </w:divBdr>
    </w:div>
    <w:div w:id="1496611118">
      <w:bodyDiv w:val="1"/>
      <w:marLeft w:val="0"/>
      <w:marRight w:val="0"/>
      <w:marTop w:val="0"/>
      <w:marBottom w:val="0"/>
      <w:divBdr>
        <w:top w:val="none" w:sz="0" w:space="0" w:color="auto"/>
        <w:left w:val="none" w:sz="0" w:space="0" w:color="auto"/>
        <w:bottom w:val="none" w:sz="0" w:space="0" w:color="auto"/>
        <w:right w:val="none" w:sz="0" w:space="0" w:color="auto"/>
      </w:divBdr>
      <w:divsChild>
        <w:div w:id="716780530">
          <w:marLeft w:val="0"/>
          <w:marRight w:val="0"/>
          <w:marTop w:val="0"/>
          <w:marBottom w:val="0"/>
          <w:divBdr>
            <w:top w:val="none" w:sz="0" w:space="0" w:color="auto"/>
            <w:left w:val="none" w:sz="0" w:space="0" w:color="auto"/>
            <w:bottom w:val="none" w:sz="0" w:space="0" w:color="auto"/>
            <w:right w:val="none" w:sz="0" w:space="0" w:color="auto"/>
          </w:divBdr>
          <w:divsChild>
            <w:div w:id="157774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79673">
      <w:bodyDiv w:val="1"/>
      <w:marLeft w:val="0"/>
      <w:marRight w:val="0"/>
      <w:marTop w:val="0"/>
      <w:marBottom w:val="0"/>
      <w:divBdr>
        <w:top w:val="none" w:sz="0" w:space="0" w:color="auto"/>
        <w:left w:val="none" w:sz="0" w:space="0" w:color="auto"/>
        <w:bottom w:val="none" w:sz="0" w:space="0" w:color="auto"/>
        <w:right w:val="none" w:sz="0" w:space="0" w:color="auto"/>
      </w:divBdr>
    </w:div>
    <w:div w:id="1534229413">
      <w:bodyDiv w:val="1"/>
      <w:marLeft w:val="0"/>
      <w:marRight w:val="0"/>
      <w:marTop w:val="0"/>
      <w:marBottom w:val="0"/>
      <w:divBdr>
        <w:top w:val="none" w:sz="0" w:space="0" w:color="auto"/>
        <w:left w:val="none" w:sz="0" w:space="0" w:color="auto"/>
        <w:bottom w:val="none" w:sz="0" w:space="0" w:color="auto"/>
        <w:right w:val="none" w:sz="0" w:space="0" w:color="auto"/>
      </w:divBdr>
    </w:div>
    <w:div w:id="1555433381">
      <w:bodyDiv w:val="1"/>
      <w:marLeft w:val="0"/>
      <w:marRight w:val="0"/>
      <w:marTop w:val="0"/>
      <w:marBottom w:val="0"/>
      <w:divBdr>
        <w:top w:val="none" w:sz="0" w:space="0" w:color="auto"/>
        <w:left w:val="none" w:sz="0" w:space="0" w:color="auto"/>
        <w:bottom w:val="none" w:sz="0" w:space="0" w:color="auto"/>
        <w:right w:val="none" w:sz="0" w:space="0" w:color="auto"/>
      </w:divBdr>
    </w:div>
    <w:div w:id="1557548492">
      <w:bodyDiv w:val="1"/>
      <w:marLeft w:val="0"/>
      <w:marRight w:val="0"/>
      <w:marTop w:val="0"/>
      <w:marBottom w:val="0"/>
      <w:divBdr>
        <w:top w:val="none" w:sz="0" w:space="0" w:color="auto"/>
        <w:left w:val="none" w:sz="0" w:space="0" w:color="auto"/>
        <w:bottom w:val="none" w:sz="0" w:space="0" w:color="auto"/>
        <w:right w:val="none" w:sz="0" w:space="0" w:color="auto"/>
      </w:divBdr>
    </w:div>
    <w:div w:id="1571961409">
      <w:bodyDiv w:val="1"/>
      <w:marLeft w:val="0"/>
      <w:marRight w:val="0"/>
      <w:marTop w:val="0"/>
      <w:marBottom w:val="0"/>
      <w:divBdr>
        <w:top w:val="none" w:sz="0" w:space="0" w:color="auto"/>
        <w:left w:val="none" w:sz="0" w:space="0" w:color="auto"/>
        <w:bottom w:val="none" w:sz="0" w:space="0" w:color="auto"/>
        <w:right w:val="none" w:sz="0" w:space="0" w:color="auto"/>
      </w:divBdr>
    </w:div>
    <w:div w:id="1588996026">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625650013">
      <w:bodyDiv w:val="1"/>
      <w:marLeft w:val="0"/>
      <w:marRight w:val="0"/>
      <w:marTop w:val="0"/>
      <w:marBottom w:val="0"/>
      <w:divBdr>
        <w:top w:val="none" w:sz="0" w:space="0" w:color="auto"/>
        <w:left w:val="none" w:sz="0" w:space="0" w:color="auto"/>
        <w:bottom w:val="none" w:sz="0" w:space="0" w:color="auto"/>
        <w:right w:val="none" w:sz="0" w:space="0" w:color="auto"/>
      </w:divBdr>
    </w:div>
    <w:div w:id="1650479635">
      <w:bodyDiv w:val="1"/>
      <w:marLeft w:val="0"/>
      <w:marRight w:val="0"/>
      <w:marTop w:val="0"/>
      <w:marBottom w:val="0"/>
      <w:divBdr>
        <w:top w:val="none" w:sz="0" w:space="0" w:color="auto"/>
        <w:left w:val="none" w:sz="0" w:space="0" w:color="auto"/>
        <w:bottom w:val="none" w:sz="0" w:space="0" w:color="auto"/>
        <w:right w:val="none" w:sz="0" w:space="0" w:color="auto"/>
      </w:divBdr>
    </w:div>
    <w:div w:id="1652052786">
      <w:bodyDiv w:val="1"/>
      <w:marLeft w:val="0"/>
      <w:marRight w:val="0"/>
      <w:marTop w:val="0"/>
      <w:marBottom w:val="0"/>
      <w:divBdr>
        <w:top w:val="none" w:sz="0" w:space="0" w:color="auto"/>
        <w:left w:val="none" w:sz="0" w:space="0" w:color="auto"/>
        <w:bottom w:val="none" w:sz="0" w:space="0" w:color="auto"/>
        <w:right w:val="none" w:sz="0" w:space="0" w:color="auto"/>
      </w:divBdr>
    </w:div>
    <w:div w:id="1678801125">
      <w:bodyDiv w:val="1"/>
      <w:marLeft w:val="0"/>
      <w:marRight w:val="0"/>
      <w:marTop w:val="0"/>
      <w:marBottom w:val="0"/>
      <w:divBdr>
        <w:top w:val="none" w:sz="0" w:space="0" w:color="auto"/>
        <w:left w:val="none" w:sz="0" w:space="0" w:color="auto"/>
        <w:bottom w:val="none" w:sz="0" w:space="0" w:color="auto"/>
        <w:right w:val="none" w:sz="0" w:space="0" w:color="auto"/>
      </w:divBdr>
    </w:div>
    <w:div w:id="1680765908">
      <w:bodyDiv w:val="1"/>
      <w:marLeft w:val="0"/>
      <w:marRight w:val="0"/>
      <w:marTop w:val="0"/>
      <w:marBottom w:val="0"/>
      <w:divBdr>
        <w:top w:val="none" w:sz="0" w:space="0" w:color="auto"/>
        <w:left w:val="none" w:sz="0" w:space="0" w:color="auto"/>
        <w:bottom w:val="none" w:sz="0" w:space="0" w:color="auto"/>
        <w:right w:val="none" w:sz="0" w:space="0" w:color="auto"/>
      </w:divBdr>
    </w:div>
    <w:div w:id="1690837705">
      <w:bodyDiv w:val="1"/>
      <w:marLeft w:val="0"/>
      <w:marRight w:val="0"/>
      <w:marTop w:val="0"/>
      <w:marBottom w:val="0"/>
      <w:divBdr>
        <w:top w:val="none" w:sz="0" w:space="0" w:color="auto"/>
        <w:left w:val="none" w:sz="0" w:space="0" w:color="auto"/>
        <w:bottom w:val="none" w:sz="0" w:space="0" w:color="auto"/>
        <w:right w:val="none" w:sz="0" w:space="0" w:color="auto"/>
      </w:divBdr>
    </w:div>
    <w:div w:id="1693729340">
      <w:bodyDiv w:val="1"/>
      <w:marLeft w:val="0"/>
      <w:marRight w:val="0"/>
      <w:marTop w:val="0"/>
      <w:marBottom w:val="0"/>
      <w:divBdr>
        <w:top w:val="none" w:sz="0" w:space="0" w:color="auto"/>
        <w:left w:val="none" w:sz="0" w:space="0" w:color="auto"/>
        <w:bottom w:val="none" w:sz="0" w:space="0" w:color="auto"/>
        <w:right w:val="none" w:sz="0" w:space="0" w:color="auto"/>
      </w:divBdr>
    </w:div>
    <w:div w:id="1696228620">
      <w:bodyDiv w:val="1"/>
      <w:marLeft w:val="0"/>
      <w:marRight w:val="0"/>
      <w:marTop w:val="0"/>
      <w:marBottom w:val="0"/>
      <w:divBdr>
        <w:top w:val="none" w:sz="0" w:space="0" w:color="auto"/>
        <w:left w:val="none" w:sz="0" w:space="0" w:color="auto"/>
        <w:bottom w:val="none" w:sz="0" w:space="0" w:color="auto"/>
        <w:right w:val="none" w:sz="0" w:space="0" w:color="auto"/>
      </w:divBdr>
    </w:div>
    <w:div w:id="1737043854">
      <w:bodyDiv w:val="1"/>
      <w:marLeft w:val="0"/>
      <w:marRight w:val="0"/>
      <w:marTop w:val="0"/>
      <w:marBottom w:val="0"/>
      <w:divBdr>
        <w:top w:val="none" w:sz="0" w:space="0" w:color="auto"/>
        <w:left w:val="none" w:sz="0" w:space="0" w:color="auto"/>
        <w:bottom w:val="none" w:sz="0" w:space="0" w:color="auto"/>
        <w:right w:val="none" w:sz="0" w:space="0" w:color="auto"/>
      </w:divBdr>
    </w:div>
    <w:div w:id="1737893673">
      <w:bodyDiv w:val="1"/>
      <w:marLeft w:val="0"/>
      <w:marRight w:val="0"/>
      <w:marTop w:val="0"/>
      <w:marBottom w:val="0"/>
      <w:divBdr>
        <w:top w:val="none" w:sz="0" w:space="0" w:color="auto"/>
        <w:left w:val="none" w:sz="0" w:space="0" w:color="auto"/>
        <w:bottom w:val="none" w:sz="0" w:space="0" w:color="auto"/>
        <w:right w:val="none" w:sz="0" w:space="0" w:color="auto"/>
      </w:divBdr>
    </w:div>
    <w:div w:id="1739866665">
      <w:bodyDiv w:val="1"/>
      <w:marLeft w:val="0"/>
      <w:marRight w:val="0"/>
      <w:marTop w:val="0"/>
      <w:marBottom w:val="0"/>
      <w:divBdr>
        <w:top w:val="none" w:sz="0" w:space="0" w:color="auto"/>
        <w:left w:val="none" w:sz="0" w:space="0" w:color="auto"/>
        <w:bottom w:val="none" w:sz="0" w:space="0" w:color="auto"/>
        <w:right w:val="none" w:sz="0" w:space="0" w:color="auto"/>
      </w:divBdr>
    </w:div>
    <w:div w:id="1740640565">
      <w:bodyDiv w:val="1"/>
      <w:marLeft w:val="0"/>
      <w:marRight w:val="0"/>
      <w:marTop w:val="0"/>
      <w:marBottom w:val="0"/>
      <w:divBdr>
        <w:top w:val="none" w:sz="0" w:space="0" w:color="auto"/>
        <w:left w:val="none" w:sz="0" w:space="0" w:color="auto"/>
        <w:bottom w:val="none" w:sz="0" w:space="0" w:color="auto"/>
        <w:right w:val="none" w:sz="0" w:space="0" w:color="auto"/>
      </w:divBdr>
    </w:div>
    <w:div w:id="1750619449">
      <w:bodyDiv w:val="1"/>
      <w:marLeft w:val="0"/>
      <w:marRight w:val="0"/>
      <w:marTop w:val="0"/>
      <w:marBottom w:val="0"/>
      <w:divBdr>
        <w:top w:val="none" w:sz="0" w:space="0" w:color="auto"/>
        <w:left w:val="none" w:sz="0" w:space="0" w:color="auto"/>
        <w:bottom w:val="none" w:sz="0" w:space="0" w:color="auto"/>
        <w:right w:val="none" w:sz="0" w:space="0" w:color="auto"/>
      </w:divBdr>
    </w:div>
    <w:div w:id="1756779170">
      <w:bodyDiv w:val="1"/>
      <w:marLeft w:val="0"/>
      <w:marRight w:val="0"/>
      <w:marTop w:val="0"/>
      <w:marBottom w:val="0"/>
      <w:divBdr>
        <w:top w:val="none" w:sz="0" w:space="0" w:color="auto"/>
        <w:left w:val="none" w:sz="0" w:space="0" w:color="auto"/>
        <w:bottom w:val="none" w:sz="0" w:space="0" w:color="auto"/>
        <w:right w:val="none" w:sz="0" w:space="0" w:color="auto"/>
      </w:divBdr>
    </w:div>
    <w:div w:id="1765493489">
      <w:bodyDiv w:val="1"/>
      <w:marLeft w:val="0"/>
      <w:marRight w:val="0"/>
      <w:marTop w:val="0"/>
      <w:marBottom w:val="0"/>
      <w:divBdr>
        <w:top w:val="none" w:sz="0" w:space="0" w:color="auto"/>
        <w:left w:val="none" w:sz="0" w:space="0" w:color="auto"/>
        <w:bottom w:val="none" w:sz="0" w:space="0" w:color="auto"/>
        <w:right w:val="none" w:sz="0" w:space="0" w:color="auto"/>
      </w:divBdr>
    </w:div>
    <w:div w:id="1771855650">
      <w:bodyDiv w:val="1"/>
      <w:marLeft w:val="0"/>
      <w:marRight w:val="0"/>
      <w:marTop w:val="0"/>
      <w:marBottom w:val="0"/>
      <w:divBdr>
        <w:top w:val="none" w:sz="0" w:space="0" w:color="auto"/>
        <w:left w:val="none" w:sz="0" w:space="0" w:color="auto"/>
        <w:bottom w:val="none" w:sz="0" w:space="0" w:color="auto"/>
        <w:right w:val="none" w:sz="0" w:space="0" w:color="auto"/>
      </w:divBdr>
    </w:div>
    <w:div w:id="1788236577">
      <w:bodyDiv w:val="1"/>
      <w:marLeft w:val="0"/>
      <w:marRight w:val="0"/>
      <w:marTop w:val="0"/>
      <w:marBottom w:val="0"/>
      <w:divBdr>
        <w:top w:val="none" w:sz="0" w:space="0" w:color="auto"/>
        <w:left w:val="none" w:sz="0" w:space="0" w:color="auto"/>
        <w:bottom w:val="none" w:sz="0" w:space="0" w:color="auto"/>
        <w:right w:val="none" w:sz="0" w:space="0" w:color="auto"/>
      </w:divBdr>
    </w:div>
    <w:div w:id="1795712582">
      <w:bodyDiv w:val="1"/>
      <w:marLeft w:val="0"/>
      <w:marRight w:val="0"/>
      <w:marTop w:val="0"/>
      <w:marBottom w:val="0"/>
      <w:divBdr>
        <w:top w:val="none" w:sz="0" w:space="0" w:color="auto"/>
        <w:left w:val="none" w:sz="0" w:space="0" w:color="auto"/>
        <w:bottom w:val="none" w:sz="0" w:space="0" w:color="auto"/>
        <w:right w:val="none" w:sz="0" w:space="0" w:color="auto"/>
      </w:divBdr>
    </w:div>
    <w:div w:id="1808400403">
      <w:bodyDiv w:val="1"/>
      <w:marLeft w:val="0"/>
      <w:marRight w:val="0"/>
      <w:marTop w:val="0"/>
      <w:marBottom w:val="0"/>
      <w:divBdr>
        <w:top w:val="none" w:sz="0" w:space="0" w:color="auto"/>
        <w:left w:val="none" w:sz="0" w:space="0" w:color="auto"/>
        <w:bottom w:val="none" w:sz="0" w:space="0" w:color="auto"/>
        <w:right w:val="none" w:sz="0" w:space="0" w:color="auto"/>
      </w:divBdr>
    </w:div>
    <w:div w:id="1813332803">
      <w:bodyDiv w:val="1"/>
      <w:marLeft w:val="0"/>
      <w:marRight w:val="0"/>
      <w:marTop w:val="0"/>
      <w:marBottom w:val="0"/>
      <w:divBdr>
        <w:top w:val="none" w:sz="0" w:space="0" w:color="auto"/>
        <w:left w:val="none" w:sz="0" w:space="0" w:color="auto"/>
        <w:bottom w:val="none" w:sz="0" w:space="0" w:color="auto"/>
        <w:right w:val="none" w:sz="0" w:space="0" w:color="auto"/>
      </w:divBdr>
    </w:div>
    <w:div w:id="1823503587">
      <w:bodyDiv w:val="1"/>
      <w:marLeft w:val="0"/>
      <w:marRight w:val="0"/>
      <w:marTop w:val="0"/>
      <w:marBottom w:val="0"/>
      <w:divBdr>
        <w:top w:val="none" w:sz="0" w:space="0" w:color="auto"/>
        <w:left w:val="none" w:sz="0" w:space="0" w:color="auto"/>
        <w:bottom w:val="none" w:sz="0" w:space="0" w:color="auto"/>
        <w:right w:val="none" w:sz="0" w:space="0" w:color="auto"/>
      </w:divBdr>
    </w:div>
    <w:div w:id="1832942107">
      <w:bodyDiv w:val="1"/>
      <w:marLeft w:val="0"/>
      <w:marRight w:val="0"/>
      <w:marTop w:val="0"/>
      <w:marBottom w:val="0"/>
      <w:divBdr>
        <w:top w:val="none" w:sz="0" w:space="0" w:color="auto"/>
        <w:left w:val="none" w:sz="0" w:space="0" w:color="auto"/>
        <w:bottom w:val="none" w:sz="0" w:space="0" w:color="auto"/>
        <w:right w:val="none" w:sz="0" w:space="0" w:color="auto"/>
      </w:divBdr>
    </w:div>
    <w:div w:id="1850410909">
      <w:bodyDiv w:val="1"/>
      <w:marLeft w:val="0"/>
      <w:marRight w:val="0"/>
      <w:marTop w:val="0"/>
      <w:marBottom w:val="0"/>
      <w:divBdr>
        <w:top w:val="none" w:sz="0" w:space="0" w:color="auto"/>
        <w:left w:val="none" w:sz="0" w:space="0" w:color="auto"/>
        <w:bottom w:val="none" w:sz="0" w:space="0" w:color="auto"/>
        <w:right w:val="none" w:sz="0" w:space="0" w:color="auto"/>
      </w:divBdr>
    </w:div>
    <w:div w:id="1856767276">
      <w:bodyDiv w:val="1"/>
      <w:marLeft w:val="0"/>
      <w:marRight w:val="0"/>
      <w:marTop w:val="0"/>
      <w:marBottom w:val="0"/>
      <w:divBdr>
        <w:top w:val="none" w:sz="0" w:space="0" w:color="auto"/>
        <w:left w:val="none" w:sz="0" w:space="0" w:color="auto"/>
        <w:bottom w:val="none" w:sz="0" w:space="0" w:color="auto"/>
        <w:right w:val="none" w:sz="0" w:space="0" w:color="auto"/>
      </w:divBdr>
    </w:div>
    <w:div w:id="1867980649">
      <w:bodyDiv w:val="1"/>
      <w:marLeft w:val="0"/>
      <w:marRight w:val="0"/>
      <w:marTop w:val="0"/>
      <w:marBottom w:val="0"/>
      <w:divBdr>
        <w:top w:val="none" w:sz="0" w:space="0" w:color="auto"/>
        <w:left w:val="none" w:sz="0" w:space="0" w:color="auto"/>
        <w:bottom w:val="none" w:sz="0" w:space="0" w:color="auto"/>
        <w:right w:val="none" w:sz="0" w:space="0" w:color="auto"/>
      </w:divBdr>
    </w:div>
    <w:div w:id="1871912736">
      <w:bodyDiv w:val="1"/>
      <w:marLeft w:val="0"/>
      <w:marRight w:val="0"/>
      <w:marTop w:val="0"/>
      <w:marBottom w:val="0"/>
      <w:divBdr>
        <w:top w:val="none" w:sz="0" w:space="0" w:color="auto"/>
        <w:left w:val="none" w:sz="0" w:space="0" w:color="auto"/>
        <w:bottom w:val="none" w:sz="0" w:space="0" w:color="auto"/>
        <w:right w:val="none" w:sz="0" w:space="0" w:color="auto"/>
      </w:divBdr>
    </w:div>
    <w:div w:id="1881241842">
      <w:bodyDiv w:val="1"/>
      <w:marLeft w:val="0"/>
      <w:marRight w:val="0"/>
      <w:marTop w:val="0"/>
      <w:marBottom w:val="0"/>
      <w:divBdr>
        <w:top w:val="none" w:sz="0" w:space="0" w:color="auto"/>
        <w:left w:val="none" w:sz="0" w:space="0" w:color="auto"/>
        <w:bottom w:val="none" w:sz="0" w:space="0" w:color="auto"/>
        <w:right w:val="none" w:sz="0" w:space="0" w:color="auto"/>
      </w:divBdr>
    </w:div>
    <w:div w:id="1885601994">
      <w:bodyDiv w:val="1"/>
      <w:marLeft w:val="0"/>
      <w:marRight w:val="0"/>
      <w:marTop w:val="0"/>
      <w:marBottom w:val="0"/>
      <w:divBdr>
        <w:top w:val="none" w:sz="0" w:space="0" w:color="auto"/>
        <w:left w:val="none" w:sz="0" w:space="0" w:color="auto"/>
        <w:bottom w:val="none" w:sz="0" w:space="0" w:color="auto"/>
        <w:right w:val="none" w:sz="0" w:space="0" w:color="auto"/>
      </w:divBdr>
    </w:div>
    <w:div w:id="1888564236">
      <w:bodyDiv w:val="1"/>
      <w:marLeft w:val="0"/>
      <w:marRight w:val="0"/>
      <w:marTop w:val="0"/>
      <w:marBottom w:val="0"/>
      <w:divBdr>
        <w:top w:val="none" w:sz="0" w:space="0" w:color="auto"/>
        <w:left w:val="none" w:sz="0" w:space="0" w:color="auto"/>
        <w:bottom w:val="none" w:sz="0" w:space="0" w:color="auto"/>
        <w:right w:val="none" w:sz="0" w:space="0" w:color="auto"/>
      </w:divBdr>
    </w:div>
    <w:div w:id="1888754707">
      <w:bodyDiv w:val="1"/>
      <w:marLeft w:val="0"/>
      <w:marRight w:val="0"/>
      <w:marTop w:val="0"/>
      <w:marBottom w:val="0"/>
      <w:divBdr>
        <w:top w:val="none" w:sz="0" w:space="0" w:color="auto"/>
        <w:left w:val="none" w:sz="0" w:space="0" w:color="auto"/>
        <w:bottom w:val="none" w:sz="0" w:space="0" w:color="auto"/>
        <w:right w:val="none" w:sz="0" w:space="0" w:color="auto"/>
      </w:divBdr>
    </w:div>
    <w:div w:id="1933471342">
      <w:bodyDiv w:val="1"/>
      <w:marLeft w:val="0"/>
      <w:marRight w:val="0"/>
      <w:marTop w:val="0"/>
      <w:marBottom w:val="0"/>
      <w:divBdr>
        <w:top w:val="none" w:sz="0" w:space="0" w:color="auto"/>
        <w:left w:val="none" w:sz="0" w:space="0" w:color="auto"/>
        <w:bottom w:val="none" w:sz="0" w:space="0" w:color="auto"/>
        <w:right w:val="none" w:sz="0" w:space="0" w:color="auto"/>
      </w:divBdr>
    </w:div>
    <w:div w:id="1946497919">
      <w:bodyDiv w:val="1"/>
      <w:marLeft w:val="0"/>
      <w:marRight w:val="0"/>
      <w:marTop w:val="0"/>
      <w:marBottom w:val="0"/>
      <w:divBdr>
        <w:top w:val="none" w:sz="0" w:space="0" w:color="auto"/>
        <w:left w:val="none" w:sz="0" w:space="0" w:color="auto"/>
        <w:bottom w:val="none" w:sz="0" w:space="0" w:color="auto"/>
        <w:right w:val="none" w:sz="0" w:space="0" w:color="auto"/>
      </w:divBdr>
    </w:div>
    <w:div w:id="1957521056">
      <w:bodyDiv w:val="1"/>
      <w:marLeft w:val="0"/>
      <w:marRight w:val="0"/>
      <w:marTop w:val="0"/>
      <w:marBottom w:val="0"/>
      <w:divBdr>
        <w:top w:val="none" w:sz="0" w:space="0" w:color="auto"/>
        <w:left w:val="none" w:sz="0" w:space="0" w:color="auto"/>
        <w:bottom w:val="none" w:sz="0" w:space="0" w:color="auto"/>
        <w:right w:val="none" w:sz="0" w:space="0" w:color="auto"/>
      </w:divBdr>
    </w:div>
    <w:div w:id="1964536012">
      <w:bodyDiv w:val="1"/>
      <w:marLeft w:val="0"/>
      <w:marRight w:val="0"/>
      <w:marTop w:val="0"/>
      <w:marBottom w:val="0"/>
      <w:divBdr>
        <w:top w:val="none" w:sz="0" w:space="0" w:color="auto"/>
        <w:left w:val="none" w:sz="0" w:space="0" w:color="auto"/>
        <w:bottom w:val="none" w:sz="0" w:space="0" w:color="auto"/>
        <w:right w:val="none" w:sz="0" w:space="0" w:color="auto"/>
      </w:divBdr>
    </w:div>
    <w:div w:id="1975602638">
      <w:bodyDiv w:val="1"/>
      <w:marLeft w:val="0"/>
      <w:marRight w:val="0"/>
      <w:marTop w:val="0"/>
      <w:marBottom w:val="0"/>
      <w:divBdr>
        <w:top w:val="none" w:sz="0" w:space="0" w:color="auto"/>
        <w:left w:val="none" w:sz="0" w:space="0" w:color="auto"/>
        <w:bottom w:val="none" w:sz="0" w:space="0" w:color="auto"/>
        <w:right w:val="none" w:sz="0" w:space="0" w:color="auto"/>
      </w:divBdr>
    </w:div>
    <w:div w:id="1982421790">
      <w:bodyDiv w:val="1"/>
      <w:marLeft w:val="0"/>
      <w:marRight w:val="0"/>
      <w:marTop w:val="0"/>
      <w:marBottom w:val="0"/>
      <w:divBdr>
        <w:top w:val="none" w:sz="0" w:space="0" w:color="auto"/>
        <w:left w:val="none" w:sz="0" w:space="0" w:color="auto"/>
        <w:bottom w:val="none" w:sz="0" w:space="0" w:color="auto"/>
        <w:right w:val="none" w:sz="0" w:space="0" w:color="auto"/>
      </w:divBdr>
    </w:div>
    <w:div w:id="2006785374">
      <w:bodyDiv w:val="1"/>
      <w:marLeft w:val="0"/>
      <w:marRight w:val="0"/>
      <w:marTop w:val="0"/>
      <w:marBottom w:val="0"/>
      <w:divBdr>
        <w:top w:val="none" w:sz="0" w:space="0" w:color="auto"/>
        <w:left w:val="none" w:sz="0" w:space="0" w:color="auto"/>
        <w:bottom w:val="none" w:sz="0" w:space="0" w:color="auto"/>
        <w:right w:val="none" w:sz="0" w:space="0" w:color="auto"/>
      </w:divBdr>
    </w:div>
    <w:div w:id="2053575621">
      <w:bodyDiv w:val="1"/>
      <w:marLeft w:val="0"/>
      <w:marRight w:val="0"/>
      <w:marTop w:val="0"/>
      <w:marBottom w:val="0"/>
      <w:divBdr>
        <w:top w:val="none" w:sz="0" w:space="0" w:color="auto"/>
        <w:left w:val="none" w:sz="0" w:space="0" w:color="auto"/>
        <w:bottom w:val="none" w:sz="0" w:space="0" w:color="auto"/>
        <w:right w:val="none" w:sz="0" w:space="0" w:color="auto"/>
      </w:divBdr>
    </w:div>
    <w:div w:id="2060125611">
      <w:bodyDiv w:val="1"/>
      <w:marLeft w:val="0"/>
      <w:marRight w:val="0"/>
      <w:marTop w:val="0"/>
      <w:marBottom w:val="0"/>
      <w:divBdr>
        <w:top w:val="none" w:sz="0" w:space="0" w:color="auto"/>
        <w:left w:val="none" w:sz="0" w:space="0" w:color="auto"/>
        <w:bottom w:val="none" w:sz="0" w:space="0" w:color="auto"/>
        <w:right w:val="none" w:sz="0" w:space="0" w:color="auto"/>
      </w:divBdr>
      <w:divsChild>
        <w:div w:id="864634227">
          <w:marLeft w:val="0"/>
          <w:marRight w:val="0"/>
          <w:marTop w:val="0"/>
          <w:marBottom w:val="0"/>
          <w:divBdr>
            <w:top w:val="none" w:sz="0" w:space="0" w:color="auto"/>
            <w:left w:val="none" w:sz="0" w:space="0" w:color="auto"/>
            <w:bottom w:val="none" w:sz="0" w:space="0" w:color="auto"/>
            <w:right w:val="none" w:sz="0" w:space="0" w:color="auto"/>
          </w:divBdr>
          <w:divsChild>
            <w:div w:id="201872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763347">
      <w:bodyDiv w:val="1"/>
      <w:marLeft w:val="0"/>
      <w:marRight w:val="0"/>
      <w:marTop w:val="0"/>
      <w:marBottom w:val="0"/>
      <w:divBdr>
        <w:top w:val="none" w:sz="0" w:space="0" w:color="auto"/>
        <w:left w:val="none" w:sz="0" w:space="0" w:color="auto"/>
        <w:bottom w:val="none" w:sz="0" w:space="0" w:color="auto"/>
        <w:right w:val="none" w:sz="0" w:space="0" w:color="auto"/>
      </w:divBdr>
    </w:div>
    <w:div w:id="2078430939">
      <w:bodyDiv w:val="1"/>
      <w:marLeft w:val="0"/>
      <w:marRight w:val="0"/>
      <w:marTop w:val="0"/>
      <w:marBottom w:val="0"/>
      <w:divBdr>
        <w:top w:val="none" w:sz="0" w:space="0" w:color="auto"/>
        <w:left w:val="none" w:sz="0" w:space="0" w:color="auto"/>
        <w:bottom w:val="none" w:sz="0" w:space="0" w:color="auto"/>
        <w:right w:val="none" w:sz="0" w:space="0" w:color="auto"/>
      </w:divBdr>
    </w:div>
    <w:div w:id="2079741206">
      <w:bodyDiv w:val="1"/>
      <w:marLeft w:val="0"/>
      <w:marRight w:val="0"/>
      <w:marTop w:val="0"/>
      <w:marBottom w:val="0"/>
      <w:divBdr>
        <w:top w:val="none" w:sz="0" w:space="0" w:color="auto"/>
        <w:left w:val="none" w:sz="0" w:space="0" w:color="auto"/>
        <w:bottom w:val="none" w:sz="0" w:space="0" w:color="auto"/>
        <w:right w:val="none" w:sz="0" w:space="0" w:color="auto"/>
      </w:divBdr>
    </w:div>
    <w:div w:id="2086949527">
      <w:bodyDiv w:val="1"/>
      <w:marLeft w:val="0"/>
      <w:marRight w:val="0"/>
      <w:marTop w:val="0"/>
      <w:marBottom w:val="0"/>
      <w:divBdr>
        <w:top w:val="none" w:sz="0" w:space="0" w:color="auto"/>
        <w:left w:val="none" w:sz="0" w:space="0" w:color="auto"/>
        <w:bottom w:val="none" w:sz="0" w:space="0" w:color="auto"/>
        <w:right w:val="none" w:sz="0" w:space="0" w:color="auto"/>
      </w:divBdr>
    </w:div>
    <w:div w:id="2090882353">
      <w:bodyDiv w:val="1"/>
      <w:marLeft w:val="0"/>
      <w:marRight w:val="0"/>
      <w:marTop w:val="0"/>
      <w:marBottom w:val="0"/>
      <w:divBdr>
        <w:top w:val="none" w:sz="0" w:space="0" w:color="auto"/>
        <w:left w:val="none" w:sz="0" w:space="0" w:color="auto"/>
        <w:bottom w:val="none" w:sz="0" w:space="0" w:color="auto"/>
        <w:right w:val="none" w:sz="0" w:space="0" w:color="auto"/>
      </w:divBdr>
    </w:div>
    <w:div w:id="2091074722">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 w:id="2108962714">
      <w:bodyDiv w:val="1"/>
      <w:marLeft w:val="0"/>
      <w:marRight w:val="0"/>
      <w:marTop w:val="0"/>
      <w:marBottom w:val="0"/>
      <w:divBdr>
        <w:top w:val="none" w:sz="0" w:space="0" w:color="auto"/>
        <w:left w:val="none" w:sz="0" w:space="0" w:color="auto"/>
        <w:bottom w:val="none" w:sz="0" w:space="0" w:color="auto"/>
        <w:right w:val="none" w:sz="0" w:space="0" w:color="auto"/>
      </w:divBdr>
    </w:div>
    <w:div w:id="2128498116">
      <w:bodyDiv w:val="1"/>
      <w:marLeft w:val="0"/>
      <w:marRight w:val="0"/>
      <w:marTop w:val="0"/>
      <w:marBottom w:val="0"/>
      <w:divBdr>
        <w:top w:val="none" w:sz="0" w:space="0" w:color="auto"/>
        <w:left w:val="none" w:sz="0" w:space="0" w:color="auto"/>
        <w:bottom w:val="none" w:sz="0" w:space="0" w:color="auto"/>
        <w:right w:val="none" w:sz="0" w:space="0" w:color="auto"/>
      </w:divBdr>
    </w:div>
    <w:div w:id="2145266552">
      <w:bodyDiv w:val="1"/>
      <w:marLeft w:val="0"/>
      <w:marRight w:val="0"/>
      <w:marTop w:val="0"/>
      <w:marBottom w:val="0"/>
      <w:divBdr>
        <w:top w:val="none" w:sz="0" w:space="0" w:color="auto"/>
        <w:left w:val="none" w:sz="0" w:space="0" w:color="auto"/>
        <w:bottom w:val="none" w:sz="0" w:space="0" w:color="auto"/>
        <w:right w:val="none" w:sz="0" w:space="0" w:color="auto"/>
      </w:divBdr>
    </w:div>
    <w:div w:id="2147162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g"/><Relationship Id="rId21" Type="http://schemas.openxmlformats.org/officeDocument/2006/relationships/image" Target="media/image8.jpeg"/><Relationship Id="rId42" Type="http://schemas.openxmlformats.org/officeDocument/2006/relationships/image" Target="media/image15.jpg"/><Relationship Id="rId47" Type="http://schemas.openxmlformats.org/officeDocument/2006/relationships/image" Target="media/image34.jpeg"/><Relationship Id="rId63" Type="http://schemas.openxmlformats.org/officeDocument/2006/relationships/image" Target="media/image50.jpeg"/><Relationship Id="rId68" Type="http://schemas.openxmlformats.org/officeDocument/2006/relationships/image" Target="media/image28.jpg"/><Relationship Id="rId16" Type="http://schemas.openxmlformats.org/officeDocument/2006/relationships/image" Target="media/image2.jpg"/><Relationship Id="rId11" Type="http://schemas.openxmlformats.org/officeDocument/2006/relationships/footer" Target="footer2.xml"/><Relationship Id="rId32" Type="http://schemas.openxmlformats.org/officeDocument/2006/relationships/image" Target="media/image10.jpg"/><Relationship Id="rId37" Type="http://schemas.openxmlformats.org/officeDocument/2006/relationships/image" Target="media/image24.jpeg"/><Relationship Id="rId53" Type="http://schemas.openxmlformats.org/officeDocument/2006/relationships/image" Target="media/image40.jpeg"/><Relationship Id="rId58" Type="http://schemas.openxmlformats.org/officeDocument/2006/relationships/image" Target="media/image23.jpg"/><Relationship Id="rId74" Type="http://schemas.openxmlformats.org/officeDocument/2006/relationships/image" Target="media/image31.jpg"/><Relationship Id="rId79" Type="http://schemas.openxmlformats.org/officeDocument/2006/relationships/image" Target="media/image66.jpeg"/><Relationship Id="rId5" Type="http://schemas.openxmlformats.org/officeDocument/2006/relationships/webSettings" Target="webSettings.xml"/><Relationship Id="rId61" Type="http://schemas.openxmlformats.org/officeDocument/2006/relationships/image" Target="media/image48.jpeg"/><Relationship Id="rId82" Type="http://schemas.openxmlformats.org/officeDocument/2006/relationships/fontTable" Target="fontTable.xml"/><Relationship Id="rId19" Type="http://schemas.openxmlformats.org/officeDocument/2006/relationships/image" Target="media/image6.jpeg"/><Relationship Id="rId14" Type="http://schemas.openxmlformats.org/officeDocument/2006/relationships/image" Target="media/image1.jpg"/><Relationship Id="rId22" Type="http://schemas.openxmlformats.org/officeDocument/2006/relationships/image" Target="media/image5.jpg"/><Relationship Id="rId27" Type="http://schemas.openxmlformats.org/officeDocument/2006/relationships/image" Target="media/image14.jpeg"/><Relationship Id="rId30" Type="http://schemas.openxmlformats.org/officeDocument/2006/relationships/image" Target="media/image9.jp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18.jpg"/><Relationship Id="rId56" Type="http://schemas.openxmlformats.org/officeDocument/2006/relationships/image" Target="media/image22.jpg"/><Relationship Id="rId64" Type="http://schemas.openxmlformats.org/officeDocument/2006/relationships/image" Target="media/image26.jpg"/><Relationship Id="rId69" Type="http://schemas.openxmlformats.org/officeDocument/2006/relationships/image" Target="media/image56.jpeg"/><Relationship Id="rId77" Type="http://schemas.openxmlformats.org/officeDocument/2006/relationships/image" Target="media/image64.jpeg"/><Relationship Id="rId8" Type="http://schemas.openxmlformats.org/officeDocument/2006/relationships/header" Target="header1.xml"/><Relationship Id="rId51" Type="http://schemas.openxmlformats.org/officeDocument/2006/relationships/image" Target="media/image38.jpeg"/><Relationship Id="rId72" Type="http://schemas.openxmlformats.org/officeDocument/2006/relationships/image" Target="media/image30.jpg"/><Relationship Id="rId80" Type="http://schemas.openxmlformats.org/officeDocument/2006/relationships/image" Target="media/image34.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13.jpg"/><Relationship Id="rId46" Type="http://schemas.openxmlformats.org/officeDocument/2006/relationships/image" Target="media/image17.jpg"/><Relationship Id="rId59" Type="http://schemas.openxmlformats.org/officeDocument/2006/relationships/image" Target="media/image46.jpeg"/><Relationship Id="rId67" Type="http://schemas.openxmlformats.org/officeDocument/2006/relationships/image" Target="media/image54.jpeg"/><Relationship Id="rId20" Type="http://schemas.openxmlformats.org/officeDocument/2006/relationships/image" Target="media/image4.jpg"/><Relationship Id="rId41" Type="http://schemas.openxmlformats.org/officeDocument/2006/relationships/image" Target="media/image28.jpeg"/><Relationship Id="rId54" Type="http://schemas.openxmlformats.org/officeDocument/2006/relationships/image" Target="media/image21.jpg"/><Relationship Id="rId62" Type="http://schemas.openxmlformats.org/officeDocument/2006/relationships/image" Target="media/image25.jpg"/><Relationship Id="rId70" Type="http://schemas.openxmlformats.org/officeDocument/2006/relationships/image" Target="media/image29.jpg"/><Relationship Id="rId75" Type="http://schemas.openxmlformats.org/officeDocument/2006/relationships/image" Target="media/image62.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8.jpg"/><Relationship Id="rId36" Type="http://schemas.openxmlformats.org/officeDocument/2006/relationships/image" Target="media/image12.jpg"/><Relationship Id="rId49" Type="http://schemas.openxmlformats.org/officeDocument/2006/relationships/image" Target="media/image36.jpeg"/><Relationship Id="rId57" Type="http://schemas.openxmlformats.org/officeDocument/2006/relationships/image" Target="media/image44.jpeg"/><Relationship Id="rId10" Type="http://schemas.openxmlformats.org/officeDocument/2006/relationships/footer" Target="footer1.xml"/><Relationship Id="rId31" Type="http://schemas.openxmlformats.org/officeDocument/2006/relationships/image" Target="media/image18.jpeg"/><Relationship Id="rId44" Type="http://schemas.openxmlformats.org/officeDocument/2006/relationships/image" Target="media/image16.jpg"/><Relationship Id="rId52" Type="http://schemas.openxmlformats.org/officeDocument/2006/relationships/image" Target="media/image20.jpg"/><Relationship Id="rId60" Type="http://schemas.openxmlformats.org/officeDocument/2006/relationships/image" Target="media/image24.jp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image" Target="media/image33.jpg"/><Relationship Id="rId81" Type="http://schemas.openxmlformats.org/officeDocument/2006/relationships/image" Target="media/image68.jpe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jpg"/><Relationship Id="rId39" Type="http://schemas.openxmlformats.org/officeDocument/2006/relationships/image" Target="media/image26.jpeg"/><Relationship Id="rId34" Type="http://schemas.openxmlformats.org/officeDocument/2006/relationships/image" Target="media/image11.jpg"/><Relationship Id="rId50" Type="http://schemas.openxmlformats.org/officeDocument/2006/relationships/image" Target="media/image19.jpg"/><Relationship Id="rId55" Type="http://schemas.openxmlformats.org/officeDocument/2006/relationships/image" Target="media/image42.jpeg"/><Relationship Id="rId76" Type="http://schemas.openxmlformats.org/officeDocument/2006/relationships/image" Target="media/image32.jpg"/><Relationship Id="rId7" Type="http://schemas.openxmlformats.org/officeDocument/2006/relationships/endnotes" Target="endnotes.xml"/><Relationship Id="rId71" Type="http://schemas.openxmlformats.org/officeDocument/2006/relationships/image" Target="media/image58.jpe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6.jpg"/><Relationship Id="rId40" Type="http://schemas.openxmlformats.org/officeDocument/2006/relationships/image" Target="media/image14.jpg"/><Relationship Id="rId45" Type="http://schemas.openxmlformats.org/officeDocument/2006/relationships/image" Target="media/image32.jpeg"/><Relationship Id="rId66" Type="http://schemas.openxmlformats.org/officeDocument/2006/relationships/image" Target="media/image27.jp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092F38-D278-4DA3-A257-3156E0295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448469</Words>
  <Characters>2556279</Characters>
  <Application>Microsoft Office Word</Application>
  <DocSecurity>0</DocSecurity>
  <Lines>21302</Lines>
  <Paragraphs>5997</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2998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Callum</dc:creator>
  <cp:keywords/>
  <dc:description/>
  <cp:lastModifiedBy>Tawfique Hasan</cp:lastModifiedBy>
  <cp:revision>2</cp:revision>
  <cp:lastPrinted>2020-09-02T15:51:00Z</cp:lastPrinted>
  <dcterms:created xsi:type="dcterms:W3CDTF">2020-12-10T08:09:00Z</dcterms:created>
  <dcterms:modified xsi:type="dcterms:W3CDTF">2020-12-1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emical-society-reviews</vt:lpwstr>
  </property>
  <property fmtid="{D5CDD505-2E9C-101B-9397-08002B2CF9AE}" pid="9" name="Mendeley Recent Style Name 3_1">
    <vt:lpwstr>Chemical Society Review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0a05dbe-fea2-3ea5-b554-85d198d3acca</vt:lpwstr>
  </property>
  <property fmtid="{D5CDD505-2E9C-101B-9397-08002B2CF9AE}" pid="24" name="Mendeley Citation Style_1">
    <vt:lpwstr>http://www.zotero.org/styles/chemical-society-reviews</vt:lpwstr>
  </property>
</Properties>
</file>